     <c:v>483.69580000000002</c:v>
                </c:pt>
                <c:pt idx="2512">
                  <c:v>483.86270000000002</c:v>
                </c:pt>
                <c:pt idx="2513">
                  <c:v>484.02969999999999</c:v>
                </c:pt>
                <c:pt idx="2514">
                  <c:v>484.19659999999999</c:v>
                </c:pt>
                <c:pt idx="2515">
                  <c:v>484.36349999999999</c:v>
                </c:pt>
                <c:pt idx="2516">
                  <c:v>484.53050000000002</c:v>
                </c:pt>
                <c:pt idx="2517">
                  <c:v>484.69740000000002</c:v>
                </c:pt>
                <c:pt idx="2518">
                  <c:v>484.86430000000001</c:v>
                </c:pt>
                <c:pt idx="2519">
                  <c:v>485.03129999999999</c:v>
                </c:pt>
                <c:pt idx="2520">
                  <c:v>485.19819999999999</c:v>
                </c:pt>
                <c:pt idx="2521">
                  <c:v>485.36509999999998</c:v>
                </c:pt>
                <c:pt idx="2522">
                  <c:v>485.53199999999998</c:v>
                </c:pt>
                <c:pt idx="2523">
                  <c:v>485.69889999999998</c:v>
                </c:pt>
                <c:pt idx="2524">
                  <c:v>485.86579999999998</c:v>
                </c:pt>
                <c:pt idx="2525">
                  <c:v>486.03280000000001</c:v>
                </c:pt>
                <c:pt idx="2526">
                  <c:v>486.19970000000001</c:v>
                </c:pt>
                <c:pt idx="2527">
                  <c:v>486.36660000000001</c:v>
                </c:pt>
                <c:pt idx="2528">
                  <c:v>486.5335</c:v>
                </c:pt>
                <c:pt idx="2529">
                  <c:v>486.7004</c:v>
                </c:pt>
                <c:pt idx="2530">
                  <c:v>486.8673</c:v>
                </c:pt>
                <c:pt idx="2531">
                  <c:v>487.0342</c:v>
                </c:pt>
                <c:pt idx="2532">
                  <c:v>487.20119999999997</c:v>
                </c:pt>
                <c:pt idx="2533">
                  <c:v>487.36810000000003</c:v>
                </c:pt>
                <c:pt idx="2534">
                  <c:v>487.53500000000003</c:v>
                </c:pt>
                <c:pt idx="2535">
                  <c:v>487.70190000000002</c:v>
                </c:pt>
                <c:pt idx="2536">
                  <c:v>487.86880000000002</c:v>
                </c:pt>
                <c:pt idx="2537">
                  <c:v>488.03570000000002</c:v>
                </c:pt>
                <c:pt idx="2538">
                  <c:v>488.20260000000002</c:v>
                </c:pt>
                <c:pt idx="2539">
                  <c:v>488.36950000000002</c:v>
                </c:pt>
                <c:pt idx="2540">
                  <c:v>488.53640000000001</c:v>
                </c:pt>
                <c:pt idx="2541">
                  <c:v>488.70330000000001</c:v>
                </c:pt>
                <c:pt idx="2542">
                  <c:v>488.87020000000001</c:v>
                </c:pt>
                <c:pt idx="2543">
                  <c:v>489.03710000000001</c:v>
                </c:pt>
                <c:pt idx="2544">
                  <c:v>489.20400000000001</c:v>
                </c:pt>
                <c:pt idx="2545">
                  <c:v>489.37090000000001</c:v>
                </c:pt>
                <c:pt idx="2546">
                  <c:v>489.5378</c:v>
                </c:pt>
                <c:pt idx="2547">
                  <c:v>489.7047</c:v>
                </c:pt>
                <c:pt idx="2548">
                  <c:v>489.8716</c:v>
                </c:pt>
                <c:pt idx="2549">
                  <c:v>490.0385</c:v>
                </c:pt>
                <c:pt idx="2550">
                  <c:v>490.2054</c:v>
                </c:pt>
                <c:pt idx="2551">
                  <c:v>490.3723</c:v>
                </c:pt>
                <c:pt idx="2552">
                  <c:v>490.53910000000002</c:v>
                </c:pt>
                <c:pt idx="2553">
                  <c:v>490.70600000000002</c:v>
                </c:pt>
                <c:pt idx="2554">
                  <c:v>490.87290000000002</c:v>
                </c:pt>
                <c:pt idx="2555">
                  <c:v>491.03980000000001</c:v>
                </c:pt>
                <c:pt idx="2556">
                  <c:v>491.20670000000001</c:v>
                </c:pt>
                <c:pt idx="2557">
                  <c:v>491.37360000000001</c:v>
                </c:pt>
                <c:pt idx="2558">
                  <c:v>491.54050000000001</c:v>
                </c:pt>
                <c:pt idx="2559">
                  <c:v>491.70729999999998</c:v>
                </c:pt>
                <c:pt idx="2560">
                  <c:v>491.87419999999997</c:v>
                </c:pt>
                <c:pt idx="2561">
                  <c:v>492.04109999999997</c:v>
                </c:pt>
                <c:pt idx="2562">
                  <c:v>492.20800000000003</c:v>
                </c:pt>
                <c:pt idx="2563">
                  <c:v>492.37490000000003</c:v>
                </c:pt>
                <c:pt idx="2564">
                  <c:v>492.54180000000002</c:v>
                </c:pt>
                <c:pt idx="2565">
                  <c:v>492.70859999999999</c:v>
                </c:pt>
                <c:pt idx="2566">
                  <c:v>492.87549999999999</c:v>
                </c:pt>
                <c:pt idx="2567">
                  <c:v>493.04239999999999</c:v>
                </c:pt>
                <c:pt idx="2568">
                  <c:v>493.20929999999998</c:v>
                </c:pt>
                <c:pt idx="2569">
                  <c:v>493.37619999999998</c:v>
                </c:pt>
                <c:pt idx="2570">
                  <c:v>493.54309999999998</c:v>
                </c:pt>
                <c:pt idx="2571">
                  <c:v>493.71</c:v>
                </c:pt>
                <c:pt idx="2572">
                  <c:v>493.8768</c:v>
                </c:pt>
                <c:pt idx="2573">
                  <c:v>494.0437</c:v>
                </c:pt>
                <c:pt idx="2574">
                  <c:v>494.2106</c:v>
                </c:pt>
                <c:pt idx="2575">
                  <c:v>494.3775</c:v>
                </c:pt>
                <c:pt idx="2576">
                  <c:v>494.54430000000002</c:v>
                </c:pt>
                <c:pt idx="2577">
                  <c:v>494.71120000000002</c:v>
                </c:pt>
                <c:pt idx="2578">
                  <c:v>494.87810000000002</c:v>
                </c:pt>
                <c:pt idx="2579">
                  <c:v>495.04500000000002</c:v>
                </c:pt>
                <c:pt idx="2580">
                  <c:v>495.21190000000001</c:v>
                </c:pt>
                <c:pt idx="2581">
                  <c:v>495.37880000000001</c:v>
                </c:pt>
                <c:pt idx="2582">
                  <c:v>495.54559999999998</c:v>
                </c:pt>
                <c:pt idx="2583">
                  <c:v>495.71249999999998</c:v>
                </c:pt>
                <c:pt idx="2584">
                  <c:v>495.87939999999998</c:v>
                </c:pt>
                <c:pt idx="2585">
                  <c:v>496.04629999999997</c:v>
                </c:pt>
                <c:pt idx="2586">
                  <c:v>496.2131</c:v>
                </c:pt>
                <c:pt idx="2587">
                  <c:v>496.38</c:v>
                </c:pt>
                <c:pt idx="2588">
                  <c:v>496.54689999999999</c:v>
                </c:pt>
                <c:pt idx="2589">
                  <c:v>496.71379999999999</c:v>
                </c:pt>
                <c:pt idx="2590">
                  <c:v>496.88060000000002</c:v>
                </c:pt>
                <c:pt idx="2591">
                  <c:v>497.04750000000001</c:v>
                </c:pt>
                <c:pt idx="2592">
                  <c:v>497.21440000000001</c:v>
                </c:pt>
                <c:pt idx="2593">
                  <c:v>497.38130000000001</c:v>
                </c:pt>
                <c:pt idx="2594">
                  <c:v>497.54820000000001</c:v>
                </c:pt>
                <c:pt idx="2595">
                  <c:v>497.71510000000001</c:v>
                </c:pt>
                <c:pt idx="2596">
                  <c:v>497.88189999999997</c:v>
                </c:pt>
                <c:pt idx="2597">
                  <c:v>498.04880000000003</c:v>
                </c:pt>
                <c:pt idx="2598">
                  <c:v>498.21570000000003</c:v>
                </c:pt>
                <c:pt idx="2599">
                  <c:v>498.38260000000002</c:v>
                </c:pt>
                <c:pt idx="2600">
                  <c:v>498.54939999999999</c:v>
                </c:pt>
                <c:pt idx="2601">
                  <c:v>498.71629999999999</c:v>
                </c:pt>
                <c:pt idx="2602">
                  <c:v>498.88319999999999</c:v>
                </c:pt>
                <c:pt idx="2603">
                  <c:v>499.05009999999999</c:v>
                </c:pt>
                <c:pt idx="2604">
                  <c:v>499.21690000000001</c:v>
                </c:pt>
                <c:pt idx="2605">
                  <c:v>499.38389999999998</c:v>
                </c:pt>
                <c:pt idx="2606">
                  <c:v>499.55070000000001</c:v>
                </c:pt>
                <c:pt idx="2607">
                  <c:v>499.7176</c:v>
                </c:pt>
                <c:pt idx="2608">
                  <c:v>499.8845</c:v>
                </c:pt>
                <c:pt idx="2609">
                  <c:v>500.0514</c:v>
                </c:pt>
                <c:pt idx="2610">
                  <c:v>500.21820000000002</c:v>
                </c:pt>
                <c:pt idx="2611">
                  <c:v>500.38510000000002</c:v>
                </c:pt>
                <c:pt idx="2612">
                  <c:v>500.55200000000002</c:v>
                </c:pt>
                <c:pt idx="2613">
                  <c:v>500.71890000000002</c:v>
                </c:pt>
                <c:pt idx="2614">
                  <c:v>500.88580000000002</c:v>
                </c:pt>
                <c:pt idx="2615">
                  <c:v>501.05259999999998</c:v>
                </c:pt>
                <c:pt idx="2616">
                  <c:v>501.21949999999998</c:v>
                </c:pt>
                <c:pt idx="2617">
                  <c:v>501.38639999999998</c:v>
                </c:pt>
                <c:pt idx="2618">
                  <c:v>501.55329999999998</c:v>
                </c:pt>
                <c:pt idx="2619">
                  <c:v>501.72019999999998</c:v>
                </c:pt>
                <c:pt idx="2620">
                  <c:v>501.88709999999998</c:v>
                </c:pt>
                <c:pt idx="2621">
                  <c:v>502.05399999999997</c:v>
                </c:pt>
                <c:pt idx="2622">
                  <c:v>502.2208</c:v>
                </c:pt>
                <c:pt idx="2623">
                  <c:v>502.3877</c:v>
                </c:pt>
                <c:pt idx="2624">
                  <c:v>502.55459999999999</c:v>
                </c:pt>
                <c:pt idx="2625">
                  <c:v>502.72149999999999</c:v>
                </c:pt>
                <c:pt idx="2626">
                  <c:v>502.88839999999999</c:v>
                </c:pt>
                <c:pt idx="2627">
                  <c:v>503.05529999999999</c:v>
                </c:pt>
                <c:pt idx="2628">
                  <c:v>503.22219999999999</c:v>
                </c:pt>
                <c:pt idx="2629">
                  <c:v>503.38900000000001</c:v>
                </c:pt>
                <c:pt idx="2630">
                  <c:v>503.55590000000001</c:v>
                </c:pt>
                <c:pt idx="2631">
                  <c:v>503.72280000000001</c:v>
                </c:pt>
                <c:pt idx="2632">
                  <c:v>503.8897</c:v>
                </c:pt>
                <c:pt idx="2633">
                  <c:v>504.0566</c:v>
                </c:pt>
                <c:pt idx="2634">
                  <c:v>504.2235</c:v>
                </c:pt>
                <c:pt idx="2635">
                  <c:v>504.3904</c:v>
                </c:pt>
                <c:pt idx="2636">
                  <c:v>504.5573</c:v>
                </c:pt>
                <c:pt idx="2637">
                  <c:v>504.7242</c:v>
                </c:pt>
                <c:pt idx="2638">
                  <c:v>504.89109999999999</c:v>
                </c:pt>
                <c:pt idx="2639">
                  <c:v>505.05799999999999</c:v>
                </c:pt>
                <c:pt idx="2640">
                  <c:v>505.22489999999999</c:v>
                </c:pt>
                <c:pt idx="2641">
                  <c:v>505.39179999999999</c:v>
                </c:pt>
                <c:pt idx="2642">
                  <c:v>505.55860000000001</c:v>
                </c:pt>
                <c:pt idx="2643">
                  <c:v>505.72550000000001</c:v>
                </c:pt>
                <c:pt idx="2644">
                  <c:v>505.89240000000001</c:v>
                </c:pt>
                <c:pt idx="2645">
                  <c:v>506.05930000000001</c:v>
                </c:pt>
                <c:pt idx="2646">
                  <c:v>506.22620000000001</c:v>
                </c:pt>
                <c:pt idx="2647">
                  <c:v>506.3931</c:v>
                </c:pt>
                <c:pt idx="2648">
                  <c:v>506.56</c:v>
                </c:pt>
                <c:pt idx="2649">
                  <c:v>506.7269</c:v>
                </c:pt>
                <c:pt idx="2650">
                  <c:v>506.8938</c:v>
                </c:pt>
                <c:pt idx="2651">
                  <c:v>507.0607</c:v>
                </c:pt>
                <c:pt idx="2652">
                  <c:v>507.2276</c:v>
                </c:pt>
                <c:pt idx="2653">
                  <c:v>507.39449999999999</c:v>
                </c:pt>
                <c:pt idx="2654">
                  <c:v>507.56139999999999</c:v>
                </c:pt>
                <c:pt idx="2655">
                  <c:v>507.72829999999999</c:v>
                </c:pt>
                <c:pt idx="2656">
                  <c:v>507.89519999999999</c:v>
                </c:pt>
                <c:pt idx="2657">
                  <c:v>508.06209999999999</c:v>
                </c:pt>
                <c:pt idx="2658">
                  <c:v>508.22899999999998</c:v>
                </c:pt>
                <c:pt idx="2659">
                  <c:v>508.39589999999998</c:v>
                </c:pt>
                <c:pt idx="2660">
                  <c:v>508.56279999999998</c:v>
                </c:pt>
                <c:pt idx="2661">
                  <c:v>508.72969999999998</c:v>
                </c:pt>
                <c:pt idx="2662">
                  <c:v>508.89670000000001</c:v>
                </c:pt>
                <c:pt idx="2663">
                  <c:v>509.06360000000001</c:v>
                </c:pt>
                <c:pt idx="2664">
                  <c:v>509.23050000000001</c:v>
                </c:pt>
                <c:pt idx="2665">
                  <c:v>509.3974</c:v>
                </c:pt>
                <c:pt idx="2666">
                  <c:v>509.5643</c:v>
                </c:pt>
                <c:pt idx="2667">
                  <c:v>509.7312</c:v>
                </c:pt>
                <c:pt idx="2668">
                  <c:v>509.8981</c:v>
                </c:pt>
                <c:pt idx="2669">
                  <c:v>510.065</c:v>
                </c:pt>
                <c:pt idx="2670">
                  <c:v>510.2319</c:v>
                </c:pt>
                <c:pt idx="2671">
                  <c:v>510.39890000000003</c:v>
                </c:pt>
                <c:pt idx="2672">
                  <c:v>510.56580000000002</c:v>
                </c:pt>
                <c:pt idx="2673">
                  <c:v>510.73270000000002</c:v>
                </c:pt>
                <c:pt idx="2674">
                  <c:v>510.89960000000002</c:v>
                </c:pt>
                <c:pt idx="2675">
                  <c:v>511.06650000000002</c:v>
                </c:pt>
                <c:pt idx="2676">
                  <c:v>511.23349999999999</c:v>
                </c:pt>
                <c:pt idx="2677">
                  <c:v>511.40039999999999</c:v>
                </c:pt>
                <c:pt idx="2678">
                  <c:v>511.56729999999999</c:v>
                </c:pt>
                <c:pt idx="2679">
                  <c:v>511.73419999999999</c:v>
                </c:pt>
                <c:pt idx="2680">
                  <c:v>511.90109999999999</c:v>
                </c:pt>
                <c:pt idx="2681">
                  <c:v>512.06809999999996</c:v>
                </c:pt>
                <c:pt idx="2682">
                  <c:v>512.23500000000001</c:v>
                </c:pt>
                <c:pt idx="2683">
                  <c:v>512.40189999999996</c:v>
                </c:pt>
                <c:pt idx="2684">
                  <c:v>512.56880000000001</c:v>
                </c:pt>
                <c:pt idx="2685">
                  <c:v>512.73580000000004</c:v>
                </c:pt>
                <c:pt idx="2686">
                  <c:v>512.90260000000001</c:v>
                </c:pt>
                <c:pt idx="2687">
                  <c:v>513.06960000000004</c:v>
                </c:pt>
                <c:pt idx="2688">
                  <c:v>513.23649999999998</c:v>
                </c:pt>
                <c:pt idx="2689">
                  <c:v>513.40340000000003</c:v>
                </c:pt>
                <c:pt idx="2690">
                  <c:v>513.57039999999995</c:v>
                </c:pt>
                <c:pt idx="2691">
                  <c:v>513.7373</c:v>
                </c:pt>
                <c:pt idx="2692">
                  <c:v>513.90419999999995</c:v>
                </c:pt>
                <c:pt idx="2693">
                  <c:v>514.07119999999998</c:v>
                </c:pt>
                <c:pt idx="2694">
                  <c:v>514.23820000000001</c:v>
                </c:pt>
                <c:pt idx="2695">
                  <c:v>514.40509999999995</c:v>
                </c:pt>
                <c:pt idx="2696">
                  <c:v>514.572</c:v>
                </c:pt>
                <c:pt idx="2697">
                  <c:v>514.73900000000003</c:v>
                </c:pt>
                <c:pt idx="2698">
                  <c:v>514.90589999999997</c:v>
                </c:pt>
                <c:pt idx="2699">
                  <c:v>515.07280000000003</c:v>
                </c:pt>
                <c:pt idx="2700">
                  <c:v>515.23969999999997</c:v>
                </c:pt>
                <c:pt idx="2701">
                  <c:v>515.4067</c:v>
                </c:pt>
                <c:pt idx="2702">
                  <c:v>515.57370000000003</c:v>
                </c:pt>
                <c:pt idx="2703">
                  <c:v>515.74059999999997</c:v>
                </c:pt>
                <c:pt idx="2704">
                  <c:v>515.90750000000003</c:v>
                </c:pt>
                <c:pt idx="2705">
                  <c:v>516.07449999999994</c:v>
                </c:pt>
                <c:pt idx="2706">
                  <c:v>516.24149999999997</c:v>
                </c:pt>
                <c:pt idx="2707">
                  <c:v>516.40840000000003</c:v>
                </c:pt>
                <c:pt idx="2708">
                  <c:v>516.57529999999997</c:v>
                </c:pt>
                <c:pt idx="2709">
                  <c:v>516.74220000000003</c:v>
                </c:pt>
                <c:pt idx="2710">
                  <c:v>516.90920000000006</c:v>
                </c:pt>
                <c:pt idx="2711">
                  <c:v>517.07619999999997</c:v>
                </c:pt>
                <c:pt idx="2712">
                  <c:v>517.2432</c:v>
                </c:pt>
                <c:pt idx="2713">
                  <c:v>517.41010000000006</c:v>
                </c:pt>
                <c:pt idx="2714">
                  <c:v>517.577</c:v>
                </c:pt>
                <c:pt idx="2715">
                  <c:v>517.74400000000003</c:v>
                </c:pt>
                <c:pt idx="2716">
                  <c:v>517.91089999999997</c:v>
                </c:pt>
                <c:pt idx="2717">
                  <c:v>518.0779</c:v>
                </c:pt>
                <c:pt idx="2718">
                  <c:v>518.24490000000003</c:v>
                </c:pt>
                <c:pt idx="2719">
                  <c:v>518.41189999999995</c:v>
                </c:pt>
                <c:pt idx="2720">
                  <c:v>518.5788</c:v>
                </c:pt>
                <c:pt idx="2721">
                  <c:v>518.74580000000003</c:v>
                </c:pt>
                <c:pt idx="2722">
                  <c:v>518.91269999999997</c:v>
                </c:pt>
                <c:pt idx="2723">
                  <c:v>519.0797</c:v>
                </c:pt>
                <c:pt idx="2724">
                  <c:v>519.24659999999994</c:v>
                </c:pt>
                <c:pt idx="2725">
                  <c:v>519.41359999999997</c:v>
                </c:pt>
                <c:pt idx="2726">
                  <c:v>519.5806</c:v>
                </c:pt>
                <c:pt idx="2727">
                  <c:v>519.74760000000003</c:v>
                </c:pt>
                <c:pt idx="2728">
                  <c:v>519.91459999999995</c:v>
                </c:pt>
                <c:pt idx="2729">
                  <c:v>520.08150000000001</c:v>
                </c:pt>
                <c:pt idx="2730">
                  <c:v>520.24850000000004</c:v>
                </c:pt>
                <c:pt idx="2731">
                  <c:v>520.41549999999995</c:v>
                </c:pt>
                <c:pt idx="2732">
                  <c:v>520.58249999999998</c:v>
                </c:pt>
                <c:pt idx="2733">
                  <c:v>520.74940000000004</c:v>
                </c:pt>
                <c:pt idx="2734">
                  <c:v>520.91639999999995</c:v>
                </c:pt>
                <c:pt idx="2735">
                  <c:v>521.08339999999998</c:v>
                </c:pt>
                <c:pt idx="2736">
                  <c:v>521.25040000000001</c:v>
                </c:pt>
                <c:pt idx="2737">
                  <c:v>521.41740000000004</c:v>
                </c:pt>
                <c:pt idx="2738">
                  <c:v>521.58439999999996</c:v>
                </c:pt>
                <c:pt idx="2739">
                  <c:v>521.75130000000001</c:v>
                </c:pt>
                <c:pt idx="2740">
                  <c:v>521.91830000000004</c:v>
                </c:pt>
                <c:pt idx="2741">
                  <c:v>522.08529999999996</c:v>
                </c:pt>
                <c:pt idx="2742">
                  <c:v>522.25229999999999</c:v>
                </c:pt>
                <c:pt idx="2743">
                  <c:v>522.41930000000002</c:v>
                </c:pt>
                <c:pt idx="2744">
                  <c:v>522.58619999999996</c:v>
                </c:pt>
                <c:pt idx="2745">
                  <c:v>522.75319999999999</c:v>
                </c:pt>
                <c:pt idx="2746">
                  <c:v>522.92020000000002</c:v>
                </c:pt>
                <c:pt idx="2747">
                  <c:v>523.08720000000005</c:v>
                </c:pt>
                <c:pt idx="2748">
                  <c:v>523.25419999999997</c:v>
                </c:pt>
                <c:pt idx="2749">
                  <c:v>523.4212</c:v>
                </c:pt>
                <c:pt idx="2750">
                  <c:v>523.58820000000003</c:v>
                </c:pt>
                <c:pt idx="2751">
                  <c:v>523.75519999999995</c:v>
                </c:pt>
                <c:pt idx="2752">
                  <c:v>523.92219999999998</c:v>
                </c:pt>
                <c:pt idx="2753">
                  <c:v>524.08920000000001</c:v>
                </c:pt>
                <c:pt idx="2754">
                  <c:v>524.25620000000004</c:v>
                </c:pt>
                <c:pt idx="2755">
                  <c:v>524.42319999999995</c:v>
                </c:pt>
                <c:pt idx="2756">
                  <c:v>524.59019999999998</c:v>
                </c:pt>
                <c:pt idx="2757">
                  <c:v>524.75720000000001</c:v>
                </c:pt>
                <c:pt idx="2758">
                  <c:v>524.92430000000002</c:v>
                </c:pt>
                <c:pt idx="2759">
                  <c:v>525.09119999999996</c:v>
                </c:pt>
                <c:pt idx="2760">
                  <c:v>525.25819999999999</c:v>
                </c:pt>
                <c:pt idx="2761">
                  <c:v>525.42520000000002</c:v>
                </c:pt>
                <c:pt idx="2762">
                  <c:v>525.59230000000002</c:v>
                </c:pt>
                <c:pt idx="2763">
                  <c:v>525.75930000000005</c:v>
                </c:pt>
                <c:pt idx="2764">
                  <c:v>525.92629999999997</c:v>
                </c:pt>
                <c:pt idx="2765">
                  <c:v>526.0933</c:v>
                </c:pt>
                <c:pt idx="2766">
                  <c:v>526.26030000000003</c:v>
                </c:pt>
                <c:pt idx="2767">
                  <c:v>526.42740000000003</c:v>
                </c:pt>
                <c:pt idx="2768">
                  <c:v>526.59439999999995</c:v>
                </c:pt>
                <c:pt idx="2769">
                  <c:v>526.76139999999998</c:v>
                </c:pt>
                <c:pt idx="2770">
                  <c:v>526.92840000000001</c:v>
                </c:pt>
                <c:pt idx="2771">
                  <c:v>527.09540000000004</c:v>
                </c:pt>
                <c:pt idx="2772">
                  <c:v>527.26250000000005</c:v>
                </c:pt>
                <c:pt idx="2773">
                  <c:v>527.42939999999999</c:v>
                </c:pt>
                <c:pt idx="2774">
                  <c:v>527.59649999999999</c:v>
                </c:pt>
                <c:pt idx="2775">
                  <c:v>527.76350000000002</c:v>
                </c:pt>
                <c:pt idx="2776">
                  <c:v>527.93050000000005</c:v>
                </c:pt>
                <c:pt idx="2777">
                  <c:v>528.09760000000006</c:v>
                </c:pt>
                <c:pt idx="2778">
                  <c:v>528.26459999999997</c:v>
                </c:pt>
                <c:pt idx="2779">
                  <c:v>528.4316</c:v>
                </c:pt>
                <c:pt idx="2780">
                  <c:v>528.59860000000003</c:v>
                </c:pt>
                <c:pt idx="2781">
                  <c:v>528.76570000000004</c:v>
                </c:pt>
                <c:pt idx="2782">
                  <c:v>528.93269999999995</c:v>
                </c:pt>
                <c:pt idx="2783">
                  <c:v>529.09969999999998</c:v>
                </c:pt>
                <c:pt idx="2784">
                  <c:v>529.26679999999999</c:v>
                </c:pt>
                <c:pt idx="2785">
                  <c:v>529.43380000000002</c:v>
                </c:pt>
                <c:pt idx="2786">
                  <c:v>529.60080000000005</c:v>
                </c:pt>
                <c:pt idx="2787">
                  <c:v>529.76790000000005</c:v>
                </c:pt>
                <c:pt idx="2788">
                  <c:v>529.93489999999997</c:v>
                </c:pt>
                <c:pt idx="2789">
                  <c:v>530.10199999999998</c:v>
                </c:pt>
                <c:pt idx="2790">
                  <c:v>530.26900000000001</c:v>
                </c:pt>
                <c:pt idx="2791">
                  <c:v>530.43600000000004</c:v>
                </c:pt>
                <c:pt idx="2792">
                  <c:v>530.60310000000004</c:v>
                </c:pt>
                <c:pt idx="2793">
                  <c:v>530.77009999999996</c:v>
                </c:pt>
                <c:pt idx="2794">
                  <c:v>530.93719999999996</c:v>
                </c:pt>
                <c:pt idx="2795">
                  <c:v>531.10419999999999</c:v>
                </c:pt>
                <c:pt idx="2796">
                  <c:v>531.27120000000002</c:v>
                </c:pt>
                <c:pt idx="2797">
                  <c:v>531.43830000000003</c:v>
                </c:pt>
                <c:pt idx="2798">
                  <c:v>531.60530000000006</c:v>
                </c:pt>
                <c:pt idx="2799">
                  <c:v>531.77239999999995</c:v>
                </c:pt>
                <c:pt idx="2800">
                  <c:v>531.93949999999995</c:v>
                </c:pt>
                <c:pt idx="2801">
                  <c:v>532.10649999999998</c:v>
                </c:pt>
                <c:pt idx="2802">
                  <c:v>532.27359999999999</c:v>
                </c:pt>
                <c:pt idx="2803">
                  <c:v>532.44060000000002</c:v>
                </c:pt>
                <c:pt idx="2804">
                  <c:v>532.60770000000002</c:v>
                </c:pt>
                <c:pt idx="2805">
                  <c:v>532.77470000000005</c:v>
                </c:pt>
                <c:pt idx="2806">
                  <c:v>532.94179999999994</c:v>
                </c:pt>
                <c:pt idx="2807">
                  <c:v>533.10879999999997</c:v>
                </c:pt>
                <c:pt idx="2808">
                  <c:v>533.2758</c:v>
                </c:pt>
                <c:pt idx="2809">
                  <c:v>533.44290000000001</c:v>
                </c:pt>
                <c:pt idx="2810">
                  <c:v>533.61</c:v>
                </c:pt>
                <c:pt idx="2811">
                  <c:v>533.77700000000004</c:v>
                </c:pt>
                <c:pt idx="2812">
                  <c:v>533.94410000000005</c:v>
                </c:pt>
                <c:pt idx="2813">
                  <c:v>534.11109999999996</c:v>
                </c:pt>
                <c:pt idx="2814">
                  <c:v>534.27819999999997</c:v>
                </c:pt>
                <c:pt idx="2815">
                  <c:v>534.44529999999997</c:v>
                </c:pt>
                <c:pt idx="2816">
                  <c:v>534.6123</c:v>
                </c:pt>
                <c:pt idx="2817">
                  <c:v>534.77940000000001</c:v>
                </c:pt>
                <c:pt idx="2818">
                  <c:v>534.94640000000004</c:v>
                </c:pt>
                <c:pt idx="2819">
                  <c:v>535.11350000000004</c:v>
                </c:pt>
                <c:pt idx="2820">
                  <c:v>535.28049999999996</c:v>
                </c:pt>
                <c:pt idx="2821">
                  <c:v>535.44759999999997</c:v>
                </c:pt>
                <c:pt idx="2822">
                  <c:v>535.6146</c:v>
                </c:pt>
                <c:pt idx="2823">
                  <c:v>535.7817</c:v>
                </c:pt>
                <c:pt idx="2824">
                  <c:v>535.94880000000001</c:v>
                </c:pt>
                <c:pt idx="2825">
                  <c:v>536.11580000000004</c:v>
                </c:pt>
                <c:pt idx="2826">
                  <c:v>536.28290000000004</c:v>
                </c:pt>
                <c:pt idx="2827">
                  <c:v>536.45000000000005</c:v>
                </c:pt>
                <c:pt idx="2828">
                  <c:v>536.61699999999996</c:v>
                </c:pt>
                <c:pt idx="2829">
                  <c:v>536.78409999999997</c:v>
                </c:pt>
                <c:pt idx="2830">
                  <c:v>536.9511</c:v>
                </c:pt>
                <c:pt idx="2831">
                  <c:v>537.1182</c:v>
                </c:pt>
                <c:pt idx="2832">
                  <c:v>537.28530000000001</c:v>
                </c:pt>
                <c:pt idx="2833">
                  <c:v>537.45230000000004</c:v>
                </c:pt>
                <c:pt idx="2834">
                  <c:v>537.61940000000004</c:v>
                </c:pt>
                <c:pt idx="2835">
                  <c:v>537.78639999999996</c:v>
                </c:pt>
                <c:pt idx="2836">
                  <c:v>537.95349999999996</c:v>
                </c:pt>
                <c:pt idx="2837">
                  <c:v>538.12059999999997</c:v>
                </c:pt>
                <c:pt idx="2838">
                  <c:v>538.28769999999997</c:v>
                </c:pt>
                <c:pt idx="2839">
                  <c:v>538.4547</c:v>
                </c:pt>
                <c:pt idx="2840">
                  <c:v>538.62180000000001</c:v>
                </c:pt>
                <c:pt idx="2841">
                  <c:v>538.78880000000004</c:v>
                </c:pt>
                <c:pt idx="2842">
                  <c:v>538.95590000000004</c:v>
                </c:pt>
                <c:pt idx="2843">
                  <c:v>539.12300000000005</c:v>
                </c:pt>
                <c:pt idx="2844">
                  <c:v>539.29</c:v>
                </c:pt>
                <c:pt idx="2845">
                  <c:v>539.45709999999997</c:v>
                </c:pt>
                <c:pt idx="2846">
                  <c:v>539.6241</c:v>
                </c:pt>
                <c:pt idx="2847">
                  <c:v>539.79129999999998</c:v>
                </c:pt>
                <c:pt idx="2848">
                  <c:v>539.95830000000001</c:v>
                </c:pt>
                <c:pt idx="2849">
                  <c:v>540.12540000000001</c:v>
                </c:pt>
                <c:pt idx="2850">
                  <c:v>540.29240000000004</c:v>
                </c:pt>
                <c:pt idx="2851">
                  <c:v>540.45950000000005</c:v>
                </c:pt>
                <c:pt idx="2852">
                  <c:v>540.62649999999996</c:v>
                </c:pt>
                <c:pt idx="2853">
                  <c:v>540.79359999999997</c:v>
                </c:pt>
                <c:pt idx="2854">
                  <c:v>540.96069999999997</c:v>
                </c:pt>
                <c:pt idx="2855">
                  <c:v>541.1277</c:v>
                </c:pt>
                <c:pt idx="2856">
                  <c:v>541.29480000000001</c:v>
                </c:pt>
                <c:pt idx="2857">
                  <c:v>541.46190000000001</c:v>
                </c:pt>
                <c:pt idx="2858">
                  <c:v>541.62890000000004</c:v>
                </c:pt>
                <c:pt idx="2859">
                  <c:v>541.79600000000005</c:v>
                </c:pt>
                <c:pt idx="2860">
                  <c:v>541.96310000000005</c:v>
                </c:pt>
                <c:pt idx="2861">
                  <c:v>542.13009999999997</c:v>
                </c:pt>
                <c:pt idx="2862">
                  <c:v>542.29719999999998</c:v>
                </c:pt>
                <c:pt idx="2863">
                  <c:v>542.46420000000001</c:v>
                </c:pt>
                <c:pt idx="2864">
                  <c:v>542.63130000000001</c:v>
                </c:pt>
                <c:pt idx="2865">
                  <c:v>542.79830000000004</c:v>
                </c:pt>
                <c:pt idx="2866">
                  <c:v>542.96540000000005</c:v>
                </c:pt>
                <c:pt idx="2867">
                  <c:v>543.13239999999996</c:v>
                </c:pt>
                <c:pt idx="2868">
                  <c:v>543.29960000000005</c:v>
                </c:pt>
                <c:pt idx="2869">
                  <c:v>543.46659999999997</c:v>
                </c:pt>
                <c:pt idx="2870">
                  <c:v>543.63369999999998</c:v>
                </c:pt>
                <c:pt idx="2871">
                  <c:v>543.80070000000001</c:v>
                </c:pt>
                <c:pt idx="2872">
                  <c:v>543.96780000000001</c:v>
                </c:pt>
                <c:pt idx="2873">
                  <c:v>544.13480000000004</c:v>
                </c:pt>
                <c:pt idx="2874">
                  <c:v>544.30190000000005</c:v>
                </c:pt>
                <c:pt idx="2875">
                  <c:v>544.46889999999996</c:v>
                </c:pt>
                <c:pt idx="2876">
                  <c:v>544.63599999999997</c:v>
                </c:pt>
                <c:pt idx="2877">
                  <c:v>544.803</c:v>
                </c:pt>
                <c:pt idx="2878">
                  <c:v>544.9701</c:v>
                </c:pt>
                <c:pt idx="2879">
                  <c:v>545.13710000000003</c:v>
                </c:pt>
                <c:pt idx="2880">
                  <c:v>545.30420000000004</c:v>
                </c:pt>
                <c:pt idx="2881">
                  <c:v>545.47130000000004</c:v>
                </c:pt>
                <c:pt idx="2882">
                  <c:v>545.63829999999996</c:v>
                </c:pt>
                <c:pt idx="2883">
                  <c:v>545.80539999999996</c:v>
                </c:pt>
                <c:pt idx="2884">
                  <c:v>545.97239999999999</c:v>
                </c:pt>
                <c:pt idx="2885">
                  <c:v>546.13940000000002</c:v>
                </c:pt>
                <c:pt idx="2886">
                  <c:v>546.30650000000003</c:v>
                </c:pt>
                <c:pt idx="2887">
                  <c:v>546.47349999999994</c:v>
                </c:pt>
                <c:pt idx="2888">
                  <c:v>546.64059999999995</c:v>
                </c:pt>
                <c:pt idx="2889">
                  <c:v>546.80759999999998</c:v>
                </c:pt>
                <c:pt idx="2890">
                  <c:v>546.97460000000001</c:v>
                </c:pt>
                <c:pt idx="2891">
                  <c:v>547.14170000000001</c:v>
                </c:pt>
                <c:pt idx="2892">
                  <c:v>547.30870000000004</c:v>
                </c:pt>
                <c:pt idx="2893">
                  <c:v>547.47580000000005</c:v>
                </c:pt>
                <c:pt idx="2894">
                  <c:v>547.64279999999997</c:v>
                </c:pt>
                <c:pt idx="2895">
                  <c:v>547.8098</c:v>
                </c:pt>
                <c:pt idx="2896">
                  <c:v>547.9769</c:v>
                </c:pt>
                <c:pt idx="2897">
                  <c:v>548.14390000000003</c:v>
                </c:pt>
                <c:pt idx="2898">
                  <c:v>548.31089999999995</c:v>
                </c:pt>
                <c:pt idx="2899">
                  <c:v>548.47799999999995</c:v>
                </c:pt>
                <c:pt idx="2900">
                  <c:v>548.64499999999998</c:v>
                </c:pt>
                <c:pt idx="2901">
                  <c:v>548.81200000000001</c:v>
                </c:pt>
                <c:pt idx="2902">
                  <c:v>548.97910000000002</c:v>
                </c:pt>
                <c:pt idx="2903">
                  <c:v>549.14610000000005</c:v>
                </c:pt>
                <c:pt idx="2904">
                  <c:v>549.31309999999996</c:v>
                </c:pt>
                <c:pt idx="2905">
                  <c:v>549.48009999999999</c:v>
                </c:pt>
                <c:pt idx="2906">
                  <c:v>549.6472</c:v>
                </c:pt>
                <c:pt idx="2907">
                  <c:v>549.81410000000005</c:v>
                </c:pt>
                <c:pt idx="2908">
                  <c:v>549.98119999999994</c:v>
                </c:pt>
                <c:pt idx="2909">
                  <c:v>550.14819999999997</c:v>
                </c:pt>
                <c:pt idx="2910">
                  <c:v>550.3152</c:v>
                </c:pt>
                <c:pt idx="2911">
                  <c:v>550.48220000000003</c:v>
                </c:pt>
                <c:pt idx="2912">
                  <c:v>550.64919999999995</c:v>
                </c:pt>
                <c:pt idx="2913">
                  <c:v>550.81619999999998</c:v>
                </c:pt>
                <c:pt idx="2914">
                  <c:v>550.98329999999999</c:v>
                </c:pt>
                <c:pt idx="2915">
                  <c:v>551.15030000000002</c:v>
                </c:pt>
                <c:pt idx="2916">
                  <c:v>551.31730000000005</c:v>
                </c:pt>
                <c:pt idx="2917">
                  <c:v>551.48429999999996</c:v>
                </c:pt>
                <c:pt idx="2918">
                  <c:v>551.65129999999999</c:v>
                </c:pt>
                <c:pt idx="2919">
                  <c:v>551.81830000000002</c:v>
                </c:pt>
                <c:pt idx="2920">
                  <c:v>551.98530000000005</c:v>
                </c:pt>
                <c:pt idx="2921">
                  <c:v>552.15229999999997</c:v>
                </c:pt>
                <c:pt idx="2922">
                  <c:v>552.3193</c:v>
                </c:pt>
                <c:pt idx="2923">
                  <c:v>552.48630000000003</c:v>
                </c:pt>
                <c:pt idx="2924">
                  <c:v>552.65329999999994</c:v>
                </c:pt>
                <c:pt idx="2925">
                  <c:v>552.82029999999997</c:v>
                </c:pt>
                <c:pt idx="2926">
                  <c:v>552.98720000000003</c:v>
                </c:pt>
                <c:pt idx="2927">
                  <c:v>553.15419999999995</c:v>
                </c:pt>
                <c:pt idx="2928">
                  <c:v>553.32119999999998</c:v>
                </c:pt>
                <c:pt idx="2929">
                  <c:v>553.48820000000001</c:v>
                </c:pt>
                <c:pt idx="2930">
                  <c:v>553.65520000000004</c:v>
                </c:pt>
                <c:pt idx="2931">
                  <c:v>553.82209999999998</c:v>
                </c:pt>
                <c:pt idx="2932">
                  <c:v>553.98910000000001</c:v>
                </c:pt>
                <c:pt idx="2933">
                  <c:v>554.15610000000004</c:v>
                </c:pt>
                <c:pt idx="2934">
                  <c:v>554.32309999999995</c:v>
                </c:pt>
                <c:pt idx="2935">
                  <c:v>554.49009999999998</c:v>
                </c:pt>
                <c:pt idx="2936">
                  <c:v>554.65700000000004</c:v>
                </c:pt>
                <c:pt idx="2937">
                  <c:v>554.82399999999996</c:v>
                </c:pt>
                <c:pt idx="2938">
                  <c:v>554.99099999999999</c:v>
                </c:pt>
                <c:pt idx="2939">
                  <c:v>555.15800000000002</c:v>
                </c:pt>
                <c:pt idx="2940">
                  <c:v>555.32489999999996</c:v>
                </c:pt>
                <c:pt idx="2941">
                  <c:v>555.49189999999999</c:v>
                </c:pt>
                <c:pt idx="2942">
                  <c:v>555.65880000000004</c:v>
                </c:pt>
                <c:pt idx="2943">
                  <c:v>555.82579999999996</c:v>
                </c:pt>
                <c:pt idx="2944">
                  <c:v>555.99270000000001</c:v>
                </c:pt>
                <c:pt idx="2945">
                  <c:v>556.15970000000004</c:v>
                </c:pt>
                <c:pt idx="2946">
                  <c:v>556.32669999999996</c:v>
                </c:pt>
                <c:pt idx="2947">
                  <c:v>556.49360000000001</c:v>
                </c:pt>
                <c:pt idx="2948">
                  <c:v>556.66049999999996</c:v>
                </c:pt>
                <c:pt idx="2949">
                  <c:v>556.82749999999999</c:v>
                </c:pt>
                <c:pt idx="2950">
                  <c:v>556.99440000000004</c:v>
                </c:pt>
                <c:pt idx="2951">
                  <c:v>557.16139999999996</c:v>
                </c:pt>
                <c:pt idx="2952">
                  <c:v>557.32830000000001</c:v>
                </c:pt>
                <c:pt idx="2953">
                  <c:v>557.49519999999995</c:v>
                </c:pt>
                <c:pt idx="2954">
                  <c:v>557.66219999999998</c:v>
                </c:pt>
                <c:pt idx="2955">
                  <c:v>557.82910000000004</c:v>
                </c:pt>
                <c:pt idx="2956">
                  <c:v>557.99599999999998</c:v>
                </c:pt>
                <c:pt idx="2957">
                  <c:v>558.16300000000001</c:v>
                </c:pt>
                <c:pt idx="2958">
                  <c:v>558.32989999999995</c:v>
                </c:pt>
                <c:pt idx="2959">
                  <c:v>558.49680000000001</c:v>
                </c:pt>
                <c:pt idx="2960">
                  <c:v>558.66369999999995</c:v>
                </c:pt>
                <c:pt idx="2961">
                  <c:v>558.8306</c:v>
                </c:pt>
                <c:pt idx="2962">
                  <c:v>558.99760000000003</c:v>
                </c:pt>
                <c:pt idx="2963">
                  <c:v>559.1644</c:v>
                </c:pt>
                <c:pt idx="2964">
                  <c:v>559.33140000000003</c:v>
                </c:pt>
                <c:pt idx="2965">
                  <c:v>559.49829999999997</c:v>
                </c:pt>
                <c:pt idx="2966">
                  <c:v>559.66520000000003</c:v>
                </c:pt>
                <c:pt idx="2967">
                  <c:v>559.83209999999997</c:v>
                </c:pt>
                <c:pt idx="2968">
                  <c:v>559.99900000000002</c:v>
                </c:pt>
                <c:pt idx="2969">
                  <c:v>560.16589999999997</c:v>
                </c:pt>
                <c:pt idx="2970">
                  <c:v>560.33280000000002</c:v>
                </c:pt>
                <c:pt idx="2971">
                  <c:v>560.49959999999999</c:v>
                </c:pt>
                <c:pt idx="2972">
                  <c:v>560.66660000000002</c:v>
                </c:pt>
                <c:pt idx="2973">
                  <c:v>560.83339999999998</c:v>
                </c:pt>
                <c:pt idx="2974">
                  <c:v>561.00030000000004</c:v>
                </c:pt>
                <c:pt idx="2975">
                  <c:v>561.16719999999998</c:v>
                </c:pt>
                <c:pt idx="2976">
                  <c:v>561.33399999999995</c:v>
                </c:pt>
                <c:pt idx="2977">
                  <c:v>561.50099999999998</c:v>
                </c:pt>
                <c:pt idx="2978">
                  <c:v>561.66780000000006</c:v>
                </c:pt>
                <c:pt idx="2979">
                  <c:v>561.8347</c:v>
                </c:pt>
                <c:pt idx="2980">
                  <c:v>562.00160000000005</c:v>
                </c:pt>
                <c:pt idx="2981">
                  <c:v>562.16849999999999</c:v>
                </c:pt>
                <c:pt idx="2982">
                  <c:v>562.33529999999996</c:v>
                </c:pt>
                <c:pt idx="2983">
                  <c:v>562.50210000000004</c:v>
                </c:pt>
                <c:pt idx="2984">
                  <c:v>562.66899999999998</c:v>
                </c:pt>
                <c:pt idx="2985">
                  <c:v>562.83590000000004</c:v>
                </c:pt>
                <c:pt idx="2986">
                  <c:v>563.0027</c:v>
                </c:pt>
                <c:pt idx="2987">
                  <c:v>563.16959999999995</c:v>
                </c:pt>
                <c:pt idx="2988">
                  <c:v>563.33640000000003</c:v>
                </c:pt>
                <c:pt idx="2989">
                  <c:v>563.50319999999999</c:v>
                </c:pt>
                <c:pt idx="2990">
                  <c:v>563.67010000000005</c:v>
                </c:pt>
                <c:pt idx="2991">
                  <c:v>563.83699999999999</c:v>
                </c:pt>
                <c:pt idx="2992">
                  <c:v>564.00379999999996</c:v>
                </c:pt>
                <c:pt idx="2993">
                  <c:v>564.17060000000004</c:v>
                </c:pt>
                <c:pt idx="2994">
                  <c:v>564.33749999999998</c:v>
                </c:pt>
                <c:pt idx="2995">
                  <c:v>564.50429999999994</c:v>
                </c:pt>
                <c:pt idx="2996">
                  <c:v>564.67110000000002</c:v>
                </c:pt>
                <c:pt idx="2997">
                  <c:v>564.83799999999997</c:v>
                </c:pt>
                <c:pt idx="2998">
                  <c:v>565.00480000000005</c:v>
                </c:pt>
                <c:pt idx="2999">
                  <c:v>565.17160000000001</c:v>
                </c:pt>
                <c:pt idx="3000">
                  <c:v>565.33839999999998</c:v>
                </c:pt>
                <c:pt idx="3001">
                  <c:v>565.50519999999995</c:v>
                </c:pt>
                <c:pt idx="3002">
                  <c:v>565.67200000000003</c:v>
                </c:pt>
                <c:pt idx="3003">
                  <c:v>565.83879999999999</c:v>
                </c:pt>
                <c:pt idx="3004">
                  <c:v>566.00559999999996</c:v>
                </c:pt>
                <c:pt idx="3005">
                  <c:v>566.17240000000004</c:v>
                </c:pt>
                <c:pt idx="3006">
                  <c:v>566.33920000000001</c:v>
                </c:pt>
                <c:pt idx="3007">
                  <c:v>566.50599999999997</c:v>
                </c:pt>
                <c:pt idx="3008">
                  <c:v>566.67290000000003</c:v>
                </c:pt>
                <c:pt idx="3009">
                  <c:v>566.83960000000002</c:v>
                </c:pt>
                <c:pt idx="3010">
                  <c:v>567.00639999999999</c:v>
                </c:pt>
                <c:pt idx="3011">
                  <c:v>567.17319999999995</c:v>
                </c:pt>
                <c:pt idx="3012">
                  <c:v>567.34</c:v>
                </c:pt>
                <c:pt idx="3013">
                  <c:v>567.5068</c:v>
                </c:pt>
                <c:pt idx="3014">
                  <c:v>567.67349999999999</c:v>
                </c:pt>
                <c:pt idx="3015">
                  <c:v>567.84029999999996</c:v>
                </c:pt>
                <c:pt idx="3016">
                  <c:v>568.00710000000004</c:v>
                </c:pt>
                <c:pt idx="3017">
                  <c:v>568.1739</c:v>
                </c:pt>
                <c:pt idx="3018">
                  <c:v>568.34059999999999</c:v>
                </c:pt>
                <c:pt idx="3019">
                  <c:v>568.50739999999996</c:v>
                </c:pt>
                <c:pt idx="3020">
                  <c:v>568.67409999999995</c:v>
                </c:pt>
                <c:pt idx="3021">
                  <c:v>568.84090000000003</c:v>
                </c:pt>
                <c:pt idx="3022">
                  <c:v>569.0077</c:v>
                </c:pt>
                <c:pt idx="3023">
                  <c:v>569.17439999999999</c:v>
                </c:pt>
                <c:pt idx="3024">
                  <c:v>569.34119999999996</c:v>
                </c:pt>
                <c:pt idx="3025">
                  <c:v>569.50789999999995</c:v>
                </c:pt>
                <c:pt idx="3026">
                  <c:v>569.67470000000003</c:v>
                </c:pt>
                <c:pt idx="3027">
                  <c:v>569.84140000000002</c:v>
                </c:pt>
                <c:pt idx="3028">
                  <c:v>570.00819999999999</c:v>
                </c:pt>
                <c:pt idx="3029">
                  <c:v>570.17489999999998</c:v>
                </c:pt>
                <c:pt idx="3030">
                  <c:v>570.34169999999995</c:v>
                </c:pt>
                <c:pt idx="3031">
                  <c:v>570.50840000000005</c:v>
                </c:pt>
                <c:pt idx="3032">
                  <c:v>570.67510000000004</c:v>
                </c:pt>
                <c:pt idx="3033">
                  <c:v>570.84190000000001</c:v>
                </c:pt>
                <c:pt idx="3034">
                  <c:v>571.0086</c:v>
                </c:pt>
                <c:pt idx="3035">
                  <c:v>571.17529999999999</c:v>
                </c:pt>
                <c:pt idx="3036">
                  <c:v>571.34199999999998</c:v>
                </c:pt>
                <c:pt idx="3037">
                  <c:v>571.50869999999998</c:v>
                </c:pt>
                <c:pt idx="3038">
                  <c:v>571.67550000000006</c:v>
                </c:pt>
                <c:pt idx="3039">
                  <c:v>571.84220000000005</c:v>
                </c:pt>
                <c:pt idx="3040">
                  <c:v>572.00890000000004</c:v>
                </c:pt>
                <c:pt idx="3041">
                  <c:v>572.17560000000003</c:v>
                </c:pt>
                <c:pt idx="3042">
                  <c:v>572.34230000000002</c:v>
                </c:pt>
                <c:pt idx="3043">
                  <c:v>572.50900000000001</c:v>
                </c:pt>
                <c:pt idx="3044">
                  <c:v>572.67570000000001</c:v>
                </c:pt>
                <c:pt idx="3045">
                  <c:v>572.8424</c:v>
                </c:pt>
                <c:pt idx="3046">
                  <c:v>573.00909999999999</c:v>
                </c:pt>
                <c:pt idx="3047">
                  <c:v>573.17579999999998</c:v>
                </c:pt>
                <c:pt idx="3048">
                  <c:v>573.34249999999997</c:v>
                </c:pt>
                <c:pt idx="3049">
                  <c:v>573.50919999999996</c:v>
                </c:pt>
                <c:pt idx="3050">
                  <c:v>573.67589999999996</c:v>
                </c:pt>
                <c:pt idx="3051">
                  <c:v>573.84259999999995</c:v>
                </c:pt>
                <c:pt idx="3052">
                  <c:v>574.00930000000005</c:v>
                </c:pt>
                <c:pt idx="3053">
                  <c:v>574.17589999999996</c:v>
                </c:pt>
                <c:pt idx="3054">
                  <c:v>574.34259999999995</c:v>
                </c:pt>
                <c:pt idx="3055">
                  <c:v>574.50930000000005</c:v>
                </c:pt>
                <c:pt idx="3056">
                  <c:v>574.67600000000004</c:v>
                </c:pt>
                <c:pt idx="3057">
                  <c:v>574.84270000000004</c:v>
                </c:pt>
                <c:pt idx="3058">
                  <c:v>575.00930000000005</c:v>
                </c:pt>
                <c:pt idx="3059">
                  <c:v>575.17600000000004</c:v>
                </c:pt>
                <c:pt idx="3060">
                  <c:v>575.34270000000004</c:v>
                </c:pt>
                <c:pt idx="3061">
                  <c:v>575.50930000000005</c:v>
                </c:pt>
                <c:pt idx="3062">
                  <c:v>575.67600000000004</c:v>
                </c:pt>
                <c:pt idx="3063">
                  <c:v>575.84259999999995</c:v>
                </c:pt>
                <c:pt idx="3064">
                  <c:v>576.00930000000005</c:v>
                </c:pt>
                <c:pt idx="3065">
                  <c:v>576.17589999999996</c:v>
                </c:pt>
                <c:pt idx="3066">
                  <c:v>576.34249999999997</c:v>
                </c:pt>
                <c:pt idx="3067">
                  <c:v>576.50919999999996</c:v>
                </c:pt>
                <c:pt idx="3068">
                  <c:v>576.67579999999998</c:v>
                </c:pt>
                <c:pt idx="3069">
                  <c:v>576.84249999999997</c:v>
                </c:pt>
                <c:pt idx="3070">
                  <c:v>577.00919999999996</c:v>
                </c:pt>
                <c:pt idx="3071">
                  <c:v>577.17579999999998</c:v>
                </c:pt>
                <c:pt idx="3072">
                  <c:v>577.3424</c:v>
                </c:pt>
                <c:pt idx="3073">
                  <c:v>577.50900000000001</c:v>
                </c:pt>
                <c:pt idx="3074">
                  <c:v>577.67570000000001</c:v>
                </c:pt>
                <c:pt idx="3075">
                  <c:v>577.84230000000002</c:v>
                </c:pt>
                <c:pt idx="3076">
                  <c:v>578.00890000000004</c:v>
                </c:pt>
                <c:pt idx="3077">
                  <c:v>578.17550000000006</c:v>
                </c:pt>
                <c:pt idx="3078">
                  <c:v>578.34220000000005</c:v>
                </c:pt>
                <c:pt idx="3079">
                  <c:v>578.50879999999995</c:v>
                </c:pt>
                <c:pt idx="3080">
                  <c:v>578.67539999999997</c:v>
                </c:pt>
                <c:pt idx="3081">
                  <c:v>578.84199999999998</c:v>
                </c:pt>
                <c:pt idx="3082">
                  <c:v>579.00869999999998</c:v>
                </c:pt>
                <c:pt idx="3083">
                  <c:v>579.17520000000002</c:v>
                </c:pt>
                <c:pt idx="3084">
                  <c:v>579.34190000000001</c:v>
                </c:pt>
                <c:pt idx="3085">
                  <c:v>579.50850000000003</c:v>
                </c:pt>
                <c:pt idx="3086">
                  <c:v>579.67499999999995</c:v>
                </c:pt>
                <c:pt idx="3087">
                  <c:v>579.84169999999995</c:v>
                </c:pt>
                <c:pt idx="3088">
                  <c:v>580.00829999999996</c:v>
                </c:pt>
                <c:pt idx="3089">
                  <c:v>580.17489999999998</c:v>
                </c:pt>
                <c:pt idx="3090">
                  <c:v>580.3415</c:v>
                </c:pt>
                <c:pt idx="3091">
                  <c:v>580.50810000000001</c:v>
                </c:pt>
                <c:pt idx="3092">
                  <c:v>580.67470000000003</c:v>
                </c:pt>
                <c:pt idx="3093">
                  <c:v>580.84119999999996</c:v>
                </c:pt>
                <c:pt idx="3094">
                  <c:v>581.00779999999997</c:v>
                </c:pt>
                <c:pt idx="3095">
                  <c:v>581.17439999999999</c:v>
                </c:pt>
                <c:pt idx="3096">
                  <c:v>581.34100000000001</c:v>
                </c:pt>
                <c:pt idx="3097">
                  <c:v>581.50760000000002</c:v>
                </c:pt>
                <c:pt idx="3098">
                  <c:v>581.67420000000004</c:v>
                </c:pt>
                <c:pt idx="3099">
                  <c:v>581.84079999999994</c:v>
                </c:pt>
                <c:pt idx="3100">
                  <c:v>582.00729999999999</c:v>
                </c:pt>
                <c:pt idx="3101">
                  <c:v>582.1739</c:v>
                </c:pt>
                <c:pt idx="3102">
                  <c:v>582.34050000000002</c:v>
                </c:pt>
                <c:pt idx="3103">
                  <c:v>582.50699999999995</c:v>
                </c:pt>
                <c:pt idx="3104">
                  <c:v>582.67359999999996</c:v>
                </c:pt>
                <c:pt idx="3105">
                  <c:v>582.84010000000001</c:v>
                </c:pt>
                <c:pt idx="3106">
                  <c:v>583.00670000000002</c:v>
                </c:pt>
                <c:pt idx="3107">
                  <c:v>583.17330000000004</c:v>
                </c:pt>
                <c:pt idx="3108">
                  <c:v>583.33979999999997</c:v>
                </c:pt>
                <c:pt idx="3109">
                  <c:v>583.50639999999999</c:v>
                </c:pt>
                <c:pt idx="3110">
                  <c:v>583.673</c:v>
                </c:pt>
                <c:pt idx="3111">
                  <c:v>583.83950000000004</c:v>
                </c:pt>
                <c:pt idx="3112">
                  <c:v>584.00599999999997</c:v>
                </c:pt>
                <c:pt idx="3113">
                  <c:v>584.17259999999999</c:v>
                </c:pt>
                <c:pt idx="3114">
                  <c:v>584.33920000000001</c:v>
                </c:pt>
                <c:pt idx="3115">
                  <c:v>584.50570000000005</c:v>
                </c:pt>
                <c:pt idx="3116">
                  <c:v>584.67219999999998</c:v>
                </c:pt>
                <c:pt idx="3117">
                  <c:v>584.83879999999999</c:v>
                </c:pt>
                <c:pt idx="3118">
                  <c:v>585.00530000000003</c:v>
                </c:pt>
                <c:pt idx="3119">
                  <c:v>585.17190000000005</c:v>
                </c:pt>
                <c:pt idx="3120">
                  <c:v>585.33839999999998</c:v>
                </c:pt>
                <c:pt idx="3121">
                  <c:v>585.50490000000002</c:v>
                </c:pt>
                <c:pt idx="3122">
                  <c:v>585.67139999999995</c:v>
                </c:pt>
                <c:pt idx="3123">
                  <c:v>585.83799999999997</c:v>
                </c:pt>
                <c:pt idx="3124">
                  <c:v>586.00450000000001</c:v>
                </c:pt>
                <c:pt idx="3125">
                  <c:v>586.17100000000005</c:v>
                </c:pt>
                <c:pt idx="3126">
                  <c:v>586.33749999999998</c:v>
                </c:pt>
                <c:pt idx="3127">
                  <c:v>586.50409999999999</c:v>
                </c:pt>
                <c:pt idx="3128">
                  <c:v>586.67060000000004</c:v>
                </c:pt>
                <c:pt idx="3129">
                  <c:v>586.83709999999996</c:v>
                </c:pt>
                <c:pt idx="3130">
                  <c:v>587.00360000000001</c:v>
                </c:pt>
                <c:pt idx="3131">
                  <c:v>587.17010000000005</c:v>
                </c:pt>
                <c:pt idx="3132">
                  <c:v>587.33659999999998</c:v>
                </c:pt>
                <c:pt idx="3133">
                  <c:v>587.50310000000002</c:v>
                </c:pt>
                <c:pt idx="3134">
                  <c:v>587.66970000000003</c:v>
                </c:pt>
                <c:pt idx="3135">
                  <c:v>587.83619999999996</c:v>
                </c:pt>
                <c:pt idx="3136">
                  <c:v>588.00260000000003</c:v>
                </c:pt>
                <c:pt idx="3137">
                  <c:v>588.16909999999996</c:v>
                </c:pt>
                <c:pt idx="3138">
                  <c:v>588.3356</c:v>
                </c:pt>
                <c:pt idx="3139">
                  <c:v>588.50210000000004</c:v>
                </c:pt>
                <c:pt idx="3140">
                  <c:v>588.66859999999997</c:v>
                </c:pt>
                <c:pt idx="3141">
                  <c:v>588.83510000000001</c:v>
                </c:pt>
                <c:pt idx="3142">
                  <c:v>589.00160000000005</c:v>
                </c:pt>
                <c:pt idx="3143">
                  <c:v>589.16809999999998</c:v>
                </c:pt>
                <c:pt idx="3144">
                  <c:v>589.33460000000002</c:v>
                </c:pt>
                <c:pt idx="3145">
                  <c:v>589.50109999999995</c:v>
                </c:pt>
                <c:pt idx="3146">
                  <c:v>589.66750000000002</c:v>
                </c:pt>
                <c:pt idx="3147">
                  <c:v>589.83399999999995</c:v>
                </c:pt>
                <c:pt idx="3148">
                  <c:v>590.00049999999999</c:v>
                </c:pt>
                <c:pt idx="3149">
                  <c:v>590.16700000000003</c:v>
                </c:pt>
                <c:pt idx="3150">
                  <c:v>590.33339999999998</c:v>
                </c:pt>
                <c:pt idx="3151">
                  <c:v>590.49990000000003</c:v>
                </c:pt>
                <c:pt idx="3152">
                  <c:v>590.66639999999995</c:v>
                </c:pt>
                <c:pt idx="3153">
                  <c:v>590.8329</c:v>
                </c:pt>
                <c:pt idx="3154">
                  <c:v>590.99929999999995</c:v>
                </c:pt>
                <c:pt idx="3155">
                  <c:v>591.16579999999999</c:v>
                </c:pt>
                <c:pt idx="3156">
                  <c:v>591.33230000000003</c:v>
                </c:pt>
                <c:pt idx="3157">
                  <c:v>591.49869999999999</c:v>
                </c:pt>
                <c:pt idx="3158">
                  <c:v>591.66520000000003</c:v>
                </c:pt>
                <c:pt idx="3159">
                  <c:v>591.83159999999998</c:v>
                </c:pt>
                <c:pt idx="3160">
                  <c:v>591.99810000000002</c:v>
                </c:pt>
                <c:pt idx="3161">
                  <c:v>592.16459999999995</c:v>
                </c:pt>
                <c:pt idx="3162">
                  <c:v>592.33100000000002</c:v>
                </c:pt>
                <c:pt idx="3163">
                  <c:v>592.49739999999997</c:v>
                </c:pt>
                <c:pt idx="3164">
                  <c:v>592.66390000000001</c:v>
                </c:pt>
                <c:pt idx="3165">
                  <c:v>592.83029999999997</c:v>
                </c:pt>
                <c:pt idx="3166">
                  <c:v>592.99680000000001</c:v>
                </c:pt>
                <c:pt idx="3167">
                  <c:v>593.16319999999996</c:v>
                </c:pt>
                <c:pt idx="3168">
                  <c:v>593.3297</c:v>
                </c:pt>
                <c:pt idx="3169">
                  <c:v>593.49599999999998</c:v>
                </c:pt>
                <c:pt idx="3170">
                  <c:v>593.66250000000002</c:v>
                </c:pt>
                <c:pt idx="3171">
                  <c:v>593.82889999999998</c:v>
                </c:pt>
                <c:pt idx="3172">
                  <c:v>593.99540000000002</c:v>
                </c:pt>
                <c:pt idx="3173">
                  <c:v>594.16179999999997</c:v>
                </c:pt>
                <c:pt idx="3174">
                  <c:v>594.32820000000004</c:v>
                </c:pt>
                <c:pt idx="3175">
                  <c:v>594.49459999999999</c:v>
                </c:pt>
                <c:pt idx="3176">
                  <c:v>594.66110000000003</c:v>
                </c:pt>
                <c:pt idx="3177">
                  <c:v>594.82749999999999</c:v>
                </c:pt>
                <c:pt idx="3178">
                  <c:v>594.99390000000005</c:v>
                </c:pt>
                <c:pt idx="3179">
                  <c:v>595.16030000000001</c:v>
                </c:pt>
                <c:pt idx="3180">
                  <c:v>595.32669999999996</c:v>
                </c:pt>
                <c:pt idx="3181">
                  <c:v>595.49310000000003</c:v>
                </c:pt>
                <c:pt idx="3182">
                  <c:v>595.65949999999998</c:v>
                </c:pt>
                <c:pt idx="3183">
                  <c:v>595.82590000000005</c:v>
                </c:pt>
                <c:pt idx="3184">
                  <c:v>595.9923</c:v>
                </c:pt>
                <c:pt idx="3185">
                  <c:v>596.15880000000004</c:v>
                </c:pt>
                <c:pt idx="3186">
                  <c:v>596.32510000000002</c:v>
                </c:pt>
                <c:pt idx="3187">
                  <c:v>596.49149999999997</c:v>
                </c:pt>
                <c:pt idx="3188">
                  <c:v>596.65790000000004</c:v>
                </c:pt>
                <c:pt idx="3189">
                  <c:v>596.82429999999999</c:v>
                </c:pt>
                <c:pt idx="3190">
                  <c:v>596.99069999999995</c:v>
                </c:pt>
                <c:pt idx="3191">
                  <c:v>597.15710000000001</c:v>
                </c:pt>
                <c:pt idx="3192">
                  <c:v>597.32349999999997</c:v>
                </c:pt>
                <c:pt idx="3193">
                  <c:v>597.48990000000003</c:v>
                </c:pt>
                <c:pt idx="3194">
                  <c:v>597.65629999999999</c:v>
                </c:pt>
                <c:pt idx="3195">
                  <c:v>597.82259999999997</c:v>
                </c:pt>
                <c:pt idx="3196">
                  <c:v>597.98900000000003</c:v>
                </c:pt>
                <c:pt idx="3197">
                  <c:v>598.15539999999999</c:v>
                </c:pt>
                <c:pt idx="3198">
                  <c:v>598.32180000000005</c:v>
                </c:pt>
                <c:pt idx="3199">
                  <c:v>598.48810000000003</c:v>
                </c:pt>
                <c:pt idx="3200">
                  <c:v>598.65449999999998</c:v>
                </c:pt>
                <c:pt idx="3201">
                  <c:v>598.82090000000005</c:v>
                </c:pt>
                <c:pt idx="3202">
                  <c:v>598.98720000000003</c:v>
                </c:pt>
                <c:pt idx="3203">
                  <c:v>599.15359999999998</c:v>
                </c:pt>
                <c:pt idx="3204">
                  <c:v>599.31989999999996</c:v>
                </c:pt>
                <c:pt idx="3205">
                  <c:v>599.48630000000003</c:v>
                </c:pt>
                <c:pt idx="3206">
                  <c:v>599.65260000000001</c:v>
                </c:pt>
                <c:pt idx="3207">
                  <c:v>599.81899999999996</c:v>
                </c:pt>
                <c:pt idx="3208">
                  <c:v>599.98540000000003</c:v>
                </c:pt>
                <c:pt idx="3209">
                  <c:v>600.15170000000001</c:v>
                </c:pt>
                <c:pt idx="3210">
                  <c:v>600.31809999999996</c:v>
                </c:pt>
                <c:pt idx="3211">
                  <c:v>600.48440000000005</c:v>
                </c:pt>
                <c:pt idx="3212">
                  <c:v>600.6508</c:v>
                </c:pt>
                <c:pt idx="3213">
                  <c:v>600.81709999999998</c:v>
                </c:pt>
                <c:pt idx="3214">
                  <c:v>600.98350000000005</c:v>
                </c:pt>
                <c:pt idx="3215">
                  <c:v>601.14980000000003</c:v>
                </c:pt>
                <c:pt idx="3216">
                  <c:v>601.31610000000001</c:v>
                </c:pt>
                <c:pt idx="3217">
                  <c:v>601.48239999999998</c:v>
                </c:pt>
                <c:pt idx="3218">
                  <c:v>601.64880000000005</c:v>
                </c:pt>
                <c:pt idx="3219">
                  <c:v>601.81510000000003</c:v>
                </c:pt>
                <c:pt idx="3220">
                  <c:v>601.98140000000001</c:v>
                </c:pt>
                <c:pt idx="3221">
                  <c:v>602.14779999999996</c:v>
                </c:pt>
                <c:pt idx="3222">
                  <c:v>602.31410000000005</c:v>
                </c:pt>
                <c:pt idx="3223">
                  <c:v>602.48040000000003</c:v>
                </c:pt>
                <c:pt idx="3224">
                  <c:v>602.64670000000001</c:v>
                </c:pt>
                <c:pt idx="3225">
                  <c:v>602.81299999999999</c:v>
                </c:pt>
                <c:pt idx="3226">
                  <c:v>602.97940000000006</c:v>
                </c:pt>
                <c:pt idx="3227">
                  <c:v>603.14559999999994</c:v>
                </c:pt>
                <c:pt idx="3228">
                  <c:v>603.31200000000001</c:v>
                </c:pt>
                <c:pt idx="3229">
                  <c:v>603.47829999999999</c:v>
                </c:pt>
                <c:pt idx="3230">
                  <c:v>603.64459999999997</c:v>
                </c:pt>
                <c:pt idx="3231">
                  <c:v>603.81089999999995</c:v>
                </c:pt>
                <c:pt idx="3232">
                  <c:v>603.97720000000004</c:v>
                </c:pt>
                <c:pt idx="3233">
                  <c:v>604.14350000000002</c:v>
                </c:pt>
                <c:pt idx="3234">
                  <c:v>604.3098</c:v>
                </c:pt>
                <c:pt idx="3235">
                  <c:v>604.47609999999997</c:v>
                </c:pt>
                <c:pt idx="3236">
                  <c:v>604.64229999999998</c:v>
                </c:pt>
                <c:pt idx="3237">
                  <c:v>604.80870000000004</c:v>
                </c:pt>
                <c:pt idx="3238">
                  <c:v>604.97490000000005</c:v>
                </c:pt>
                <c:pt idx="3239">
                  <c:v>605.14120000000003</c:v>
                </c:pt>
                <c:pt idx="3240">
                  <c:v>605.3075</c:v>
                </c:pt>
                <c:pt idx="3241">
                  <c:v>605.47379999999998</c:v>
                </c:pt>
                <c:pt idx="3242">
                  <c:v>605.64009999999996</c:v>
                </c:pt>
                <c:pt idx="3243">
                  <c:v>605.80629999999996</c:v>
                </c:pt>
                <c:pt idx="3244">
                  <c:v>605.97260000000006</c:v>
                </c:pt>
                <c:pt idx="3245">
                  <c:v>606.13890000000004</c:v>
                </c:pt>
                <c:pt idx="3246">
                  <c:v>606.30520000000001</c:v>
                </c:pt>
                <c:pt idx="3247">
                  <c:v>606.47140000000002</c:v>
                </c:pt>
                <c:pt idx="3248">
                  <c:v>606.6377</c:v>
                </c:pt>
                <c:pt idx="3249">
                  <c:v>606.80399999999997</c:v>
                </c:pt>
                <c:pt idx="3250">
                  <c:v>606.97019999999998</c:v>
                </c:pt>
                <c:pt idx="3251">
                  <c:v>607.13649999999996</c:v>
                </c:pt>
                <c:pt idx="3252">
                  <c:v>607.30269999999996</c:v>
                </c:pt>
                <c:pt idx="3253">
                  <c:v>607.46900000000005</c:v>
                </c:pt>
                <c:pt idx="3254">
                  <c:v>607.63520000000005</c:v>
                </c:pt>
                <c:pt idx="3255">
                  <c:v>607.80150000000003</c:v>
                </c:pt>
                <c:pt idx="3256">
                  <c:v>607.96770000000004</c:v>
                </c:pt>
                <c:pt idx="3257">
                  <c:v>608.13400000000001</c:v>
                </c:pt>
                <c:pt idx="3258">
                  <c:v>608.30020000000002</c:v>
                </c:pt>
                <c:pt idx="3259">
                  <c:v>608.46640000000002</c:v>
                </c:pt>
                <c:pt idx="3260">
                  <c:v>608.6327</c:v>
                </c:pt>
                <c:pt idx="3261">
                  <c:v>608.7989</c:v>
                </c:pt>
                <c:pt idx="3262">
                  <c:v>608.96510000000001</c:v>
                </c:pt>
                <c:pt idx="3263">
                  <c:v>609.13139999999999</c:v>
                </c:pt>
                <c:pt idx="3264">
                  <c:v>609.29759999999999</c:v>
                </c:pt>
                <c:pt idx="3265">
                  <c:v>609.46389999999997</c:v>
                </c:pt>
                <c:pt idx="3266">
                  <c:v>609.63009999999997</c:v>
                </c:pt>
                <c:pt idx="3267">
                  <c:v>609.79629999999997</c:v>
                </c:pt>
                <c:pt idx="3268">
                  <c:v>609.96249999999998</c:v>
                </c:pt>
                <c:pt idx="3269">
                  <c:v>610.12869999999998</c:v>
                </c:pt>
                <c:pt idx="3270">
                  <c:v>610.29489999999998</c:v>
                </c:pt>
                <c:pt idx="3271">
                  <c:v>610.46119999999996</c:v>
                </c:pt>
                <c:pt idx="3272">
                  <c:v>610.62739999999997</c:v>
                </c:pt>
                <c:pt idx="3273">
                  <c:v>610.79359999999997</c:v>
                </c:pt>
                <c:pt idx="3274">
                  <c:v>610.95979999999997</c:v>
                </c:pt>
                <c:pt idx="3275">
                  <c:v>611.12599999999998</c:v>
                </c:pt>
                <c:pt idx="3276">
                  <c:v>611.29219999999998</c:v>
                </c:pt>
                <c:pt idx="3277">
                  <c:v>611.45839999999998</c:v>
                </c:pt>
                <c:pt idx="3278">
                  <c:v>611.62459999999999</c:v>
                </c:pt>
                <c:pt idx="3279">
                  <c:v>611.79079999999999</c:v>
                </c:pt>
                <c:pt idx="3280">
                  <c:v>611.95699999999999</c:v>
                </c:pt>
                <c:pt idx="3281">
                  <c:v>612.1232</c:v>
                </c:pt>
                <c:pt idx="3282">
                  <c:v>612.2894</c:v>
                </c:pt>
                <c:pt idx="3283">
                  <c:v>612.4556</c:v>
                </c:pt>
                <c:pt idx="3284">
                  <c:v>612.62180000000001</c:v>
                </c:pt>
                <c:pt idx="3285">
                  <c:v>612.78790000000004</c:v>
                </c:pt>
                <c:pt idx="3286">
                  <c:v>612.95410000000004</c:v>
                </c:pt>
                <c:pt idx="3287">
                  <c:v>613.12030000000004</c:v>
                </c:pt>
                <c:pt idx="3288">
                  <c:v>613.28650000000005</c:v>
                </c:pt>
                <c:pt idx="3289">
                  <c:v>613.45259999999996</c:v>
                </c:pt>
                <c:pt idx="3290">
                  <c:v>613.61879999999996</c:v>
                </c:pt>
                <c:pt idx="3291">
                  <c:v>613.78499999999997</c:v>
                </c:pt>
                <c:pt idx="3292">
                  <c:v>613.95119999999997</c:v>
                </c:pt>
                <c:pt idx="3293">
                  <c:v>614.1173</c:v>
                </c:pt>
                <c:pt idx="3294">
                  <c:v>614.2835</c:v>
                </c:pt>
                <c:pt idx="3295">
                  <c:v>614.44960000000003</c:v>
                </c:pt>
                <c:pt idx="3296">
                  <c:v>614.61580000000004</c:v>
                </c:pt>
                <c:pt idx="3297">
                  <c:v>614.78200000000004</c:v>
                </c:pt>
                <c:pt idx="3298">
                  <c:v>614.94809999999995</c:v>
                </c:pt>
                <c:pt idx="3299">
                  <c:v>615.11429999999996</c:v>
                </c:pt>
                <c:pt idx="3300">
                  <c:v>615.28049999999996</c:v>
                </c:pt>
                <c:pt idx="3301">
                  <c:v>615.44659999999999</c:v>
                </c:pt>
                <c:pt idx="3302">
                  <c:v>615.61270000000002</c:v>
                </c:pt>
                <c:pt idx="3303">
                  <c:v>615.77890000000002</c:v>
                </c:pt>
                <c:pt idx="3304">
                  <c:v>615.94510000000002</c:v>
                </c:pt>
                <c:pt idx="3305">
                  <c:v>616.11120000000005</c:v>
                </c:pt>
                <c:pt idx="3306">
                  <c:v>616.27729999999997</c:v>
                </c:pt>
                <c:pt idx="3307">
                  <c:v>616.44349999999997</c:v>
                </c:pt>
                <c:pt idx="3308">
                  <c:v>616.6096</c:v>
                </c:pt>
                <c:pt idx="3309">
                  <c:v>616.7758</c:v>
                </c:pt>
                <c:pt idx="3310">
                  <c:v>616.94190000000003</c:v>
                </c:pt>
                <c:pt idx="3311">
                  <c:v>617.10799999999995</c:v>
                </c:pt>
                <c:pt idx="3312">
                  <c:v>617.27409999999998</c:v>
                </c:pt>
                <c:pt idx="3313">
                  <c:v>617.4402</c:v>
                </c:pt>
                <c:pt idx="3314">
                  <c:v>617.60640000000001</c:v>
                </c:pt>
                <c:pt idx="3315">
                  <c:v>617.77250000000004</c:v>
                </c:pt>
                <c:pt idx="3316">
                  <c:v>617.93870000000004</c:v>
                </c:pt>
                <c:pt idx="3317">
                  <c:v>618.10469999999998</c:v>
                </c:pt>
                <c:pt idx="3318">
                  <c:v>618.27089999999998</c:v>
                </c:pt>
                <c:pt idx="3319">
                  <c:v>618.43700000000001</c:v>
                </c:pt>
                <c:pt idx="3320">
                  <c:v>618.60310000000004</c:v>
                </c:pt>
                <c:pt idx="3321">
                  <c:v>618.76919999999996</c:v>
                </c:pt>
                <c:pt idx="3322">
                  <c:v>618.93529999999998</c:v>
                </c:pt>
                <c:pt idx="3323">
                  <c:v>619.10140000000001</c:v>
                </c:pt>
                <c:pt idx="3324">
                  <c:v>619.26750000000004</c:v>
                </c:pt>
                <c:pt idx="3325">
                  <c:v>619.43370000000004</c:v>
                </c:pt>
                <c:pt idx="3326">
                  <c:v>619.59969999999998</c:v>
                </c:pt>
                <c:pt idx="3327">
                  <c:v>619.76589999999999</c:v>
                </c:pt>
                <c:pt idx="3328">
                  <c:v>619.93190000000004</c:v>
                </c:pt>
                <c:pt idx="3329">
                  <c:v>620.09799999999996</c:v>
                </c:pt>
                <c:pt idx="3330">
                  <c:v>620.26419999999996</c:v>
                </c:pt>
                <c:pt idx="3331">
                  <c:v>620.43020000000001</c:v>
                </c:pt>
                <c:pt idx="3332">
                  <c:v>620.59630000000004</c:v>
                </c:pt>
                <c:pt idx="3333">
                  <c:v>620.76239999999996</c:v>
                </c:pt>
                <c:pt idx="3334">
                  <c:v>620.92849999999999</c:v>
                </c:pt>
                <c:pt idx="3335">
                  <c:v>621.09460000000001</c:v>
                </c:pt>
                <c:pt idx="3336">
                  <c:v>621.26070000000004</c:v>
                </c:pt>
                <c:pt idx="3337">
                  <c:v>621.42679999999996</c:v>
                </c:pt>
                <c:pt idx="3338">
                  <c:v>621.59280000000001</c:v>
                </c:pt>
                <c:pt idx="3339">
                  <c:v>621.75890000000004</c:v>
                </c:pt>
                <c:pt idx="3340">
                  <c:v>621.92499999999995</c:v>
                </c:pt>
                <c:pt idx="3341">
                  <c:v>622.09109999999998</c:v>
                </c:pt>
                <c:pt idx="3342">
                  <c:v>622.25710000000004</c:v>
                </c:pt>
                <c:pt idx="3343">
                  <c:v>622.42319999999995</c:v>
                </c:pt>
                <c:pt idx="3344">
                  <c:v>622.58929999999998</c:v>
                </c:pt>
                <c:pt idx="3345">
                  <c:v>622.75530000000003</c:v>
                </c:pt>
                <c:pt idx="3346">
                  <c:v>622.92139999999995</c:v>
                </c:pt>
                <c:pt idx="3347">
                  <c:v>623.08749999999998</c:v>
                </c:pt>
                <c:pt idx="3348">
                  <c:v>623.25350000000003</c:v>
                </c:pt>
                <c:pt idx="3349">
                  <c:v>623.41959999999995</c:v>
                </c:pt>
                <c:pt idx="3350">
                  <c:v>623.5856</c:v>
                </c:pt>
                <c:pt idx="3351">
                  <c:v>623.75170000000003</c:v>
                </c:pt>
                <c:pt idx="3352">
                  <c:v>623.91769999999997</c:v>
                </c:pt>
                <c:pt idx="3353">
                  <c:v>624.0838</c:v>
                </c:pt>
                <c:pt idx="3354">
                  <c:v>624.24990000000003</c:v>
                </c:pt>
                <c:pt idx="3355">
                  <c:v>624.41589999999997</c:v>
                </c:pt>
                <c:pt idx="3356">
                  <c:v>624.58199999999999</c:v>
                </c:pt>
                <c:pt idx="3357">
                  <c:v>624.74800000000005</c:v>
                </c:pt>
                <c:pt idx="3358">
                  <c:v>624.91409999999996</c:v>
                </c:pt>
                <c:pt idx="3359">
                  <c:v>625.08010000000002</c:v>
                </c:pt>
                <c:pt idx="3360">
                  <c:v>625.24609999999996</c:v>
                </c:pt>
                <c:pt idx="3361">
                  <c:v>625.41219999999998</c:v>
                </c:pt>
                <c:pt idx="3362">
                  <c:v>625.57820000000004</c:v>
                </c:pt>
                <c:pt idx="3363">
                  <c:v>625.74419999999998</c:v>
                </c:pt>
                <c:pt idx="3364">
                  <c:v>625.91030000000001</c:v>
                </c:pt>
                <c:pt idx="3365">
                  <c:v>626.07629999999995</c:v>
                </c:pt>
                <c:pt idx="3366">
                  <c:v>626.2423</c:v>
                </c:pt>
                <c:pt idx="3367">
                  <c:v>626.40830000000005</c:v>
                </c:pt>
                <c:pt idx="3368">
                  <c:v>626.57429999999999</c:v>
                </c:pt>
                <c:pt idx="3369">
                  <c:v>626.74040000000002</c:v>
                </c:pt>
                <c:pt idx="3370">
                  <c:v>626.90639999999996</c:v>
                </c:pt>
                <c:pt idx="3371">
                  <c:v>627.07240000000002</c:v>
                </c:pt>
                <c:pt idx="3372">
                  <c:v>627.23850000000004</c:v>
                </c:pt>
                <c:pt idx="3373">
                  <c:v>627.40449999999998</c:v>
                </c:pt>
                <c:pt idx="3374">
                  <c:v>627.57050000000004</c:v>
                </c:pt>
                <c:pt idx="3375">
                  <c:v>627.73649999999998</c:v>
                </c:pt>
                <c:pt idx="3376">
                  <c:v>627.90250000000003</c:v>
                </c:pt>
                <c:pt idx="3377">
                  <c:v>628.06849999999997</c:v>
                </c:pt>
                <c:pt idx="3378">
                  <c:v>628.23450000000003</c:v>
                </c:pt>
                <c:pt idx="3379">
                  <c:v>628.40049999999997</c:v>
                </c:pt>
                <c:pt idx="3380">
                  <c:v>628.56650000000002</c:v>
                </c:pt>
                <c:pt idx="3381">
                  <c:v>628.73249999999996</c:v>
                </c:pt>
                <c:pt idx="3382">
                  <c:v>628.89859999999999</c:v>
                </c:pt>
                <c:pt idx="3383">
                  <c:v>629.06449999999995</c:v>
                </c:pt>
                <c:pt idx="3384">
                  <c:v>629.23050000000001</c:v>
                </c:pt>
                <c:pt idx="3385">
                  <c:v>629.39649999999995</c:v>
                </c:pt>
                <c:pt idx="3386">
                  <c:v>629.5625</c:v>
                </c:pt>
                <c:pt idx="3387">
                  <c:v>629.72850000000005</c:v>
                </c:pt>
                <c:pt idx="3388">
                  <c:v>629.89449999999999</c:v>
                </c:pt>
                <c:pt idx="3389">
                  <c:v>630.06050000000005</c:v>
                </c:pt>
                <c:pt idx="3390">
                  <c:v>630.22649999999999</c:v>
                </c:pt>
                <c:pt idx="3391">
                  <c:v>630.39250000000004</c:v>
                </c:pt>
                <c:pt idx="3392">
                  <c:v>630.55849999999998</c:v>
                </c:pt>
                <c:pt idx="3393">
                  <c:v>630.72439999999995</c:v>
                </c:pt>
                <c:pt idx="3394">
                  <c:v>630.8904</c:v>
                </c:pt>
                <c:pt idx="3395">
                  <c:v>631.05640000000005</c:v>
                </c:pt>
                <c:pt idx="3396">
                  <c:v>631.22239999999999</c:v>
                </c:pt>
                <c:pt idx="3397">
                  <c:v>631.38840000000005</c:v>
                </c:pt>
                <c:pt idx="3398">
                  <c:v>631.55430000000001</c:v>
                </c:pt>
                <c:pt idx="3399">
                  <c:v>631.72029999999995</c:v>
                </c:pt>
                <c:pt idx="3400">
                  <c:v>631.88630000000001</c:v>
                </c:pt>
                <c:pt idx="3401">
                  <c:v>632.05219999999997</c:v>
                </c:pt>
                <c:pt idx="3402">
                  <c:v>632.21820000000002</c:v>
                </c:pt>
                <c:pt idx="3403">
                  <c:v>632.38419999999996</c:v>
                </c:pt>
                <c:pt idx="3404">
                  <c:v>632.55020000000002</c:v>
                </c:pt>
                <c:pt idx="3405">
                  <c:v>632.71609999999998</c:v>
                </c:pt>
                <c:pt idx="3406">
                  <c:v>632.88210000000004</c:v>
                </c:pt>
                <c:pt idx="3407">
                  <c:v>633.048</c:v>
                </c:pt>
                <c:pt idx="3408">
                  <c:v>633.21400000000006</c:v>
                </c:pt>
                <c:pt idx="3409">
                  <c:v>633.37990000000002</c:v>
                </c:pt>
                <c:pt idx="3410">
                  <c:v>633.54589999999996</c:v>
                </c:pt>
                <c:pt idx="3411">
                  <c:v>633.71190000000001</c:v>
                </c:pt>
                <c:pt idx="3412">
                  <c:v>633.87779999999998</c:v>
                </c:pt>
                <c:pt idx="3413">
                  <c:v>634.04380000000003</c:v>
                </c:pt>
                <c:pt idx="3414">
                  <c:v>634.2097</c:v>
                </c:pt>
                <c:pt idx="3415">
                  <c:v>634.37570000000005</c:v>
                </c:pt>
                <c:pt idx="3416">
                  <c:v>634.54160000000002</c:v>
                </c:pt>
                <c:pt idx="3417">
                  <c:v>634.70749999999998</c:v>
                </c:pt>
                <c:pt idx="3418">
                  <c:v>634.87350000000004</c:v>
                </c:pt>
                <c:pt idx="3419">
                  <c:v>635.0394</c:v>
                </c:pt>
                <c:pt idx="3420">
                  <c:v>635.20540000000005</c:v>
                </c:pt>
                <c:pt idx="3421">
                  <c:v>635.37130000000002</c:v>
                </c:pt>
                <c:pt idx="3422">
                  <c:v>635.53719999999998</c:v>
                </c:pt>
                <c:pt idx="3423">
                  <c:v>635.70320000000004</c:v>
                </c:pt>
                <c:pt idx="3424">
                  <c:v>635.8691</c:v>
                </c:pt>
                <c:pt idx="3425">
                  <c:v>636.03499999999997</c:v>
                </c:pt>
                <c:pt idx="3426">
                  <c:v>636.20100000000002</c:v>
                </c:pt>
                <c:pt idx="3427">
                  <c:v>636.36689999999999</c:v>
                </c:pt>
                <c:pt idx="3428">
                  <c:v>636.53279999999995</c:v>
                </c:pt>
                <c:pt idx="3429">
                  <c:v>636.69880000000001</c:v>
                </c:pt>
                <c:pt idx="3430">
                  <c:v>636.86469999999997</c:v>
                </c:pt>
                <c:pt idx="3431">
                  <c:v>637.03060000000005</c:v>
                </c:pt>
                <c:pt idx="3432">
                  <c:v>637.19650000000001</c:v>
                </c:pt>
                <c:pt idx="3433">
                  <c:v>637.36249999999995</c:v>
                </c:pt>
                <c:pt idx="3434">
                  <c:v>637.52840000000003</c:v>
                </c:pt>
                <c:pt idx="3435">
                  <c:v>637.6943</c:v>
                </c:pt>
                <c:pt idx="3436">
                  <c:v>637.86019999999996</c:v>
                </c:pt>
                <c:pt idx="3437">
                  <c:v>638.02610000000004</c:v>
                </c:pt>
                <c:pt idx="3438">
                  <c:v>638.19200000000001</c:v>
                </c:pt>
                <c:pt idx="3439">
                  <c:v>638.35799999999995</c:v>
                </c:pt>
                <c:pt idx="3440">
                  <c:v>638.52390000000003</c:v>
                </c:pt>
                <c:pt idx="3441">
                  <c:v>638.68979999999999</c:v>
                </c:pt>
                <c:pt idx="3442">
                  <c:v>638.85569999999996</c:v>
                </c:pt>
                <c:pt idx="3443">
                  <c:v>639.02160000000003</c:v>
                </c:pt>
                <c:pt idx="3444">
                  <c:v>639.1875</c:v>
                </c:pt>
                <c:pt idx="3445">
                  <c:v>639.35339999999997</c:v>
                </c:pt>
                <c:pt idx="3446">
                  <c:v>639.51930000000004</c:v>
                </c:pt>
                <c:pt idx="3447">
                  <c:v>639.68520000000001</c:v>
                </c:pt>
                <c:pt idx="3448">
                  <c:v>639.85109999999997</c:v>
                </c:pt>
                <c:pt idx="3449">
                  <c:v>640.01700000000005</c:v>
                </c:pt>
                <c:pt idx="3450">
                  <c:v>640.18290000000002</c:v>
                </c:pt>
                <c:pt idx="3451">
                  <c:v>640.34879999999998</c:v>
                </c:pt>
                <c:pt idx="3452">
                  <c:v>640.51469999999995</c:v>
                </c:pt>
                <c:pt idx="3453">
                  <c:v>640.68060000000003</c:v>
                </c:pt>
                <c:pt idx="3454">
                  <c:v>640.84649999999999</c:v>
                </c:pt>
                <c:pt idx="3455">
                  <c:v>641.01239999999996</c:v>
                </c:pt>
                <c:pt idx="3456">
                  <c:v>641.17830000000004</c:v>
                </c:pt>
                <c:pt idx="3457">
                  <c:v>641.3442</c:v>
                </c:pt>
                <c:pt idx="3458">
                  <c:v>641.51009999999997</c:v>
                </c:pt>
                <c:pt idx="3459">
                  <c:v>641.67600000000004</c:v>
                </c:pt>
                <c:pt idx="3460">
                  <c:v>641.84180000000003</c:v>
                </c:pt>
                <c:pt idx="3461">
                  <c:v>642.0077</c:v>
                </c:pt>
                <c:pt idx="3462">
                  <c:v>642.17359999999996</c:v>
                </c:pt>
                <c:pt idx="3463">
                  <c:v>642.33950000000004</c:v>
                </c:pt>
                <c:pt idx="3464">
                  <c:v>642.50540000000001</c:v>
                </c:pt>
                <c:pt idx="3465">
                  <c:v>642.67129999999997</c:v>
                </c:pt>
                <c:pt idx="3466">
                  <c:v>642.83709999999996</c:v>
                </c:pt>
                <c:pt idx="3467">
                  <c:v>643.00300000000004</c:v>
                </c:pt>
                <c:pt idx="3468">
                  <c:v>643.16890000000001</c:v>
                </c:pt>
                <c:pt idx="3469">
                  <c:v>643.3347</c:v>
                </c:pt>
                <c:pt idx="3470">
                  <c:v>643.50059999999996</c:v>
                </c:pt>
                <c:pt idx="3471">
                  <c:v>643.66650000000004</c:v>
                </c:pt>
                <c:pt idx="3472">
                  <c:v>643.83230000000003</c:v>
                </c:pt>
                <c:pt idx="3473">
                  <c:v>643.9982</c:v>
                </c:pt>
                <c:pt idx="3474">
                  <c:v>644.16409999999996</c:v>
                </c:pt>
                <c:pt idx="3475">
                  <c:v>644.33000000000004</c:v>
                </c:pt>
                <c:pt idx="3476">
                  <c:v>644.49580000000003</c:v>
                </c:pt>
                <c:pt idx="3477">
                  <c:v>644.6617</c:v>
                </c:pt>
                <c:pt idx="3478">
                  <c:v>644.82759999999996</c:v>
                </c:pt>
                <c:pt idx="3479">
                  <c:v>644.99350000000004</c:v>
                </c:pt>
                <c:pt idx="3480">
                  <c:v>645.15930000000003</c:v>
                </c:pt>
                <c:pt idx="3481">
                  <c:v>645.3252</c:v>
                </c:pt>
                <c:pt idx="3482">
                  <c:v>645.49099999999999</c:v>
                </c:pt>
                <c:pt idx="3483">
                  <c:v>645.65689999999995</c:v>
                </c:pt>
                <c:pt idx="3484">
                  <c:v>645.82280000000003</c:v>
                </c:pt>
                <c:pt idx="3485">
                  <c:v>645.98860000000002</c:v>
                </c:pt>
                <c:pt idx="3486">
                  <c:v>646.15449999999998</c:v>
                </c:pt>
                <c:pt idx="3487">
                  <c:v>646.32029999999997</c:v>
                </c:pt>
                <c:pt idx="3488">
                  <c:v>646.48620000000005</c:v>
                </c:pt>
                <c:pt idx="3489">
                  <c:v>646.65200000000004</c:v>
                </c:pt>
                <c:pt idx="3490">
                  <c:v>646.81790000000001</c:v>
                </c:pt>
                <c:pt idx="3491">
                  <c:v>646.98379999999997</c:v>
                </c:pt>
                <c:pt idx="3492">
                  <c:v>647.14959999999996</c:v>
                </c:pt>
                <c:pt idx="3493">
                  <c:v>647.31550000000004</c:v>
                </c:pt>
                <c:pt idx="3494">
                  <c:v>647.48130000000003</c:v>
                </c:pt>
                <c:pt idx="3495">
                  <c:v>647.6472</c:v>
                </c:pt>
                <c:pt idx="3496">
                  <c:v>647.81299999999999</c:v>
                </c:pt>
                <c:pt idx="3497">
                  <c:v>647.97889999999995</c:v>
                </c:pt>
                <c:pt idx="3498">
                  <c:v>648.14469999999994</c:v>
                </c:pt>
                <c:pt idx="3499">
                  <c:v>648.31060000000002</c:v>
                </c:pt>
                <c:pt idx="3500">
                  <c:v>648.47640000000001</c:v>
                </c:pt>
                <c:pt idx="3501">
                  <c:v>648.64229999999998</c:v>
                </c:pt>
                <c:pt idx="3502">
                  <c:v>648.80809999999997</c:v>
                </c:pt>
                <c:pt idx="3503">
                  <c:v>648.97400000000005</c:v>
                </c:pt>
                <c:pt idx="3504">
                  <c:v>649.13980000000004</c:v>
                </c:pt>
                <c:pt idx="3505">
                  <c:v>649.3057</c:v>
                </c:pt>
                <c:pt idx="3506">
                  <c:v>649.47149999999999</c:v>
                </c:pt>
                <c:pt idx="3507">
                  <c:v>649.63739999999996</c:v>
                </c:pt>
                <c:pt idx="3508">
                  <c:v>649.80319999999995</c:v>
                </c:pt>
                <c:pt idx="3509">
                  <c:v>649.96910000000003</c:v>
                </c:pt>
                <c:pt idx="3510">
                  <c:v>650.13490000000002</c:v>
                </c:pt>
                <c:pt idx="3511">
                  <c:v>650.30070000000001</c:v>
                </c:pt>
                <c:pt idx="3512">
                  <c:v>650.46659999999997</c:v>
                </c:pt>
                <c:pt idx="3513">
                  <c:v>650.63239999999996</c:v>
                </c:pt>
                <c:pt idx="3514">
                  <c:v>650.79830000000004</c:v>
                </c:pt>
                <c:pt idx="3515">
                  <c:v>650.96410000000003</c:v>
                </c:pt>
                <c:pt idx="3516">
                  <c:v>651.12990000000002</c:v>
                </c:pt>
                <c:pt idx="3517">
                  <c:v>651.29579999999999</c:v>
                </c:pt>
                <c:pt idx="3518">
                  <c:v>651.46159999999998</c:v>
                </c:pt>
                <c:pt idx="3519">
                  <c:v>651.62739999999997</c:v>
                </c:pt>
                <c:pt idx="3520">
                  <c:v>651.79330000000004</c:v>
                </c:pt>
                <c:pt idx="3521">
                  <c:v>651.95920000000001</c:v>
                </c:pt>
                <c:pt idx="3522">
                  <c:v>652.125</c:v>
                </c:pt>
                <c:pt idx="3523">
                  <c:v>652.29079999999999</c:v>
                </c:pt>
                <c:pt idx="3524">
                  <c:v>652.45669999999996</c:v>
                </c:pt>
                <c:pt idx="3525">
                  <c:v>652.62249999999995</c:v>
                </c:pt>
                <c:pt idx="3526">
                  <c:v>652.78830000000005</c:v>
                </c:pt>
                <c:pt idx="3527">
                  <c:v>652.95420000000001</c:v>
                </c:pt>
                <c:pt idx="3528">
                  <c:v>653.12</c:v>
                </c:pt>
                <c:pt idx="3529">
                  <c:v>653.28579999999999</c:v>
                </c:pt>
                <c:pt idx="3530">
                  <c:v>653.45169999999996</c:v>
                </c:pt>
                <c:pt idx="3531">
                  <c:v>653.61749999999995</c:v>
                </c:pt>
                <c:pt idx="3532">
                  <c:v>653.78330000000005</c:v>
                </c:pt>
                <c:pt idx="3533">
                  <c:v>653.94920000000002</c:v>
                </c:pt>
                <c:pt idx="3534">
                  <c:v>654.11500000000001</c:v>
                </c:pt>
                <c:pt idx="3535">
                  <c:v>654.2808</c:v>
                </c:pt>
                <c:pt idx="3536">
                  <c:v>654.44669999999996</c:v>
                </c:pt>
                <c:pt idx="3537">
                  <c:v>654.61249999999995</c:v>
                </c:pt>
                <c:pt idx="3538">
                  <c:v>654.77829999999994</c:v>
                </c:pt>
                <c:pt idx="3539">
                  <c:v>654.94420000000002</c:v>
                </c:pt>
                <c:pt idx="3540">
                  <c:v>655.11</c:v>
                </c:pt>
                <c:pt idx="3541">
                  <c:v>655.2758</c:v>
                </c:pt>
                <c:pt idx="3542">
                  <c:v>655.44169999999997</c:v>
                </c:pt>
                <c:pt idx="3543">
                  <c:v>655.60749999999996</c:v>
                </c:pt>
                <c:pt idx="3544">
                  <c:v>655.77329999999995</c:v>
                </c:pt>
                <c:pt idx="3545">
                  <c:v>655.93910000000005</c:v>
                </c:pt>
                <c:pt idx="3546">
                  <c:v>656.10500000000002</c:v>
                </c:pt>
                <c:pt idx="3547">
                  <c:v>656.27080000000001</c:v>
                </c:pt>
                <c:pt idx="3548">
                  <c:v>656.4366</c:v>
                </c:pt>
                <c:pt idx="3549">
                  <c:v>656.60249999999996</c:v>
                </c:pt>
                <c:pt idx="3550">
                  <c:v>656.76829999999995</c:v>
                </c:pt>
                <c:pt idx="3551">
                  <c:v>656.93409999999994</c:v>
                </c:pt>
                <c:pt idx="3552">
                  <c:v>657.1</c:v>
                </c:pt>
                <c:pt idx="3553">
                  <c:v>657.26580000000001</c:v>
                </c:pt>
                <c:pt idx="3554">
                  <c:v>657.4316</c:v>
                </c:pt>
                <c:pt idx="3555">
                  <c:v>657.59749999999997</c:v>
                </c:pt>
                <c:pt idx="3556">
                  <c:v>657.76329999999996</c:v>
                </c:pt>
                <c:pt idx="3557">
                  <c:v>657.92909999999995</c:v>
                </c:pt>
                <c:pt idx="3558">
                  <c:v>658.09500000000003</c:v>
                </c:pt>
                <c:pt idx="3559">
                  <c:v>658.26080000000002</c:v>
                </c:pt>
                <c:pt idx="3560">
                  <c:v>658.42660000000001</c:v>
                </c:pt>
                <c:pt idx="3561">
                  <c:v>658.59249999999997</c:v>
                </c:pt>
                <c:pt idx="3562">
                  <c:v>658.75829999999996</c:v>
                </c:pt>
                <c:pt idx="3563">
                  <c:v>658.92409999999995</c:v>
                </c:pt>
                <c:pt idx="3564">
                  <c:v>659.09</c:v>
                </c:pt>
                <c:pt idx="3565">
                  <c:v>659.25580000000002</c:v>
                </c:pt>
                <c:pt idx="3566">
                  <c:v>659.42160000000001</c:v>
                </c:pt>
                <c:pt idx="3567">
                  <c:v>659.58749999999998</c:v>
                </c:pt>
                <c:pt idx="3568">
                  <c:v>659.75329999999997</c:v>
                </c:pt>
                <c:pt idx="3569">
                  <c:v>659.91909999999996</c:v>
                </c:pt>
                <c:pt idx="3570">
                  <c:v>660.08500000000004</c:v>
                </c:pt>
                <c:pt idx="3571">
                  <c:v>660.25080000000003</c:v>
                </c:pt>
                <c:pt idx="3572">
                  <c:v>660.41660000000002</c:v>
                </c:pt>
                <c:pt idx="3573">
                  <c:v>660.58249999999998</c:v>
                </c:pt>
                <c:pt idx="3574">
                  <c:v>660.74829999999997</c:v>
                </c:pt>
                <c:pt idx="3575">
                  <c:v>660.91409999999996</c:v>
                </c:pt>
                <c:pt idx="3576">
                  <c:v>661.08</c:v>
                </c:pt>
                <c:pt idx="3577">
                  <c:v>661.24580000000003</c:v>
                </c:pt>
                <c:pt idx="3578">
                  <c:v>661.41160000000002</c:v>
                </c:pt>
                <c:pt idx="3579">
                  <c:v>661.57749999999999</c:v>
                </c:pt>
                <c:pt idx="3580">
                  <c:v>661.74329999999998</c:v>
                </c:pt>
                <c:pt idx="3581">
                  <c:v>661.90909999999997</c:v>
                </c:pt>
                <c:pt idx="3582">
                  <c:v>662.07500000000005</c:v>
                </c:pt>
                <c:pt idx="3583">
                  <c:v>662.24080000000004</c:v>
                </c:pt>
                <c:pt idx="3584">
                  <c:v>662.40660000000003</c:v>
                </c:pt>
                <c:pt idx="3585">
                  <c:v>662.57240000000002</c:v>
                </c:pt>
                <c:pt idx="3586">
                  <c:v>662.73829999999998</c:v>
                </c:pt>
                <c:pt idx="3587">
                  <c:v>662.90409999999997</c:v>
                </c:pt>
                <c:pt idx="3588">
                  <c:v>663.06989999999996</c:v>
                </c:pt>
                <c:pt idx="3589">
                  <c:v>663.23580000000004</c:v>
                </c:pt>
                <c:pt idx="3590">
                  <c:v>663.40160000000003</c:v>
                </c:pt>
                <c:pt idx="3591">
                  <c:v>663.56740000000002</c:v>
                </c:pt>
                <c:pt idx="3592">
                  <c:v>663.73329999999999</c:v>
                </c:pt>
                <c:pt idx="3593">
                  <c:v>663.89909999999998</c:v>
                </c:pt>
                <c:pt idx="3594">
                  <c:v>664.06489999999997</c:v>
                </c:pt>
                <c:pt idx="3595">
                  <c:v>664.23080000000004</c:v>
                </c:pt>
                <c:pt idx="3596">
                  <c:v>664.39660000000003</c:v>
                </c:pt>
                <c:pt idx="3597">
                  <c:v>664.56240000000003</c:v>
                </c:pt>
                <c:pt idx="3598">
                  <c:v>664.72829999999999</c:v>
                </c:pt>
                <c:pt idx="3599">
                  <c:v>664.89419999999996</c:v>
                </c:pt>
                <c:pt idx="3600">
                  <c:v>665.06</c:v>
                </c:pt>
                <c:pt idx="3601">
                  <c:v>665.22580000000005</c:v>
                </c:pt>
                <c:pt idx="3602">
                  <c:v>665.39170000000001</c:v>
                </c:pt>
                <c:pt idx="3603">
                  <c:v>665.5575</c:v>
                </c:pt>
                <c:pt idx="3604">
                  <c:v>665.72329999999999</c:v>
                </c:pt>
                <c:pt idx="3605">
                  <c:v>665.88919999999996</c:v>
                </c:pt>
                <c:pt idx="3606">
                  <c:v>666.05499999999995</c:v>
                </c:pt>
                <c:pt idx="3607">
                  <c:v>666.22080000000005</c:v>
                </c:pt>
                <c:pt idx="3608">
                  <c:v>666.38670000000002</c:v>
                </c:pt>
                <c:pt idx="3609">
                  <c:v>666.55250000000001</c:v>
                </c:pt>
                <c:pt idx="3610">
                  <c:v>666.7183</c:v>
                </c:pt>
                <c:pt idx="3611">
                  <c:v>666.88419999999996</c:v>
                </c:pt>
                <c:pt idx="3612">
                  <c:v>667.05</c:v>
                </c:pt>
                <c:pt idx="3613">
                  <c:v>667.21590000000003</c:v>
                </c:pt>
                <c:pt idx="3614">
                  <c:v>667.38139999999999</c:v>
                </c:pt>
                <c:pt idx="3615">
                  <c:v>667.54690000000005</c:v>
                </c:pt>
                <c:pt idx="3616">
                  <c:v>667.71230000000003</c:v>
                </c:pt>
                <c:pt idx="3617">
                  <c:v>667.87779999999998</c:v>
                </c:pt>
                <c:pt idx="3618">
                  <c:v>668.04330000000004</c:v>
                </c:pt>
                <c:pt idx="3619">
                  <c:v>668.20870000000002</c:v>
                </c:pt>
                <c:pt idx="3620">
                  <c:v>668.37419999999997</c:v>
                </c:pt>
                <c:pt idx="3621">
                  <c:v>668.53970000000004</c:v>
                </c:pt>
                <c:pt idx="3622">
                  <c:v>668.70510000000002</c:v>
                </c:pt>
                <c:pt idx="3623">
                  <c:v>668.87049999999999</c:v>
                </c:pt>
                <c:pt idx="3624">
                  <c:v>669.03599999999994</c:v>
                </c:pt>
                <c:pt idx="3625">
                  <c:v>669.20150000000001</c:v>
                </c:pt>
                <c:pt idx="3626">
                  <c:v>669.36689999999999</c:v>
                </c:pt>
                <c:pt idx="3627">
                  <c:v>669.53240000000005</c:v>
                </c:pt>
                <c:pt idx="3628">
                  <c:v>669.6979</c:v>
                </c:pt>
                <c:pt idx="3629">
                  <c:v>669.86329999999998</c:v>
                </c:pt>
                <c:pt idx="3630">
                  <c:v>670.02880000000005</c:v>
                </c:pt>
                <c:pt idx="3631">
                  <c:v>670.1943</c:v>
                </c:pt>
                <c:pt idx="3632">
                  <c:v>670.35969999999998</c:v>
                </c:pt>
                <c:pt idx="3633">
                  <c:v>670.52520000000004</c:v>
                </c:pt>
                <c:pt idx="3634">
                  <c:v>670.69069999999999</c:v>
                </c:pt>
                <c:pt idx="3635">
                  <c:v>670.85609999999997</c:v>
                </c:pt>
                <c:pt idx="3636">
                  <c:v>671.02160000000003</c:v>
                </c:pt>
                <c:pt idx="3637">
                  <c:v>671.18709999999999</c:v>
                </c:pt>
                <c:pt idx="3638">
                  <c:v>671.35249999999996</c:v>
                </c:pt>
                <c:pt idx="3639">
                  <c:v>671.51800000000003</c:v>
                </c:pt>
                <c:pt idx="3640">
                  <c:v>671.68349999999998</c:v>
                </c:pt>
                <c:pt idx="3641">
                  <c:v>671.84889999999996</c:v>
                </c:pt>
                <c:pt idx="3642">
                  <c:v>672.01440000000002</c:v>
                </c:pt>
                <c:pt idx="3643">
                  <c:v>672.17989999999998</c:v>
                </c:pt>
                <c:pt idx="3644">
                  <c:v>672.34529999999995</c:v>
                </c:pt>
                <c:pt idx="3645">
                  <c:v>672.51070000000004</c:v>
                </c:pt>
                <c:pt idx="3646">
                  <c:v>672.67619999999999</c:v>
                </c:pt>
                <c:pt idx="3647">
                  <c:v>672.84169999999995</c:v>
                </c:pt>
                <c:pt idx="3648">
                  <c:v>673.00710000000004</c:v>
                </c:pt>
                <c:pt idx="3649">
                  <c:v>673.17259999999999</c:v>
                </c:pt>
                <c:pt idx="3650">
                  <c:v>673.33810000000005</c:v>
                </c:pt>
                <c:pt idx="3651">
                  <c:v>673.50350000000003</c:v>
                </c:pt>
                <c:pt idx="3652">
                  <c:v>673.66909999999996</c:v>
                </c:pt>
                <c:pt idx="3653">
                  <c:v>673.83450000000005</c:v>
                </c:pt>
                <c:pt idx="3654">
                  <c:v>674</c:v>
                </c:pt>
                <c:pt idx="3655">
                  <c:v>674.16549999999995</c:v>
                </c:pt>
                <c:pt idx="3656">
                  <c:v>674.33090000000004</c:v>
                </c:pt>
                <c:pt idx="3657">
                  <c:v>674.49639999999999</c:v>
                </c:pt>
                <c:pt idx="3658">
                  <c:v>674.66189999999995</c:v>
                </c:pt>
                <c:pt idx="3659">
                  <c:v>674.82730000000004</c:v>
                </c:pt>
                <c:pt idx="3660">
                  <c:v>674.99279999999999</c:v>
                </c:pt>
                <c:pt idx="3661">
                  <c:v>675.15830000000005</c:v>
                </c:pt>
                <c:pt idx="3662">
                  <c:v>675.32370000000003</c:v>
                </c:pt>
                <c:pt idx="3663">
                  <c:v>675.48919999999998</c:v>
                </c:pt>
                <c:pt idx="3664">
                  <c:v>675.65470000000005</c:v>
                </c:pt>
                <c:pt idx="3665">
                  <c:v>675.82010000000002</c:v>
                </c:pt>
                <c:pt idx="3666">
                  <c:v>675.98559999999998</c:v>
                </c:pt>
                <c:pt idx="3667">
                  <c:v>676.15110000000004</c:v>
                </c:pt>
                <c:pt idx="3668">
                  <c:v>676.31650000000002</c:v>
                </c:pt>
                <c:pt idx="3669">
                  <c:v>676.48199999999997</c:v>
                </c:pt>
                <c:pt idx="3670">
                  <c:v>676.64750000000004</c:v>
                </c:pt>
                <c:pt idx="3671">
                  <c:v>676.81290000000001</c:v>
                </c:pt>
                <c:pt idx="3672">
                  <c:v>676.97839999999997</c:v>
                </c:pt>
                <c:pt idx="3673">
                  <c:v>677.14390000000003</c:v>
                </c:pt>
                <c:pt idx="3674">
                  <c:v>677.30930000000001</c:v>
                </c:pt>
                <c:pt idx="3675">
                  <c:v>677.47490000000005</c:v>
                </c:pt>
                <c:pt idx="3676">
                  <c:v>677.64030000000002</c:v>
                </c:pt>
                <c:pt idx="3677">
                  <c:v>677.80579999999998</c:v>
                </c:pt>
                <c:pt idx="3678">
                  <c:v>677.97130000000004</c:v>
                </c:pt>
                <c:pt idx="3679">
                  <c:v>678.13670000000002</c:v>
                </c:pt>
                <c:pt idx="3680">
                  <c:v>678.30219999999997</c:v>
                </c:pt>
                <c:pt idx="3681">
                  <c:v>678.46770000000004</c:v>
                </c:pt>
                <c:pt idx="3682">
                  <c:v>678.63310000000001</c:v>
                </c:pt>
                <c:pt idx="3683">
                  <c:v>678.79859999999996</c:v>
                </c:pt>
                <c:pt idx="3684">
                  <c:v>678.96410000000003</c:v>
                </c:pt>
                <c:pt idx="3685">
                  <c:v>679.12950000000001</c:v>
                </c:pt>
                <c:pt idx="3686">
                  <c:v>679.29499999999996</c:v>
                </c:pt>
                <c:pt idx="3687">
                  <c:v>679.46050000000002</c:v>
                </c:pt>
                <c:pt idx="3688">
                  <c:v>679.62599999999998</c:v>
                </c:pt>
                <c:pt idx="3689">
                  <c:v>679.79139999999995</c:v>
                </c:pt>
                <c:pt idx="3690">
                  <c:v>679.95690000000002</c:v>
                </c:pt>
                <c:pt idx="3691">
                  <c:v>680.12239999999997</c:v>
                </c:pt>
                <c:pt idx="3692">
                  <c:v>680.28779999999995</c:v>
                </c:pt>
                <c:pt idx="3693">
                  <c:v>680.45330000000001</c:v>
                </c:pt>
                <c:pt idx="3694">
                  <c:v>680.61879999999996</c:v>
                </c:pt>
                <c:pt idx="3695">
                  <c:v>680.78430000000003</c:v>
                </c:pt>
                <c:pt idx="3696">
                  <c:v>680.94979999999998</c:v>
                </c:pt>
                <c:pt idx="3697">
                  <c:v>681.11519999999996</c:v>
                </c:pt>
                <c:pt idx="3698">
                  <c:v>681.28070000000002</c:v>
                </c:pt>
                <c:pt idx="3699">
                  <c:v>681.44619999999998</c:v>
                </c:pt>
                <c:pt idx="3700">
                  <c:v>681.61159999999995</c:v>
                </c:pt>
                <c:pt idx="3701">
                  <c:v>681.77710000000002</c:v>
                </c:pt>
                <c:pt idx="3702">
                  <c:v>681.94259999999997</c:v>
                </c:pt>
                <c:pt idx="3703">
                  <c:v>682.10810000000004</c:v>
                </c:pt>
                <c:pt idx="3704">
                  <c:v>682.27359999999999</c:v>
                </c:pt>
                <c:pt idx="3705">
                  <c:v>682.43899999999996</c:v>
                </c:pt>
                <c:pt idx="3706">
                  <c:v>682.60450000000003</c:v>
                </c:pt>
                <c:pt idx="3707">
                  <c:v>682.77</c:v>
                </c:pt>
                <c:pt idx="3708">
                  <c:v>682.93539999999996</c:v>
                </c:pt>
                <c:pt idx="3709">
                  <c:v>683.101</c:v>
                </c:pt>
                <c:pt idx="3710">
                  <c:v>683.26639999999998</c:v>
                </c:pt>
                <c:pt idx="3711">
                  <c:v>683.43190000000004</c:v>
                </c:pt>
                <c:pt idx="3712">
                  <c:v>683.59739999999999</c:v>
                </c:pt>
                <c:pt idx="3713">
                  <c:v>683.76279999999997</c:v>
                </c:pt>
                <c:pt idx="3714">
                  <c:v>683.92830000000004</c:v>
                </c:pt>
                <c:pt idx="3715">
                  <c:v>684.09379999999999</c:v>
                </c:pt>
                <c:pt idx="3716">
                  <c:v>684.25930000000005</c:v>
                </c:pt>
                <c:pt idx="3717">
                  <c:v>684.42470000000003</c:v>
                </c:pt>
                <c:pt idx="3718">
                  <c:v>684.59019999999998</c:v>
                </c:pt>
                <c:pt idx="3719">
                  <c:v>684.75570000000005</c:v>
                </c:pt>
                <c:pt idx="3720">
                  <c:v>684.9212</c:v>
                </c:pt>
                <c:pt idx="3721">
                  <c:v>685.08669999999995</c:v>
                </c:pt>
                <c:pt idx="3722">
                  <c:v>685.25210000000004</c:v>
                </c:pt>
                <c:pt idx="3723">
                  <c:v>685.41759999999999</c:v>
                </c:pt>
                <c:pt idx="3724">
                  <c:v>685.58309999999994</c:v>
                </c:pt>
                <c:pt idx="3725">
                  <c:v>685.74860000000001</c:v>
                </c:pt>
                <c:pt idx="3726">
                  <c:v>685.91409999999996</c:v>
                </c:pt>
                <c:pt idx="3727">
                  <c:v>686.07950000000005</c:v>
                </c:pt>
                <c:pt idx="3728">
                  <c:v>686.245</c:v>
                </c:pt>
                <c:pt idx="3729">
                  <c:v>686.41049999999996</c:v>
                </c:pt>
                <c:pt idx="3730">
                  <c:v>686.57600000000002</c:v>
                </c:pt>
                <c:pt idx="3731">
                  <c:v>686.74149999999997</c:v>
                </c:pt>
                <c:pt idx="3732">
                  <c:v>686.90689999999995</c:v>
                </c:pt>
                <c:pt idx="3733">
                  <c:v>687.07240000000002</c:v>
                </c:pt>
                <c:pt idx="3734">
                  <c:v>687.23789999999997</c:v>
                </c:pt>
                <c:pt idx="3735">
                  <c:v>687.40340000000003</c:v>
                </c:pt>
                <c:pt idx="3736">
                  <c:v>687.56880000000001</c:v>
                </c:pt>
                <c:pt idx="3737">
                  <c:v>687.73440000000005</c:v>
                </c:pt>
                <c:pt idx="3738">
                  <c:v>687.89980000000003</c:v>
                </c:pt>
                <c:pt idx="3739">
                  <c:v>688.06529999999998</c:v>
                </c:pt>
                <c:pt idx="3740">
                  <c:v>688.23080000000004</c:v>
                </c:pt>
                <c:pt idx="3741">
                  <c:v>688.3963</c:v>
                </c:pt>
                <c:pt idx="3742">
                  <c:v>688.56179999999995</c:v>
                </c:pt>
                <c:pt idx="3743">
                  <c:v>688.72720000000004</c:v>
                </c:pt>
                <c:pt idx="3744">
                  <c:v>688.89269999999999</c:v>
                </c:pt>
                <c:pt idx="3745">
                  <c:v>689.05820000000006</c:v>
                </c:pt>
                <c:pt idx="3746">
                  <c:v>689.22370000000001</c:v>
                </c:pt>
                <c:pt idx="3747">
                  <c:v>689.38919999999996</c:v>
                </c:pt>
                <c:pt idx="3748">
                  <c:v>689.55460000000005</c:v>
                </c:pt>
                <c:pt idx="3749">
                  <c:v>689.72019999999998</c:v>
                </c:pt>
                <c:pt idx="3750">
                  <c:v>689.88559999999995</c:v>
                </c:pt>
                <c:pt idx="3751">
                  <c:v>690.05110000000002</c:v>
                </c:pt>
                <c:pt idx="3752">
                  <c:v>690.21659999999997</c:v>
                </c:pt>
                <c:pt idx="3753">
                  <c:v>690.38210000000004</c:v>
                </c:pt>
                <c:pt idx="3754">
                  <c:v>690.54750000000001</c:v>
                </c:pt>
                <c:pt idx="3755">
                  <c:v>690.71299999999997</c:v>
                </c:pt>
                <c:pt idx="3756">
                  <c:v>690.87850000000003</c:v>
                </c:pt>
                <c:pt idx="3757">
                  <c:v>691.04399999999998</c:v>
                </c:pt>
                <c:pt idx="3758">
                  <c:v>691.20950000000005</c:v>
                </c:pt>
                <c:pt idx="3759">
                  <c:v>691.375</c:v>
                </c:pt>
                <c:pt idx="3760">
                  <c:v>691.54049999999995</c:v>
                </c:pt>
                <c:pt idx="3761">
                  <c:v>691.70590000000004</c:v>
                </c:pt>
                <c:pt idx="3762">
                  <c:v>691.87149999999997</c:v>
                </c:pt>
                <c:pt idx="3763">
                  <c:v>692.03689999999995</c:v>
                </c:pt>
                <c:pt idx="3764">
                  <c:v>692.20240000000001</c:v>
                </c:pt>
                <c:pt idx="3765">
                  <c:v>692.36789999999996</c:v>
                </c:pt>
                <c:pt idx="3766">
                  <c:v>692.53340000000003</c:v>
                </c:pt>
                <c:pt idx="3767">
                  <c:v>692.69889999999998</c:v>
                </c:pt>
                <c:pt idx="3768">
                  <c:v>692.86429999999996</c:v>
                </c:pt>
                <c:pt idx="3769">
                  <c:v>693.02980000000002</c:v>
                </c:pt>
                <c:pt idx="3770">
                  <c:v>693.19529999999997</c:v>
                </c:pt>
                <c:pt idx="3771">
                  <c:v>693.36080000000004</c:v>
                </c:pt>
                <c:pt idx="3772">
                  <c:v>693.52629999999999</c:v>
                </c:pt>
                <c:pt idx="3773">
                  <c:v>693.69179999999994</c:v>
                </c:pt>
                <c:pt idx="3774">
                  <c:v>693.85720000000003</c:v>
                </c:pt>
                <c:pt idx="3775">
                  <c:v>694.02279999999996</c:v>
                </c:pt>
                <c:pt idx="3776">
                  <c:v>694.18820000000005</c:v>
                </c:pt>
                <c:pt idx="3777">
                  <c:v>694.3537</c:v>
                </c:pt>
                <c:pt idx="3778">
                  <c:v>694.51919999999996</c:v>
                </c:pt>
                <c:pt idx="3779">
                  <c:v>694.68470000000002</c:v>
                </c:pt>
                <c:pt idx="3780">
                  <c:v>694.85019999999997</c:v>
                </c:pt>
                <c:pt idx="3781">
                  <c:v>695.01570000000004</c:v>
                </c:pt>
                <c:pt idx="3782">
                  <c:v>695.18119999999999</c:v>
                </c:pt>
                <c:pt idx="3783">
                  <c:v>695.34659999999997</c:v>
                </c:pt>
                <c:pt idx="3784">
                  <c:v>695.51210000000003</c:v>
                </c:pt>
                <c:pt idx="3785">
                  <c:v>695.67759999999998</c:v>
                </c:pt>
                <c:pt idx="3786">
                  <c:v>695.84310000000005</c:v>
                </c:pt>
                <c:pt idx="3787">
                  <c:v>696.0086</c:v>
                </c:pt>
                <c:pt idx="3788">
                  <c:v>696.17409999999995</c:v>
                </c:pt>
                <c:pt idx="3789">
                  <c:v>696.33950000000004</c:v>
                </c:pt>
                <c:pt idx="3790">
                  <c:v>696.50509999999997</c:v>
                </c:pt>
                <c:pt idx="3791">
                  <c:v>696.67049999999995</c:v>
                </c:pt>
                <c:pt idx="3792">
                  <c:v>696.83600000000001</c:v>
                </c:pt>
                <c:pt idx="3793">
                  <c:v>697.00149999999996</c:v>
                </c:pt>
                <c:pt idx="3794">
                  <c:v>697.16700000000003</c:v>
                </c:pt>
                <c:pt idx="3795">
                  <c:v>697.33249999999998</c:v>
                </c:pt>
                <c:pt idx="3796">
                  <c:v>697.49800000000005</c:v>
                </c:pt>
                <c:pt idx="3797">
                  <c:v>697.6635</c:v>
                </c:pt>
                <c:pt idx="3798">
                  <c:v>697.82889999999998</c:v>
                </c:pt>
                <c:pt idx="3799">
                  <c:v>697.99440000000004</c:v>
                </c:pt>
                <c:pt idx="3800">
                  <c:v>698.15989999999999</c:v>
                </c:pt>
                <c:pt idx="3801">
                  <c:v>698.32539999999995</c:v>
                </c:pt>
                <c:pt idx="3802">
                  <c:v>698.49090000000001</c:v>
                </c:pt>
                <c:pt idx="3803">
                  <c:v>698.65639999999996</c:v>
                </c:pt>
                <c:pt idx="3804">
                  <c:v>698.82190000000003</c:v>
                </c:pt>
                <c:pt idx="3805">
                  <c:v>698.98739999999998</c:v>
                </c:pt>
                <c:pt idx="3806">
                  <c:v>699.15279999999996</c:v>
                </c:pt>
                <c:pt idx="3807">
                  <c:v>699.3184</c:v>
                </c:pt>
                <c:pt idx="3808">
                  <c:v>699.48379999999997</c:v>
                </c:pt>
                <c:pt idx="3809">
                  <c:v>699.64930000000004</c:v>
                </c:pt>
              </c:numCache>
            </c:numRef>
          </c:xVal>
          <c:yVal>
            <c:numRef>
              <c:f>Sheet1!$D$1:$D$3852</c:f>
              <c:numCache>
                <c:formatCode>General</c:formatCode>
                <c:ptCount val="3852"/>
                <c:pt idx="0">
                  <c:v>98.843999999999994</c:v>
                </c:pt>
                <c:pt idx="1">
                  <c:v>98.834199999999996</c:v>
                </c:pt>
                <c:pt idx="2">
                  <c:v>98.8245</c:v>
                </c:pt>
                <c:pt idx="3">
                  <c:v>98.814700000000002</c:v>
                </c:pt>
                <c:pt idx="4">
                  <c:v>98.804900000000004</c:v>
                </c:pt>
                <c:pt idx="5">
                  <c:v>98.795100000000005</c:v>
                </c:pt>
                <c:pt idx="6">
                  <c:v>98.785200000000003</c:v>
                </c:pt>
                <c:pt idx="7">
                  <c:v>98.775400000000005</c:v>
                </c:pt>
                <c:pt idx="8">
                  <c:v>98.765500000000003</c:v>
                </c:pt>
                <c:pt idx="9">
                  <c:v>98.755499999999998</c:v>
                </c:pt>
                <c:pt idx="10">
                  <c:v>98.745599999999996</c:v>
                </c:pt>
                <c:pt idx="11">
                  <c:v>98.735600000000005</c:v>
                </c:pt>
                <c:pt idx="12">
                  <c:v>98.725700000000003</c:v>
                </c:pt>
                <c:pt idx="13">
                  <c:v>98.715699999999998</c:v>
                </c:pt>
                <c:pt idx="14">
                  <c:v>98.705600000000004</c:v>
                </c:pt>
                <c:pt idx="15">
                  <c:v>98.695599999999999</c:v>
                </c:pt>
                <c:pt idx="16">
                  <c:v>98.685500000000005</c:v>
                </c:pt>
                <c:pt idx="17">
                  <c:v>98.6755</c:v>
                </c:pt>
                <c:pt idx="18">
                  <c:v>98.665400000000005</c:v>
                </c:pt>
                <c:pt idx="19">
                  <c:v>98.655199999999994</c:v>
                </c:pt>
                <c:pt idx="20">
                  <c:v>98.645099999999999</c:v>
                </c:pt>
                <c:pt idx="21">
                  <c:v>98.634900000000002</c:v>
                </c:pt>
                <c:pt idx="22">
                  <c:v>98.624700000000004</c:v>
                </c:pt>
                <c:pt idx="23">
                  <c:v>98.614599999999996</c:v>
                </c:pt>
                <c:pt idx="24">
                  <c:v>98.604299999999995</c:v>
                </c:pt>
                <c:pt idx="25">
                  <c:v>98.594099999999997</c:v>
                </c:pt>
                <c:pt idx="26">
                  <c:v>98.5839</c:v>
                </c:pt>
                <c:pt idx="27">
                  <c:v>98.573599999999999</c:v>
                </c:pt>
                <c:pt idx="28">
                  <c:v>98.563299999999998</c:v>
                </c:pt>
                <c:pt idx="29">
                  <c:v>98.552999999999997</c:v>
                </c:pt>
                <c:pt idx="30">
                  <c:v>98.542699999999996</c:v>
                </c:pt>
                <c:pt idx="31">
                  <c:v>98.532399999999996</c:v>
                </c:pt>
                <c:pt idx="32">
                  <c:v>98.522000000000006</c:v>
                </c:pt>
                <c:pt idx="33">
                  <c:v>98.511700000000005</c:v>
                </c:pt>
                <c:pt idx="34">
                  <c:v>98.501300000000001</c:v>
                </c:pt>
                <c:pt idx="35">
                  <c:v>98.490899999999996</c:v>
                </c:pt>
                <c:pt idx="36">
                  <c:v>98.480500000000006</c:v>
                </c:pt>
                <c:pt idx="37">
                  <c:v>98.470100000000002</c:v>
                </c:pt>
                <c:pt idx="38">
                  <c:v>98.459699999999998</c:v>
                </c:pt>
                <c:pt idx="39">
                  <c:v>98.449299999999994</c:v>
                </c:pt>
                <c:pt idx="40">
                  <c:v>98.438800000000001</c:v>
                </c:pt>
                <c:pt idx="41">
                  <c:v>98.428399999999996</c:v>
                </c:pt>
                <c:pt idx="42">
                  <c:v>98.417900000000003</c:v>
                </c:pt>
                <c:pt idx="43">
                  <c:v>98.407399999999996</c:v>
                </c:pt>
                <c:pt idx="44">
                  <c:v>98.396900000000002</c:v>
                </c:pt>
                <c:pt idx="45">
                  <c:v>98.386399999999995</c:v>
                </c:pt>
                <c:pt idx="46">
                  <c:v>98.375900000000001</c:v>
                </c:pt>
                <c:pt idx="47">
                  <c:v>98.365399999999994</c:v>
                </c:pt>
                <c:pt idx="48">
                  <c:v>98.354900000000001</c:v>
                </c:pt>
                <c:pt idx="49">
                  <c:v>98.344300000000004</c:v>
                </c:pt>
                <c:pt idx="50">
                  <c:v>98.333799999999997</c:v>
                </c:pt>
                <c:pt idx="51">
                  <c:v>98.3232</c:v>
                </c:pt>
                <c:pt idx="52">
                  <c:v>98.312700000000007</c:v>
                </c:pt>
                <c:pt idx="53">
                  <c:v>98.302099999999996</c:v>
                </c:pt>
                <c:pt idx="54">
                  <c:v>98.291600000000003</c:v>
                </c:pt>
                <c:pt idx="55">
                  <c:v>98.281000000000006</c:v>
                </c:pt>
                <c:pt idx="56">
                  <c:v>98.270399999999995</c:v>
                </c:pt>
                <c:pt idx="57">
                  <c:v>98.259799999999998</c:v>
                </c:pt>
                <c:pt idx="58">
                  <c:v>98.249300000000005</c:v>
                </c:pt>
                <c:pt idx="59">
                  <c:v>98.238699999999994</c:v>
                </c:pt>
                <c:pt idx="60">
                  <c:v>98.228099999999998</c:v>
                </c:pt>
                <c:pt idx="61">
                  <c:v>98.217500000000001</c:v>
                </c:pt>
                <c:pt idx="62">
                  <c:v>98.206900000000005</c:v>
                </c:pt>
                <c:pt idx="63">
                  <c:v>98.196299999999994</c:v>
                </c:pt>
                <c:pt idx="64">
                  <c:v>98.185699999999997</c:v>
                </c:pt>
                <c:pt idx="65">
                  <c:v>98.1751</c:v>
                </c:pt>
                <c:pt idx="66">
                  <c:v>98.164500000000004</c:v>
                </c:pt>
                <c:pt idx="67">
                  <c:v>98.153899999999993</c:v>
                </c:pt>
                <c:pt idx="68">
                  <c:v>98.143299999999996</c:v>
                </c:pt>
                <c:pt idx="69">
                  <c:v>98.1327</c:v>
                </c:pt>
                <c:pt idx="70">
                  <c:v>98.122100000000003</c:v>
                </c:pt>
                <c:pt idx="71">
                  <c:v>98.111500000000007</c:v>
                </c:pt>
                <c:pt idx="72">
                  <c:v>98.100899999999996</c:v>
                </c:pt>
                <c:pt idx="73">
                  <c:v>98.090400000000002</c:v>
                </c:pt>
                <c:pt idx="74">
                  <c:v>98.079800000000006</c:v>
                </c:pt>
                <c:pt idx="75">
                  <c:v>98.069199999999995</c:v>
                </c:pt>
                <c:pt idx="76">
                  <c:v>98.058599999999998</c:v>
                </c:pt>
                <c:pt idx="77">
                  <c:v>98.048100000000005</c:v>
                </c:pt>
                <c:pt idx="78">
                  <c:v>98.037499999999994</c:v>
                </c:pt>
                <c:pt idx="79">
                  <c:v>98.027000000000001</c:v>
                </c:pt>
                <c:pt idx="80">
                  <c:v>98.016400000000004</c:v>
                </c:pt>
                <c:pt idx="81">
                  <c:v>98.005899999999997</c:v>
                </c:pt>
                <c:pt idx="82">
                  <c:v>97.9953</c:v>
                </c:pt>
                <c:pt idx="83">
                  <c:v>97.984800000000007</c:v>
                </c:pt>
                <c:pt idx="84">
                  <c:v>97.974299999999999</c:v>
                </c:pt>
                <c:pt idx="85">
                  <c:v>97.963800000000006</c:v>
                </c:pt>
                <c:pt idx="86">
                  <c:v>97.953299999999999</c:v>
                </c:pt>
                <c:pt idx="87">
                  <c:v>97.942800000000005</c:v>
                </c:pt>
                <c:pt idx="88">
                  <c:v>97.932299999999998</c:v>
                </c:pt>
                <c:pt idx="89">
                  <c:v>97.921899999999994</c:v>
                </c:pt>
                <c:pt idx="90">
                  <c:v>97.9114</c:v>
                </c:pt>
                <c:pt idx="91">
                  <c:v>97.900999999999996</c:v>
                </c:pt>
                <c:pt idx="92">
                  <c:v>97.890600000000006</c:v>
                </c:pt>
                <c:pt idx="93">
                  <c:v>97.880099999999999</c:v>
                </c:pt>
                <c:pt idx="94">
                  <c:v>97.869699999999995</c:v>
                </c:pt>
                <c:pt idx="95">
                  <c:v>97.859300000000005</c:v>
                </c:pt>
                <c:pt idx="96">
                  <c:v>97.849000000000004</c:v>
                </c:pt>
                <c:pt idx="97">
                  <c:v>97.8386</c:v>
                </c:pt>
                <c:pt idx="98">
                  <c:v>97.828299999999999</c:v>
                </c:pt>
                <c:pt idx="99">
                  <c:v>97.817899999999995</c:v>
                </c:pt>
                <c:pt idx="100">
                  <c:v>97.807599999999994</c:v>
                </c:pt>
                <c:pt idx="101">
                  <c:v>97.797300000000007</c:v>
                </c:pt>
                <c:pt idx="102">
                  <c:v>97.787099999999995</c:v>
                </c:pt>
                <c:pt idx="103">
                  <c:v>97.776799999999994</c:v>
                </c:pt>
                <c:pt idx="104">
                  <c:v>97.766599999999997</c:v>
                </c:pt>
                <c:pt idx="105">
                  <c:v>97.756299999999996</c:v>
                </c:pt>
                <c:pt idx="106">
                  <c:v>97.746099999999998</c:v>
                </c:pt>
                <c:pt idx="107">
                  <c:v>97.735900000000001</c:v>
                </c:pt>
                <c:pt idx="108">
                  <c:v>97.725800000000007</c:v>
                </c:pt>
                <c:pt idx="109">
                  <c:v>97.715599999999995</c:v>
                </c:pt>
                <c:pt idx="110">
                  <c:v>97.705500000000001</c:v>
                </c:pt>
                <c:pt idx="111">
                  <c:v>97.695400000000006</c:v>
                </c:pt>
                <c:pt idx="112">
                  <c:v>97.685299999999998</c:v>
                </c:pt>
                <c:pt idx="113">
                  <c:v>97.675299999999993</c:v>
                </c:pt>
                <c:pt idx="114">
                  <c:v>97.665199999999999</c:v>
                </c:pt>
                <c:pt idx="115">
                  <c:v>97.655199999999994</c:v>
                </c:pt>
                <c:pt idx="116">
                  <c:v>97.645200000000003</c:v>
                </c:pt>
                <c:pt idx="117">
                  <c:v>97.635300000000001</c:v>
                </c:pt>
                <c:pt idx="118">
                  <c:v>97.625299999999996</c:v>
                </c:pt>
                <c:pt idx="119">
                  <c:v>97.615399999999994</c:v>
                </c:pt>
                <c:pt idx="120">
                  <c:v>97.605500000000006</c:v>
                </c:pt>
                <c:pt idx="121">
                  <c:v>97.595600000000005</c:v>
                </c:pt>
                <c:pt idx="122">
                  <c:v>97.585800000000006</c:v>
                </c:pt>
                <c:pt idx="123">
                  <c:v>97.575999999999993</c:v>
                </c:pt>
                <c:pt idx="124">
                  <c:v>97.566199999999995</c:v>
                </c:pt>
                <c:pt idx="125">
                  <c:v>97.556399999999996</c:v>
                </c:pt>
                <c:pt idx="126">
                  <c:v>97.546700000000001</c:v>
                </c:pt>
                <c:pt idx="127">
                  <c:v>97.536900000000003</c:v>
                </c:pt>
                <c:pt idx="128">
                  <c:v>97.527299999999997</c:v>
                </c:pt>
                <c:pt idx="129">
                  <c:v>97.517600000000002</c:v>
                </c:pt>
                <c:pt idx="130">
                  <c:v>97.507999999999996</c:v>
                </c:pt>
                <c:pt idx="131">
                  <c:v>97.498400000000004</c:v>
                </c:pt>
                <c:pt idx="132">
                  <c:v>97.488799999999998</c:v>
                </c:pt>
                <c:pt idx="133">
                  <c:v>97.479299999999995</c:v>
                </c:pt>
                <c:pt idx="134">
                  <c:v>97.469800000000006</c:v>
                </c:pt>
                <c:pt idx="135">
                  <c:v>97.460300000000004</c:v>
                </c:pt>
                <c:pt idx="136">
                  <c:v>97.450800000000001</c:v>
                </c:pt>
                <c:pt idx="137">
                  <c:v>97.441400000000002</c:v>
                </c:pt>
                <c:pt idx="138">
                  <c:v>97.432000000000002</c:v>
                </c:pt>
                <c:pt idx="139">
                  <c:v>97.422700000000006</c:v>
                </c:pt>
                <c:pt idx="140">
                  <c:v>97.413300000000007</c:v>
                </c:pt>
                <c:pt idx="141">
                  <c:v>97.403999999999996</c:v>
                </c:pt>
                <c:pt idx="142">
                  <c:v>97.394800000000004</c:v>
                </c:pt>
                <c:pt idx="143">
                  <c:v>97.385599999999997</c:v>
                </c:pt>
                <c:pt idx="144">
                  <c:v>97.376400000000004</c:v>
                </c:pt>
                <c:pt idx="145">
                  <c:v>97.367199999999997</c:v>
                </c:pt>
                <c:pt idx="146">
                  <c:v>97.358099999999993</c:v>
                </c:pt>
                <c:pt idx="147">
                  <c:v>97.349000000000004</c:v>
                </c:pt>
                <c:pt idx="148">
                  <c:v>97.3399</c:v>
                </c:pt>
                <c:pt idx="149">
                  <c:v>97.3309</c:v>
                </c:pt>
                <c:pt idx="150">
                  <c:v>97.321899999999999</c:v>
                </c:pt>
                <c:pt idx="151">
                  <c:v>97.312899999999999</c:v>
                </c:pt>
                <c:pt idx="152">
                  <c:v>97.304000000000002</c:v>
                </c:pt>
                <c:pt idx="153">
                  <c:v>97.295100000000005</c:v>
                </c:pt>
                <c:pt idx="154">
                  <c:v>97.286199999999994</c:v>
                </c:pt>
                <c:pt idx="155">
                  <c:v>97.2774</c:v>
                </c:pt>
                <c:pt idx="156">
                  <c:v>97.268600000000006</c:v>
                </c:pt>
                <c:pt idx="157">
                  <c:v>97.259900000000002</c:v>
                </c:pt>
                <c:pt idx="158">
                  <c:v>97.251099999999994</c:v>
                </c:pt>
                <c:pt idx="159">
                  <c:v>97.242500000000007</c:v>
                </c:pt>
                <c:pt idx="160">
                  <c:v>97.233800000000002</c:v>
                </c:pt>
                <c:pt idx="161">
                  <c:v>97.225200000000001</c:v>
                </c:pt>
                <c:pt idx="162">
                  <c:v>97.2166</c:v>
                </c:pt>
                <c:pt idx="163">
                  <c:v>97.208100000000002</c:v>
                </c:pt>
                <c:pt idx="164">
                  <c:v>97.199600000000004</c:v>
                </c:pt>
                <c:pt idx="165">
                  <c:v>97.191199999999995</c:v>
                </c:pt>
                <c:pt idx="166">
                  <c:v>97.182699999999997</c:v>
                </c:pt>
                <c:pt idx="167">
                  <c:v>97.174300000000002</c:v>
                </c:pt>
                <c:pt idx="168">
                  <c:v>97.165999999999997</c:v>
                </c:pt>
                <c:pt idx="169">
                  <c:v>97.157700000000006</c:v>
                </c:pt>
                <c:pt idx="170">
                  <c:v>97.1494</c:v>
                </c:pt>
                <c:pt idx="171">
                  <c:v>97.141199999999998</c:v>
                </c:pt>
                <c:pt idx="172">
                  <c:v>97.132999999999996</c:v>
                </c:pt>
                <c:pt idx="173">
                  <c:v>97.124799999999993</c:v>
                </c:pt>
                <c:pt idx="174">
                  <c:v>97.116699999999994</c:v>
                </c:pt>
                <c:pt idx="175">
                  <c:v>97.108599999999996</c:v>
                </c:pt>
                <c:pt idx="176">
                  <c:v>97.1006</c:v>
                </c:pt>
                <c:pt idx="177">
                  <c:v>97.092600000000004</c:v>
                </c:pt>
                <c:pt idx="178">
                  <c:v>97.084599999999995</c:v>
                </c:pt>
                <c:pt idx="179">
                  <c:v>97.076700000000002</c:v>
                </c:pt>
                <c:pt idx="180">
                  <c:v>97.068799999999996</c:v>
                </c:pt>
                <c:pt idx="181">
                  <c:v>97.060900000000004</c:v>
                </c:pt>
                <c:pt idx="182">
                  <c:v>97.053100000000001</c:v>
                </c:pt>
                <c:pt idx="183">
                  <c:v>97.045299999999997</c:v>
                </c:pt>
                <c:pt idx="184">
                  <c:v>97.037599999999998</c:v>
                </c:pt>
                <c:pt idx="185">
                  <c:v>97.029899999999998</c:v>
                </c:pt>
                <c:pt idx="186">
                  <c:v>97.022199999999998</c:v>
                </c:pt>
                <c:pt idx="187">
                  <c:v>97.014600000000002</c:v>
                </c:pt>
                <c:pt idx="188">
                  <c:v>97.007000000000005</c:v>
                </c:pt>
                <c:pt idx="189">
                  <c:v>96.999399999999994</c:v>
                </c:pt>
                <c:pt idx="190">
                  <c:v>96.991900000000001</c:v>
                </c:pt>
                <c:pt idx="191">
                  <c:v>96.984499999999997</c:v>
                </c:pt>
                <c:pt idx="192">
                  <c:v>96.977000000000004</c:v>
                </c:pt>
                <c:pt idx="193">
                  <c:v>96.9696</c:v>
                </c:pt>
                <c:pt idx="194">
                  <c:v>96.962199999999996</c:v>
                </c:pt>
                <c:pt idx="195">
                  <c:v>96.954899999999995</c:v>
                </c:pt>
                <c:pt idx="196">
                  <c:v>96.947699999999998</c:v>
                </c:pt>
                <c:pt idx="197">
                  <c:v>96.940399999999997</c:v>
                </c:pt>
                <c:pt idx="198">
                  <c:v>96.933199999999999</c:v>
                </c:pt>
                <c:pt idx="199">
                  <c:v>96.926000000000002</c:v>
                </c:pt>
                <c:pt idx="200">
                  <c:v>96.918899999999994</c:v>
                </c:pt>
                <c:pt idx="201">
                  <c:v>96.911799999999999</c:v>
                </c:pt>
                <c:pt idx="202">
                  <c:v>96.904700000000005</c:v>
                </c:pt>
                <c:pt idx="203">
                  <c:v>96.8977</c:v>
                </c:pt>
                <c:pt idx="204">
                  <c:v>96.890699999999995</c:v>
                </c:pt>
                <c:pt idx="205">
                  <c:v>96.883799999999994</c:v>
                </c:pt>
                <c:pt idx="206">
                  <c:v>96.876900000000006</c:v>
                </c:pt>
                <c:pt idx="207">
                  <c:v>96.87</c:v>
                </c:pt>
                <c:pt idx="208">
                  <c:v>96.863200000000006</c:v>
                </c:pt>
                <c:pt idx="209">
                  <c:v>96.856399999999994</c:v>
                </c:pt>
                <c:pt idx="210">
                  <c:v>96.849599999999995</c:v>
                </c:pt>
                <c:pt idx="211">
                  <c:v>96.8429</c:v>
                </c:pt>
                <c:pt idx="212">
                  <c:v>96.836200000000005</c:v>
                </c:pt>
                <c:pt idx="213">
                  <c:v>96.829499999999996</c:v>
                </c:pt>
                <c:pt idx="214">
                  <c:v>96.822900000000004</c:v>
                </c:pt>
                <c:pt idx="215">
                  <c:v>96.816299999999998</c:v>
                </c:pt>
                <c:pt idx="216">
                  <c:v>96.809799999999996</c:v>
                </c:pt>
                <c:pt idx="217">
                  <c:v>96.803200000000004</c:v>
                </c:pt>
                <c:pt idx="218">
                  <c:v>96.796800000000005</c:v>
                </c:pt>
                <c:pt idx="219">
                  <c:v>96.790300000000002</c:v>
                </c:pt>
                <c:pt idx="220">
                  <c:v>96.783900000000003</c:v>
                </c:pt>
                <c:pt idx="221">
                  <c:v>96.777500000000003</c:v>
                </c:pt>
                <c:pt idx="222">
                  <c:v>96.771199999999993</c:v>
                </c:pt>
                <c:pt idx="223">
                  <c:v>96.764899999999997</c:v>
                </c:pt>
                <c:pt idx="224">
                  <c:v>96.758600000000001</c:v>
                </c:pt>
                <c:pt idx="225">
                  <c:v>96.752399999999994</c:v>
                </c:pt>
                <c:pt idx="226">
                  <c:v>96.746200000000002</c:v>
                </c:pt>
                <c:pt idx="227">
                  <c:v>96.74</c:v>
                </c:pt>
                <c:pt idx="228">
                  <c:v>96.733800000000002</c:v>
                </c:pt>
                <c:pt idx="229">
                  <c:v>96.727800000000002</c:v>
                </c:pt>
                <c:pt idx="230">
                  <c:v>96.721699999999998</c:v>
                </c:pt>
                <c:pt idx="231">
                  <c:v>96.715599999999995</c:v>
                </c:pt>
                <c:pt idx="232">
                  <c:v>96.709599999999995</c:v>
                </c:pt>
                <c:pt idx="233">
                  <c:v>96.703699999999998</c:v>
                </c:pt>
                <c:pt idx="234">
                  <c:v>96.697699999999998</c:v>
                </c:pt>
                <c:pt idx="235">
                  <c:v>96.691800000000001</c:v>
                </c:pt>
                <c:pt idx="236">
                  <c:v>96.685900000000004</c:v>
                </c:pt>
                <c:pt idx="237">
                  <c:v>96.680099999999996</c:v>
                </c:pt>
                <c:pt idx="238">
                  <c:v>96.674300000000002</c:v>
                </c:pt>
                <c:pt idx="239">
                  <c:v>96.668499999999995</c:v>
                </c:pt>
                <c:pt idx="240">
                  <c:v>96.662700000000001</c:v>
                </c:pt>
                <c:pt idx="241">
                  <c:v>96.656999999999996</c:v>
                </c:pt>
                <c:pt idx="242">
                  <c:v>96.651300000000006</c:v>
                </c:pt>
                <c:pt idx="243">
                  <c:v>96.645700000000005</c:v>
                </c:pt>
                <c:pt idx="244">
                  <c:v>96.64</c:v>
                </c:pt>
                <c:pt idx="245">
                  <c:v>96.634399999999999</c:v>
                </c:pt>
                <c:pt idx="246">
                  <c:v>96.628900000000002</c:v>
                </c:pt>
                <c:pt idx="247">
                  <c:v>96.6233</c:v>
                </c:pt>
                <c:pt idx="248">
                  <c:v>96.617800000000003</c:v>
                </c:pt>
                <c:pt idx="249">
                  <c:v>96.612300000000005</c:v>
                </c:pt>
                <c:pt idx="250">
                  <c:v>96.606899999999996</c:v>
                </c:pt>
                <c:pt idx="251">
                  <c:v>96.601500000000001</c:v>
                </c:pt>
                <c:pt idx="252">
                  <c:v>96.596100000000007</c:v>
                </c:pt>
                <c:pt idx="253">
                  <c:v>96.590699999999998</c:v>
                </c:pt>
                <c:pt idx="254">
                  <c:v>96.585400000000007</c:v>
                </c:pt>
                <c:pt idx="255">
                  <c:v>96.580100000000002</c:v>
                </c:pt>
                <c:pt idx="256">
                  <c:v>96.574799999999996</c:v>
                </c:pt>
                <c:pt idx="257">
                  <c:v>96.569500000000005</c:v>
                </c:pt>
                <c:pt idx="258">
                  <c:v>96.564300000000003</c:v>
                </c:pt>
                <c:pt idx="259">
                  <c:v>96.559100000000001</c:v>
                </c:pt>
                <c:pt idx="260">
                  <c:v>96.553899999999999</c:v>
                </c:pt>
                <c:pt idx="261">
                  <c:v>96.5488</c:v>
                </c:pt>
                <c:pt idx="262">
                  <c:v>96.543700000000001</c:v>
                </c:pt>
                <c:pt idx="263">
                  <c:v>96.538600000000002</c:v>
                </c:pt>
                <c:pt idx="264">
                  <c:v>96.533500000000004</c:v>
                </c:pt>
                <c:pt idx="265">
                  <c:v>96.528499999999994</c:v>
                </c:pt>
                <c:pt idx="266">
                  <c:v>96.523499999999999</c:v>
                </c:pt>
                <c:pt idx="267">
                  <c:v>96.518500000000003</c:v>
                </c:pt>
                <c:pt idx="268">
                  <c:v>96.513499999999993</c:v>
                </c:pt>
                <c:pt idx="269">
                  <c:v>96.508600000000001</c:v>
                </c:pt>
                <c:pt idx="270">
                  <c:v>96.503699999999995</c:v>
                </c:pt>
                <c:pt idx="271">
                  <c:v>96.498800000000003</c:v>
                </c:pt>
                <c:pt idx="272">
                  <c:v>96.493899999999996</c:v>
                </c:pt>
                <c:pt idx="273">
                  <c:v>96.489099999999993</c:v>
                </c:pt>
                <c:pt idx="274">
                  <c:v>96.484300000000005</c:v>
                </c:pt>
                <c:pt idx="275">
                  <c:v>96.479500000000002</c:v>
                </c:pt>
                <c:pt idx="276">
                  <c:v>96.474800000000002</c:v>
                </c:pt>
                <c:pt idx="277">
                  <c:v>96.47</c:v>
                </c:pt>
                <c:pt idx="278">
                  <c:v>96.465299999999999</c:v>
                </c:pt>
                <c:pt idx="279">
                  <c:v>96.460599999999999</c:v>
                </c:pt>
                <c:pt idx="280">
                  <c:v>96.456000000000003</c:v>
                </c:pt>
                <c:pt idx="281">
                  <c:v>96.451300000000003</c:v>
                </c:pt>
                <c:pt idx="282">
                  <c:v>96.446700000000007</c:v>
                </c:pt>
                <c:pt idx="283">
                  <c:v>96.442099999999996</c:v>
                </c:pt>
                <c:pt idx="284">
                  <c:v>96.4375</c:v>
                </c:pt>
                <c:pt idx="285">
                  <c:v>96.433000000000007</c:v>
                </c:pt>
                <c:pt idx="286">
                  <c:v>96.4285</c:v>
                </c:pt>
                <c:pt idx="287">
                  <c:v>96.424000000000007</c:v>
                </c:pt>
                <c:pt idx="288">
                  <c:v>96.419499999999999</c:v>
                </c:pt>
                <c:pt idx="289">
                  <c:v>96.415000000000006</c:v>
                </c:pt>
                <c:pt idx="290">
                  <c:v>96.410600000000002</c:v>
                </c:pt>
                <c:pt idx="291">
                  <c:v>96.406199999999998</c:v>
                </c:pt>
                <c:pt idx="292">
                  <c:v>96.401799999999994</c:v>
                </c:pt>
                <c:pt idx="293">
                  <c:v>96.397400000000005</c:v>
                </c:pt>
                <c:pt idx="294">
                  <c:v>96.393100000000004</c:v>
                </c:pt>
                <c:pt idx="295">
                  <c:v>96.3887</c:v>
                </c:pt>
                <c:pt idx="296">
                  <c:v>96.384399999999999</c:v>
                </c:pt>
                <c:pt idx="297">
                  <c:v>96.380099999999999</c:v>
                </c:pt>
                <c:pt idx="298">
                  <c:v>96.375900000000001</c:v>
                </c:pt>
                <c:pt idx="299">
                  <c:v>96.371600000000001</c:v>
                </c:pt>
                <c:pt idx="300">
                  <c:v>96.367400000000004</c:v>
                </c:pt>
                <c:pt idx="301">
                  <c:v>96.363200000000006</c:v>
                </c:pt>
                <c:pt idx="302">
                  <c:v>96.358999999999995</c:v>
                </c:pt>
                <c:pt idx="303">
                  <c:v>96.354900000000001</c:v>
                </c:pt>
                <c:pt idx="304">
                  <c:v>96.350700000000003</c:v>
                </c:pt>
                <c:pt idx="305">
                  <c:v>96.346599999999995</c:v>
                </c:pt>
                <c:pt idx="306">
                  <c:v>96.342500000000001</c:v>
                </c:pt>
                <c:pt idx="307">
                  <c:v>96.338399999999993</c:v>
                </c:pt>
                <c:pt idx="308">
                  <c:v>96.334299999999999</c:v>
                </c:pt>
                <c:pt idx="309">
                  <c:v>96.330299999999994</c:v>
                </c:pt>
                <c:pt idx="310">
                  <c:v>96.326300000000003</c:v>
                </c:pt>
                <c:pt idx="311">
                  <c:v>96.322299999999998</c:v>
                </c:pt>
                <c:pt idx="312">
                  <c:v>96.318299999999994</c:v>
                </c:pt>
                <c:pt idx="313">
                  <c:v>96.314300000000003</c:v>
                </c:pt>
                <c:pt idx="314">
                  <c:v>96.310299999999998</c:v>
                </c:pt>
                <c:pt idx="315">
                  <c:v>96.306399999999996</c:v>
                </c:pt>
                <c:pt idx="316">
                  <c:v>96.302499999999995</c:v>
                </c:pt>
                <c:pt idx="317">
                  <c:v>96.298599999999993</c:v>
                </c:pt>
                <c:pt idx="318">
                  <c:v>96.294700000000006</c:v>
                </c:pt>
                <c:pt idx="319">
                  <c:v>96.290899999999993</c:v>
                </c:pt>
                <c:pt idx="320">
                  <c:v>96.287000000000006</c:v>
                </c:pt>
                <c:pt idx="321">
                  <c:v>96.283199999999994</c:v>
                </c:pt>
                <c:pt idx="322">
                  <c:v>96.279399999999995</c:v>
                </c:pt>
                <c:pt idx="323">
                  <c:v>96.275599999999997</c:v>
                </c:pt>
                <c:pt idx="324">
                  <c:v>96.271799999999999</c:v>
                </c:pt>
                <c:pt idx="325">
                  <c:v>96.268100000000004</c:v>
                </c:pt>
                <c:pt idx="326">
                  <c:v>96.264300000000006</c:v>
                </c:pt>
                <c:pt idx="327">
                  <c:v>96.260599999999997</c:v>
                </c:pt>
                <c:pt idx="328">
                  <c:v>96.256900000000002</c:v>
                </c:pt>
                <c:pt idx="329">
                  <c:v>96.253200000000007</c:v>
                </c:pt>
                <c:pt idx="330">
                  <c:v>96.249499999999998</c:v>
                </c:pt>
                <c:pt idx="331">
                  <c:v>96.245900000000006</c:v>
                </c:pt>
                <c:pt idx="332">
                  <c:v>96.2423</c:v>
                </c:pt>
                <c:pt idx="333">
                  <c:v>96.238600000000005</c:v>
                </c:pt>
                <c:pt idx="334">
                  <c:v>96.234999999999999</c:v>
                </c:pt>
                <c:pt idx="335">
                  <c:v>96.231499999999997</c:v>
                </c:pt>
                <c:pt idx="336">
                  <c:v>96.227900000000005</c:v>
                </c:pt>
                <c:pt idx="337">
                  <c:v>96.224299999999999</c:v>
                </c:pt>
                <c:pt idx="338">
                  <c:v>96.220799999999997</c:v>
                </c:pt>
                <c:pt idx="339">
                  <c:v>96.217299999999994</c:v>
                </c:pt>
                <c:pt idx="340">
                  <c:v>96.213700000000003</c:v>
                </c:pt>
                <c:pt idx="341">
                  <c:v>96.210300000000004</c:v>
                </c:pt>
                <c:pt idx="342">
                  <c:v>96.206800000000001</c:v>
                </c:pt>
                <c:pt idx="343">
                  <c:v>96.203299999999999</c:v>
                </c:pt>
                <c:pt idx="344">
                  <c:v>96.1999</c:v>
                </c:pt>
                <c:pt idx="345">
                  <c:v>96.196399999999997</c:v>
                </c:pt>
                <c:pt idx="346">
                  <c:v>96.192999999999998</c:v>
                </c:pt>
                <c:pt idx="347">
                  <c:v>96.189599999999999</c:v>
                </c:pt>
                <c:pt idx="348">
                  <c:v>96.186199999999999</c:v>
                </c:pt>
                <c:pt idx="349">
                  <c:v>96.1828</c:v>
                </c:pt>
                <c:pt idx="350">
                  <c:v>96.179500000000004</c:v>
                </c:pt>
                <c:pt idx="351">
                  <c:v>96.176100000000005</c:v>
                </c:pt>
                <c:pt idx="352">
                  <c:v>96.172799999999995</c:v>
                </c:pt>
                <c:pt idx="353">
                  <c:v>96.169499999999999</c:v>
                </c:pt>
                <c:pt idx="354">
                  <c:v>96.1661</c:v>
                </c:pt>
                <c:pt idx="355">
                  <c:v>96.162800000000004</c:v>
                </c:pt>
                <c:pt idx="356">
                  <c:v>96.159599999999998</c:v>
                </c:pt>
                <c:pt idx="357">
                  <c:v>96.156300000000002</c:v>
                </c:pt>
                <c:pt idx="358">
                  <c:v>96.153000000000006</c:v>
                </c:pt>
                <c:pt idx="359">
                  <c:v>96.149799999999999</c:v>
                </c:pt>
                <c:pt idx="360">
                  <c:v>96.146600000000007</c:v>
                </c:pt>
                <c:pt idx="361">
                  <c:v>96.143299999999996</c:v>
                </c:pt>
                <c:pt idx="362">
                  <c:v>96.140100000000004</c:v>
                </c:pt>
                <c:pt idx="363">
                  <c:v>96.136899999999997</c:v>
                </c:pt>
                <c:pt idx="364">
                  <c:v>96.133700000000005</c:v>
                </c:pt>
                <c:pt idx="365">
                  <c:v>96.130600000000001</c:v>
                </c:pt>
                <c:pt idx="366">
                  <c:v>96.127399999999994</c:v>
                </c:pt>
                <c:pt idx="367">
                  <c:v>96.124200000000002</c:v>
                </c:pt>
                <c:pt idx="368">
                  <c:v>96.121099999999998</c:v>
                </c:pt>
                <c:pt idx="369">
                  <c:v>96.117999999999995</c:v>
                </c:pt>
                <c:pt idx="370">
                  <c:v>96.114800000000002</c:v>
                </c:pt>
                <c:pt idx="371">
                  <c:v>96.111699999999999</c:v>
                </c:pt>
                <c:pt idx="372">
                  <c:v>96.108599999999996</c:v>
                </c:pt>
                <c:pt idx="373">
                  <c:v>96.105500000000006</c:v>
                </c:pt>
                <c:pt idx="374">
                  <c:v>96.102400000000003</c:v>
                </c:pt>
                <c:pt idx="375">
                  <c:v>96.099400000000003</c:v>
                </c:pt>
                <c:pt idx="376">
                  <c:v>96.096299999999999</c:v>
                </c:pt>
                <c:pt idx="377">
                  <c:v>96.093199999999996</c:v>
                </c:pt>
                <c:pt idx="378">
                  <c:v>96.090199999999996</c:v>
                </c:pt>
                <c:pt idx="379">
                  <c:v>96.087100000000007</c:v>
                </c:pt>
                <c:pt idx="380">
                  <c:v>96.084100000000007</c:v>
                </c:pt>
                <c:pt idx="381">
                  <c:v>96.081100000000006</c:v>
                </c:pt>
                <c:pt idx="382">
                  <c:v>96.078100000000006</c:v>
                </c:pt>
                <c:pt idx="383">
                  <c:v>96.075100000000006</c:v>
                </c:pt>
                <c:pt idx="384">
                  <c:v>96.072000000000003</c:v>
                </c:pt>
                <c:pt idx="385">
                  <c:v>96.069000000000003</c:v>
                </c:pt>
                <c:pt idx="386">
                  <c:v>96.066000000000003</c:v>
                </c:pt>
                <c:pt idx="387">
                  <c:v>96.063100000000006</c:v>
                </c:pt>
                <c:pt idx="388">
                  <c:v>96.060100000000006</c:v>
                </c:pt>
                <c:pt idx="389">
                  <c:v>96.057100000000005</c:v>
                </c:pt>
                <c:pt idx="390">
                  <c:v>96.054199999999994</c:v>
                </c:pt>
                <c:pt idx="391">
                  <c:v>96.051199999999994</c:v>
                </c:pt>
                <c:pt idx="392">
                  <c:v>96.048199999999994</c:v>
                </c:pt>
                <c:pt idx="393">
                  <c:v>96.045299999999997</c:v>
                </c:pt>
                <c:pt idx="394">
                  <c:v>96.042299999999997</c:v>
                </c:pt>
                <c:pt idx="395">
                  <c:v>96.039400000000001</c:v>
                </c:pt>
                <c:pt idx="396">
                  <c:v>96.036500000000004</c:v>
                </c:pt>
                <c:pt idx="397">
                  <c:v>96.033500000000004</c:v>
                </c:pt>
                <c:pt idx="398">
                  <c:v>96.030600000000007</c:v>
                </c:pt>
                <c:pt idx="399">
                  <c:v>96.027699999999996</c:v>
                </c:pt>
                <c:pt idx="400">
                  <c:v>96.024799999999999</c:v>
                </c:pt>
                <c:pt idx="401">
                  <c:v>96.021900000000002</c:v>
                </c:pt>
                <c:pt idx="402">
                  <c:v>96.019000000000005</c:v>
                </c:pt>
                <c:pt idx="403">
                  <c:v>96.016000000000005</c:v>
                </c:pt>
                <c:pt idx="404">
                  <c:v>96.013099999999994</c:v>
                </c:pt>
                <c:pt idx="405">
                  <c:v>96.010199999999998</c:v>
                </c:pt>
                <c:pt idx="406">
                  <c:v>96.007300000000001</c:v>
                </c:pt>
                <c:pt idx="407">
                  <c:v>96.004400000000004</c:v>
                </c:pt>
                <c:pt idx="408">
                  <c:v>96.001499999999993</c:v>
                </c:pt>
                <c:pt idx="409">
                  <c:v>95.998599999999996</c:v>
                </c:pt>
                <c:pt idx="410">
                  <c:v>95.995800000000003</c:v>
                </c:pt>
                <c:pt idx="411">
                  <c:v>95.992900000000006</c:v>
                </c:pt>
                <c:pt idx="412">
                  <c:v>95.99</c:v>
                </c:pt>
                <c:pt idx="413">
                  <c:v>95.987099999999998</c:v>
                </c:pt>
                <c:pt idx="414">
                  <c:v>95.984200000000001</c:v>
                </c:pt>
                <c:pt idx="415">
                  <c:v>95.981300000000005</c:v>
                </c:pt>
                <c:pt idx="416">
                  <c:v>95.978399999999993</c:v>
                </c:pt>
                <c:pt idx="417">
                  <c:v>95.975499999999997</c:v>
                </c:pt>
                <c:pt idx="418">
                  <c:v>95.972700000000003</c:v>
                </c:pt>
                <c:pt idx="419">
                  <c:v>95.969800000000006</c:v>
                </c:pt>
                <c:pt idx="420">
                  <c:v>95.966899999999995</c:v>
                </c:pt>
                <c:pt idx="421">
                  <c:v>95.963999999999999</c:v>
                </c:pt>
                <c:pt idx="422">
                  <c:v>95.961100000000002</c:v>
                </c:pt>
                <c:pt idx="423">
                  <c:v>95.958200000000005</c:v>
                </c:pt>
                <c:pt idx="424">
                  <c:v>95.955299999999994</c:v>
                </c:pt>
                <c:pt idx="425">
                  <c:v>95.952399999999997</c:v>
                </c:pt>
                <c:pt idx="426">
                  <c:v>95.9495</c:v>
                </c:pt>
                <c:pt idx="427">
                  <c:v>95.946600000000004</c:v>
                </c:pt>
                <c:pt idx="428">
                  <c:v>95.943799999999996</c:v>
                </c:pt>
                <c:pt idx="429">
                  <c:v>95.940799999999996</c:v>
                </c:pt>
                <c:pt idx="430">
                  <c:v>95.938000000000002</c:v>
                </c:pt>
                <c:pt idx="431">
                  <c:v>95.935000000000002</c:v>
                </c:pt>
                <c:pt idx="432">
                  <c:v>95.932100000000005</c:v>
                </c:pt>
                <c:pt idx="433">
                  <c:v>95.929199999999994</c:v>
                </c:pt>
                <c:pt idx="434">
                  <c:v>95.926299999999998</c:v>
                </c:pt>
                <c:pt idx="435">
                  <c:v>95.923400000000001</c:v>
                </c:pt>
                <c:pt idx="436">
                  <c:v>95.920500000000004</c:v>
                </c:pt>
                <c:pt idx="437">
                  <c:v>95.917500000000004</c:v>
                </c:pt>
                <c:pt idx="438">
                  <c:v>95.914599999999993</c:v>
                </c:pt>
                <c:pt idx="439">
                  <c:v>95.911699999999996</c:v>
                </c:pt>
                <c:pt idx="440">
                  <c:v>95.908699999999996</c:v>
                </c:pt>
                <c:pt idx="441">
                  <c:v>95.905799999999999</c:v>
                </c:pt>
                <c:pt idx="442">
                  <c:v>95.902799999999999</c:v>
                </c:pt>
                <c:pt idx="443">
                  <c:v>95.899799999999999</c:v>
                </c:pt>
                <c:pt idx="444">
                  <c:v>95.896900000000002</c:v>
                </c:pt>
                <c:pt idx="445">
                  <c:v>95.893900000000002</c:v>
                </c:pt>
                <c:pt idx="446">
                  <c:v>95.890900000000002</c:v>
                </c:pt>
                <c:pt idx="447">
                  <c:v>95.887900000000002</c:v>
                </c:pt>
                <c:pt idx="448">
                  <c:v>95.884900000000002</c:v>
                </c:pt>
                <c:pt idx="449">
                  <c:v>95.881900000000002</c:v>
                </c:pt>
                <c:pt idx="450">
                  <c:v>95.878900000000002</c:v>
                </c:pt>
                <c:pt idx="451">
                  <c:v>95.875900000000001</c:v>
                </c:pt>
                <c:pt idx="452">
                  <c:v>95.872900000000001</c:v>
                </c:pt>
                <c:pt idx="453">
                  <c:v>95.869799999999998</c:v>
                </c:pt>
                <c:pt idx="454">
                  <c:v>95.866799999999998</c:v>
                </c:pt>
                <c:pt idx="455">
                  <c:v>95.863699999999994</c:v>
                </c:pt>
                <c:pt idx="456">
                  <c:v>95.860600000000005</c:v>
                </c:pt>
                <c:pt idx="457">
                  <c:v>95.857600000000005</c:v>
                </c:pt>
                <c:pt idx="458">
                  <c:v>95.854500000000002</c:v>
                </c:pt>
                <c:pt idx="459">
                  <c:v>95.851399999999998</c:v>
                </c:pt>
                <c:pt idx="460">
                  <c:v>95.848299999999995</c:v>
                </c:pt>
                <c:pt idx="461">
                  <c:v>95.845100000000002</c:v>
                </c:pt>
                <c:pt idx="462">
                  <c:v>95.841999999999999</c:v>
                </c:pt>
                <c:pt idx="463">
                  <c:v>95.838800000000006</c:v>
                </c:pt>
                <c:pt idx="464">
                  <c:v>95.835700000000003</c:v>
                </c:pt>
                <c:pt idx="465">
                  <c:v>95.832499999999996</c:v>
                </c:pt>
                <c:pt idx="466">
                  <c:v>95.829300000000003</c:v>
                </c:pt>
                <c:pt idx="467">
                  <c:v>95.826099999999997</c:v>
                </c:pt>
                <c:pt idx="468">
                  <c:v>95.822900000000004</c:v>
                </c:pt>
                <c:pt idx="469">
                  <c:v>95.819699999999997</c:v>
                </c:pt>
                <c:pt idx="470">
                  <c:v>95.816400000000002</c:v>
                </c:pt>
                <c:pt idx="471">
                  <c:v>95.813100000000006</c:v>
                </c:pt>
                <c:pt idx="472">
                  <c:v>95.809899999999999</c:v>
                </c:pt>
                <c:pt idx="473">
                  <c:v>95.806600000000003</c:v>
                </c:pt>
                <c:pt idx="474">
                  <c:v>95.803299999999993</c:v>
                </c:pt>
                <c:pt idx="475">
                  <c:v>95.799899999999994</c:v>
                </c:pt>
                <c:pt idx="476">
                  <c:v>95.796599999999998</c:v>
                </c:pt>
                <c:pt idx="477">
                  <c:v>95.793199999999999</c:v>
                </c:pt>
                <c:pt idx="478">
                  <c:v>95.789900000000003</c:v>
                </c:pt>
                <c:pt idx="479">
                  <c:v>95.786500000000004</c:v>
                </c:pt>
                <c:pt idx="480">
                  <c:v>95.783100000000005</c:v>
                </c:pt>
                <c:pt idx="481">
                  <c:v>95.779600000000002</c:v>
                </c:pt>
                <c:pt idx="482">
                  <c:v>95.776200000000003</c:v>
                </c:pt>
                <c:pt idx="483">
                  <c:v>95.7727</c:v>
                </c:pt>
                <c:pt idx="484">
                  <c:v>95.769199999999998</c:v>
                </c:pt>
                <c:pt idx="485">
                  <c:v>95.765699999999995</c:v>
                </c:pt>
                <c:pt idx="486">
                  <c:v>95.762200000000007</c:v>
                </c:pt>
                <c:pt idx="487">
                  <c:v>95.758700000000005</c:v>
                </c:pt>
                <c:pt idx="488">
                  <c:v>95.755099999999999</c:v>
                </c:pt>
                <c:pt idx="489">
                  <c:v>95.751499999999993</c:v>
                </c:pt>
                <c:pt idx="490">
                  <c:v>95.747900000000001</c:v>
                </c:pt>
                <c:pt idx="491">
                  <c:v>95.744299999999996</c:v>
                </c:pt>
                <c:pt idx="492">
                  <c:v>95.740600000000001</c:v>
                </c:pt>
                <c:pt idx="493">
                  <c:v>95.736999999999995</c:v>
                </c:pt>
                <c:pt idx="494">
                  <c:v>95.7333</c:v>
                </c:pt>
                <c:pt idx="495">
                  <c:v>95.729600000000005</c:v>
                </c:pt>
                <c:pt idx="496">
                  <c:v>95.725800000000007</c:v>
                </c:pt>
                <c:pt idx="497">
                  <c:v>95.722099999999998</c:v>
                </c:pt>
                <c:pt idx="498">
                  <c:v>95.718299999999999</c:v>
                </c:pt>
                <c:pt idx="499">
                  <c:v>95.714500000000001</c:v>
                </c:pt>
                <c:pt idx="500">
                  <c:v>95.710700000000003</c:v>
                </c:pt>
                <c:pt idx="501">
                  <c:v>95.706800000000001</c:v>
                </c:pt>
                <c:pt idx="502">
                  <c:v>95.7029</c:v>
                </c:pt>
                <c:pt idx="503">
                  <c:v>95.698999999999998</c:v>
                </c:pt>
                <c:pt idx="504">
                  <c:v>95.695099999999996</c:v>
                </c:pt>
                <c:pt idx="505">
                  <c:v>95.691100000000006</c:v>
                </c:pt>
                <c:pt idx="506">
                  <c:v>95.687200000000004</c:v>
                </c:pt>
                <c:pt idx="507">
                  <c:v>95.683199999999999</c:v>
                </c:pt>
                <c:pt idx="508">
                  <c:v>95.679100000000005</c:v>
                </c:pt>
                <c:pt idx="509">
                  <c:v>95.6751</c:v>
                </c:pt>
                <c:pt idx="510">
                  <c:v>95.671000000000006</c:v>
                </c:pt>
                <c:pt idx="511">
                  <c:v>95.666899999999998</c:v>
                </c:pt>
                <c:pt idx="512">
                  <c:v>95.662800000000004</c:v>
                </c:pt>
                <c:pt idx="513">
                  <c:v>95.658600000000007</c:v>
                </c:pt>
                <c:pt idx="514">
                  <c:v>95.654399999999995</c:v>
                </c:pt>
                <c:pt idx="515">
                  <c:v>95.650199999999998</c:v>
                </c:pt>
                <c:pt idx="516">
                  <c:v>95.646000000000001</c:v>
                </c:pt>
                <c:pt idx="517">
                  <c:v>95.6417</c:v>
                </c:pt>
                <c:pt idx="518">
                  <c:v>95.6374</c:v>
                </c:pt>
                <c:pt idx="519">
                  <c:v>95.632999999999996</c:v>
                </c:pt>
                <c:pt idx="520">
                  <c:v>95.628699999999995</c:v>
                </c:pt>
                <c:pt idx="521">
                  <c:v>95.624300000000005</c:v>
                </c:pt>
                <c:pt idx="522">
                  <c:v>95.619900000000001</c:v>
                </c:pt>
                <c:pt idx="523">
                  <c:v>95.615399999999994</c:v>
                </c:pt>
                <c:pt idx="524">
                  <c:v>95.611000000000004</c:v>
                </c:pt>
                <c:pt idx="525">
                  <c:v>95.606499999999997</c:v>
                </c:pt>
                <c:pt idx="526">
                  <c:v>95.601900000000001</c:v>
                </c:pt>
                <c:pt idx="527">
                  <c:v>95.597399999999993</c:v>
                </c:pt>
                <c:pt idx="528">
                  <c:v>95.592799999999997</c:v>
                </c:pt>
                <c:pt idx="529">
                  <c:v>95.588099999999997</c:v>
                </c:pt>
                <c:pt idx="530">
                  <c:v>95.583500000000001</c:v>
                </c:pt>
                <c:pt idx="531">
                  <c:v>95.578800000000001</c:v>
                </c:pt>
                <c:pt idx="532">
                  <c:v>95.574100000000001</c:v>
                </c:pt>
                <c:pt idx="533">
                  <c:v>95.569299999999998</c:v>
                </c:pt>
                <c:pt idx="534">
                  <c:v>95.564499999999995</c:v>
                </c:pt>
                <c:pt idx="535">
                  <c:v>95.559700000000007</c:v>
                </c:pt>
                <c:pt idx="536">
                  <c:v>95.5548</c:v>
                </c:pt>
                <c:pt idx="537">
                  <c:v>95.55</c:v>
                </c:pt>
                <c:pt idx="538">
                  <c:v>95.545100000000005</c:v>
                </c:pt>
                <c:pt idx="539">
                  <c:v>95.540099999999995</c:v>
                </c:pt>
                <c:pt idx="540">
                  <c:v>95.5351</c:v>
                </c:pt>
                <c:pt idx="541">
                  <c:v>95.530100000000004</c:v>
                </c:pt>
                <c:pt idx="542">
                  <c:v>95.525099999999995</c:v>
                </c:pt>
                <c:pt idx="543">
                  <c:v>95.52</c:v>
                </c:pt>
                <c:pt idx="544">
                  <c:v>95.514899999999997</c:v>
                </c:pt>
                <c:pt idx="545">
                  <c:v>95.509799999999998</c:v>
                </c:pt>
                <c:pt idx="546">
                  <c:v>95.504599999999996</c:v>
                </c:pt>
                <c:pt idx="547">
                  <c:v>95.499399999999994</c:v>
                </c:pt>
                <c:pt idx="548">
                  <c:v>95.494100000000003</c:v>
                </c:pt>
                <c:pt idx="549">
                  <c:v>95.488799999999998</c:v>
                </c:pt>
                <c:pt idx="550">
                  <c:v>95.483500000000006</c:v>
                </c:pt>
                <c:pt idx="551">
                  <c:v>95.478200000000001</c:v>
                </c:pt>
                <c:pt idx="552">
                  <c:v>95.472800000000007</c:v>
                </c:pt>
                <c:pt idx="553">
                  <c:v>95.467399999999998</c:v>
                </c:pt>
                <c:pt idx="554">
                  <c:v>95.4619</c:v>
                </c:pt>
                <c:pt idx="555">
                  <c:v>95.456500000000005</c:v>
                </c:pt>
                <c:pt idx="556">
                  <c:v>95.450999999999993</c:v>
                </c:pt>
                <c:pt idx="557">
                  <c:v>95.445400000000006</c:v>
                </c:pt>
                <c:pt idx="558">
                  <c:v>95.439800000000005</c:v>
                </c:pt>
                <c:pt idx="559">
                  <c:v>95.434200000000004</c:v>
                </c:pt>
                <c:pt idx="560">
                  <c:v>95.4285</c:v>
                </c:pt>
                <c:pt idx="561">
                  <c:v>95.422799999999995</c:v>
                </c:pt>
                <c:pt idx="562">
                  <c:v>95.417100000000005</c:v>
                </c:pt>
                <c:pt idx="563">
                  <c:v>95.4114</c:v>
                </c:pt>
                <c:pt idx="564">
                  <c:v>95.405600000000007</c:v>
                </c:pt>
                <c:pt idx="565">
                  <c:v>95.399699999999996</c:v>
                </c:pt>
                <c:pt idx="566">
                  <c:v>95.393900000000002</c:v>
                </c:pt>
                <c:pt idx="567">
                  <c:v>95.388000000000005</c:v>
                </c:pt>
                <c:pt idx="568">
                  <c:v>95.382000000000005</c:v>
                </c:pt>
                <c:pt idx="569">
                  <c:v>95.376099999999994</c:v>
                </c:pt>
                <c:pt idx="570">
                  <c:v>95.37</c:v>
                </c:pt>
                <c:pt idx="571">
                  <c:v>95.364000000000004</c:v>
                </c:pt>
                <c:pt idx="572">
                  <c:v>95.357900000000001</c:v>
                </c:pt>
                <c:pt idx="573">
                  <c:v>95.351799999999997</c:v>
                </c:pt>
                <c:pt idx="574">
                  <c:v>95.345699999999994</c:v>
                </c:pt>
                <c:pt idx="575">
                  <c:v>95.339500000000001</c:v>
                </c:pt>
                <c:pt idx="576">
                  <c:v>95.333299999999994</c:v>
                </c:pt>
                <c:pt idx="577">
                  <c:v>95.326999999999998</c:v>
                </c:pt>
                <c:pt idx="578">
                  <c:v>95.320700000000002</c:v>
                </c:pt>
                <c:pt idx="579">
                  <c:v>95.314400000000006</c:v>
                </c:pt>
                <c:pt idx="580">
                  <c:v>95.308000000000007</c:v>
                </c:pt>
                <c:pt idx="581">
                  <c:v>95.301599999999993</c:v>
                </c:pt>
                <c:pt idx="582">
                  <c:v>95.295199999999994</c:v>
                </c:pt>
                <c:pt idx="583">
                  <c:v>95.288700000000006</c:v>
                </c:pt>
                <c:pt idx="584">
                  <c:v>95.282200000000003</c:v>
                </c:pt>
                <c:pt idx="585">
                  <c:v>95.275599999999997</c:v>
                </c:pt>
                <c:pt idx="586">
                  <c:v>95.269099999999995</c:v>
                </c:pt>
                <c:pt idx="587">
                  <c:v>95.262500000000003</c:v>
                </c:pt>
                <c:pt idx="588">
                  <c:v>95.255799999999994</c:v>
                </c:pt>
                <c:pt idx="589">
                  <c:v>95.249099999999999</c:v>
                </c:pt>
                <c:pt idx="590">
                  <c:v>95.242400000000004</c:v>
                </c:pt>
                <c:pt idx="591">
                  <c:v>95.235600000000005</c:v>
                </c:pt>
                <c:pt idx="592">
                  <c:v>95.228800000000007</c:v>
                </c:pt>
                <c:pt idx="593">
                  <c:v>95.221999999999994</c:v>
                </c:pt>
                <c:pt idx="594">
                  <c:v>95.215100000000007</c:v>
                </c:pt>
                <c:pt idx="595">
                  <c:v>95.208200000000005</c:v>
                </c:pt>
                <c:pt idx="596">
                  <c:v>95.201300000000003</c:v>
                </c:pt>
                <c:pt idx="597">
                  <c:v>95.194299999999998</c:v>
                </c:pt>
                <c:pt idx="598">
                  <c:v>95.187299999999993</c:v>
                </c:pt>
                <c:pt idx="599">
                  <c:v>95.180300000000003</c:v>
                </c:pt>
                <c:pt idx="600">
                  <c:v>95.173199999999994</c:v>
                </c:pt>
                <c:pt idx="601">
                  <c:v>95.1661</c:v>
                </c:pt>
                <c:pt idx="602">
                  <c:v>95.158900000000003</c:v>
                </c:pt>
                <c:pt idx="603">
                  <c:v>95.151700000000005</c:v>
                </c:pt>
                <c:pt idx="604">
                  <c:v>95.144499999999994</c:v>
                </c:pt>
                <c:pt idx="605">
                  <c:v>95.137200000000007</c:v>
                </c:pt>
                <c:pt idx="606">
                  <c:v>95.129900000000006</c:v>
                </c:pt>
                <c:pt idx="607">
                  <c:v>95.122600000000006</c:v>
                </c:pt>
                <c:pt idx="608">
                  <c:v>95.115300000000005</c:v>
                </c:pt>
                <c:pt idx="609">
                  <c:v>95.107900000000001</c:v>
                </c:pt>
                <c:pt idx="610">
                  <c:v>95.100399999999993</c:v>
                </c:pt>
                <c:pt idx="611">
                  <c:v>95.0929</c:v>
                </c:pt>
                <c:pt idx="612">
                  <c:v>95.085400000000007</c:v>
                </c:pt>
                <c:pt idx="613">
                  <c:v>95.0779</c:v>
                </c:pt>
                <c:pt idx="614">
                  <c:v>95.070300000000003</c:v>
                </c:pt>
                <c:pt idx="615">
                  <c:v>95.062700000000007</c:v>
                </c:pt>
                <c:pt idx="616">
                  <c:v>95.055099999999996</c:v>
                </c:pt>
                <c:pt idx="617">
                  <c:v>95.047399999999996</c:v>
                </c:pt>
                <c:pt idx="618">
                  <c:v>95.039699999999996</c:v>
                </c:pt>
                <c:pt idx="619">
                  <c:v>95.031999999999996</c:v>
                </c:pt>
                <c:pt idx="620">
                  <c:v>95.024199999999993</c:v>
                </c:pt>
                <c:pt idx="621">
                  <c:v>95.016400000000004</c:v>
                </c:pt>
                <c:pt idx="622">
                  <c:v>95.008499999999998</c:v>
                </c:pt>
                <c:pt idx="623">
                  <c:v>95.000699999999995</c:v>
                </c:pt>
                <c:pt idx="624">
                  <c:v>94.992800000000003</c:v>
                </c:pt>
                <c:pt idx="625">
                  <c:v>94.984800000000007</c:v>
                </c:pt>
                <c:pt idx="626">
                  <c:v>94.976799999999997</c:v>
                </c:pt>
                <c:pt idx="627">
                  <c:v>94.968800000000002</c:v>
                </c:pt>
                <c:pt idx="628">
                  <c:v>94.960800000000006</c:v>
                </c:pt>
                <c:pt idx="629">
                  <c:v>94.952699999999993</c:v>
                </c:pt>
                <c:pt idx="630">
                  <c:v>94.944599999999994</c:v>
                </c:pt>
                <c:pt idx="631">
                  <c:v>94.936499999999995</c:v>
                </c:pt>
                <c:pt idx="632">
                  <c:v>94.928299999999993</c:v>
                </c:pt>
                <c:pt idx="633">
                  <c:v>94.920100000000005</c:v>
                </c:pt>
                <c:pt idx="634">
                  <c:v>94.911900000000003</c:v>
                </c:pt>
                <c:pt idx="635">
                  <c:v>94.903599999999997</c:v>
                </c:pt>
                <c:pt idx="636">
                  <c:v>94.895300000000006</c:v>
                </c:pt>
                <c:pt idx="637">
                  <c:v>94.887</c:v>
                </c:pt>
                <c:pt idx="638">
                  <c:v>94.878699999999995</c:v>
                </c:pt>
                <c:pt idx="639">
                  <c:v>94.8703</c:v>
                </c:pt>
                <c:pt idx="640">
                  <c:v>94.861900000000006</c:v>
                </c:pt>
                <c:pt idx="641">
                  <c:v>94.853399999999993</c:v>
                </c:pt>
                <c:pt idx="642">
                  <c:v>94.844899999999996</c:v>
                </c:pt>
                <c:pt idx="643">
                  <c:v>94.836399999999998</c:v>
                </c:pt>
                <c:pt idx="644">
                  <c:v>94.8279</c:v>
                </c:pt>
                <c:pt idx="645">
                  <c:v>94.819299999999998</c:v>
                </c:pt>
                <c:pt idx="646">
                  <c:v>94.8108</c:v>
                </c:pt>
                <c:pt idx="647">
                  <c:v>94.802099999999996</c:v>
                </c:pt>
                <c:pt idx="648">
                  <c:v>94.793499999999995</c:v>
                </c:pt>
                <c:pt idx="649">
                  <c:v>94.784800000000004</c:v>
                </c:pt>
                <c:pt idx="650">
                  <c:v>94.7761</c:v>
                </c:pt>
                <c:pt idx="651">
                  <c:v>94.767300000000006</c:v>
                </c:pt>
                <c:pt idx="652">
                  <c:v>94.758600000000001</c:v>
                </c:pt>
                <c:pt idx="653">
                  <c:v>94.749799999999993</c:v>
                </c:pt>
                <c:pt idx="654">
                  <c:v>94.741</c:v>
                </c:pt>
                <c:pt idx="655">
                  <c:v>94.732100000000003</c:v>
                </c:pt>
                <c:pt idx="656">
                  <c:v>94.723200000000006</c:v>
                </c:pt>
                <c:pt idx="657">
                  <c:v>94.714299999999994</c:v>
                </c:pt>
                <c:pt idx="658">
                  <c:v>94.705399999999997</c:v>
                </c:pt>
                <c:pt idx="659">
                  <c:v>94.696399999999997</c:v>
                </c:pt>
                <c:pt idx="660">
                  <c:v>94.6875</c:v>
                </c:pt>
                <c:pt idx="661">
                  <c:v>94.678399999999996</c:v>
                </c:pt>
                <c:pt idx="662">
                  <c:v>94.669399999999996</c:v>
                </c:pt>
                <c:pt idx="663">
                  <c:v>94.660300000000007</c:v>
                </c:pt>
                <c:pt idx="664">
                  <c:v>94.651300000000006</c:v>
                </c:pt>
                <c:pt idx="665">
                  <c:v>94.642099999999999</c:v>
                </c:pt>
                <c:pt idx="666">
                  <c:v>94.632999999999996</c:v>
                </c:pt>
                <c:pt idx="667">
                  <c:v>94.623800000000003</c:v>
                </c:pt>
                <c:pt idx="668">
                  <c:v>94.614599999999996</c:v>
                </c:pt>
                <c:pt idx="669">
                  <c:v>94.605400000000003</c:v>
                </c:pt>
                <c:pt idx="670">
                  <c:v>94.596199999999996</c:v>
                </c:pt>
                <c:pt idx="671">
                  <c:v>94.5869</c:v>
                </c:pt>
                <c:pt idx="672">
                  <c:v>94.577600000000004</c:v>
                </c:pt>
                <c:pt idx="673">
                  <c:v>94.568299999999994</c:v>
                </c:pt>
                <c:pt idx="674">
                  <c:v>94.558999999999997</c:v>
                </c:pt>
                <c:pt idx="675">
                  <c:v>94.549599999999998</c:v>
                </c:pt>
                <c:pt idx="676">
                  <c:v>94.540199999999999</c:v>
                </c:pt>
                <c:pt idx="677">
                  <c:v>94.530799999999999</c:v>
                </c:pt>
                <c:pt idx="678">
                  <c:v>94.5214</c:v>
                </c:pt>
                <c:pt idx="679">
                  <c:v>94.511899999999997</c:v>
                </c:pt>
                <c:pt idx="680">
                  <c:v>94.502499999999998</c:v>
                </c:pt>
                <c:pt idx="681">
                  <c:v>94.492999999999995</c:v>
                </c:pt>
                <c:pt idx="682">
                  <c:v>94.483500000000006</c:v>
                </c:pt>
                <c:pt idx="683">
                  <c:v>94.4739</c:v>
                </c:pt>
                <c:pt idx="684">
                  <c:v>94.464399999999998</c:v>
                </c:pt>
                <c:pt idx="685">
                  <c:v>94.454800000000006</c:v>
                </c:pt>
                <c:pt idx="686">
                  <c:v>94.4452</c:v>
                </c:pt>
                <c:pt idx="687">
                  <c:v>94.435599999999994</c:v>
                </c:pt>
                <c:pt idx="688">
                  <c:v>94.425899999999999</c:v>
                </c:pt>
                <c:pt idx="689">
                  <c:v>94.416300000000007</c:v>
                </c:pt>
                <c:pt idx="690">
                  <c:v>94.406599999999997</c:v>
                </c:pt>
                <c:pt idx="691">
                  <c:v>94.396900000000002</c:v>
                </c:pt>
                <c:pt idx="692">
                  <c:v>94.387200000000007</c:v>
                </c:pt>
                <c:pt idx="693">
                  <c:v>94.377499999999998</c:v>
                </c:pt>
                <c:pt idx="694">
                  <c:v>94.367699999999999</c:v>
                </c:pt>
                <c:pt idx="695">
                  <c:v>94.358000000000004</c:v>
                </c:pt>
                <c:pt idx="696">
                  <c:v>94.348200000000006</c:v>
                </c:pt>
                <c:pt idx="697">
                  <c:v>94.338399999999993</c:v>
                </c:pt>
                <c:pt idx="698">
                  <c:v>94.328500000000005</c:v>
                </c:pt>
                <c:pt idx="699">
                  <c:v>94.318700000000007</c:v>
                </c:pt>
                <c:pt idx="700">
                  <c:v>94.308899999999994</c:v>
                </c:pt>
                <c:pt idx="701">
                  <c:v>94.299000000000007</c:v>
                </c:pt>
                <c:pt idx="702">
                  <c:v>94.289100000000005</c:v>
                </c:pt>
                <c:pt idx="703">
                  <c:v>94.279200000000003</c:v>
                </c:pt>
                <c:pt idx="704">
                  <c:v>94.269300000000001</c:v>
                </c:pt>
                <c:pt idx="705">
                  <c:v>94.259399999999999</c:v>
                </c:pt>
                <c:pt idx="706">
                  <c:v>94.249399999999994</c:v>
                </c:pt>
                <c:pt idx="707">
                  <c:v>94.239400000000003</c:v>
                </c:pt>
                <c:pt idx="708">
                  <c:v>94.229500000000002</c:v>
                </c:pt>
                <c:pt idx="709">
                  <c:v>94.219499999999996</c:v>
                </c:pt>
                <c:pt idx="710">
                  <c:v>94.209500000000006</c:v>
                </c:pt>
                <c:pt idx="711">
                  <c:v>94.1995</c:v>
                </c:pt>
                <c:pt idx="712">
                  <c:v>94.189400000000006</c:v>
                </c:pt>
                <c:pt idx="713">
                  <c:v>94.179400000000001</c:v>
                </c:pt>
                <c:pt idx="714">
                  <c:v>94.169300000000007</c:v>
                </c:pt>
                <c:pt idx="715">
                  <c:v>94.159300000000002</c:v>
                </c:pt>
                <c:pt idx="716">
                  <c:v>94.149199999999993</c:v>
                </c:pt>
                <c:pt idx="717">
                  <c:v>94.139099999999999</c:v>
                </c:pt>
                <c:pt idx="718">
                  <c:v>94.129000000000005</c:v>
                </c:pt>
                <c:pt idx="719">
                  <c:v>94.118899999999996</c:v>
                </c:pt>
                <c:pt idx="720">
                  <c:v>94.108800000000002</c:v>
                </c:pt>
                <c:pt idx="721">
                  <c:v>94.098699999999994</c:v>
                </c:pt>
                <c:pt idx="722">
                  <c:v>94.088499999999996</c:v>
                </c:pt>
                <c:pt idx="723">
                  <c:v>94.078400000000002</c:v>
                </c:pt>
                <c:pt idx="724">
                  <c:v>94.068200000000004</c:v>
                </c:pt>
                <c:pt idx="725">
                  <c:v>94.058099999999996</c:v>
                </c:pt>
                <c:pt idx="726">
                  <c:v>94.047899999999998</c:v>
                </c:pt>
                <c:pt idx="727">
                  <c:v>94.037700000000001</c:v>
                </c:pt>
                <c:pt idx="728">
                  <c:v>94.027500000000003</c:v>
                </c:pt>
                <c:pt idx="729">
                  <c:v>94.017300000000006</c:v>
                </c:pt>
                <c:pt idx="730">
                  <c:v>94.007099999999994</c:v>
                </c:pt>
                <c:pt idx="731">
                  <c:v>93.996899999999997</c:v>
                </c:pt>
                <c:pt idx="732">
                  <c:v>93.986699999999999</c:v>
                </c:pt>
                <c:pt idx="733">
                  <c:v>93.976399999999998</c:v>
                </c:pt>
                <c:pt idx="734">
                  <c:v>93.966200000000001</c:v>
                </c:pt>
                <c:pt idx="735">
                  <c:v>93.9559</c:v>
                </c:pt>
                <c:pt idx="736">
                  <c:v>93.945700000000002</c:v>
                </c:pt>
                <c:pt idx="737">
                  <c:v>93.935400000000001</c:v>
                </c:pt>
                <c:pt idx="738">
                  <c:v>93.925200000000004</c:v>
                </c:pt>
                <c:pt idx="739">
                  <c:v>93.914900000000003</c:v>
                </c:pt>
                <c:pt idx="740">
                  <c:v>93.904600000000002</c:v>
                </c:pt>
                <c:pt idx="741">
                  <c:v>93.894400000000005</c:v>
                </c:pt>
                <c:pt idx="742">
                  <c:v>93.884100000000004</c:v>
                </c:pt>
                <c:pt idx="743">
                  <c:v>93.873800000000003</c:v>
                </c:pt>
                <c:pt idx="744">
                  <c:v>93.863500000000002</c:v>
                </c:pt>
                <c:pt idx="745">
                  <c:v>93.853200000000001</c:v>
                </c:pt>
                <c:pt idx="746">
                  <c:v>93.8429</c:v>
                </c:pt>
                <c:pt idx="747">
                  <c:v>93.832599999999999</c:v>
                </c:pt>
                <c:pt idx="748">
                  <c:v>93.822299999999998</c:v>
                </c:pt>
                <c:pt idx="749">
                  <c:v>93.811999999999998</c:v>
                </c:pt>
                <c:pt idx="750">
                  <c:v>93.801699999999997</c:v>
                </c:pt>
                <c:pt idx="751">
                  <c:v>93.791399999999996</c:v>
                </c:pt>
                <c:pt idx="752">
                  <c:v>93.781000000000006</c:v>
                </c:pt>
                <c:pt idx="753">
                  <c:v>93.770700000000005</c:v>
                </c:pt>
                <c:pt idx="754">
                  <c:v>93.760400000000004</c:v>
                </c:pt>
                <c:pt idx="755">
                  <c:v>93.750100000000003</c:v>
                </c:pt>
                <c:pt idx="756">
                  <c:v>93.739699999999999</c:v>
                </c:pt>
                <c:pt idx="757">
                  <c:v>93.729399999999998</c:v>
                </c:pt>
                <c:pt idx="758">
                  <c:v>93.719099999999997</c:v>
                </c:pt>
                <c:pt idx="759">
                  <c:v>93.708699999999993</c:v>
                </c:pt>
                <c:pt idx="760">
                  <c:v>93.698400000000007</c:v>
                </c:pt>
                <c:pt idx="761">
                  <c:v>93.688100000000006</c:v>
                </c:pt>
                <c:pt idx="762">
                  <c:v>93.677700000000002</c:v>
                </c:pt>
                <c:pt idx="763">
                  <c:v>93.667400000000001</c:v>
                </c:pt>
                <c:pt idx="764">
                  <c:v>93.6571</c:v>
                </c:pt>
                <c:pt idx="765">
                  <c:v>93.646799999999999</c:v>
                </c:pt>
                <c:pt idx="766">
                  <c:v>93.636399999999995</c:v>
                </c:pt>
                <c:pt idx="767">
                  <c:v>93.626099999999994</c:v>
                </c:pt>
                <c:pt idx="768">
                  <c:v>93.615799999999993</c:v>
                </c:pt>
                <c:pt idx="769">
                  <c:v>93.605400000000003</c:v>
                </c:pt>
                <c:pt idx="770">
                  <c:v>93.595100000000002</c:v>
                </c:pt>
                <c:pt idx="771">
                  <c:v>93.584800000000001</c:v>
                </c:pt>
                <c:pt idx="772">
                  <c:v>93.574399999999997</c:v>
                </c:pt>
                <c:pt idx="773">
                  <c:v>93.564099999999996</c:v>
                </c:pt>
                <c:pt idx="774">
                  <c:v>93.553799999999995</c:v>
                </c:pt>
                <c:pt idx="775">
                  <c:v>93.543400000000005</c:v>
                </c:pt>
                <c:pt idx="776">
                  <c:v>93.533100000000005</c:v>
                </c:pt>
                <c:pt idx="777">
                  <c:v>93.522800000000004</c:v>
                </c:pt>
                <c:pt idx="778">
                  <c:v>93.512500000000003</c:v>
                </c:pt>
                <c:pt idx="779">
                  <c:v>93.502200000000002</c:v>
                </c:pt>
                <c:pt idx="780">
                  <c:v>93.491799999999998</c:v>
                </c:pt>
                <c:pt idx="781">
                  <c:v>93.481499999999997</c:v>
                </c:pt>
                <c:pt idx="782">
                  <c:v>93.471199999999996</c:v>
                </c:pt>
                <c:pt idx="783">
                  <c:v>93.460899999999995</c:v>
                </c:pt>
                <c:pt idx="784">
                  <c:v>93.450599999999994</c:v>
                </c:pt>
                <c:pt idx="785">
                  <c:v>93.440299999999993</c:v>
                </c:pt>
                <c:pt idx="786">
                  <c:v>93.43</c:v>
                </c:pt>
                <c:pt idx="787">
                  <c:v>93.419700000000006</c:v>
                </c:pt>
                <c:pt idx="788">
                  <c:v>93.409400000000005</c:v>
                </c:pt>
                <c:pt idx="789">
                  <c:v>93.399100000000004</c:v>
                </c:pt>
                <c:pt idx="790">
                  <c:v>93.388800000000003</c:v>
                </c:pt>
                <c:pt idx="791">
                  <c:v>93.378500000000003</c:v>
                </c:pt>
                <c:pt idx="792">
                  <c:v>93.368200000000002</c:v>
                </c:pt>
                <c:pt idx="793">
                  <c:v>93.358000000000004</c:v>
                </c:pt>
                <c:pt idx="794">
                  <c:v>93.347700000000003</c:v>
                </c:pt>
                <c:pt idx="795">
                  <c:v>93.337400000000002</c:v>
                </c:pt>
                <c:pt idx="796">
                  <c:v>93.327100000000002</c:v>
                </c:pt>
                <c:pt idx="797">
                  <c:v>93.316900000000004</c:v>
                </c:pt>
                <c:pt idx="798">
                  <c:v>93.306600000000003</c:v>
                </c:pt>
                <c:pt idx="799">
                  <c:v>93.296300000000002</c:v>
                </c:pt>
                <c:pt idx="800">
                  <c:v>93.286100000000005</c:v>
                </c:pt>
                <c:pt idx="801">
                  <c:v>93.275800000000004</c:v>
                </c:pt>
                <c:pt idx="802">
                  <c:v>93.265600000000006</c:v>
                </c:pt>
                <c:pt idx="803">
                  <c:v>93.255300000000005</c:v>
                </c:pt>
                <c:pt idx="804">
                  <c:v>93.245099999999994</c:v>
                </c:pt>
                <c:pt idx="805">
                  <c:v>93.234899999999996</c:v>
                </c:pt>
                <c:pt idx="806">
                  <c:v>93.224599999999995</c:v>
                </c:pt>
                <c:pt idx="807">
                  <c:v>93.214399999999998</c:v>
                </c:pt>
                <c:pt idx="808">
                  <c:v>93.2042</c:v>
                </c:pt>
                <c:pt idx="809">
                  <c:v>93.193899999999999</c:v>
                </c:pt>
                <c:pt idx="810">
                  <c:v>93.183700000000002</c:v>
                </c:pt>
                <c:pt idx="811">
                  <c:v>93.173500000000004</c:v>
                </c:pt>
                <c:pt idx="812">
                  <c:v>93.163300000000007</c:v>
                </c:pt>
                <c:pt idx="813">
                  <c:v>93.153099999999995</c:v>
                </c:pt>
                <c:pt idx="814">
                  <c:v>93.142899999999997</c:v>
                </c:pt>
                <c:pt idx="815">
                  <c:v>93.1327</c:v>
                </c:pt>
                <c:pt idx="816">
                  <c:v>93.122500000000002</c:v>
                </c:pt>
                <c:pt idx="817">
                  <c:v>93.112300000000005</c:v>
                </c:pt>
                <c:pt idx="818">
                  <c:v>93.102099999999993</c:v>
                </c:pt>
                <c:pt idx="819">
                  <c:v>93.091899999999995</c:v>
                </c:pt>
                <c:pt idx="820">
                  <c:v>93.081699999999998</c:v>
                </c:pt>
                <c:pt idx="821">
                  <c:v>93.0715</c:v>
                </c:pt>
                <c:pt idx="822">
                  <c:v>93.061400000000006</c:v>
                </c:pt>
                <c:pt idx="823">
                  <c:v>93.051199999999994</c:v>
                </c:pt>
                <c:pt idx="824">
                  <c:v>93.040999999999997</c:v>
                </c:pt>
                <c:pt idx="825">
                  <c:v>93.030900000000003</c:v>
                </c:pt>
                <c:pt idx="826">
                  <c:v>93.020700000000005</c:v>
                </c:pt>
                <c:pt idx="827">
                  <c:v>93.010599999999997</c:v>
                </c:pt>
                <c:pt idx="828">
                  <c:v>93.000399999999999</c:v>
                </c:pt>
                <c:pt idx="829">
                  <c:v>92.990300000000005</c:v>
                </c:pt>
                <c:pt idx="830">
                  <c:v>92.980099999999993</c:v>
                </c:pt>
                <c:pt idx="831">
                  <c:v>92.97</c:v>
                </c:pt>
                <c:pt idx="832">
                  <c:v>92.959900000000005</c:v>
                </c:pt>
                <c:pt idx="833">
                  <c:v>92.949700000000007</c:v>
                </c:pt>
                <c:pt idx="834">
                  <c:v>92.939599999999999</c:v>
                </c:pt>
                <c:pt idx="835">
                  <c:v>92.929500000000004</c:v>
                </c:pt>
                <c:pt idx="836">
                  <c:v>92.919399999999996</c:v>
                </c:pt>
                <c:pt idx="837">
                  <c:v>92.909300000000002</c:v>
                </c:pt>
                <c:pt idx="838">
                  <c:v>92.899199999999993</c:v>
                </c:pt>
                <c:pt idx="839">
                  <c:v>92.889099999999999</c:v>
                </c:pt>
                <c:pt idx="840">
                  <c:v>92.879000000000005</c:v>
                </c:pt>
                <c:pt idx="841">
                  <c:v>92.868899999999996</c:v>
                </c:pt>
                <c:pt idx="842">
                  <c:v>92.858800000000002</c:v>
                </c:pt>
                <c:pt idx="843">
                  <c:v>92.848699999999994</c:v>
                </c:pt>
                <c:pt idx="844">
                  <c:v>92.838700000000003</c:v>
                </c:pt>
                <c:pt idx="845">
                  <c:v>92.828599999999994</c:v>
                </c:pt>
                <c:pt idx="846">
                  <c:v>92.8185</c:v>
                </c:pt>
                <c:pt idx="847">
                  <c:v>92.808499999999995</c:v>
                </c:pt>
                <c:pt idx="848">
                  <c:v>92.798400000000001</c:v>
                </c:pt>
                <c:pt idx="849">
                  <c:v>92.788399999999996</c:v>
                </c:pt>
                <c:pt idx="850">
                  <c:v>92.778300000000002</c:v>
                </c:pt>
                <c:pt idx="851">
                  <c:v>92.768299999999996</c:v>
                </c:pt>
                <c:pt idx="852">
                  <c:v>92.758300000000006</c:v>
                </c:pt>
                <c:pt idx="853">
                  <c:v>92.748199999999997</c:v>
                </c:pt>
                <c:pt idx="854">
                  <c:v>92.738200000000006</c:v>
                </c:pt>
                <c:pt idx="855">
                  <c:v>92.728200000000001</c:v>
                </c:pt>
                <c:pt idx="856">
                  <c:v>92.718199999999996</c:v>
                </c:pt>
                <c:pt idx="857">
                  <c:v>92.708200000000005</c:v>
                </c:pt>
                <c:pt idx="858">
                  <c:v>92.6982</c:v>
                </c:pt>
                <c:pt idx="859">
                  <c:v>92.688199999999995</c:v>
                </c:pt>
                <c:pt idx="860">
                  <c:v>92.678200000000004</c:v>
                </c:pt>
                <c:pt idx="861">
                  <c:v>92.668199999999999</c:v>
                </c:pt>
                <c:pt idx="862">
                  <c:v>92.658199999999994</c:v>
                </c:pt>
                <c:pt idx="863">
                  <c:v>92.648300000000006</c:v>
                </c:pt>
                <c:pt idx="864">
                  <c:v>92.638300000000001</c:v>
                </c:pt>
                <c:pt idx="865">
                  <c:v>92.628299999999996</c:v>
                </c:pt>
                <c:pt idx="866">
                  <c:v>92.618399999999994</c:v>
                </c:pt>
                <c:pt idx="867">
                  <c:v>92.608400000000003</c:v>
                </c:pt>
                <c:pt idx="868">
                  <c:v>92.598500000000001</c:v>
                </c:pt>
                <c:pt idx="869">
                  <c:v>92.588499999999996</c:v>
                </c:pt>
                <c:pt idx="870">
                  <c:v>92.578599999999994</c:v>
                </c:pt>
                <c:pt idx="871">
                  <c:v>92.568700000000007</c:v>
                </c:pt>
                <c:pt idx="872">
                  <c:v>92.558700000000002</c:v>
                </c:pt>
                <c:pt idx="873">
                  <c:v>92.5488</c:v>
                </c:pt>
                <c:pt idx="874">
                  <c:v>92.538899999999998</c:v>
                </c:pt>
                <c:pt idx="875">
                  <c:v>92.528999999999996</c:v>
                </c:pt>
                <c:pt idx="876">
                  <c:v>92.519099999999995</c:v>
                </c:pt>
                <c:pt idx="877">
                  <c:v>92.509200000000007</c:v>
                </c:pt>
                <c:pt idx="878">
                  <c:v>92.499300000000005</c:v>
                </c:pt>
                <c:pt idx="879">
                  <c:v>92.489400000000003</c:v>
                </c:pt>
                <c:pt idx="880">
                  <c:v>92.479500000000002</c:v>
                </c:pt>
                <c:pt idx="881">
                  <c:v>92.469700000000003</c:v>
                </c:pt>
                <c:pt idx="882">
                  <c:v>92.459800000000001</c:v>
                </c:pt>
                <c:pt idx="883">
                  <c:v>92.4499</c:v>
                </c:pt>
                <c:pt idx="884">
                  <c:v>92.440100000000001</c:v>
                </c:pt>
                <c:pt idx="885">
                  <c:v>92.430199999999999</c:v>
                </c:pt>
                <c:pt idx="886">
                  <c:v>92.420400000000001</c:v>
                </c:pt>
                <c:pt idx="887">
                  <c:v>92.410499999999999</c:v>
                </c:pt>
                <c:pt idx="888">
                  <c:v>92.400700000000001</c:v>
                </c:pt>
                <c:pt idx="889">
                  <c:v>92.390900000000002</c:v>
                </c:pt>
                <c:pt idx="890">
                  <c:v>92.381</c:v>
                </c:pt>
                <c:pt idx="891">
                  <c:v>92.371200000000002</c:v>
                </c:pt>
                <c:pt idx="892">
                  <c:v>92.361400000000003</c:v>
                </c:pt>
                <c:pt idx="893">
                  <c:v>92.351600000000005</c:v>
                </c:pt>
                <c:pt idx="894">
                  <c:v>92.341800000000006</c:v>
                </c:pt>
                <c:pt idx="895">
                  <c:v>92.331900000000005</c:v>
                </c:pt>
                <c:pt idx="896">
                  <c:v>92.322100000000006</c:v>
                </c:pt>
                <c:pt idx="897">
                  <c:v>92.312299999999993</c:v>
                </c:pt>
                <c:pt idx="898">
                  <c:v>92.302599999999998</c:v>
                </c:pt>
                <c:pt idx="899">
                  <c:v>92.2928</c:v>
                </c:pt>
                <c:pt idx="900">
                  <c:v>92.283000000000001</c:v>
                </c:pt>
                <c:pt idx="901">
                  <c:v>92.273200000000003</c:v>
                </c:pt>
                <c:pt idx="902">
                  <c:v>92.263400000000004</c:v>
                </c:pt>
                <c:pt idx="903">
                  <c:v>92.253699999999995</c:v>
                </c:pt>
                <c:pt idx="904">
                  <c:v>92.243899999999996</c:v>
                </c:pt>
                <c:pt idx="905">
                  <c:v>92.234099999999998</c:v>
                </c:pt>
                <c:pt idx="906">
                  <c:v>92.224400000000003</c:v>
                </c:pt>
                <c:pt idx="907">
                  <c:v>92.214600000000004</c:v>
                </c:pt>
                <c:pt idx="908">
                  <c:v>92.204800000000006</c:v>
                </c:pt>
                <c:pt idx="909">
                  <c:v>92.195099999999996</c:v>
                </c:pt>
                <c:pt idx="910">
                  <c:v>92.185299999999998</c:v>
                </c:pt>
                <c:pt idx="911">
                  <c:v>92.175600000000003</c:v>
                </c:pt>
                <c:pt idx="912">
                  <c:v>92.165899999999993</c:v>
                </c:pt>
                <c:pt idx="913">
                  <c:v>92.156099999999995</c:v>
                </c:pt>
                <c:pt idx="914">
                  <c:v>92.1464</c:v>
                </c:pt>
                <c:pt idx="915">
                  <c:v>92.136700000000005</c:v>
                </c:pt>
                <c:pt idx="916">
                  <c:v>92.126900000000006</c:v>
                </c:pt>
                <c:pt idx="917">
                  <c:v>92.117199999999997</c:v>
                </c:pt>
                <c:pt idx="918">
                  <c:v>92.107500000000002</c:v>
                </c:pt>
                <c:pt idx="919">
                  <c:v>92.097700000000003</c:v>
                </c:pt>
                <c:pt idx="920">
                  <c:v>92.087999999999994</c:v>
                </c:pt>
                <c:pt idx="921">
                  <c:v>92.078299999999999</c:v>
                </c:pt>
                <c:pt idx="922">
                  <c:v>92.068600000000004</c:v>
                </c:pt>
                <c:pt idx="923">
                  <c:v>92.058899999999994</c:v>
                </c:pt>
                <c:pt idx="924">
                  <c:v>92.049099999999996</c:v>
                </c:pt>
                <c:pt idx="925">
                  <c:v>92.039400000000001</c:v>
                </c:pt>
                <c:pt idx="926">
                  <c:v>92.029700000000005</c:v>
                </c:pt>
                <c:pt idx="927">
                  <c:v>92.02</c:v>
                </c:pt>
                <c:pt idx="928">
                  <c:v>92.010300000000001</c:v>
                </c:pt>
                <c:pt idx="929">
                  <c:v>92.000600000000006</c:v>
                </c:pt>
                <c:pt idx="930">
                  <c:v>91.990899999999996</c:v>
                </c:pt>
                <c:pt idx="931">
                  <c:v>91.981099999999998</c:v>
                </c:pt>
                <c:pt idx="932">
                  <c:v>91.971400000000003</c:v>
                </c:pt>
                <c:pt idx="933">
                  <c:v>91.961699999999993</c:v>
                </c:pt>
                <c:pt idx="934">
                  <c:v>91.951999999999998</c:v>
                </c:pt>
                <c:pt idx="935">
                  <c:v>91.942300000000003</c:v>
                </c:pt>
                <c:pt idx="936">
                  <c:v>91.932599999999994</c:v>
                </c:pt>
                <c:pt idx="937">
                  <c:v>91.922899999999998</c:v>
                </c:pt>
                <c:pt idx="938">
                  <c:v>91.913200000000003</c:v>
                </c:pt>
                <c:pt idx="939">
                  <c:v>91.903400000000005</c:v>
                </c:pt>
                <c:pt idx="940">
                  <c:v>91.893699999999995</c:v>
                </c:pt>
                <c:pt idx="941">
                  <c:v>91.884</c:v>
                </c:pt>
                <c:pt idx="942">
                  <c:v>91.874300000000005</c:v>
                </c:pt>
                <c:pt idx="943">
                  <c:v>91.864599999999996</c:v>
                </c:pt>
                <c:pt idx="944">
                  <c:v>91.854799999999997</c:v>
                </c:pt>
                <c:pt idx="945">
                  <c:v>91.845100000000002</c:v>
                </c:pt>
                <c:pt idx="946">
                  <c:v>91.835400000000007</c:v>
                </c:pt>
                <c:pt idx="947">
                  <c:v>91.825599999999994</c:v>
                </c:pt>
                <c:pt idx="948">
                  <c:v>91.815899999999999</c:v>
                </c:pt>
                <c:pt idx="949">
                  <c:v>91.806200000000004</c:v>
                </c:pt>
                <c:pt idx="950">
                  <c:v>91.796400000000006</c:v>
                </c:pt>
                <c:pt idx="951">
                  <c:v>91.786699999999996</c:v>
                </c:pt>
                <c:pt idx="952">
                  <c:v>91.776899999999998</c:v>
                </c:pt>
                <c:pt idx="953">
                  <c:v>91.767200000000003</c:v>
                </c:pt>
                <c:pt idx="954">
                  <c:v>91.757400000000004</c:v>
                </c:pt>
                <c:pt idx="955">
                  <c:v>91.747699999999995</c:v>
                </c:pt>
                <c:pt idx="956">
                  <c:v>91.737899999999996</c:v>
                </c:pt>
                <c:pt idx="957">
                  <c:v>91.728099999999998</c:v>
                </c:pt>
                <c:pt idx="958">
                  <c:v>91.718299999999999</c:v>
                </c:pt>
                <c:pt idx="959">
                  <c:v>91.708600000000004</c:v>
                </c:pt>
                <c:pt idx="960">
                  <c:v>91.698800000000006</c:v>
                </c:pt>
                <c:pt idx="961">
                  <c:v>91.688999999999993</c:v>
                </c:pt>
                <c:pt idx="962">
                  <c:v>91.679199999999994</c:v>
                </c:pt>
                <c:pt idx="963">
                  <c:v>91.669399999999996</c:v>
                </c:pt>
                <c:pt idx="964">
                  <c:v>91.659499999999994</c:v>
                </c:pt>
                <c:pt idx="965">
                  <c:v>91.649699999999996</c:v>
                </c:pt>
                <c:pt idx="966">
                  <c:v>91.639899999999997</c:v>
                </c:pt>
                <c:pt idx="967">
                  <c:v>91.630099999999999</c:v>
                </c:pt>
                <c:pt idx="968">
                  <c:v>91.620199999999997</c:v>
                </c:pt>
                <c:pt idx="969">
                  <c:v>91.610299999999995</c:v>
                </c:pt>
                <c:pt idx="970">
                  <c:v>91.600499999999997</c:v>
                </c:pt>
                <c:pt idx="971">
                  <c:v>91.590599999999995</c:v>
                </c:pt>
                <c:pt idx="972">
                  <c:v>91.580699999999993</c:v>
                </c:pt>
                <c:pt idx="973">
                  <c:v>91.570800000000006</c:v>
                </c:pt>
                <c:pt idx="974">
                  <c:v>91.560900000000004</c:v>
                </c:pt>
                <c:pt idx="975">
                  <c:v>91.551000000000002</c:v>
                </c:pt>
                <c:pt idx="976">
                  <c:v>91.540999999999997</c:v>
                </c:pt>
                <c:pt idx="977">
                  <c:v>91.531099999999995</c:v>
                </c:pt>
                <c:pt idx="978">
                  <c:v>91.521100000000004</c:v>
                </c:pt>
                <c:pt idx="979">
                  <c:v>91.511200000000002</c:v>
                </c:pt>
                <c:pt idx="980">
                  <c:v>91.501199999999997</c:v>
                </c:pt>
                <c:pt idx="981">
                  <c:v>91.491200000000006</c:v>
                </c:pt>
                <c:pt idx="982">
                  <c:v>91.481200000000001</c:v>
                </c:pt>
                <c:pt idx="983">
                  <c:v>91.471199999999996</c:v>
                </c:pt>
                <c:pt idx="984">
                  <c:v>91.461200000000005</c:v>
                </c:pt>
                <c:pt idx="985">
                  <c:v>91.451099999999997</c:v>
                </c:pt>
                <c:pt idx="986">
                  <c:v>91.441000000000003</c:v>
                </c:pt>
                <c:pt idx="987">
                  <c:v>91.430999999999997</c:v>
                </c:pt>
                <c:pt idx="988">
                  <c:v>91.420900000000003</c:v>
                </c:pt>
                <c:pt idx="989">
                  <c:v>91.410799999999995</c:v>
                </c:pt>
                <c:pt idx="990">
                  <c:v>91.400599999999997</c:v>
                </c:pt>
                <c:pt idx="991">
                  <c:v>91.390500000000003</c:v>
                </c:pt>
                <c:pt idx="992">
                  <c:v>91.380300000000005</c:v>
                </c:pt>
                <c:pt idx="993">
                  <c:v>91.370199999999997</c:v>
                </c:pt>
                <c:pt idx="994">
                  <c:v>91.36</c:v>
                </c:pt>
                <c:pt idx="995">
                  <c:v>91.349800000000002</c:v>
                </c:pt>
                <c:pt idx="996">
                  <c:v>91.339500000000001</c:v>
                </c:pt>
                <c:pt idx="997">
                  <c:v>91.329300000000003</c:v>
                </c:pt>
                <c:pt idx="998">
                  <c:v>91.319000000000003</c:v>
                </c:pt>
                <c:pt idx="999">
                  <c:v>91.308800000000005</c:v>
                </c:pt>
                <c:pt idx="1000">
                  <c:v>91.298500000000004</c:v>
                </c:pt>
                <c:pt idx="1001">
                  <c:v>91.288200000000003</c:v>
                </c:pt>
                <c:pt idx="1002">
                  <c:v>91.277799999999999</c:v>
                </c:pt>
                <c:pt idx="1003">
                  <c:v>91.267499999999998</c:v>
                </c:pt>
                <c:pt idx="1004">
                  <c:v>91.257099999999994</c:v>
                </c:pt>
                <c:pt idx="1005">
                  <c:v>91.246700000000004</c:v>
                </c:pt>
                <c:pt idx="1006">
                  <c:v>91.2363</c:v>
                </c:pt>
                <c:pt idx="1007">
                  <c:v>91.225899999999996</c:v>
                </c:pt>
                <c:pt idx="1008">
                  <c:v>91.215400000000002</c:v>
                </c:pt>
                <c:pt idx="1009">
                  <c:v>91.204899999999995</c:v>
                </c:pt>
                <c:pt idx="1010">
                  <c:v>91.194400000000002</c:v>
                </c:pt>
                <c:pt idx="1011">
                  <c:v>91.183899999999994</c:v>
                </c:pt>
                <c:pt idx="1012">
                  <c:v>91.173400000000001</c:v>
                </c:pt>
                <c:pt idx="1013">
                  <c:v>91.162800000000004</c:v>
                </c:pt>
                <c:pt idx="1014">
                  <c:v>91.152299999999997</c:v>
                </c:pt>
                <c:pt idx="1015">
                  <c:v>91.141599999999997</c:v>
                </c:pt>
                <c:pt idx="1016">
                  <c:v>91.131</c:v>
                </c:pt>
                <c:pt idx="1017">
                  <c:v>91.120400000000004</c:v>
                </c:pt>
                <c:pt idx="1018">
                  <c:v>91.109700000000004</c:v>
                </c:pt>
                <c:pt idx="1019">
                  <c:v>91.099000000000004</c:v>
                </c:pt>
                <c:pt idx="1020">
                  <c:v>91.088300000000004</c:v>
                </c:pt>
                <c:pt idx="1021">
                  <c:v>91.077600000000004</c:v>
                </c:pt>
                <c:pt idx="1022">
                  <c:v>91.066800000000001</c:v>
                </c:pt>
                <c:pt idx="1023">
                  <c:v>91.056100000000001</c:v>
                </c:pt>
                <c:pt idx="1024">
                  <c:v>91.045299999999997</c:v>
                </c:pt>
                <c:pt idx="1025">
                  <c:v>91.034400000000005</c:v>
                </c:pt>
                <c:pt idx="1026">
                  <c:v>91.023600000000002</c:v>
                </c:pt>
                <c:pt idx="1027">
                  <c:v>91.012699999999995</c:v>
                </c:pt>
                <c:pt idx="1028">
                  <c:v>91.001800000000003</c:v>
                </c:pt>
                <c:pt idx="1029">
                  <c:v>90.990899999999996</c:v>
                </c:pt>
                <c:pt idx="1030">
                  <c:v>90.98</c:v>
                </c:pt>
                <c:pt idx="1031">
                  <c:v>90.968999999999994</c:v>
                </c:pt>
                <c:pt idx="1032">
                  <c:v>90.957999999999998</c:v>
                </c:pt>
                <c:pt idx="1033">
                  <c:v>90.947000000000003</c:v>
                </c:pt>
                <c:pt idx="1034">
                  <c:v>90.936000000000007</c:v>
                </c:pt>
                <c:pt idx="1035">
                  <c:v>90.924899999999994</c:v>
                </c:pt>
                <c:pt idx="1036">
                  <c:v>90.913799999999995</c:v>
                </c:pt>
                <c:pt idx="1037">
                  <c:v>90.902699999999996</c:v>
                </c:pt>
                <c:pt idx="1038">
                  <c:v>90.891599999999997</c:v>
                </c:pt>
                <c:pt idx="1039">
                  <c:v>90.880499999999998</c:v>
                </c:pt>
                <c:pt idx="1040">
                  <c:v>90.869299999999996</c:v>
                </c:pt>
                <c:pt idx="1041">
                  <c:v>90.858099999999993</c:v>
                </c:pt>
                <c:pt idx="1042">
                  <c:v>90.846800000000002</c:v>
                </c:pt>
                <c:pt idx="1043">
                  <c:v>90.835599999999999</c:v>
                </c:pt>
                <c:pt idx="1044">
                  <c:v>90.824299999999994</c:v>
                </c:pt>
                <c:pt idx="1045">
                  <c:v>90.813000000000002</c:v>
                </c:pt>
                <c:pt idx="1046">
                  <c:v>90.801699999999997</c:v>
                </c:pt>
                <c:pt idx="1047">
                  <c:v>90.790300000000002</c:v>
                </c:pt>
                <c:pt idx="1048">
                  <c:v>90.778899999999993</c:v>
                </c:pt>
                <c:pt idx="1049">
                  <c:v>90.767499999999998</c:v>
                </c:pt>
                <c:pt idx="1050">
                  <c:v>90.756100000000004</c:v>
                </c:pt>
                <c:pt idx="1051">
                  <c:v>90.744699999999995</c:v>
                </c:pt>
                <c:pt idx="1052">
                  <c:v>90.733199999999997</c:v>
                </c:pt>
                <c:pt idx="1053">
                  <c:v>90.721699999999998</c:v>
                </c:pt>
                <c:pt idx="1054">
                  <c:v>90.710099999999997</c:v>
                </c:pt>
                <c:pt idx="1055">
                  <c:v>90.698599999999999</c:v>
                </c:pt>
                <c:pt idx="1056">
                  <c:v>90.686999999999998</c:v>
                </c:pt>
                <c:pt idx="1057">
                  <c:v>90.675399999999996</c:v>
                </c:pt>
                <c:pt idx="1058">
                  <c:v>90.663799999999995</c:v>
                </c:pt>
                <c:pt idx="1059">
                  <c:v>90.652100000000004</c:v>
                </c:pt>
                <c:pt idx="1060">
                  <c:v>90.6404</c:v>
                </c:pt>
                <c:pt idx="1061">
                  <c:v>90.628699999999995</c:v>
                </c:pt>
                <c:pt idx="1062">
                  <c:v>90.617000000000004</c:v>
                </c:pt>
                <c:pt idx="1063">
                  <c:v>90.605199999999996</c:v>
                </c:pt>
                <c:pt idx="1064">
                  <c:v>90.593400000000003</c:v>
                </c:pt>
                <c:pt idx="1065">
                  <c:v>90.581599999999995</c:v>
                </c:pt>
                <c:pt idx="1066">
                  <c:v>90.569800000000001</c:v>
                </c:pt>
                <c:pt idx="1067">
                  <c:v>90.557900000000004</c:v>
                </c:pt>
                <c:pt idx="1068">
                  <c:v>90.546000000000006</c:v>
                </c:pt>
                <c:pt idx="1069">
                  <c:v>90.534099999999995</c:v>
                </c:pt>
                <c:pt idx="1070">
                  <c:v>90.522199999999998</c:v>
                </c:pt>
                <c:pt idx="1071">
                  <c:v>90.510199999999998</c:v>
                </c:pt>
                <c:pt idx="1072">
                  <c:v>90.498199999999997</c:v>
                </c:pt>
                <c:pt idx="1073">
                  <c:v>90.486199999999997</c:v>
                </c:pt>
                <c:pt idx="1074">
                  <c:v>90.474199999999996</c:v>
                </c:pt>
                <c:pt idx="1075">
                  <c:v>90.462100000000007</c:v>
                </c:pt>
                <c:pt idx="1076">
                  <c:v>90.45</c:v>
                </c:pt>
                <c:pt idx="1077">
                  <c:v>90.437899999999999</c:v>
                </c:pt>
                <c:pt idx="1078">
                  <c:v>90.425700000000006</c:v>
                </c:pt>
                <c:pt idx="1079">
                  <c:v>90.413600000000002</c:v>
                </c:pt>
                <c:pt idx="1080">
                  <c:v>90.401399999999995</c:v>
                </c:pt>
                <c:pt idx="1081">
                  <c:v>90.389099999999999</c:v>
                </c:pt>
                <c:pt idx="1082">
                  <c:v>90.376900000000006</c:v>
                </c:pt>
                <c:pt idx="1083">
                  <c:v>90.364599999999996</c:v>
                </c:pt>
                <c:pt idx="1084">
                  <c:v>90.3523</c:v>
                </c:pt>
                <c:pt idx="1085">
                  <c:v>90.34</c:v>
                </c:pt>
                <c:pt idx="1086">
                  <c:v>90.327600000000004</c:v>
                </c:pt>
                <c:pt idx="1087">
                  <c:v>90.315200000000004</c:v>
                </c:pt>
                <c:pt idx="1088">
                  <c:v>90.302800000000005</c:v>
                </c:pt>
                <c:pt idx="1089">
                  <c:v>90.290400000000005</c:v>
                </c:pt>
                <c:pt idx="1090">
                  <c:v>90.277900000000002</c:v>
                </c:pt>
                <c:pt idx="1091">
                  <c:v>90.2654</c:v>
                </c:pt>
                <c:pt idx="1092">
                  <c:v>90.252899999999997</c:v>
                </c:pt>
                <c:pt idx="1093">
                  <c:v>90.240399999999994</c:v>
                </c:pt>
                <c:pt idx="1094">
                  <c:v>90.227800000000002</c:v>
                </c:pt>
                <c:pt idx="1095">
                  <c:v>90.215199999999996</c:v>
                </c:pt>
                <c:pt idx="1096">
                  <c:v>90.202600000000004</c:v>
                </c:pt>
                <c:pt idx="1097">
                  <c:v>90.189899999999994</c:v>
                </c:pt>
                <c:pt idx="1098">
                  <c:v>90.177300000000002</c:v>
                </c:pt>
                <c:pt idx="1099">
                  <c:v>90.164599999999993</c:v>
                </c:pt>
                <c:pt idx="1100">
                  <c:v>90.151799999999994</c:v>
                </c:pt>
                <c:pt idx="1101">
                  <c:v>90.139099999999999</c:v>
                </c:pt>
                <c:pt idx="1102">
                  <c:v>90.126300000000001</c:v>
                </c:pt>
                <c:pt idx="1103">
                  <c:v>90.113500000000002</c:v>
                </c:pt>
                <c:pt idx="1104">
                  <c:v>90.100700000000003</c:v>
                </c:pt>
                <c:pt idx="1105">
                  <c:v>90.087800000000001</c:v>
                </c:pt>
                <c:pt idx="1106">
                  <c:v>90.0749</c:v>
                </c:pt>
                <c:pt idx="1107">
                  <c:v>90.061999999999998</c:v>
                </c:pt>
                <c:pt idx="1108">
                  <c:v>90.049099999999996</c:v>
                </c:pt>
                <c:pt idx="1109">
                  <c:v>90.036100000000005</c:v>
                </c:pt>
                <c:pt idx="1110">
                  <c:v>90.023099999999999</c:v>
                </c:pt>
                <c:pt idx="1111">
                  <c:v>90.010099999999994</c:v>
                </c:pt>
                <c:pt idx="1112">
                  <c:v>89.997100000000003</c:v>
                </c:pt>
                <c:pt idx="1113">
                  <c:v>89.983999999999995</c:v>
                </c:pt>
                <c:pt idx="1114">
                  <c:v>89.9709</c:v>
                </c:pt>
                <c:pt idx="1115">
                  <c:v>89.957800000000006</c:v>
                </c:pt>
                <c:pt idx="1116">
                  <c:v>89.944599999999994</c:v>
                </c:pt>
                <c:pt idx="1117">
                  <c:v>89.9315</c:v>
                </c:pt>
                <c:pt idx="1118">
                  <c:v>89.918300000000002</c:v>
                </c:pt>
                <c:pt idx="1119">
                  <c:v>89.905000000000001</c:v>
                </c:pt>
                <c:pt idx="1120">
                  <c:v>89.891800000000003</c:v>
                </c:pt>
                <c:pt idx="1121">
                  <c:v>89.878500000000003</c:v>
                </c:pt>
                <c:pt idx="1122">
                  <c:v>89.865200000000002</c:v>
                </c:pt>
                <c:pt idx="1123">
                  <c:v>89.851900000000001</c:v>
                </c:pt>
                <c:pt idx="1124">
                  <c:v>89.838499999999996</c:v>
                </c:pt>
                <c:pt idx="1125">
                  <c:v>89.825100000000006</c:v>
                </c:pt>
                <c:pt idx="1126">
                  <c:v>89.811700000000002</c:v>
                </c:pt>
                <c:pt idx="1127">
                  <c:v>89.798199999999994</c:v>
                </c:pt>
                <c:pt idx="1128">
                  <c:v>89.784800000000004</c:v>
                </c:pt>
                <c:pt idx="1129">
                  <c:v>89.771299999999997</c:v>
                </c:pt>
                <c:pt idx="1130">
                  <c:v>89.7577</c:v>
                </c:pt>
                <c:pt idx="1131">
                  <c:v>89.744200000000006</c:v>
                </c:pt>
                <c:pt idx="1132">
                  <c:v>89.730599999999995</c:v>
                </c:pt>
                <c:pt idx="1133">
                  <c:v>89.716999999999999</c:v>
                </c:pt>
                <c:pt idx="1134">
                  <c:v>89.703400000000002</c:v>
                </c:pt>
                <c:pt idx="1135">
                  <c:v>89.689700000000002</c:v>
                </c:pt>
                <c:pt idx="1136">
                  <c:v>89.676000000000002</c:v>
                </c:pt>
                <c:pt idx="1137">
                  <c:v>89.662300000000002</c:v>
                </c:pt>
                <c:pt idx="1138">
                  <c:v>89.648600000000002</c:v>
                </c:pt>
                <c:pt idx="1139">
                  <c:v>89.634799999999998</c:v>
                </c:pt>
                <c:pt idx="1140">
                  <c:v>89.620999999999995</c:v>
                </c:pt>
                <c:pt idx="1141">
                  <c:v>89.607200000000006</c:v>
                </c:pt>
                <c:pt idx="1142">
                  <c:v>89.593299999999999</c:v>
                </c:pt>
                <c:pt idx="1143">
                  <c:v>89.579400000000007</c:v>
                </c:pt>
                <c:pt idx="1144">
                  <c:v>89.5655</c:v>
                </c:pt>
                <c:pt idx="1145">
                  <c:v>89.551599999999993</c:v>
                </c:pt>
                <c:pt idx="1146">
                  <c:v>89.537599999999998</c:v>
                </c:pt>
                <c:pt idx="1147">
                  <c:v>89.523600000000002</c:v>
                </c:pt>
                <c:pt idx="1148">
                  <c:v>89.509600000000006</c:v>
                </c:pt>
                <c:pt idx="1149">
                  <c:v>89.495500000000007</c:v>
                </c:pt>
                <c:pt idx="1150">
                  <c:v>89.481499999999997</c:v>
                </c:pt>
                <c:pt idx="1151">
                  <c:v>89.467399999999998</c:v>
                </c:pt>
                <c:pt idx="1152">
                  <c:v>89.453199999999995</c:v>
                </c:pt>
                <c:pt idx="1153">
                  <c:v>89.439099999999996</c:v>
                </c:pt>
                <c:pt idx="1154">
                  <c:v>89.424899999999994</c:v>
                </c:pt>
                <c:pt idx="1155">
                  <c:v>89.410700000000006</c:v>
                </c:pt>
                <c:pt idx="1156">
                  <c:v>89.3964</c:v>
                </c:pt>
                <c:pt idx="1157">
                  <c:v>89.382099999999994</c:v>
                </c:pt>
                <c:pt idx="1158">
                  <c:v>89.367800000000003</c:v>
                </c:pt>
                <c:pt idx="1159">
                  <c:v>89.353499999999997</c:v>
                </c:pt>
                <c:pt idx="1160">
                  <c:v>89.339100000000002</c:v>
                </c:pt>
                <c:pt idx="1161">
                  <c:v>89.324799999999996</c:v>
                </c:pt>
                <c:pt idx="1162">
                  <c:v>89.310299999999998</c:v>
                </c:pt>
                <c:pt idx="1163">
                  <c:v>89.295900000000003</c:v>
                </c:pt>
                <c:pt idx="1164">
                  <c:v>89.281400000000005</c:v>
                </c:pt>
                <c:pt idx="1165">
                  <c:v>89.266900000000007</c:v>
                </c:pt>
                <c:pt idx="1166">
                  <c:v>89.252399999999994</c:v>
                </c:pt>
                <c:pt idx="1167">
                  <c:v>89.237799999999993</c:v>
                </c:pt>
                <c:pt idx="1168">
                  <c:v>89.223200000000006</c:v>
                </c:pt>
                <c:pt idx="1169">
                  <c:v>89.208600000000004</c:v>
                </c:pt>
                <c:pt idx="1170">
                  <c:v>89.194000000000003</c:v>
                </c:pt>
                <c:pt idx="1171">
                  <c:v>89.179299999999998</c:v>
                </c:pt>
                <c:pt idx="1172">
                  <c:v>89.164599999999993</c:v>
                </c:pt>
                <c:pt idx="1173">
                  <c:v>89.149900000000002</c:v>
                </c:pt>
                <c:pt idx="1174">
                  <c:v>89.135099999999994</c:v>
                </c:pt>
                <c:pt idx="1175">
                  <c:v>89.1203</c:v>
                </c:pt>
                <c:pt idx="1176">
                  <c:v>89.105500000000006</c:v>
                </c:pt>
                <c:pt idx="1177">
                  <c:v>89.090699999999998</c:v>
                </c:pt>
                <c:pt idx="1178">
                  <c:v>89.075800000000001</c:v>
                </c:pt>
                <c:pt idx="1179">
                  <c:v>89.060900000000004</c:v>
                </c:pt>
                <c:pt idx="1180">
                  <c:v>89.046000000000006</c:v>
                </c:pt>
                <c:pt idx="1181">
                  <c:v>89.031000000000006</c:v>
                </c:pt>
                <c:pt idx="1182">
                  <c:v>89.016000000000005</c:v>
                </c:pt>
                <c:pt idx="1183">
                  <c:v>89.001000000000005</c:v>
                </c:pt>
                <c:pt idx="1184">
                  <c:v>88.985900000000001</c:v>
                </c:pt>
                <c:pt idx="1185">
                  <c:v>88.9709</c:v>
                </c:pt>
                <c:pt idx="1186">
                  <c:v>88.955799999999996</c:v>
                </c:pt>
                <c:pt idx="1187">
                  <c:v>88.940600000000003</c:v>
                </c:pt>
                <c:pt idx="1188">
                  <c:v>88.9255</c:v>
                </c:pt>
                <c:pt idx="1189">
                  <c:v>88.910300000000007</c:v>
                </c:pt>
                <c:pt idx="1190">
                  <c:v>88.894999999999996</c:v>
                </c:pt>
                <c:pt idx="1191">
                  <c:v>88.879800000000003</c:v>
                </c:pt>
                <c:pt idx="1192">
                  <c:v>88.864500000000007</c:v>
                </c:pt>
                <c:pt idx="1193">
                  <c:v>88.849199999999996</c:v>
                </c:pt>
                <c:pt idx="1194">
                  <c:v>88.833799999999997</c:v>
                </c:pt>
                <c:pt idx="1195">
                  <c:v>88.8185</c:v>
                </c:pt>
                <c:pt idx="1196">
                  <c:v>88.803100000000001</c:v>
                </c:pt>
                <c:pt idx="1197">
                  <c:v>88.787700000000001</c:v>
                </c:pt>
                <c:pt idx="1198">
                  <c:v>88.772199999999998</c:v>
                </c:pt>
                <c:pt idx="1199">
                  <c:v>88.756699999999995</c:v>
                </c:pt>
                <c:pt idx="1200">
                  <c:v>88.741200000000006</c:v>
                </c:pt>
                <c:pt idx="1201">
                  <c:v>88.7256</c:v>
                </c:pt>
                <c:pt idx="1202">
                  <c:v>88.710099999999997</c:v>
                </c:pt>
                <c:pt idx="1203">
                  <c:v>88.694400000000002</c:v>
                </c:pt>
                <c:pt idx="1204">
                  <c:v>88.678799999999995</c:v>
                </c:pt>
                <c:pt idx="1205">
                  <c:v>88.6631</c:v>
                </c:pt>
                <c:pt idx="1206">
                  <c:v>88.647400000000005</c:v>
                </c:pt>
                <c:pt idx="1207">
                  <c:v>88.631699999999995</c:v>
                </c:pt>
                <c:pt idx="1208">
                  <c:v>88.616</c:v>
                </c:pt>
                <c:pt idx="1209">
                  <c:v>88.600200000000001</c:v>
                </c:pt>
                <c:pt idx="1210">
                  <c:v>88.584400000000002</c:v>
                </c:pt>
                <c:pt idx="1211">
                  <c:v>88.5685</c:v>
                </c:pt>
                <c:pt idx="1212">
                  <c:v>88.552599999999998</c:v>
                </c:pt>
                <c:pt idx="1213">
                  <c:v>88.536699999999996</c:v>
                </c:pt>
                <c:pt idx="1214">
                  <c:v>88.520799999999994</c:v>
                </c:pt>
                <c:pt idx="1215">
                  <c:v>88.504800000000003</c:v>
                </c:pt>
                <c:pt idx="1216">
                  <c:v>88.488799999999998</c:v>
                </c:pt>
                <c:pt idx="1217">
                  <c:v>88.472800000000007</c:v>
                </c:pt>
                <c:pt idx="1218">
                  <c:v>88.456699999999998</c:v>
                </c:pt>
                <c:pt idx="1219">
                  <c:v>88.440700000000007</c:v>
                </c:pt>
                <c:pt idx="1220">
                  <c:v>88.424599999999998</c:v>
                </c:pt>
                <c:pt idx="1221">
                  <c:v>88.4084</c:v>
                </c:pt>
                <c:pt idx="1222">
                  <c:v>88.392200000000003</c:v>
                </c:pt>
                <c:pt idx="1223">
                  <c:v>88.376000000000005</c:v>
                </c:pt>
                <c:pt idx="1224">
                  <c:v>88.359800000000007</c:v>
                </c:pt>
                <c:pt idx="1225">
                  <c:v>88.343500000000006</c:v>
                </c:pt>
                <c:pt idx="1226">
                  <c:v>88.327200000000005</c:v>
                </c:pt>
                <c:pt idx="1227">
                  <c:v>88.310900000000004</c:v>
                </c:pt>
                <c:pt idx="1228">
                  <c:v>88.294499999999999</c:v>
                </c:pt>
                <c:pt idx="1229">
                  <c:v>88.278199999999998</c:v>
                </c:pt>
                <c:pt idx="1230">
                  <c:v>88.261700000000005</c:v>
                </c:pt>
                <c:pt idx="1231">
                  <c:v>88.2453</c:v>
                </c:pt>
                <c:pt idx="1232">
                  <c:v>88.228800000000007</c:v>
                </c:pt>
                <c:pt idx="1233">
                  <c:v>88.212299999999999</c:v>
                </c:pt>
                <c:pt idx="1234">
                  <c:v>88.195800000000006</c:v>
                </c:pt>
                <c:pt idx="1235">
                  <c:v>88.179199999999994</c:v>
                </c:pt>
                <c:pt idx="1236">
                  <c:v>88.162599999999998</c:v>
                </c:pt>
                <c:pt idx="1237">
                  <c:v>88.146000000000001</c:v>
                </c:pt>
                <c:pt idx="1238">
                  <c:v>88.129300000000001</c:v>
                </c:pt>
                <c:pt idx="1239">
                  <c:v>88.112700000000004</c:v>
                </c:pt>
                <c:pt idx="1240">
                  <c:v>88.0959</c:v>
                </c:pt>
                <c:pt idx="1241">
                  <c:v>88.0792</c:v>
                </c:pt>
                <c:pt idx="1242">
                  <c:v>88.062399999999997</c:v>
                </c:pt>
                <c:pt idx="1243">
                  <c:v>88.045599999999993</c:v>
                </c:pt>
                <c:pt idx="1244">
                  <c:v>88.028800000000004</c:v>
                </c:pt>
                <c:pt idx="1245">
                  <c:v>88.011899999999997</c:v>
                </c:pt>
                <c:pt idx="1246">
                  <c:v>87.995000000000005</c:v>
                </c:pt>
                <c:pt idx="1247">
                  <c:v>87.978099999999998</c:v>
                </c:pt>
                <c:pt idx="1248">
                  <c:v>87.961200000000005</c:v>
                </c:pt>
                <c:pt idx="1249">
                  <c:v>87.944199999999995</c:v>
                </c:pt>
                <c:pt idx="1250">
                  <c:v>87.927199999999999</c:v>
                </c:pt>
                <c:pt idx="1251">
                  <c:v>87.910200000000003</c:v>
                </c:pt>
                <c:pt idx="1252">
                  <c:v>87.893100000000004</c:v>
                </c:pt>
                <c:pt idx="1253">
                  <c:v>87.876000000000005</c:v>
                </c:pt>
                <c:pt idx="1254">
                  <c:v>87.858900000000006</c:v>
                </c:pt>
                <c:pt idx="1255">
                  <c:v>87.841700000000003</c:v>
                </c:pt>
                <c:pt idx="1256">
                  <c:v>87.8245</c:v>
                </c:pt>
                <c:pt idx="1257">
                  <c:v>87.807299999999998</c:v>
                </c:pt>
                <c:pt idx="1258">
                  <c:v>87.790099999999995</c:v>
                </c:pt>
                <c:pt idx="1259">
                  <c:v>87.772800000000004</c:v>
                </c:pt>
                <c:pt idx="1260">
                  <c:v>87.755499999999998</c:v>
                </c:pt>
                <c:pt idx="1261">
                  <c:v>87.738200000000006</c:v>
                </c:pt>
                <c:pt idx="1262">
                  <c:v>87.720799999999997</c:v>
                </c:pt>
                <c:pt idx="1263">
                  <c:v>87.703500000000005</c:v>
                </c:pt>
                <c:pt idx="1264">
                  <c:v>87.686099999999996</c:v>
                </c:pt>
                <c:pt idx="1265">
                  <c:v>87.668599999999998</c:v>
                </c:pt>
                <c:pt idx="1266">
                  <c:v>87.651200000000003</c:v>
                </c:pt>
                <c:pt idx="1267">
                  <c:v>87.633700000000005</c:v>
                </c:pt>
                <c:pt idx="1268">
                  <c:v>87.616100000000003</c:v>
                </c:pt>
                <c:pt idx="1269">
                  <c:v>87.598600000000005</c:v>
                </c:pt>
                <c:pt idx="1270">
                  <c:v>87.581000000000003</c:v>
                </c:pt>
                <c:pt idx="1271">
                  <c:v>87.563400000000001</c:v>
                </c:pt>
                <c:pt idx="1272">
                  <c:v>87.5458</c:v>
                </c:pt>
                <c:pt idx="1273">
                  <c:v>87.528099999999995</c:v>
                </c:pt>
                <c:pt idx="1274">
                  <c:v>87.510400000000004</c:v>
                </c:pt>
                <c:pt idx="1275">
                  <c:v>87.492699999999999</c:v>
                </c:pt>
                <c:pt idx="1276">
                  <c:v>87.474999999999994</c:v>
                </c:pt>
                <c:pt idx="1277">
                  <c:v>87.4572</c:v>
                </c:pt>
                <c:pt idx="1278">
                  <c:v>87.439400000000006</c:v>
                </c:pt>
                <c:pt idx="1279">
                  <c:v>87.421599999999998</c:v>
                </c:pt>
                <c:pt idx="1280">
                  <c:v>87.403800000000004</c:v>
                </c:pt>
                <c:pt idx="1281">
                  <c:v>87.385900000000007</c:v>
                </c:pt>
                <c:pt idx="1282">
                  <c:v>87.367999999999995</c:v>
                </c:pt>
                <c:pt idx="1283">
                  <c:v>87.350099999999998</c:v>
                </c:pt>
                <c:pt idx="1284">
                  <c:v>87.332099999999997</c:v>
                </c:pt>
                <c:pt idx="1285">
                  <c:v>87.3142</c:v>
                </c:pt>
                <c:pt idx="1286">
                  <c:v>87.296199999999999</c:v>
                </c:pt>
                <c:pt idx="1287">
                  <c:v>87.278099999999995</c:v>
                </c:pt>
                <c:pt idx="1288">
                  <c:v>87.260099999999994</c:v>
                </c:pt>
                <c:pt idx="1289">
                  <c:v>87.242000000000004</c:v>
                </c:pt>
                <c:pt idx="1290">
                  <c:v>87.2239</c:v>
                </c:pt>
                <c:pt idx="1291">
                  <c:v>87.205699999999993</c:v>
                </c:pt>
                <c:pt idx="1292">
                  <c:v>87.187600000000003</c:v>
                </c:pt>
                <c:pt idx="1293">
                  <c:v>87.169399999999996</c:v>
                </c:pt>
                <c:pt idx="1294">
                  <c:v>87.151200000000003</c:v>
                </c:pt>
                <c:pt idx="1295">
                  <c:v>87.132999999999996</c:v>
                </c:pt>
                <c:pt idx="1296">
                  <c:v>87.114699999999999</c:v>
                </c:pt>
                <c:pt idx="1297">
                  <c:v>87.096400000000003</c:v>
                </c:pt>
                <c:pt idx="1298">
                  <c:v>87.078100000000006</c:v>
                </c:pt>
                <c:pt idx="1299">
                  <c:v>87.059799999999996</c:v>
                </c:pt>
                <c:pt idx="1300">
                  <c:v>87.041499999999999</c:v>
                </c:pt>
                <c:pt idx="1301">
                  <c:v>87.023099999999999</c:v>
                </c:pt>
                <c:pt idx="1302">
                  <c:v>87.0047</c:v>
                </c:pt>
                <c:pt idx="1303">
                  <c:v>86.9863</c:v>
                </c:pt>
                <c:pt idx="1304">
                  <c:v>86.967799999999997</c:v>
                </c:pt>
                <c:pt idx="1305">
                  <c:v>86.949299999999994</c:v>
                </c:pt>
                <c:pt idx="1306">
                  <c:v>86.930800000000005</c:v>
                </c:pt>
                <c:pt idx="1307">
                  <c:v>86.912300000000002</c:v>
                </c:pt>
                <c:pt idx="1308">
                  <c:v>86.893799999999999</c:v>
                </c:pt>
                <c:pt idx="1309">
                  <c:v>86.875200000000007</c:v>
                </c:pt>
                <c:pt idx="1310">
                  <c:v>86.8566</c:v>
                </c:pt>
                <c:pt idx="1311">
                  <c:v>86.837999999999994</c:v>
                </c:pt>
                <c:pt idx="1312">
                  <c:v>86.819400000000002</c:v>
                </c:pt>
                <c:pt idx="1313">
                  <c:v>86.800700000000006</c:v>
                </c:pt>
                <c:pt idx="1314">
                  <c:v>86.7821</c:v>
                </c:pt>
                <c:pt idx="1315">
                  <c:v>86.763400000000004</c:v>
                </c:pt>
                <c:pt idx="1316">
                  <c:v>86.744600000000005</c:v>
                </c:pt>
                <c:pt idx="1317">
                  <c:v>86.725899999999996</c:v>
                </c:pt>
                <c:pt idx="1318">
                  <c:v>86.707099999999997</c:v>
                </c:pt>
                <c:pt idx="1319">
                  <c:v>86.688400000000001</c:v>
                </c:pt>
                <c:pt idx="1320">
                  <c:v>86.669499999999999</c:v>
                </c:pt>
                <c:pt idx="1321">
                  <c:v>86.650700000000001</c:v>
                </c:pt>
                <c:pt idx="1322">
                  <c:v>86.631900000000002</c:v>
                </c:pt>
                <c:pt idx="1323">
                  <c:v>86.613</c:v>
                </c:pt>
                <c:pt idx="1324">
                  <c:v>86.594099999999997</c:v>
                </c:pt>
                <c:pt idx="1325">
                  <c:v>86.575199999999995</c:v>
                </c:pt>
                <c:pt idx="1326">
                  <c:v>86.556299999999993</c:v>
                </c:pt>
                <c:pt idx="1327">
                  <c:v>86.537400000000005</c:v>
                </c:pt>
                <c:pt idx="1328">
                  <c:v>86.5184</c:v>
                </c:pt>
                <c:pt idx="1329">
                  <c:v>86.499399999999994</c:v>
                </c:pt>
                <c:pt idx="1330">
                  <c:v>86.480400000000003</c:v>
                </c:pt>
                <c:pt idx="1331">
                  <c:v>86.461399999999998</c:v>
                </c:pt>
                <c:pt idx="1332">
                  <c:v>86.442300000000003</c:v>
                </c:pt>
                <c:pt idx="1333">
                  <c:v>86.423299999999998</c:v>
                </c:pt>
                <c:pt idx="1334">
                  <c:v>86.404200000000003</c:v>
                </c:pt>
                <c:pt idx="1335">
                  <c:v>86.385099999999994</c:v>
                </c:pt>
                <c:pt idx="1336">
                  <c:v>86.366</c:v>
                </c:pt>
                <c:pt idx="1337">
                  <c:v>86.346800000000002</c:v>
                </c:pt>
                <c:pt idx="1338">
                  <c:v>86.327699999999993</c:v>
                </c:pt>
                <c:pt idx="1339">
                  <c:v>86.308499999999995</c:v>
                </c:pt>
                <c:pt idx="1340">
                  <c:v>86.289299999999997</c:v>
                </c:pt>
                <c:pt idx="1341">
                  <c:v>86.270099999999999</c:v>
                </c:pt>
                <c:pt idx="1342">
                  <c:v>86.250900000000001</c:v>
                </c:pt>
                <c:pt idx="1343">
                  <c:v>86.231700000000004</c:v>
                </c:pt>
                <c:pt idx="1344">
                  <c:v>86.212400000000002</c:v>
                </c:pt>
                <c:pt idx="1345">
                  <c:v>86.193100000000001</c:v>
                </c:pt>
                <c:pt idx="1346">
                  <c:v>86.1738</c:v>
                </c:pt>
                <c:pt idx="1347">
                  <c:v>86.154499999999999</c:v>
                </c:pt>
                <c:pt idx="1348">
                  <c:v>86.135199999999998</c:v>
                </c:pt>
                <c:pt idx="1349">
                  <c:v>86.115899999999996</c:v>
                </c:pt>
                <c:pt idx="1350">
                  <c:v>86.096500000000006</c:v>
                </c:pt>
                <c:pt idx="1351">
                  <c:v>86.077100000000002</c:v>
                </c:pt>
                <c:pt idx="1352">
                  <c:v>86.057699999999997</c:v>
                </c:pt>
                <c:pt idx="1353">
                  <c:v>86.038399999999996</c:v>
                </c:pt>
                <c:pt idx="1354">
                  <c:v>86.018900000000002</c:v>
                </c:pt>
                <c:pt idx="1355">
                  <c:v>85.999499999999998</c:v>
                </c:pt>
                <c:pt idx="1356">
                  <c:v>85.98</c:v>
                </c:pt>
                <c:pt idx="1357">
                  <c:v>85.960599999999999</c:v>
                </c:pt>
                <c:pt idx="1358">
                  <c:v>85.941100000000006</c:v>
                </c:pt>
                <c:pt idx="1359">
                  <c:v>85.921599999999998</c:v>
                </c:pt>
                <c:pt idx="1360">
                  <c:v>85.902100000000004</c:v>
                </c:pt>
                <c:pt idx="1361">
                  <c:v>85.882599999999996</c:v>
                </c:pt>
                <c:pt idx="1362">
                  <c:v>85.863100000000003</c:v>
                </c:pt>
                <c:pt idx="1363">
                  <c:v>85.843500000000006</c:v>
                </c:pt>
                <c:pt idx="1364">
                  <c:v>85.823899999999995</c:v>
                </c:pt>
                <c:pt idx="1365">
                  <c:v>85.804400000000001</c:v>
                </c:pt>
                <c:pt idx="1366">
                  <c:v>85.784800000000004</c:v>
                </c:pt>
                <c:pt idx="1367">
                  <c:v>85.765199999999993</c:v>
                </c:pt>
                <c:pt idx="1368">
                  <c:v>85.745599999999996</c:v>
                </c:pt>
                <c:pt idx="1369">
                  <c:v>85.725899999999996</c:v>
                </c:pt>
                <c:pt idx="1370">
                  <c:v>85.706299999999999</c:v>
                </c:pt>
                <c:pt idx="1371">
                  <c:v>85.686599999999999</c:v>
                </c:pt>
                <c:pt idx="1372">
                  <c:v>85.667000000000002</c:v>
                </c:pt>
                <c:pt idx="1373">
                  <c:v>85.647300000000001</c:v>
                </c:pt>
                <c:pt idx="1374">
                  <c:v>85.627600000000001</c:v>
                </c:pt>
                <c:pt idx="1375">
                  <c:v>85.607900000000001</c:v>
                </c:pt>
                <c:pt idx="1376">
                  <c:v>85.588200000000001</c:v>
                </c:pt>
                <c:pt idx="1377">
                  <c:v>85.5685</c:v>
                </c:pt>
                <c:pt idx="1378">
                  <c:v>85.548699999999997</c:v>
                </c:pt>
                <c:pt idx="1379">
                  <c:v>85.528999999999996</c:v>
                </c:pt>
                <c:pt idx="1380">
                  <c:v>85.509200000000007</c:v>
                </c:pt>
                <c:pt idx="1381">
                  <c:v>85.489400000000003</c:v>
                </c:pt>
                <c:pt idx="1382">
                  <c:v>85.469700000000003</c:v>
                </c:pt>
                <c:pt idx="1383">
                  <c:v>85.4499</c:v>
                </c:pt>
                <c:pt idx="1384">
                  <c:v>85.430099999999996</c:v>
                </c:pt>
                <c:pt idx="1385">
                  <c:v>85.410200000000003</c:v>
                </c:pt>
                <c:pt idx="1386">
                  <c:v>85.3904</c:v>
                </c:pt>
                <c:pt idx="1387">
                  <c:v>85.370599999999996</c:v>
                </c:pt>
                <c:pt idx="1388">
                  <c:v>85.350700000000003</c:v>
                </c:pt>
                <c:pt idx="1389">
                  <c:v>85.3309</c:v>
                </c:pt>
                <c:pt idx="1390">
                  <c:v>85.311000000000007</c:v>
                </c:pt>
                <c:pt idx="1391">
                  <c:v>85.291200000000003</c:v>
                </c:pt>
                <c:pt idx="1392">
                  <c:v>85.271299999999997</c:v>
                </c:pt>
                <c:pt idx="1393">
                  <c:v>85.251400000000004</c:v>
                </c:pt>
                <c:pt idx="1394">
                  <c:v>85.231499999999997</c:v>
                </c:pt>
                <c:pt idx="1395">
                  <c:v>85.211600000000004</c:v>
                </c:pt>
                <c:pt idx="1396">
                  <c:v>85.191699999999997</c:v>
                </c:pt>
                <c:pt idx="1397">
                  <c:v>85.171700000000001</c:v>
                </c:pt>
                <c:pt idx="1398">
                  <c:v>85.151799999999994</c:v>
                </c:pt>
                <c:pt idx="1399">
                  <c:v>85.131900000000002</c:v>
                </c:pt>
                <c:pt idx="1400">
                  <c:v>85.111900000000006</c:v>
                </c:pt>
                <c:pt idx="1401">
                  <c:v>85.091899999999995</c:v>
                </c:pt>
                <c:pt idx="1402">
                  <c:v>85.072000000000003</c:v>
                </c:pt>
                <c:pt idx="1403">
                  <c:v>85.052000000000007</c:v>
                </c:pt>
                <c:pt idx="1404">
                  <c:v>85.031999999999996</c:v>
                </c:pt>
                <c:pt idx="1405">
                  <c:v>85.012100000000004</c:v>
                </c:pt>
                <c:pt idx="1406">
                  <c:v>84.992099999999994</c:v>
                </c:pt>
                <c:pt idx="1407">
                  <c:v>84.972099999999998</c:v>
                </c:pt>
                <c:pt idx="1408">
                  <c:v>84.952100000000002</c:v>
                </c:pt>
                <c:pt idx="1409">
                  <c:v>84.932000000000002</c:v>
                </c:pt>
                <c:pt idx="1410">
                  <c:v>84.912000000000006</c:v>
                </c:pt>
                <c:pt idx="1411">
                  <c:v>84.891999999999996</c:v>
                </c:pt>
                <c:pt idx="1412">
                  <c:v>84.872</c:v>
                </c:pt>
                <c:pt idx="1413">
                  <c:v>84.851900000000001</c:v>
                </c:pt>
                <c:pt idx="1414">
                  <c:v>84.831900000000005</c:v>
                </c:pt>
                <c:pt idx="1415">
                  <c:v>84.811899999999994</c:v>
                </c:pt>
                <c:pt idx="1416">
                  <c:v>84.791799999999995</c:v>
                </c:pt>
                <c:pt idx="1417">
                  <c:v>84.771699999999996</c:v>
                </c:pt>
                <c:pt idx="1418">
                  <c:v>84.7517</c:v>
                </c:pt>
                <c:pt idx="1419">
                  <c:v>84.7316</c:v>
                </c:pt>
                <c:pt idx="1420">
                  <c:v>84.711500000000001</c:v>
                </c:pt>
                <c:pt idx="1421">
                  <c:v>84.691500000000005</c:v>
                </c:pt>
                <c:pt idx="1422">
                  <c:v>84.671400000000006</c:v>
                </c:pt>
                <c:pt idx="1423">
                  <c:v>84.651300000000006</c:v>
                </c:pt>
                <c:pt idx="1424">
                  <c:v>84.631200000000007</c:v>
                </c:pt>
                <c:pt idx="1425">
                  <c:v>84.611099999999993</c:v>
                </c:pt>
                <c:pt idx="1426">
                  <c:v>84.590999999999994</c:v>
                </c:pt>
                <c:pt idx="1427">
                  <c:v>84.570899999999995</c:v>
                </c:pt>
                <c:pt idx="1428">
                  <c:v>84.550799999999995</c:v>
                </c:pt>
                <c:pt idx="1429">
                  <c:v>84.530699999999996</c:v>
                </c:pt>
                <c:pt idx="1430">
                  <c:v>84.510599999999997</c:v>
                </c:pt>
                <c:pt idx="1431">
                  <c:v>84.490499999999997</c:v>
                </c:pt>
                <c:pt idx="1432">
                  <c:v>84.470399999999998</c:v>
                </c:pt>
                <c:pt idx="1433">
                  <c:v>84.450299999999999</c:v>
                </c:pt>
                <c:pt idx="1434">
                  <c:v>84.430199999999999</c:v>
                </c:pt>
                <c:pt idx="1435">
                  <c:v>84.41</c:v>
                </c:pt>
                <c:pt idx="1436">
                  <c:v>84.389899999999997</c:v>
                </c:pt>
                <c:pt idx="1437">
                  <c:v>84.369799999999998</c:v>
                </c:pt>
                <c:pt idx="1438">
                  <c:v>84.349699999999999</c:v>
                </c:pt>
                <c:pt idx="1439">
                  <c:v>84.329599999999999</c:v>
                </c:pt>
                <c:pt idx="1440">
                  <c:v>84.309399999999997</c:v>
                </c:pt>
                <c:pt idx="1441">
                  <c:v>84.289299999999997</c:v>
                </c:pt>
                <c:pt idx="1442">
                  <c:v>84.269199999999998</c:v>
                </c:pt>
                <c:pt idx="1443">
                  <c:v>84.248999999999995</c:v>
                </c:pt>
                <c:pt idx="1444">
                  <c:v>84.228899999999996</c:v>
                </c:pt>
                <c:pt idx="1445">
                  <c:v>84.208799999999997</c:v>
                </c:pt>
                <c:pt idx="1446">
                  <c:v>84.188699999999997</c:v>
                </c:pt>
                <c:pt idx="1447">
                  <c:v>84.168499999999995</c:v>
                </c:pt>
                <c:pt idx="1448">
                  <c:v>84.148399999999995</c:v>
                </c:pt>
                <c:pt idx="1449">
                  <c:v>84.128299999999996</c:v>
                </c:pt>
                <c:pt idx="1450">
                  <c:v>84.108099999999993</c:v>
                </c:pt>
                <c:pt idx="1451">
                  <c:v>84.087999999999994</c:v>
                </c:pt>
                <c:pt idx="1452">
                  <c:v>84.067899999999995</c:v>
                </c:pt>
                <c:pt idx="1453">
                  <c:v>84.047799999999995</c:v>
                </c:pt>
                <c:pt idx="1454">
                  <c:v>84.027600000000007</c:v>
                </c:pt>
                <c:pt idx="1455">
                  <c:v>84.007499999999993</c:v>
                </c:pt>
                <c:pt idx="1456">
                  <c:v>83.987399999999994</c:v>
                </c:pt>
                <c:pt idx="1457">
                  <c:v>83.967299999999994</c:v>
                </c:pt>
                <c:pt idx="1458">
                  <c:v>83.947199999999995</c:v>
                </c:pt>
                <c:pt idx="1459">
                  <c:v>83.927099999999996</c:v>
                </c:pt>
                <c:pt idx="1460">
                  <c:v>83.906999999999996</c:v>
                </c:pt>
                <c:pt idx="1461">
                  <c:v>83.886799999999994</c:v>
                </c:pt>
                <c:pt idx="1462">
                  <c:v>83.866699999999994</c:v>
                </c:pt>
                <c:pt idx="1463">
                  <c:v>83.846599999999995</c:v>
                </c:pt>
                <c:pt idx="1464">
                  <c:v>83.826499999999996</c:v>
                </c:pt>
                <c:pt idx="1465">
                  <c:v>83.806399999999996</c:v>
                </c:pt>
                <c:pt idx="1466">
                  <c:v>83.7864</c:v>
                </c:pt>
                <c:pt idx="1467">
                  <c:v>83.766300000000001</c:v>
                </c:pt>
                <c:pt idx="1468">
                  <c:v>83.746200000000002</c:v>
                </c:pt>
                <c:pt idx="1469">
                  <c:v>83.726100000000002</c:v>
                </c:pt>
                <c:pt idx="1470">
                  <c:v>83.706000000000003</c:v>
                </c:pt>
                <c:pt idx="1471">
                  <c:v>83.686000000000007</c:v>
                </c:pt>
                <c:pt idx="1472">
                  <c:v>83.665899999999993</c:v>
                </c:pt>
                <c:pt idx="1473">
                  <c:v>83.645799999999994</c:v>
                </c:pt>
                <c:pt idx="1474">
                  <c:v>83.625799999999998</c:v>
                </c:pt>
                <c:pt idx="1475">
                  <c:v>83.605699999999999</c:v>
                </c:pt>
                <c:pt idx="1476">
                  <c:v>83.585700000000003</c:v>
                </c:pt>
                <c:pt idx="1477">
                  <c:v>83.565600000000003</c:v>
                </c:pt>
                <c:pt idx="1478">
                  <c:v>83.545599999999993</c:v>
                </c:pt>
                <c:pt idx="1479">
                  <c:v>83.525599999999997</c:v>
                </c:pt>
                <c:pt idx="1480">
                  <c:v>83.505600000000001</c:v>
                </c:pt>
                <c:pt idx="1481">
                  <c:v>83.485500000000002</c:v>
                </c:pt>
                <c:pt idx="1482">
                  <c:v>83.465500000000006</c:v>
                </c:pt>
                <c:pt idx="1483">
                  <c:v>83.445499999999996</c:v>
                </c:pt>
                <c:pt idx="1484">
                  <c:v>83.4255</c:v>
                </c:pt>
                <c:pt idx="1485">
                  <c:v>83.405500000000004</c:v>
                </c:pt>
                <c:pt idx="1486">
                  <c:v>83.385599999999997</c:v>
                </c:pt>
                <c:pt idx="1487">
                  <c:v>83.365600000000001</c:v>
                </c:pt>
                <c:pt idx="1488">
                  <c:v>83.345600000000005</c:v>
                </c:pt>
                <c:pt idx="1489">
                  <c:v>83.325699999999998</c:v>
                </c:pt>
                <c:pt idx="1490">
                  <c:v>83.305700000000002</c:v>
                </c:pt>
                <c:pt idx="1491">
                  <c:v>83.285799999999995</c:v>
                </c:pt>
                <c:pt idx="1492">
                  <c:v>83.265799999999999</c:v>
                </c:pt>
                <c:pt idx="1493">
                  <c:v>83.245900000000006</c:v>
                </c:pt>
                <c:pt idx="1494">
                  <c:v>83.225999999999999</c:v>
                </c:pt>
                <c:pt idx="1495">
                  <c:v>83.206100000000006</c:v>
                </c:pt>
                <c:pt idx="1496">
                  <c:v>83.186199999999999</c:v>
                </c:pt>
                <c:pt idx="1497">
                  <c:v>83.166300000000007</c:v>
                </c:pt>
                <c:pt idx="1498">
                  <c:v>83.1464</c:v>
                </c:pt>
                <c:pt idx="1499">
                  <c:v>83.126599999999996</c:v>
                </c:pt>
                <c:pt idx="1500">
                  <c:v>83.106700000000004</c:v>
                </c:pt>
                <c:pt idx="1501">
                  <c:v>83.0869</c:v>
                </c:pt>
                <c:pt idx="1502">
                  <c:v>83.066999999999993</c:v>
                </c:pt>
                <c:pt idx="1503">
                  <c:v>83.047200000000004</c:v>
                </c:pt>
                <c:pt idx="1504">
                  <c:v>83.0274</c:v>
                </c:pt>
                <c:pt idx="1505">
                  <c:v>83.007599999999996</c:v>
                </c:pt>
                <c:pt idx="1506">
                  <c:v>82.987799999999993</c:v>
                </c:pt>
                <c:pt idx="1507">
                  <c:v>82.968000000000004</c:v>
                </c:pt>
                <c:pt idx="1508">
                  <c:v>82.9482</c:v>
                </c:pt>
                <c:pt idx="1509">
                  <c:v>82.9285</c:v>
                </c:pt>
                <c:pt idx="1510">
                  <c:v>82.908699999999996</c:v>
                </c:pt>
                <c:pt idx="1511">
                  <c:v>82.888999999999996</c:v>
                </c:pt>
                <c:pt idx="1512">
                  <c:v>82.869299999999996</c:v>
                </c:pt>
                <c:pt idx="1513">
                  <c:v>82.849500000000006</c:v>
                </c:pt>
                <c:pt idx="1514">
                  <c:v>82.829899999999995</c:v>
                </c:pt>
                <c:pt idx="1515">
                  <c:v>82.810199999999995</c:v>
                </c:pt>
                <c:pt idx="1516">
                  <c:v>82.790499999999994</c:v>
                </c:pt>
                <c:pt idx="1517">
                  <c:v>82.770799999999994</c:v>
                </c:pt>
                <c:pt idx="1518">
                  <c:v>82.751199999999997</c:v>
                </c:pt>
                <c:pt idx="1519">
                  <c:v>82.7316</c:v>
                </c:pt>
                <c:pt idx="1520">
                  <c:v>82.712000000000003</c:v>
                </c:pt>
                <c:pt idx="1521">
                  <c:v>82.692300000000003</c:v>
                </c:pt>
                <c:pt idx="1522">
                  <c:v>82.672799999999995</c:v>
                </c:pt>
                <c:pt idx="1523">
                  <c:v>82.653199999999998</c:v>
                </c:pt>
                <c:pt idx="1524">
                  <c:v>82.633600000000001</c:v>
                </c:pt>
                <c:pt idx="1525">
                  <c:v>82.614099999999993</c:v>
                </c:pt>
                <c:pt idx="1526">
                  <c:v>82.594499999999996</c:v>
                </c:pt>
                <c:pt idx="1527">
                  <c:v>82.575000000000003</c:v>
                </c:pt>
                <c:pt idx="1528">
                  <c:v>82.555499999999995</c:v>
                </c:pt>
                <c:pt idx="1529">
                  <c:v>82.536000000000001</c:v>
                </c:pt>
                <c:pt idx="1530">
                  <c:v>82.516499999999994</c:v>
                </c:pt>
                <c:pt idx="1531">
                  <c:v>82.497100000000003</c:v>
                </c:pt>
                <c:pt idx="1532">
                  <c:v>82.477699999999999</c:v>
                </c:pt>
                <c:pt idx="1533">
                  <c:v>82.458200000000005</c:v>
                </c:pt>
                <c:pt idx="1534">
                  <c:v>82.438800000000001</c:v>
                </c:pt>
                <c:pt idx="1535">
                  <c:v>82.419399999999996</c:v>
                </c:pt>
                <c:pt idx="1536">
                  <c:v>82.4</c:v>
                </c:pt>
                <c:pt idx="1537">
                  <c:v>82.380700000000004</c:v>
                </c:pt>
                <c:pt idx="1538">
                  <c:v>82.3613</c:v>
                </c:pt>
                <c:pt idx="1539">
                  <c:v>82.341999999999999</c:v>
                </c:pt>
                <c:pt idx="1540">
                  <c:v>82.322699999999998</c:v>
                </c:pt>
                <c:pt idx="1541">
                  <c:v>82.303399999999996</c:v>
                </c:pt>
                <c:pt idx="1542">
                  <c:v>82.284099999999995</c:v>
                </c:pt>
                <c:pt idx="1543">
                  <c:v>82.264899999999997</c:v>
                </c:pt>
                <c:pt idx="1544">
                  <c:v>82.245599999999996</c:v>
                </c:pt>
                <c:pt idx="1545">
                  <c:v>82.226399999999998</c:v>
                </c:pt>
                <c:pt idx="1546">
                  <c:v>82.2072</c:v>
                </c:pt>
                <c:pt idx="1547">
                  <c:v>82.188000000000002</c:v>
                </c:pt>
                <c:pt idx="1548">
                  <c:v>82.168800000000005</c:v>
                </c:pt>
                <c:pt idx="1549">
                  <c:v>82.149699999999996</c:v>
                </c:pt>
                <c:pt idx="1550">
                  <c:v>82.130499999999998</c:v>
                </c:pt>
                <c:pt idx="1551">
                  <c:v>82.111400000000003</c:v>
                </c:pt>
                <c:pt idx="1552">
                  <c:v>82.092299999999994</c:v>
                </c:pt>
                <c:pt idx="1553">
                  <c:v>82.0732</c:v>
                </c:pt>
                <c:pt idx="1554">
                  <c:v>82.054100000000005</c:v>
                </c:pt>
                <c:pt idx="1555">
                  <c:v>82.0351</c:v>
                </c:pt>
                <c:pt idx="1556">
                  <c:v>82.016099999999994</c:v>
                </c:pt>
                <c:pt idx="1557">
                  <c:v>81.997100000000003</c:v>
                </c:pt>
                <c:pt idx="1558">
                  <c:v>81.978099999999998</c:v>
                </c:pt>
                <c:pt idx="1559">
                  <c:v>81.959100000000007</c:v>
                </c:pt>
                <c:pt idx="1560">
                  <c:v>81.940200000000004</c:v>
                </c:pt>
                <c:pt idx="1561">
                  <c:v>81.921199999999999</c:v>
                </c:pt>
                <c:pt idx="1562">
                  <c:v>81.902299999999997</c:v>
                </c:pt>
                <c:pt idx="1563">
                  <c:v>81.883399999999995</c:v>
                </c:pt>
                <c:pt idx="1564">
                  <c:v>81.864500000000007</c:v>
                </c:pt>
                <c:pt idx="1565">
                  <c:v>81.845699999999994</c:v>
                </c:pt>
                <c:pt idx="1566">
                  <c:v>81.826800000000006</c:v>
                </c:pt>
                <c:pt idx="1567">
                  <c:v>81.808000000000007</c:v>
                </c:pt>
                <c:pt idx="1568">
                  <c:v>81.789199999999994</c:v>
                </c:pt>
                <c:pt idx="1569">
                  <c:v>81.770499999999998</c:v>
                </c:pt>
                <c:pt idx="1570">
                  <c:v>81.7517</c:v>
                </c:pt>
                <c:pt idx="1571">
                  <c:v>81.733000000000004</c:v>
                </c:pt>
                <c:pt idx="1572">
                  <c:v>81.714200000000005</c:v>
                </c:pt>
                <c:pt idx="1573">
                  <c:v>81.695499999999996</c:v>
                </c:pt>
                <c:pt idx="1574">
                  <c:v>81.676900000000003</c:v>
                </c:pt>
                <c:pt idx="1575">
                  <c:v>81.658199999999994</c:v>
                </c:pt>
                <c:pt idx="1576">
                  <c:v>81.639600000000002</c:v>
                </c:pt>
                <c:pt idx="1577">
                  <c:v>81.620999999999995</c:v>
                </c:pt>
                <c:pt idx="1578">
                  <c:v>81.602400000000003</c:v>
                </c:pt>
                <c:pt idx="1579">
                  <c:v>81.583799999999997</c:v>
                </c:pt>
                <c:pt idx="1580">
                  <c:v>81.565200000000004</c:v>
                </c:pt>
                <c:pt idx="1581">
                  <c:v>81.546700000000001</c:v>
                </c:pt>
                <c:pt idx="1582">
                  <c:v>81.528199999999998</c:v>
                </c:pt>
                <c:pt idx="1583">
                  <c:v>81.509699999999995</c:v>
                </c:pt>
                <c:pt idx="1584">
                  <c:v>81.491200000000006</c:v>
                </c:pt>
                <c:pt idx="1585">
                  <c:v>81.472800000000007</c:v>
                </c:pt>
                <c:pt idx="1586">
                  <c:v>81.454400000000007</c:v>
                </c:pt>
                <c:pt idx="1587">
                  <c:v>81.436000000000007</c:v>
                </c:pt>
                <c:pt idx="1588">
                  <c:v>81.417599999999993</c:v>
                </c:pt>
                <c:pt idx="1589">
                  <c:v>81.399199999999993</c:v>
                </c:pt>
                <c:pt idx="1590">
                  <c:v>81.380899999999997</c:v>
                </c:pt>
                <c:pt idx="1591">
                  <c:v>81.3626</c:v>
                </c:pt>
                <c:pt idx="1592">
                  <c:v>81.344300000000004</c:v>
                </c:pt>
                <c:pt idx="1593">
                  <c:v>81.325999999999993</c:v>
                </c:pt>
                <c:pt idx="1594">
                  <c:v>81.307699999999997</c:v>
                </c:pt>
                <c:pt idx="1595">
                  <c:v>81.289500000000004</c:v>
                </c:pt>
                <c:pt idx="1596">
                  <c:v>81.271299999999997</c:v>
                </c:pt>
                <c:pt idx="1597">
                  <c:v>81.253100000000003</c:v>
                </c:pt>
                <c:pt idx="1598">
                  <c:v>81.234899999999996</c:v>
                </c:pt>
                <c:pt idx="1599">
                  <c:v>81.216800000000006</c:v>
                </c:pt>
                <c:pt idx="1600">
                  <c:v>81.198599999999999</c:v>
                </c:pt>
                <c:pt idx="1601">
                  <c:v>81.180499999999995</c:v>
                </c:pt>
                <c:pt idx="1602">
                  <c:v>81.162400000000005</c:v>
                </c:pt>
                <c:pt idx="1603">
                  <c:v>81.144400000000005</c:v>
                </c:pt>
                <c:pt idx="1604">
                  <c:v>81.126300000000001</c:v>
                </c:pt>
                <c:pt idx="1605">
                  <c:v>81.1083</c:v>
                </c:pt>
                <c:pt idx="1606">
                  <c:v>81.090299999999999</c:v>
                </c:pt>
                <c:pt idx="1607">
                  <c:v>81.072299999999998</c:v>
                </c:pt>
                <c:pt idx="1608">
                  <c:v>81.054400000000001</c:v>
                </c:pt>
                <c:pt idx="1609">
                  <c:v>81.0364</c:v>
                </c:pt>
                <c:pt idx="1610">
                  <c:v>81.018500000000003</c:v>
                </c:pt>
                <c:pt idx="1611">
                  <c:v>81.000600000000006</c:v>
                </c:pt>
                <c:pt idx="1612">
                  <c:v>80.982799999999997</c:v>
                </c:pt>
                <c:pt idx="1613">
                  <c:v>80.9649</c:v>
                </c:pt>
                <c:pt idx="1614">
                  <c:v>80.947100000000006</c:v>
                </c:pt>
                <c:pt idx="1615">
                  <c:v>80.929299999999998</c:v>
                </c:pt>
                <c:pt idx="1616">
                  <c:v>80.911500000000004</c:v>
                </c:pt>
                <c:pt idx="1617">
                  <c:v>80.893799999999999</c:v>
                </c:pt>
                <c:pt idx="1618">
                  <c:v>80.876000000000005</c:v>
                </c:pt>
                <c:pt idx="1619">
                  <c:v>80.8583</c:v>
                </c:pt>
                <c:pt idx="1620">
                  <c:v>80.840599999999995</c:v>
                </c:pt>
                <c:pt idx="1621">
                  <c:v>80.822999999999993</c:v>
                </c:pt>
                <c:pt idx="1622">
                  <c:v>80.805300000000003</c:v>
                </c:pt>
                <c:pt idx="1623">
                  <c:v>80.787700000000001</c:v>
                </c:pt>
                <c:pt idx="1624">
                  <c:v>80.770099999999999</c:v>
                </c:pt>
                <c:pt idx="1625">
                  <c:v>80.752499999999998</c:v>
                </c:pt>
                <c:pt idx="1626">
                  <c:v>80.734899999999996</c:v>
                </c:pt>
                <c:pt idx="1627">
                  <c:v>80.717399999999998</c:v>
                </c:pt>
                <c:pt idx="1628">
                  <c:v>80.6999</c:v>
                </c:pt>
                <c:pt idx="1629">
                  <c:v>80.682400000000001</c:v>
                </c:pt>
                <c:pt idx="1630">
                  <c:v>80.664900000000003</c:v>
                </c:pt>
                <c:pt idx="1631">
                  <c:v>80.647400000000005</c:v>
                </c:pt>
                <c:pt idx="1632">
                  <c:v>80.63</c:v>
                </c:pt>
                <c:pt idx="1633">
                  <c:v>80.6126</c:v>
                </c:pt>
                <c:pt idx="1634">
                  <c:v>80.595200000000006</c:v>
                </c:pt>
                <c:pt idx="1635">
                  <c:v>80.577799999999996</c:v>
                </c:pt>
                <c:pt idx="1636">
                  <c:v>80.560500000000005</c:v>
                </c:pt>
                <c:pt idx="1637">
                  <c:v>80.543199999999999</c:v>
                </c:pt>
                <c:pt idx="1638">
                  <c:v>80.525899999999993</c:v>
                </c:pt>
                <c:pt idx="1639">
                  <c:v>80.508600000000001</c:v>
                </c:pt>
                <c:pt idx="1640">
                  <c:v>80.491299999999995</c:v>
                </c:pt>
                <c:pt idx="1641">
                  <c:v>80.474100000000007</c:v>
                </c:pt>
                <c:pt idx="1642">
                  <c:v>80.456900000000005</c:v>
                </c:pt>
                <c:pt idx="1643">
                  <c:v>80.439700000000002</c:v>
                </c:pt>
                <c:pt idx="1644">
                  <c:v>80.422499999999999</c:v>
                </c:pt>
                <c:pt idx="1645">
                  <c:v>80.405299999999997</c:v>
                </c:pt>
                <c:pt idx="1646">
                  <c:v>80.388199999999998</c:v>
                </c:pt>
                <c:pt idx="1647">
                  <c:v>80.371099999999998</c:v>
                </c:pt>
                <c:pt idx="1648">
                  <c:v>80.353999999999999</c:v>
                </c:pt>
                <c:pt idx="1649">
                  <c:v>80.3369</c:v>
                </c:pt>
                <c:pt idx="1650">
                  <c:v>80.319900000000004</c:v>
                </c:pt>
                <c:pt idx="1651">
                  <c:v>80.302899999999994</c:v>
                </c:pt>
                <c:pt idx="1652">
                  <c:v>80.285899999999998</c:v>
                </c:pt>
                <c:pt idx="1653">
                  <c:v>80.268900000000002</c:v>
                </c:pt>
                <c:pt idx="1654">
                  <c:v>80.251900000000006</c:v>
                </c:pt>
                <c:pt idx="1655">
                  <c:v>80.234999999999999</c:v>
                </c:pt>
                <c:pt idx="1656">
                  <c:v>80.218100000000007</c:v>
                </c:pt>
                <c:pt idx="1657">
                  <c:v>80.2012</c:v>
                </c:pt>
                <c:pt idx="1658">
                  <c:v>80.184299999999993</c:v>
                </c:pt>
                <c:pt idx="1659">
                  <c:v>80.167400000000001</c:v>
                </c:pt>
                <c:pt idx="1660">
                  <c:v>80.150599999999997</c:v>
                </c:pt>
                <c:pt idx="1661">
                  <c:v>80.133799999999994</c:v>
                </c:pt>
                <c:pt idx="1662">
                  <c:v>80.117000000000004</c:v>
                </c:pt>
                <c:pt idx="1663">
                  <c:v>80.100200000000001</c:v>
                </c:pt>
                <c:pt idx="1664">
                  <c:v>80.083500000000001</c:v>
                </c:pt>
                <c:pt idx="1665">
                  <c:v>80.066800000000001</c:v>
                </c:pt>
                <c:pt idx="1666">
                  <c:v>80.0501</c:v>
                </c:pt>
                <c:pt idx="1667">
                  <c:v>80.0334</c:v>
                </c:pt>
                <c:pt idx="1668">
                  <c:v>80.0167</c:v>
                </c:pt>
                <c:pt idx="1669">
                  <c:v>80.000100000000003</c:v>
                </c:pt>
                <c:pt idx="1670">
                  <c:v>79.983500000000006</c:v>
                </c:pt>
                <c:pt idx="1671">
                  <c:v>79.966899999999995</c:v>
                </c:pt>
                <c:pt idx="1672">
                  <c:v>79.950299999999999</c:v>
                </c:pt>
                <c:pt idx="1673">
                  <c:v>79.933700000000002</c:v>
                </c:pt>
                <c:pt idx="1674">
                  <c:v>79.917199999999994</c:v>
                </c:pt>
                <c:pt idx="1675">
                  <c:v>79.900700000000001</c:v>
                </c:pt>
                <c:pt idx="1676">
                  <c:v>79.884200000000007</c:v>
                </c:pt>
                <c:pt idx="1677">
                  <c:v>79.867699999999999</c:v>
                </c:pt>
                <c:pt idx="1678">
                  <c:v>79.851200000000006</c:v>
                </c:pt>
                <c:pt idx="1679">
                  <c:v>79.834800000000001</c:v>
                </c:pt>
                <c:pt idx="1680">
                  <c:v>79.818399999999997</c:v>
                </c:pt>
                <c:pt idx="1681">
                  <c:v>79.802000000000007</c:v>
                </c:pt>
                <c:pt idx="1682">
                  <c:v>79.785700000000006</c:v>
                </c:pt>
                <c:pt idx="1683">
                  <c:v>79.769300000000001</c:v>
                </c:pt>
                <c:pt idx="1684">
                  <c:v>79.753</c:v>
                </c:pt>
                <c:pt idx="1685">
                  <c:v>79.736699999999999</c:v>
                </c:pt>
                <c:pt idx="1686">
                  <c:v>79.720399999999998</c:v>
                </c:pt>
                <c:pt idx="1687">
                  <c:v>79.704099999999997</c:v>
                </c:pt>
                <c:pt idx="1688">
                  <c:v>79.687899999999999</c:v>
                </c:pt>
                <c:pt idx="1689">
                  <c:v>79.671700000000001</c:v>
                </c:pt>
                <c:pt idx="1690">
                  <c:v>79.6554</c:v>
                </c:pt>
                <c:pt idx="1691">
                  <c:v>79.639300000000006</c:v>
                </c:pt>
                <c:pt idx="1692">
                  <c:v>79.623099999999994</c:v>
                </c:pt>
                <c:pt idx="1693">
                  <c:v>79.606999999999999</c:v>
                </c:pt>
                <c:pt idx="1694">
                  <c:v>79.590800000000002</c:v>
                </c:pt>
                <c:pt idx="1695">
                  <c:v>79.574700000000007</c:v>
                </c:pt>
                <c:pt idx="1696">
                  <c:v>79.558700000000002</c:v>
                </c:pt>
                <c:pt idx="1697">
                  <c:v>79.542599999999993</c:v>
                </c:pt>
                <c:pt idx="1698">
                  <c:v>79.526600000000002</c:v>
                </c:pt>
                <c:pt idx="1699">
                  <c:v>79.510499999999993</c:v>
                </c:pt>
                <c:pt idx="1700">
                  <c:v>79.494500000000002</c:v>
                </c:pt>
                <c:pt idx="1701">
                  <c:v>79.4786</c:v>
                </c:pt>
                <c:pt idx="1702">
                  <c:v>79.462599999999995</c:v>
                </c:pt>
                <c:pt idx="1703">
                  <c:v>79.446700000000007</c:v>
                </c:pt>
                <c:pt idx="1704">
                  <c:v>79.430700000000002</c:v>
                </c:pt>
                <c:pt idx="1705">
                  <c:v>79.4148</c:v>
                </c:pt>
                <c:pt idx="1706">
                  <c:v>79.399000000000001</c:v>
                </c:pt>
                <c:pt idx="1707">
                  <c:v>79.383099999999999</c:v>
                </c:pt>
                <c:pt idx="1708">
                  <c:v>79.3673</c:v>
                </c:pt>
                <c:pt idx="1709">
                  <c:v>79.351399999999998</c:v>
                </c:pt>
                <c:pt idx="1710">
                  <c:v>79.335599999999999</c:v>
                </c:pt>
                <c:pt idx="1711">
                  <c:v>79.319900000000004</c:v>
                </c:pt>
                <c:pt idx="1712">
                  <c:v>79.304100000000005</c:v>
                </c:pt>
                <c:pt idx="1713">
                  <c:v>79.288300000000007</c:v>
                </c:pt>
                <c:pt idx="1714">
                  <c:v>79.272599999999997</c:v>
                </c:pt>
                <c:pt idx="1715">
                  <c:v>79.256900000000002</c:v>
                </c:pt>
                <c:pt idx="1716">
                  <c:v>79.241200000000006</c:v>
                </c:pt>
                <c:pt idx="1717">
                  <c:v>79.2256</c:v>
                </c:pt>
                <c:pt idx="1718">
                  <c:v>79.209900000000005</c:v>
                </c:pt>
                <c:pt idx="1719">
                  <c:v>79.194299999999998</c:v>
                </c:pt>
                <c:pt idx="1720">
                  <c:v>79.178700000000006</c:v>
                </c:pt>
                <c:pt idx="1721">
                  <c:v>79.1631</c:v>
                </c:pt>
                <c:pt idx="1722">
                  <c:v>79.147499999999994</c:v>
                </c:pt>
                <c:pt idx="1723">
                  <c:v>79.132000000000005</c:v>
                </c:pt>
                <c:pt idx="1724">
                  <c:v>79.116500000000002</c:v>
                </c:pt>
                <c:pt idx="1725">
                  <c:v>79.100999999999999</c:v>
                </c:pt>
                <c:pt idx="1726">
                  <c:v>79.085499999999996</c:v>
                </c:pt>
                <c:pt idx="1727">
                  <c:v>79.069999999999993</c:v>
                </c:pt>
                <c:pt idx="1728">
                  <c:v>79.054500000000004</c:v>
                </c:pt>
                <c:pt idx="1729">
                  <c:v>79.039100000000005</c:v>
                </c:pt>
                <c:pt idx="1730">
                  <c:v>79.023700000000005</c:v>
                </c:pt>
                <c:pt idx="1731">
                  <c:v>79.008300000000006</c:v>
                </c:pt>
                <c:pt idx="1732">
                  <c:v>78.992900000000006</c:v>
                </c:pt>
                <c:pt idx="1733">
                  <c:v>78.977500000000006</c:v>
                </c:pt>
                <c:pt idx="1734">
                  <c:v>78.962199999999996</c:v>
                </c:pt>
                <c:pt idx="1735">
                  <c:v>78.946899999999999</c:v>
                </c:pt>
                <c:pt idx="1736">
                  <c:v>78.931600000000003</c:v>
                </c:pt>
                <c:pt idx="1737">
                  <c:v>78.916300000000007</c:v>
                </c:pt>
                <c:pt idx="1738">
                  <c:v>78.900999999999996</c:v>
                </c:pt>
                <c:pt idx="1739">
                  <c:v>78.885800000000003</c:v>
                </c:pt>
                <c:pt idx="1740">
                  <c:v>78.870500000000007</c:v>
                </c:pt>
                <c:pt idx="1741">
                  <c:v>78.8553</c:v>
                </c:pt>
                <c:pt idx="1742">
                  <c:v>78.840100000000007</c:v>
                </c:pt>
                <c:pt idx="1743">
                  <c:v>78.825000000000003</c:v>
                </c:pt>
                <c:pt idx="1744">
                  <c:v>78.809799999999996</c:v>
                </c:pt>
                <c:pt idx="1745">
                  <c:v>78.794700000000006</c:v>
                </c:pt>
                <c:pt idx="1746">
                  <c:v>78.779499999999999</c:v>
                </c:pt>
                <c:pt idx="1747">
                  <c:v>78.764399999999995</c:v>
                </c:pt>
                <c:pt idx="1748">
                  <c:v>78.749300000000005</c:v>
                </c:pt>
                <c:pt idx="1749">
                  <c:v>78.734300000000005</c:v>
                </c:pt>
                <c:pt idx="1750">
                  <c:v>78.719200000000001</c:v>
                </c:pt>
                <c:pt idx="1751">
                  <c:v>78.7042</c:v>
                </c:pt>
                <c:pt idx="1752">
                  <c:v>78.689099999999996</c:v>
                </c:pt>
                <c:pt idx="1753">
                  <c:v>78.674099999999996</c:v>
                </c:pt>
                <c:pt idx="1754">
                  <c:v>78.659099999999995</c:v>
                </c:pt>
                <c:pt idx="1755">
                  <c:v>78.644199999999998</c:v>
                </c:pt>
                <c:pt idx="1756">
                  <c:v>78.629199999999997</c:v>
                </c:pt>
                <c:pt idx="1757">
                  <c:v>78.6143</c:v>
                </c:pt>
                <c:pt idx="1758">
                  <c:v>78.599400000000003</c:v>
                </c:pt>
                <c:pt idx="1759">
                  <c:v>78.584500000000006</c:v>
                </c:pt>
                <c:pt idx="1760">
                  <c:v>78.569599999999994</c:v>
                </c:pt>
                <c:pt idx="1761">
                  <c:v>78.554699999999997</c:v>
                </c:pt>
                <c:pt idx="1762">
                  <c:v>78.5398</c:v>
                </c:pt>
                <c:pt idx="1763">
                  <c:v>78.525000000000006</c:v>
                </c:pt>
                <c:pt idx="1764">
                  <c:v>78.510199999999998</c:v>
                </c:pt>
                <c:pt idx="1765">
                  <c:v>78.495400000000004</c:v>
                </c:pt>
                <c:pt idx="1766">
                  <c:v>78.480599999999995</c:v>
                </c:pt>
                <c:pt idx="1767">
                  <c:v>78.465800000000002</c:v>
                </c:pt>
                <c:pt idx="1768">
                  <c:v>78.450999999999993</c:v>
                </c:pt>
                <c:pt idx="1769">
                  <c:v>78.436300000000003</c:v>
                </c:pt>
                <c:pt idx="1770">
                  <c:v>78.421599999999998</c:v>
                </c:pt>
                <c:pt idx="1771">
                  <c:v>78.406800000000004</c:v>
                </c:pt>
                <c:pt idx="1772">
                  <c:v>78.392099999999999</c:v>
                </c:pt>
                <c:pt idx="1773">
                  <c:v>78.377499999999998</c:v>
                </c:pt>
                <c:pt idx="1774">
                  <c:v>78.362799999999993</c:v>
                </c:pt>
                <c:pt idx="1775">
                  <c:v>78.348100000000002</c:v>
                </c:pt>
                <c:pt idx="1776">
                  <c:v>78.333500000000001</c:v>
                </c:pt>
                <c:pt idx="1777">
                  <c:v>78.318899999999999</c:v>
                </c:pt>
                <c:pt idx="1778">
                  <c:v>78.304299999999998</c:v>
                </c:pt>
                <c:pt idx="1779">
                  <c:v>78.289699999999996</c:v>
                </c:pt>
                <c:pt idx="1780">
                  <c:v>78.275099999999995</c:v>
                </c:pt>
                <c:pt idx="1781">
                  <c:v>78.260499999999993</c:v>
                </c:pt>
                <c:pt idx="1782">
                  <c:v>78.245999999999995</c:v>
                </c:pt>
                <c:pt idx="1783">
                  <c:v>78.231399999999994</c:v>
                </c:pt>
                <c:pt idx="1784">
                  <c:v>78.216899999999995</c:v>
                </c:pt>
                <c:pt idx="1785">
                  <c:v>78.202399999999997</c:v>
                </c:pt>
                <c:pt idx="1786">
                  <c:v>78.187899999999999</c:v>
                </c:pt>
                <c:pt idx="1787">
                  <c:v>78.173400000000001</c:v>
                </c:pt>
                <c:pt idx="1788">
                  <c:v>78.158900000000003</c:v>
                </c:pt>
                <c:pt idx="1789">
                  <c:v>78.144499999999994</c:v>
                </c:pt>
                <c:pt idx="1790">
                  <c:v>78.13</c:v>
                </c:pt>
                <c:pt idx="1791">
                  <c:v>78.115600000000001</c:v>
                </c:pt>
                <c:pt idx="1792">
                  <c:v>78.101200000000006</c:v>
                </c:pt>
                <c:pt idx="1793">
                  <c:v>78.086799999999997</c:v>
                </c:pt>
                <c:pt idx="1794">
                  <c:v>78.072400000000002</c:v>
                </c:pt>
                <c:pt idx="1795">
                  <c:v>78.058000000000007</c:v>
                </c:pt>
                <c:pt idx="1796">
                  <c:v>78.043599999999998</c:v>
                </c:pt>
                <c:pt idx="1797">
                  <c:v>78.029300000000006</c:v>
                </c:pt>
                <c:pt idx="1798">
                  <c:v>78.014899999999997</c:v>
                </c:pt>
                <c:pt idx="1799">
                  <c:v>78.000600000000006</c:v>
                </c:pt>
                <c:pt idx="1800">
                  <c:v>77.9863</c:v>
                </c:pt>
                <c:pt idx="1801">
                  <c:v>77.971999999999994</c:v>
                </c:pt>
                <c:pt idx="1802">
                  <c:v>77.957700000000003</c:v>
                </c:pt>
                <c:pt idx="1803">
                  <c:v>77.943399999999997</c:v>
                </c:pt>
                <c:pt idx="1804">
                  <c:v>77.929199999999994</c:v>
                </c:pt>
                <c:pt idx="1805">
                  <c:v>77.914900000000003</c:v>
                </c:pt>
                <c:pt idx="1806">
                  <c:v>77.900700000000001</c:v>
                </c:pt>
                <c:pt idx="1807">
                  <c:v>77.886399999999995</c:v>
                </c:pt>
                <c:pt idx="1808">
                  <c:v>77.872200000000007</c:v>
                </c:pt>
                <c:pt idx="1809">
                  <c:v>77.858000000000004</c:v>
                </c:pt>
                <c:pt idx="1810">
                  <c:v>77.843800000000002</c:v>
                </c:pt>
                <c:pt idx="1811">
                  <c:v>77.829599999999999</c:v>
                </c:pt>
                <c:pt idx="1812">
                  <c:v>77.8155</c:v>
                </c:pt>
                <c:pt idx="1813">
                  <c:v>77.801299999999998</c:v>
                </c:pt>
                <c:pt idx="1814">
                  <c:v>77.787199999999999</c:v>
                </c:pt>
                <c:pt idx="1815">
                  <c:v>77.772999999999996</c:v>
                </c:pt>
                <c:pt idx="1816">
                  <c:v>77.758899999999997</c:v>
                </c:pt>
                <c:pt idx="1817">
                  <c:v>77.744799999999998</c:v>
                </c:pt>
                <c:pt idx="1818">
                  <c:v>77.730699999999999</c:v>
                </c:pt>
                <c:pt idx="1819">
                  <c:v>77.7166</c:v>
                </c:pt>
                <c:pt idx="1820">
                  <c:v>77.702500000000001</c:v>
                </c:pt>
                <c:pt idx="1821">
                  <c:v>77.688500000000005</c:v>
                </c:pt>
                <c:pt idx="1822">
                  <c:v>77.674400000000006</c:v>
                </c:pt>
                <c:pt idx="1823">
                  <c:v>77.660300000000007</c:v>
                </c:pt>
                <c:pt idx="1824">
                  <c:v>77.646299999999997</c:v>
                </c:pt>
                <c:pt idx="1825">
                  <c:v>77.632300000000001</c:v>
                </c:pt>
                <c:pt idx="1826">
                  <c:v>77.618300000000005</c:v>
                </c:pt>
                <c:pt idx="1827">
                  <c:v>77.604299999999995</c:v>
                </c:pt>
                <c:pt idx="1828">
                  <c:v>77.590299999999999</c:v>
                </c:pt>
                <c:pt idx="1829">
                  <c:v>77.576300000000003</c:v>
                </c:pt>
                <c:pt idx="1830">
                  <c:v>77.562299999999993</c:v>
                </c:pt>
                <c:pt idx="1831">
                  <c:v>77.548400000000001</c:v>
                </c:pt>
                <c:pt idx="1832">
                  <c:v>77.534400000000005</c:v>
                </c:pt>
                <c:pt idx="1833">
                  <c:v>77.520499999999998</c:v>
                </c:pt>
                <c:pt idx="1834">
                  <c:v>77.506500000000003</c:v>
                </c:pt>
                <c:pt idx="1835">
                  <c:v>77.492599999999996</c:v>
                </c:pt>
                <c:pt idx="1836">
                  <c:v>77.478700000000003</c:v>
                </c:pt>
                <c:pt idx="1837">
                  <c:v>77.464799999999997</c:v>
                </c:pt>
                <c:pt idx="1838">
                  <c:v>77.450900000000004</c:v>
                </c:pt>
                <c:pt idx="1839">
                  <c:v>77.436999999999998</c:v>
                </c:pt>
                <c:pt idx="1840">
                  <c:v>77.423100000000005</c:v>
                </c:pt>
                <c:pt idx="1841">
                  <c:v>77.409300000000002</c:v>
                </c:pt>
                <c:pt idx="1842">
                  <c:v>77.395399999999995</c:v>
                </c:pt>
                <c:pt idx="1843">
                  <c:v>77.381600000000006</c:v>
                </c:pt>
                <c:pt idx="1844">
                  <c:v>77.367800000000003</c:v>
                </c:pt>
                <c:pt idx="1845">
                  <c:v>77.353899999999996</c:v>
                </c:pt>
                <c:pt idx="1846">
                  <c:v>77.340100000000007</c:v>
                </c:pt>
                <c:pt idx="1847">
                  <c:v>77.326300000000003</c:v>
                </c:pt>
                <c:pt idx="1848">
                  <c:v>77.3125</c:v>
                </c:pt>
                <c:pt idx="1849">
                  <c:v>77.298699999999997</c:v>
                </c:pt>
                <c:pt idx="1850">
                  <c:v>77.284999999999997</c:v>
                </c:pt>
                <c:pt idx="1851">
                  <c:v>77.271199999999993</c:v>
                </c:pt>
                <c:pt idx="1852">
                  <c:v>77.257400000000004</c:v>
                </c:pt>
                <c:pt idx="1853">
                  <c:v>77.243700000000004</c:v>
                </c:pt>
                <c:pt idx="1854">
                  <c:v>77.229900000000001</c:v>
                </c:pt>
                <c:pt idx="1855">
                  <c:v>77.216200000000001</c:v>
                </c:pt>
                <c:pt idx="1856">
                  <c:v>77.202500000000001</c:v>
                </c:pt>
                <c:pt idx="1857">
                  <c:v>77.188800000000001</c:v>
                </c:pt>
                <c:pt idx="1858">
                  <c:v>77.1751</c:v>
                </c:pt>
                <c:pt idx="1859">
                  <c:v>77.1614</c:v>
                </c:pt>
                <c:pt idx="1860">
                  <c:v>77.1477</c:v>
                </c:pt>
                <c:pt idx="1861">
                  <c:v>77.134</c:v>
                </c:pt>
                <c:pt idx="1862">
                  <c:v>77.1203</c:v>
                </c:pt>
                <c:pt idx="1863">
                  <c:v>77.106700000000004</c:v>
                </c:pt>
                <c:pt idx="1864">
                  <c:v>77.093000000000004</c:v>
                </c:pt>
                <c:pt idx="1865">
                  <c:v>77.079400000000007</c:v>
                </c:pt>
                <c:pt idx="1866">
                  <c:v>77.065799999999996</c:v>
                </c:pt>
                <c:pt idx="1867">
                  <c:v>77.052099999999996</c:v>
                </c:pt>
                <c:pt idx="1868">
                  <c:v>77.038499999999999</c:v>
                </c:pt>
                <c:pt idx="1869">
                  <c:v>77.024900000000002</c:v>
                </c:pt>
                <c:pt idx="1870">
                  <c:v>77.011300000000006</c:v>
                </c:pt>
                <c:pt idx="1871">
                  <c:v>76.997699999999995</c:v>
                </c:pt>
                <c:pt idx="1872">
                  <c:v>76.984099999999998</c:v>
                </c:pt>
                <c:pt idx="1873">
                  <c:v>76.970600000000005</c:v>
                </c:pt>
                <c:pt idx="1874">
                  <c:v>76.956999999999994</c:v>
                </c:pt>
                <c:pt idx="1875">
                  <c:v>76.943399999999997</c:v>
                </c:pt>
                <c:pt idx="1876">
                  <c:v>76.929900000000004</c:v>
                </c:pt>
                <c:pt idx="1877">
                  <c:v>76.916399999999996</c:v>
                </c:pt>
                <c:pt idx="1878">
                  <c:v>76.902799999999999</c:v>
                </c:pt>
                <c:pt idx="1879">
                  <c:v>76.889300000000006</c:v>
                </c:pt>
                <c:pt idx="1880">
                  <c:v>76.875799999999998</c:v>
                </c:pt>
                <c:pt idx="1881">
                  <c:v>76.862300000000005</c:v>
                </c:pt>
                <c:pt idx="1882">
                  <c:v>76.848799999999997</c:v>
                </c:pt>
                <c:pt idx="1883">
                  <c:v>76.835300000000004</c:v>
                </c:pt>
                <c:pt idx="1884">
                  <c:v>76.821799999999996</c:v>
                </c:pt>
                <c:pt idx="1885">
                  <c:v>76.808400000000006</c:v>
                </c:pt>
                <c:pt idx="1886">
                  <c:v>76.794899999999998</c:v>
                </c:pt>
                <c:pt idx="1887">
                  <c:v>76.781499999999994</c:v>
                </c:pt>
                <c:pt idx="1888">
                  <c:v>76.768000000000001</c:v>
                </c:pt>
                <c:pt idx="1889">
                  <c:v>76.754599999999996</c:v>
                </c:pt>
                <c:pt idx="1890">
                  <c:v>76.741200000000006</c:v>
                </c:pt>
                <c:pt idx="1891">
                  <c:v>76.727699999999999</c:v>
                </c:pt>
                <c:pt idx="1892">
                  <c:v>76.714299999999994</c:v>
                </c:pt>
                <c:pt idx="1893">
                  <c:v>76.700900000000004</c:v>
                </c:pt>
                <c:pt idx="1894">
                  <c:v>76.6875</c:v>
                </c:pt>
                <c:pt idx="1895">
                  <c:v>76.674099999999996</c:v>
                </c:pt>
                <c:pt idx="1896">
                  <c:v>76.660799999999995</c:v>
                </c:pt>
                <c:pt idx="1897">
                  <c:v>76.647400000000005</c:v>
                </c:pt>
                <c:pt idx="1898">
                  <c:v>76.634</c:v>
                </c:pt>
                <c:pt idx="1899">
                  <c:v>76.620699999999999</c:v>
                </c:pt>
                <c:pt idx="1900">
                  <c:v>76.607299999999995</c:v>
                </c:pt>
                <c:pt idx="1901">
                  <c:v>76.593999999999994</c:v>
                </c:pt>
                <c:pt idx="1902">
                  <c:v>76.580699999999993</c:v>
                </c:pt>
                <c:pt idx="1903">
                  <c:v>76.567400000000006</c:v>
                </c:pt>
                <c:pt idx="1904">
                  <c:v>76.554000000000002</c:v>
                </c:pt>
                <c:pt idx="1905">
                  <c:v>76.540700000000001</c:v>
                </c:pt>
                <c:pt idx="1906">
                  <c:v>76.527500000000003</c:v>
                </c:pt>
                <c:pt idx="1907">
                  <c:v>76.514200000000002</c:v>
                </c:pt>
                <c:pt idx="1908">
                  <c:v>76.500900000000001</c:v>
                </c:pt>
                <c:pt idx="1909">
                  <c:v>76.4876</c:v>
                </c:pt>
                <c:pt idx="1910">
                  <c:v>76.474400000000003</c:v>
                </c:pt>
                <c:pt idx="1911">
                  <c:v>76.461100000000002</c:v>
                </c:pt>
                <c:pt idx="1912">
                  <c:v>76.447900000000004</c:v>
                </c:pt>
                <c:pt idx="1913">
                  <c:v>76.434600000000003</c:v>
                </c:pt>
                <c:pt idx="1914">
                  <c:v>76.421400000000006</c:v>
                </c:pt>
                <c:pt idx="1915">
                  <c:v>76.408199999999994</c:v>
                </c:pt>
                <c:pt idx="1916">
                  <c:v>76.394999999999996</c:v>
                </c:pt>
                <c:pt idx="1917">
                  <c:v>76.381799999999998</c:v>
                </c:pt>
                <c:pt idx="1918">
                  <c:v>76.368600000000001</c:v>
                </c:pt>
                <c:pt idx="1919">
                  <c:v>76.355400000000003</c:v>
                </c:pt>
                <c:pt idx="1920">
                  <c:v>76.342200000000005</c:v>
                </c:pt>
                <c:pt idx="1921">
                  <c:v>76.328999999999994</c:v>
                </c:pt>
                <c:pt idx="1922">
                  <c:v>76.315899999999999</c:v>
                </c:pt>
                <c:pt idx="1923">
                  <c:v>76.302700000000002</c:v>
                </c:pt>
                <c:pt idx="1924">
                  <c:v>76.289599999999993</c:v>
                </c:pt>
                <c:pt idx="1925">
                  <c:v>76.276499999999999</c:v>
                </c:pt>
                <c:pt idx="1926">
                  <c:v>76.263300000000001</c:v>
                </c:pt>
                <c:pt idx="1927">
                  <c:v>76.250200000000007</c:v>
                </c:pt>
                <c:pt idx="1928">
                  <c:v>76.237099999999998</c:v>
                </c:pt>
                <c:pt idx="1929">
                  <c:v>76.224000000000004</c:v>
                </c:pt>
                <c:pt idx="1930">
                  <c:v>76.210899999999995</c:v>
                </c:pt>
                <c:pt idx="1931">
                  <c:v>76.197900000000004</c:v>
                </c:pt>
                <c:pt idx="1932">
                  <c:v>76.184799999999996</c:v>
                </c:pt>
                <c:pt idx="1933">
                  <c:v>76.171700000000001</c:v>
                </c:pt>
                <c:pt idx="1934">
                  <c:v>76.158699999999996</c:v>
                </c:pt>
                <c:pt idx="1935">
                  <c:v>76.145600000000002</c:v>
                </c:pt>
                <c:pt idx="1936">
                  <c:v>76.132599999999996</c:v>
                </c:pt>
                <c:pt idx="1937">
                  <c:v>76.119600000000005</c:v>
                </c:pt>
                <c:pt idx="1938">
                  <c:v>76.1066</c:v>
                </c:pt>
                <c:pt idx="1939">
                  <c:v>76.093500000000006</c:v>
                </c:pt>
                <c:pt idx="1940">
                  <c:v>76.080500000000001</c:v>
                </c:pt>
                <c:pt idx="1941">
                  <c:v>76.067599999999999</c:v>
                </c:pt>
                <c:pt idx="1942">
                  <c:v>76.054599999999994</c:v>
                </c:pt>
                <c:pt idx="1943">
                  <c:v>76.041600000000003</c:v>
                </c:pt>
                <c:pt idx="1944">
                  <c:v>76.028599999999997</c:v>
                </c:pt>
                <c:pt idx="1945">
                  <c:v>76.015699999999995</c:v>
                </c:pt>
                <c:pt idx="1946">
                  <c:v>76.002799999999993</c:v>
                </c:pt>
                <c:pt idx="1947">
                  <c:v>75.989800000000002</c:v>
                </c:pt>
                <c:pt idx="1948">
                  <c:v>75.976900000000001</c:v>
                </c:pt>
                <c:pt idx="1949">
                  <c:v>75.963999999999999</c:v>
                </c:pt>
                <c:pt idx="1950">
                  <c:v>75.951099999999997</c:v>
                </c:pt>
                <c:pt idx="1951">
                  <c:v>75.938199999999995</c:v>
                </c:pt>
                <c:pt idx="1952">
                  <c:v>75.925299999999993</c:v>
                </c:pt>
                <c:pt idx="1953">
                  <c:v>75.912400000000005</c:v>
                </c:pt>
                <c:pt idx="1954">
                  <c:v>75.899600000000007</c:v>
                </c:pt>
                <c:pt idx="1955">
                  <c:v>75.886700000000005</c:v>
                </c:pt>
                <c:pt idx="1956">
                  <c:v>75.873900000000006</c:v>
                </c:pt>
                <c:pt idx="1957">
                  <c:v>75.861000000000004</c:v>
                </c:pt>
                <c:pt idx="1958">
                  <c:v>75.848200000000006</c:v>
                </c:pt>
                <c:pt idx="1959">
                  <c:v>75.835400000000007</c:v>
                </c:pt>
                <c:pt idx="1960">
                  <c:v>75.822500000000005</c:v>
                </c:pt>
                <c:pt idx="1961">
                  <c:v>75.809700000000007</c:v>
                </c:pt>
                <c:pt idx="1962">
                  <c:v>75.796999999999997</c:v>
                </c:pt>
                <c:pt idx="1963">
                  <c:v>75.784199999999998</c:v>
                </c:pt>
                <c:pt idx="1964">
                  <c:v>75.7714</c:v>
                </c:pt>
                <c:pt idx="1965">
                  <c:v>75.758600000000001</c:v>
                </c:pt>
                <c:pt idx="1966">
                  <c:v>75.745900000000006</c:v>
                </c:pt>
                <c:pt idx="1967">
                  <c:v>75.733099999999993</c:v>
                </c:pt>
                <c:pt idx="1968">
                  <c:v>75.720399999999998</c:v>
                </c:pt>
                <c:pt idx="1969">
                  <c:v>75.707599999999999</c:v>
                </c:pt>
                <c:pt idx="1970">
                  <c:v>75.694900000000004</c:v>
                </c:pt>
                <c:pt idx="1971">
                  <c:v>75.682199999999995</c:v>
                </c:pt>
                <c:pt idx="1972">
                  <c:v>75.669499999999999</c:v>
                </c:pt>
                <c:pt idx="1973">
                  <c:v>75.656800000000004</c:v>
                </c:pt>
                <c:pt idx="1974">
                  <c:v>75.644099999999995</c:v>
                </c:pt>
                <c:pt idx="1975">
                  <c:v>75.631399999999999</c:v>
                </c:pt>
                <c:pt idx="1976">
                  <c:v>75.618799999999993</c:v>
                </c:pt>
                <c:pt idx="1977">
                  <c:v>75.606099999999998</c:v>
                </c:pt>
                <c:pt idx="1978">
                  <c:v>75.593400000000003</c:v>
                </c:pt>
                <c:pt idx="1979">
                  <c:v>75.580799999999996</c:v>
                </c:pt>
                <c:pt idx="1980">
                  <c:v>75.568200000000004</c:v>
                </c:pt>
                <c:pt idx="1981">
                  <c:v>75.555499999999995</c:v>
                </c:pt>
                <c:pt idx="1982">
                  <c:v>75.542900000000003</c:v>
                </c:pt>
                <c:pt idx="1983">
                  <c:v>75.530299999999997</c:v>
                </c:pt>
                <c:pt idx="1984">
                  <c:v>75.517700000000005</c:v>
                </c:pt>
                <c:pt idx="1985">
                  <c:v>75.505099999999999</c:v>
                </c:pt>
                <c:pt idx="1986">
                  <c:v>75.492500000000007</c:v>
                </c:pt>
                <c:pt idx="1987">
                  <c:v>75.479900000000001</c:v>
                </c:pt>
                <c:pt idx="1988">
                  <c:v>75.467299999999994</c:v>
                </c:pt>
                <c:pt idx="1989">
                  <c:v>75.454800000000006</c:v>
                </c:pt>
                <c:pt idx="1990">
                  <c:v>75.4422</c:v>
                </c:pt>
                <c:pt idx="1991">
                  <c:v>75.429599999999994</c:v>
                </c:pt>
                <c:pt idx="1992">
                  <c:v>75.417100000000005</c:v>
                </c:pt>
                <c:pt idx="1993">
                  <c:v>75.404600000000002</c:v>
                </c:pt>
                <c:pt idx="1994">
                  <c:v>75.391999999999996</c:v>
                </c:pt>
                <c:pt idx="1995">
                  <c:v>75.379499999999993</c:v>
                </c:pt>
                <c:pt idx="1996">
                  <c:v>75.367000000000004</c:v>
                </c:pt>
                <c:pt idx="1997">
                  <c:v>75.354500000000002</c:v>
                </c:pt>
                <c:pt idx="1998">
                  <c:v>75.341999999999999</c:v>
                </c:pt>
                <c:pt idx="1999">
                  <c:v>75.329499999999996</c:v>
                </c:pt>
                <c:pt idx="2000">
                  <c:v>75.316999999999993</c:v>
                </c:pt>
                <c:pt idx="2001">
                  <c:v>75.304500000000004</c:v>
                </c:pt>
                <c:pt idx="2002">
                  <c:v>75.292000000000002</c:v>
                </c:pt>
                <c:pt idx="2003">
                  <c:v>75.279600000000002</c:v>
                </c:pt>
                <c:pt idx="2004">
                  <c:v>75.267099999999999</c:v>
                </c:pt>
                <c:pt idx="2005">
                  <c:v>75.254599999999996</c:v>
                </c:pt>
                <c:pt idx="2006">
                  <c:v>75.242199999999997</c:v>
                </c:pt>
                <c:pt idx="2007">
                  <c:v>75.229699999999994</c:v>
                </c:pt>
                <c:pt idx="2008">
                  <c:v>75.217299999999994</c:v>
                </c:pt>
                <c:pt idx="2009">
                  <c:v>75.204800000000006</c:v>
                </c:pt>
                <c:pt idx="2010">
                  <c:v>75.192400000000006</c:v>
                </c:pt>
                <c:pt idx="2011">
                  <c:v>75.180000000000007</c:v>
                </c:pt>
                <c:pt idx="2012">
                  <c:v>75.167599999999993</c:v>
                </c:pt>
                <c:pt idx="2013">
                  <c:v>75.155199999999994</c:v>
                </c:pt>
                <c:pt idx="2014">
                  <c:v>75.142700000000005</c:v>
                </c:pt>
                <c:pt idx="2015">
                  <c:v>75.130300000000005</c:v>
                </c:pt>
                <c:pt idx="2016">
                  <c:v>75.117900000000006</c:v>
                </c:pt>
                <c:pt idx="2017">
                  <c:v>75.105599999999995</c:v>
                </c:pt>
                <c:pt idx="2018">
                  <c:v>75.093199999999996</c:v>
                </c:pt>
                <c:pt idx="2019">
                  <c:v>75.080799999999996</c:v>
                </c:pt>
                <c:pt idx="2020">
                  <c:v>75.068399999999997</c:v>
                </c:pt>
                <c:pt idx="2021">
                  <c:v>75.055999999999997</c:v>
                </c:pt>
                <c:pt idx="2022">
                  <c:v>75.043700000000001</c:v>
                </c:pt>
                <c:pt idx="2023">
                  <c:v>75.031300000000002</c:v>
                </c:pt>
                <c:pt idx="2024">
                  <c:v>75.018900000000002</c:v>
                </c:pt>
                <c:pt idx="2025">
                  <c:v>75.006600000000006</c:v>
                </c:pt>
                <c:pt idx="2026">
                  <c:v>74.994200000000006</c:v>
                </c:pt>
                <c:pt idx="2027">
                  <c:v>74.981899999999996</c:v>
                </c:pt>
                <c:pt idx="2028">
                  <c:v>74.969499999999996</c:v>
                </c:pt>
                <c:pt idx="2029">
                  <c:v>74.9572</c:v>
                </c:pt>
                <c:pt idx="2030">
                  <c:v>74.944800000000001</c:v>
                </c:pt>
                <c:pt idx="2031">
                  <c:v>74.932500000000005</c:v>
                </c:pt>
                <c:pt idx="2032">
                  <c:v>74.920199999999994</c:v>
                </c:pt>
                <c:pt idx="2033">
                  <c:v>74.907799999999995</c:v>
                </c:pt>
                <c:pt idx="2034">
                  <c:v>74.895499999999998</c:v>
                </c:pt>
                <c:pt idx="2035">
                  <c:v>74.883200000000002</c:v>
                </c:pt>
                <c:pt idx="2036">
                  <c:v>74.870900000000006</c:v>
                </c:pt>
                <c:pt idx="2037">
                  <c:v>74.858500000000006</c:v>
                </c:pt>
                <c:pt idx="2038">
                  <c:v>74.846199999999996</c:v>
                </c:pt>
                <c:pt idx="2039">
                  <c:v>74.8339</c:v>
                </c:pt>
                <c:pt idx="2040">
                  <c:v>74.821600000000004</c:v>
                </c:pt>
                <c:pt idx="2041">
                  <c:v>74.809299999999993</c:v>
                </c:pt>
                <c:pt idx="2042">
                  <c:v>74.796999999999997</c:v>
                </c:pt>
                <c:pt idx="2043">
                  <c:v>74.784700000000001</c:v>
                </c:pt>
                <c:pt idx="2044">
                  <c:v>74.772400000000005</c:v>
                </c:pt>
                <c:pt idx="2045">
                  <c:v>74.760099999999994</c:v>
                </c:pt>
                <c:pt idx="2046">
                  <c:v>74.747799999999998</c:v>
                </c:pt>
                <c:pt idx="2047">
                  <c:v>74.735500000000002</c:v>
                </c:pt>
                <c:pt idx="2048">
                  <c:v>74.723200000000006</c:v>
                </c:pt>
                <c:pt idx="2049">
                  <c:v>74.710899999999995</c:v>
                </c:pt>
                <c:pt idx="2050">
                  <c:v>74.698599999999999</c:v>
                </c:pt>
                <c:pt idx="2051">
                  <c:v>74.686300000000003</c:v>
                </c:pt>
                <c:pt idx="2052">
                  <c:v>74.674000000000007</c:v>
                </c:pt>
                <c:pt idx="2053">
                  <c:v>74.661799999999999</c:v>
                </c:pt>
                <c:pt idx="2054">
                  <c:v>74.649500000000003</c:v>
                </c:pt>
                <c:pt idx="2055">
                  <c:v>74.637200000000007</c:v>
                </c:pt>
                <c:pt idx="2056">
                  <c:v>74.624899999999997</c:v>
                </c:pt>
                <c:pt idx="2057">
                  <c:v>74.6126</c:v>
                </c:pt>
                <c:pt idx="2058">
                  <c:v>74.600300000000004</c:v>
                </c:pt>
                <c:pt idx="2059">
                  <c:v>74.588099999999997</c:v>
                </c:pt>
                <c:pt idx="2060">
                  <c:v>74.575800000000001</c:v>
                </c:pt>
                <c:pt idx="2061">
                  <c:v>74.563500000000005</c:v>
                </c:pt>
                <c:pt idx="2062">
                  <c:v>74.551199999999994</c:v>
                </c:pt>
                <c:pt idx="2063">
                  <c:v>74.538899999999998</c:v>
                </c:pt>
                <c:pt idx="2064">
                  <c:v>74.526600000000002</c:v>
                </c:pt>
                <c:pt idx="2065">
                  <c:v>74.514399999999995</c:v>
                </c:pt>
                <c:pt idx="2066">
                  <c:v>74.502099999999999</c:v>
                </c:pt>
                <c:pt idx="2067">
                  <c:v>74.489800000000002</c:v>
                </c:pt>
                <c:pt idx="2068">
                  <c:v>74.477500000000006</c:v>
                </c:pt>
                <c:pt idx="2069">
                  <c:v>74.465299999999999</c:v>
                </c:pt>
                <c:pt idx="2070">
                  <c:v>74.453000000000003</c:v>
                </c:pt>
                <c:pt idx="2071">
                  <c:v>74.440700000000007</c:v>
                </c:pt>
                <c:pt idx="2072">
                  <c:v>74.428399999999996</c:v>
                </c:pt>
                <c:pt idx="2073">
                  <c:v>74.4161</c:v>
                </c:pt>
                <c:pt idx="2074">
                  <c:v>74.403899999999993</c:v>
                </c:pt>
                <c:pt idx="2075">
                  <c:v>74.391599999999997</c:v>
                </c:pt>
                <c:pt idx="2076">
                  <c:v>74.379300000000001</c:v>
                </c:pt>
                <c:pt idx="2077">
                  <c:v>74.367000000000004</c:v>
                </c:pt>
                <c:pt idx="2078">
                  <c:v>74.354699999999994</c:v>
                </c:pt>
                <c:pt idx="2079">
                  <c:v>74.342399999999998</c:v>
                </c:pt>
                <c:pt idx="2080">
                  <c:v>74.330200000000005</c:v>
                </c:pt>
                <c:pt idx="2081">
                  <c:v>74.317899999999995</c:v>
                </c:pt>
                <c:pt idx="2082">
                  <c:v>74.305599999999998</c:v>
                </c:pt>
                <c:pt idx="2083">
                  <c:v>74.293300000000002</c:v>
                </c:pt>
                <c:pt idx="2084">
                  <c:v>74.281000000000006</c:v>
                </c:pt>
                <c:pt idx="2085">
                  <c:v>74.268699999999995</c:v>
                </c:pt>
                <c:pt idx="2086">
                  <c:v>74.256399999999999</c:v>
                </c:pt>
                <c:pt idx="2087">
                  <c:v>74.244100000000003</c:v>
                </c:pt>
                <c:pt idx="2088">
                  <c:v>74.231800000000007</c:v>
                </c:pt>
                <c:pt idx="2089">
                  <c:v>74.219499999999996</c:v>
                </c:pt>
                <c:pt idx="2090">
                  <c:v>74.2072</c:v>
                </c:pt>
                <c:pt idx="2091">
                  <c:v>74.194900000000004</c:v>
                </c:pt>
                <c:pt idx="2092">
                  <c:v>74.182599999999994</c:v>
                </c:pt>
                <c:pt idx="2093">
                  <c:v>74.170299999999997</c:v>
                </c:pt>
                <c:pt idx="2094">
                  <c:v>74.158000000000001</c:v>
                </c:pt>
                <c:pt idx="2095">
                  <c:v>74.145700000000005</c:v>
                </c:pt>
                <c:pt idx="2096">
                  <c:v>74.133399999999995</c:v>
                </c:pt>
                <c:pt idx="2097">
                  <c:v>74.121099999999998</c:v>
                </c:pt>
                <c:pt idx="2098">
                  <c:v>74.108699999999999</c:v>
                </c:pt>
                <c:pt idx="2099">
                  <c:v>74.096400000000003</c:v>
                </c:pt>
                <c:pt idx="2100">
                  <c:v>74.084100000000007</c:v>
                </c:pt>
                <c:pt idx="2101">
                  <c:v>74.071799999999996</c:v>
                </c:pt>
                <c:pt idx="2102">
                  <c:v>74.059399999999997</c:v>
                </c:pt>
                <c:pt idx="2103">
                  <c:v>74.0471</c:v>
                </c:pt>
                <c:pt idx="2104">
                  <c:v>74.034800000000004</c:v>
                </c:pt>
                <c:pt idx="2105">
                  <c:v>74.022400000000005</c:v>
                </c:pt>
                <c:pt idx="2106">
                  <c:v>74.010099999999994</c:v>
                </c:pt>
                <c:pt idx="2107">
                  <c:v>73.997699999999995</c:v>
                </c:pt>
                <c:pt idx="2108">
                  <c:v>73.985399999999998</c:v>
                </c:pt>
                <c:pt idx="2109">
                  <c:v>73.972999999999999</c:v>
                </c:pt>
                <c:pt idx="2110">
                  <c:v>73.960700000000003</c:v>
                </c:pt>
                <c:pt idx="2111">
                  <c:v>73.948300000000003</c:v>
                </c:pt>
                <c:pt idx="2112">
                  <c:v>73.935900000000004</c:v>
                </c:pt>
                <c:pt idx="2113">
                  <c:v>73.923599999999993</c:v>
                </c:pt>
                <c:pt idx="2114">
                  <c:v>73.911199999999994</c:v>
                </c:pt>
                <c:pt idx="2115">
                  <c:v>73.898799999999994</c:v>
                </c:pt>
                <c:pt idx="2116">
                  <c:v>73.886399999999995</c:v>
                </c:pt>
                <c:pt idx="2117">
                  <c:v>73.874099999999999</c:v>
                </c:pt>
                <c:pt idx="2118">
                  <c:v>73.861699999999999</c:v>
                </c:pt>
                <c:pt idx="2119">
                  <c:v>73.849299999999999</c:v>
                </c:pt>
                <c:pt idx="2120">
                  <c:v>73.8369</c:v>
                </c:pt>
                <c:pt idx="2121">
                  <c:v>73.8245</c:v>
                </c:pt>
                <c:pt idx="2122">
                  <c:v>73.812100000000001</c:v>
                </c:pt>
                <c:pt idx="2123">
                  <c:v>73.799700000000001</c:v>
                </c:pt>
                <c:pt idx="2124">
                  <c:v>73.787300000000002</c:v>
                </c:pt>
                <c:pt idx="2125">
                  <c:v>73.774900000000002</c:v>
                </c:pt>
                <c:pt idx="2126">
                  <c:v>73.7624</c:v>
                </c:pt>
                <c:pt idx="2127">
                  <c:v>73.75</c:v>
                </c:pt>
                <c:pt idx="2128">
                  <c:v>73.7376</c:v>
                </c:pt>
                <c:pt idx="2129">
                  <c:v>73.725200000000001</c:v>
                </c:pt>
                <c:pt idx="2130">
                  <c:v>73.712699999999998</c:v>
                </c:pt>
                <c:pt idx="2131">
                  <c:v>73.700299999999999</c:v>
                </c:pt>
                <c:pt idx="2132">
                  <c:v>73.687899999999999</c:v>
                </c:pt>
                <c:pt idx="2133">
                  <c:v>73.675399999999996</c:v>
                </c:pt>
                <c:pt idx="2134">
                  <c:v>73.662999999999997</c:v>
                </c:pt>
                <c:pt idx="2135">
                  <c:v>73.650499999999994</c:v>
                </c:pt>
                <c:pt idx="2136">
                  <c:v>73.638099999999994</c:v>
                </c:pt>
                <c:pt idx="2137">
                  <c:v>73.625600000000006</c:v>
                </c:pt>
                <c:pt idx="2138">
                  <c:v>73.613100000000003</c:v>
                </c:pt>
                <c:pt idx="2139">
                  <c:v>73.600700000000003</c:v>
                </c:pt>
                <c:pt idx="2140">
                  <c:v>73.588200000000001</c:v>
                </c:pt>
                <c:pt idx="2141">
                  <c:v>73.575699999999998</c:v>
                </c:pt>
                <c:pt idx="2142">
                  <c:v>73.563199999999995</c:v>
                </c:pt>
                <c:pt idx="2143">
                  <c:v>73.550799999999995</c:v>
                </c:pt>
                <c:pt idx="2144">
                  <c:v>73.538300000000007</c:v>
                </c:pt>
                <c:pt idx="2145">
                  <c:v>73.525800000000004</c:v>
                </c:pt>
                <c:pt idx="2146">
                  <c:v>73.513300000000001</c:v>
                </c:pt>
                <c:pt idx="2147">
                  <c:v>73.500799999999998</c:v>
                </c:pt>
                <c:pt idx="2148">
                  <c:v>73.488299999999995</c:v>
                </c:pt>
                <c:pt idx="2149">
                  <c:v>73.475800000000007</c:v>
                </c:pt>
                <c:pt idx="2150">
                  <c:v>73.463300000000004</c:v>
                </c:pt>
                <c:pt idx="2151">
                  <c:v>73.450800000000001</c:v>
                </c:pt>
                <c:pt idx="2152">
                  <c:v>73.438299999999998</c:v>
                </c:pt>
                <c:pt idx="2153">
                  <c:v>73.425799999999995</c:v>
                </c:pt>
                <c:pt idx="2154">
                  <c:v>73.413300000000007</c:v>
                </c:pt>
                <c:pt idx="2155">
                  <c:v>73.400700000000001</c:v>
                </c:pt>
                <c:pt idx="2156">
                  <c:v>73.388199999999998</c:v>
                </c:pt>
                <c:pt idx="2157">
                  <c:v>73.375699999999995</c:v>
                </c:pt>
                <c:pt idx="2158">
                  <c:v>73.363200000000006</c:v>
                </c:pt>
                <c:pt idx="2159">
                  <c:v>73.350700000000003</c:v>
                </c:pt>
                <c:pt idx="2160">
                  <c:v>73.338099999999997</c:v>
                </c:pt>
                <c:pt idx="2161">
                  <c:v>73.325599999999994</c:v>
                </c:pt>
                <c:pt idx="2162">
                  <c:v>73.313100000000006</c:v>
                </c:pt>
                <c:pt idx="2163">
                  <c:v>73.3005</c:v>
                </c:pt>
                <c:pt idx="2164">
                  <c:v>73.287999999999997</c:v>
                </c:pt>
                <c:pt idx="2165">
                  <c:v>73.275499999999994</c:v>
                </c:pt>
                <c:pt idx="2166">
                  <c:v>73.262900000000002</c:v>
                </c:pt>
                <c:pt idx="2167">
                  <c:v>73.250399999999999</c:v>
                </c:pt>
                <c:pt idx="2168">
                  <c:v>73.237799999999993</c:v>
                </c:pt>
                <c:pt idx="2169">
                  <c:v>73.225300000000004</c:v>
                </c:pt>
                <c:pt idx="2170">
                  <c:v>73.212699999999998</c:v>
                </c:pt>
                <c:pt idx="2171">
                  <c:v>73.200199999999995</c:v>
                </c:pt>
                <c:pt idx="2172">
                  <c:v>73.187600000000003</c:v>
                </c:pt>
                <c:pt idx="2173">
                  <c:v>73.1751</c:v>
                </c:pt>
                <c:pt idx="2174">
                  <c:v>73.162499999999994</c:v>
                </c:pt>
                <c:pt idx="2175">
                  <c:v>73.149900000000002</c:v>
                </c:pt>
                <c:pt idx="2176">
                  <c:v>73.1374</c:v>
                </c:pt>
                <c:pt idx="2177">
                  <c:v>73.124799999999993</c:v>
                </c:pt>
                <c:pt idx="2178">
                  <c:v>73.112300000000005</c:v>
                </c:pt>
                <c:pt idx="2179">
                  <c:v>73.099699999999999</c:v>
                </c:pt>
                <c:pt idx="2180">
                  <c:v>73.087199999999996</c:v>
                </c:pt>
                <c:pt idx="2181">
                  <c:v>73.074600000000004</c:v>
                </c:pt>
                <c:pt idx="2182">
                  <c:v>73.061999999999998</c:v>
                </c:pt>
                <c:pt idx="2183">
                  <c:v>73.049499999999995</c:v>
                </c:pt>
                <c:pt idx="2184">
                  <c:v>73.036900000000003</c:v>
                </c:pt>
                <c:pt idx="2185">
                  <c:v>73.024299999999997</c:v>
                </c:pt>
                <c:pt idx="2186">
                  <c:v>73.011799999999994</c:v>
                </c:pt>
                <c:pt idx="2187">
                  <c:v>72.999200000000002</c:v>
                </c:pt>
                <c:pt idx="2188">
                  <c:v>72.986599999999996</c:v>
                </c:pt>
                <c:pt idx="2189">
                  <c:v>72.974100000000007</c:v>
                </c:pt>
                <c:pt idx="2190">
                  <c:v>72.961500000000001</c:v>
                </c:pt>
                <c:pt idx="2191">
                  <c:v>72.948999999999998</c:v>
                </c:pt>
                <c:pt idx="2192">
                  <c:v>72.936400000000006</c:v>
                </c:pt>
                <c:pt idx="2193">
                  <c:v>72.9238</c:v>
                </c:pt>
                <c:pt idx="2194">
                  <c:v>72.911299999999997</c:v>
                </c:pt>
                <c:pt idx="2195">
                  <c:v>72.898700000000005</c:v>
                </c:pt>
                <c:pt idx="2196">
                  <c:v>72.886099999999999</c:v>
                </c:pt>
                <c:pt idx="2197">
                  <c:v>72.873599999999996</c:v>
                </c:pt>
                <c:pt idx="2198">
                  <c:v>72.861000000000004</c:v>
                </c:pt>
                <c:pt idx="2199">
                  <c:v>72.848500000000001</c:v>
                </c:pt>
                <c:pt idx="2200">
                  <c:v>72.835899999999995</c:v>
                </c:pt>
                <c:pt idx="2201">
                  <c:v>72.823300000000003</c:v>
                </c:pt>
                <c:pt idx="2202">
                  <c:v>72.8108</c:v>
                </c:pt>
                <c:pt idx="2203">
                  <c:v>72.798199999999994</c:v>
                </c:pt>
                <c:pt idx="2204">
                  <c:v>72.785700000000006</c:v>
                </c:pt>
                <c:pt idx="2205">
                  <c:v>72.773099999999999</c:v>
                </c:pt>
                <c:pt idx="2206">
                  <c:v>72.760599999999997</c:v>
                </c:pt>
                <c:pt idx="2207">
                  <c:v>72.748000000000005</c:v>
                </c:pt>
                <c:pt idx="2208">
                  <c:v>72.735500000000002</c:v>
                </c:pt>
                <c:pt idx="2209">
                  <c:v>72.722999999999999</c:v>
                </c:pt>
                <c:pt idx="2210">
                  <c:v>72.710400000000007</c:v>
                </c:pt>
                <c:pt idx="2211">
                  <c:v>72.697900000000004</c:v>
                </c:pt>
                <c:pt idx="2212">
                  <c:v>72.685299999999998</c:v>
                </c:pt>
                <c:pt idx="2213">
                  <c:v>72.672799999999995</c:v>
                </c:pt>
                <c:pt idx="2214">
                  <c:v>72.660300000000007</c:v>
                </c:pt>
                <c:pt idx="2215">
                  <c:v>72.647800000000004</c:v>
                </c:pt>
                <c:pt idx="2216">
                  <c:v>72.635199999999998</c:v>
                </c:pt>
                <c:pt idx="2217">
                  <c:v>72.622699999999995</c:v>
                </c:pt>
                <c:pt idx="2218">
                  <c:v>72.610200000000006</c:v>
                </c:pt>
                <c:pt idx="2219">
                  <c:v>72.597700000000003</c:v>
                </c:pt>
                <c:pt idx="2220">
                  <c:v>72.5852</c:v>
                </c:pt>
                <c:pt idx="2221">
                  <c:v>72.572699999999998</c:v>
                </c:pt>
                <c:pt idx="2222">
                  <c:v>72.560199999999995</c:v>
                </c:pt>
                <c:pt idx="2223">
                  <c:v>72.547700000000006</c:v>
                </c:pt>
                <c:pt idx="2224">
                  <c:v>72.535200000000003</c:v>
                </c:pt>
                <c:pt idx="2225">
                  <c:v>72.5227</c:v>
                </c:pt>
                <c:pt idx="2226">
                  <c:v>72.510199999999998</c:v>
                </c:pt>
                <c:pt idx="2227">
                  <c:v>72.497699999999995</c:v>
                </c:pt>
                <c:pt idx="2228">
                  <c:v>72.485200000000006</c:v>
                </c:pt>
                <c:pt idx="2229">
                  <c:v>72.472700000000003</c:v>
                </c:pt>
                <c:pt idx="2230">
                  <c:v>72.460300000000004</c:v>
                </c:pt>
                <c:pt idx="2231">
                  <c:v>72.447800000000001</c:v>
                </c:pt>
                <c:pt idx="2232">
                  <c:v>72.435299999999998</c:v>
                </c:pt>
                <c:pt idx="2233">
                  <c:v>72.422899999999998</c:v>
                </c:pt>
                <c:pt idx="2234">
                  <c:v>72.410399999999996</c:v>
                </c:pt>
                <c:pt idx="2235">
                  <c:v>72.397999999999996</c:v>
                </c:pt>
                <c:pt idx="2236">
                  <c:v>72.385599999999997</c:v>
                </c:pt>
                <c:pt idx="2237">
                  <c:v>72.373099999999994</c:v>
                </c:pt>
                <c:pt idx="2238">
                  <c:v>72.360699999999994</c:v>
                </c:pt>
                <c:pt idx="2239">
                  <c:v>72.348299999999995</c:v>
                </c:pt>
                <c:pt idx="2240">
                  <c:v>72.335800000000006</c:v>
                </c:pt>
                <c:pt idx="2241">
                  <c:v>72.323400000000007</c:v>
                </c:pt>
                <c:pt idx="2242">
                  <c:v>72.311000000000007</c:v>
                </c:pt>
                <c:pt idx="2243">
                  <c:v>72.298599999999993</c:v>
                </c:pt>
                <c:pt idx="2244">
                  <c:v>72.286199999999994</c:v>
                </c:pt>
                <c:pt idx="2245">
                  <c:v>72.273799999999994</c:v>
                </c:pt>
                <c:pt idx="2246">
                  <c:v>72.261399999999995</c:v>
                </c:pt>
                <c:pt idx="2247">
                  <c:v>72.249099999999999</c:v>
                </c:pt>
                <c:pt idx="2248">
                  <c:v>72.236699999999999</c:v>
                </c:pt>
                <c:pt idx="2249">
                  <c:v>72.224299999999999</c:v>
                </c:pt>
                <c:pt idx="2250">
                  <c:v>72.2119</c:v>
                </c:pt>
                <c:pt idx="2251">
                  <c:v>72.199600000000004</c:v>
                </c:pt>
                <c:pt idx="2252">
                  <c:v>72.187200000000004</c:v>
                </c:pt>
                <c:pt idx="2253">
                  <c:v>72.174899999999994</c:v>
                </c:pt>
                <c:pt idx="2254">
                  <c:v>72.162499999999994</c:v>
                </c:pt>
                <c:pt idx="2255">
                  <c:v>72.150199999999998</c:v>
                </c:pt>
                <c:pt idx="2256">
                  <c:v>72.137900000000002</c:v>
                </c:pt>
                <c:pt idx="2257">
                  <c:v>72.125600000000006</c:v>
                </c:pt>
                <c:pt idx="2258">
                  <c:v>72.113200000000006</c:v>
                </c:pt>
                <c:pt idx="2259">
                  <c:v>72.100899999999996</c:v>
                </c:pt>
                <c:pt idx="2260">
                  <c:v>72.0886</c:v>
                </c:pt>
                <c:pt idx="2261">
                  <c:v>72.076300000000003</c:v>
                </c:pt>
                <c:pt idx="2262">
                  <c:v>72.063999999999993</c:v>
                </c:pt>
                <c:pt idx="2263">
                  <c:v>72.0518</c:v>
                </c:pt>
                <c:pt idx="2264">
                  <c:v>72.039500000000004</c:v>
                </c:pt>
                <c:pt idx="2265">
                  <c:v>72.027199999999993</c:v>
                </c:pt>
                <c:pt idx="2266">
                  <c:v>72.015000000000001</c:v>
                </c:pt>
                <c:pt idx="2267">
                  <c:v>72.002700000000004</c:v>
                </c:pt>
                <c:pt idx="2268">
                  <c:v>71.990399999999994</c:v>
                </c:pt>
                <c:pt idx="2269">
                  <c:v>71.978200000000001</c:v>
                </c:pt>
                <c:pt idx="2270">
                  <c:v>71.965999999999994</c:v>
                </c:pt>
                <c:pt idx="2271">
                  <c:v>71.953699999999998</c:v>
                </c:pt>
                <c:pt idx="2272">
                  <c:v>71.941500000000005</c:v>
                </c:pt>
                <c:pt idx="2273">
                  <c:v>71.929299999999998</c:v>
                </c:pt>
                <c:pt idx="2274">
                  <c:v>71.917100000000005</c:v>
                </c:pt>
                <c:pt idx="2275">
                  <c:v>71.904899999999998</c:v>
                </c:pt>
                <c:pt idx="2276">
                  <c:v>71.892700000000005</c:v>
                </c:pt>
                <c:pt idx="2277">
                  <c:v>71.880499999999998</c:v>
                </c:pt>
                <c:pt idx="2278">
                  <c:v>71.868300000000005</c:v>
                </c:pt>
                <c:pt idx="2279">
                  <c:v>71.856099999999998</c:v>
                </c:pt>
                <c:pt idx="2280">
                  <c:v>71.843999999999994</c:v>
                </c:pt>
                <c:pt idx="2281">
                  <c:v>71.831800000000001</c:v>
                </c:pt>
                <c:pt idx="2282">
                  <c:v>71.819699999999997</c:v>
                </c:pt>
                <c:pt idx="2283">
                  <c:v>71.807500000000005</c:v>
                </c:pt>
                <c:pt idx="2284">
                  <c:v>71.795400000000001</c:v>
                </c:pt>
                <c:pt idx="2285">
                  <c:v>71.783199999999994</c:v>
                </c:pt>
                <c:pt idx="2286">
                  <c:v>71.771100000000004</c:v>
                </c:pt>
                <c:pt idx="2287">
                  <c:v>71.759</c:v>
                </c:pt>
                <c:pt idx="2288">
                  <c:v>71.746899999999997</c:v>
                </c:pt>
                <c:pt idx="2289">
                  <c:v>71.734800000000007</c:v>
                </c:pt>
                <c:pt idx="2290">
                  <c:v>71.722700000000003</c:v>
                </c:pt>
                <c:pt idx="2291">
                  <c:v>71.710599999999999</c:v>
                </c:pt>
                <c:pt idx="2292">
                  <c:v>71.698499999999996</c:v>
                </c:pt>
                <c:pt idx="2293">
                  <c:v>71.686499999999995</c:v>
                </c:pt>
                <c:pt idx="2294">
                  <c:v>71.674400000000006</c:v>
                </c:pt>
                <c:pt idx="2295">
                  <c:v>71.662400000000005</c:v>
                </c:pt>
                <c:pt idx="2296">
                  <c:v>71.650300000000001</c:v>
                </c:pt>
                <c:pt idx="2297">
                  <c:v>71.638300000000001</c:v>
                </c:pt>
                <c:pt idx="2298">
                  <c:v>71.626199999999997</c:v>
                </c:pt>
                <c:pt idx="2299">
                  <c:v>71.614199999999997</c:v>
                </c:pt>
                <c:pt idx="2300">
                  <c:v>71.602199999999996</c:v>
                </c:pt>
                <c:pt idx="2301">
                  <c:v>71.590199999999996</c:v>
                </c:pt>
                <c:pt idx="2302">
                  <c:v>71.578199999999995</c:v>
                </c:pt>
                <c:pt idx="2303">
                  <c:v>71.566199999999995</c:v>
                </c:pt>
                <c:pt idx="2304">
                  <c:v>71.554199999999994</c:v>
                </c:pt>
                <c:pt idx="2305">
                  <c:v>71.542199999999994</c:v>
                </c:pt>
                <c:pt idx="2306">
                  <c:v>71.530299999999997</c:v>
                </c:pt>
                <c:pt idx="2307">
                  <c:v>71.518299999999996</c:v>
                </c:pt>
                <c:pt idx="2308">
                  <c:v>71.506299999999996</c:v>
                </c:pt>
                <c:pt idx="2309">
                  <c:v>71.494399999999999</c:v>
                </c:pt>
                <c:pt idx="2310">
                  <c:v>71.482500000000002</c:v>
                </c:pt>
                <c:pt idx="2311">
                  <c:v>71.470500000000001</c:v>
                </c:pt>
                <c:pt idx="2312">
                  <c:v>71.458600000000004</c:v>
                </c:pt>
                <c:pt idx="2313">
                  <c:v>71.446700000000007</c:v>
                </c:pt>
                <c:pt idx="2314">
                  <c:v>71.434799999999996</c:v>
                </c:pt>
                <c:pt idx="2315">
                  <c:v>71.422899999999998</c:v>
                </c:pt>
                <c:pt idx="2316">
                  <c:v>71.411000000000001</c:v>
                </c:pt>
                <c:pt idx="2317">
                  <c:v>71.399100000000004</c:v>
                </c:pt>
                <c:pt idx="2318">
                  <c:v>71.387200000000007</c:v>
                </c:pt>
                <c:pt idx="2319">
                  <c:v>71.375399999999999</c:v>
                </c:pt>
                <c:pt idx="2320">
                  <c:v>71.363500000000002</c:v>
                </c:pt>
                <c:pt idx="2321">
                  <c:v>71.351699999999994</c:v>
                </c:pt>
                <c:pt idx="2322">
                  <c:v>71.339799999999997</c:v>
                </c:pt>
                <c:pt idx="2323">
                  <c:v>71.328000000000003</c:v>
                </c:pt>
                <c:pt idx="2324">
                  <c:v>71.316199999999995</c:v>
                </c:pt>
                <c:pt idx="2325">
                  <c:v>71.304299999999998</c:v>
                </c:pt>
                <c:pt idx="2326">
                  <c:v>71.292500000000004</c:v>
                </c:pt>
                <c:pt idx="2327">
                  <c:v>71.280699999999996</c:v>
                </c:pt>
                <c:pt idx="2328">
                  <c:v>71.268900000000002</c:v>
                </c:pt>
                <c:pt idx="2329">
                  <c:v>71.257099999999994</c:v>
                </c:pt>
                <c:pt idx="2330">
                  <c:v>71.245400000000004</c:v>
                </c:pt>
                <c:pt idx="2331">
                  <c:v>71.233599999999996</c:v>
                </c:pt>
                <c:pt idx="2332">
                  <c:v>71.221800000000002</c:v>
                </c:pt>
                <c:pt idx="2333">
                  <c:v>71.210099999999997</c:v>
                </c:pt>
                <c:pt idx="2334">
                  <c:v>71.198300000000003</c:v>
                </c:pt>
                <c:pt idx="2335">
                  <c:v>71.186599999999999</c:v>
                </c:pt>
                <c:pt idx="2336">
                  <c:v>71.174800000000005</c:v>
                </c:pt>
                <c:pt idx="2337">
                  <c:v>71.1631</c:v>
                </c:pt>
                <c:pt idx="2338">
                  <c:v>71.151399999999995</c:v>
                </c:pt>
                <c:pt idx="2339">
                  <c:v>71.139700000000005</c:v>
                </c:pt>
                <c:pt idx="2340">
                  <c:v>71.128</c:v>
                </c:pt>
                <c:pt idx="2341">
                  <c:v>71.116299999999995</c:v>
                </c:pt>
                <c:pt idx="2342">
                  <c:v>71.104600000000005</c:v>
                </c:pt>
                <c:pt idx="2343">
                  <c:v>71.0929</c:v>
                </c:pt>
                <c:pt idx="2344">
                  <c:v>71.081199999999995</c:v>
                </c:pt>
                <c:pt idx="2345">
                  <c:v>71.069599999999994</c:v>
                </c:pt>
                <c:pt idx="2346">
                  <c:v>71.057900000000004</c:v>
                </c:pt>
                <c:pt idx="2347">
                  <c:v>71.046199999999999</c:v>
                </c:pt>
                <c:pt idx="2348">
                  <c:v>71.034599999999998</c:v>
                </c:pt>
                <c:pt idx="2349">
                  <c:v>71.022900000000007</c:v>
                </c:pt>
                <c:pt idx="2350">
                  <c:v>71.011300000000006</c:v>
                </c:pt>
                <c:pt idx="2351">
                  <c:v>70.999700000000004</c:v>
                </c:pt>
                <c:pt idx="2352">
                  <c:v>70.988100000000003</c:v>
                </c:pt>
                <c:pt idx="2353">
                  <c:v>70.976399999999998</c:v>
                </c:pt>
                <c:pt idx="2354">
                  <c:v>70.964799999999997</c:v>
                </c:pt>
                <c:pt idx="2355">
                  <c:v>70.953199999999995</c:v>
                </c:pt>
                <c:pt idx="2356">
                  <c:v>70.941599999999994</c:v>
                </c:pt>
                <c:pt idx="2357">
                  <c:v>70.930099999999996</c:v>
                </c:pt>
                <c:pt idx="2358">
                  <c:v>70.918499999999995</c:v>
                </c:pt>
                <c:pt idx="2359">
                  <c:v>70.906899999999993</c:v>
                </c:pt>
                <c:pt idx="2360">
                  <c:v>70.895300000000006</c:v>
                </c:pt>
                <c:pt idx="2361">
                  <c:v>70.883799999999994</c:v>
                </c:pt>
                <c:pt idx="2362">
                  <c:v>70.872200000000007</c:v>
                </c:pt>
                <c:pt idx="2363">
                  <c:v>70.860699999999994</c:v>
                </c:pt>
                <c:pt idx="2364">
                  <c:v>70.849100000000007</c:v>
                </c:pt>
                <c:pt idx="2365">
                  <c:v>70.837599999999995</c:v>
                </c:pt>
                <c:pt idx="2366">
                  <c:v>70.826099999999997</c:v>
                </c:pt>
                <c:pt idx="2367">
                  <c:v>70.814499999999995</c:v>
                </c:pt>
                <c:pt idx="2368">
                  <c:v>70.802999999999997</c:v>
                </c:pt>
                <c:pt idx="2369">
                  <c:v>70.791499999999999</c:v>
                </c:pt>
                <c:pt idx="2370">
                  <c:v>70.78</c:v>
                </c:pt>
                <c:pt idx="2371">
                  <c:v>70.768500000000003</c:v>
                </c:pt>
                <c:pt idx="2372">
                  <c:v>70.757000000000005</c:v>
                </c:pt>
                <c:pt idx="2373">
                  <c:v>70.745500000000007</c:v>
                </c:pt>
                <c:pt idx="2374">
                  <c:v>70.733999999999995</c:v>
                </c:pt>
                <c:pt idx="2375">
                  <c:v>70.722499999999997</c:v>
                </c:pt>
                <c:pt idx="2376">
                  <c:v>70.711100000000002</c:v>
                </c:pt>
                <c:pt idx="2377">
                  <c:v>70.699600000000004</c:v>
                </c:pt>
                <c:pt idx="2378">
                  <c:v>70.688199999999995</c:v>
                </c:pt>
                <c:pt idx="2379">
                  <c:v>70.676699999999997</c:v>
                </c:pt>
                <c:pt idx="2380">
                  <c:v>70.665199999999999</c:v>
                </c:pt>
                <c:pt idx="2381">
                  <c:v>70.653800000000004</c:v>
                </c:pt>
                <c:pt idx="2382">
                  <c:v>70.642399999999995</c:v>
                </c:pt>
                <c:pt idx="2383">
                  <c:v>70.630899999999997</c:v>
                </c:pt>
                <c:pt idx="2384">
                  <c:v>70.619500000000002</c:v>
                </c:pt>
                <c:pt idx="2385">
                  <c:v>70.608099999999993</c:v>
                </c:pt>
                <c:pt idx="2386">
                  <c:v>70.596699999999998</c:v>
                </c:pt>
                <c:pt idx="2387">
                  <c:v>70.585300000000004</c:v>
                </c:pt>
                <c:pt idx="2388">
                  <c:v>70.573899999999995</c:v>
                </c:pt>
                <c:pt idx="2389">
                  <c:v>70.5625</c:v>
                </c:pt>
                <c:pt idx="2390">
                  <c:v>70.551100000000005</c:v>
                </c:pt>
                <c:pt idx="2391">
                  <c:v>70.539699999999996</c:v>
                </c:pt>
                <c:pt idx="2392">
                  <c:v>70.528300000000002</c:v>
                </c:pt>
                <c:pt idx="2393">
                  <c:v>70.516900000000007</c:v>
                </c:pt>
                <c:pt idx="2394">
                  <c:v>70.505600000000001</c:v>
                </c:pt>
                <c:pt idx="2395">
                  <c:v>70.494200000000006</c:v>
                </c:pt>
                <c:pt idx="2396">
                  <c:v>70.482799999999997</c:v>
                </c:pt>
                <c:pt idx="2397">
                  <c:v>70.471500000000006</c:v>
                </c:pt>
                <c:pt idx="2398">
                  <c:v>70.460099999999997</c:v>
                </c:pt>
                <c:pt idx="2399">
                  <c:v>70.448800000000006</c:v>
                </c:pt>
                <c:pt idx="2400">
                  <c:v>70.4375</c:v>
                </c:pt>
                <c:pt idx="2401">
                  <c:v>70.426100000000005</c:v>
                </c:pt>
                <c:pt idx="2402">
                  <c:v>70.4148</c:v>
                </c:pt>
                <c:pt idx="2403">
                  <c:v>70.403499999999994</c:v>
                </c:pt>
                <c:pt idx="2404">
                  <c:v>70.392200000000003</c:v>
                </c:pt>
                <c:pt idx="2405">
                  <c:v>70.380799999999994</c:v>
                </c:pt>
                <c:pt idx="2406">
                  <c:v>70.369500000000002</c:v>
                </c:pt>
                <c:pt idx="2407">
                  <c:v>70.358199999999997</c:v>
                </c:pt>
                <c:pt idx="2408">
                  <c:v>70.346900000000005</c:v>
                </c:pt>
                <c:pt idx="2409">
                  <c:v>70.335599999999999</c:v>
                </c:pt>
                <c:pt idx="2410">
                  <c:v>70.324299999999994</c:v>
                </c:pt>
                <c:pt idx="2411">
                  <c:v>70.313100000000006</c:v>
                </c:pt>
                <c:pt idx="2412">
                  <c:v>70.3018</c:v>
                </c:pt>
                <c:pt idx="2413">
                  <c:v>70.290499999999994</c:v>
                </c:pt>
                <c:pt idx="2414">
                  <c:v>70.279300000000006</c:v>
                </c:pt>
                <c:pt idx="2415">
                  <c:v>70.268000000000001</c:v>
                </c:pt>
                <c:pt idx="2416">
                  <c:v>70.256699999999995</c:v>
                </c:pt>
                <c:pt idx="2417">
                  <c:v>70.245500000000007</c:v>
                </c:pt>
                <c:pt idx="2418">
                  <c:v>70.234200000000001</c:v>
                </c:pt>
                <c:pt idx="2419">
                  <c:v>70.222999999999999</c:v>
                </c:pt>
                <c:pt idx="2420">
                  <c:v>70.211699999999993</c:v>
                </c:pt>
                <c:pt idx="2421">
                  <c:v>70.200500000000005</c:v>
                </c:pt>
                <c:pt idx="2422">
                  <c:v>70.189300000000003</c:v>
                </c:pt>
                <c:pt idx="2423">
                  <c:v>70.178100000000001</c:v>
                </c:pt>
                <c:pt idx="2424">
                  <c:v>70.166799999999995</c:v>
                </c:pt>
                <c:pt idx="2425">
                  <c:v>70.155600000000007</c:v>
                </c:pt>
                <c:pt idx="2426">
                  <c:v>70.144400000000005</c:v>
                </c:pt>
                <c:pt idx="2427">
                  <c:v>70.133200000000002</c:v>
                </c:pt>
                <c:pt idx="2428">
                  <c:v>70.122</c:v>
                </c:pt>
                <c:pt idx="2429">
                  <c:v>70.110799999999998</c:v>
                </c:pt>
                <c:pt idx="2430">
                  <c:v>70.099599999999995</c:v>
                </c:pt>
                <c:pt idx="2431">
                  <c:v>70.088399999999993</c:v>
                </c:pt>
                <c:pt idx="2432">
                  <c:v>70.077200000000005</c:v>
                </c:pt>
                <c:pt idx="2433">
                  <c:v>70.066100000000006</c:v>
                </c:pt>
                <c:pt idx="2434">
                  <c:v>70.054900000000004</c:v>
                </c:pt>
                <c:pt idx="2435">
                  <c:v>70.043700000000001</c:v>
                </c:pt>
                <c:pt idx="2436">
                  <c:v>70.032499999999999</c:v>
                </c:pt>
                <c:pt idx="2437">
                  <c:v>70.0214</c:v>
                </c:pt>
                <c:pt idx="2438">
                  <c:v>70.010199999999998</c:v>
                </c:pt>
                <c:pt idx="2439">
                  <c:v>69.999099999999999</c:v>
                </c:pt>
                <c:pt idx="2440">
                  <c:v>69.987899999999996</c:v>
                </c:pt>
                <c:pt idx="2441">
                  <c:v>69.976799999999997</c:v>
                </c:pt>
                <c:pt idx="2442">
                  <c:v>69.965599999999995</c:v>
                </c:pt>
                <c:pt idx="2443">
                  <c:v>69.954499999999996</c:v>
                </c:pt>
                <c:pt idx="2444">
                  <c:v>69.943399999999997</c:v>
                </c:pt>
                <c:pt idx="2445">
                  <c:v>69.932199999999995</c:v>
                </c:pt>
                <c:pt idx="2446">
                  <c:v>69.921099999999996</c:v>
                </c:pt>
                <c:pt idx="2447">
                  <c:v>69.91</c:v>
                </c:pt>
                <c:pt idx="2448">
                  <c:v>69.898899999999998</c:v>
                </c:pt>
                <c:pt idx="2449">
                  <c:v>69.887699999999995</c:v>
                </c:pt>
                <c:pt idx="2450">
                  <c:v>69.876599999999996</c:v>
                </c:pt>
                <c:pt idx="2451">
                  <c:v>69.865499999999997</c:v>
                </c:pt>
                <c:pt idx="2452">
                  <c:v>69.854399999999998</c:v>
                </c:pt>
                <c:pt idx="2453">
                  <c:v>69.843299999999999</c:v>
                </c:pt>
                <c:pt idx="2454">
                  <c:v>69.8322</c:v>
                </c:pt>
                <c:pt idx="2455">
                  <c:v>69.821100000000001</c:v>
                </c:pt>
                <c:pt idx="2456">
                  <c:v>69.81</c:v>
                </c:pt>
                <c:pt idx="2457">
                  <c:v>69.798900000000003</c:v>
                </c:pt>
                <c:pt idx="2458">
                  <c:v>69.787800000000004</c:v>
                </c:pt>
                <c:pt idx="2459">
                  <c:v>69.776799999999994</c:v>
                </c:pt>
                <c:pt idx="2460">
                  <c:v>69.765699999999995</c:v>
                </c:pt>
                <c:pt idx="2461">
                  <c:v>69.754599999999996</c:v>
                </c:pt>
                <c:pt idx="2462">
                  <c:v>69.743499999999997</c:v>
                </c:pt>
                <c:pt idx="2463">
                  <c:v>69.732500000000002</c:v>
                </c:pt>
                <c:pt idx="2464">
                  <c:v>69.721400000000003</c:v>
                </c:pt>
                <c:pt idx="2465">
                  <c:v>69.710300000000004</c:v>
                </c:pt>
                <c:pt idx="2466">
                  <c:v>69.699299999999994</c:v>
                </c:pt>
                <c:pt idx="2467">
                  <c:v>69.688199999999995</c:v>
                </c:pt>
                <c:pt idx="2468">
                  <c:v>69.677199999999999</c:v>
                </c:pt>
                <c:pt idx="2469">
                  <c:v>69.6661</c:v>
                </c:pt>
                <c:pt idx="2470">
                  <c:v>69.655100000000004</c:v>
                </c:pt>
                <c:pt idx="2471">
                  <c:v>69.644000000000005</c:v>
                </c:pt>
                <c:pt idx="2472">
                  <c:v>69.632999999999996</c:v>
                </c:pt>
                <c:pt idx="2473">
                  <c:v>69.622</c:v>
                </c:pt>
                <c:pt idx="2474">
                  <c:v>69.610900000000001</c:v>
                </c:pt>
                <c:pt idx="2475">
                  <c:v>69.599900000000005</c:v>
                </c:pt>
                <c:pt idx="2476">
                  <c:v>69.588899999999995</c:v>
                </c:pt>
                <c:pt idx="2477">
                  <c:v>69.577799999999996</c:v>
                </c:pt>
                <c:pt idx="2478">
                  <c:v>69.566800000000001</c:v>
                </c:pt>
                <c:pt idx="2479">
                  <c:v>69.555800000000005</c:v>
                </c:pt>
                <c:pt idx="2480">
                  <c:v>69.544799999999995</c:v>
                </c:pt>
                <c:pt idx="2481">
                  <c:v>69.533799999999999</c:v>
                </c:pt>
                <c:pt idx="2482">
                  <c:v>69.5227</c:v>
                </c:pt>
                <c:pt idx="2483">
                  <c:v>69.511700000000005</c:v>
                </c:pt>
                <c:pt idx="2484">
                  <c:v>69.500699999999995</c:v>
                </c:pt>
                <c:pt idx="2485">
                  <c:v>69.489699999999999</c:v>
                </c:pt>
                <c:pt idx="2486">
                  <c:v>69.478700000000003</c:v>
                </c:pt>
                <c:pt idx="2487">
                  <c:v>69.467699999999994</c:v>
                </c:pt>
                <c:pt idx="2488">
                  <c:v>69.456699999999998</c:v>
                </c:pt>
                <c:pt idx="2489">
                  <c:v>69.445700000000002</c:v>
                </c:pt>
                <c:pt idx="2490">
                  <c:v>69.434700000000007</c:v>
                </c:pt>
                <c:pt idx="2491">
                  <c:v>69.423699999999997</c:v>
                </c:pt>
                <c:pt idx="2492">
                  <c:v>69.412700000000001</c:v>
                </c:pt>
                <c:pt idx="2493">
                  <c:v>69.401700000000005</c:v>
                </c:pt>
                <c:pt idx="2494">
                  <c:v>69.390799999999999</c:v>
                </c:pt>
                <c:pt idx="2495">
                  <c:v>69.379800000000003</c:v>
                </c:pt>
                <c:pt idx="2496">
                  <c:v>69.368799999999993</c:v>
                </c:pt>
                <c:pt idx="2497">
                  <c:v>69.357799999999997</c:v>
                </c:pt>
                <c:pt idx="2498">
                  <c:v>69.346900000000005</c:v>
                </c:pt>
                <c:pt idx="2499">
                  <c:v>69.335899999999995</c:v>
                </c:pt>
                <c:pt idx="2500">
                  <c:v>69.3249</c:v>
                </c:pt>
                <c:pt idx="2501">
                  <c:v>69.313900000000004</c:v>
                </c:pt>
                <c:pt idx="2502">
                  <c:v>69.302999999999997</c:v>
                </c:pt>
                <c:pt idx="2503">
                  <c:v>69.292000000000002</c:v>
                </c:pt>
                <c:pt idx="2504">
                  <c:v>69.281099999999995</c:v>
                </c:pt>
                <c:pt idx="2505">
                  <c:v>69.270099999999999</c:v>
                </c:pt>
                <c:pt idx="2506">
                  <c:v>69.259100000000004</c:v>
                </c:pt>
                <c:pt idx="2507">
                  <c:v>69.248199999999997</c:v>
                </c:pt>
                <c:pt idx="2508">
                  <c:v>69.237200000000001</c:v>
                </c:pt>
                <c:pt idx="2509">
                  <c:v>69.226299999999995</c:v>
                </c:pt>
                <c:pt idx="2510">
                  <c:v>69.215299999999999</c:v>
                </c:pt>
                <c:pt idx="2511">
                  <c:v>69.204400000000007</c:v>
                </c:pt>
                <c:pt idx="2512">
                  <c:v>69.1935</c:v>
                </c:pt>
                <c:pt idx="2513">
                  <c:v>69.182500000000005</c:v>
                </c:pt>
                <c:pt idx="2514">
                  <c:v>69.171599999999998</c:v>
                </c:pt>
                <c:pt idx="2515">
                  <c:v>69.160600000000002</c:v>
                </c:pt>
                <c:pt idx="2516">
                  <c:v>69.149699999999996</c:v>
                </c:pt>
                <c:pt idx="2517">
                  <c:v>69.138800000000003</c:v>
                </c:pt>
                <c:pt idx="2518">
                  <c:v>69.127899999999997</c:v>
                </c:pt>
                <c:pt idx="2519">
                  <c:v>69.116900000000001</c:v>
                </c:pt>
                <c:pt idx="2520">
                  <c:v>69.105999999999995</c:v>
                </c:pt>
                <c:pt idx="2521">
                  <c:v>69.095100000000002</c:v>
                </c:pt>
                <c:pt idx="2522">
                  <c:v>69.084199999999996</c:v>
                </c:pt>
                <c:pt idx="2523">
                  <c:v>69.0732</c:v>
                </c:pt>
                <c:pt idx="2524">
                  <c:v>69.062299999999993</c:v>
                </c:pt>
                <c:pt idx="2525">
                  <c:v>69.051400000000001</c:v>
                </c:pt>
                <c:pt idx="2526">
                  <c:v>69.040499999999994</c:v>
                </c:pt>
                <c:pt idx="2527">
                  <c:v>69.029600000000002</c:v>
                </c:pt>
                <c:pt idx="2528">
                  <c:v>69.018699999999995</c:v>
                </c:pt>
                <c:pt idx="2529">
                  <c:v>69.007800000000003</c:v>
                </c:pt>
                <c:pt idx="2530">
                  <c:v>68.996899999999997</c:v>
                </c:pt>
                <c:pt idx="2531">
                  <c:v>68.986000000000004</c:v>
                </c:pt>
                <c:pt idx="2532">
                  <c:v>68.975099999999998</c:v>
                </c:pt>
                <c:pt idx="2533">
                  <c:v>68.964200000000005</c:v>
                </c:pt>
                <c:pt idx="2534">
                  <c:v>68.953299999999999</c:v>
                </c:pt>
                <c:pt idx="2535">
                  <c:v>68.942400000000006</c:v>
                </c:pt>
                <c:pt idx="2536">
                  <c:v>68.9315</c:v>
                </c:pt>
                <c:pt idx="2537">
                  <c:v>68.920699999999997</c:v>
                </c:pt>
                <c:pt idx="2538">
                  <c:v>68.909800000000004</c:v>
                </c:pt>
                <c:pt idx="2539">
                  <c:v>68.898899999999998</c:v>
                </c:pt>
                <c:pt idx="2540">
                  <c:v>68.888000000000005</c:v>
                </c:pt>
                <c:pt idx="2541">
                  <c:v>68.877200000000002</c:v>
                </c:pt>
                <c:pt idx="2542">
                  <c:v>68.866299999999995</c:v>
                </c:pt>
                <c:pt idx="2543">
                  <c:v>68.855400000000003</c:v>
                </c:pt>
                <c:pt idx="2544">
                  <c:v>68.8446</c:v>
                </c:pt>
                <c:pt idx="2545">
                  <c:v>68.833699999999993</c:v>
                </c:pt>
                <c:pt idx="2546">
                  <c:v>68.822900000000004</c:v>
                </c:pt>
                <c:pt idx="2547">
                  <c:v>68.811999999999998</c:v>
                </c:pt>
                <c:pt idx="2548">
                  <c:v>68.801199999999994</c:v>
                </c:pt>
                <c:pt idx="2549">
                  <c:v>68.790300000000002</c:v>
                </c:pt>
                <c:pt idx="2550">
                  <c:v>68.779499999999999</c:v>
                </c:pt>
                <c:pt idx="2551">
                  <c:v>68.768600000000006</c:v>
                </c:pt>
                <c:pt idx="2552">
                  <c:v>68.757800000000003</c:v>
                </c:pt>
                <c:pt idx="2553">
                  <c:v>68.747</c:v>
                </c:pt>
                <c:pt idx="2554">
                  <c:v>68.736199999999997</c:v>
                </c:pt>
                <c:pt idx="2555">
                  <c:v>68.725300000000004</c:v>
                </c:pt>
                <c:pt idx="2556">
                  <c:v>68.714500000000001</c:v>
                </c:pt>
                <c:pt idx="2557">
                  <c:v>68.703699999999998</c:v>
                </c:pt>
                <c:pt idx="2558">
                  <c:v>68.692899999999995</c:v>
                </c:pt>
                <c:pt idx="2559">
                  <c:v>68.682100000000005</c:v>
                </c:pt>
                <c:pt idx="2560">
                  <c:v>68.671300000000002</c:v>
                </c:pt>
                <c:pt idx="2561">
                  <c:v>68.660499999999999</c:v>
                </c:pt>
                <c:pt idx="2562">
                  <c:v>68.649699999999996</c:v>
                </c:pt>
                <c:pt idx="2563">
                  <c:v>68.638900000000007</c:v>
                </c:pt>
                <c:pt idx="2564">
                  <c:v>68.628200000000007</c:v>
                </c:pt>
                <c:pt idx="2565">
                  <c:v>68.617400000000004</c:v>
                </c:pt>
                <c:pt idx="2566">
                  <c:v>68.6066</c:v>
                </c:pt>
                <c:pt idx="2567">
                  <c:v>68.595799999999997</c:v>
                </c:pt>
                <c:pt idx="2568">
                  <c:v>68.585099999999997</c:v>
                </c:pt>
                <c:pt idx="2569">
                  <c:v>68.574299999999994</c:v>
                </c:pt>
                <c:pt idx="2570">
                  <c:v>68.563599999999994</c:v>
                </c:pt>
                <c:pt idx="2571">
                  <c:v>68.552899999999994</c:v>
                </c:pt>
                <c:pt idx="2572">
                  <c:v>68.542100000000005</c:v>
                </c:pt>
                <c:pt idx="2573">
                  <c:v>68.531400000000005</c:v>
                </c:pt>
                <c:pt idx="2574">
                  <c:v>68.520700000000005</c:v>
                </c:pt>
                <c:pt idx="2575">
                  <c:v>68.510000000000005</c:v>
                </c:pt>
                <c:pt idx="2576">
                  <c:v>68.499300000000005</c:v>
                </c:pt>
                <c:pt idx="2577">
                  <c:v>68.488600000000005</c:v>
                </c:pt>
                <c:pt idx="2578">
                  <c:v>68.477900000000005</c:v>
                </c:pt>
                <c:pt idx="2579">
                  <c:v>68.467200000000005</c:v>
                </c:pt>
                <c:pt idx="2580">
                  <c:v>68.456599999999995</c:v>
                </c:pt>
                <c:pt idx="2581">
                  <c:v>68.445899999999995</c:v>
                </c:pt>
                <c:pt idx="2582">
                  <c:v>68.435299999999998</c:v>
                </c:pt>
                <c:pt idx="2583">
                  <c:v>68.424599999999998</c:v>
                </c:pt>
                <c:pt idx="2584">
                  <c:v>68.414000000000001</c:v>
                </c:pt>
                <c:pt idx="2585">
                  <c:v>68.403400000000005</c:v>
                </c:pt>
                <c:pt idx="2586">
                  <c:v>68.392799999999994</c:v>
                </c:pt>
                <c:pt idx="2587">
                  <c:v>68.382199999999997</c:v>
                </c:pt>
                <c:pt idx="2588">
                  <c:v>68.371600000000001</c:v>
                </c:pt>
                <c:pt idx="2589">
                  <c:v>68.361000000000004</c:v>
                </c:pt>
                <c:pt idx="2590">
                  <c:v>68.350499999999997</c:v>
                </c:pt>
                <c:pt idx="2591">
                  <c:v>68.3399</c:v>
                </c:pt>
                <c:pt idx="2592">
                  <c:v>68.329400000000007</c:v>
                </c:pt>
                <c:pt idx="2593">
                  <c:v>68.318799999999996</c:v>
                </c:pt>
                <c:pt idx="2594">
                  <c:v>68.308300000000003</c:v>
                </c:pt>
                <c:pt idx="2595">
                  <c:v>68.297799999999995</c:v>
                </c:pt>
                <c:pt idx="2596">
                  <c:v>68.287300000000002</c:v>
                </c:pt>
                <c:pt idx="2597">
                  <c:v>68.276799999999994</c:v>
                </c:pt>
                <c:pt idx="2598">
                  <c:v>68.266400000000004</c:v>
                </c:pt>
                <c:pt idx="2599">
                  <c:v>68.255899999999997</c:v>
                </c:pt>
                <c:pt idx="2600">
                  <c:v>68.245500000000007</c:v>
                </c:pt>
                <c:pt idx="2601">
                  <c:v>68.235100000000003</c:v>
                </c:pt>
                <c:pt idx="2602">
                  <c:v>68.224699999999999</c:v>
                </c:pt>
                <c:pt idx="2603">
                  <c:v>68.214299999999994</c:v>
                </c:pt>
                <c:pt idx="2604">
                  <c:v>68.203900000000004</c:v>
                </c:pt>
                <c:pt idx="2605">
                  <c:v>68.193600000000004</c:v>
                </c:pt>
                <c:pt idx="2606">
                  <c:v>68.183199999999999</c:v>
                </c:pt>
                <c:pt idx="2607">
                  <c:v>68.172899999999998</c:v>
                </c:pt>
                <c:pt idx="2608">
                  <c:v>68.162599999999998</c:v>
                </c:pt>
                <c:pt idx="2609">
                  <c:v>68.152299999999997</c:v>
                </c:pt>
                <c:pt idx="2610">
                  <c:v>68.141999999999996</c:v>
                </c:pt>
                <c:pt idx="2611">
                  <c:v>68.131799999999998</c:v>
                </c:pt>
                <c:pt idx="2612">
                  <c:v>68.121600000000001</c:v>
                </c:pt>
                <c:pt idx="2613">
                  <c:v>68.1113</c:v>
                </c:pt>
                <c:pt idx="2614">
                  <c:v>68.101100000000002</c:v>
                </c:pt>
                <c:pt idx="2615">
                  <c:v>68.090999999999994</c:v>
                </c:pt>
                <c:pt idx="2616">
                  <c:v>68.080799999999996</c:v>
                </c:pt>
                <c:pt idx="2617">
                  <c:v>68.070700000000002</c:v>
                </c:pt>
                <c:pt idx="2618">
                  <c:v>68.060599999999994</c:v>
                </c:pt>
                <c:pt idx="2619">
                  <c:v>68.0505</c:v>
                </c:pt>
                <c:pt idx="2620">
                  <c:v>68.040400000000005</c:v>
                </c:pt>
                <c:pt idx="2621">
                  <c:v>68.030299999999997</c:v>
                </c:pt>
                <c:pt idx="2622">
                  <c:v>68.020300000000006</c:v>
                </c:pt>
                <c:pt idx="2623">
                  <c:v>68.010300000000001</c:v>
                </c:pt>
                <c:pt idx="2624">
                  <c:v>68.000299999999996</c:v>
                </c:pt>
                <c:pt idx="2625">
                  <c:v>67.990300000000005</c:v>
                </c:pt>
                <c:pt idx="2626">
                  <c:v>67.9803</c:v>
                </c:pt>
                <c:pt idx="2627">
                  <c:v>67.970399999999998</c:v>
                </c:pt>
                <c:pt idx="2628">
                  <c:v>67.960499999999996</c:v>
                </c:pt>
                <c:pt idx="2629">
                  <c:v>67.950599999999994</c:v>
                </c:pt>
                <c:pt idx="2630">
                  <c:v>67.940799999999996</c:v>
                </c:pt>
                <c:pt idx="2631">
                  <c:v>67.930899999999994</c:v>
                </c:pt>
                <c:pt idx="2632">
                  <c:v>67.921099999999996</c:v>
                </c:pt>
                <c:pt idx="2633">
                  <c:v>67.911299999999997</c:v>
                </c:pt>
                <c:pt idx="2634">
                  <c:v>67.901499999999999</c:v>
                </c:pt>
                <c:pt idx="2635">
                  <c:v>67.891800000000003</c:v>
                </c:pt>
                <c:pt idx="2636">
                  <c:v>67.882000000000005</c:v>
                </c:pt>
                <c:pt idx="2637">
                  <c:v>67.872299999999996</c:v>
                </c:pt>
                <c:pt idx="2638">
                  <c:v>67.862700000000004</c:v>
                </c:pt>
                <c:pt idx="2639">
                  <c:v>67.852999999999994</c:v>
                </c:pt>
                <c:pt idx="2640">
                  <c:v>67.843400000000003</c:v>
                </c:pt>
                <c:pt idx="2641">
                  <c:v>67.833699999999993</c:v>
                </c:pt>
                <c:pt idx="2642">
                  <c:v>67.824200000000005</c:v>
                </c:pt>
                <c:pt idx="2643">
                  <c:v>67.814599999999999</c:v>
                </c:pt>
                <c:pt idx="2644">
                  <c:v>67.805099999999996</c:v>
                </c:pt>
                <c:pt idx="2645">
                  <c:v>67.795500000000004</c:v>
                </c:pt>
                <c:pt idx="2646">
                  <c:v>67.786100000000005</c:v>
                </c:pt>
                <c:pt idx="2647">
                  <c:v>67.776600000000002</c:v>
                </c:pt>
                <c:pt idx="2648">
                  <c:v>67.767200000000003</c:v>
                </c:pt>
                <c:pt idx="2649">
                  <c:v>67.7577</c:v>
                </c:pt>
                <c:pt idx="2650">
                  <c:v>67.748400000000004</c:v>
                </c:pt>
                <c:pt idx="2651">
                  <c:v>67.739000000000004</c:v>
                </c:pt>
                <c:pt idx="2652">
                  <c:v>67.729699999999994</c:v>
                </c:pt>
                <c:pt idx="2653">
                  <c:v>67.720299999999995</c:v>
                </c:pt>
                <c:pt idx="2654">
                  <c:v>67.710999999999999</c:v>
                </c:pt>
                <c:pt idx="2655">
                  <c:v>67.701800000000006</c:v>
                </c:pt>
                <c:pt idx="2656">
                  <c:v>67.692499999999995</c:v>
                </c:pt>
                <c:pt idx="2657">
                  <c:v>67.683300000000003</c:v>
                </c:pt>
                <c:pt idx="2658">
                  <c:v>67.674099999999996</c:v>
                </c:pt>
                <c:pt idx="2659">
                  <c:v>67.665000000000006</c:v>
                </c:pt>
                <c:pt idx="2660">
                  <c:v>67.655799999999999</c:v>
                </c:pt>
                <c:pt idx="2661">
                  <c:v>67.646699999999996</c:v>
                </c:pt>
                <c:pt idx="2662">
                  <c:v>67.637699999999995</c:v>
                </c:pt>
                <c:pt idx="2663">
                  <c:v>67.628600000000006</c:v>
                </c:pt>
                <c:pt idx="2664">
                  <c:v>67.619600000000005</c:v>
                </c:pt>
                <c:pt idx="2665">
                  <c:v>67.610600000000005</c:v>
                </c:pt>
                <c:pt idx="2666">
                  <c:v>67.601600000000005</c:v>
                </c:pt>
                <c:pt idx="2667">
                  <c:v>67.592600000000004</c:v>
                </c:pt>
                <c:pt idx="2668">
                  <c:v>67.583699999999993</c:v>
                </c:pt>
                <c:pt idx="2669">
                  <c:v>67.574799999999996</c:v>
                </c:pt>
                <c:pt idx="2670">
                  <c:v>67.565899999999999</c:v>
                </c:pt>
                <c:pt idx="2671">
                  <c:v>67.557100000000005</c:v>
                </c:pt>
                <c:pt idx="2672">
                  <c:v>67.548299999999998</c:v>
                </c:pt>
                <c:pt idx="2673">
                  <c:v>67.539500000000004</c:v>
                </c:pt>
                <c:pt idx="2674">
                  <c:v>67.530699999999996</c:v>
                </c:pt>
                <c:pt idx="2675">
                  <c:v>67.522000000000006</c:v>
                </c:pt>
                <c:pt idx="2676">
                  <c:v>67.513300000000001</c:v>
                </c:pt>
                <c:pt idx="2677">
                  <c:v>67.504599999999996</c:v>
                </c:pt>
                <c:pt idx="2678">
                  <c:v>67.495900000000006</c:v>
                </c:pt>
                <c:pt idx="2679">
                  <c:v>67.487300000000005</c:v>
                </c:pt>
                <c:pt idx="2680">
                  <c:v>67.478700000000003</c:v>
                </c:pt>
                <c:pt idx="2681">
                  <c:v>67.470100000000002</c:v>
                </c:pt>
                <c:pt idx="2682">
                  <c:v>67.461500000000001</c:v>
                </c:pt>
                <c:pt idx="2683">
                  <c:v>67.453000000000003</c:v>
                </c:pt>
                <c:pt idx="2684">
                  <c:v>67.444500000000005</c:v>
                </c:pt>
                <c:pt idx="2685">
                  <c:v>67.436000000000007</c:v>
                </c:pt>
                <c:pt idx="2686">
                  <c:v>67.427599999999998</c:v>
                </c:pt>
                <c:pt idx="2687">
                  <c:v>67.4191</c:v>
                </c:pt>
                <c:pt idx="2688">
                  <c:v>67.410799999999995</c:v>
                </c:pt>
                <c:pt idx="2689">
                  <c:v>67.4024</c:v>
                </c:pt>
                <c:pt idx="2690">
                  <c:v>67.394000000000005</c:v>
                </c:pt>
                <c:pt idx="2691">
                  <c:v>67.3857</c:v>
                </c:pt>
                <c:pt idx="2692">
                  <c:v>67.377399999999994</c:v>
                </c:pt>
                <c:pt idx="2693">
                  <c:v>67.369200000000006</c:v>
                </c:pt>
                <c:pt idx="2694">
                  <c:v>67.360900000000001</c:v>
                </c:pt>
                <c:pt idx="2695">
                  <c:v>67.352699999999999</c:v>
                </c:pt>
                <c:pt idx="2696">
                  <c:v>67.344499999999996</c:v>
                </c:pt>
                <c:pt idx="2697">
                  <c:v>67.336399999999998</c:v>
                </c:pt>
                <c:pt idx="2698">
                  <c:v>67.328299999999999</c:v>
                </c:pt>
                <c:pt idx="2699">
                  <c:v>67.3202</c:v>
                </c:pt>
                <c:pt idx="2700">
                  <c:v>67.312100000000001</c:v>
                </c:pt>
                <c:pt idx="2701">
                  <c:v>67.304000000000002</c:v>
                </c:pt>
                <c:pt idx="2702">
                  <c:v>67.296000000000006</c:v>
                </c:pt>
                <c:pt idx="2703">
                  <c:v>67.287999999999997</c:v>
                </c:pt>
                <c:pt idx="2704">
                  <c:v>67.28</c:v>
                </c:pt>
                <c:pt idx="2705">
                  <c:v>67.272099999999995</c:v>
                </c:pt>
                <c:pt idx="2706">
                  <c:v>67.264200000000002</c:v>
                </c:pt>
                <c:pt idx="2707">
                  <c:v>67.256299999999996</c:v>
                </c:pt>
                <c:pt idx="2708">
                  <c:v>67.248400000000004</c:v>
                </c:pt>
                <c:pt idx="2709">
                  <c:v>67.240600000000001</c:v>
                </c:pt>
                <c:pt idx="2710">
                  <c:v>67.232799999999997</c:v>
                </c:pt>
                <c:pt idx="2711">
                  <c:v>67.224999999999994</c:v>
                </c:pt>
                <c:pt idx="2712">
                  <c:v>67.217200000000005</c:v>
                </c:pt>
                <c:pt idx="2713">
                  <c:v>67.209500000000006</c:v>
                </c:pt>
                <c:pt idx="2714">
                  <c:v>67.201800000000006</c:v>
                </c:pt>
                <c:pt idx="2715">
                  <c:v>67.194100000000006</c:v>
                </c:pt>
                <c:pt idx="2716">
                  <c:v>67.186400000000006</c:v>
                </c:pt>
                <c:pt idx="2717">
                  <c:v>67.178799999999995</c:v>
                </c:pt>
                <c:pt idx="2718">
                  <c:v>67.171199999999999</c:v>
                </c:pt>
                <c:pt idx="2719">
                  <c:v>67.163600000000002</c:v>
                </c:pt>
                <c:pt idx="2720">
                  <c:v>67.156099999999995</c:v>
                </c:pt>
                <c:pt idx="2721">
                  <c:v>67.148499999999999</c:v>
                </c:pt>
                <c:pt idx="2722">
                  <c:v>67.141000000000005</c:v>
                </c:pt>
                <c:pt idx="2723">
                  <c:v>67.133499999999998</c:v>
                </c:pt>
                <c:pt idx="2724">
                  <c:v>67.126099999999994</c:v>
                </c:pt>
                <c:pt idx="2725">
                  <c:v>67.118700000000004</c:v>
                </c:pt>
                <c:pt idx="2726">
                  <c:v>67.111199999999997</c:v>
                </c:pt>
                <c:pt idx="2727">
                  <c:v>67.103899999999996</c:v>
                </c:pt>
                <c:pt idx="2728">
                  <c:v>67.096500000000006</c:v>
                </c:pt>
                <c:pt idx="2729">
                  <c:v>67.089200000000005</c:v>
                </c:pt>
                <c:pt idx="2730">
                  <c:v>67.081900000000005</c:v>
                </c:pt>
                <c:pt idx="2731">
                  <c:v>67.074600000000004</c:v>
                </c:pt>
                <c:pt idx="2732">
                  <c:v>67.067300000000003</c:v>
                </c:pt>
                <c:pt idx="2733">
                  <c:v>67.060100000000006</c:v>
                </c:pt>
                <c:pt idx="2734">
                  <c:v>67.052899999999994</c:v>
                </c:pt>
                <c:pt idx="2735">
                  <c:v>67.045699999999997</c:v>
                </c:pt>
                <c:pt idx="2736">
                  <c:v>67.038499999999999</c:v>
                </c:pt>
                <c:pt idx="2737">
                  <c:v>67.031400000000005</c:v>
                </c:pt>
                <c:pt idx="2738">
                  <c:v>67.024299999999997</c:v>
                </c:pt>
                <c:pt idx="2739">
                  <c:v>67.017200000000003</c:v>
                </c:pt>
                <c:pt idx="2740">
                  <c:v>67.010099999999994</c:v>
                </c:pt>
                <c:pt idx="2741">
                  <c:v>67.003100000000003</c:v>
                </c:pt>
                <c:pt idx="2742">
                  <c:v>66.995999999999995</c:v>
                </c:pt>
                <c:pt idx="2743">
                  <c:v>66.989000000000004</c:v>
                </c:pt>
                <c:pt idx="2744">
                  <c:v>66.982100000000003</c:v>
                </c:pt>
                <c:pt idx="2745">
                  <c:v>66.975099999999998</c:v>
                </c:pt>
                <c:pt idx="2746">
                  <c:v>66.968199999999996</c:v>
                </c:pt>
                <c:pt idx="2747">
                  <c:v>66.961299999999994</c:v>
                </c:pt>
                <c:pt idx="2748">
                  <c:v>66.954400000000007</c:v>
                </c:pt>
                <c:pt idx="2749">
                  <c:v>66.947500000000005</c:v>
                </c:pt>
                <c:pt idx="2750">
                  <c:v>66.940700000000007</c:v>
                </c:pt>
                <c:pt idx="2751">
                  <c:v>66.933899999999994</c:v>
                </c:pt>
                <c:pt idx="2752">
                  <c:v>66.927099999999996</c:v>
                </c:pt>
                <c:pt idx="2753">
                  <c:v>66.920299999999997</c:v>
                </c:pt>
                <c:pt idx="2754">
                  <c:v>66.913499999999999</c:v>
                </c:pt>
                <c:pt idx="2755">
                  <c:v>66.906800000000004</c:v>
                </c:pt>
                <c:pt idx="2756">
                  <c:v>66.900099999999995</c:v>
                </c:pt>
                <c:pt idx="2757">
                  <c:v>66.8934</c:v>
                </c:pt>
                <c:pt idx="2758">
                  <c:v>66.886700000000005</c:v>
                </c:pt>
                <c:pt idx="2759">
                  <c:v>66.880099999999999</c:v>
                </c:pt>
                <c:pt idx="2760">
                  <c:v>66.873500000000007</c:v>
                </c:pt>
                <c:pt idx="2761">
                  <c:v>66.866900000000001</c:v>
                </c:pt>
                <c:pt idx="2762">
                  <c:v>66.860299999999995</c:v>
                </c:pt>
                <c:pt idx="2763">
                  <c:v>66.853800000000007</c:v>
                </c:pt>
                <c:pt idx="2764">
                  <c:v>66.847200000000001</c:v>
                </c:pt>
                <c:pt idx="2765">
                  <c:v>66.840699999999998</c:v>
                </c:pt>
                <c:pt idx="2766">
                  <c:v>66.834199999999996</c:v>
                </c:pt>
                <c:pt idx="2767">
                  <c:v>66.827699999999993</c:v>
                </c:pt>
                <c:pt idx="2768">
                  <c:v>66.821299999999994</c:v>
                </c:pt>
                <c:pt idx="2769">
                  <c:v>66.814800000000005</c:v>
                </c:pt>
                <c:pt idx="2770">
                  <c:v>66.808400000000006</c:v>
                </c:pt>
                <c:pt idx="2771">
                  <c:v>66.802000000000007</c:v>
                </c:pt>
                <c:pt idx="2772">
                  <c:v>66.795699999999997</c:v>
                </c:pt>
                <c:pt idx="2773">
                  <c:v>66.789299999999997</c:v>
                </c:pt>
                <c:pt idx="2774">
                  <c:v>66.783000000000001</c:v>
                </c:pt>
                <c:pt idx="2775">
                  <c:v>66.776700000000005</c:v>
                </c:pt>
                <c:pt idx="2776">
                  <c:v>66.770399999999995</c:v>
                </c:pt>
                <c:pt idx="2777">
                  <c:v>66.764099999999999</c:v>
                </c:pt>
                <c:pt idx="2778">
                  <c:v>66.757800000000003</c:v>
                </c:pt>
                <c:pt idx="2779">
                  <c:v>66.751599999999996</c:v>
                </c:pt>
                <c:pt idx="2780">
                  <c:v>66.745400000000004</c:v>
                </c:pt>
                <c:pt idx="2781">
                  <c:v>66.739199999999997</c:v>
                </c:pt>
                <c:pt idx="2782">
                  <c:v>66.733000000000004</c:v>
                </c:pt>
                <c:pt idx="2783">
                  <c:v>66.726799999999997</c:v>
                </c:pt>
                <c:pt idx="2784">
                  <c:v>66.720699999999994</c:v>
                </c:pt>
                <c:pt idx="2785">
                  <c:v>66.714600000000004</c:v>
                </c:pt>
                <c:pt idx="2786">
                  <c:v>66.708500000000001</c:v>
                </c:pt>
                <c:pt idx="2787">
                  <c:v>66.702399999999997</c:v>
                </c:pt>
                <c:pt idx="2788">
                  <c:v>66.696299999999994</c:v>
                </c:pt>
                <c:pt idx="2789">
                  <c:v>66.690299999999993</c:v>
                </c:pt>
                <c:pt idx="2790">
                  <c:v>66.684200000000004</c:v>
                </c:pt>
                <c:pt idx="2791">
                  <c:v>66.678200000000004</c:v>
                </c:pt>
                <c:pt idx="2792">
                  <c:v>66.672200000000004</c:v>
                </c:pt>
                <c:pt idx="2793">
                  <c:v>66.666200000000003</c:v>
                </c:pt>
                <c:pt idx="2794">
                  <c:v>66.660300000000007</c:v>
                </c:pt>
                <c:pt idx="2795">
                  <c:v>66.654300000000006</c:v>
                </c:pt>
                <c:pt idx="2796">
                  <c:v>66.648399999999995</c:v>
                </c:pt>
                <c:pt idx="2797">
                  <c:v>66.642499999999998</c:v>
                </c:pt>
                <c:pt idx="2798">
                  <c:v>66.636600000000001</c:v>
                </c:pt>
                <c:pt idx="2799">
                  <c:v>66.630700000000004</c:v>
                </c:pt>
                <c:pt idx="2800">
                  <c:v>66.624899999999997</c:v>
                </c:pt>
                <c:pt idx="2801">
                  <c:v>66.619</c:v>
                </c:pt>
                <c:pt idx="2802">
                  <c:v>66.613200000000006</c:v>
                </c:pt>
                <c:pt idx="2803">
                  <c:v>66.607399999999998</c:v>
                </c:pt>
                <c:pt idx="2804">
                  <c:v>66.601600000000005</c:v>
                </c:pt>
                <c:pt idx="2805">
                  <c:v>66.595799999999997</c:v>
                </c:pt>
                <c:pt idx="2806">
                  <c:v>66.59</c:v>
                </c:pt>
                <c:pt idx="2807">
                  <c:v>66.584299999999999</c:v>
                </c:pt>
                <c:pt idx="2808">
                  <c:v>66.578599999999994</c:v>
                </c:pt>
                <c:pt idx="2809">
                  <c:v>66.572800000000001</c:v>
                </c:pt>
                <c:pt idx="2810">
                  <c:v>66.567099999999996</c:v>
                </c:pt>
                <c:pt idx="2811">
                  <c:v>66.561499999999995</c:v>
                </c:pt>
                <c:pt idx="2812">
                  <c:v>66.555800000000005</c:v>
                </c:pt>
                <c:pt idx="2813">
                  <c:v>66.5501</c:v>
                </c:pt>
                <c:pt idx="2814">
                  <c:v>66.544499999999999</c:v>
                </c:pt>
                <c:pt idx="2815">
                  <c:v>66.538899999999998</c:v>
                </c:pt>
                <c:pt idx="2816">
                  <c:v>66.533299999999997</c:v>
                </c:pt>
                <c:pt idx="2817">
                  <c:v>66.527699999999996</c:v>
                </c:pt>
                <c:pt idx="2818">
                  <c:v>66.522099999999995</c:v>
                </c:pt>
                <c:pt idx="2819">
                  <c:v>66.516499999999994</c:v>
                </c:pt>
                <c:pt idx="2820">
                  <c:v>66.510999999999996</c:v>
                </c:pt>
                <c:pt idx="2821">
                  <c:v>66.505499999999998</c:v>
                </c:pt>
                <c:pt idx="2822">
                  <c:v>66.499899999999997</c:v>
                </c:pt>
                <c:pt idx="2823">
                  <c:v>66.494399999999999</c:v>
                </c:pt>
                <c:pt idx="2824">
                  <c:v>66.489000000000004</c:v>
                </c:pt>
                <c:pt idx="2825">
                  <c:v>66.483500000000006</c:v>
                </c:pt>
                <c:pt idx="2826">
                  <c:v>66.477999999999994</c:v>
                </c:pt>
                <c:pt idx="2827">
                  <c:v>66.4726</c:v>
                </c:pt>
                <c:pt idx="2828">
                  <c:v>66.467100000000002</c:v>
                </c:pt>
                <c:pt idx="2829">
                  <c:v>66.461699999999993</c:v>
                </c:pt>
                <c:pt idx="2830">
                  <c:v>66.456299999999999</c:v>
                </c:pt>
                <c:pt idx="2831">
                  <c:v>66.450900000000004</c:v>
                </c:pt>
                <c:pt idx="2832">
                  <c:v>66.445499999999996</c:v>
                </c:pt>
                <c:pt idx="2833">
                  <c:v>66.440200000000004</c:v>
                </c:pt>
                <c:pt idx="2834">
                  <c:v>66.434799999999996</c:v>
                </c:pt>
                <c:pt idx="2835">
                  <c:v>66.429500000000004</c:v>
                </c:pt>
                <c:pt idx="2836">
                  <c:v>66.424199999999999</c:v>
                </c:pt>
                <c:pt idx="2837">
                  <c:v>66.418899999999994</c:v>
                </c:pt>
                <c:pt idx="2838">
                  <c:v>66.413600000000002</c:v>
                </c:pt>
                <c:pt idx="2839">
                  <c:v>66.408299999999997</c:v>
                </c:pt>
                <c:pt idx="2840">
                  <c:v>66.403000000000006</c:v>
                </c:pt>
                <c:pt idx="2841">
                  <c:v>66.397800000000004</c:v>
                </c:pt>
                <c:pt idx="2842">
                  <c:v>66.392499999999998</c:v>
                </c:pt>
                <c:pt idx="2843">
                  <c:v>66.387299999999996</c:v>
                </c:pt>
                <c:pt idx="2844">
                  <c:v>66.382000000000005</c:v>
                </c:pt>
                <c:pt idx="2845">
                  <c:v>66.376800000000003</c:v>
                </c:pt>
                <c:pt idx="2846">
                  <c:v>66.371700000000004</c:v>
                </c:pt>
                <c:pt idx="2847">
                  <c:v>66.366500000000002</c:v>
                </c:pt>
                <c:pt idx="2848">
                  <c:v>66.3613</c:v>
                </c:pt>
                <c:pt idx="2849">
                  <c:v>66.356099999999998</c:v>
                </c:pt>
                <c:pt idx="2850">
                  <c:v>66.350999999999999</c:v>
                </c:pt>
                <c:pt idx="2851">
                  <c:v>66.3459</c:v>
                </c:pt>
                <c:pt idx="2852">
                  <c:v>66.340800000000002</c:v>
                </c:pt>
                <c:pt idx="2853">
                  <c:v>66.335599999999999</c:v>
                </c:pt>
                <c:pt idx="2854">
                  <c:v>66.330500000000001</c:v>
                </c:pt>
                <c:pt idx="2855">
                  <c:v>66.325500000000005</c:v>
                </c:pt>
                <c:pt idx="2856">
                  <c:v>66.320400000000006</c:v>
                </c:pt>
                <c:pt idx="2857">
                  <c:v>66.315299999999993</c:v>
                </c:pt>
                <c:pt idx="2858">
                  <c:v>66.310299999999998</c:v>
                </c:pt>
                <c:pt idx="2859">
                  <c:v>66.305300000000003</c:v>
                </c:pt>
                <c:pt idx="2860">
                  <c:v>66.300200000000004</c:v>
                </c:pt>
                <c:pt idx="2861">
                  <c:v>66.295199999999994</c:v>
                </c:pt>
                <c:pt idx="2862">
                  <c:v>66.290199999999999</c:v>
                </c:pt>
                <c:pt idx="2863">
                  <c:v>66.285200000000003</c:v>
                </c:pt>
                <c:pt idx="2864">
                  <c:v>66.280299999999997</c:v>
                </c:pt>
                <c:pt idx="2865">
                  <c:v>66.275300000000001</c:v>
                </c:pt>
                <c:pt idx="2866">
                  <c:v>66.270300000000006</c:v>
                </c:pt>
                <c:pt idx="2867">
                  <c:v>66.2654</c:v>
                </c:pt>
                <c:pt idx="2868">
                  <c:v>66.260499999999993</c:v>
                </c:pt>
                <c:pt idx="2869">
                  <c:v>66.255600000000001</c:v>
                </c:pt>
                <c:pt idx="2870">
                  <c:v>66.250699999999995</c:v>
                </c:pt>
                <c:pt idx="2871">
                  <c:v>66.245800000000003</c:v>
                </c:pt>
                <c:pt idx="2872">
                  <c:v>66.240899999999996</c:v>
                </c:pt>
                <c:pt idx="2873">
                  <c:v>66.236000000000004</c:v>
                </c:pt>
                <c:pt idx="2874">
                  <c:v>66.231099999999998</c:v>
                </c:pt>
                <c:pt idx="2875">
                  <c:v>66.226299999999995</c:v>
                </c:pt>
                <c:pt idx="2876">
                  <c:v>66.221500000000006</c:v>
                </c:pt>
                <c:pt idx="2877">
                  <c:v>66.2166</c:v>
                </c:pt>
                <c:pt idx="2878">
                  <c:v>66.211799999999997</c:v>
                </c:pt>
                <c:pt idx="2879">
                  <c:v>66.206999999999994</c:v>
                </c:pt>
                <c:pt idx="2880">
                  <c:v>66.202200000000005</c:v>
                </c:pt>
                <c:pt idx="2881">
                  <c:v>66.197400000000002</c:v>
                </c:pt>
                <c:pt idx="2882">
                  <c:v>66.192700000000002</c:v>
                </c:pt>
                <c:pt idx="2883">
                  <c:v>66.187899999999999</c:v>
                </c:pt>
                <c:pt idx="2884">
                  <c:v>66.183199999999999</c:v>
                </c:pt>
                <c:pt idx="2885">
                  <c:v>66.178399999999996</c:v>
                </c:pt>
                <c:pt idx="2886">
                  <c:v>66.173699999999997</c:v>
                </c:pt>
                <c:pt idx="2887">
                  <c:v>66.168999999999997</c:v>
                </c:pt>
                <c:pt idx="2888">
                  <c:v>66.164299999999997</c:v>
                </c:pt>
                <c:pt idx="2889">
                  <c:v>66.159599999999998</c:v>
                </c:pt>
                <c:pt idx="2890">
                  <c:v>66.154899999999998</c:v>
                </c:pt>
                <c:pt idx="2891">
                  <c:v>66.150199999999998</c:v>
                </c:pt>
                <c:pt idx="2892">
                  <c:v>66.145600000000002</c:v>
                </c:pt>
                <c:pt idx="2893">
                  <c:v>66.140900000000002</c:v>
                </c:pt>
                <c:pt idx="2894">
                  <c:v>66.136300000000006</c:v>
                </c:pt>
                <c:pt idx="2895">
                  <c:v>66.131600000000006</c:v>
                </c:pt>
                <c:pt idx="2896">
                  <c:v>66.126999999999995</c:v>
                </c:pt>
                <c:pt idx="2897">
                  <c:v>66.122399999999999</c:v>
                </c:pt>
                <c:pt idx="2898">
                  <c:v>66.117800000000003</c:v>
                </c:pt>
                <c:pt idx="2899">
                  <c:v>66.113200000000006</c:v>
                </c:pt>
                <c:pt idx="2900">
                  <c:v>66.108699999999999</c:v>
                </c:pt>
                <c:pt idx="2901">
                  <c:v>66.104100000000003</c:v>
                </c:pt>
                <c:pt idx="2902">
                  <c:v>66.099500000000006</c:v>
                </c:pt>
                <c:pt idx="2903">
                  <c:v>66.094999999999999</c:v>
                </c:pt>
                <c:pt idx="2904">
                  <c:v>66.090500000000006</c:v>
                </c:pt>
                <c:pt idx="2905">
                  <c:v>66.085899999999995</c:v>
                </c:pt>
                <c:pt idx="2906">
                  <c:v>66.081400000000002</c:v>
                </c:pt>
                <c:pt idx="2907">
                  <c:v>66.076899999999995</c:v>
                </c:pt>
                <c:pt idx="2908">
                  <c:v>66.072400000000002</c:v>
                </c:pt>
                <c:pt idx="2909">
                  <c:v>66.067999999999998</c:v>
                </c:pt>
                <c:pt idx="2910">
                  <c:v>66.063500000000005</c:v>
                </c:pt>
                <c:pt idx="2911">
                  <c:v>66.058999999999997</c:v>
                </c:pt>
                <c:pt idx="2912">
                  <c:v>66.054599999999994</c:v>
                </c:pt>
                <c:pt idx="2913">
                  <c:v>66.0501</c:v>
                </c:pt>
                <c:pt idx="2914">
                  <c:v>66.045699999999997</c:v>
                </c:pt>
                <c:pt idx="2915">
                  <c:v>66.041300000000007</c:v>
                </c:pt>
                <c:pt idx="2916">
                  <c:v>66.036900000000003</c:v>
                </c:pt>
                <c:pt idx="2917">
                  <c:v>66.032499999999999</c:v>
                </c:pt>
                <c:pt idx="2918">
                  <c:v>66.028099999999995</c:v>
                </c:pt>
                <c:pt idx="2919">
                  <c:v>66.023700000000005</c:v>
                </c:pt>
                <c:pt idx="2920">
                  <c:v>66.019400000000005</c:v>
                </c:pt>
                <c:pt idx="2921">
                  <c:v>66.015000000000001</c:v>
                </c:pt>
                <c:pt idx="2922">
                  <c:v>66.0107</c:v>
                </c:pt>
                <c:pt idx="2923">
                  <c:v>66.006399999999999</c:v>
                </c:pt>
                <c:pt idx="2924">
                  <c:v>66.001999999999995</c:v>
                </c:pt>
                <c:pt idx="2925">
                  <c:v>65.997699999999995</c:v>
                </c:pt>
                <c:pt idx="2926">
                  <c:v>65.993399999999994</c:v>
                </c:pt>
                <c:pt idx="2927">
                  <c:v>65.989099999999993</c:v>
                </c:pt>
                <c:pt idx="2928">
                  <c:v>65.984800000000007</c:v>
                </c:pt>
                <c:pt idx="2929">
                  <c:v>65.980599999999995</c:v>
                </c:pt>
                <c:pt idx="2930">
                  <c:v>65.976299999999995</c:v>
                </c:pt>
                <c:pt idx="2931">
                  <c:v>65.972099999999998</c:v>
                </c:pt>
                <c:pt idx="2932">
                  <c:v>65.967799999999997</c:v>
                </c:pt>
                <c:pt idx="2933">
                  <c:v>65.9636</c:v>
                </c:pt>
                <c:pt idx="2934">
                  <c:v>65.959400000000002</c:v>
                </c:pt>
                <c:pt idx="2935">
                  <c:v>65.955200000000005</c:v>
                </c:pt>
                <c:pt idx="2936">
                  <c:v>65.950999999999993</c:v>
                </c:pt>
                <c:pt idx="2937">
                  <c:v>65.946799999999996</c:v>
                </c:pt>
                <c:pt idx="2938">
                  <c:v>65.942599999999999</c:v>
                </c:pt>
                <c:pt idx="2939">
                  <c:v>65.938500000000005</c:v>
                </c:pt>
                <c:pt idx="2940">
                  <c:v>65.934299999999993</c:v>
                </c:pt>
                <c:pt idx="2941">
                  <c:v>65.930199999999999</c:v>
                </c:pt>
                <c:pt idx="2942">
                  <c:v>65.926000000000002</c:v>
                </c:pt>
                <c:pt idx="2943">
                  <c:v>65.921899999999994</c:v>
                </c:pt>
                <c:pt idx="2944">
                  <c:v>65.9178</c:v>
                </c:pt>
                <c:pt idx="2945">
                  <c:v>65.913700000000006</c:v>
                </c:pt>
                <c:pt idx="2946">
                  <c:v>65.909599999999998</c:v>
                </c:pt>
                <c:pt idx="2947">
                  <c:v>65.905500000000004</c:v>
                </c:pt>
                <c:pt idx="2948">
                  <c:v>65.901399999999995</c:v>
                </c:pt>
                <c:pt idx="2949">
                  <c:v>65.897400000000005</c:v>
                </c:pt>
                <c:pt idx="2950">
                  <c:v>65.893299999999996</c:v>
                </c:pt>
                <c:pt idx="2951">
                  <c:v>65.889300000000006</c:v>
                </c:pt>
                <c:pt idx="2952">
                  <c:v>65.885199999999998</c:v>
                </c:pt>
                <c:pt idx="2953">
                  <c:v>65.881200000000007</c:v>
                </c:pt>
                <c:pt idx="2954">
                  <c:v>65.877200000000002</c:v>
                </c:pt>
                <c:pt idx="2955">
                  <c:v>65.873199999999997</c:v>
                </c:pt>
                <c:pt idx="2956">
                  <c:v>65.869200000000006</c:v>
                </c:pt>
                <c:pt idx="2957">
                  <c:v>65.865200000000002</c:v>
                </c:pt>
                <c:pt idx="2958">
                  <c:v>65.861199999999997</c:v>
                </c:pt>
                <c:pt idx="2959">
                  <c:v>65.857299999999995</c:v>
                </c:pt>
                <c:pt idx="2960">
                  <c:v>65.853300000000004</c:v>
                </c:pt>
                <c:pt idx="2961">
                  <c:v>65.849400000000003</c:v>
                </c:pt>
                <c:pt idx="2962">
                  <c:v>65.845399999999998</c:v>
                </c:pt>
                <c:pt idx="2963">
                  <c:v>65.841499999999996</c:v>
                </c:pt>
                <c:pt idx="2964">
                  <c:v>65.837599999999995</c:v>
                </c:pt>
                <c:pt idx="2965">
                  <c:v>65.833699999999993</c:v>
                </c:pt>
                <c:pt idx="2966">
                  <c:v>65.829800000000006</c:v>
                </c:pt>
                <c:pt idx="2967">
                  <c:v>65.825900000000004</c:v>
                </c:pt>
                <c:pt idx="2968">
                  <c:v>65.822000000000003</c:v>
                </c:pt>
                <c:pt idx="2969">
                  <c:v>65.818200000000004</c:v>
                </c:pt>
                <c:pt idx="2970">
                  <c:v>65.814300000000003</c:v>
                </c:pt>
                <c:pt idx="2971">
                  <c:v>65.810500000000005</c:v>
                </c:pt>
                <c:pt idx="2972">
                  <c:v>65.806600000000003</c:v>
                </c:pt>
                <c:pt idx="2973">
                  <c:v>65.802800000000005</c:v>
                </c:pt>
                <c:pt idx="2974">
                  <c:v>65.799000000000007</c:v>
                </c:pt>
                <c:pt idx="2975">
                  <c:v>65.795199999999994</c:v>
                </c:pt>
                <c:pt idx="2976">
                  <c:v>65.791399999999996</c:v>
                </c:pt>
                <c:pt idx="2977">
                  <c:v>65.787599999999998</c:v>
                </c:pt>
                <c:pt idx="2978">
                  <c:v>65.783799999999999</c:v>
                </c:pt>
                <c:pt idx="2979">
                  <c:v>65.78</c:v>
                </c:pt>
                <c:pt idx="2980">
                  <c:v>65.776300000000006</c:v>
                </c:pt>
                <c:pt idx="2981">
                  <c:v>65.772499999999994</c:v>
                </c:pt>
                <c:pt idx="2982">
                  <c:v>65.768799999999999</c:v>
                </c:pt>
                <c:pt idx="2983">
                  <c:v>65.765000000000001</c:v>
                </c:pt>
                <c:pt idx="2984">
                  <c:v>65.761300000000006</c:v>
                </c:pt>
                <c:pt idx="2985">
                  <c:v>65.757599999999996</c:v>
                </c:pt>
                <c:pt idx="2986">
                  <c:v>65.753900000000002</c:v>
                </c:pt>
                <c:pt idx="2987">
                  <c:v>65.750200000000007</c:v>
                </c:pt>
                <c:pt idx="2988">
                  <c:v>65.746499999999997</c:v>
                </c:pt>
                <c:pt idx="2989">
                  <c:v>65.742900000000006</c:v>
                </c:pt>
                <c:pt idx="2990">
                  <c:v>65.739199999999997</c:v>
                </c:pt>
                <c:pt idx="2991">
                  <c:v>65.735500000000002</c:v>
                </c:pt>
                <c:pt idx="2992">
                  <c:v>65.731899999999996</c:v>
                </c:pt>
                <c:pt idx="2993">
                  <c:v>65.728200000000001</c:v>
                </c:pt>
                <c:pt idx="2994">
                  <c:v>65.724599999999995</c:v>
                </c:pt>
                <c:pt idx="2995">
                  <c:v>65.721000000000004</c:v>
                </c:pt>
                <c:pt idx="2996">
                  <c:v>65.717399999999998</c:v>
                </c:pt>
                <c:pt idx="2997">
                  <c:v>65.713800000000006</c:v>
                </c:pt>
                <c:pt idx="2998">
                  <c:v>65.7102</c:v>
                </c:pt>
                <c:pt idx="2999">
                  <c:v>65.706599999999995</c:v>
                </c:pt>
                <c:pt idx="3000">
                  <c:v>65.703000000000003</c:v>
                </c:pt>
                <c:pt idx="3001">
                  <c:v>65.6995</c:v>
                </c:pt>
                <c:pt idx="3002">
                  <c:v>65.695899999999995</c:v>
                </c:pt>
                <c:pt idx="3003">
                  <c:v>65.692400000000006</c:v>
                </c:pt>
                <c:pt idx="3004">
                  <c:v>65.688800000000001</c:v>
                </c:pt>
                <c:pt idx="3005">
                  <c:v>65.685299999999998</c:v>
                </c:pt>
                <c:pt idx="3006">
                  <c:v>65.681799999999996</c:v>
                </c:pt>
                <c:pt idx="3007">
                  <c:v>65.678299999999993</c:v>
                </c:pt>
                <c:pt idx="3008">
                  <c:v>65.674800000000005</c:v>
                </c:pt>
                <c:pt idx="3009">
                  <c:v>65.671300000000002</c:v>
                </c:pt>
                <c:pt idx="3010">
                  <c:v>65.6678</c:v>
                </c:pt>
                <c:pt idx="3011">
                  <c:v>65.664299999999997</c:v>
                </c:pt>
                <c:pt idx="3012">
                  <c:v>65.660799999999995</c:v>
                </c:pt>
                <c:pt idx="3013">
                  <c:v>65.657399999999996</c:v>
                </c:pt>
                <c:pt idx="3014">
                  <c:v>65.653899999999993</c:v>
                </c:pt>
                <c:pt idx="3015">
                  <c:v>65.650499999999994</c:v>
                </c:pt>
                <c:pt idx="3016">
                  <c:v>65.647000000000006</c:v>
                </c:pt>
                <c:pt idx="3017">
                  <c:v>65.643600000000006</c:v>
                </c:pt>
                <c:pt idx="3018">
                  <c:v>65.640199999999993</c:v>
                </c:pt>
                <c:pt idx="3019">
                  <c:v>65.636799999999994</c:v>
                </c:pt>
                <c:pt idx="3020">
                  <c:v>65.633399999999995</c:v>
                </c:pt>
                <c:pt idx="3021">
                  <c:v>65.63</c:v>
                </c:pt>
                <c:pt idx="3022">
                  <c:v>65.626599999999996</c:v>
                </c:pt>
                <c:pt idx="3023">
                  <c:v>65.623199999999997</c:v>
                </c:pt>
                <c:pt idx="3024">
                  <c:v>65.619900000000001</c:v>
                </c:pt>
                <c:pt idx="3025">
                  <c:v>65.616500000000002</c:v>
                </c:pt>
                <c:pt idx="3026">
                  <c:v>65.613200000000006</c:v>
                </c:pt>
                <c:pt idx="3027">
                  <c:v>65.609800000000007</c:v>
                </c:pt>
                <c:pt idx="3028">
                  <c:v>65.606499999999997</c:v>
                </c:pt>
                <c:pt idx="3029">
                  <c:v>65.603099999999998</c:v>
                </c:pt>
                <c:pt idx="3030">
                  <c:v>65.599800000000002</c:v>
                </c:pt>
                <c:pt idx="3031">
                  <c:v>65.596500000000006</c:v>
                </c:pt>
                <c:pt idx="3032">
                  <c:v>65.593199999999996</c:v>
                </c:pt>
                <c:pt idx="3033">
                  <c:v>65.5899</c:v>
                </c:pt>
                <c:pt idx="3034">
                  <c:v>65.586600000000004</c:v>
                </c:pt>
                <c:pt idx="3035">
                  <c:v>65.583299999999994</c:v>
                </c:pt>
                <c:pt idx="3036">
                  <c:v>65.580100000000002</c:v>
                </c:pt>
                <c:pt idx="3037">
                  <c:v>65.576800000000006</c:v>
                </c:pt>
                <c:pt idx="3038">
                  <c:v>65.573499999999996</c:v>
                </c:pt>
                <c:pt idx="3039">
                  <c:v>65.570300000000003</c:v>
                </c:pt>
                <c:pt idx="3040">
                  <c:v>65.566999999999993</c:v>
                </c:pt>
                <c:pt idx="3041">
                  <c:v>65.563800000000001</c:v>
                </c:pt>
                <c:pt idx="3042">
                  <c:v>65.560599999999994</c:v>
                </c:pt>
                <c:pt idx="3043">
                  <c:v>65.557299999999998</c:v>
                </c:pt>
                <c:pt idx="3044">
                  <c:v>65.554100000000005</c:v>
                </c:pt>
                <c:pt idx="3045">
                  <c:v>65.550899999999999</c:v>
                </c:pt>
                <c:pt idx="3046">
                  <c:v>65.547700000000006</c:v>
                </c:pt>
                <c:pt idx="3047">
                  <c:v>65.544499999999999</c:v>
                </c:pt>
                <c:pt idx="3048">
                  <c:v>65.541300000000007</c:v>
                </c:pt>
                <c:pt idx="3049">
                  <c:v>65.5381</c:v>
                </c:pt>
                <c:pt idx="3050">
                  <c:v>65.534899999999993</c:v>
                </c:pt>
                <c:pt idx="3051">
                  <c:v>65.531800000000004</c:v>
                </c:pt>
                <c:pt idx="3052">
                  <c:v>65.528599999999997</c:v>
                </c:pt>
                <c:pt idx="3053">
                  <c:v>65.525400000000005</c:v>
                </c:pt>
                <c:pt idx="3054">
                  <c:v>65.522300000000001</c:v>
                </c:pt>
                <c:pt idx="3055">
                  <c:v>65.519099999999995</c:v>
                </c:pt>
                <c:pt idx="3056">
                  <c:v>65.516000000000005</c:v>
                </c:pt>
                <c:pt idx="3057">
                  <c:v>65.512799999999999</c:v>
                </c:pt>
                <c:pt idx="3058">
                  <c:v>65.509699999999995</c:v>
                </c:pt>
                <c:pt idx="3059">
                  <c:v>65.506600000000006</c:v>
                </c:pt>
                <c:pt idx="3060">
                  <c:v>65.503399999999999</c:v>
                </c:pt>
                <c:pt idx="3061">
                  <c:v>65.500299999999996</c:v>
                </c:pt>
                <c:pt idx="3062">
                  <c:v>65.497200000000007</c:v>
                </c:pt>
                <c:pt idx="3063">
                  <c:v>65.494100000000003</c:v>
                </c:pt>
                <c:pt idx="3064">
                  <c:v>65.491</c:v>
                </c:pt>
                <c:pt idx="3065">
                  <c:v>65.487899999999996</c:v>
                </c:pt>
                <c:pt idx="3066">
                  <c:v>65.484800000000007</c:v>
                </c:pt>
                <c:pt idx="3067">
                  <c:v>65.481700000000004</c:v>
                </c:pt>
                <c:pt idx="3068">
                  <c:v>65.4786</c:v>
                </c:pt>
                <c:pt idx="3069">
                  <c:v>65.475499999999997</c:v>
                </c:pt>
                <c:pt idx="3070">
                  <c:v>65.472399999999993</c:v>
                </c:pt>
                <c:pt idx="3071">
                  <c:v>65.469300000000004</c:v>
                </c:pt>
                <c:pt idx="3072">
                  <c:v>65.466200000000001</c:v>
                </c:pt>
                <c:pt idx="3073">
                  <c:v>65.463200000000001</c:v>
                </c:pt>
                <c:pt idx="3074">
                  <c:v>65.460099999999997</c:v>
                </c:pt>
                <c:pt idx="3075">
                  <c:v>65.456999999999994</c:v>
                </c:pt>
                <c:pt idx="3076">
                  <c:v>65.453900000000004</c:v>
                </c:pt>
                <c:pt idx="3077">
                  <c:v>65.450900000000004</c:v>
                </c:pt>
                <c:pt idx="3078">
                  <c:v>65.447800000000001</c:v>
                </c:pt>
                <c:pt idx="3079">
                  <c:v>65.444800000000001</c:v>
                </c:pt>
                <c:pt idx="3080">
                  <c:v>65.441699999999997</c:v>
                </c:pt>
                <c:pt idx="3081">
                  <c:v>65.438699999999997</c:v>
                </c:pt>
                <c:pt idx="3082">
                  <c:v>65.435599999999994</c:v>
                </c:pt>
                <c:pt idx="3083">
                  <c:v>65.432599999999994</c:v>
                </c:pt>
                <c:pt idx="3084">
                  <c:v>65.429500000000004</c:v>
                </c:pt>
                <c:pt idx="3085">
                  <c:v>65.426500000000004</c:v>
                </c:pt>
                <c:pt idx="3086">
                  <c:v>65.423400000000001</c:v>
                </c:pt>
                <c:pt idx="3087">
                  <c:v>65.420400000000001</c:v>
                </c:pt>
                <c:pt idx="3088">
                  <c:v>65.417400000000001</c:v>
                </c:pt>
                <c:pt idx="3089">
                  <c:v>65.414299999999997</c:v>
                </c:pt>
                <c:pt idx="3090">
                  <c:v>65.411299999999997</c:v>
                </c:pt>
                <c:pt idx="3091">
                  <c:v>65.408199999999994</c:v>
                </c:pt>
                <c:pt idx="3092">
                  <c:v>65.405199999999994</c:v>
                </c:pt>
                <c:pt idx="3093">
                  <c:v>65.402199999999993</c:v>
                </c:pt>
                <c:pt idx="3094">
                  <c:v>65.399100000000004</c:v>
                </c:pt>
                <c:pt idx="3095">
                  <c:v>65.396100000000004</c:v>
                </c:pt>
                <c:pt idx="3096">
                  <c:v>65.393100000000004</c:v>
                </c:pt>
                <c:pt idx="3097">
                  <c:v>65.39</c:v>
                </c:pt>
                <c:pt idx="3098">
                  <c:v>65.387</c:v>
                </c:pt>
                <c:pt idx="3099">
                  <c:v>65.384</c:v>
                </c:pt>
                <c:pt idx="3100">
                  <c:v>65.381</c:v>
                </c:pt>
                <c:pt idx="3101">
                  <c:v>65.377899999999997</c:v>
                </c:pt>
                <c:pt idx="3102">
                  <c:v>65.374899999999997</c:v>
                </c:pt>
                <c:pt idx="3103">
                  <c:v>65.371899999999997</c:v>
                </c:pt>
                <c:pt idx="3104">
                  <c:v>65.368799999999993</c:v>
                </c:pt>
                <c:pt idx="3105">
                  <c:v>65.365799999999993</c:v>
                </c:pt>
                <c:pt idx="3106">
                  <c:v>65.362799999999993</c:v>
                </c:pt>
                <c:pt idx="3107">
                  <c:v>65.359700000000004</c:v>
                </c:pt>
                <c:pt idx="3108">
                  <c:v>65.356700000000004</c:v>
                </c:pt>
                <c:pt idx="3109">
                  <c:v>65.3536</c:v>
                </c:pt>
                <c:pt idx="3110">
                  <c:v>65.3506</c:v>
                </c:pt>
                <c:pt idx="3111">
                  <c:v>65.3476</c:v>
                </c:pt>
                <c:pt idx="3112">
                  <c:v>65.344499999999996</c:v>
                </c:pt>
                <c:pt idx="3113">
                  <c:v>65.341499999999996</c:v>
                </c:pt>
                <c:pt idx="3114">
                  <c:v>65.338399999999993</c:v>
                </c:pt>
                <c:pt idx="3115">
                  <c:v>65.335400000000007</c:v>
                </c:pt>
                <c:pt idx="3116">
                  <c:v>65.332300000000004</c:v>
                </c:pt>
                <c:pt idx="3117">
                  <c:v>65.329300000000003</c:v>
                </c:pt>
                <c:pt idx="3118">
                  <c:v>65.3262</c:v>
                </c:pt>
                <c:pt idx="3119">
                  <c:v>65.3232</c:v>
                </c:pt>
                <c:pt idx="3120">
                  <c:v>65.320099999999996</c:v>
                </c:pt>
                <c:pt idx="3121">
                  <c:v>65.316999999999993</c:v>
                </c:pt>
                <c:pt idx="3122">
                  <c:v>65.313999999999993</c:v>
                </c:pt>
                <c:pt idx="3123">
                  <c:v>65.310900000000004</c:v>
                </c:pt>
                <c:pt idx="3124">
                  <c:v>65.3078</c:v>
                </c:pt>
                <c:pt idx="3125">
                  <c:v>65.304699999999997</c:v>
                </c:pt>
                <c:pt idx="3126">
                  <c:v>65.301699999999997</c:v>
                </c:pt>
                <c:pt idx="3127">
                  <c:v>65.298599999999993</c:v>
                </c:pt>
                <c:pt idx="3128">
                  <c:v>65.295500000000004</c:v>
                </c:pt>
                <c:pt idx="3129">
                  <c:v>65.292400000000001</c:v>
                </c:pt>
                <c:pt idx="3130">
                  <c:v>65.289299999999997</c:v>
                </c:pt>
                <c:pt idx="3131">
                  <c:v>65.286199999999994</c:v>
                </c:pt>
                <c:pt idx="3132">
                  <c:v>65.283100000000005</c:v>
                </c:pt>
                <c:pt idx="3133">
                  <c:v>65.28</c:v>
                </c:pt>
                <c:pt idx="3134">
                  <c:v>65.276899999999998</c:v>
                </c:pt>
                <c:pt idx="3135">
                  <c:v>65.273700000000005</c:v>
                </c:pt>
                <c:pt idx="3136">
                  <c:v>65.270600000000002</c:v>
                </c:pt>
                <c:pt idx="3137">
                  <c:v>65.267499999999998</c:v>
                </c:pt>
                <c:pt idx="3138">
                  <c:v>65.264300000000006</c:v>
                </c:pt>
                <c:pt idx="3139">
                  <c:v>65.261200000000002</c:v>
                </c:pt>
                <c:pt idx="3140">
                  <c:v>65.257999999999996</c:v>
                </c:pt>
                <c:pt idx="3141">
                  <c:v>65.254900000000006</c:v>
                </c:pt>
                <c:pt idx="3142">
                  <c:v>65.2517</c:v>
                </c:pt>
                <c:pt idx="3143">
                  <c:v>65.248599999999996</c:v>
                </c:pt>
                <c:pt idx="3144">
                  <c:v>65.245400000000004</c:v>
                </c:pt>
                <c:pt idx="3145">
                  <c:v>65.242199999999997</c:v>
                </c:pt>
                <c:pt idx="3146">
                  <c:v>65.239000000000004</c:v>
                </c:pt>
                <c:pt idx="3147">
                  <c:v>65.235799999999998</c:v>
                </c:pt>
                <c:pt idx="3148">
                  <c:v>65.232600000000005</c:v>
                </c:pt>
                <c:pt idx="3149">
                  <c:v>65.229399999999998</c:v>
                </c:pt>
                <c:pt idx="3150">
                  <c:v>65.226200000000006</c:v>
                </c:pt>
                <c:pt idx="3151">
                  <c:v>65.222999999999999</c:v>
                </c:pt>
                <c:pt idx="3152">
                  <c:v>65.219800000000006</c:v>
                </c:pt>
                <c:pt idx="3153">
                  <c:v>65.2166</c:v>
                </c:pt>
                <c:pt idx="3154">
                  <c:v>65.213300000000004</c:v>
                </c:pt>
                <c:pt idx="3155">
                  <c:v>65.210099999999997</c:v>
                </c:pt>
                <c:pt idx="3156">
                  <c:v>65.206800000000001</c:v>
                </c:pt>
                <c:pt idx="3157">
                  <c:v>65.203500000000005</c:v>
                </c:pt>
                <c:pt idx="3158">
                  <c:v>65.200299999999999</c:v>
                </c:pt>
                <c:pt idx="3159">
                  <c:v>65.197000000000003</c:v>
                </c:pt>
                <c:pt idx="3160">
                  <c:v>65.193700000000007</c:v>
                </c:pt>
                <c:pt idx="3161">
                  <c:v>65.190399999999997</c:v>
                </c:pt>
                <c:pt idx="3162">
                  <c:v>65.187100000000001</c:v>
                </c:pt>
                <c:pt idx="3163">
                  <c:v>65.183800000000005</c:v>
                </c:pt>
                <c:pt idx="3164">
                  <c:v>65.180499999999995</c:v>
                </c:pt>
                <c:pt idx="3165">
                  <c:v>65.177199999999999</c:v>
                </c:pt>
                <c:pt idx="3166">
                  <c:v>65.173900000000003</c:v>
                </c:pt>
                <c:pt idx="3167">
                  <c:v>65.170500000000004</c:v>
                </c:pt>
                <c:pt idx="3168">
                  <c:v>65.167199999999994</c:v>
                </c:pt>
                <c:pt idx="3169">
                  <c:v>65.163799999999995</c:v>
                </c:pt>
                <c:pt idx="3170">
                  <c:v>65.160399999999996</c:v>
                </c:pt>
                <c:pt idx="3171">
                  <c:v>65.1571</c:v>
                </c:pt>
                <c:pt idx="3172">
                  <c:v>65.153700000000001</c:v>
                </c:pt>
                <c:pt idx="3173">
                  <c:v>65.150300000000001</c:v>
                </c:pt>
                <c:pt idx="3174">
                  <c:v>65.146900000000002</c:v>
                </c:pt>
                <c:pt idx="3175">
                  <c:v>65.143500000000003</c:v>
                </c:pt>
                <c:pt idx="3176">
                  <c:v>65.14</c:v>
                </c:pt>
                <c:pt idx="3177">
                  <c:v>65.136600000000001</c:v>
                </c:pt>
                <c:pt idx="3178">
                  <c:v>65.133200000000002</c:v>
                </c:pt>
                <c:pt idx="3179">
                  <c:v>65.1297</c:v>
                </c:pt>
                <c:pt idx="3180">
                  <c:v>65.126300000000001</c:v>
                </c:pt>
                <c:pt idx="3181">
                  <c:v>65.122799999999998</c:v>
                </c:pt>
                <c:pt idx="3182">
                  <c:v>65.119299999999996</c:v>
                </c:pt>
                <c:pt idx="3183">
                  <c:v>65.115799999999993</c:v>
                </c:pt>
                <c:pt idx="3184">
                  <c:v>65.112399999999994</c:v>
                </c:pt>
                <c:pt idx="3185">
                  <c:v>65.108800000000002</c:v>
                </c:pt>
                <c:pt idx="3186">
                  <c:v>65.1053</c:v>
                </c:pt>
                <c:pt idx="3187">
                  <c:v>65.101799999999997</c:v>
                </c:pt>
                <c:pt idx="3188">
                  <c:v>65.098299999999995</c:v>
                </c:pt>
                <c:pt idx="3189">
                  <c:v>65.094700000000003</c:v>
                </c:pt>
                <c:pt idx="3190">
                  <c:v>65.091200000000001</c:v>
                </c:pt>
                <c:pt idx="3191">
                  <c:v>65.087599999999995</c:v>
                </c:pt>
                <c:pt idx="3192">
                  <c:v>65.084000000000003</c:v>
                </c:pt>
                <c:pt idx="3193">
                  <c:v>65.080500000000001</c:v>
                </c:pt>
                <c:pt idx="3194">
                  <c:v>65.076899999999995</c:v>
                </c:pt>
                <c:pt idx="3195">
                  <c:v>65.073300000000003</c:v>
                </c:pt>
                <c:pt idx="3196">
                  <c:v>65.069599999999994</c:v>
                </c:pt>
                <c:pt idx="3197">
                  <c:v>65.066000000000003</c:v>
                </c:pt>
                <c:pt idx="3198">
                  <c:v>65.062399999999997</c:v>
                </c:pt>
                <c:pt idx="3199">
                  <c:v>65.058700000000002</c:v>
                </c:pt>
                <c:pt idx="3200">
                  <c:v>65.055099999999996</c:v>
                </c:pt>
                <c:pt idx="3201">
                  <c:v>65.051400000000001</c:v>
                </c:pt>
                <c:pt idx="3202">
                  <c:v>65.047799999999995</c:v>
                </c:pt>
                <c:pt idx="3203">
                  <c:v>65.0441</c:v>
                </c:pt>
                <c:pt idx="3204">
                  <c:v>65.040400000000005</c:v>
                </c:pt>
                <c:pt idx="3205">
                  <c:v>65.036699999999996</c:v>
                </c:pt>
                <c:pt idx="3206">
                  <c:v>65.033000000000001</c:v>
                </c:pt>
                <c:pt idx="3207">
                  <c:v>65.029300000000006</c:v>
                </c:pt>
                <c:pt idx="3208">
                  <c:v>65.025499999999994</c:v>
                </c:pt>
                <c:pt idx="3209">
                  <c:v>65.021799999999999</c:v>
                </c:pt>
                <c:pt idx="3210">
                  <c:v>65.018000000000001</c:v>
                </c:pt>
                <c:pt idx="3211">
                  <c:v>65.014300000000006</c:v>
                </c:pt>
                <c:pt idx="3212">
                  <c:v>65.010499999999993</c:v>
                </c:pt>
                <c:pt idx="3213">
                  <c:v>65.006699999999995</c:v>
                </c:pt>
                <c:pt idx="3214">
                  <c:v>65.002899999999997</c:v>
                </c:pt>
                <c:pt idx="3215">
                  <c:v>64.999099999999999</c:v>
                </c:pt>
                <c:pt idx="3216">
                  <c:v>64.9953</c:v>
                </c:pt>
                <c:pt idx="3217">
                  <c:v>64.991500000000002</c:v>
                </c:pt>
                <c:pt idx="3218">
                  <c:v>64.987700000000004</c:v>
                </c:pt>
                <c:pt idx="3219">
                  <c:v>64.983800000000002</c:v>
                </c:pt>
                <c:pt idx="3220">
                  <c:v>64.98</c:v>
                </c:pt>
                <c:pt idx="3221">
                  <c:v>64.976100000000002</c:v>
                </c:pt>
                <c:pt idx="3222">
                  <c:v>64.972200000000001</c:v>
                </c:pt>
                <c:pt idx="3223">
                  <c:v>64.968400000000003</c:v>
                </c:pt>
                <c:pt idx="3224">
                  <c:v>64.964500000000001</c:v>
                </c:pt>
                <c:pt idx="3225">
                  <c:v>64.960599999999999</c:v>
                </c:pt>
                <c:pt idx="3226">
                  <c:v>64.956699999999998</c:v>
                </c:pt>
                <c:pt idx="3227">
                  <c:v>64.952699999999993</c:v>
                </c:pt>
                <c:pt idx="3228">
                  <c:v>64.948800000000006</c:v>
                </c:pt>
                <c:pt idx="3229">
                  <c:v>64.944900000000004</c:v>
                </c:pt>
                <c:pt idx="3230">
                  <c:v>64.940899999999999</c:v>
                </c:pt>
                <c:pt idx="3231">
                  <c:v>64.936999999999998</c:v>
                </c:pt>
                <c:pt idx="3232">
                  <c:v>64.933000000000007</c:v>
                </c:pt>
                <c:pt idx="3233">
                  <c:v>64.929000000000002</c:v>
                </c:pt>
                <c:pt idx="3234">
                  <c:v>64.9251</c:v>
                </c:pt>
                <c:pt idx="3235">
                  <c:v>64.921099999999996</c:v>
                </c:pt>
                <c:pt idx="3236">
                  <c:v>64.917100000000005</c:v>
                </c:pt>
                <c:pt idx="3237">
                  <c:v>64.9131</c:v>
                </c:pt>
                <c:pt idx="3238">
                  <c:v>64.909000000000006</c:v>
                </c:pt>
                <c:pt idx="3239">
                  <c:v>64.905000000000001</c:v>
                </c:pt>
                <c:pt idx="3240">
                  <c:v>64.900999999999996</c:v>
                </c:pt>
                <c:pt idx="3241">
                  <c:v>64.896900000000002</c:v>
                </c:pt>
                <c:pt idx="3242">
                  <c:v>64.892899999999997</c:v>
                </c:pt>
                <c:pt idx="3243">
                  <c:v>64.888800000000003</c:v>
                </c:pt>
                <c:pt idx="3244">
                  <c:v>64.884799999999998</c:v>
                </c:pt>
                <c:pt idx="3245">
                  <c:v>64.880700000000004</c:v>
                </c:pt>
                <c:pt idx="3246">
                  <c:v>64.876599999999996</c:v>
                </c:pt>
                <c:pt idx="3247">
                  <c:v>64.872500000000002</c:v>
                </c:pt>
                <c:pt idx="3248">
                  <c:v>64.868399999999994</c:v>
                </c:pt>
                <c:pt idx="3249">
                  <c:v>64.8643</c:v>
                </c:pt>
                <c:pt idx="3250">
                  <c:v>64.860200000000006</c:v>
                </c:pt>
                <c:pt idx="3251">
                  <c:v>64.855999999999995</c:v>
                </c:pt>
                <c:pt idx="3252">
                  <c:v>64.851900000000001</c:v>
                </c:pt>
                <c:pt idx="3253">
                  <c:v>64.847800000000007</c:v>
                </c:pt>
                <c:pt idx="3254">
                  <c:v>64.843599999999995</c:v>
                </c:pt>
                <c:pt idx="3255">
                  <c:v>64.839399999999998</c:v>
                </c:pt>
                <c:pt idx="3256">
                  <c:v>64.835300000000004</c:v>
                </c:pt>
                <c:pt idx="3257">
                  <c:v>64.831100000000006</c:v>
                </c:pt>
                <c:pt idx="3258">
                  <c:v>64.826899999999995</c:v>
                </c:pt>
                <c:pt idx="3259">
                  <c:v>64.822699999999998</c:v>
                </c:pt>
                <c:pt idx="3260">
                  <c:v>64.818600000000004</c:v>
                </c:pt>
                <c:pt idx="3261">
                  <c:v>64.814300000000003</c:v>
                </c:pt>
                <c:pt idx="3262">
                  <c:v>64.810100000000006</c:v>
                </c:pt>
                <c:pt idx="3263">
                  <c:v>64.805899999999994</c:v>
                </c:pt>
                <c:pt idx="3264">
                  <c:v>64.801699999999997</c:v>
                </c:pt>
                <c:pt idx="3265">
                  <c:v>64.797499999999999</c:v>
                </c:pt>
                <c:pt idx="3266">
                  <c:v>64.793199999999999</c:v>
                </c:pt>
                <c:pt idx="3267">
                  <c:v>64.789000000000001</c:v>
                </c:pt>
                <c:pt idx="3268">
                  <c:v>64.784800000000004</c:v>
                </c:pt>
                <c:pt idx="3269">
                  <c:v>64.780500000000004</c:v>
                </c:pt>
                <c:pt idx="3270">
                  <c:v>64.776200000000003</c:v>
                </c:pt>
                <c:pt idx="3271">
                  <c:v>64.772000000000006</c:v>
                </c:pt>
                <c:pt idx="3272">
                  <c:v>64.767700000000005</c:v>
                </c:pt>
                <c:pt idx="3273">
                  <c:v>64.763400000000004</c:v>
                </c:pt>
                <c:pt idx="3274">
                  <c:v>64.759100000000004</c:v>
                </c:pt>
                <c:pt idx="3275">
                  <c:v>64.754800000000003</c:v>
                </c:pt>
                <c:pt idx="3276">
                  <c:v>64.750500000000002</c:v>
                </c:pt>
                <c:pt idx="3277">
                  <c:v>64.746200000000002</c:v>
                </c:pt>
                <c:pt idx="3278">
                  <c:v>64.741900000000001</c:v>
                </c:pt>
                <c:pt idx="3279">
                  <c:v>64.7376</c:v>
                </c:pt>
                <c:pt idx="3280">
                  <c:v>64.7333</c:v>
                </c:pt>
                <c:pt idx="3281">
                  <c:v>64.728999999999999</c:v>
                </c:pt>
                <c:pt idx="3282">
                  <c:v>64.724699999999999</c:v>
                </c:pt>
                <c:pt idx="3283">
                  <c:v>64.720299999999995</c:v>
                </c:pt>
                <c:pt idx="3284">
                  <c:v>64.715999999999994</c:v>
                </c:pt>
                <c:pt idx="3285">
                  <c:v>64.711600000000004</c:v>
                </c:pt>
                <c:pt idx="3286">
                  <c:v>64.707300000000004</c:v>
                </c:pt>
                <c:pt idx="3287">
                  <c:v>64.7029</c:v>
                </c:pt>
                <c:pt idx="3288">
                  <c:v>64.698599999999999</c:v>
                </c:pt>
                <c:pt idx="3289">
                  <c:v>64.694199999999995</c:v>
                </c:pt>
                <c:pt idx="3290">
                  <c:v>64.689899999999994</c:v>
                </c:pt>
                <c:pt idx="3291">
                  <c:v>64.685500000000005</c:v>
                </c:pt>
                <c:pt idx="3292">
                  <c:v>64.681100000000001</c:v>
                </c:pt>
                <c:pt idx="3293">
                  <c:v>64.6768</c:v>
                </c:pt>
                <c:pt idx="3294">
                  <c:v>64.672399999999996</c:v>
                </c:pt>
                <c:pt idx="3295">
                  <c:v>64.668000000000006</c:v>
                </c:pt>
                <c:pt idx="3296">
                  <c:v>64.663600000000002</c:v>
                </c:pt>
                <c:pt idx="3297">
                  <c:v>64.659199999999998</c:v>
                </c:pt>
                <c:pt idx="3298">
                  <c:v>64.654799999999994</c:v>
                </c:pt>
                <c:pt idx="3299">
                  <c:v>64.650400000000005</c:v>
                </c:pt>
                <c:pt idx="3300">
                  <c:v>64.646000000000001</c:v>
                </c:pt>
                <c:pt idx="3301">
                  <c:v>64.641599999999997</c:v>
                </c:pt>
                <c:pt idx="3302">
                  <c:v>64.637200000000007</c:v>
                </c:pt>
                <c:pt idx="3303">
                  <c:v>64.632800000000003</c:v>
                </c:pt>
                <c:pt idx="3304">
                  <c:v>64.628399999999999</c:v>
                </c:pt>
                <c:pt idx="3305">
                  <c:v>64.623900000000006</c:v>
                </c:pt>
                <c:pt idx="3306">
                  <c:v>64.619500000000002</c:v>
                </c:pt>
                <c:pt idx="3307">
                  <c:v>64.615099999999998</c:v>
                </c:pt>
                <c:pt idx="3308">
                  <c:v>64.610699999999994</c:v>
                </c:pt>
                <c:pt idx="3309">
                  <c:v>64.606200000000001</c:v>
                </c:pt>
                <c:pt idx="3310">
                  <c:v>64.601799999999997</c:v>
                </c:pt>
                <c:pt idx="3311">
                  <c:v>64.597399999999993</c:v>
                </c:pt>
                <c:pt idx="3312">
                  <c:v>64.5929</c:v>
                </c:pt>
                <c:pt idx="3313">
                  <c:v>64.588499999999996</c:v>
                </c:pt>
                <c:pt idx="3314">
                  <c:v>64.584100000000007</c:v>
                </c:pt>
                <c:pt idx="3315">
                  <c:v>64.579599999999999</c:v>
                </c:pt>
                <c:pt idx="3316">
                  <c:v>64.575199999999995</c:v>
                </c:pt>
                <c:pt idx="3317">
                  <c:v>64.570700000000002</c:v>
                </c:pt>
                <c:pt idx="3318">
                  <c:v>64.566299999999998</c:v>
                </c:pt>
                <c:pt idx="3319">
                  <c:v>64.561800000000005</c:v>
                </c:pt>
                <c:pt idx="3320">
                  <c:v>64.557400000000001</c:v>
                </c:pt>
                <c:pt idx="3321">
                  <c:v>64.552899999999994</c:v>
                </c:pt>
                <c:pt idx="3322">
                  <c:v>64.548500000000004</c:v>
                </c:pt>
                <c:pt idx="3323">
                  <c:v>64.543999999999997</c:v>
                </c:pt>
                <c:pt idx="3324">
                  <c:v>64.539500000000004</c:v>
                </c:pt>
                <c:pt idx="3325">
                  <c:v>64.5351</c:v>
                </c:pt>
                <c:pt idx="3326">
                  <c:v>64.530600000000007</c:v>
                </c:pt>
                <c:pt idx="3327">
                  <c:v>64.5261</c:v>
                </c:pt>
                <c:pt idx="3328">
                  <c:v>64.521699999999996</c:v>
                </c:pt>
                <c:pt idx="3329">
                  <c:v>64.517200000000003</c:v>
                </c:pt>
                <c:pt idx="3330">
                  <c:v>64.512699999999995</c:v>
                </c:pt>
                <c:pt idx="3331">
                  <c:v>64.508300000000006</c:v>
                </c:pt>
                <c:pt idx="3332">
                  <c:v>64.503799999999998</c:v>
                </c:pt>
                <c:pt idx="3333">
                  <c:v>64.499300000000005</c:v>
                </c:pt>
                <c:pt idx="3334">
                  <c:v>64.494900000000001</c:v>
                </c:pt>
                <c:pt idx="3335">
                  <c:v>64.490399999999994</c:v>
                </c:pt>
                <c:pt idx="3336">
                  <c:v>64.485900000000001</c:v>
                </c:pt>
                <c:pt idx="3337">
                  <c:v>64.481399999999994</c:v>
                </c:pt>
                <c:pt idx="3338">
                  <c:v>64.477000000000004</c:v>
                </c:pt>
                <c:pt idx="3339">
                  <c:v>64.472499999999997</c:v>
                </c:pt>
                <c:pt idx="3340">
                  <c:v>64.468000000000004</c:v>
                </c:pt>
                <c:pt idx="3341">
                  <c:v>64.463499999999996</c:v>
                </c:pt>
                <c:pt idx="3342">
                  <c:v>64.459000000000003</c:v>
                </c:pt>
                <c:pt idx="3343">
                  <c:v>64.454599999999999</c:v>
                </c:pt>
                <c:pt idx="3344">
                  <c:v>64.450100000000006</c:v>
                </c:pt>
                <c:pt idx="3345">
                  <c:v>64.445599999999999</c:v>
                </c:pt>
                <c:pt idx="3346">
                  <c:v>64.441100000000006</c:v>
                </c:pt>
                <c:pt idx="3347">
                  <c:v>64.436700000000002</c:v>
                </c:pt>
                <c:pt idx="3348">
                  <c:v>64.432199999999995</c:v>
                </c:pt>
                <c:pt idx="3349">
                  <c:v>64.427700000000002</c:v>
                </c:pt>
                <c:pt idx="3350">
                  <c:v>64.423199999999994</c:v>
                </c:pt>
                <c:pt idx="3351">
                  <c:v>64.418700000000001</c:v>
                </c:pt>
                <c:pt idx="3352">
                  <c:v>64.414299999999997</c:v>
                </c:pt>
                <c:pt idx="3353">
                  <c:v>64.409800000000004</c:v>
                </c:pt>
                <c:pt idx="3354">
                  <c:v>64.405299999999997</c:v>
                </c:pt>
                <c:pt idx="3355">
                  <c:v>64.400800000000004</c:v>
                </c:pt>
                <c:pt idx="3356">
                  <c:v>64.396299999999997</c:v>
                </c:pt>
                <c:pt idx="3357">
                  <c:v>64.391800000000003</c:v>
                </c:pt>
                <c:pt idx="3358">
                  <c:v>64.3874</c:v>
                </c:pt>
                <c:pt idx="3359">
                  <c:v>64.382900000000006</c:v>
                </c:pt>
                <c:pt idx="3360">
                  <c:v>64.378399999999999</c:v>
                </c:pt>
                <c:pt idx="3361">
                  <c:v>64.373900000000006</c:v>
                </c:pt>
                <c:pt idx="3362">
                  <c:v>64.369500000000002</c:v>
                </c:pt>
                <c:pt idx="3363">
                  <c:v>64.364999999999995</c:v>
                </c:pt>
                <c:pt idx="3364">
                  <c:v>64.360500000000002</c:v>
                </c:pt>
                <c:pt idx="3365">
                  <c:v>64.355999999999995</c:v>
                </c:pt>
                <c:pt idx="3366">
                  <c:v>64.351500000000001</c:v>
                </c:pt>
                <c:pt idx="3367">
                  <c:v>64.347099999999998</c:v>
                </c:pt>
                <c:pt idx="3368">
                  <c:v>64.342600000000004</c:v>
                </c:pt>
                <c:pt idx="3369">
                  <c:v>64.338099999999997</c:v>
                </c:pt>
                <c:pt idx="3370">
                  <c:v>64.333600000000004</c:v>
                </c:pt>
                <c:pt idx="3371">
                  <c:v>64.329099999999997</c:v>
                </c:pt>
                <c:pt idx="3372">
                  <c:v>64.324700000000007</c:v>
                </c:pt>
                <c:pt idx="3373">
                  <c:v>64.3202</c:v>
                </c:pt>
                <c:pt idx="3374">
                  <c:v>64.315700000000007</c:v>
                </c:pt>
                <c:pt idx="3375">
                  <c:v>64.311199999999999</c:v>
                </c:pt>
                <c:pt idx="3376">
                  <c:v>64.306799999999996</c:v>
                </c:pt>
                <c:pt idx="3377">
                  <c:v>64.302300000000002</c:v>
                </c:pt>
                <c:pt idx="3378">
                  <c:v>64.297799999999995</c:v>
                </c:pt>
                <c:pt idx="3379">
                  <c:v>64.293400000000005</c:v>
                </c:pt>
                <c:pt idx="3380">
                  <c:v>64.288899999999998</c:v>
                </c:pt>
                <c:pt idx="3381">
                  <c:v>64.284400000000005</c:v>
                </c:pt>
                <c:pt idx="3382">
                  <c:v>64.279899999999998</c:v>
                </c:pt>
                <c:pt idx="3383">
                  <c:v>64.275499999999994</c:v>
                </c:pt>
                <c:pt idx="3384">
                  <c:v>64.271000000000001</c:v>
                </c:pt>
                <c:pt idx="3385">
                  <c:v>64.266499999999994</c:v>
                </c:pt>
                <c:pt idx="3386">
                  <c:v>64.262</c:v>
                </c:pt>
                <c:pt idx="3387">
                  <c:v>64.257599999999996</c:v>
                </c:pt>
                <c:pt idx="3388">
                  <c:v>64.253100000000003</c:v>
                </c:pt>
                <c:pt idx="3389">
                  <c:v>64.248599999999996</c:v>
                </c:pt>
                <c:pt idx="3390">
                  <c:v>64.244100000000003</c:v>
                </c:pt>
                <c:pt idx="3391">
                  <c:v>64.239699999999999</c:v>
                </c:pt>
                <c:pt idx="3392">
                  <c:v>64.235200000000006</c:v>
                </c:pt>
                <c:pt idx="3393">
                  <c:v>64.230699999999999</c:v>
                </c:pt>
                <c:pt idx="3394">
                  <c:v>64.226299999999995</c:v>
                </c:pt>
                <c:pt idx="3395">
                  <c:v>64.221800000000002</c:v>
                </c:pt>
                <c:pt idx="3396">
                  <c:v>64.217299999999994</c:v>
                </c:pt>
                <c:pt idx="3397">
                  <c:v>64.212900000000005</c:v>
                </c:pt>
                <c:pt idx="3398">
                  <c:v>64.208399999999997</c:v>
                </c:pt>
                <c:pt idx="3399">
                  <c:v>64.203900000000004</c:v>
                </c:pt>
                <c:pt idx="3400">
                  <c:v>64.199399999999997</c:v>
                </c:pt>
                <c:pt idx="3401">
                  <c:v>64.194999999999993</c:v>
                </c:pt>
                <c:pt idx="3402">
                  <c:v>64.1905</c:v>
                </c:pt>
                <c:pt idx="3403">
                  <c:v>64.186000000000007</c:v>
                </c:pt>
                <c:pt idx="3404">
                  <c:v>64.181600000000003</c:v>
                </c:pt>
                <c:pt idx="3405">
                  <c:v>64.177099999999996</c:v>
                </c:pt>
                <c:pt idx="3406">
                  <c:v>64.172600000000003</c:v>
                </c:pt>
                <c:pt idx="3407">
                  <c:v>64.168199999999999</c:v>
                </c:pt>
                <c:pt idx="3408">
                  <c:v>64.163700000000006</c:v>
                </c:pt>
                <c:pt idx="3409">
                  <c:v>64.159199999999998</c:v>
                </c:pt>
                <c:pt idx="3410">
                  <c:v>64.154700000000005</c:v>
                </c:pt>
                <c:pt idx="3411">
                  <c:v>64.150300000000001</c:v>
                </c:pt>
                <c:pt idx="3412">
                  <c:v>64.145799999999994</c:v>
                </c:pt>
                <c:pt idx="3413">
                  <c:v>64.141300000000001</c:v>
                </c:pt>
                <c:pt idx="3414">
                  <c:v>64.136799999999994</c:v>
                </c:pt>
                <c:pt idx="3415">
                  <c:v>64.132400000000004</c:v>
                </c:pt>
                <c:pt idx="3416">
                  <c:v>64.127899999999997</c:v>
                </c:pt>
                <c:pt idx="3417">
                  <c:v>64.123400000000004</c:v>
                </c:pt>
                <c:pt idx="3418">
                  <c:v>64.118899999999996</c:v>
                </c:pt>
                <c:pt idx="3419">
                  <c:v>64.114500000000007</c:v>
                </c:pt>
                <c:pt idx="3420">
                  <c:v>64.11</c:v>
                </c:pt>
                <c:pt idx="3421">
                  <c:v>64.105500000000006</c:v>
                </c:pt>
                <c:pt idx="3422">
                  <c:v>64.100999999999999</c:v>
                </c:pt>
                <c:pt idx="3423">
                  <c:v>64.096599999999995</c:v>
                </c:pt>
                <c:pt idx="3424">
                  <c:v>64.092100000000002</c:v>
                </c:pt>
                <c:pt idx="3425">
                  <c:v>64.087599999999995</c:v>
                </c:pt>
                <c:pt idx="3426">
                  <c:v>64.083100000000002</c:v>
                </c:pt>
                <c:pt idx="3427">
                  <c:v>64.078599999999994</c:v>
                </c:pt>
                <c:pt idx="3428">
                  <c:v>64.074200000000005</c:v>
                </c:pt>
                <c:pt idx="3429">
                  <c:v>64.069699999999997</c:v>
                </c:pt>
                <c:pt idx="3430">
                  <c:v>64.065200000000004</c:v>
                </c:pt>
                <c:pt idx="3431">
                  <c:v>64.060699999999997</c:v>
                </c:pt>
                <c:pt idx="3432">
                  <c:v>64.056200000000004</c:v>
                </c:pt>
                <c:pt idx="3433">
                  <c:v>64.051699999999997</c:v>
                </c:pt>
                <c:pt idx="3434">
                  <c:v>64.047200000000004</c:v>
                </c:pt>
                <c:pt idx="3435">
                  <c:v>64.0428</c:v>
                </c:pt>
                <c:pt idx="3436">
                  <c:v>64.038300000000007</c:v>
                </c:pt>
                <c:pt idx="3437">
                  <c:v>64.033799999999999</c:v>
                </c:pt>
                <c:pt idx="3438">
                  <c:v>64.029300000000006</c:v>
                </c:pt>
                <c:pt idx="3439">
                  <c:v>64.024799999999999</c:v>
                </c:pt>
                <c:pt idx="3440">
                  <c:v>64.020300000000006</c:v>
                </c:pt>
                <c:pt idx="3441">
                  <c:v>64.015799999999999</c:v>
                </c:pt>
                <c:pt idx="3442">
                  <c:v>64.011300000000006</c:v>
                </c:pt>
                <c:pt idx="3443">
                  <c:v>64.006799999999998</c:v>
                </c:pt>
                <c:pt idx="3444">
                  <c:v>64.002300000000005</c:v>
                </c:pt>
                <c:pt idx="3445">
                  <c:v>63.997799999999998</c:v>
                </c:pt>
                <c:pt idx="3446">
                  <c:v>63.993299999999998</c:v>
                </c:pt>
                <c:pt idx="3447">
                  <c:v>63.988799999999998</c:v>
                </c:pt>
                <c:pt idx="3448">
                  <c:v>63.984299999999998</c:v>
                </c:pt>
                <c:pt idx="3449">
                  <c:v>63.979799999999997</c:v>
                </c:pt>
                <c:pt idx="3450">
                  <c:v>63.975299999999997</c:v>
                </c:pt>
                <c:pt idx="3451">
                  <c:v>63.970799999999997</c:v>
                </c:pt>
                <c:pt idx="3452">
                  <c:v>63.966299999999997</c:v>
                </c:pt>
                <c:pt idx="3453">
                  <c:v>63.961799999999997</c:v>
                </c:pt>
                <c:pt idx="3454">
                  <c:v>63.9572</c:v>
                </c:pt>
                <c:pt idx="3455">
                  <c:v>63.9527</c:v>
                </c:pt>
                <c:pt idx="3456">
                  <c:v>63.9482</c:v>
                </c:pt>
                <c:pt idx="3457">
                  <c:v>63.9437</c:v>
                </c:pt>
                <c:pt idx="3458">
                  <c:v>63.9392</c:v>
                </c:pt>
                <c:pt idx="3459">
                  <c:v>63.934699999999999</c:v>
                </c:pt>
                <c:pt idx="3460">
                  <c:v>63.930100000000003</c:v>
                </c:pt>
                <c:pt idx="3461">
                  <c:v>63.925600000000003</c:v>
                </c:pt>
                <c:pt idx="3462">
                  <c:v>63.921100000000003</c:v>
                </c:pt>
                <c:pt idx="3463">
                  <c:v>63.916499999999999</c:v>
                </c:pt>
                <c:pt idx="3464">
                  <c:v>63.911999999999999</c:v>
                </c:pt>
                <c:pt idx="3465">
                  <c:v>63.907499999999999</c:v>
                </c:pt>
                <c:pt idx="3466">
                  <c:v>63.902900000000002</c:v>
                </c:pt>
                <c:pt idx="3467">
                  <c:v>63.898400000000002</c:v>
                </c:pt>
                <c:pt idx="3468">
                  <c:v>63.893900000000002</c:v>
                </c:pt>
                <c:pt idx="3469">
                  <c:v>63.889299999999999</c:v>
                </c:pt>
                <c:pt idx="3470">
                  <c:v>63.884799999999998</c:v>
                </c:pt>
                <c:pt idx="3471">
                  <c:v>63.880200000000002</c:v>
                </c:pt>
                <c:pt idx="3472">
                  <c:v>63.875700000000002</c:v>
                </c:pt>
                <c:pt idx="3473">
                  <c:v>63.871099999999998</c:v>
                </c:pt>
                <c:pt idx="3474">
                  <c:v>63.866599999999998</c:v>
                </c:pt>
                <c:pt idx="3475">
                  <c:v>63.862000000000002</c:v>
                </c:pt>
                <c:pt idx="3476">
                  <c:v>63.857399999999998</c:v>
                </c:pt>
                <c:pt idx="3477">
                  <c:v>63.852899999999998</c:v>
                </c:pt>
                <c:pt idx="3478">
                  <c:v>63.848300000000002</c:v>
                </c:pt>
                <c:pt idx="3479">
                  <c:v>63.843699999999998</c:v>
                </c:pt>
                <c:pt idx="3480">
                  <c:v>63.839199999999998</c:v>
                </c:pt>
                <c:pt idx="3481">
                  <c:v>63.834600000000002</c:v>
                </c:pt>
                <c:pt idx="3482">
                  <c:v>63.83</c:v>
                </c:pt>
                <c:pt idx="3483">
                  <c:v>63.825400000000002</c:v>
                </c:pt>
                <c:pt idx="3484">
                  <c:v>63.820900000000002</c:v>
                </c:pt>
                <c:pt idx="3485">
                  <c:v>63.816299999999998</c:v>
                </c:pt>
                <c:pt idx="3486">
                  <c:v>63.811700000000002</c:v>
                </c:pt>
                <c:pt idx="3487">
                  <c:v>63.807099999999998</c:v>
                </c:pt>
                <c:pt idx="3488">
                  <c:v>63.802500000000002</c:v>
                </c:pt>
                <c:pt idx="3489">
                  <c:v>63.797899999999998</c:v>
                </c:pt>
                <c:pt idx="3490">
                  <c:v>63.793300000000002</c:v>
                </c:pt>
                <c:pt idx="3491">
                  <c:v>63.788600000000002</c:v>
                </c:pt>
                <c:pt idx="3492">
                  <c:v>63.783999999999999</c:v>
                </c:pt>
                <c:pt idx="3493">
                  <c:v>63.779400000000003</c:v>
                </c:pt>
                <c:pt idx="3494">
                  <c:v>63.774799999999999</c:v>
                </c:pt>
                <c:pt idx="3495">
                  <c:v>63.770200000000003</c:v>
                </c:pt>
                <c:pt idx="3496">
                  <c:v>63.765500000000003</c:v>
                </c:pt>
                <c:pt idx="3497">
                  <c:v>63.760899999999999</c:v>
                </c:pt>
                <c:pt idx="3498">
                  <c:v>63.7562</c:v>
                </c:pt>
                <c:pt idx="3499">
                  <c:v>63.751600000000003</c:v>
                </c:pt>
                <c:pt idx="3500">
                  <c:v>63.746899999999997</c:v>
                </c:pt>
                <c:pt idx="3501">
                  <c:v>63.7423</c:v>
                </c:pt>
                <c:pt idx="3502">
                  <c:v>63.7376</c:v>
                </c:pt>
                <c:pt idx="3503">
                  <c:v>63.732999999999997</c:v>
                </c:pt>
                <c:pt idx="3504">
                  <c:v>63.728299999999997</c:v>
                </c:pt>
                <c:pt idx="3505">
                  <c:v>63.723599999999998</c:v>
                </c:pt>
                <c:pt idx="3506">
                  <c:v>63.718899999999998</c:v>
                </c:pt>
                <c:pt idx="3507">
                  <c:v>63.714199999999998</c:v>
                </c:pt>
                <c:pt idx="3508">
                  <c:v>63.709600000000002</c:v>
                </c:pt>
                <c:pt idx="3509">
                  <c:v>63.704900000000002</c:v>
                </c:pt>
                <c:pt idx="3510">
                  <c:v>63.700200000000002</c:v>
                </c:pt>
                <c:pt idx="3511">
                  <c:v>63.695500000000003</c:v>
                </c:pt>
                <c:pt idx="3512">
                  <c:v>63.6907</c:v>
                </c:pt>
                <c:pt idx="3513">
                  <c:v>63.686</c:v>
                </c:pt>
                <c:pt idx="3514">
                  <c:v>63.6813</c:v>
                </c:pt>
                <c:pt idx="3515">
                  <c:v>63.676600000000001</c:v>
                </c:pt>
                <c:pt idx="3516">
                  <c:v>63.671799999999998</c:v>
                </c:pt>
                <c:pt idx="3517">
                  <c:v>63.667099999999998</c:v>
                </c:pt>
                <c:pt idx="3518">
                  <c:v>63.662399999999998</c:v>
                </c:pt>
                <c:pt idx="3519">
                  <c:v>63.657600000000002</c:v>
                </c:pt>
                <c:pt idx="3520">
                  <c:v>63.652799999999999</c:v>
                </c:pt>
                <c:pt idx="3521">
                  <c:v>63.648099999999999</c:v>
                </c:pt>
                <c:pt idx="3522">
                  <c:v>63.643300000000004</c:v>
                </c:pt>
                <c:pt idx="3523">
                  <c:v>63.638500000000001</c:v>
                </c:pt>
                <c:pt idx="3524">
                  <c:v>63.633800000000001</c:v>
                </c:pt>
                <c:pt idx="3525">
                  <c:v>63.628999999999998</c:v>
                </c:pt>
                <c:pt idx="3526">
                  <c:v>63.624200000000002</c:v>
                </c:pt>
                <c:pt idx="3527">
                  <c:v>63.619399999999999</c:v>
                </c:pt>
                <c:pt idx="3528">
                  <c:v>63.614600000000003</c:v>
                </c:pt>
                <c:pt idx="3529">
                  <c:v>63.6098</c:v>
                </c:pt>
                <c:pt idx="3530">
                  <c:v>63.604900000000001</c:v>
                </c:pt>
                <c:pt idx="3531">
                  <c:v>63.600099999999998</c:v>
                </c:pt>
                <c:pt idx="3532">
                  <c:v>63.595300000000002</c:v>
                </c:pt>
                <c:pt idx="3533">
                  <c:v>63.590499999999999</c:v>
                </c:pt>
                <c:pt idx="3534">
                  <c:v>63.585599999999999</c:v>
                </c:pt>
                <c:pt idx="3535">
                  <c:v>63.580800000000004</c:v>
                </c:pt>
                <c:pt idx="3536">
                  <c:v>63.575899999999997</c:v>
                </c:pt>
                <c:pt idx="3537">
                  <c:v>63.570999999999998</c:v>
                </c:pt>
                <c:pt idx="3538">
                  <c:v>63.566200000000002</c:v>
                </c:pt>
                <c:pt idx="3539">
                  <c:v>63.561300000000003</c:v>
                </c:pt>
                <c:pt idx="3540">
                  <c:v>63.556399999999996</c:v>
                </c:pt>
                <c:pt idx="3541">
                  <c:v>63.551499999999997</c:v>
                </c:pt>
                <c:pt idx="3542">
                  <c:v>63.546599999999998</c:v>
                </c:pt>
                <c:pt idx="3543">
                  <c:v>63.541699999999999</c:v>
                </c:pt>
                <c:pt idx="3544">
                  <c:v>63.536799999999999</c:v>
                </c:pt>
                <c:pt idx="3545">
                  <c:v>63.5319</c:v>
                </c:pt>
                <c:pt idx="3546">
                  <c:v>63.527000000000001</c:v>
                </c:pt>
                <c:pt idx="3547">
                  <c:v>63.522100000000002</c:v>
                </c:pt>
                <c:pt idx="3548">
                  <c:v>63.517099999999999</c:v>
                </c:pt>
                <c:pt idx="3549">
                  <c:v>63.5122</c:v>
                </c:pt>
                <c:pt idx="3550">
                  <c:v>63.507199999999997</c:v>
                </c:pt>
                <c:pt idx="3551">
                  <c:v>63.502299999999998</c:v>
                </c:pt>
                <c:pt idx="3552">
                  <c:v>63.497300000000003</c:v>
                </c:pt>
                <c:pt idx="3553">
                  <c:v>63.492400000000004</c:v>
                </c:pt>
                <c:pt idx="3554">
                  <c:v>63.487400000000001</c:v>
                </c:pt>
                <c:pt idx="3555">
                  <c:v>63.482399999999998</c:v>
                </c:pt>
                <c:pt idx="3556">
                  <c:v>63.477400000000003</c:v>
                </c:pt>
                <c:pt idx="3557">
                  <c:v>63.472499999999997</c:v>
                </c:pt>
                <c:pt idx="3558">
                  <c:v>63.467500000000001</c:v>
                </c:pt>
                <c:pt idx="3559">
                  <c:v>63.462499999999999</c:v>
                </c:pt>
                <c:pt idx="3560">
                  <c:v>63.457500000000003</c:v>
                </c:pt>
                <c:pt idx="3561">
                  <c:v>63.452399999999997</c:v>
                </c:pt>
                <c:pt idx="3562">
                  <c:v>63.447400000000002</c:v>
                </c:pt>
                <c:pt idx="3563">
                  <c:v>63.442399999999999</c:v>
                </c:pt>
                <c:pt idx="3564">
                  <c:v>63.437399999999997</c:v>
                </c:pt>
                <c:pt idx="3565">
                  <c:v>63.432299999999998</c:v>
                </c:pt>
                <c:pt idx="3566">
                  <c:v>63.427300000000002</c:v>
                </c:pt>
                <c:pt idx="3567">
                  <c:v>63.422199999999997</c:v>
                </c:pt>
                <c:pt idx="3568">
                  <c:v>63.417200000000001</c:v>
                </c:pt>
                <c:pt idx="3569">
                  <c:v>63.412100000000002</c:v>
                </c:pt>
                <c:pt idx="3570">
                  <c:v>63.4071</c:v>
                </c:pt>
                <c:pt idx="3571">
                  <c:v>63.402000000000001</c:v>
                </c:pt>
                <c:pt idx="3572">
                  <c:v>63.396900000000002</c:v>
                </c:pt>
                <c:pt idx="3573">
                  <c:v>63.391800000000003</c:v>
                </c:pt>
                <c:pt idx="3574">
                  <c:v>63.386699999999998</c:v>
                </c:pt>
                <c:pt idx="3575">
                  <c:v>63.381599999999999</c:v>
                </c:pt>
                <c:pt idx="3576">
                  <c:v>63.3765</c:v>
                </c:pt>
                <c:pt idx="3577">
                  <c:v>63.371400000000001</c:v>
                </c:pt>
                <c:pt idx="3578">
                  <c:v>63.366300000000003</c:v>
                </c:pt>
                <c:pt idx="3579">
                  <c:v>63.361199999999997</c:v>
                </c:pt>
                <c:pt idx="3580">
                  <c:v>63.356099999999998</c:v>
                </c:pt>
                <c:pt idx="3581">
                  <c:v>63.350999999999999</c:v>
                </c:pt>
                <c:pt idx="3582">
                  <c:v>63.345799999999997</c:v>
                </c:pt>
                <c:pt idx="3583">
                  <c:v>63.340699999999998</c:v>
                </c:pt>
                <c:pt idx="3584">
                  <c:v>63.335599999999999</c:v>
                </c:pt>
                <c:pt idx="3585">
                  <c:v>63.330399999999997</c:v>
                </c:pt>
                <c:pt idx="3586">
                  <c:v>63.325299999999999</c:v>
                </c:pt>
                <c:pt idx="3587">
                  <c:v>63.320099999999996</c:v>
                </c:pt>
                <c:pt idx="3588">
                  <c:v>63.314900000000002</c:v>
                </c:pt>
                <c:pt idx="3589">
                  <c:v>63.309800000000003</c:v>
                </c:pt>
                <c:pt idx="3590">
                  <c:v>63.304600000000001</c:v>
                </c:pt>
                <c:pt idx="3591">
                  <c:v>63.299399999999999</c:v>
                </c:pt>
                <c:pt idx="3592">
                  <c:v>63.2943</c:v>
                </c:pt>
                <c:pt idx="3593">
                  <c:v>63.289099999999998</c:v>
                </c:pt>
                <c:pt idx="3594">
                  <c:v>63.283900000000003</c:v>
                </c:pt>
                <c:pt idx="3595">
                  <c:v>63.278700000000001</c:v>
                </c:pt>
                <c:pt idx="3596">
                  <c:v>63.273499999999999</c:v>
                </c:pt>
                <c:pt idx="3597">
                  <c:v>63.268300000000004</c:v>
                </c:pt>
                <c:pt idx="3598">
                  <c:v>63.263100000000001</c:v>
                </c:pt>
                <c:pt idx="3599">
                  <c:v>63.257899999999999</c:v>
                </c:pt>
                <c:pt idx="3600">
                  <c:v>63.252699999999997</c:v>
                </c:pt>
                <c:pt idx="3601">
                  <c:v>63.247399999999999</c:v>
                </c:pt>
                <c:pt idx="3602">
                  <c:v>63.242199999999997</c:v>
                </c:pt>
                <c:pt idx="3603">
                  <c:v>63.237000000000002</c:v>
                </c:pt>
                <c:pt idx="3604">
                  <c:v>63.2318</c:v>
                </c:pt>
                <c:pt idx="3605">
                  <c:v>63.226500000000001</c:v>
                </c:pt>
                <c:pt idx="3606">
                  <c:v>63.221299999999999</c:v>
                </c:pt>
                <c:pt idx="3607">
                  <c:v>63.216000000000001</c:v>
                </c:pt>
                <c:pt idx="3608">
                  <c:v>63.210799999999999</c:v>
                </c:pt>
                <c:pt idx="3609">
                  <c:v>63.205500000000001</c:v>
                </c:pt>
                <c:pt idx="3610">
                  <c:v>63.200299999999999</c:v>
                </c:pt>
                <c:pt idx="3611">
                  <c:v>63.195</c:v>
                </c:pt>
                <c:pt idx="3612">
                  <c:v>63.189700000000002</c:v>
                </c:pt>
                <c:pt idx="3613">
                  <c:v>63.1845</c:v>
                </c:pt>
                <c:pt idx="3614">
                  <c:v>63.179200000000002</c:v>
                </c:pt>
                <c:pt idx="3615">
                  <c:v>63.173999999999999</c:v>
                </c:pt>
                <c:pt idx="3616">
                  <c:v>63.168700000000001</c:v>
                </c:pt>
                <c:pt idx="3617">
                  <c:v>63.163400000000003</c:v>
                </c:pt>
                <c:pt idx="3618">
                  <c:v>63.158099999999997</c:v>
                </c:pt>
                <c:pt idx="3619">
                  <c:v>63.152900000000002</c:v>
                </c:pt>
                <c:pt idx="3620">
                  <c:v>63.147599999999997</c:v>
                </c:pt>
                <c:pt idx="3621">
                  <c:v>63.142299999999999</c:v>
                </c:pt>
                <c:pt idx="3622">
                  <c:v>63.137</c:v>
                </c:pt>
                <c:pt idx="3623">
                  <c:v>63.131700000000002</c:v>
                </c:pt>
                <c:pt idx="3624">
                  <c:v>63.126399999999997</c:v>
                </c:pt>
                <c:pt idx="3625">
                  <c:v>63.121099999999998</c:v>
                </c:pt>
                <c:pt idx="3626">
                  <c:v>63.1158</c:v>
                </c:pt>
                <c:pt idx="3627">
                  <c:v>63.110500000000002</c:v>
                </c:pt>
                <c:pt idx="3628">
                  <c:v>63.105200000000004</c:v>
                </c:pt>
                <c:pt idx="3629">
                  <c:v>63.099899999999998</c:v>
                </c:pt>
                <c:pt idx="3630">
                  <c:v>63.0946</c:v>
                </c:pt>
                <c:pt idx="3631">
                  <c:v>63.089300000000001</c:v>
                </c:pt>
                <c:pt idx="3632">
                  <c:v>63.084000000000003</c:v>
                </c:pt>
                <c:pt idx="3633">
                  <c:v>63.078600000000002</c:v>
                </c:pt>
                <c:pt idx="3634">
                  <c:v>63.073300000000003</c:v>
                </c:pt>
                <c:pt idx="3635">
                  <c:v>63.067999999999998</c:v>
                </c:pt>
                <c:pt idx="3636">
                  <c:v>63.0627</c:v>
                </c:pt>
                <c:pt idx="3637">
                  <c:v>63.057299999999998</c:v>
                </c:pt>
                <c:pt idx="3638">
                  <c:v>63.052</c:v>
                </c:pt>
                <c:pt idx="3639">
                  <c:v>63.046700000000001</c:v>
                </c:pt>
                <c:pt idx="3640">
                  <c:v>63.0413</c:v>
                </c:pt>
                <c:pt idx="3641">
                  <c:v>63.036000000000001</c:v>
                </c:pt>
                <c:pt idx="3642">
                  <c:v>63.0306</c:v>
                </c:pt>
                <c:pt idx="3643">
                  <c:v>63.025300000000001</c:v>
                </c:pt>
                <c:pt idx="3644">
                  <c:v>63.02</c:v>
                </c:pt>
                <c:pt idx="3645">
                  <c:v>63.014600000000002</c:v>
                </c:pt>
                <c:pt idx="3646">
                  <c:v>63.009300000000003</c:v>
                </c:pt>
                <c:pt idx="3647">
                  <c:v>63.003900000000002</c:v>
                </c:pt>
                <c:pt idx="3648">
                  <c:v>62.998600000000003</c:v>
                </c:pt>
                <c:pt idx="3649">
                  <c:v>62.993200000000002</c:v>
                </c:pt>
                <c:pt idx="3650">
                  <c:v>62.9878</c:v>
                </c:pt>
                <c:pt idx="3651">
                  <c:v>62.982500000000002</c:v>
                </c:pt>
                <c:pt idx="3652">
                  <c:v>62.9771</c:v>
                </c:pt>
                <c:pt idx="3653">
                  <c:v>62.971699999999998</c:v>
                </c:pt>
                <c:pt idx="3654">
                  <c:v>62.9664</c:v>
                </c:pt>
                <c:pt idx="3655">
                  <c:v>62.960999999999999</c:v>
                </c:pt>
                <c:pt idx="3656">
                  <c:v>62.955599999999997</c:v>
                </c:pt>
                <c:pt idx="3657">
                  <c:v>62.950299999999999</c:v>
                </c:pt>
                <c:pt idx="3658">
                  <c:v>62.944899999999997</c:v>
                </c:pt>
                <c:pt idx="3659">
                  <c:v>62.939500000000002</c:v>
                </c:pt>
                <c:pt idx="3660">
                  <c:v>62.934100000000001</c:v>
                </c:pt>
                <c:pt idx="3661">
                  <c:v>62.928800000000003</c:v>
                </c:pt>
                <c:pt idx="3662">
                  <c:v>62.923400000000001</c:v>
                </c:pt>
                <c:pt idx="3663">
                  <c:v>62.917999999999999</c:v>
                </c:pt>
                <c:pt idx="3664">
                  <c:v>62.912599999999998</c:v>
                </c:pt>
                <c:pt idx="3665">
                  <c:v>62.907200000000003</c:v>
                </c:pt>
                <c:pt idx="3666">
                  <c:v>62.901899999999998</c:v>
                </c:pt>
                <c:pt idx="3667">
                  <c:v>62.896500000000003</c:v>
                </c:pt>
                <c:pt idx="3668">
                  <c:v>62.891100000000002</c:v>
                </c:pt>
                <c:pt idx="3669">
                  <c:v>62.8857</c:v>
                </c:pt>
                <c:pt idx="3670">
                  <c:v>62.880299999999998</c:v>
                </c:pt>
                <c:pt idx="3671">
                  <c:v>62.874899999999997</c:v>
                </c:pt>
                <c:pt idx="3672">
                  <c:v>62.869500000000002</c:v>
                </c:pt>
                <c:pt idx="3673">
                  <c:v>62.864100000000001</c:v>
                </c:pt>
                <c:pt idx="3674">
                  <c:v>62.858800000000002</c:v>
                </c:pt>
                <c:pt idx="3675">
                  <c:v>62.853400000000001</c:v>
                </c:pt>
                <c:pt idx="3676">
                  <c:v>62.847999999999999</c:v>
                </c:pt>
                <c:pt idx="3677">
                  <c:v>62.842599999999997</c:v>
                </c:pt>
                <c:pt idx="3678">
                  <c:v>62.837200000000003</c:v>
                </c:pt>
                <c:pt idx="3679">
                  <c:v>62.831800000000001</c:v>
                </c:pt>
                <c:pt idx="3680">
                  <c:v>62.8264</c:v>
                </c:pt>
                <c:pt idx="3681">
                  <c:v>62.820999999999998</c:v>
                </c:pt>
                <c:pt idx="3682">
                  <c:v>62.815600000000003</c:v>
                </c:pt>
                <c:pt idx="3683">
                  <c:v>62.810200000000002</c:v>
                </c:pt>
                <c:pt idx="3684">
                  <c:v>62.8048</c:v>
                </c:pt>
                <c:pt idx="3685">
                  <c:v>62.799399999999999</c:v>
                </c:pt>
                <c:pt idx="3686">
                  <c:v>62.793999999999997</c:v>
                </c:pt>
                <c:pt idx="3687">
                  <c:v>62.788600000000002</c:v>
                </c:pt>
                <c:pt idx="3688">
                  <c:v>62.783200000000001</c:v>
                </c:pt>
                <c:pt idx="3689">
                  <c:v>62.777799999999999</c:v>
                </c:pt>
                <c:pt idx="3690">
                  <c:v>62.772399999999998</c:v>
                </c:pt>
                <c:pt idx="3691">
                  <c:v>62.767000000000003</c:v>
                </c:pt>
                <c:pt idx="3692">
                  <c:v>62.761600000000001</c:v>
                </c:pt>
                <c:pt idx="3693">
                  <c:v>62.7562</c:v>
                </c:pt>
                <c:pt idx="3694">
                  <c:v>62.750799999999998</c:v>
                </c:pt>
                <c:pt idx="3695">
                  <c:v>62.7453</c:v>
                </c:pt>
                <c:pt idx="3696">
                  <c:v>62.739899999999999</c:v>
                </c:pt>
                <c:pt idx="3697">
                  <c:v>62.734499999999997</c:v>
                </c:pt>
                <c:pt idx="3698">
                  <c:v>62.729100000000003</c:v>
                </c:pt>
                <c:pt idx="3699">
                  <c:v>62.723700000000001</c:v>
                </c:pt>
                <c:pt idx="3700">
                  <c:v>62.718299999999999</c:v>
                </c:pt>
                <c:pt idx="3701">
                  <c:v>62.712899999999998</c:v>
                </c:pt>
                <c:pt idx="3702">
                  <c:v>62.707500000000003</c:v>
                </c:pt>
                <c:pt idx="3703">
                  <c:v>62.702100000000002</c:v>
                </c:pt>
                <c:pt idx="3704">
                  <c:v>62.6967</c:v>
                </c:pt>
                <c:pt idx="3705">
                  <c:v>62.691299999999998</c:v>
                </c:pt>
                <c:pt idx="3706">
                  <c:v>62.685899999999997</c:v>
                </c:pt>
                <c:pt idx="3707">
                  <c:v>62.680500000000002</c:v>
                </c:pt>
                <c:pt idx="3708">
                  <c:v>62.6751</c:v>
                </c:pt>
                <c:pt idx="3709">
                  <c:v>62.669699999999999</c:v>
                </c:pt>
                <c:pt idx="3710">
                  <c:v>62.664299999999997</c:v>
                </c:pt>
                <c:pt idx="3711">
                  <c:v>62.658900000000003</c:v>
                </c:pt>
                <c:pt idx="3712">
                  <c:v>62.653399999999998</c:v>
                </c:pt>
                <c:pt idx="3713">
                  <c:v>62.648000000000003</c:v>
                </c:pt>
                <c:pt idx="3714">
                  <c:v>62.642600000000002</c:v>
                </c:pt>
                <c:pt idx="3715">
                  <c:v>62.6372</c:v>
                </c:pt>
                <c:pt idx="3716">
                  <c:v>62.631799999999998</c:v>
                </c:pt>
                <c:pt idx="3717">
                  <c:v>62.626399999999997</c:v>
                </c:pt>
                <c:pt idx="3718">
                  <c:v>62.621000000000002</c:v>
                </c:pt>
                <c:pt idx="3719">
                  <c:v>62.615600000000001</c:v>
                </c:pt>
                <c:pt idx="3720">
                  <c:v>62.610199999999999</c:v>
                </c:pt>
                <c:pt idx="3721">
                  <c:v>62.604799999999997</c:v>
                </c:pt>
                <c:pt idx="3722">
                  <c:v>62.599400000000003</c:v>
                </c:pt>
                <c:pt idx="3723">
                  <c:v>62.594000000000001</c:v>
                </c:pt>
                <c:pt idx="3724">
                  <c:v>62.5886</c:v>
                </c:pt>
                <c:pt idx="3725">
                  <c:v>62.583100000000002</c:v>
                </c:pt>
                <c:pt idx="3726">
                  <c:v>62.5777</c:v>
                </c:pt>
                <c:pt idx="3727">
                  <c:v>62.572299999999998</c:v>
                </c:pt>
                <c:pt idx="3728">
                  <c:v>62.566899999999997</c:v>
                </c:pt>
                <c:pt idx="3729">
                  <c:v>62.561500000000002</c:v>
                </c:pt>
                <c:pt idx="3730">
                  <c:v>62.556100000000001</c:v>
                </c:pt>
                <c:pt idx="3731">
                  <c:v>62.550699999999999</c:v>
                </c:pt>
                <c:pt idx="3732">
                  <c:v>62.545299999999997</c:v>
                </c:pt>
                <c:pt idx="3733">
                  <c:v>62.539900000000003</c:v>
                </c:pt>
                <c:pt idx="3734">
                  <c:v>62.534500000000001</c:v>
                </c:pt>
                <c:pt idx="3735">
                  <c:v>62.5291</c:v>
                </c:pt>
                <c:pt idx="3736">
                  <c:v>62.523600000000002</c:v>
                </c:pt>
                <c:pt idx="3737">
                  <c:v>62.5182</c:v>
                </c:pt>
                <c:pt idx="3738">
                  <c:v>62.512799999999999</c:v>
                </c:pt>
                <c:pt idx="3739">
                  <c:v>62.507399999999997</c:v>
                </c:pt>
                <c:pt idx="3740">
                  <c:v>62.502000000000002</c:v>
                </c:pt>
                <c:pt idx="3741">
                  <c:v>62.496600000000001</c:v>
                </c:pt>
                <c:pt idx="3742">
                  <c:v>62.491199999999999</c:v>
                </c:pt>
                <c:pt idx="3743">
                  <c:v>62.485799999999998</c:v>
                </c:pt>
                <c:pt idx="3744">
                  <c:v>62.480400000000003</c:v>
                </c:pt>
                <c:pt idx="3745">
                  <c:v>62.474899999999998</c:v>
                </c:pt>
                <c:pt idx="3746">
                  <c:v>62.469499999999996</c:v>
                </c:pt>
                <c:pt idx="3747">
                  <c:v>62.464100000000002</c:v>
                </c:pt>
                <c:pt idx="3748">
                  <c:v>62.4587</c:v>
                </c:pt>
                <c:pt idx="3749">
                  <c:v>62.453299999999999</c:v>
                </c:pt>
                <c:pt idx="3750">
                  <c:v>62.447899999999997</c:v>
                </c:pt>
                <c:pt idx="3751">
                  <c:v>62.442500000000003</c:v>
                </c:pt>
                <c:pt idx="3752">
                  <c:v>62.437100000000001</c:v>
                </c:pt>
                <c:pt idx="3753">
                  <c:v>62.431699999999999</c:v>
                </c:pt>
                <c:pt idx="3754">
                  <c:v>62.426299999999998</c:v>
                </c:pt>
                <c:pt idx="3755">
                  <c:v>62.4208</c:v>
                </c:pt>
                <c:pt idx="3756">
                  <c:v>62.415399999999998</c:v>
                </c:pt>
                <c:pt idx="3757">
                  <c:v>62.41</c:v>
                </c:pt>
                <c:pt idx="3758">
                  <c:v>62.404600000000002</c:v>
                </c:pt>
                <c:pt idx="3759">
                  <c:v>62.3992</c:v>
                </c:pt>
                <c:pt idx="3760">
                  <c:v>62.393799999999999</c:v>
                </c:pt>
                <c:pt idx="3761">
                  <c:v>62.388399999999997</c:v>
                </c:pt>
                <c:pt idx="3762">
                  <c:v>62.382899999999999</c:v>
                </c:pt>
                <c:pt idx="3763">
                  <c:v>62.377499999999998</c:v>
                </c:pt>
                <c:pt idx="3764">
                  <c:v>62.372100000000003</c:v>
                </c:pt>
                <c:pt idx="3765">
                  <c:v>62.366700000000002</c:v>
                </c:pt>
                <c:pt idx="3766">
                  <c:v>62.3613</c:v>
                </c:pt>
                <c:pt idx="3767">
                  <c:v>62.355899999999998</c:v>
                </c:pt>
                <c:pt idx="3768">
                  <c:v>62.350499999999997</c:v>
                </c:pt>
                <c:pt idx="3769">
                  <c:v>62.345100000000002</c:v>
                </c:pt>
                <c:pt idx="3770">
                  <c:v>62.339599999999997</c:v>
                </c:pt>
                <c:pt idx="3771">
                  <c:v>62.334200000000003</c:v>
                </c:pt>
                <c:pt idx="3772">
                  <c:v>62.328800000000001</c:v>
                </c:pt>
                <c:pt idx="3773">
                  <c:v>62.323399999999999</c:v>
                </c:pt>
                <c:pt idx="3774">
                  <c:v>62.317999999999998</c:v>
                </c:pt>
                <c:pt idx="3775">
                  <c:v>62.312600000000003</c:v>
                </c:pt>
                <c:pt idx="3776">
                  <c:v>62.307200000000002</c:v>
                </c:pt>
                <c:pt idx="3777">
                  <c:v>62.3018</c:v>
                </c:pt>
                <c:pt idx="3778">
                  <c:v>62.296300000000002</c:v>
                </c:pt>
                <c:pt idx="3779">
                  <c:v>62.290900000000001</c:v>
                </c:pt>
                <c:pt idx="3780">
                  <c:v>62.285499999999999</c:v>
                </c:pt>
                <c:pt idx="3781">
                  <c:v>62.280099999999997</c:v>
                </c:pt>
                <c:pt idx="3782">
                  <c:v>62.274700000000003</c:v>
                </c:pt>
                <c:pt idx="3783">
                  <c:v>62.269300000000001</c:v>
                </c:pt>
                <c:pt idx="3784">
                  <c:v>62.2639</c:v>
                </c:pt>
                <c:pt idx="3785">
                  <c:v>62.258400000000002</c:v>
                </c:pt>
                <c:pt idx="3786">
                  <c:v>62.253</c:v>
                </c:pt>
                <c:pt idx="3787">
                  <c:v>62.247599999999998</c:v>
                </c:pt>
                <c:pt idx="3788">
                  <c:v>62.242199999999997</c:v>
                </c:pt>
                <c:pt idx="3789">
                  <c:v>62.236800000000002</c:v>
                </c:pt>
                <c:pt idx="3790">
                  <c:v>62.231400000000001</c:v>
                </c:pt>
                <c:pt idx="3791">
                  <c:v>62.225999999999999</c:v>
                </c:pt>
                <c:pt idx="3792">
                  <c:v>62.220599999999997</c:v>
                </c:pt>
                <c:pt idx="3793">
                  <c:v>62.2151</c:v>
                </c:pt>
                <c:pt idx="3794">
                  <c:v>62.209699999999998</c:v>
                </c:pt>
                <c:pt idx="3795">
                  <c:v>62.204300000000003</c:v>
                </c:pt>
                <c:pt idx="3796">
                  <c:v>62.198900000000002</c:v>
                </c:pt>
                <c:pt idx="3797">
                  <c:v>62.1935</c:v>
                </c:pt>
                <c:pt idx="3798">
                  <c:v>62.188099999999999</c:v>
                </c:pt>
                <c:pt idx="3799">
                  <c:v>62.182600000000001</c:v>
                </c:pt>
                <c:pt idx="3800">
                  <c:v>62.177199999999999</c:v>
                </c:pt>
                <c:pt idx="3801">
                  <c:v>62.171799999999998</c:v>
                </c:pt>
                <c:pt idx="3802">
                  <c:v>62.166400000000003</c:v>
                </c:pt>
                <c:pt idx="3803">
                  <c:v>62.161000000000001</c:v>
                </c:pt>
                <c:pt idx="3804">
                  <c:v>62.1556</c:v>
                </c:pt>
                <c:pt idx="3805">
                  <c:v>62.150199999999998</c:v>
                </c:pt>
                <c:pt idx="3806">
                  <c:v>62.144799999999996</c:v>
                </c:pt>
                <c:pt idx="3807">
                  <c:v>62.139299999999999</c:v>
                </c:pt>
                <c:pt idx="3808">
                  <c:v>62.133899999999997</c:v>
                </c:pt>
                <c:pt idx="3809">
                  <c:v>62.12850000000000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D42C-45ED-B5AC-387FA0AFE74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3083136"/>
        <c:axId val="93085056"/>
      </c:scatterChart>
      <c:scatterChart>
        <c:scatterStyle val="smoothMarker"/>
        <c:varyColors val="0"/>
        <c:ser>
          <c:idx val="2"/>
          <c:order val="1"/>
          <c:spPr>
            <a:ln w="9525">
              <a:solidFill>
                <a:schemeClr val="tx1"/>
              </a:solidFill>
            </a:ln>
          </c:spPr>
          <c:marker>
            <c:symbol val="none"/>
          </c:marker>
          <c:dLbls>
            <c:dLbl>
              <c:idx val="924"/>
              <c:layout>
                <c:manualLayout>
                  <c:x val="-0.11643080329244558"/>
                  <c:y val="-3.0838397452570682E-2"/>
                </c:manualLayout>
              </c:layout>
              <c:tx>
                <c:rich>
                  <a:bodyPr/>
                  <a:lstStyle/>
                  <a:p>
                    <a:r>
                      <a:rPr lang="en-US" sz="800">
                        <a:latin typeface="Arial" panose="020B0604020202020204" pitchFamily="34" charset="0"/>
                        <a:cs typeface="Arial" panose="020B0604020202020204" pitchFamily="34" charset="0"/>
                      </a:rPr>
                      <a:t>DTA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D42C-45ED-B5AC-387FA0AFE74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80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Sheet1!$G$1:$G$3852</c:f>
              <c:numCache>
                <c:formatCode>General</c:formatCode>
                <c:ptCount val="3852"/>
                <c:pt idx="0">
                  <c:v>25.574999999999999</c:v>
                </c:pt>
                <c:pt idx="1">
                  <c:v>25.675000000000001</c:v>
                </c:pt>
                <c:pt idx="2">
                  <c:v>25.725000000000001</c:v>
                </c:pt>
                <c:pt idx="3">
                  <c:v>25.824999999999999</c:v>
                </c:pt>
                <c:pt idx="4">
                  <c:v>25.875</c:v>
                </c:pt>
                <c:pt idx="5">
                  <c:v>25.925000000000001</c:v>
                </c:pt>
                <c:pt idx="6">
                  <c:v>26.024999999999999</c:v>
                </c:pt>
                <c:pt idx="7">
                  <c:v>26.074999999999999</c:v>
                </c:pt>
                <c:pt idx="8">
                  <c:v>26.125</c:v>
                </c:pt>
                <c:pt idx="9">
                  <c:v>26.175000000000001</c:v>
                </c:pt>
                <c:pt idx="10">
                  <c:v>26.225000000000001</c:v>
                </c:pt>
                <c:pt idx="11">
                  <c:v>26.274999999999999</c:v>
                </c:pt>
                <c:pt idx="12">
                  <c:v>26.375</c:v>
                </c:pt>
                <c:pt idx="13">
                  <c:v>26.425000000000001</c:v>
                </c:pt>
                <c:pt idx="14">
                  <c:v>26.475000000000001</c:v>
                </c:pt>
                <c:pt idx="15">
                  <c:v>26.524999999999999</c:v>
                </c:pt>
                <c:pt idx="16">
                  <c:v>26.574999999999999</c:v>
                </c:pt>
                <c:pt idx="17">
                  <c:v>26.625</c:v>
                </c:pt>
                <c:pt idx="18">
                  <c:v>26.675000000000001</c:v>
                </c:pt>
                <c:pt idx="19">
                  <c:v>26.725000000000001</c:v>
                </c:pt>
                <c:pt idx="20">
                  <c:v>26.774999999999999</c:v>
                </c:pt>
                <c:pt idx="21">
                  <c:v>26.824999999999999</c:v>
                </c:pt>
                <c:pt idx="22">
                  <c:v>26.875</c:v>
                </c:pt>
                <c:pt idx="23">
                  <c:v>26.975000000000001</c:v>
                </c:pt>
                <c:pt idx="24">
                  <c:v>27.074999999999999</c:v>
                </c:pt>
                <c:pt idx="25">
                  <c:v>27.125</c:v>
                </c:pt>
                <c:pt idx="26">
                  <c:v>27.175000000000001</c:v>
                </c:pt>
                <c:pt idx="27">
                  <c:v>27.274999999999999</c:v>
                </c:pt>
                <c:pt idx="28">
                  <c:v>27.375</c:v>
                </c:pt>
                <c:pt idx="29">
                  <c:v>27.475000000000001</c:v>
                </c:pt>
                <c:pt idx="30">
                  <c:v>27.524999999999999</c:v>
                </c:pt>
                <c:pt idx="31">
                  <c:v>27.625</c:v>
                </c:pt>
                <c:pt idx="32">
                  <c:v>27.675000000000001</c:v>
                </c:pt>
                <c:pt idx="33">
                  <c:v>27.774999999999999</c:v>
                </c:pt>
                <c:pt idx="34">
                  <c:v>27.875</c:v>
                </c:pt>
                <c:pt idx="35">
                  <c:v>27.975000000000001</c:v>
                </c:pt>
                <c:pt idx="36">
                  <c:v>28.024999999999999</c:v>
                </c:pt>
                <c:pt idx="37">
                  <c:v>28.074999999999999</c:v>
                </c:pt>
                <c:pt idx="38">
                  <c:v>28.175000000000001</c:v>
                </c:pt>
                <c:pt idx="39">
                  <c:v>28.225000000000001</c:v>
                </c:pt>
                <c:pt idx="40">
                  <c:v>28.274999999999999</c:v>
                </c:pt>
                <c:pt idx="41">
                  <c:v>28.375</c:v>
                </c:pt>
                <c:pt idx="42">
                  <c:v>28.425000000000001</c:v>
                </c:pt>
                <c:pt idx="43">
                  <c:v>28.475000000000001</c:v>
                </c:pt>
                <c:pt idx="44">
                  <c:v>28.524999999999999</c:v>
                </c:pt>
                <c:pt idx="45">
                  <c:v>28.625</c:v>
                </c:pt>
                <c:pt idx="46">
                  <c:v>28.774999999999999</c:v>
                </c:pt>
                <c:pt idx="47">
                  <c:v>28.824999999999999</c:v>
                </c:pt>
                <c:pt idx="48">
                  <c:v>28.925000000000001</c:v>
                </c:pt>
                <c:pt idx="49">
                  <c:v>29.024999999999999</c:v>
                </c:pt>
                <c:pt idx="50">
                  <c:v>29.125</c:v>
                </c:pt>
                <c:pt idx="51">
                  <c:v>29.175000000000001</c:v>
                </c:pt>
                <c:pt idx="52">
                  <c:v>29.324999999999999</c:v>
                </c:pt>
                <c:pt idx="53">
                  <c:v>29.425000000000001</c:v>
                </c:pt>
                <c:pt idx="54">
                  <c:v>29.574999999999999</c:v>
                </c:pt>
                <c:pt idx="55">
                  <c:v>29.725000000000001</c:v>
                </c:pt>
                <c:pt idx="56">
                  <c:v>29.774999999999999</c:v>
                </c:pt>
                <c:pt idx="57">
                  <c:v>29.824999999999999</c:v>
                </c:pt>
                <c:pt idx="58">
                  <c:v>29.925000000000001</c:v>
                </c:pt>
                <c:pt idx="59">
                  <c:v>29.975000000000001</c:v>
                </c:pt>
                <c:pt idx="60">
                  <c:v>30.074999999999999</c:v>
                </c:pt>
                <c:pt idx="61">
                  <c:v>30.175000000000001</c:v>
                </c:pt>
                <c:pt idx="62">
                  <c:v>30.225000000000001</c:v>
                </c:pt>
                <c:pt idx="63">
                  <c:v>30.375</c:v>
                </c:pt>
                <c:pt idx="64">
                  <c:v>30.425000000000001</c:v>
                </c:pt>
                <c:pt idx="65">
                  <c:v>30.625</c:v>
                </c:pt>
                <c:pt idx="66">
                  <c:v>30.774999999999999</c:v>
                </c:pt>
                <c:pt idx="67">
                  <c:v>30.824999999999999</c:v>
                </c:pt>
                <c:pt idx="68">
                  <c:v>30.875</c:v>
                </c:pt>
                <c:pt idx="69">
                  <c:v>30.925000000000001</c:v>
                </c:pt>
                <c:pt idx="70">
                  <c:v>31.024999999999999</c:v>
                </c:pt>
                <c:pt idx="71">
                  <c:v>31.074999999999999</c:v>
                </c:pt>
                <c:pt idx="72">
                  <c:v>31.125</c:v>
                </c:pt>
                <c:pt idx="73">
                  <c:v>31.225000000000001</c:v>
                </c:pt>
                <c:pt idx="74">
                  <c:v>31.274999999999999</c:v>
                </c:pt>
                <c:pt idx="75">
                  <c:v>31.375</c:v>
                </c:pt>
                <c:pt idx="76">
                  <c:v>31.425000000000001</c:v>
                </c:pt>
                <c:pt idx="77">
                  <c:v>31.475000000000001</c:v>
                </c:pt>
                <c:pt idx="78">
                  <c:v>31.625</c:v>
                </c:pt>
                <c:pt idx="79">
                  <c:v>31.675000000000001</c:v>
                </c:pt>
                <c:pt idx="80">
                  <c:v>31.824999999999999</c:v>
                </c:pt>
                <c:pt idx="81">
                  <c:v>31.975000000000001</c:v>
                </c:pt>
                <c:pt idx="82">
                  <c:v>32.024999999999999</c:v>
                </c:pt>
                <c:pt idx="83">
                  <c:v>32.125</c:v>
                </c:pt>
                <c:pt idx="84">
                  <c:v>32.225000000000001</c:v>
                </c:pt>
                <c:pt idx="85">
                  <c:v>32.325000000000003</c:v>
                </c:pt>
                <c:pt idx="86">
                  <c:v>32.424999999999997</c:v>
                </c:pt>
                <c:pt idx="87">
                  <c:v>32.575000000000003</c:v>
                </c:pt>
                <c:pt idx="88">
                  <c:v>32.725000000000001</c:v>
                </c:pt>
                <c:pt idx="89">
                  <c:v>32.924999999999997</c:v>
                </c:pt>
                <c:pt idx="90">
                  <c:v>32.975000000000001</c:v>
                </c:pt>
                <c:pt idx="91">
                  <c:v>33.125</c:v>
                </c:pt>
                <c:pt idx="92">
                  <c:v>33.174999999999997</c:v>
                </c:pt>
                <c:pt idx="93">
                  <c:v>33.274999999999999</c:v>
                </c:pt>
                <c:pt idx="94">
                  <c:v>33.375</c:v>
                </c:pt>
                <c:pt idx="95">
                  <c:v>33.475000000000001</c:v>
                </c:pt>
                <c:pt idx="96">
                  <c:v>33.575000000000003</c:v>
                </c:pt>
                <c:pt idx="97">
                  <c:v>33.674999999999997</c:v>
                </c:pt>
                <c:pt idx="98">
                  <c:v>33.774999999999999</c:v>
                </c:pt>
                <c:pt idx="99">
                  <c:v>33.924999999999997</c:v>
                </c:pt>
                <c:pt idx="100">
                  <c:v>33.975000000000001</c:v>
                </c:pt>
                <c:pt idx="101">
                  <c:v>34.125</c:v>
                </c:pt>
                <c:pt idx="102">
                  <c:v>34.274999999999999</c:v>
                </c:pt>
                <c:pt idx="103">
                  <c:v>34.475000000000001</c:v>
                </c:pt>
                <c:pt idx="104">
                  <c:v>34.524999999999999</c:v>
                </c:pt>
                <c:pt idx="105">
                  <c:v>34.674999999999997</c:v>
                </c:pt>
                <c:pt idx="106">
                  <c:v>34.825000000000003</c:v>
                </c:pt>
                <c:pt idx="107">
                  <c:v>34.924999999999997</c:v>
                </c:pt>
                <c:pt idx="108">
                  <c:v>35.024999999999999</c:v>
                </c:pt>
                <c:pt idx="109">
                  <c:v>35.075000000000003</c:v>
                </c:pt>
                <c:pt idx="110">
                  <c:v>35.225000000000001</c:v>
                </c:pt>
                <c:pt idx="111">
                  <c:v>35.274999999999999</c:v>
                </c:pt>
                <c:pt idx="112">
                  <c:v>35.424999999999997</c:v>
                </c:pt>
                <c:pt idx="113">
                  <c:v>35.475000000000001</c:v>
                </c:pt>
                <c:pt idx="114">
                  <c:v>35.625</c:v>
                </c:pt>
                <c:pt idx="115">
                  <c:v>35.725000000000001</c:v>
                </c:pt>
                <c:pt idx="116">
                  <c:v>35.825000000000003</c:v>
                </c:pt>
                <c:pt idx="117">
                  <c:v>35.875</c:v>
                </c:pt>
                <c:pt idx="118">
                  <c:v>35.924999999999997</c:v>
                </c:pt>
                <c:pt idx="119">
                  <c:v>36.075000000000003</c:v>
                </c:pt>
                <c:pt idx="120">
                  <c:v>36.174999999999997</c:v>
                </c:pt>
                <c:pt idx="121">
                  <c:v>36.274999999999999</c:v>
                </c:pt>
                <c:pt idx="122">
                  <c:v>36.325000000000003</c:v>
                </c:pt>
                <c:pt idx="123">
                  <c:v>36.475000000000001</c:v>
                </c:pt>
                <c:pt idx="124">
                  <c:v>36.524999999999999</c:v>
                </c:pt>
                <c:pt idx="125">
                  <c:v>36.625</c:v>
                </c:pt>
                <c:pt idx="126">
                  <c:v>36.674999999999997</c:v>
                </c:pt>
                <c:pt idx="127">
                  <c:v>36.825000000000003</c:v>
                </c:pt>
                <c:pt idx="128">
                  <c:v>36.975000000000001</c:v>
                </c:pt>
                <c:pt idx="129">
                  <c:v>37.075000000000003</c:v>
                </c:pt>
                <c:pt idx="130">
                  <c:v>37.125</c:v>
                </c:pt>
                <c:pt idx="131">
                  <c:v>37.325000000000003</c:v>
                </c:pt>
                <c:pt idx="132">
                  <c:v>37.424999999999997</c:v>
                </c:pt>
                <c:pt idx="133">
                  <c:v>37.575000000000003</c:v>
                </c:pt>
                <c:pt idx="134">
                  <c:v>37.625</c:v>
                </c:pt>
                <c:pt idx="135">
                  <c:v>37.825000000000003</c:v>
                </c:pt>
                <c:pt idx="136">
                  <c:v>37.875</c:v>
                </c:pt>
                <c:pt idx="137">
                  <c:v>38.024999999999999</c:v>
                </c:pt>
                <c:pt idx="138">
                  <c:v>38.075000000000003</c:v>
                </c:pt>
                <c:pt idx="139">
                  <c:v>38.274999999999999</c:v>
                </c:pt>
                <c:pt idx="140">
                  <c:v>38.475000000000001</c:v>
                </c:pt>
                <c:pt idx="141">
                  <c:v>38.524999999999999</c:v>
                </c:pt>
                <c:pt idx="142">
                  <c:v>38.725000000000001</c:v>
                </c:pt>
                <c:pt idx="143">
                  <c:v>38.825000000000003</c:v>
                </c:pt>
                <c:pt idx="144">
                  <c:v>38.975000000000001</c:v>
                </c:pt>
                <c:pt idx="145">
                  <c:v>39.024999999999999</c:v>
                </c:pt>
                <c:pt idx="146">
                  <c:v>39.125</c:v>
                </c:pt>
                <c:pt idx="147">
                  <c:v>39.325000000000003</c:v>
                </c:pt>
                <c:pt idx="148">
                  <c:v>39.424999999999997</c:v>
                </c:pt>
                <c:pt idx="149">
                  <c:v>39.524999999999999</c:v>
                </c:pt>
                <c:pt idx="150">
                  <c:v>39.575000000000003</c:v>
                </c:pt>
                <c:pt idx="151">
                  <c:v>39.825000000000003</c:v>
                </c:pt>
                <c:pt idx="152">
                  <c:v>40.075000000000003</c:v>
                </c:pt>
                <c:pt idx="153">
                  <c:v>40.125</c:v>
                </c:pt>
                <c:pt idx="154">
                  <c:v>40.274999999999999</c:v>
                </c:pt>
                <c:pt idx="155">
                  <c:v>40.524999999999999</c:v>
                </c:pt>
                <c:pt idx="156">
                  <c:v>40.575000000000003</c:v>
                </c:pt>
                <c:pt idx="157">
                  <c:v>40.725000000000001</c:v>
                </c:pt>
                <c:pt idx="158">
                  <c:v>40.774999999999999</c:v>
                </c:pt>
                <c:pt idx="159">
                  <c:v>40.975000000000001</c:v>
                </c:pt>
                <c:pt idx="160">
                  <c:v>41.024999999999999</c:v>
                </c:pt>
                <c:pt idx="161">
                  <c:v>41.225000000000001</c:v>
                </c:pt>
                <c:pt idx="162">
                  <c:v>41.524999999999999</c:v>
                </c:pt>
                <c:pt idx="163">
                  <c:v>41.725000000000001</c:v>
                </c:pt>
                <c:pt idx="164">
                  <c:v>41.825000000000003</c:v>
                </c:pt>
                <c:pt idx="165">
                  <c:v>42.024999999999999</c:v>
                </c:pt>
                <c:pt idx="166">
                  <c:v>42.075000000000003</c:v>
                </c:pt>
                <c:pt idx="167">
                  <c:v>42.274999999999999</c:v>
                </c:pt>
                <c:pt idx="168">
                  <c:v>42.375</c:v>
                </c:pt>
                <c:pt idx="169">
                  <c:v>42.524999999999999</c:v>
                </c:pt>
                <c:pt idx="170">
                  <c:v>42.625</c:v>
                </c:pt>
                <c:pt idx="171">
                  <c:v>42.774999999999999</c:v>
                </c:pt>
                <c:pt idx="172">
                  <c:v>42.924999999999997</c:v>
                </c:pt>
                <c:pt idx="173">
                  <c:v>43.024999999999999</c:v>
                </c:pt>
                <c:pt idx="174">
                  <c:v>43.125</c:v>
                </c:pt>
                <c:pt idx="175">
                  <c:v>43.274999999999999</c:v>
                </c:pt>
                <c:pt idx="176">
                  <c:v>43.475000000000001</c:v>
                </c:pt>
                <c:pt idx="177">
                  <c:v>43.524999999999999</c:v>
                </c:pt>
                <c:pt idx="178">
                  <c:v>43.725000000000001</c:v>
                </c:pt>
                <c:pt idx="179">
                  <c:v>43.774999999999999</c:v>
                </c:pt>
                <c:pt idx="180">
                  <c:v>43.975000000000001</c:v>
                </c:pt>
                <c:pt idx="181">
                  <c:v>44.024999999999999</c:v>
                </c:pt>
                <c:pt idx="182">
                  <c:v>44.174999999999997</c:v>
                </c:pt>
                <c:pt idx="183">
                  <c:v>44.375</c:v>
                </c:pt>
                <c:pt idx="184">
                  <c:v>44.524999999999999</c:v>
                </c:pt>
                <c:pt idx="185">
                  <c:v>44.625</c:v>
                </c:pt>
                <c:pt idx="186">
                  <c:v>44.825000000000003</c:v>
                </c:pt>
                <c:pt idx="187">
                  <c:v>44.924999999999997</c:v>
                </c:pt>
                <c:pt idx="188">
                  <c:v>45.075000000000003</c:v>
                </c:pt>
                <c:pt idx="189">
                  <c:v>45.174999999999997</c:v>
                </c:pt>
                <c:pt idx="190">
                  <c:v>45.424999999999997</c:v>
                </c:pt>
                <c:pt idx="191">
                  <c:v>45.524999999999999</c:v>
                </c:pt>
                <c:pt idx="192">
                  <c:v>45.674999999999997</c:v>
                </c:pt>
                <c:pt idx="193">
                  <c:v>45.774999999999999</c:v>
                </c:pt>
                <c:pt idx="194">
                  <c:v>46.024999999999999</c:v>
                </c:pt>
                <c:pt idx="195">
                  <c:v>46.075000000000003</c:v>
                </c:pt>
                <c:pt idx="196">
                  <c:v>46.274999999999999</c:v>
                </c:pt>
                <c:pt idx="197">
                  <c:v>46.375</c:v>
                </c:pt>
                <c:pt idx="198">
                  <c:v>46.575000000000003</c:v>
                </c:pt>
                <c:pt idx="199">
                  <c:v>46.674999999999997</c:v>
                </c:pt>
                <c:pt idx="200">
                  <c:v>46.924999999999997</c:v>
                </c:pt>
                <c:pt idx="201">
                  <c:v>47.024999999999999</c:v>
                </c:pt>
                <c:pt idx="202">
                  <c:v>47.174999999999997</c:v>
                </c:pt>
                <c:pt idx="203">
                  <c:v>47.274999999999999</c:v>
                </c:pt>
                <c:pt idx="204">
                  <c:v>47.475000000000001</c:v>
                </c:pt>
                <c:pt idx="205">
                  <c:v>47.575000000000003</c:v>
                </c:pt>
                <c:pt idx="206">
                  <c:v>47.774999999999999</c:v>
                </c:pt>
                <c:pt idx="207">
                  <c:v>47.825000000000003</c:v>
                </c:pt>
                <c:pt idx="208">
                  <c:v>48.024999999999999</c:v>
                </c:pt>
                <c:pt idx="209">
                  <c:v>48.125</c:v>
                </c:pt>
                <c:pt idx="210">
                  <c:v>48.325000000000003</c:v>
                </c:pt>
                <c:pt idx="211">
                  <c:v>48.375</c:v>
                </c:pt>
                <c:pt idx="212">
                  <c:v>48.625</c:v>
                </c:pt>
                <c:pt idx="213">
                  <c:v>48.725000000000001</c:v>
                </c:pt>
                <c:pt idx="214">
                  <c:v>48.924999999999997</c:v>
                </c:pt>
                <c:pt idx="215">
                  <c:v>48.975000000000001</c:v>
                </c:pt>
                <c:pt idx="216">
                  <c:v>49.225000000000001</c:v>
                </c:pt>
                <c:pt idx="217">
                  <c:v>49.274999999999999</c:v>
                </c:pt>
                <c:pt idx="218">
                  <c:v>49.575000000000003</c:v>
                </c:pt>
                <c:pt idx="219">
                  <c:v>49.625</c:v>
                </c:pt>
                <c:pt idx="220">
                  <c:v>49.825000000000003</c:v>
                </c:pt>
                <c:pt idx="221">
                  <c:v>49.924999999999997</c:v>
                </c:pt>
                <c:pt idx="222">
                  <c:v>50.125</c:v>
                </c:pt>
                <c:pt idx="223">
                  <c:v>50.274999999999999</c:v>
                </c:pt>
                <c:pt idx="224">
                  <c:v>50.424999999999997</c:v>
                </c:pt>
                <c:pt idx="225">
                  <c:v>50.524999999999999</c:v>
                </c:pt>
                <c:pt idx="226">
                  <c:v>50.774999999999999</c:v>
                </c:pt>
                <c:pt idx="227">
                  <c:v>50.875</c:v>
                </c:pt>
                <c:pt idx="228">
                  <c:v>51.075000000000003</c:v>
                </c:pt>
                <c:pt idx="229">
                  <c:v>51.174999999999997</c:v>
                </c:pt>
                <c:pt idx="230">
                  <c:v>51.424999999999997</c:v>
                </c:pt>
                <c:pt idx="231">
                  <c:v>51.524999999999999</c:v>
                </c:pt>
                <c:pt idx="232">
                  <c:v>51.774999999999999</c:v>
                </c:pt>
                <c:pt idx="233">
                  <c:v>51.875</c:v>
                </c:pt>
                <c:pt idx="234">
                  <c:v>52.024999999999999</c:v>
                </c:pt>
                <c:pt idx="235">
                  <c:v>52.274999999999999</c:v>
                </c:pt>
                <c:pt idx="236">
                  <c:v>52.325000000000003</c:v>
                </c:pt>
                <c:pt idx="237">
                  <c:v>52.575000000000003</c:v>
                </c:pt>
                <c:pt idx="238">
                  <c:v>52.725000000000001</c:v>
                </c:pt>
                <c:pt idx="239">
                  <c:v>52.924999999999997</c:v>
                </c:pt>
                <c:pt idx="240">
                  <c:v>53.024999999999999</c:v>
                </c:pt>
                <c:pt idx="241">
                  <c:v>53.225000000000001</c:v>
                </c:pt>
                <c:pt idx="242">
                  <c:v>53.375</c:v>
                </c:pt>
                <c:pt idx="243">
                  <c:v>53.575000000000003</c:v>
                </c:pt>
                <c:pt idx="244">
                  <c:v>53.774999999999999</c:v>
                </c:pt>
                <c:pt idx="245">
                  <c:v>53.924999999999997</c:v>
                </c:pt>
                <c:pt idx="246">
                  <c:v>54.075000000000003</c:v>
                </c:pt>
                <c:pt idx="247">
                  <c:v>54.174999999999997</c:v>
                </c:pt>
                <c:pt idx="248">
                  <c:v>54.375</c:v>
                </c:pt>
                <c:pt idx="249">
                  <c:v>54.524999999999999</c:v>
                </c:pt>
                <c:pt idx="250">
                  <c:v>54.774999999999999</c:v>
                </c:pt>
                <c:pt idx="251">
                  <c:v>54.875</c:v>
                </c:pt>
                <c:pt idx="252">
                  <c:v>55.024999999999999</c:v>
                </c:pt>
                <c:pt idx="253">
                  <c:v>55.274999999999999</c:v>
                </c:pt>
                <c:pt idx="254">
                  <c:v>55.375</c:v>
                </c:pt>
                <c:pt idx="255">
                  <c:v>55.625</c:v>
                </c:pt>
                <c:pt idx="256">
                  <c:v>55.725000000000001</c:v>
                </c:pt>
                <c:pt idx="257">
                  <c:v>55.924999999999997</c:v>
                </c:pt>
                <c:pt idx="258">
                  <c:v>56.125</c:v>
                </c:pt>
                <c:pt idx="259">
                  <c:v>56.325000000000003</c:v>
                </c:pt>
                <c:pt idx="260">
                  <c:v>56.424999999999997</c:v>
                </c:pt>
                <c:pt idx="261">
                  <c:v>56.674999999999997</c:v>
                </c:pt>
                <c:pt idx="262">
                  <c:v>56.774999999999999</c:v>
                </c:pt>
                <c:pt idx="263">
                  <c:v>57.024999999999999</c:v>
                </c:pt>
                <c:pt idx="264">
                  <c:v>57.225000000000001</c:v>
                </c:pt>
                <c:pt idx="265">
                  <c:v>57.424999999999997</c:v>
                </c:pt>
                <c:pt idx="266">
                  <c:v>57.575000000000003</c:v>
                </c:pt>
                <c:pt idx="267">
                  <c:v>57.774999999999999</c:v>
                </c:pt>
                <c:pt idx="268">
                  <c:v>57.924999999999997</c:v>
                </c:pt>
                <c:pt idx="269">
                  <c:v>58.174999999999997</c:v>
                </c:pt>
                <c:pt idx="270">
                  <c:v>58.274999999999999</c:v>
                </c:pt>
                <c:pt idx="271">
                  <c:v>58.475000000000001</c:v>
                </c:pt>
                <c:pt idx="272">
                  <c:v>58.575000000000003</c:v>
                </c:pt>
                <c:pt idx="273">
                  <c:v>58.875</c:v>
                </c:pt>
                <c:pt idx="274">
                  <c:v>58.975000000000001</c:v>
                </c:pt>
                <c:pt idx="275">
                  <c:v>59.225000000000001</c:v>
                </c:pt>
                <c:pt idx="276">
                  <c:v>59.274999999999999</c:v>
                </c:pt>
                <c:pt idx="277">
                  <c:v>59.524999999999999</c:v>
                </c:pt>
                <c:pt idx="278">
                  <c:v>59.674999999999997</c:v>
                </c:pt>
                <c:pt idx="279">
                  <c:v>59.924999999999997</c:v>
                </c:pt>
                <c:pt idx="280">
                  <c:v>60.075000000000003</c:v>
                </c:pt>
                <c:pt idx="281">
                  <c:v>60.225000000000001</c:v>
                </c:pt>
                <c:pt idx="282">
                  <c:v>60.424999999999997</c:v>
                </c:pt>
                <c:pt idx="283">
                  <c:v>60.674999999999997</c:v>
                </c:pt>
                <c:pt idx="284">
                  <c:v>60.825000000000003</c:v>
                </c:pt>
                <c:pt idx="285">
                  <c:v>61.024999999999999</c:v>
                </c:pt>
                <c:pt idx="286">
                  <c:v>61.225000000000001</c:v>
                </c:pt>
                <c:pt idx="287">
                  <c:v>61.375</c:v>
                </c:pt>
                <c:pt idx="288">
                  <c:v>61.575000000000003</c:v>
                </c:pt>
                <c:pt idx="289">
                  <c:v>61.774999999999999</c:v>
                </c:pt>
                <c:pt idx="290">
                  <c:v>61.975000000000001</c:v>
                </c:pt>
                <c:pt idx="291">
                  <c:v>62.125</c:v>
                </c:pt>
                <c:pt idx="292">
                  <c:v>62.325000000000003</c:v>
                </c:pt>
                <c:pt idx="293">
                  <c:v>62.475000000000001</c:v>
                </c:pt>
                <c:pt idx="294">
                  <c:v>62.725000000000001</c:v>
                </c:pt>
                <c:pt idx="295">
                  <c:v>62.825000000000003</c:v>
                </c:pt>
                <c:pt idx="296">
                  <c:v>63.125</c:v>
                </c:pt>
                <c:pt idx="297">
                  <c:v>63.225000000000001</c:v>
                </c:pt>
                <c:pt idx="298">
                  <c:v>63.475000000000001</c:v>
                </c:pt>
                <c:pt idx="299">
                  <c:v>63.674999999999997</c:v>
                </c:pt>
                <c:pt idx="300">
                  <c:v>63.875</c:v>
                </c:pt>
                <c:pt idx="301">
                  <c:v>64.025000000000006</c:v>
                </c:pt>
                <c:pt idx="302">
                  <c:v>64.275000000000006</c:v>
                </c:pt>
                <c:pt idx="303">
                  <c:v>64.424999999999997</c:v>
                </c:pt>
                <c:pt idx="304">
                  <c:v>64.674999999999997</c:v>
                </c:pt>
                <c:pt idx="305">
                  <c:v>64.825000000000003</c:v>
                </c:pt>
                <c:pt idx="306">
                  <c:v>65.075000000000003</c:v>
                </c:pt>
                <c:pt idx="307">
                  <c:v>65.174999999999997</c:v>
                </c:pt>
                <c:pt idx="308">
                  <c:v>65.424999999999997</c:v>
                </c:pt>
                <c:pt idx="309">
                  <c:v>65.674999999999997</c:v>
                </c:pt>
                <c:pt idx="310">
                  <c:v>65.875</c:v>
                </c:pt>
                <c:pt idx="311">
                  <c:v>66.025000000000006</c:v>
                </c:pt>
                <c:pt idx="312">
                  <c:v>66.275000000000006</c:v>
                </c:pt>
                <c:pt idx="313">
                  <c:v>66.424999999999997</c:v>
                </c:pt>
                <c:pt idx="314">
                  <c:v>66.674999999999997</c:v>
                </c:pt>
                <c:pt idx="315">
                  <c:v>66.825000000000003</c:v>
                </c:pt>
                <c:pt idx="316">
                  <c:v>67.025000000000006</c:v>
                </c:pt>
                <c:pt idx="317">
                  <c:v>67.224999999999994</c:v>
                </c:pt>
                <c:pt idx="318">
                  <c:v>67.375</c:v>
                </c:pt>
                <c:pt idx="319">
                  <c:v>67.625</c:v>
                </c:pt>
                <c:pt idx="320">
                  <c:v>67.825000000000003</c:v>
                </c:pt>
                <c:pt idx="321">
                  <c:v>68.025000000000006</c:v>
                </c:pt>
                <c:pt idx="322">
                  <c:v>68.174999999999997</c:v>
                </c:pt>
                <c:pt idx="323">
                  <c:v>68.424999999999997</c:v>
                </c:pt>
                <c:pt idx="324">
                  <c:v>68.575000000000003</c:v>
                </c:pt>
                <c:pt idx="325">
                  <c:v>68.825000000000003</c:v>
                </c:pt>
                <c:pt idx="326">
                  <c:v>68.974999999999994</c:v>
                </c:pt>
                <c:pt idx="327">
                  <c:v>69.224999999999994</c:v>
                </c:pt>
                <c:pt idx="328">
                  <c:v>69.325000000000003</c:v>
                </c:pt>
                <c:pt idx="329">
                  <c:v>69.625</c:v>
                </c:pt>
                <c:pt idx="330">
                  <c:v>69.775000000000006</c:v>
                </c:pt>
                <c:pt idx="331">
                  <c:v>70.075000000000003</c:v>
                </c:pt>
                <c:pt idx="332">
                  <c:v>70.174999999999997</c:v>
                </c:pt>
                <c:pt idx="333">
                  <c:v>70.474999999999994</c:v>
                </c:pt>
                <c:pt idx="334">
                  <c:v>70.625</c:v>
                </c:pt>
                <c:pt idx="335">
                  <c:v>70.875</c:v>
                </c:pt>
                <c:pt idx="336">
                  <c:v>71.025000000000006</c:v>
                </c:pt>
                <c:pt idx="337">
                  <c:v>71.275000000000006</c:v>
                </c:pt>
                <c:pt idx="338">
                  <c:v>71.424999999999997</c:v>
                </c:pt>
                <c:pt idx="339">
                  <c:v>71.674999999999997</c:v>
                </c:pt>
                <c:pt idx="340">
                  <c:v>71.825000000000003</c:v>
                </c:pt>
                <c:pt idx="341">
                  <c:v>72.125</c:v>
                </c:pt>
                <c:pt idx="342">
                  <c:v>72.275000000000006</c:v>
                </c:pt>
                <c:pt idx="343">
                  <c:v>72.525000000000006</c:v>
                </c:pt>
                <c:pt idx="344">
                  <c:v>72.724999999999994</c:v>
                </c:pt>
                <c:pt idx="345">
                  <c:v>72.924999999999997</c:v>
                </c:pt>
                <c:pt idx="346">
                  <c:v>73.174999999999997</c:v>
                </c:pt>
                <c:pt idx="347">
                  <c:v>73.275000000000006</c:v>
                </c:pt>
                <c:pt idx="348">
                  <c:v>73.525000000000006</c:v>
                </c:pt>
                <c:pt idx="349">
                  <c:v>73.724999999999994</c:v>
                </c:pt>
                <c:pt idx="350">
                  <c:v>73.974999999999994</c:v>
                </c:pt>
                <c:pt idx="351">
                  <c:v>74.174999999999997</c:v>
                </c:pt>
                <c:pt idx="352">
                  <c:v>74.424999999999997</c:v>
                </c:pt>
                <c:pt idx="353">
                  <c:v>74.575000000000003</c:v>
                </c:pt>
                <c:pt idx="354">
                  <c:v>74.875</c:v>
                </c:pt>
                <c:pt idx="355">
                  <c:v>75.025000000000006</c:v>
                </c:pt>
                <c:pt idx="356">
                  <c:v>75.275000000000006</c:v>
                </c:pt>
                <c:pt idx="357">
                  <c:v>75.474999999999994</c:v>
                </c:pt>
                <c:pt idx="358">
                  <c:v>75.724999999999994</c:v>
                </c:pt>
                <c:pt idx="359">
                  <c:v>75.825000000000003</c:v>
                </c:pt>
                <c:pt idx="360">
                  <c:v>76.125</c:v>
                </c:pt>
                <c:pt idx="361">
                  <c:v>76.275000000000006</c:v>
                </c:pt>
                <c:pt idx="362">
                  <c:v>76.525000000000006</c:v>
                </c:pt>
                <c:pt idx="363">
                  <c:v>76.674999999999997</c:v>
                </c:pt>
                <c:pt idx="364">
                  <c:v>76.924999999999997</c:v>
                </c:pt>
                <c:pt idx="365">
                  <c:v>77.125</c:v>
                </c:pt>
                <c:pt idx="366">
                  <c:v>77.375</c:v>
                </c:pt>
                <c:pt idx="367">
                  <c:v>77.625</c:v>
                </c:pt>
                <c:pt idx="368">
                  <c:v>77.825000000000003</c:v>
                </c:pt>
                <c:pt idx="369">
                  <c:v>77.974999999999994</c:v>
                </c:pt>
                <c:pt idx="370">
                  <c:v>78.275000000000006</c:v>
                </c:pt>
                <c:pt idx="371">
                  <c:v>78.424999999999997</c:v>
                </c:pt>
                <c:pt idx="372">
                  <c:v>78.625</c:v>
                </c:pt>
                <c:pt idx="373">
                  <c:v>78.875</c:v>
                </c:pt>
                <c:pt idx="374">
                  <c:v>79.075000000000003</c:v>
                </c:pt>
                <c:pt idx="375">
                  <c:v>79.325000000000003</c:v>
                </c:pt>
                <c:pt idx="376">
                  <c:v>79.575000000000003</c:v>
                </c:pt>
                <c:pt idx="377">
                  <c:v>79.825000000000003</c:v>
                </c:pt>
                <c:pt idx="378">
                  <c:v>79.974999999999994</c:v>
                </c:pt>
                <c:pt idx="379">
                  <c:v>80.224999999999994</c:v>
                </c:pt>
                <c:pt idx="380">
                  <c:v>80.474999999999994</c:v>
                </c:pt>
                <c:pt idx="381">
                  <c:v>80.775000000000006</c:v>
                </c:pt>
                <c:pt idx="382">
                  <c:v>80.924999999999997</c:v>
                </c:pt>
                <c:pt idx="383">
                  <c:v>81.174999999999997</c:v>
                </c:pt>
                <c:pt idx="384">
                  <c:v>81.375</c:v>
                </c:pt>
                <c:pt idx="385">
                  <c:v>81.625</c:v>
                </c:pt>
                <c:pt idx="386">
                  <c:v>81.825000000000003</c:v>
                </c:pt>
                <c:pt idx="387">
                  <c:v>82.075000000000003</c:v>
                </c:pt>
                <c:pt idx="388">
                  <c:v>82.275000000000006</c:v>
                </c:pt>
                <c:pt idx="389">
                  <c:v>82.525000000000006</c:v>
                </c:pt>
                <c:pt idx="390">
                  <c:v>82.674999999999997</c:v>
                </c:pt>
                <c:pt idx="391">
                  <c:v>82.974999999999994</c:v>
                </c:pt>
                <c:pt idx="392">
                  <c:v>83.075000000000003</c:v>
                </c:pt>
                <c:pt idx="393">
                  <c:v>83.424999999999997</c:v>
                </c:pt>
                <c:pt idx="394">
                  <c:v>83.575000000000003</c:v>
                </c:pt>
                <c:pt idx="395">
                  <c:v>83.875</c:v>
                </c:pt>
                <c:pt idx="396">
                  <c:v>83.974999999999994</c:v>
                </c:pt>
                <c:pt idx="397">
                  <c:v>84.275000000000006</c:v>
                </c:pt>
                <c:pt idx="398">
                  <c:v>84.525000000000006</c:v>
                </c:pt>
                <c:pt idx="399">
                  <c:v>84.775000000000006</c:v>
                </c:pt>
                <c:pt idx="400">
                  <c:v>84.974999999999994</c:v>
                </c:pt>
                <c:pt idx="401">
                  <c:v>85.224999999999994</c:v>
                </c:pt>
                <c:pt idx="402">
                  <c:v>85.424999999999997</c:v>
                </c:pt>
                <c:pt idx="403">
                  <c:v>85.674999999999997</c:v>
                </c:pt>
                <c:pt idx="404">
                  <c:v>85.875</c:v>
                </c:pt>
                <c:pt idx="405">
                  <c:v>86.125</c:v>
                </c:pt>
                <c:pt idx="406">
                  <c:v>86.325000000000003</c:v>
                </c:pt>
                <c:pt idx="407">
                  <c:v>86.575000000000003</c:v>
                </c:pt>
                <c:pt idx="408">
                  <c:v>86.825000000000003</c:v>
                </c:pt>
                <c:pt idx="409">
                  <c:v>87.075000000000003</c:v>
                </c:pt>
                <c:pt idx="410">
                  <c:v>87.275000000000006</c:v>
                </c:pt>
                <c:pt idx="411">
                  <c:v>87.474999999999994</c:v>
                </c:pt>
                <c:pt idx="412">
                  <c:v>87.775000000000006</c:v>
                </c:pt>
                <c:pt idx="413">
                  <c:v>88.025000000000006</c:v>
                </c:pt>
                <c:pt idx="414">
                  <c:v>88.224999999999994</c:v>
                </c:pt>
                <c:pt idx="415">
                  <c:v>88.375</c:v>
                </c:pt>
                <c:pt idx="416">
                  <c:v>88.674999999999997</c:v>
                </c:pt>
                <c:pt idx="417">
                  <c:v>88.825000000000003</c:v>
                </c:pt>
                <c:pt idx="418">
                  <c:v>89.125</c:v>
                </c:pt>
                <c:pt idx="419">
                  <c:v>89.325000000000003</c:v>
                </c:pt>
                <c:pt idx="420">
                  <c:v>89.575000000000003</c:v>
                </c:pt>
                <c:pt idx="421">
                  <c:v>89.724999999999994</c:v>
                </c:pt>
                <c:pt idx="422">
                  <c:v>90.075000000000003</c:v>
                </c:pt>
                <c:pt idx="423">
                  <c:v>90.275000000000006</c:v>
                </c:pt>
                <c:pt idx="424">
                  <c:v>90.525000000000006</c:v>
                </c:pt>
                <c:pt idx="425">
                  <c:v>90.724999999999994</c:v>
                </c:pt>
                <c:pt idx="426">
                  <c:v>91.025000000000006</c:v>
                </c:pt>
                <c:pt idx="427">
                  <c:v>91.224999999999994</c:v>
                </c:pt>
                <c:pt idx="428">
                  <c:v>91.424999999999997</c:v>
                </c:pt>
                <c:pt idx="429">
                  <c:v>91.674999999999997</c:v>
                </c:pt>
                <c:pt idx="430">
                  <c:v>91.875</c:v>
                </c:pt>
                <c:pt idx="431">
                  <c:v>92.125</c:v>
                </c:pt>
                <c:pt idx="432">
                  <c:v>92.325000000000003</c:v>
                </c:pt>
                <c:pt idx="433">
                  <c:v>92.575000000000003</c:v>
                </c:pt>
                <c:pt idx="434">
                  <c:v>92.825000000000003</c:v>
                </c:pt>
                <c:pt idx="435">
                  <c:v>93.075000000000003</c:v>
                </c:pt>
                <c:pt idx="436">
                  <c:v>93.224999999999994</c:v>
                </c:pt>
                <c:pt idx="437">
                  <c:v>93.525000000000006</c:v>
                </c:pt>
                <c:pt idx="438">
                  <c:v>93.724999999999994</c:v>
                </c:pt>
                <c:pt idx="439">
                  <c:v>94.025000000000006</c:v>
                </c:pt>
                <c:pt idx="440">
                  <c:v>94.224999999999994</c:v>
                </c:pt>
                <c:pt idx="441">
                  <c:v>94.474999999999994</c:v>
                </c:pt>
                <c:pt idx="442">
                  <c:v>94.674999999999997</c:v>
                </c:pt>
                <c:pt idx="443">
                  <c:v>94.974999999999994</c:v>
                </c:pt>
                <c:pt idx="444">
                  <c:v>95.125</c:v>
                </c:pt>
                <c:pt idx="445">
                  <c:v>95.424999999999997</c:v>
                </c:pt>
                <c:pt idx="446">
                  <c:v>95.625</c:v>
                </c:pt>
                <c:pt idx="447">
                  <c:v>95.924999999999997</c:v>
                </c:pt>
                <c:pt idx="448">
                  <c:v>96.075000000000003</c:v>
                </c:pt>
                <c:pt idx="449">
                  <c:v>96.424999999999997</c:v>
                </c:pt>
                <c:pt idx="450">
                  <c:v>96.625</c:v>
                </c:pt>
                <c:pt idx="451">
                  <c:v>96.875</c:v>
                </c:pt>
                <c:pt idx="452">
                  <c:v>97.075000000000003</c:v>
                </c:pt>
                <c:pt idx="453">
                  <c:v>97.325000000000003</c:v>
                </c:pt>
                <c:pt idx="454">
                  <c:v>97.575000000000003</c:v>
                </c:pt>
                <c:pt idx="455">
                  <c:v>97.775000000000006</c:v>
                </c:pt>
                <c:pt idx="456">
                  <c:v>98.025000000000006</c:v>
                </c:pt>
                <c:pt idx="457">
                  <c:v>98.275000000000006</c:v>
                </c:pt>
                <c:pt idx="458">
                  <c:v>98.525000000000006</c:v>
                </c:pt>
                <c:pt idx="459">
                  <c:v>98.724999999999994</c:v>
                </c:pt>
                <c:pt idx="460">
                  <c:v>99.025000000000006</c:v>
                </c:pt>
                <c:pt idx="461">
                  <c:v>99.224999999999994</c:v>
                </c:pt>
                <c:pt idx="462">
                  <c:v>99.525000000000006</c:v>
                </c:pt>
                <c:pt idx="463">
                  <c:v>99.724999999999994</c:v>
                </c:pt>
                <c:pt idx="464">
                  <c:v>100.02500000000001</c:v>
                </c:pt>
                <c:pt idx="465">
                  <c:v>100.175</c:v>
                </c:pt>
                <c:pt idx="466">
                  <c:v>100.47499999999999</c:v>
                </c:pt>
                <c:pt idx="467">
                  <c:v>100.675</c:v>
                </c:pt>
                <c:pt idx="468">
                  <c:v>100.925</c:v>
                </c:pt>
                <c:pt idx="469">
                  <c:v>101.125</c:v>
                </c:pt>
                <c:pt idx="470">
                  <c:v>101.425</c:v>
                </c:pt>
                <c:pt idx="471">
                  <c:v>101.625</c:v>
                </c:pt>
                <c:pt idx="472">
                  <c:v>101.97499999999999</c:v>
                </c:pt>
                <c:pt idx="473">
                  <c:v>102.125</c:v>
                </c:pt>
                <c:pt idx="474">
                  <c:v>102.375</c:v>
                </c:pt>
                <c:pt idx="475">
                  <c:v>102.675</c:v>
                </c:pt>
                <c:pt idx="476">
                  <c:v>102.875</c:v>
                </c:pt>
                <c:pt idx="477">
                  <c:v>103.075</c:v>
                </c:pt>
                <c:pt idx="478">
                  <c:v>103.325</c:v>
                </c:pt>
                <c:pt idx="479">
                  <c:v>103.625</c:v>
                </c:pt>
                <c:pt idx="480">
                  <c:v>103.825</c:v>
                </c:pt>
                <c:pt idx="481">
                  <c:v>104.125</c:v>
                </c:pt>
                <c:pt idx="482">
                  <c:v>104.325</c:v>
                </c:pt>
                <c:pt idx="483">
                  <c:v>104.575</c:v>
                </c:pt>
                <c:pt idx="484">
                  <c:v>104.77500000000001</c:v>
                </c:pt>
                <c:pt idx="485">
                  <c:v>105.075</c:v>
                </c:pt>
                <c:pt idx="486">
                  <c:v>105.27500000000001</c:v>
                </c:pt>
                <c:pt idx="487">
                  <c:v>105.575</c:v>
                </c:pt>
                <c:pt idx="488">
                  <c:v>105.72499999999999</c:v>
                </c:pt>
                <c:pt idx="489">
                  <c:v>106.075</c:v>
                </c:pt>
                <c:pt idx="490">
                  <c:v>106.27500000000001</c:v>
                </c:pt>
                <c:pt idx="491">
                  <c:v>106.52500000000001</c:v>
                </c:pt>
                <c:pt idx="492">
                  <c:v>106.72499999999999</c:v>
                </c:pt>
                <c:pt idx="493">
                  <c:v>107.02500000000001</c:v>
                </c:pt>
                <c:pt idx="494">
                  <c:v>107.27500000000001</c:v>
                </c:pt>
                <c:pt idx="495">
                  <c:v>107.52500000000001</c:v>
                </c:pt>
                <c:pt idx="496">
                  <c:v>107.77500000000001</c:v>
                </c:pt>
                <c:pt idx="497">
                  <c:v>107.97499999999999</c:v>
                </c:pt>
                <c:pt idx="498">
                  <c:v>108.27500000000001</c:v>
                </c:pt>
                <c:pt idx="499">
                  <c:v>108.47499999999999</c:v>
                </c:pt>
                <c:pt idx="500">
                  <c:v>108.72499999999999</c:v>
                </c:pt>
                <c:pt idx="501">
                  <c:v>108.925</c:v>
                </c:pt>
                <c:pt idx="502">
                  <c:v>109.22499999999999</c:v>
                </c:pt>
                <c:pt idx="503">
                  <c:v>109.375</c:v>
                </c:pt>
                <c:pt idx="504">
                  <c:v>109.675</c:v>
                </c:pt>
                <c:pt idx="505">
                  <c:v>109.875</c:v>
                </c:pt>
                <c:pt idx="506">
                  <c:v>110.175</c:v>
                </c:pt>
                <c:pt idx="507">
                  <c:v>110.375</c:v>
                </c:pt>
                <c:pt idx="508">
                  <c:v>110.72499999999999</c:v>
                </c:pt>
                <c:pt idx="509">
                  <c:v>110.925</c:v>
                </c:pt>
                <c:pt idx="510">
                  <c:v>111.175</c:v>
                </c:pt>
                <c:pt idx="511">
                  <c:v>111.425</c:v>
                </c:pt>
                <c:pt idx="512">
                  <c:v>111.72499999999999</c:v>
                </c:pt>
                <c:pt idx="513">
                  <c:v>111.925</c:v>
                </c:pt>
                <c:pt idx="514">
                  <c:v>112.175</c:v>
                </c:pt>
                <c:pt idx="515">
                  <c:v>112.425</c:v>
                </c:pt>
                <c:pt idx="516">
                  <c:v>112.675</c:v>
                </c:pt>
                <c:pt idx="517">
                  <c:v>112.925</c:v>
                </c:pt>
                <c:pt idx="518">
                  <c:v>113.175</c:v>
                </c:pt>
                <c:pt idx="519">
                  <c:v>113.425</c:v>
                </c:pt>
                <c:pt idx="520">
                  <c:v>113.625</c:v>
                </c:pt>
                <c:pt idx="521">
                  <c:v>113.925</c:v>
                </c:pt>
                <c:pt idx="522">
                  <c:v>114.125</c:v>
                </c:pt>
                <c:pt idx="523">
                  <c:v>114.375</c:v>
                </c:pt>
                <c:pt idx="524">
                  <c:v>114.575</c:v>
                </c:pt>
                <c:pt idx="525">
                  <c:v>114.97499999999999</c:v>
                </c:pt>
                <c:pt idx="526">
                  <c:v>115.125</c:v>
                </c:pt>
                <c:pt idx="527">
                  <c:v>115.425</c:v>
                </c:pt>
                <c:pt idx="528">
                  <c:v>115.675</c:v>
                </c:pt>
                <c:pt idx="529">
                  <c:v>115.925</c:v>
                </c:pt>
                <c:pt idx="530">
                  <c:v>116.175</c:v>
                </c:pt>
                <c:pt idx="531">
                  <c:v>116.375</c:v>
                </c:pt>
                <c:pt idx="532">
                  <c:v>116.675</c:v>
                </c:pt>
                <c:pt idx="533">
                  <c:v>116.875</c:v>
                </c:pt>
                <c:pt idx="534">
                  <c:v>117.175</c:v>
                </c:pt>
                <c:pt idx="535">
                  <c:v>117.325</c:v>
                </c:pt>
                <c:pt idx="536">
                  <c:v>117.625</c:v>
                </c:pt>
                <c:pt idx="537">
                  <c:v>117.875</c:v>
                </c:pt>
                <c:pt idx="538">
                  <c:v>118.125</c:v>
                </c:pt>
                <c:pt idx="539">
                  <c:v>118.375</c:v>
                </c:pt>
                <c:pt idx="540">
                  <c:v>118.675</c:v>
                </c:pt>
                <c:pt idx="541">
                  <c:v>118.825</c:v>
                </c:pt>
                <c:pt idx="542">
                  <c:v>119.175</c:v>
                </c:pt>
                <c:pt idx="543">
                  <c:v>119.325</c:v>
                </c:pt>
                <c:pt idx="544">
                  <c:v>119.675</c:v>
                </c:pt>
                <c:pt idx="545">
                  <c:v>119.875</c:v>
                </c:pt>
                <c:pt idx="546">
                  <c:v>120.125</c:v>
                </c:pt>
                <c:pt idx="547">
                  <c:v>120.375</c:v>
                </c:pt>
                <c:pt idx="548">
                  <c:v>120.625</c:v>
                </c:pt>
                <c:pt idx="549">
                  <c:v>120.825</c:v>
                </c:pt>
                <c:pt idx="550">
                  <c:v>121.075</c:v>
                </c:pt>
                <c:pt idx="551">
                  <c:v>121.325</c:v>
                </c:pt>
                <c:pt idx="552">
                  <c:v>121.625</c:v>
                </c:pt>
                <c:pt idx="553">
                  <c:v>121.875</c:v>
                </c:pt>
                <c:pt idx="554">
                  <c:v>122.075</c:v>
                </c:pt>
                <c:pt idx="555">
                  <c:v>122.375</c:v>
                </c:pt>
                <c:pt idx="556">
                  <c:v>122.52500000000001</c:v>
                </c:pt>
                <c:pt idx="557">
                  <c:v>122.825</c:v>
                </c:pt>
                <c:pt idx="558">
                  <c:v>123.125</c:v>
                </c:pt>
                <c:pt idx="559">
                  <c:v>123.375</c:v>
                </c:pt>
                <c:pt idx="560">
                  <c:v>123.575</c:v>
                </c:pt>
                <c:pt idx="561">
                  <c:v>123.875</c:v>
                </c:pt>
                <c:pt idx="562">
                  <c:v>124.075</c:v>
                </c:pt>
                <c:pt idx="563">
                  <c:v>124.375</c:v>
                </c:pt>
                <c:pt idx="564">
                  <c:v>124.575</c:v>
                </c:pt>
                <c:pt idx="565">
                  <c:v>124.875</c:v>
                </c:pt>
                <c:pt idx="566">
                  <c:v>125.075</c:v>
                </c:pt>
                <c:pt idx="567">
                  <c:v>125.325</c:v>
                </c:pt>
                <c:pt idx="568">
                  <c:v>125.575</c:v>
                </c:pt>
                <c:pt idx="569">
                  <c:v>125.825</c:v>
                </c:pt>
                <c:pt idx="570">
                  <c:v>126.075</c:v>
                </c:pt>
                <c:pt idx="571">
                  <c:v>126.27500000000001</c:v>
                </c:pt>
                <c:pt idx="572">
                  <c:v>126.575</c:v>
                </c:pt>
                <c:pt idx="573">
                  <c:v>126.77500000000001</c:v>
                </c:pt>
                <c:pt idx="574">
                  <c:v>127.125</c:v>
                </c:pt>
                <c:pt idx="575">
                  <c:v>127.325</c:v>
                </c:pt>
                <c:pt idx="576">
                  <c:v>127.625</c:v>
                </c:pt>
                <c:pt idx="577">
                  <c:v>127.925</c:v>
                </c:pt>
                <c:pt idx="578">
                  <c:v>128.17500000000001</c:v>
                </c:pt>
                <c:pt idx="579">
                  <c:v>128.375</c:v>
                </c:pt>
                <c:pt idx="580">
                  <c:v>128.67500000000001</c:v>
                </c:pt>
                <c:pt idx="581">
                  <c:v>128.82499999999999</c:v>
                </c:pt>
                <c:pt idx="582">
                  <c:v>129.125</c:v>
                </c:pt>
                <c:pt idx="583">
                  <c:v>129.32499999999999</c:v>
                </c:pt>
                <c:pt idx="584">
                  <c:v>129.625</c:v>
                </c:pt>
                <c:pt idx="585">
                  <c:v>129.875</c:v>
                </c:pt>
                <c:pt idx="586">
                  <c:v>130.17500000000001</c:v>
                </c:pt>
                <c:pt idx="587">
                  <c:v>130.375</c:v>
                </c:pt>
                <c:pt idx="588">
                  <c:v>130.625</c:v>
                </c:pt>
                <c:pt idx="589">
                  <c:v>130.875</c:v>
                </c:pt>
                <c:pt idx="590">
                  <c:v>131.07499999999999</c:v>
                </c:pt>
                <c:pt idx="591">
                  <c:v>131.375</c:v>
                </c:pt>
                <c:pt idx="592">
                  <c:v>131.625</c:v>
                </c:pt>
                <c:pt idx="593">
                  <c:v>131.92500000000001</c:v>
                </c:pt>
                <c:pt idx="594">
                  <c:v>132.07499999999999</c:v>
                </c:pt>
                <c:pt idx="595">
                  <c:v>132.42500000000001</c:v>
                </c:pt>
                <c:pt idx="596">
                  <c:v>132.625</c:v>
                </c:pt>
                <c:pt idx="597">
                  <c:v>132.875</c:v>
                </c:pt>
                <c:pt idx="598">
                  <c:v>133.07499999999999</c:v>
                </c:pt>
                <c:pt idx="599">
                  <c:v>133.42500000000001</c:v>
                </c:pt>
                <c:pt idx="600">
                  <c:v>133.625</c:v>
                </c:pt>
                <c:pt idx="601">
                  <c:v>133.92500000000001</c:v>
                </c:pt>
                <c:pt idx="602">
                  <c:v>134.07499999999999</c:v>
                </c:pt>
                <c:pt idx="603">
                  <c:v>134.375</c:v>
                </c:pt>
                <c:pt idx="604">
                  <c:v>134.67500000000001</c:v>
                </c:pt>
                <c:pt idx="605">
                  <c:v>134.875</c:v>
                </c:pt>
                <c:pt idx="606">
                  <c:v>135.125</c:v>
                </c:pt>
                <c:pt idx="607">
                  <c:v>135.32499999999999</c:v>
                </c:pt>
                <c:pt idx="608">
                  <c:v>135.625</c:v>
                </c:pt>
                <c:pt idx="609">
                  <c:v>135.82499999999999</c:v>
                </c:pt>
                <c:pt idx="610">
                  <c:v>136.125</c:v>
                </c:pt>
                <c:pt idx="611">
                  <c:v>136.32499999999999</c:v>
                </c:pt>
                <c:pt idx="612">
                  <c:v>136.67500000000001</c:v>
                </c:pt>
                <c:pt idx="613">
                  <c:v>136.82499999999999</c:v>
                </c:pt>
                <c:pt idx="614">
                  <c:v>137.125</c:v>
                </c:pt>
                <c:pt idx="615">
                  <c:v>137.375</c:v>
                </c:pt>
                <c:pt idx="616">
                  <c:v>137.67500000000001</c:v>
                </c:pt>
                <c:pt idx="617">
                  <c:v>137.92500000000001</c:v>
                </c:pt>
                <c:pt idx="618">
                  <c:v>138.125</c:v>
                </c:pt>
                <c:pt idx="619">
                  <c:v>138.42500000000001</c:v>
                </c:pt>
                <c:pt idx="620">
                  <c:v>138.67500000000001</c:v>
                </c:pt>
                <c:pt idx="621">
                  <c:v>138.875</c:v>
                </c:pt>
                <c:pt idx="622">
                  <c:v>139.07499999999999</c:v>
                </c:pt>
                <c:pt idx="623">
                  <c:v>139.32499999999999</c:v>
                </c:pt>
                <c:pt idx="624">
                  <c:v>139.625</c:v>
                </c:pt>
                <c:pt idx="625">
                  <c:v>139.875</c:v>
                </c:pt>
                <c:pt idx="626">
                  <c:v>140.07499999999999</c:v>
                </c:pt>
                <c:pt idx="627">
                  <c:v>140.375</c:v>
                </c:pt>
                <c:pt idx="628">
                  <c:v>140.57499999999999</c:v>
                </c:pt>
                <c:pt idx="629">
                  <c:v>140.875</c:v>
                </c:pt>
                <c:pt idx="630">
                  <c:v>141.07499999999999</c:v>
                </c:pt>
                <c:pt idx="631">
                  <c:v>141.375</c:v>
                </c:pt>
                <c:pt idx="632">
                  <c:v>141.625</c:v>
                </c:pt>
                <c:pt idx="633">
                  <c:v>141.92500000000001</c:v>
                </c:pt>
                <c:pt idx="634">
                  <c:v>142.07499999999999</c:v>
                </c:pt>
                <c:pt idx="635">
                  <c:v>142.375</c:v>
                </c:pt>
                <c:pt idx="636">
                  <c:v>142.625</c:v>
                </c:pt>
                <c:pt idx="637">
                  <c:v>142.875</c:v>
                </c:pt>
                <c:pt idx="638">
                  <c:v>143.125</c:v>
                </c:pt>
                <c:pt idx="639">
                  <c:v>143.32499999999999</c:v>
                </c:pt>
                <c:pt idx="640">
                  <c:v>143.625</c:v>
                </c:pt>
                <c:pt idx="641">
                  <c:v>143.77500000000001</c:v>
                </c:pt>
                <c:pt idx="642">
                  <c:v>144.07499999999999</c:v>
                </c:pt>
                <c:pt idx="643">
                  <c:v>144.32499999999999</c:v>
                </c:pt>
                <c:pt idx="644">
                  <c:v>144.57499999999999</c:v>
                </c:pt>
                <c:pt idx="645">
                  <c:v>144.82499999999999</c:v>
                </c:pt>
                <c:pt idx="646">
                  <c:v>145.07499999999999</c:v>
                </c:pt>
                <c:pt idx="647">
                  <c:v>145.27500000000001</c:v>
                </c:pt>
                <c:pt idx="648">
                  <c:v>145.625</c:v>
                </c:pt>
                <c:pt idx="649">
                  <c:v>145.82499999999999</c:v>
                </c:pt>
                <c:pt idx="650">
                  <c:v>146.07499999999999</c:v>
                </c:pt>
                <c:pt idx="651">
                  <c:v>146.27500000000001</c:v>
                </c:pt>
                <c:pt idx="652">
                  <c:v>146.57499999999999</c:v>
                </c:pt>
                <c:pt idx="653">
                  <c:v>146.82499999999999</c:v>
                </c:pt>
                <c:pt idx="654">
                  <c:v>147.07499999999999</c:v>
                </c:pt>
                <c:pt idx="655">
                  <c:v>147.27500000000001</c:v>
                </c:pt>
                <c:pt idx="656">
                  <c:v>147.57499999999999</c:v>
                </c:pt>
                <c:pt idx="657">
                  <c:v>147.82499999999999</c:v>
                </c:pt>
                <c:pt idx="658">
                  <c:v>148.07499999999999</c:v>
                </c:pt>
                <c:pt idx="659">
                  <c:v>148.375</c:v>
                </c:pt>
                <c:pt idx="660">
                  <c:v>148.57499999999999</c:v>
                </c:pt>
                <c:pt idx="661">
                  <c:v>148.82499999999999</c:v>
                </c:pt>
                <c:pt idx="662">
                  <c:v>149.02500000000001</c:v>
                </c:pt>
                <c:pt idx="663">
                  <c:v>149.32499999999999</c:v>
                </c:pt>
                <c:pt idx="664">
                  <c:v>149.52500000000001</c:v>
                </c:pt>
                <c:pt idx="665">
                  <c:v>149.82499999999999</c:v>
                </c:pt>
                <c:pt idx="666">
                  <c:v>150.02500000000001</c:v>
                </c:pt>
                <c:pt idx="667">
                  <c:v>150.375</c:v>
                </c:pt>
                <c:pt idx="668">
                  <c:v>150.52500000000001</c:v>
                </c:pt>
                <c:pt idx="669">
                  <c:v>150.82499999999999</c:v>
                </c:pt>
                <c:pt idx="670">
                  <c:v>151.07499999999999</c:v>
                </c:pt>
                <c:pt idx="671">
                  <c:v>151.32499999999999</c:v>
                </c:pt>
                <c:pt idx="672">
                  <c:v>151.52500000000001</c:v>
                </c:pt>
                <c:pt idx="673">
                  <c:v>151.82499999999999</c:v>
                </c:pt>
                <c:pt idx="674">
                  <c:v>152.07499999999999</c:v>
                </c:pt>
                <c:pt idx="675">
                  <c:v>152.32499999999999</c:v>
                </c:pt>
                <c:pt idx="676">
                  <c:v>152.52500000000001</c:v>
                </c:pt>
                <c:pt idx="677">
                  <c:v>152.77500000000001</c:v>
                </c:pt>
                <c:pt idx="678">
                  <c:v>153.02500000000001</c:v>
                </c:pt>
                <c:pt idx="679">
                  <c:v>153.22499999999999</c:v>
                </c:pt>
                <c:pt idx="680">
                  <c:v>153.52500000000001</c:v>
                </c:pt>
                <c:pt idx="681">
                  <c:v>153.72499999999999</c:v>
                </c:pt>
                <c:pt idx="682">
                  <c:v>154.02500000000001</c:v>
                </c:pt>
                <c:pt idx="683">
                  <c:v>154.22499999999999</c:v>
                </c:pt>
                <c:pt idx="684">
                  <c:v>154.47499999999999</c:v>
                </c:pt>
                <c:pt idx="685">
                  <c:v>154.72499999999999</c:v>
                </c:pt>
                <c:pt idx="686">
                  <c:v>155.02500000000001</c:v>
                </c:pt>
                <c:pt idx="687">
                  <c:v>155.22499999999999</c:v>
                </c:pt>
                <c:pt idx="688">
                  <c:v>155.52500000000001</c:v>
                </c:pt>
                <c:pt idx="689">
                  <c:v>155.72499999999999</c:v>
                </c:pt>
                <c:pt idx="690">
                  <c:v>156.02500000000001</c:v>
                </c:pt>
                <c:pt idx="691">
                  <c:v>156.27500000000001</c:v>
                </c:pt>
                <c:pt idx="692">
                  <c:v>156.47499999999999</c:v>
                </c:pt>
                <c:pt idx="693">
                  <c:v>156.72499999999999</c:v>
                </c:pt>
                <c:pt idx="694">
                  <c:v>156.92500000000001</c:v>
                </c:pt>
                <c:pt idx="695">
                  <c:v>157.22499999999999</c:v>
                </c:pt>
                <c:pt idx="696">
                  <c:v>157.375</c:v>
                </c:pt>
                <c:pt idx="697">
                  <c:v>157.72499999999999</c:v>
                </c:pt>
                <c:pt idx="698">
                  <c:v>157.875</c:v>
                </c:pt>
                <c:pt idx="699">
                  <c:v>158.22499999999999</c:v>
                </c:pt>
                <c:pt idx="700">
                  <c:v>158.375</c:v>
                </c:pt>
                <c:pt idx="701">
                  <c:v>158.72499999999999</c:v>
                </c:pt>
                <c:pt idx="702">
                  <c:v>158.875</c:v>
                </c:pt>
                <c:pt idx="703">
                  <c:v>159.22499999999999</c:v>
                </c:pt>
                <c:pt idx="704">
                  <c:v>159.42500000000001</c:v>
                </c:pt>
                <c:pt idx="705">
                  <c:v>159.67500000000001</c:v>
                </c:pt>
                <c:pt idx="706">
                  <c:v>159.92500000000001</c:v>
                </c:pt>
                <c:pt idx="707">
                  <c:v>160.125</c:v>
                </c:pt>
                <c:pt idx="708">
                  <c:v>160.375</c:v>
                </c:pt>
                <c:pt idx="709">
                  <c:v>160.57499999999999</c:v>
                </c:pt>
                <c:pt idx="710">
                  <c:v>160.92500000000001</c:v>
                </c:pt>
                <c:pt idx="711">
                  <c:v>161.125</c:v>
                </c:pt>
                <c:pt idx="712">
                  <c:v>161.375</c:v>
                </c:pt>
                <c:pt idx="713">
                  <c:v>161.625</c:v>
                </c:pt>
                <c:pt idx="714">
                  <c:v>161.875</c:v>
                </c:pt>
                <c:pt idx="715">
                  <c:v>162.07499999999999</c:v>
                </c:pt>
                <c:pt idx="716">
                  <c:v>162.42500000000001</c:v>
                </c:pt>
                <c:pt idx="717">
                  <c:v>162.57499999999999</c:v>
                </c:pt>
                <c:pt idx="718">
                  <c:v>162.875</c:v>
                </c:pt>
                <c:pt idx="719">
                  <c:v>163.07499999999999</c:v>
                </c:pt>
                <c:pt idx="720">
                  <c:v>163.32499999999999</c:v>
                </c:pt>
                <c:pt idx="721">
                  <c:v>163.52500000000001</c:v>
                </c:pt>
                <c:pt idx="722">
                  <c:v>163.82499999999999</c:v>
                </c:pt>
                <c:pt idx="723">
                  <c:v>164.02500000000001</c:v>
                </c:pt>
                <c:pt idx="724">
                  <c:v>164.32499999999999</c:v>
                </c:pt>
                <c:pt idx="725">
                  <c:v>164.52500000000001</c:v>
                </c:pt>
                <c:pt idx="726">
                  <c:v>164.82499999999999</c:v>
                </c:pt>
                <c:pt idx="727">
                  <c:v>165.02500000000001</c:v>
                </c:pt>
                <c:pt idx="728">
                  <c:v>165.27500000000001</c:v>
                </c:pt>
                <c:pt idx="729">
                  <c:v>165.52500000000001</c:v>
                </c:pt>
                <c:pt idx="730">
                  <c:v>165.72499999999999</c:v>
                </c:pt>
                <c:pt idx="731">
                  <c:v>165.97499999999999</c:v>
                </c:pt>
                <c:pt idx="732">
                  <c:v>166.17500000000001</c:v>
                </c:pt>
                <c:pt idx="733">
                  <c:v>166.42500000000001</c:v>
                </c:pt>
                <c:pt idx="734">
                  <c:v>166.625</c:v>
                </c:pt>
                <c:pt idx="735">
                  <c:v>166.92500000000001</c:v>
                </c:pt>
                <c:pt idx="736">
                  <c:v>167.125</c:v>
                </c:pt>
                <c:pt idx="737">
                  <c:v>167.375</c:v>
                </c:pt>
                <c:pt idx="738">
                  <c:v>167.625</c:v>
                </c:pt>
                <c:pt idx="739">
                  <c:v>167.92500000000001</c:v>
                </c:pt>
                <c:pt idx="740">
                  <c:v>168.125</c:v>
                </c:pt>
                <c:pt idx="741">
                  <c:v>168.375</c:v>
                </c:pt>
                <c:pt idx="742">
                  <c:v>168.57499999999999</c:v>
                </c:pt>
                <c:pt idx="743">
                  <c:v>168.82499999999999</c:v>
                </c:pt>
                <c:pt idx="744">
                  <c:v>169.02500000000001</c:v>
                </c:pt>
                <c:pt idx="745">
                  <c:v>169.27500000000001</c:v>
                </c:pt>
                <c:pt idx="746">
                  <c:v>169.52500000000001</c:v>
                </c:pt>
                <c:pt idx="747">
                  <c:v>169.72499999999999</c:v>
                </c:pt>
                <c:pt idx="748">
                  <c:v>170.02500000000001</c:v>
                </c:pt>
                <c:pt idx="749">
                  <c:v>170.17500000000001</c:v>
                </c:pt>
                <c:pt idx="750">
                  <c:v>170.47499999999999</c:v>
                </c:pt>
                <c:pt idx="751">
                  <c:v>170.72499999999999</c:v>
                </c:pt>
                <c:pt idx="752">
                  <c:v>170.97499999999999</c:v>
                </c:pt>
                <c:pt idx="753">
                  <c:v>171.17500000000001</c:v>
                </c:pt>
                <c:pt idx="754">
                  <c:v>171.42500000000001</c:v>
                </c:pt>
                <c:pt idx="755">
                  <c:v>171.67500000000001</c:v>
                </c:pt>
                <c:pt idx="756">
                  <c:v>171.875</c:v>
                </c:pt>
                <c:pt idx="757">
                  <c:v>172.125</c:v>
                </c:pt>
                <c:pt idx="758">
                  <c:v>172.375</c:v>
                </c:pt>
                <c:pt idx="759">
                  <c:v>172.625</c:v>
                </c:pt>
                <c:pt idx="760">
                  <c:v>172.82499999999999</c:v>
                </c:pt>
                <c:pt idx="761">
                  <c:v>173.07499999999999</c:v>
                </c:pt>
                <c:pt idx="762">
                  <c:v>173.32499999999999</c:v>
                </c:pt>
                <c:pt idx="763">
                  <c:v>173.52500000000001</c:v>
                </c:pt>
                <c:pt idx="764">
                  <c:v>173.72499999999999</c:v>
                </c:pt>
                <c:pt idx="765">
                  <c:v>173.97499999999999</c:v>
                </c:pt>
                <c:pt idx="766">
                  <c:v>174.22499999999999</c:v>
                </c:pt>
                <c:pt idx="767">
                  <c:v>174.52500000000001</c:v>
                </c:pt>
                <c:pt idx="768">
                  <c:v>174.67500000000001</c:v>
                </c:pt>
                <c:pt idx="769">
                  <c:v>174.97499999999999</c:v>
                </c:pt>
                <c:pt idx="770">
                  <c:v>175.125</c:v>
                </c:pt>
                <c:pt idx="771">
                  <c:v>175.42500000000001</c:v>
                </c:pt>
                <c:pt idx="772">
                  <c:v>175.57499999999999</c:v>
                </c:pt>
                <c:pt idx="773">
                  <c:v>175.875</c:v>
                </c:pt>
                <c:pt idx="774">
                  <c:v>176.07499999999999</c:v>
                </c:pt>
                <c:pt idx="775">
                  <c:v>176.375</c:v>
                </c:pt>
                <c:pt idx="776">
                  <c:v>176.57499999999999</c:v>
                </c:pt>
                <c:pt idx="777">
                  <c:v>176.82499999999999</c:v>
                </c:pt>
                <c:pt idx="778">
                  <c:v>177.07499999999999</c:v>
                </c:pt>
                <c:pt idx="779">
                  <c:v>177.27500000000001</c:v>
                </c:pt>
                <c:pt idx="780">
                  <c:v>177.52500000000001</c:v>
                </c:pt>
                <c:pt idx="781">
                  <c:v>177.77500000000001</c:v>
                </c:pt>
                <c:pt idx="782">
                  <c:v>177.97499999999999</c:v>
                </c:pt>
                <c:pt idx="783">
                  <c:v>178.17500000000001</c:v>
                </c:pt>
                <c:pt idx="784">
                  <c:v>178.42500000000001</c:v>
                </c:pt>
                <c:pt idx="785">
                  <c:v>178.625</c:v>
                </c:pt>
                <c:pt idx="786">
                  <c:v>178.92500000000001</c:v>
                </c:pt>
                <c:pt idx="787">
                  <c:v>179.125</c:v>
                </c:pt>
                <c:pt idx="788">
                  <c:v>179.32499999999999</c:v>
                </c:pt>
                <c:pt idx="789">
                  <c:v>179.57499999999999</c:v>
                </c:pt>
                <c:pt idx="790">
                  <c:v>179.82499999999999</c:v>
                </c:pt>
                <c:pt idx="791">
                  <c:v>180.02500000000001</c:v>
                </c:pt>
                <c:pt idx="792">
                  <c:v>180.27500000000001</c:v>
                </c:pt>
                <c:pt idx="793">
                  <c:v>180.42500000000001</c:v>
                </c:pt>
                <c:pt idx="794">
                  <c:v>180.67500000000001</c:v>
                </c:pt>
                <c:pt idx="795">
                  <c:v>180.92500000000001</c:v>
                </c:pt>
                <c:pt idx="796">
                  <c:v>181.17500000000001</c:v>
                </c:pt>
                <c:pt idx="797">
                  <c:v>181.375</c:v>
                </c:pt>
                <c:pt idx="798">
                  <c:v>181.67500000000001</c:v>
                </c:pt>
                <c:pt idx="799">
                  <c:v>181.875</c:v>
                </c:pt>
                <c:pt idx="800">
                  <c:v>182.07499999999999</c:v>
                </c:pt>
                <c:pt idx="801">
                  <c:v>182.375</c:v>
                </c:pt>
                <c:pt idx="802">
                  <c:v>182.52500000000001</c:v>
                </c:pt>
                <c:pt idx="803">
                  <c:v>182.82499999999999</c:v>
                </c:pt>
                <c:pt idx="804">
                  <c:v>182.97499999999999</c:v>
                </c:pt>
                <c:pt idx="805">
                  <c:v>183.27500000000001</c:v>
                </c:pt>
                <c:pt idx="806">
                  <c:v>183.42500000000001</c:v>
                </c:pt>
                <c:pt idx="807">
                  <c:v>183.72499999999999</c:v>
                </c:pt>
                <c:pt idx="808">
                  <c:v>183.875</c:v>
                </c:pt>
                <c:pt idx="809">
                  <c:v>184.17500000000001</c:v>
                </c:pt>
                <c:pt idx="810">
                  <c:v>184.32499999999999</c:v>
                </c:pt>
                <c:pt idx="811">
                  <c:v>184.57499999999999</c:v>
                </c:pt>
                <c:pt idx="812">
                  <c:v>184.77500000000001</c:v>
                </c:pt>
                <c:pt idx="813">
                  <c:v>185.02500000000001</c:v>
                </c:pt>
                <c:pt idx="814">
                  <c:v>185.27500000000001</c:v>
                </c:pt>
                <c:pt idx="815">
                  <c:v>185.47499999999999</c:v>
                </c:pt>
                <c:pt idx="816">
                  <c:v>185.67500000000001</c:v>
                </c:pt>
                <c:pt idx="817">
                  <c:v>185.92500000000001</c:v>
                </c:pt>
                <c:pt idx="818">
                  <c:v>186.17500000000001</c:v>
                </c:pt>
                <c:pt idx="819">
                  <c:v>186.375</c:v>
                </c:pt>
                <c:pt idx="820">
                  <c:v>186.625</c:v>
                </c:pt>
                <c:pt idx="821">
                  <c:v>186.82499999999999</c:v>
                </c:pt>
                <c:pt idx="822">
                  <c:v>187.07499999999999</c:v>
                </c:pt>
                <c:pt idx="823">
                  <c:v>187.27500000000001</c:v>
                </c:pt>
                <c:pt idx="824">
                  <c:v>187.52500000000001</c:v>
                </c:pt>
                <c:pt idx="825">
                  <c:v>187.72499999999999</c:v>
                </c:pt>
                <c:pt idx="826">
                  <c:v>187.92500000000001</c:v>
                </c:pt>
                <c:pt idx="827">
                  <c:v>188.17500000000001</c:v>
                </c:pt>
                <c:pt idx="828">
                  <c:v>188.375</c:v>
                </c:pt>
                <c:pt idx="829">
                  <c:v>188.625</c:v>
                </c:pt>
                <c:pt idx="830">
                  <c:v>188.82499999999999</c:v>
                </c:pt>
                <c:pt idx="831">
                  <c:v>189.07499999999999</c:v>
                </c:pt>
                <c:pt idx="832">
                  <c:v>189.32499999999999</c:v>
                </c:pt>
                <c:pt idx="833">
                  <c:v>189.52500000000001</c:v>
                </c:pt>
                <c:pt idx="834">
                  <c:v>189.72499999999999</c:v>
                </c:pt>
                <c:pt idx="835">
                  <c:v>189.97499999999999</c:v>
                </c:pt>
                <c:pt idx="836">
                  <c:v>190.17500000000001</c:v>
                </c:pt>
                <c:pt idx="837">
                  <c:v>190.42500000000001</c:v>
                </c:pt>
                <c:pt idx="838">
                  <c:v>190.625</c:v>
                </c:pt>
                <c:pt idx="839">
                  <c:v>190.875</c:v>
                </c:pt>
                <c:pt idx="840">
                  <c:v>191.07499999999999</c:v>
                </c:pt>
                <c:pt idx="841">
                  <c:v>191.32499999999999</c:v>
                </c:pt>
                <c:pt idx="842">
                  <c:v>191.52500000000001</c:v>
                </c:pt>
                <c:pt idx="843">
                  <c:v>191.77500000000001</c:v>
                </c:pt>
                <c:pt idx="844">
                  <c:v>191.97499999999999</c:v>
                </c:pt>
                <c:pt idx="845">
                  <c:v>192.17500000000001</c:v>
                </c:pt>
                <c:pt idx="846">
                  <c:v>192.42500000000001</c:v>
                </c:pt>
                <c:pt idx="847">
                  <c:v>192.625</c:v>
                </c:pt>
                <c:pt idx="848">
                  <c:v>192.875</c:v>
                </c:pt>
                <c:pt idx="849">
                  <c:v>193.02500000000001</c:v>
                </c:pt>
                <c:pt idx="850">
                  <c:v>193.27500000000001</c:v>
                </c:pt>
                <c:pt idx="851">
                  <c:v>193.47499999999999</c:v>
                </c:pt>
                <c:pt idx="852">
                  <c:v>193.72499999999999</c:v>
                </c:pt>
                <c:pt idx="853">
                  <c:v>193.875</c:v>
                </c:pt>
                <c:pt idx="854">
                  <c:v>194.125</c:v>
                </c:pt>
                <c:pt idx="855">
                  <c:v>194.32499999999999</c:v>
                </c:pt>
                <c:pt idx="856">
                  <c:v>194.57499999999999</c:v>
                </c:pt>
                <c:pt idx="857">
                  <c:v>194.77500000000001</c:v>
                </c:pt>
                <c:pt idx="858">
                  <c:v>194.97499999999999</c:v>
                </c:pt>
                <c:pt idx="859">
                  <c:v>195.22499999999999</c:v>
                </c:pt>
                <c:pt idx="860">
                  <c:v>195.42500000000001</c:v>
                </c:pt>
                <c:pt idx="861">
                  <c:v>195.72499999999999</c:v>
                </c:pt>
                <c:pt idx="862">
                  <c:v>195.82499999999999</c:v>
                </c:pt>
                <c:pt idx="863">
                  <c:v>196.125</c:v>
                </c:pt>
                <c:pt idx="864">
                  <c:v>196.27500000000001</c:v>
                </c:pt>
                <c:pt idx="865">
                  <c:v>196.57499999999999</c:v>
                </c:pt>
                <c:pt idx="866">
                  <c:v>196.72499999999999</c:v>
                </c:pt>
                <c:pt idx="867">
                  <c:v>196.97499999999999</c:v>
                </c:pt>
                <c:pt idx="868">
                  <c:v>197.125</c:v>
                </c:pt>
                <c:pt idx="869">
                  <c:v>197.375</c:v>
                </c:pt>
                <c:pt idx="870">
                  <c:v>197.625</c:v>
                </c:pt>
                <c:pt idx="871">
                  <c:v>197.77500000000001</c:v>
                </c:pt>
                <c:pt idx="872">
                  <c:v>198.07499999999999</c:v>
                </c:pt>
                <c:pt idx="873">
                  <c:v>198.27500000000001</c:v>
                </c:pt>
                <c:pt idx="874">
                  <c:v>198.47499999999999</c:v>
                </c:pt>
                <c:pt idx="875">
                  <c:v>198.67500000000001</c:v>
                </c:pt>
                <c:pt idx="876">
                  <c:v>198.92500000000001</c:v>
                </c:pt>
                <c:pt idx="877">
                  <c:v>199.07499999999999</c:v>
                </c:pt>
                <c:pt idx="878">
                  <c:v>199.375</c:v>
                </c:pt>
                <c:pt idx="879">
                  <c:v>199.47499999999999</c:v>
                </c:pt>
                <c:pt idx="880">
                  <c:v>199.77500000000001</c:v>
                </c:pt>
                <c:pt idx="881">
                  <c:v>199.92500000000001</c:v>
                </c:pt>
                <c:pt idx="882">
                  <c:v>200.22499999999999</c:v>
                </c:pt>
                <c:pt idx="883">
                  <c:v>200.32499999999999</c:v>
                </c:pt>
                <c:pt idx="884">
                  <c:v>200.625</c:v>
                </c:pt>
                <c:pt idx="885">
                  <c:v>200.77500000000001</c:v>
                </c:pt>
                <c:pt idx="886">
                  <c:v>200.97499999999999</c:v>
                </c:pt>
                <c:pt idx="887">
                  <c:v>201.27500000000001</c:v>
                </c:pt>
                <c:pt idx="888">
                  <c:v>201.42500000000001</c:v>
                </c:pt>
                <c:pt idx="889">
                  <c:v>201.67500000000001</c:v>
                </c:pt>
                <c:pt idx="890">
                  <c:v>201.875</c:v>
                </c:pt>
                <c:pt idx="891">
                  <c:v>202.125</c:v>
                </c:pt>
                <c:pt idx="892">
                  <c:v>202.27500000000001</c:v>
                </c:pt>
                <c:pt idx="893">
                  <c:v>202.52500000000001</c:v>
                </c:pt>
                <c:pt idx="894">
                  <c:v>202.72499999999999</c:v>
                </c:pt>
                <c:pt idx="895">
                  <c:v>202.97499999999999</c:v>
                </c:pt>
                <c:pt idx="896">
                  <c:v>203.125</c:v>
                </c:pt>
                <c:pt idx="897">
                  <c:v>203.375</c:v>
                </c:pt>
                <c:pt idx="898">
                  <c:v>203.57499999999999</c:v>
                </c:pt>
                <c:pt idx="899">
                  <c:v>203.82499999999999</c:v>
                </c:pt>
                <c:pt idx="900">
                  <c:v>203.97499999999999</c:v>
                </c:pt>
                <c:pt idx="901">
                  <c:v>204.22499999999999</c:v>
                </c:pt>
                <c:pt idx="902">
                  <c:v>204.375</c:v>
                </c:pt>
                <c:pt idx="903">
                  <c:v>204.625</c:v>
                </c:pt>
                <c:pt idx="904">
                  <c:v>204.82499999999999</c:v>
                </c:pt>
                <c:pt idx="905">
                  <c:v>205.07499999999999</c:v>
                </c:pt>
                <c:pt idx="906">
                  <c:v>205.22499999999999</c:v>
                </c:pt>
                <c:pt idx="907">
                  <c:v>205.47499999999999</c:v>
                </c:pt>
                <c:pt idx="908">
                  <c:v>205.72499999999999</c:v>
                </c:pt>
                <c:pt idx="909">
                  <c:v>205.875</c:v>
                </c:pt>
                <c:pt idx="910">
                  <c:v>206.125</c:v>
                </c:pt>
                <c:pt idx="911">
                  <c:v>206.27500000000001</c:v>
                </c:pt>
                <c:pt idx="912">
                  <c:v>206.57499999999999</c:v>
                </c:pt>
                <c:pt idx="913">
                  <c:v>206.67500000000001</c:v>
                </c:pt>
                <c:pt idx="914">
                  <c:v>206.97499999999999</c:v>
                </c:pt>
                <c:pt idx="915">
                  <c:v>207.125</c:v>
                </c:pt>
                <c:pt idx="916">
                  <c:v>207.375</c:v>
                </c:pt>
                <c:pt idx="917">
                  <c:v>207.52500000000001</c:v>
                </c:pt>
                <c:pt idx="918">
                  <c:v>207.82499999999999</c:v>
                </c:pt>
                <c:pt idx="919">
                  <c:v>207.92500000000001</c:v>
                </c:pt>
                <c:pt idx="920">
                  <c:v>208.22499999999999</c:v>
                </c:pt>
                <c:pt idx="921">
                  <c:v>208.375</c:v>
                </c:pt>
                <c:pt idx="922">
                  <c:v>208.57499999999999</c:v>
                </c:pt>
                <c:pt idx="923">
                  <c:v>208.82499999999999</c:v>
                </c:pt>
                <c:pt idx="924">
                  <c:v>208.97499999999999</c:v>
                </c:pt>
                <c:pt idx="925">
                  <c:v>209.17500000000001</c:v>
                </c:pt>
                <c:pt idx="926">
                  <c:v>209.375</c:v>
                </c:pt>
                <c:pt idx="927">
                  <c:v>209.67500000000001</c:v>
                </c:pt>
                <c:pt idx="928">
                  <c:v>209.77500000000001</c:v>
                </c:pt>
                <c:pt idx="929">
                  <c:v>210.02500000000001</c:v>
                </c:pt>
                <c:pt idx="930">
                  <c:v>210.22499999999999</c:v>
                </c:pt>
                <c:pt idx="931">
                  <c:v>210.47499999999999</c:v>
                </c:pt>
                <c:pt idx="932">
                  <c:v>210.625</c:v>
                </c:pt>
                <c:pt idx="933">
                  <c:v>210.92500000000001</c:v>
                </c:pt>
                <c:pt idx="934">
                  <c:v>211.02500000000001</c:v>
                </c:pt>
                <c:pt idx="935">
                  <c:v>211.27500000000001</c:v>
                </c:pt>
                <c:pt idx="936">
                  <c:v>211.47499999999999</c:v>
                </c:pt>
                <c:pt idx="937">
                  <c:v>211.625</c:v>
                </c:pt>
                <c:pt idx="938">
                  <c:v>211.82499999999999</c:v>
                </c:pt>
                <c:pt idx="939">
                  <c:v>212.02500000000001</c:v>
                </c:pt>
                <c:pt idx="940">
                  <c:v>212.27500000000001</c:v>
                </c:pt>
                <c:pt idx="941">
                  <c:v>212.42500000000001</c:v>
                </c:pt>
                <c:pt idx="942">
                  <c:v>212.67500000000001</c:v>
                </c:pt>
                <c:pt idx="943">
                  <c:v>212.82499999999999</c:v>
                </c:pt>
                <c:pt idx="944">
                  <c:v>213.125</c:v>
                </c:pt>
                <c:pt idx="945">
                  <c:v>213.27500000000001</c:v>
                </c:pt>
                <c:pt idx="946">
                  <c:v>213.47499999999999</c:v>
                </c:pt>
                <c:pt idx="947">
                  <c:v>213.67500000000001</c:v>
                </c:pt>
                <c:pt idx="948">
                  <c:v>213.875</c:v>
                </c:pt>
                <c:pt idx="949">
                  <c:v>214.07499999999999</c:v>
                </c:pt>
                <c:pt idx="950">
                  <c:v>214.27500000000001</c:v>
                </c:pt>
                <c:pt idx="951">
                  <c:v>214.47499999999999</c:v>
                </c:pt>
                <c:pt idx="952">
                  <c:v>214.67500000000001</c:v>
                </c:pt>
                <c:pt idx="953">
                  <c:v>214.875</c:v>
                </c:pt>
                <c:pt idx="954">
                  <c:v>215.07499999999999</c:v>
                </c:pt>
                <c:pt idx="955">
                  <c:v>215.27500000000001</c:v>
                </c:pt>
                <c:pt idx="956">
                  <c:v>215.47499999999999</c:v>
                </c:pt>
                <c:pt idx="957">
                  <c:v>215.67500000000001</c:v>
                </c:pt>
                <c:pt idx="958">
                  <c:v>215.82499999999999</c:v>
                </c:pt>
                <c:pt idx="959">
                  <c:v>216.07499999999999</c:v>
                </c:pt>
                <c:pt idx="960">
                  <c:v>216.17500000000001</c:v>
                </c:pt>
                <c:pt idx="961">
                  <c:v>216.47499999999999</c:v>
                </c:pt>
                <c:pt idx="962">
                  <c:v>216.625</c:v>
                </c:pt>
                <c:pt idx="963">
                  <c:v>216.82499999999999</c:v>
                </c:pt>
                <c:pt idx="964">
                  <c:v>217.07499999999999</c:v>
                </c:pt>
                <c:pt idx="965">
                  <c:v>217.27500000000001</c:v>
                </c:pt>
                <c:pt idx="966">
                  <c:v>217.47499999999999</c:v>
                </c:pt>
                <c:pt idx="967">
                  <c:v>217.67500000000001</c:v>
                </c:pt>
                <c:pt idx="968">
                  <c:v>217.92500000000001</c:v>
                </c:pt>
                <c:pt idx="969">
                  <c:v>218.02500000000001</c:v>
                </c:pt>
                <c:pt idx="970">
                  <c:v>218.32499999999999</c:v>
                </c:pt>
                <c:pt idx="971">
                  <c:v>218.42500000000001</c:v>
                </c:pt>
                <c:pt idx="972">
                  <c:v>218.625</c:v>
                </c:pt>
                <c:pt idx="973">
                  <c:v>218.82499999999999</c:v>
                </c:pt>
                <c:pt idx="974">
                  <c:v>219.02500000000001</c:v>
                </c:pt>
                <c:pt idx="975">
                  <c:v>219.22499999999999</c:v>
                </c:pt>
                <c:pt idx="976">
                  <c:v>219.47499999999999</c:v>
                </c:pt>
                <c:pt idx="977">
                  <c:v>219.625</c:v>
                </c:pt>
                <c:pt idx="978">
                  <c:v>219.875</c:v>
                </c:pt>
                <c:pt idx="979">
                  <c:v>220.07499999999999</c:v>
                </c:pt>
                <c:pt idx="980">
                  <c:v>220.27500000000001</c:v>
                </c:pt>
                <c:pt idx="981">
                  <c:v>220.47499999999999</c:v>
                </c:pt>
                <c:pt idx="982">
                  <c:v>220.625</c:v>
                </c:pt>
                <c:pt idx="983">
                  <c:v>220.875</c:v>
                </c:pt>
                <c:pt idx="984">
                  <c:v>221.07499999999999</c:v>
                </c:pt>
                <c:pt idx="985">
                  <c:v>221.27500000000001</c:v>
                </c:pt>
                <c:pt idx="986">
                  <c:v>221.375</c:v>
                </c:pt>
                <c:pt idx="987">
                  <c:v>221.625</c:v>
                </c:pt>
                <c:pt idx="988">
                  <c:v>221.77500000000001</c:v>
                </c:pt>
                <c:pt idx="989">
                  <c:v>222.02500000000001</c:v>
                </c:pt>
                <c:pt idx="990">
                  <c:v>222.17500000000001</c:v>
                </c:pt>
                <c:pt idx="991">
                  <c:v>222.42500000000001</c:v>
                </c:pt>
                <c:pt idx="992">
                  <c:v>222.57499999999999</c:v>
                </c:pt>
                <c:pt idx="993">
                  <c:v>222.82499999999999</c:v>
                </c:pt>
                <c:pt idx="994">
                  <c:v>223.02500000000001</c:v>
                </c:pt>
                <c:pt idx="995">
                  <c:v>223.22499999999999</c:v>
                </c:pt>
                <c:pt idx="996">
                  <c:v>223.32499999999999</c:v>
                </c:pt>
                <c:pt idx="997">
                  <c:v>223.57499999999999</c:v>
                </c:pt>
                <c:pt idx="998">
                  <c:v>223.72499999999999</c:v>
                </c:pt>
                <c:pt idx="999">
                  <c:v>223.92500000000001</c:v>
                </c:pt>
                <c:pt idx="1000">
                  <c:v>224.125</c:v>
                </c:pt>
                <c:pt idx="1001">
                  <c:v>224.27500000000001</c:v>
                </c:pt>
                <c:pt idx="1002">
                  <c:v>224.52500000000001</c:v>
                </c:pt>
                <c:pt idx="1003">
                  <c:v>224.67500000000001</c:v>
                </c:pt>
                <c:pt idx="1004">
                  <c:v>224.92500000000001</c:v>
                </c:pt>
                <c:pt idx="1005">
                  <c:v>225.02500000000001</c:v>
                </c:pt>
                <c:pt idx="1006">
                  <c:v>225.32499999999999</c:v>
                </c:pt>
                <c:pt idx="1007">
                  <c:v>225.47499999999999</c:v>
                </c:pt>
                <c:pt idx="1008">
                  <c:v>225.72499999999999</c:v>
                </c:pt>
                <c:pt idx="1009">
                  <c:v>225.875</c:v>
                </c:pt>
                <c:pt idx="1010">
                  <c:v>226.07499999999999</c:v>
                </c:pt>
                <c:pt idx="1011">
                  <c:v>226.22499999999999</c:v>
                </c:pt>
                <c:pt idx="1012">
                  <c:v>226.42500000000001</c:v>
                </c:pt>
                <c:pt idx="1013">
                  <c:v>226.57499999999999</c:v>
                </c:pt>
                <c:pt idx="1014">
                  <c:v>226.77500000000001</c:v>
                </c:pt>
                <c:pt idx="1015">
                  <c:v>226.97499999999999</c:v>
                </c:pt>
                <c:pt idx="1016">
                  <c:v>227.17500000000001</c:v>
                </c:pt>
                <c:pt idx="1017">
                  <c:v>227.375</c:v>
                </c:pt>
                <c:pt idx="1018">
                  <c:v>227.57499999999999</c:v>
                </c:pt>
                <c:pt idx="1019">
                  <c:v>227.72499999999999</c:v>
                </c:pt>
                <c:pt idx="1020">
                  <c:v>227.92500000000001</c:v>
                </c:pt>
                <c:pt idx="1021">
                  <c:v>228.17500000000001</c:v>
                </c:pt>
                <c:pt idx="1022">
                  <c:v>228.32499999999999</c:v>
                </c:pt>
                <c:pt idx="1023">
                  <c:v>228.57499999999999</c:v>
                </c:pt>
                <c:pt idx="1024">
                  <c:v>228.67500000000001</c:v>
                </c:pt>
                <c:pt idx="1025">
                  <c:v>228.92500000000001</c:v>
                </c:pt>
                <c:pt idx="1026">
                  <c:v>229.07499999999999</c:v>
                </c:pt>
                <c:pt idx="1027">
                  <c:v>229.27500000000001</c:v>
                </c:pt>
                <c:pt idx="1028">
                  <c:v>229.47499999999999</c:v>
                </c:pt>
                <c:pt idx="1029">
                  <c:v>229.67500000000001</c:v>
                </c:pt>
                <c:pt idx="1030">
                  <c:v>229.82499999999999</c:v>
                </c:pt>
                <c:pt idx="1031">
                  <c:v>230.02500000000001</c:v>
                </c:pt>
                <c:pt idx="1032">
                  <c:v>230.17500000000001</c:v>
                </c:pt>
                <c:pt idx="1033">
                  <c:v>230.375</c:v>
                </c:pt>
                <c:pt idx="1034">
                  <c:v>230.57499999999999</c:v>
                </c:pt>
                <c:pt idx="1035">
                  <c:v>230.77500000000001</c:v>
                </c:pt>
                <c:pt idx="1036">
                  <c:v>230.97499999999999</c:v>
                </c:pt>
                <c:pt idx="1037">
                  <c:v>231.22499999999999</c:v>
                </c:pt>
                <c:pt idx="1038">
                  <c:v>231.32499999999999</c:v>
                </c:pt>
                <c:pt idx="1039">
                  <c:v>231.57499999999999</c:v>
                </c:pt>
                <c:pt idx="1040">
                  <c:v>231.72499999999999</c:v>
                </c:pt>
                <c:pt idx="1041">
                  <c:v>231.92500000000001</c:v>
                </c:pt>
                <c:pt idx="1042">
                  <c:v>232.125</c:v>
                </c:pt>
                <c:pt idx="1043">
                  <c:v>232.32499999999999</c:v>
                </c:pt>
                <c:pt idx="1044">
                  <c:v>232.47499999999999</c:v>
                </c:pt>
                <c:pt idx="1045">
                  <c:v>232.67500000000001</c:v>
                </c:pt>
                <c:pt idx="1046">
                  <c:v>232.82499999999999</c:v>
                </c:pt>
                <c:pt idx="1047">
                  <c:v>233.02500000000001</c:v>
                </c:pt>
                <c:pt idx="1048">
                  <c:v>233.17500000000001</c:v>
                </c:pt>
                <c:pt idx="1049">
                  <c:v>233.375</c:v>
                </c:pt>
                <c:pt idx="1050">
                  <c:v>233.57499999999999</c:v>
                </c:pt>
                <c:pt idx="1051">
                  <c:v>233.72499999999999</c:v>
                </c:pt>
                <c:pt idx="1052">
                  <c:v>233.97499999999999</c:v>
                </c:pt>
                <c:pt idx="1053">
                  <c:v>234.07499999999999</c:v>
                </c:pt>
                <c:pt idx="1054">
                  <c:v>234.375</c:v>
                </c:pt>
                <c:pt idx="1055">
                  <c:v>234.47499999999999</c:v>
                </c:pt>
                <c:pt idx="1056">
                  <c:v>234.77500000000001</c:v>
                </c:pt>
                <c:pt idx="1057">
                  <c:v>234.875</c:v>
                </c:pt>
                <c:pt idx="1058">
                  <c:v>235.125</c:v>
                </c:pt>
                <c:pt idx="1059">
                  <c:v>235.22499999999999</c:v>
                </c:pt>
                <c:pt idx="1060">
                  <c:v>235.42500000000001</c:v>
                </c:pt>
                <c:pt idx="1061">
                  <c:v>235.57499999999999</c:v>
                </c:pt>
                <c:pt idx="1062">
                  <c:v>235.82499999999999</c:v>
                </c:pt>
                <c:pt idx="1063">
                  <c:v>235.92500000000001</c:v>
                </c:pt>
                <c:pt idx="1064">
                  <c:v>236.17500000000001</c:v>
                </c:pt>
                <c:pt idx="1065">
                  <c:v>236.32499999999999</c:v>
                </c:pt>
                <c:pt idx="1066">
                  <c:v>236.52500000000001</c:v>
                </c:pt>
                <c:pt idx="1067">
                  <c:v>236.72499999999999</c:v>
                </c:pt>
                <c:pt idx="1068">
                  <c:v>236.92500000000001</c:v>
                </c:pt>
                <c:pt idx="1069">
                  <c:v>237.07499999999999</c:v>
                </c:pt>
                <c:pt idx="1070">
                  <c:v>237.27500000000001</c:v>
                </c:pt>
                <c:pt idx="1071">
                  <c:v>237.47499999999999</c:v>
                </c:pt>
                <c:pt idx="1072">
                  <c:v>237.67500000000001</c:v>
                </c:pt>
                <c:pt idx="1073">
                  <c:v>237.875</c:v>
                </c:pt>
                <c:pt idx="1074">
                  <c:v>237.97499999999999</c:v>
                </c:pt>
                <c:pt idx="1075">
                  <c:v>238.22499999999999</c:v>
                </c:pt>
                <c:pt idx="1076">
                  <c:v>238.375</c:v>
                </c:pt>
                <c:pt idx="1077">
                  <c:v>238.57499999999999</c:v>
                </c:pt>
                <c:pt idx="1078">
                  <c:v>238.72499999999999</c:v>
                </c:pt>
                <c:pt idx="1079">
                  <c:v>238.92500000000001</c:v>
                </c:pt>
                <c:pt idx="1080">
                  <c:v>239.07499999999999</c:v>
                </c:pt>
                <c:pt idx="1081">
                  <c:v>239.27500000000001</c:v>
                </c:pt>
                <c:pt idx="1082">
                  <c:v>239.42500000000001</c:v>
                </c:pt>
                <c:pt idx="1083">
                  <c:v>239.67500000000001</c:v>
                </c:pt>
                <c:pt idx="1084">
                  <c:v>239.82499999999999</c:v>
                </c:pt>
                <c:pt idx="1085">
                  <c:v>240.02500000000001</c:v>
                </c:pt>
                <c:pt idx="1086">
                  <c:v>240.22499999999999</c:v>
                </c:pt>
                <c:pt idx="1087">
                  <c:v>240.375</c:v>
                </c:pt>
                <c:pt idx="1088">
                  <c:v>240.57499999999999</c:v>
                </c:pt>
                <c:pt idx="1089">
                  <c:v>240.72499999999999</c:v>
                </c:pt>
                <c:pt idx="1090">
                  <c:v>240.92500000000001</c:v>
                </c:pt>
                <c:pt idx="1091">
                  <c:v>241.07499999999999</c:v>
                </c:pt>
                <c:pt idx="1092">
                  <c:v>241.22499999999999</c:v>
                </c:pt>
                <c:pt idx="1093">
                  <c:v>241.42500000000001</c:v>
                </c:pt>
                <c:pt idx="1094">
                  <c:v>241.625</c:v>
                </c:pt>
                <c:pt idx="1095">
                  <c:v>241.77500000000001</c:v>
                </c:pt>
                <c:pt idx="1096">
                  <c:v>241.97499999999999</c:v>
                </c:pt>
                <c:pt idx="1097">
                  <c:v>242.17500000000001</c:v>
                </c:pt>
                <c:pt idx="1098">
                  <c:v>242.32499999999999</c:v>
                </c:pt>
                <c:pt idx="1099">
                  <c:v>242.57499999999999</c:v>
                </c:pt>
                <c:pt idx="1100">
                  <c:v>242.77500000000001</c:v>
                </c:pt>
                <c:pt idx="1101">
                  <c:v>242.875</c:v>
                </c:pt>
                <c:pt idx="1102">
                  <c:v>243.125</c:v>
                </c:pt>
                <c:pt idx="1103">
                  <c:v>243.22499999999999</c:v>
                </c:pt>
                <c:pt idx="1104">
                  <c:v>243.47499999999999</c:v>
                </c:pt>
                <c:pt idx="1105">
                  <c:v>243.625</c:v>
                </c:pt>
                <c:pt idx="1106">
                  <c:v>243.82499999999999</c:v>
                </c:pt>
                <c:pt idx="1107">
                  <c:v>243.92500000000001</c:v>
                </c:pt>
                <c:pt idx="1108">
                  <c:v>244.125</c:v>
                </c:pt>
                <c:pt idx="1109">
                  <c:v>244.32499999999999</c:v>
                </c:pt>
                <c:pt idx="1110">
                  <c:v>244.47499999999999</c:v>
                </c:pt>
                <c:pt idx="1111">
                  <c:v>244.67500000000001</c:v>
                </c:pt>
                <c:pt idx="1112">
                  <c:v>244.82499999999999</c:v>
                </c:pt>
                <c:pt idx="1113">
                  <c:v>245.02500000000001</c:v>
                </c:pt>
                <c:pt idx="1114">
                  <c:v>245.17500000000001</c:v>
                </c:pt>
                <c:pt idx="1115">
                  <c:v>245.375</c:v>
                </c:pt>
                <c:pt idx="1116">
                  <c:v>245.52500000000001</c:v>
                </c:pt>
                <c:pt idx="1117">
                  <c:v>245.72499999999999</c:v>
                </c:pt>
                <c:pt idx="1118">
                  <c:v>245.82499999999999</c:v>
                </c:pt>
                <c:pt idx="1119">
                  <c:v>246.07499999999999</c:v>
                </c:pt>
                <c:pt idx="1120">
                  <c:v>246.22499999999999</c:v>
                </c:pt>
                <c:pt idx="1121">
                  <c:v>246.42500000000001</c:v>
                </c:pt>
                <c:pt idx="1122">
                  <c:v>246.57499999999999</c:v>
                </c:pt>
                <c:pt idx="1123">
                  <c:v>246.77500000000001</c:v>
                </c:pt>
                <c:pt idx="1124">
                  <c:v>246.92500000000001</c:v>
                </c:pt>
                <c:pt idx="1125">
                  <c:v>247.17500000000001</c:v>
                </c:pt>
                <c:pt idx="1126">
                  <c:v>247.27500000000001</c:v>
                </c:pt>
                <c:pt idx="1127">
                  <c:v>247.52500000000001</c:v>
                </c:pt>
                <c:pt idx="1128">
                  <c:v>247.625</c:v>
                </c:pt>
                <c:pt idx="1129">
                  <c:v>247.875</c:v>
                </c:pt>
                <c:pt idx="1130">
                  <c:v>248.02500000000001</c:v>
                </c:pt>
                <c:pt idx="1131">
                  <c:v>248.17500000000001</c:v>
                </c:pt>
                <c:pt idx="1132">
                  <c:v>248.375</c:v>
                </c:pt>
                <c:pt idx="1133">
                  <c:v>248.52500000000001</c:v>
                </c:pt>
                <c:pt idx="1134">
                  <c:v>248.67500000000001</c:v>
                </c:pt>
                <c:pt idx="1135">
                  <c:v>248.875</c:v>
                </c:pt>
                <c:pt idx="1136">
                  <c:v>249.02500000000001</c:v>
                </c:pt>
                <c:pt idx="1137">
                  <c:v>249.17500000000001</c:v>
                </c:pt>
                <c:pt idx="1138">
                  <c:v>249.42500000000001</c:v>
                </c:pt>
                <c:pt idx="1139">
                  <c:v>249.57499999999999</c:v>
                </c:pt>
                <c:pt idx="1140">
                  <c:v>249.77500000000001</c:v>
                </c:pt>
                <c:pt idx="1141">
                  <c:v>249.875</c:v>
                </c:pt>
                <c:pt idx="1142">
                  <c:v>250.125</c:v>
                </c:pt>
                <c:pt idx="1143">
                  <c:v>250.27500000000001</c:v>
                </c:pt>
                <c:pt idx="1144">
                  <c:v>250.47499999999999</c:v>
                </c:pt>
                <c:pt idx="1145">
                  <c:v>250.57499999999999</c:v>
                </c:pt>
                <c:pt idx="1146">
                  <c:v>250.82499999999999</c:v>
                </c:pt>
                <c:pt idx="1147">
                  <c:v>250.92500000000001</c:v>
                </c:pt>
                <c:pt idx="1148">
                  <c:v>251.22499999999999</c:v>
                </c:pt>
                <c:pt idx="1149">
                  <c:v>251.27500000000001</c:v>
                </c:pt>
                <c:pt idx="1150">
                  <c:v>251.52500000000001</c:v>
                </c:pt>
                <c:pt idx="1151">
                  <c:v>251.67500000000001</c:v>
                </c:pt>
                <c:pt idx="1152">
                  <c:v>251.875</c:v>
                </c:pt>
                <c:pt idx="1153">
                  <c:v>252.02500000000001</c:v>
                </c:pt>
                <c:pt idx="1154">
                  <c:v>252.22499999999999</c:v>
                </c:pt>
                <c:pt idx="1155">
                  <c:v>252.375</c:v>
                </c:pt>
                <c:pt idx="1156">
                  <c:v>252.57499999999999</c:v>
                </c:pt>
                <c:pt idx="1157">
                  <c:v>252.72499999999999</c:v>
                </c:pt>
                <c:pt idx="1158">
                  <c:v>252.875</c:v>
                </c:pt>
                <c:pt idx="1159">
                  <c:v>253.07499999999999</c:v>
                </c:pt>
                <c:pt idx="1160">
                  <c:v>253.27500000000001</c:v>
                </c:pt>
                <c:pt idx="1161">
                  <c:v>253.42500000000001</c:v>
                </c:pt>
                <c:pt idx="1162">
                  <c:v>253.57499999999999</c:v>
                </c:pt>
                <c:pt idx="1163">
                  <c:v>253.72499999999999</c:v>
                </c:pt>
                <c:pt idx="1164">
                  <c:v>253.92500000000001</c:v>
                </c:pt>
                <c:pt idx="1165">
                  <c:v>254.125</c:v>
                </c:pt>
                <c:pt idx="1166">
                  <c:v>254.22499999999999</c:v>
                </c:pt>
                <c:pt idx="1167">
                  <c:v>254.42500000000001</c:v>
                </c:pt>
                <c:pt idx="1168">
                  <c:v>254.57499999999999</c:v>
                </c:pt>
                <c:pt idx="1169">
                  <c:v>254.77500000000001</c:v>
                </c:pt>
                <c:pt idx="1170">
                  <c:v>254.92500000000001</c:v>
                </c:pt>
                <c:pt idx="1171">
                  <c:v>255.125</c:v>
                </c:pt>
                <c:pt idx="1172">
                  <c:v>255.27500000000001</c:v>
                </c:pt>
                <c:pt idx="1173">
                  <c:v>255.52500000000001</c:v>
                </c:pt>
                <c:pt idx="1174">
                  <c:v>255.625</c:v>
                </c:pt>
                <c:pt idx="1175">
                  <c:v>255.82499999999999</c:v>
                </c:pt>
                <c:pt idx="1176">
                  <c:v>255.97499999999999</c:v>
                </c:pt>
                <c:pt idx="1177">
                  <c:v>256.17500000000001</c:v>
                </c:pt>
                <c:pt idx="1178">
                  <c:v>256.375</c:v>
                </c:pt>
                <c:pt idx="1179">
                  <c:v>256.52499999999998</c:v>
                </c:pt>
                <c:pt idx="1180">
                  <c:v>256.67500000000001</c:v>
                </c:pt>
                <c:pt idx="1181">
                  <c:v>256.82499999999999</c:v>
                </c:pt>
                <c:pt idx="1182">
                  <c:v>256.97500000000002</c:v>
                </c:pt>
                <c:pt idx="1183">
                  <c:v>257.125</c:v>
                </c:pt>
                <c:pt idx="1184">
                  <c:v>257.32499999999999</c:v>
                </c:pt>
                <c:pt idx="1185">
                  <c:v>257.47500000000002</c:v>
                </c:pt>
                <c:pt idx="1186">
                  <c:v>257.67500000000001</c:v>
                </c:pt>
                <c:pt idx="1187">
                  <c:v>257.82499999999999</c:v>
                </c:pt>
                <c:pt idx="1188">
                  <c:v>258.07499999999999</c:v>
                </c:pt>
                <c:pt idx="1189">
                  <c:v>258.17500000000001</c:v>
                </c:pt>
                <c:pt idx="1190">
                  <c:v>258.375</c:v>
                </c:pt>
                <c:pt idx="1191">
                  <c:v>258.52499999999998</c:v>
                </c:pt>
                <c:pt idx="1192">
                  <c:v>258.77499999999998</c:v>
                </c:pt>
                <c:pt idx="1193">
                  <c:v>258.875</c:v>
                </c:pt>
                <c:pt idx="1194">
                  <c:v>259.07499999999999</c:v>
                </c:pt>
                <c:pt idx="1195">
                  <c:v>259.17500000000001</c:v>
                </c:pt>
                <c:pt idx="1196">
                  <c:v>259.375</c:v>
                </c:pt>
                <c:pt idx="1197">
                  <c:v>259.52499999999998</c:v>
                </c:pt>
                <c:pt idx="1198">
                  <c:v>259.67500000000001</c:v>
                </c:pt>
                <c:pt idx="1199">
                  <c:v>259.82499999999999</c:v>
                </c:pt>
                <c:pt idx="1200">
                  <c:v>260.02499999999998</c:v>
                </c:pt>
                <c:pt idx="1201">
                  <c:v>260.17500000000001</c:v>
                </c:pt>
                <c:pt idx="1202">
                  <c:v>260.375</c:v>
                </c:pt>
                <c:pt idx="1203">
                  <c:v>260.52499999999998</c:v>
                </c:pt>
                <c:pt idx="1204">
                  <c:v>260.67500000000001</c:v>
                </c:pt>
                <c:pt idx="1205">
                  <c:v>260.92500000000001</c:v>
                </c:pt>
                <c:pt idx="1206">
                  <c:v>261.02499999999998</c:v>
                </c:pt>
                <c:pt idx="1207">
                  <c:v>261.27499999999998</c:v>
                </c:pt>
                <c:pt idx="1208">
                  <c:v>261.375</c:v>
                </c:pt>
                <c:pt idx="1209">
                  <c:v>261.625</c:v>
                </c:pt>
                <c:pt idx="1210">
                  <c:v>261.72500000000002</c:v>
                </c:pt>
                <c:pt idx="1211">
                  <c:v>261.875</c:v>
                </c:pt>
                <c:pt idx="1212">
                  <c:v>262.02499999999998</c:v>
                </c:pt>
                <c:pt idx="1213">
                  <c:v>262.22500000000002</c:v>
                </c:pt>
                <c:pt idx="1214">
                  <c:v>262.375</c:v>
                </c:pt>
                <c:pt idx="1215">
                  <c:v>262.57499999999999</c:v>
                </c:pt>
                <c:pt idx="1216">
                  <c:v>262.72500000000002</c:v>
                </c:pt>
                <c:pt idx="1217">
                  <c:v>262.875</c:v>
                </c:pt>
                <c:pt idx="1218">
                  <c:v>263.07499999999999</c:v>
                </c:pt>
                <c:pt idx="1219">
                  <c:v>263.22500000000002</c:v>
                </c:pt>
                <c:pt idx="1220">
                  <c:v>263.42500000000001</c:v>
                </c:pt>
                <c:pt idx="1221">
                  <c:v>263.57499999999999</c:v>
                </c:pt>
                <c:pt idx="1222">
                  <c:v>263.72500000000002</c:v>
                </c:pt>
                <c:pt idx="1223">
                  <c:v>263.875</c:v>
                </c:pt>
                <c:pt idx="1224">
                  <c:v>264.07499999999999</c:v>
                </c:pt>
                <c:pt idx="1225">
                  <c:v>264.17500000000001</c:v>
                </c:pt>
                <c:pt idx="1226">
                  <c:v>264.42500000000001</c:v>
                </c:pt>
                <c:pt idx="1227">
                  <c:v>264.52499999999998</c:v>
                </c:pt>
                <c:pt idx="1228">
                  <c:v>264.77499999999998</c:v>
                </c:pt>
                <c:pt idx="1229">
                  <c:v>264.875</c:v>
                </c:pt>
                <c:pt idx="1230">
                  <c:v>265.07499999999999</c:v>
                </c:pt>
                <c:pt idx="1231">
                  <c:v>265.17500000000001</c:v>
                </c:pt>
                <c:pt idx="1232">
                  <c:v>265.42500000000001</c:v>
                </c:pt>
                <c:pt idx="1233">
                  <c:v>265.52499999999998</c:v>
                </c:pt>
                <c:pt idx="1234">
                  <c:v>265.72500000000002</c:v>
                </c:pt>
                <c:pt idx="1235">
                  <c:v>265.875</c:v>
                </c:pt>
                <c:pt idx="1236">
                  <c:v>266.07499999999999</c:v>
                </c:pt>
                <c:pt idx="1237">
                  <c:v>266.22500000000002</c:v>
                </c:pt>
                <c:pt idx="1238">
                  <c:v>266.42500000000001</c:v>
                </c:pt>
                <c:pt idx="1239">
                  <c:v>266.57499999999999</c:v>
                </c:pt>
                <c:pt idx="1240">
                  <c:v>266.72500000000002</c:v>
                </c:pt>
                <c:pt idx="1241">
                  <c:v>266.875</c:v>
                </c:pt>
                <c:pt idx="1242">
                  <c:v>267.07499999999999</c:v>
                </c:pt>
                <c:pt idx="1243">
                  <c:v>267.22500000000002</c:v>
                </c:pt>
                <c:pt idx="1244">
                  <c:v>267.375</c:v>
                </c:pt>
                <c:pt idx="1245">
                  <c:v>267.57499999999999</c:v>
                </c:pt>
                <c:pt idx="1246">
                  <c:v>267.67500000000001</c:v>
                </c:pt>
                <c:pt idx="1247">
                  <c:v>267.875</c:v>
                </c:pt>
                <c:pt idx="1248">
                  <c:v>268.02499999999998</c:v>
                </c:pt>
                <c:pt idx="1249">
                  <c:v>268.22500000000002</c:v>
                </c:pt>
                <c:pt idx="1250">
                  <c:v>268.32499999999999</c:v>
                </c:pt>
                <c:pt idx="1251">
                  <c:v>268.52499999999998</c:v>
                </c:pt>
                <c:pt idx="1252">
                  <c:v>268.67500000000001</c:v>
                </c:pt>
                <c:pt idx="1253">
                  <c:v>268.875</c:v>
                </c:pt>
                <c:pt idx="1254">
                  <c:v>269.02499999999998</c:v>
                </c:pt>
                <c:pt idx="1255">
                  <c:v>269.22500000000002</c:v>
                </c:pt>
                <c:pt idx="1256">
                  <c:v>269.32499999999999</c:v>
                </c:pt>
                <c:pt idx="1257">
                  <c:v>269.52499999999998</c:v>
                </c:pt>
                <c:pt idx="1258">
                  <c:v>269.67500000000001</c:v>
                </c:pt>
                <c:pt idx="1259">
                  <c:v>269.875</c:v>
                </c:pt>
                <c:pt idx="1260">
                  <c:v>270.07499999999999</c:v>
                </c:pt>
                <c:pt idx="1261">
                  <c:v>270.22500000000002</c:v>
                </c:pt>
                <c:pt idx="1262">
                  <c:v>270.375</c:v>
                </c:pt>
                <c:pt idx="1263">
                  <c:v>270.57499999999999</c:v>
                </c:pt>
                <c:pt idx="1264">
                  <c:v>270.67500000000001</c:v>
                </c:pt>
                <c:pt idx="1265">
                  <c:v>270.92500000000001</c:v>
                </c:pt>
                <c:pt idx="1266">
                  <c:v>271.02499999999998</c:v>
                </c:pt>
                <c:pt idx="1267">
                  <c:v>271.22500000000002</c:v>
                </c:pt>
                <c:pt idx="1268">
                  <c:v>271.32499999999999</c:v>
                </c:pt>
                <c:pt idx="1269">
                  <c:v>271.52499999999998</c:v>
                </c:pt>
                <c:pt idx="1270">
                  <c:v>271.72500000000002</c:v>
                </c:pt>
                <c:pt idx="1271">
                  <c:v>271.875</c:v>
                </c:pt>
                <c:pt idx="1272">
                  <c:v>272.02499999999998</c:v>
                </c:pt>
                <c:pt idx="1273">
                  <c:v>272.17500000000001</c:v>
                </c:pt>
                <c:pt idx="1274">
                  <c:v>272.32499999999999</c:v>
                </c:pt>
                <c:pt idx="1275">
                  <c:v>272.52499999999998</c:v>
                </c:pt>
                <c:pt idx="1276">
                  <c:v>272.67500000000001</c:v>
                </c:pt>
                <c:pt idx="1277">
                  <c:v>272.82499999999999</c:v>
                </c:pt>
                <c:pt idx="1278">
                  <c:v>273.02499999999998</c:v>
                </c:pt>
                <c:pt idx="1279">
                  <c:v>273.125</c:v>
                </c:pt>
                <c:pt idx="1280">
                  <c:v>273.32499999999999</c:v>
                </c:pt>
                <c:pt idx="1281">
                  <c:v>273.47500000000002</c:v>
                </c:pt>
                <c:pt idx="1282">
                  <c:v>273.67500000000001</c:v>
                </c:pt>
                <c:pt idx="1283">
                  <c:v>273.82499999999999</c:v>
                </c:pt>
                <c:pt idx="1284">
                  <c:v>274.02499999999998</c:v>
                </c:pt>
                <c:pt idx="1285">
                  <c:v>274.125</c:v>
                </c:pt>
                <c:pt idx="1286">
                  <c:v>274.375</c:v>
                </c:pt>
                <c:pt idx="1287">
                  <c:v>274.47500000000002</c:v>
                </c:pt>
                <c:pt idx="1288">
                  <c:v>274.67500000000001</c:v>
                </c:pt>
                <c:pt idx="1289">
                  <c:v>274.82499999999999</c:v>
                </c:pt>
                <c:pt idx="1290">
                  <c:v>274.97500000000002</c:v>
                </c:pt>
                <c:pt idx="1291">
                  <c:v>275.125</c:v>
                </c:pt>
                <c:pt idx="1292">
                  <c:v>275.32499999999999</c:v>
                </c:pt>
                <c:pt idx="1293">
                  <c:v>275.47500000000002</c:v>
                </c:pt>
                <c:pt idx="1294">
                  <c:v>275.67500000000001</c:v>
                </c:pt>
                <c:pt idx="1295">
                  <c:v>275.82499999999999</c:v>
                </c:pt>
                <c:pt idx="1296">
                  <c:v>275.97500000000002</c:v>
                </c:pt>
                <c:pt idx="1297">
                  <c:v>276.125</c:v>
                </c:pt>
                <c:pt idx="1298">
                  <c:v>276.27499999999998</c:v>
                </c:pt>
                <c:pt idx="1299">
                  <c:v>276.47500000000002</c:v>
                </c:pt>
                <c:pt idx="1300">
                  <c:v>276.625</c:v>
                </c:pt>
                <c:pt idx="1301">
                  <c:v>276.82499999999999</c:v>
                </c:pt>
                <c:pt idx="1302">
                  <c:v>276.92500000000001</c:v>
                </c:pt>
                <c:pt idx="1303">
                  <c:v>277.125</c:v>
                </c:pt>
                <c:pt idx="1304">
                  <c:v>277.27499999999998</c:v>
                </c:pt>
                <c:pt idx="1305">
                  <c:v>277.42500000000001</c:v>
                </c:pt>
                <c:pt idx="1306">
                  <c:v>277.57499999999999</c:v>
                </c:pt>
                <c:pt idx="1307">
                  <c:v>277.77499999999998</c:v>
                </c:pt>
                <c:pt idx="1308">
                  <c:v>277.92500000000001</c:v>
                </c:pt>
                <c:pt idx="1309">
                  <c:v>278.125</c:v>
                </c:pt>
                <c:pt idx="1310">
                  <c:v>278.22500000000002</c:v>
                </c:pt>
                <c:pt idx="1311">
                  <c:v>278.375</c:v>
                </c:pt>
                <c:pt idx="1312">
                  <c:v>278.57499999999999</c:v>
                </c:pt>
                <c:pt idx="1313">
                  <c:v>278.77499999999998</c:v>
                </c:pt>
                <c:pt idx="1314">
                  <c:v>278.82499999999999</c:v>
                </c:pt>
                <c:pt idx="1315">
                  <c:v>279.02499999999998</c:v>
                </c:pt>
                <c:pt idx="1316">
                  <c:v>279.17500000000001</c:v>
                </c:pt>
                <c:pt idx="1317">
                  <c:v>279.375</c:v>
                </c:pt>
                <c:pt idx="1318">
                  <c:v>279.52499999999998</c:v>
                </c:pt>
                <c:pt idx="1319">
                  <c:v>279.72500000000002</c:v>
                </c:pt>
                <c:pt idx="1320">
                  <c:v>279.875</c:v>
                </c:pt>
                <c:pt idx="1321">
                  <c:v>280.07499999999999</c:v>
                </c:pt>
                <c:pt idx="1322">
                  <c:v>280.17500000000001</c:v>
                </c:pt>
                <c:pt idx="1323">
                  <c:v>280.375</c:v>
                </c:pt>
                <c:pt idx="1324">
                  <c:v>280.52499999999998</c:v>
                </c:pt>
                <c:pt idx="1325">
                  <c:v>280.67500000000001</c:v>
                </c:pt>
                <c:pt idx="1326">
                  <c:v>280.82499999999999</c:v>
                </c:pt>
                <c:pt idx="1327">
                  <c:v>281.02499999999998</c:v>
                </c:pt>
                <c:pt idx="1328">
                  <c:v>281.17500000000001</c:v>
                </c:pt>
                <c:pt idx="1329">
                  <c:v>281.27499999999998</c:v>
                </c:pt>
                <c:pt idx="1330">
                  <c:v>281.47500000000002</c:v>
                </c:pt>
                <c:pt idx="1331">
                  <c:v>281.67500000000001</c:v>
                </c:pt>
                <c:pt idx="1332">
                  <c:v>281.82499999999999</c:v>
                </c:pt>
                <c:pt idx="1333">
                  <c:v>282.02499999999998</c:v>
                </c:pt>
                <c:pt idx="1334">
                  <c:v>282.125</c:v>
                </c:pt>
                <c:pt idx="1335">
                  <c:v>282.27499999999998</c:v>
                </c:pt>
                <c:pt idx="1336">
                  <c:v>282.47500000000002</c:v>
                </c:pt>
                <c:pt idx="1337">
                  <c:v>282.625</c:v>
                </c:pt>
                <c:pt idx="1338">
                  <c:v>282.77499999999998</c:v>
                </c:pt>
                <c:pt idx="1339">
                  <c:v>282.92500000000001</c:v>
                </c:pt>
                <c:pt idx="1340">
                  <c:v>283.125</c:v>
                </c:pt>
                <c:pt idx="1341">
                  <c:v>283.27499999999998</c:v>
                </c:pt>
                <c:pt idx="1342">
                  <c:v>283.42500000000001</c:v>
                </c:pt>
                <c:pt idx="1343">
                  <c:v>283.57499999999999</c:v>
                </c:pt>
                <c:pt idx="1344">
                  <c:v>283.77499999999998</c:v>
                </c:pt>
                <c:pt idx="1345">
                  <c:v>283.875</c:v>
                </c:pt>
                <c:pt idx="1346">
                  <c:v>284.125</c:v>
                </c:pt>
                <c:pt idx="1347">
                  <c:v>284.22500000000002</c:v>
                </c:pt>
                <c:pt idx="1348">
                  <c:v>284.42500000000001</c:v>
                </c:pt>
                <c:pt idx="1349">
                  <c:v>284.57499999999999</c:v>
                </c:pt>
                <c:pt idx="1350">
                  <c:v>284.77499999999998</c:v>
                </c:pt>
                <c:pt idx="1351">
                  <c:v>284.875</c:v>
                </c:pt>
                <c:pt idx="1352">
                  <c:v>285.07499999999999</c:v>
                </c:pt>
                <c:pt idx="1353">
                  <c:v>285.17500000000001</c:v>
                </c:pt>
                <c:pt idx="1354">
                  <c:v>285.42500000000001</c:v>
                </c:pt>
                <c:pt idx="1355">
                  <c:v>285.57499999999999</c:v>
                </c:pt>
                <c:pt idx="1356">
                  <c:v>285.72500000000002</c:v>
                </c:pt>
                <c:pt idx="1357">
                  <c:v>285.875</c:v>
                </c:pt>
                <c:pt idx="1358">
                  <c:v>286.07499999999999</c:v>
                </c:pt>
                <c:pt idx="1359">
                  <c:v>286.17500000000001</c:v>
                </c:pt>
                <c:pt idx="1360">
                  <c:v>286.375</c:v>
                </c:pt>
                <c:pt idx="1361">
                  <c:v>286.47500000000002</c:v>
                </c:pt>
                <c:pt idx="1362">
                  <c:v>286.67500000000001</c:v>
                </c:pt>
                <c:pt idx="1363">
                  <c:v>286.82499999999999</c:v>
                </c:pt>
                <c:pt idx="1364">
                  <c:v>287.02499999999998</c:v>
                </c:pt>
                <c:pt idx="1365">
                  <c:v>287.125</c:v>
                </c:pt>
                <c:pt idx="1366">
                  <c:v>287.32499999999999</c:v>
                </c:pt>
                <c:pt idx="1367">
                  <c:v>287.42500000000001</c:v>
                </c:pt>
                <c:pt idx="1368">
                  <c:v>287.67500000000001</c:v>
                </c:pt>
                <c:pt idx="1369">
                  <c:v>287.82499999999999</c:v>
                </c:pt>
                <c:pt idx="1370">
                  <c:v>287.97500000000002</c:v>
                </c:pt>
                <c:pt idx="1371">
                  <c:v>288.125</c:v>
                </c:pt>
                <c:pt idx="1372">
                  <c:v>288.27499999999998</c:v>
                </c:pt>
                <c:pt idx="1373">
                  <c:v>288.47500000000002</c:v>
                </c:pt>
                <c:pt idx="1374">
                  <c:v>288.625</c:v>
                </c:pt>
                <c:pt idx="1375">
                  <c:v>288.82499999999999</c:v>
                </c:pt>
                <c:pt idx="1376">
                  <c:v>288.92500000000001</c:v>
                </c:pt>
                <c:pt idx="1377">
                  <c:v>289.125</c:v>
                </c:pt>
                <c:pt idx="1378">
                  <c:v>289.22500000000002</c:v>
                </c:pt>
                <c:pt idx="1379">
                  <c:v>289.42500000000001</c:v>
                </c:pt>
                <c:pt idx="1380">
                  <c:v>289.52499999999998</c:v>
                </c:pt>
                <c:pt idx="1381">
                  <c:v>289.72500000000002</c:v>
                </c:pt>
                <c:pt idx="1382">
                  <c:v>289.875</c:v>
                </c:pt>
                <c:pt idx="1383">
                  <c:v>290.02499999999998</c:v>
                </c:pt>
                <c:pt idx="1384">
                  <c:v>290.17500000000001</c:v>
                </c:pt>
                <c:pt idx="1385">
                  <c:v>290.375</c:v>
                </c:pt>
                <c:pt idx="1386">
                  <c:v>290.52499999999998</c:v>
                </c:pt>
                <c:pt idx="1387">
                  <c:v>290.72500000000002</c:v>
                </c:pt>
                <c:pt idx="1388">
                  <c:v>290.875</c:v>
                </c:pt>
                <c:pt idx="1389">
                  <c:v>291.02499999999998</c:v>
                </c:pt>
                <c:pt idx="1390">
                  <c:v>291.17500000000001</c:v>
                </c:pt>
                <c:pt idx="1391">
                  <c:v>291.32499999999999</c:v>
                </c:pt>
                <c:pt idx="1392">
                  <c:v>291.52499999999998</c:v>
                </c:pt>
                <c:pt idx="1393">
                  <c:v>291.625</c:v>
                </c:pt>
                <c:pt idx="1394">
                  <c:v>291.82499999999999</c:v>
                </c:pt>
                <c:pt idx="1395">
                  <c:v>291.92500000000001</c:v>
                </c:pt>
                <c:pt idx="1396">
                  <c:v>292.17500000000001</c:v>
                </c:pt>
                <c:pt idx="1397">
                  <c:v>292.27499999999998</c:v>
                </c:pt>
                <c:pt idx="1398">
                  <c:v>292.42500000000001</c:v>
                </c:pt>
                <c:pt idx="1399">
                  <c:v>292.52499999999998</c:v>
                </c:pt>
                <c:pt idx="1400">
                  <c:v>292.77499999999998</c:v>
                </c:pt>
                <c:pt idx="1401">
                  <c:v>292.875</c:v>
                </c:pt>
                <c:pt idx="1402">
                  <c:v>293.07499999999999</c:v>
                </c:pt>
                <c:pt idx="1403">
                  <c:v>293.22500000000002</c:v>
                </c:pt>
                <c:pt idx="1404">
                  <c:v>293.375</c:v>
                </c:pt>
                <c:pt idx="1405">
                  <c:v>293.52499999999998</c:v>
                </c:pt>
                <c:pt idx="1406">
                  <c:v>293.72500000000002</c:v>
                </c:pt>
                <c:pt idx="1407">
                  <c:v>293.875</c:v>
                </c:pt>
                <c:pt idx="1408">
                  <c:v>294.07499999999999</c:v>
                </c:pt>
                <c:pt idx="1409">
                  <c:v>294.17500000000001</c:v>
                </c:pt>
                <c:pt idx="1410">
                  <c:v>294.32499999999999</c:v>
                </c:pt>
                <c:pt idx="1411">
                  <c:v>294.52499999999998</c:v>
                </c:pt>
                <c:pt idx="1412">
                  <c:v>294.67500000000001</c:v>
                </c:pt>
                <c:pt idx="1413">
                  <c:v>294.82499999999999</c:v>
                </c:pt>
                <c:pt idx="1414">
                  <c:v>294.97500000000002</c:v>
                </c:pt>
                <c:pt idx="1415">
                  <c:v>295.125</c:v>
                </c:pt>
                <c:pt idx="1416">
                  <c:v>295.32499999999999</c:v>
                </c:pt>
                <c:pt idx="1417">
                  <c:v>295.47500000000002</c:v>
                </c:pt>
                <c:pt idx="1418">
                  <c:v>295.625</c:v>
                </c:pt>
                <c:pt idx="1419">
                  <c:v>295.82499999999999</c:v>
                </c:pt>
                <c:pt idx="1420">
                  <c:v>295.97500000000002</c:v>
                </c:pt>
                <c:pt idx="1421">
                  <c:v>296.17500000000001</c:v>
                </c:pt>
                <c:pt idx="1422">
                  <c:v>296.27499999999998</c:v>
                </c:pt>
                <c:pt idx="1423">
                  <c:v>296.42500000000001</c:v>
                </c:pt>
                <c:pt idx="1424">
                  <c:v>296.57499999999999</c:v>
                </c:pt>
                <c:pt idx="1425">
                  <c:v>296.77499999999998</c:v>
                </c:pt>
                <c:pt idx="1426">
                  <c:v>296.92500000000001</c:v>
                </c:pt>
                <c:pt idx="1427">
                  <c:v>297.07499999999999</c:v>
                </c:pt>
                <c:pt idx="1428">
                  <c:v>297.22500000000002</c:v>
                </c:pt>
                <c:pt idx="1429">
                  <c:v>297.375</c:v>
                </c:pt>
                <c:pt idx="1430">
                  <c:v>297.52499999999998</c:v>
                </c:pt>
                <c:pt idx="1431">
                  <c:v>297.72500000000002</c:v>
                </c:pt>
                <c:pt idx="1432">
                  <c:v>297.82499999999999</c:v>
                </c:pt>
                <c:pt idx="1433">
                  <c:v>298.02499999999998</c:v>
                </c:pt>
                <c:pt idx="1434">
                  <c:v>298.17500000000001</c:v>
                </c:pt>
                <c:pt idx="1435">
                  <c:v>298.32499999999999</c:v>
                </c:pt>
                <c:pt idx="1436">
                  <c:v>298.52499999999998</c:v>
                </c:pt>
                <c:pt idx="1437">
                  <c:v>298.67500000000001</c:v>
                </c:pt>
                <c:pt idx="1438">
                  <c:v>298.82499999999999</c:v>
                </c:pt>
                <c:pt idx="1439">
                  <c:v>298.97500000000002</c:v>
                </c:pt>
                <c:pt idx="1440">
                  <c:v>299.17500000000001</c:v>
                </c:pt>
                <c:pt idx="1441">
                  <c:v>299.27499999999998</c:v>
                </c:pt>
                <c:pt idx="1442">
                  <c:v>299.47500000000002</c:v>
                </c:pt>
                <c:pt idx="1443">
                  <c:v>299.57499999999999</c:v>
                </c:pt>
                <c:pt idx="1444">
                  <c:v>299.77499999999998</c:v>
                </c:pt>
                <c:pt idx="1445">
                  <c:v>299.92500000000001</c:v>
                </c:pt>
                <c:pt idx="1446">
                  <c:v>300.125</c:v>
                </c:pt>
                <c:pt idx="1447">
                  <c:v>300.22500000000002</c:v>
                </c:pt>
                <c:pt idx="1448">
                  <c:v>300.42500000000001</c:v>
                </c:pt>
                <c:pt idx="1449">
                  <c:v>300.625</c:v>
                </c:pt>
                <c:pt idx="1450">
                  <c:v>300.72500000000002</c:v>
                </c:pt>
                <c:pt idx="1451">
                  <c:v>300.92500000000001</c:v>
                </c:pt>
                <c:pt idx="1452">
                  <c:v>301.07499999999999</c:v>
                </c:pt>
                <c:pt idx="1453">
                  <c:v>301.27499999999998</c:v>
                </c:pt>
                <c:pt idx="1454">
                  <c:v>301.375</c:v>
                </c:pt>
                <c:pt idx="1455">
                  <c:v>301.57499999999999</c:v>
                </c:pt>
                <c:pt idx="1456">
                  <c:v>301.67500000000001</c:v>
                </c:pt>
                <c:pt idx="1457">
                  <c:v>301.92500000000001</c:v>
                </c:pt>
                <c:pt idx="1458">
                  <c:v>302.02499999999998</c:v>
                </c:pt>
                <c:pt idx="1459">
                  <c:v>302.22500000000002</c:v>
                </c:pt>
                <c:pt idx="1460">
                  <c:v>302.32499999999999</c:v>
                </c:pt>
                <c:pt idx="1461">
                  <c:v>302.57499999999999</c:v>
                </c:pt>
                <c:pt idx="1462">
                  <c:v>302.72500000000002</c:v>
                </c:pt>
                <c:pt idx="1463">
                  <c:v>302.82499999999999</c:v>
                </c:pt>
                <c:pt idx="1464">
                  <c:v>303.02499999999998</c:v>
                </c:pt>
                <c:pt idx="1465">
                  <c:v>303.17500000000001</c:v>
                </c:pt>
                <c:pt idx="1466">
                  <c:v>303.32499999999999</c:v>
                </c:pt>
                <c:pt idx="1467">
                  <c:v>303.42500000000001</c:v>
                </c:pt>
                <c:pt idx="1468">
                  <c:v>303.67500000000001</c:v>
                </c:pt>
                <c:pt idx="1469">
                  <c:v>303.77499999999998</c:v>
                </c:pt>
                <c:pt idx="1470">
                  <c:v>303.97500000000002</c:v>
                </c:pt>
                <c:pt idx="1471">
                  <c:v>304.125</c:v>
                </c:pt>
                <c:pt idx="1472">
                  <c:v>304.32499999999999</c:v>
                </c:pt>
                <c:pt idx="1473">
                  <c:v>304.42500000000001</c:v>
                </c:pt>
                <c:pt idx="1474">
                  <c:v>304.625</c:v>
                </c:pt>
                <c:pt idx="1475">
                  <c:v>304.72500000000002</c:v>
                </c:pt>
                <c:pt idx="1476">
                  <c:v>304.875</c:v>
                </c:pt>
                <c:pt idx="1477">
                  <c:v>305.07499999999999</c:v>
                </c:pt>
                <c:pt idx="1478">
                  <c:v>305.22500000000002</c:v>
                </c:pt>
                <c:pt idx="1479">
                  <c:v>305.42500000000001</c:v>
                </c:pt>
                <c:pt idx="1480">
                  <c:v>305.52499999999998</c:v>
                </c:pt>
                <c:pt idx="1481">
                  <c:v>305.77499999999998</c:v>
                </c:pt>
                <c:pt idx="1482">
                  <c:v>305.82499999999999</c:v>
                </c:pt>
                <c:pt idx="1483">
                  <c:v>306.125</c:v>
                </c:pt>
                <c:pt idx="1484">
                  <c:v>306.17500000000001</c:v>
                </c:pt>
                <c:pt idx="1485">
                  <c:v>306.375</c:v>
                </c:pt>
                <c:pt idx="1486">
                  <c:v>306.52499999999998</c:v>
                </c:pt>
                <c:pt idx="1487">
                  <c:v>306.72500000000002</c:v>
                </c:pt>
                <c:pt idx="1488">
                  <c:v>306.82499999999999</c:v>
                </c:pt>
                <c:pt idx="1489">
                  <c:v>306.97500000000002</c:v>
                </c:pt>
                <c:pt idx="1490">
                  <c:v>307.17500000000001</c:v>
                </c:pt>
                <c:pt idx="1491">
                  <c:v>307.32499999999999</c:v>
                </c:pt>
                <c:pt idx="1492">
                  <c:v>307.57499999999999</c:v>
                </c:pt>
                <c:pt idx="1493">
                  <c:v>307.67500000000001</c:v>
                </c:pt>
                <c:pt idx="1494">
                  <c:v>307.875</c:v>
                </c:pt>
                <c:pt idx="1495">
                  <c:v>307.92500000000001</c:v>
                </c:pt>
                <c:pt idx="1496">
                  <c:v>308.17500000000001</c:v>
                </c:pt>
                <c:pt idx="1497">
                  <c:v>308.27499999999998</c:v>
                </c:pt>
                <c:pt idx="1498">
                  <c:v>308.47500000000002</c:v>
                </c:pt>
                <c:pt idx="1499">
                  <c:v>308.625</c:v>
                </c:pt>
                <c:pt idx="1500">
                  <c:v>308.77499999999998</c:v>
                </c:pt>
                <c:pt idx="1501">
                  <c:v>308.97500000000002</c:v>
                </c:pt>
                <c:pt idx="1502">
                  <c:v>309.125</c:v>
                </c:pt>
                <c:pt idx="1503">
                  <c:v>309.32499999999999</c:v>
                </c:pt>
                <c:pt idx="1504">
                  <c:v>309.42500000000001</c:v>
                </c:pt>
                <c:pt idx="1505">
                  <c:v>309.57499999999999</c:v>
                </c:pt>
                <c:pt idx="1506">
                  <c:v>309.72500000000002</c:v>
                </c:pt>
                <c:pt idx="1507">
                  <c:v>309.92500000000001</c:v>
                </c:pt>
                <c:pt idx="1508">
                  <c:v>310.07499999999999</c:v>
                </c:pt>
                <c:pt idx="1509">
                  <c:v>310.22500000000002</c:v>
                </c:pt>
                <c:pt idx="1510">
                  <c:v>310.42500000000001</c:v>
                </c:pt>
                <c:pt idx="1511">
                  <c:v>310.57499999999999</c:v>
                </c:pt>
                <c:pt idx="1512">
                  <c:v>310.72500000000002</c:v>
                </c:pt>
                <c:pt idx="1513">
                  <c:v>310.875</c:v>
                </c:pt>
                <c:pt idx="1514">
                  <c:v>311.07499999999999</c:v>
                </c:pt>
                <c:pt idx="1515">
                  <c:v>311.17500000000001</c:v>
                </c:pt>
                <c:pt idx="1516">
                  <c:v>311.375</c:v>
                </c:pt>
                <c:pt idx="1517">
                  <c:v>311.47500000000002</c:v>
                </c:pt>
                <c:pt idx="1518">
                  <c:v>311.67500000000001</c:v>
                </c:pt>
                <c:pt idx="1519">
                  <c:v>311.82499999999999</c:v>
                </c:pt>
                <c:pt idx="1520">
                  <c:v>312.02499999999998</c:v>
                </c:pt>
                <c:pt idx="1521">
                  <c:v>312.17500000000001</c:v>
                </c:pt>
                <c:pt idx="1522">
                  <c:v>312.32499999999999</c:v>
                </c:pt>
                <c:pt idx="1523">
                  <c:v>312.42500000000001</c:v>
                </c:pt>
                <c:pt idx="1524">
                  <c:v>312.57499999999999</c:v>
                </c:pt>
                <c:pt idx="1525">
                  <c:v>312.77499999999998</c:v>
                </c:pt>
                <c:pt idx="1526">
                  <c:v>312.92500000000001</c:v>
                </c:pt>
                <c:pt idx="1527">
                  <c:v>313.125</c:v>
                </c:pt>
                <c:pt idx="1528">
                  <c:v>313.22500000000002</c:v>
                </c:pt>
                <c:pt idx="1529">
                  <c:v>313.42500000000001</c:v>
                </c:pt>
                <c:pt idx="1530">
                  <c:v>313.57499999999999</c:v>
                </c:pt>
                <c:pt idx="1531">
                  <c:v>313.77499999999998</c:v>
                </c:pt>
                <c:pt idx="1532">
                  <c:v>313.875</c:v>
                </c:pt>
                <c:pt idx="1533">
                  <c:v>314.07499999999999</c:v>
                </c:pt>
                <c:pt idx="1534">
                  <c:v>314.17500000000001</c:v>
                </c:pt>
                <c:pt idx="1535">
                  <c:v>314.375</c:v>
                </c:pt>
                <c:pt idx="1536">
                  <c:v>314.52499999999998</c:v>
                </c:pt>
                <c:pt idx="1537">
                  <c:v>314.67500000000001</c:v>
                </c:pt>
                <c:pt idx="1538">
                  <c:v>314.82499999999999</c:v>
                </c:pt>
                <c:pt idx="1539">
                  <c:v>315.02499999999998</c:v>
                </c:pt>
                <c:pt idx="1540">
                  <c:v>315.17500000000001</c:v>
                </c:pt>
                <c:pt idx="1541">
                  <c:v>315.32499999999999</c:v>
                </c:pt>
                <c:pt idx="1542">
                  <c:v>315.52499999999998</c:v>
                </c:pt>
                <c:pt idx="1543">
                  <c:v>315.67500000000001</c:v>
                </c:pt>
                <c:pt idx="1544">
                  <c:v>315.82499999999999</c:v>
                </c:pt>
                <c:pt idx="1545">
                  <c:v>315.97500000000002</c:v>
                </c:pt>
                <c:pt idx="1546">
                  <c:v>316.17500000000001</c:v>
                </c:pt>
                <c:pt idx="1547">
                  <c:v>316.32499999999999</c:v>
                </c:pt>
                <c:pt idx="1548">
                  <c:v>316.47500000000002</c:v>
                </c:pt>
                <c:pt idx="1549">
                  <c:v>316.625</c:v>
                </c:pt>
                <c:pt idx="1550">
                  <c:v>316.82499999999999</c:v>
                </c:pt>
                <c:pt idx="1551">
                  <c:v>316.92500000000001</c:v>
                </c:pt>
                <c:pt idx="1552">
                  <c:v>317.125</c:v>
                </c:pt>
                <c:pt idx="1553">
                  <c:v>317.22500000000002</c:v>
                </c:pt>
                <c:pt idx="1554">
                  <c:v>317.42500000000001</c:v>
                </c:pt>
                <c:pt idx="1555">
                  <c:v>317.57499999999999</c:v>
                </c:pt>
                <c:pt idx="1556">
                  <c:v>317.77499999999998</c:v>
                </c:pt>
                <c:pt idx="1557">
                  <c:v>317.875</c:v>
                </c:pt>
                <c:pt idx="1558">
                  <c:v>318.07499999999999</c:v>
                </c:pt>
                <c:pt idx="1559">
                  <c:v>318.22500000000002</c:v>
                </c:pt>
                <c:pt idx="1560">
                  <c:v>318.375</c:v>
                </c:pt>
                <c:pt idx="1561">
                  <c:v>318.57499999999999</c:v>
                </c:pt>
                <c:pt idx="1562">
                  <c:v>318.72500000000002</c:v>
                </c:pt>
                <c:pt idx="1563">
                  <c:v>318.875</c:v>
                </c:pt>
                <c:pt idx="1564">
                  <c:v>319.07499999999999</c:v>
                </c:pt>
                <c:pt idx="1565">
                  <c:v>319.22500000000002</c:v>
                </c:pt>
                <c:pt idx="1566">
                  <c:v>319.32499999999999</c:v>
                </c:pt>
                <c:pt idx="1567">
                  <c:v>319.57499999999999</c:v>
                </c:pt>
                <c:pt idx="1568">
                  <c:v>319.67500000000001</c:v>
                </c:pt>
                <c:pt idx="1569">
                  <c:v>319.875</c:v>
                </c:pt>
                <c:pt idx="1570">
                  <c:v>319.97500000000002</c:v>
                </c:pt>
                <c:pt idx="1571">
                  <c:v>320.17500000000001</c:v>
                </c:pt>
                <c:pt idx="1572">
                  <c:v>320.32499999999999</c:v>
                </c:pt>
                <c:pt idx="1573">
                  <c:v>320.47500000000002</c:v>
                </c:pt>
                <c:pt idx="1574">
                  <c:v>320.625</c:v>
                </c:pt>
                <c:pt idx="1575">
                  <c:v>320.82499999999999</c:v>
                </c:pt>
                <c:pt idx="1576">
                  <c:v>320.97500000000002</c:v>
                </c:pt>
                <c:pt idx="1577">
                  <c:v>321.125</c:v>
                </c:pt>
                <c:pt idx="1578">
                  <c:v>321.27499999999998</c:v>
                </c:pt>
                <c:pt idx="1579">
                  <c:v>321.47500000000002</c:v>
                </c:pt>
                <c:pt idx="1580">
                  <c:v>321.625</c:v>
                </c:pt>
                <c:pt idx="1581">
                  <c:v>321.77499999999998</c:v>
                </c:pt>
                <c:pt idx="1582">
                  <c:v>321.92500000000001</c:v>
                </c:pt>
                <c:pt idx="1583">
                  <c:v>322.125</c:v>
                </c:pt>
                <c:pt idx="1584">
                  <c:v>322.27499999999998</c:v>
                </c:pt>
                <c:pt idx="1585">
                  <c:v>322.47500000000002</c:v>
                </c:pt>
                <c:pt idx="1586">
                  <c:v>322.57499999999999</c:v>
                </c:pt>
                <c:pt idx="1587">
                  <c:v>322.77499999999998</c:v>
                </c:pt>
                <c:pt idx="1588">
                  <c:v>322.92500000000001</c:v>
                </c:pt>
                <c:pt idx="1589">
                  <c:v>323.125</c:v>
                </c:pt>
                <c:pt idx="1590">
                  <c:v>323.22500000000002</c:v>
                </c:pt>
                <c:pt idx="1591">
                  <c:v>323.47500000000002</c:v>
                </c:pt>
                <c:pt idx="1592">
                  <c:v>323.625</c:v>
                </c:pt>
                <c:pt idx="1593">
                  <c:v>323.77499999999998</c:v>
                </c:pt>
                <c:pt idx="1594">
                  <c:v>323.92500000000001</c:v>
                </c:pt>
                <c:pt idx="1595">
                  <c:v>324.07499999999999</c:v>
                </c:pt>
                <c:pt idx="1596">
                  <c:v>324.22500000000002</c:v>
                </c:pt>
                <c:pt idx="1597">
                  <c:v>324.375</c:v>
                </c:pt>
                <c:pt idx="1598">
                  <c:v>324.52499999999998</c:v>
                </c:pt>
                <c:pt idx="1599">
                  <c:v>324.72500000000002</c:v>
                </c:pt>
                <c:pt idx="1600">
                  <c:v>324.875</c:v>
                </c:pt>
                <c:pt idx="1601">
                  <c:v>325.02499999999998</c:v>
                </c:pt>
                <c:pt idx="1602">
                  <c:v>325.17500000000001</c:v>
                </c:pt>
                <c:pt idx="1603">
                  <c:v>325.32499999999999</c:v>
                </c:pt>
                <c:pt idx="1604">
                  <c:v>325.52499999999998</c:v>
                </c:pt>
                <c:pt idx="1605">
                  <c:v>325.625</c:v>
                </c:pt>
                <c:pt idx="1606">
                  <c:v>325.82499999999999</c:v>
                </c:pt>
                <c:pt idx="1607">
                  <c:v>325.97500000000002</c:v>
                </c:pt>
                <c:pt idx="1608">
                  <c:v>326.17500000000001</c:v>
                </c:pt>
                <c:pt idx="1609">
                  <c:v>326.27499999999998</c:v>
                </c:pt>
                <c:pt idx="1610">
                  <c:v>326.52499999999998</c:v>
                </c:pt>
                <c:pt idx="1611">
                  <c:v>326.625</c:v>
                </c:pt>
                <c:pt idx="1612">
                  <c:v>326.82499999999999</c:v>
                </c:pt>
                <c:pt idx="1613">
                  <c:v>326.92500000000001</c:v>
                </c:pt>
                <c:pt idx="1614">
                  <c:v>327.125</c:v>
                </c:pt>
                <c:pt idx="1615">
                  <c:v>327.27499999999998</c:v>
                </c:pt>
                <c:pt idx="1616">
                  <c:v>327.47500000000002</c:v>
                </c:pt>
                <c:pt idx="1617">
                  <c:v>327.57499999999999</c:v>
                </c:pt>
                <c:pt idx="1618">
                  <c:v>327.77499999999998</c:v>
                </c:pt>
                <c:pt idx="1619">
                  <c:v>327.92500000000001</c:v>
                </c:pt>
                <c:pt idx="1620">
                  <c:v>328.125</c:v>
                </c:pt>
                <c:pt idx="1621">
                  <c:v>328.27499999999998</c:v>
                </c:pt>
                <c:pt idx="1622">
                  <c:v>328.42500000000001</c:v>
                </c:pt>
                <c:pt idx="1623">
                  <c:v>328.57499999999999</c:v>
                </c:pt>
                <c:pt idx="1624">
                  <c:v>328.77499999999998</c:v>
                </c:pt>
                <c:pt idx="1625">
                  <c:v>328.92500000000001</c:v>
                </c:pt>
                <c:pt idx="1626">
                  <c:v>329.125</c:v>
                </c:pt>
                <c:pt idx="1627">
                  <c:v>329.27499999999998</c:v>
                </c:pt>
                <c:pt idx="1628">
                  <c:v>329.42500000000001</c:v>
                </c:pt>
                <c:pt idx="1629">
                  <c:v>329.57499999999999</c:v>
                </c:pt>
                <c:pt idx="1630">
                  <c:v>329.77499999999998</c:v>
                </c:pt>
                <c:pt idx="1631">
                  <c:v>329.875</c:v>
                </c:pt>
                <c:pt idx="1632">
                  <c:v>330.125</c:v>
                </c:pt>
                <c:pt idx="1633">
                  <c:v>330.17500000000001</c:v>
                </c:pt>
                <c:pt idx="1634">
                  <c:v>330.42500000000001</c:v>
                </c:pt>
                <c:pt idx="1635">
                  <c:v>330.57499999999999</c:v>
                </c:pt>
                <c:pt idx="1636">
                  <c:v>330.77499999999998</c:v>
                </c:pt>
                <c:pt idx="1637">
                  <c:v>330.875</c:v>
                </c:pt>
                <c:pt idx="1638">
                  <c:v>331.07499999999999</c:v>
                </c:pt>
                <c:pt idx="1639">
                  <c:v>331.17500000000001</c:v>
                </c:pt>
                <c:pt idx="1640">
                  <c:v>331.375</c:v>
                </c:pt>
                <c:pt idx="1641">
                  <c:v>331.52499999999998</c:v>
                </c:pt>
                <c:pt idx="1642">
                  <c:v>331.67500000000001</c:v>
                </c:pt>
                <c:pt idx="1643">
                  <c:v>331.82499999999999</c:v>
                </c:pt>
                <c:pt idx="1644">
                  <c:v>332.02499999999998</c:v>
                </c:pt>
                <c:pt idx="1645">
                  <c:v>332.17500000000001</c:v>
                </c:pt>
                <c:pt idx="1646">
                  <c:v>332.375</c:v>
                </c:pt>
                <c:pt idx="1647">
                  <c:v>332.52499999999998</c:v>
                </c:pt>
                <c:pt idx="1648">
                  <c:v>332.67500000000001</c:v>
                </c:pt>
                <c:pt idx="1649">
                  <c:v>332.82499999999999</c:v>
                </c:pt>
                <c:pt idx="1650">
                  <c:v>333.02499999999998</c:v>
                </c:pt>
                <c:pt idx="1651">
                  <c:v>333.125</c:v>
                </c:pt>
                <c:pt idx="1652">
                  <c:v>333.375</c:v>
                </c:pt>
                <c:pt idx="1653">
                  <c:v>333.47500000000002</c:v>
                </c:pt>
                <c:pt idx="1654">
                  <c:v>333.67500000000001</c:v>
                </c:pt>
                <c:pt idx="1655">
                  <c:v>333.82499999999999</c:v>
                </c:pt>
                <c:pt idx="1656">
                  <c:v>334.02499999999998</c:v>
                </c:pt>
                <c:pt idx="1657">
                  <c:v>334.125</c:v>
                </c:pt>
                <c:pt idx="1658">
                  <c:v>334.32499999999999</c:v>
                </c:pt>
                <c:pt idx="1659">
                  <c:v>334.47500000000002</c:v>
                </c:pt>
                <c:pt idx="1660">
                  <c:v>334.67500000000001</c:v>
                </c:pt>
                <c:pt idx="1661">
                  <c:v>334.82499999999999</c:v>
                </c:pt>
                <c:pt idx="1662">
                  <c:v>335.02499999999998</c:v>
                </c:pt>
                <c:pt idx="1663">
                  <c:v>335.125</c:v>
                </c:pt>
                <c:pt idx="1664">
                  <c:v>335.32499999999999</c:v>
                </c:pt>
                <c:pt idx="1665">
                  <c:v>335.42500000000001</c:v>
                </c:pt>
                <c:pt idx="1666">
                  <c:v>335.67500000000001</c:v>
                </c:pt>
                <c:pt idx="1667">
                  <c:v>335.77499999999998</c:v>
                </c:pt>
                <c:pt idx="1668">
                  <c:v>335.97500000000002</c:v>
                </c:pt>
                <c:pt idx="1669">
                  <c:v>336.125</c:v>
                </c:pt>
                <c:pt idx="1670">
                  <c:v>336.32499999999999</c:v>
                </c:pt>
                <c:pt idx="1671">
                  <c:v>336.42500000000001</c:v>
                </c:pt>
                <c:pt idx="1672">
                  <c:v>336.625</c:v>
                </c:pt>
                <c:pt idx="1673">
                  <c:v>336.77499999999998</c:v>
                </c:pt>
                <c:pt idx="1674">
                  <c:v>336.92500000000001</c:v>
                </c:pt>
                <c:pt idx="1675">
                  <c:v>337.07499999999999</c:v>
                </c:pt>
                <c:pt idx="1676">
                  <c:v>337.22500000000002</c:v>
                </c:pt>
                <c:pt idx="1677">
                  <c:v>337.42500000000001</c:v>
                </c:pt>
                <c:pt idx="1678">
                  <c:v>337.57499999999999</c:v>
                </c:pt>
                <c:pt idx="1679">
                  <c:v>337.72500000000002</c:v>
                </c:pt>
                <c:pt idx="1680">
                  <c:v>337.92500000000001</c:v>
                </c:pt>
                <c:pt idx="1681">
                  <c:v>338.02499999999998</c:v>
                </c:pt>
                <c:pt idx="1682">
                  <c:v>338.27499999999998</c:v>
                </c:pt>
                <c:pt idx="1683">
                  <c:v>338.375</c:v>
                </c:pt>
                <c:pt idx="1684">
                  <c:v>338.57499999999999</c:v>
                </c:pt>
                <c:pt idx="1685">
                  <c:v>338.67500000000001</c:v>
                </c:pt>
                <c:pt idx="1686">
                  <c:v>338.92500000000001</c:v>
                </c:pt>
                <c:pt idx="1687">
                  <c:v>339.02499999999998</c:v>
                </c:pt>
                <c:pt idx="1688">
                  <c:v>339.22500000000002</c:v>
                </c:pt>
                <c:pt idx="1689">
                  <c:v>339.375</c:v>
                </c:pt>
                <c:pt idx="1690">
                  <c:v>339.57499999999999</c:v>
                </c:pt>
                <c:pt idx="1691">
                  <c:v>339.67500000000001</c:v>
                </c:pt>
                <c:pt idx="1692">
                  <c:v>339.875</c:v>
                </c:pt>
                <c:pt idx="1693">
                  <c:v>339.97500000000002</c:v>
                </c:pt>
                <c:pt idx="1694">
                  <c:v>340.22500000000002</c:v>
                </c:pt>
                <c:pt idx="1695">
                  <c:v>340.32499999999999</c:v>
                </c:pt>
                <c:pt idx="1696">
                  <c:v>340.52499999999998</c:v>
                </c:pt>
                <c:pt idx="1697">
                  <c:v>340.67500000000001</c:v>
                </c:pt>
                <c:pt idx="1698">
                  <c:v>340.875</c:v>
                </c:pt>
                <c:pt idx="1699">
                  <c:v>341.02499999999998</c:v>
                </c:pt>
                <c:pt idx="1700">
                  <c:v>341.22500000000002</c:v>
                </c:pt>
                <c:pt idx="1701">
                  <c:v>341.32499999999999</c:v>
                </c:pt>
                <c:pt idx="1702">
                  <c:v>341.57499999999999</c:v>
                </c:pt>
                <c:pt idx="1703">
                  <c:v>341.67500000000001</c:v>
                </c:pt>
                <c:pt idx="1704">
                  <c:v>341.875</c:v>
                </c:pt>
                <c:pt idx="1705">
                  <c:v>341.97500000000002</c:v>
                </c:pt>
                <c:pt idx="1706">
                  <c:v>342.22500000000002</c:v>
                </c:pt>
                <c:pt idx="1707">
                  <c:v>342.32499999999999</c:v>
                </c:pt>
                <c:pt idx="1708">
                  <c:v>342.52499999999998</c:v>
                </c:pt>
                <c:pt idx="1709">
                  <c:v>342.625</c:v>
                </c:pt>
                <c:pt idx="1710">
                  <c:v>342.875</c:v>
                </c:pt>
                <c:pt idx="1711">
                  <c:v>342.97500000000002</c:v>
                </c:pt>
                <c:pt idx="1712">
                  <c:v>343.17500000000001</c:v>
                </c:pt>
                <c:pt idx="1713">
                  <c:v>343.27499999999998</c:v>
                </c:pt>
                <c:pt idx="1714">
                  <c:v>343.52499999999998</c:v>
                </c:pt>
                <c:pt idx="1715">
                  <c:v>343.625</c:v>
                </c:pt>
                <c:pt idx="1716">
                  <c:v>343.82499999999999</c:v>
                </c:pt>
                <c:pt idx="1717">
                  <c:v>343.97500000000002</c:v>
                </c:pt>
                <c:pt idx="1718">
                  <c:v>344.125</c:v>
                </c:pt>
                <c:pt idx="1719">
                  <c:v>344.27499999999998</c:v>
                </c:pt>
                <c:pt idx="1720">
                  <c:v>344.47500000000002</c:v>
                </c:pt>
                <c:pt idx="1721">
                  <c:v>344.625</c:v>
                </c:pt>
                <c:pt idx="1722">
                  <c:v>344.77499999999998</c:v>
                </c:pt>
                <c:pt idx="1723">
                  <c:v>344.92500000000001</c:v>
                </c:pt>
                <c:pt idx="1724">
                  <c:v>345.125</c:v>
                </c:pt>
                <c:pt idx="1725">
                  <c:v>345.27499999999998</c:v>
                </c:pt>
                <c:pt idx="1726">
                  <c:v>345.42500000000001</c:v>
                </c:pt>
                <c:pt idx="1727">
                  <c:v>345.57499999999999</c:v>
                </c:pt>
                <c:pt idx="1728">
                  <c:v>345.77499999999998</c:v>
                </c:pt>
                <c:pt idx="1729">
                  <c:v>345.92500000000001</c:v>
                </c:pt>
                <c:pt idx="1730">
                  <c:v>346.125</c:v>
                </c:pt>
                <c:pt idx="1731">
                  <c:v>346.22500000000002</c:v>
                </c:pt>
                <c:pt idx="1732">
                  <c:v>346.42500000000001</c:v>
                </c:pt>
                <c:pt idx="1733">
                  <c:v>346.57499999999999</c:v>
                </c:pt>
                <c:pt idx="1734">
                  <c:v>346.77499999999998</c:v>
                </c:pt>
                <c:pt idx="1735">
                  <c:v>346.875</c:v>
                </c:pt>
                <c:pt idx="1736">
                  <c:v>347.125</c:v>
                </c:pt>
                <c:pt idx="1737">
                  <c:v>347.17500000000001</c:v>
                </c:pt>
                <c:pt idx="1738">
                  <c:v>347.42500000000001</c:v>
                </c:pt>
                <c:pt idx="1739">
                  <c:v>347.57499999999999</c:v>
                </c:pt>
                <c:pt idx="1740">
                  <c:v>347.77499999999998</c:v>
                </c:pt>
                <c:pt idx="1741">
                  <c:v>347.875</c:v>
                </c:pt>
                <c:pt idx="1742">
                  <c:v>348.125</c:v>
                </c:pt>
                <c:pt idx="1743">
                  <c:v>348.22500000000002</c:v>
                </c:pt>
                <c:pt idx="1744">
                  <c:v>348.42500000000001</c:v>
                </c:pt>
                <c:pt idx="1745">
                  <c:v>348.57499999999999</c:v>
                </c:pt>
                <c:pt idx="1746">
                  <c:v>348.77499999999998</c:v>
                </c:pt>
                <c:pt idx="1747">
                  <c:v>348.875</c:v>
                </c:pt>
                <c:pt idx="1748">
                  <c:v>349.125</c:v>
                </c:pt>
                <c:pt idx="1749">
                  <c:v>349.22500000000002</c:v>
                </c:pt>
                <c:pt idx="1750">
                  <c:v>349.375</c:v>
                </c:pt>
                <c:pt idx="1751">
                  <c:v>349.57499999999999</c:v>
                </c:pt>
                <c:pt idx="1752">
                  <c:v>349.72500000000002</c:v>
                </c:pt>
                <c:pt idx="1753">
                  <c:v>349.92500000000001</c:v>
                </c:pt>
                <c:pt idx="1754">
                  <c:v>350.07499999999999</c:v>
                </c:pt>
                <c:pt idx="1755">
                  <c:v>350.22500000000002</c:v>
                </c:pt>
                <c:pt idx="1756">
                  <c:v>350.42500000000001</c:v>
                </c:pt>
                <c:pt idx="1757">
                  <c:v>350.57499999999999</c:v>
                </c:pt>
                <c:pt idx="1758">
                  <c:v>350.67500000000001</c:v>
                </c:pt>
                <c:pt idx="1759">
                  <c:v>350.875</c:v>
                </c:pt>
                <c:pt idx="1760">
                  <c:v>351.07499999999999</c:v>
                </c:pt>
                <c:pt idx="1761">
                  <c:v>351.22500000000002</c:v>
                </c:pt>
                <c:pt idx="1762">
                  <c:v>351.375</c:v>
                </c:pt>
                <c:pt idx="1763">
                  <c:v>351.52499999999998</c:v>
                </c:pt>
                <c:pt idx="1764">
                  <c:v>351.67500000000001</c:v>
                </c:pt>
                <c:pt idx="1765">
                  <c:v>351.875</c:v>
                </c:pt>
                <c:pt idx="1766">
                  <c:v>352.02499999999998</c:v>
                </c:pt>
                <c:pt idx="1767">
                  <c:v>352.17500000000001</c:v>
                </c:pt>
                <c:pt idx="1768">
                  <c:v>352.27499999999998</c:v>
                </c:pt>
                <c:pt idx="1769">
                  <c:v>352.52499999999998</c:v>
                </c:pt>
                <c:pt idx="1770">
                  <c:v>352.67500000000001</c:v>
                </c:pt>
                <c:pt idx="1771">
                  <c:v>352.82499999999999</c:v>
                </c:pt>
                <c:pt idx="1772">
                  <c:v>352.97500000000002</c:v>
                </c:pt>
                <c:pt idx="1773">
                  <c:v>353.17500000000001</c:v>
                </c:pt>
                <c:pt idx="1774">
                  <c:v>353.32499999999999</c:v>
                </c:pt>
                <c:pt idx="1775">
                  <c:v>353.52499999999998</c:v>
                </c:pt>
                <c:pt idx="1776">
                  <c:v>353.625</c:v>
                </c:pt>
                <c:pt idx="1777">
                  <c:v>353.875</c:v>
                </c:pt>
                <c:pt idx="1778">
                  <c:v>354.02499999999998</c:v>
                </c:pt>
                <c:pt idx="1779">
                  <c:v>354.17500000000001</c:v>
                </c:pt>
                <c:pt idx="1780">
                  <c:v>354.32499999999999</c:v>
                </c:pt>
                <c:pt idx="1781">
                  <c:v>354.52499999999998</c:v>
                </c:pt>
                <c:pt idx="1782">
                  <c:v>354.67500000000001</c:v>
                </c:pt>
                <c:pt idx="1783">
                  <c:v>354.82499999999999</c:v>
                </c:pt>
                <c:pt idx="1784">
                  <c:v>354.97500000000002</c:v>
                </c:pt>
                <c:pt idx="1785">
                  <c:v>355.17500000000001</c:v>
                </c:pt>
                <c:pt idx="1786">
                  <c:v>355.32499999999999</c:v>
                </c:pt>
                <c:pt idx="1787">
                  <c:v>355.57499999999999</c:v>
                </c:pt>
                <c:pt idx="1788">
                  <c:v>355.67500000000001</c:v>
                </c:pt>
                <c:pt idx="1789">
                  <c:v>355.875</c:v>
                </c:pt>
                <c:pt idx="1790">
                  <c:v>356.02499999999998</c:v>
                </c:pt>
                <c:pt idx="1791">
                  <c:v>356.17500000000001</c:v>
                </c:pt>
                <c:pt idx="1792">
                  <c:v>356.375</c:v>
                </c:pt>
                <c:pt idx="1793">
                  <c:v>356.52499999999998</c:v>
                </c:pt>
                <c:pt idx="1794">
                  <c:v>356.67500000000001</c:v>
                </c:pt>
                <c:pt idx="1795">
                  <c:v>356.82499999999999</c:v>
                </c:pt>
                <c:pt idx="1796">
                  <c:v>357.02499999999998</c:v>
                </c:pt>
                <c:pt idx="1797">
                  <c:v>357.17500000000001</c:v>
                </c:pt>
                <c:pt idx="1798">
                  <c:v>357.32499999999999</c:v>
                </c:pt>
                <c:pt idx="1799">
                  <c:v>357.47500000000002</c:v>
                </c:pt>
                <c:pt idx="1800">
                  <c:v>357.67500000000001</c:v>
                </c:pt>
                <c:pt idx="1801">
                  <c:v>357.82499999999999</c:v>
                </c:pt>
                <c:pt idx="1802">
                  <c:v>358.02499999999998</c:v>
                </c:pt>
                <c:pt idx="1803">
                  <c:v>358.125</c:v>
                </c:pt>
                <c:pt idx="1804">
                  <c:v>358.375</c:v>
                </c:pt>
                <c:pt idx="1805">
                  <c:v>358.47500000000002</c:v>
                </c:pt>
                <c:pt idx="1806">
                  <c:v>358.67500000000001</c:v>
                </c:pt>
                <c:pt idx="1807">
                  <c:v>358.82499999999999</c:v>
                </c:pt>
                <c:pt idx="1808">
                  <c:v>359.02499999999998</c:v>
                </c:pt>
                <c:pt idx="1809">
                  <c:v>359.125</c:v>
                </c:pt>
                <c:pt idx="1810">
                  <c:v>359.32499999999999</c:v>
                </c:pt>
                <c:pt idx="1811">
                  <c:v>359.47500000000002</c:v>
                </c:pt>
                <c:pt idx="1812">
                  <c:v>359.625</c:v>
                </c:pt>
                <c:pt idx="1813">
                  <c:v>359.77499999999998</c:v>
                </c:pt>
                <c:pt idx="1814">
                  <c:v>359.97500000000002</c:v>
                </c:pt>
                <c:pt idx="1815">
                  <c:v>360.125</c:v>
                </c:pt>
                <c:pt idx="1816">
                  <c:v>360.32499999999999</c:v>
                </c:pt>
                <c:pt idx="1817">
                  <c:v>360.52499999999998</c:v>
                </c:pt>
                <c:pt idx="1818">
                  <c:v>360.67500000000001</c:v>
                </c:pt>
                <c:pt idx="1819">
                  <c:v>360.82499999999999</c:v>
                </c:pt>
                <c:pt idx="1820">
                  <c:v>361.02499999999998</c:v>
                </c:pt>
                <c:pt idx="1821">
                  <c:v>361.17500000000001</c:v>
                </c:pt>
                <c:pt idx="1822">
                  <c:v>361.32499999999999</c:v>
                </c:pt>
                <c:pt idx="1823">
                  <c:v>361.47500000000002</c:v>
                </c:pt>
                <c:pt idx="1824">
                  <c:v>361.67500000000001</c:v>
                </c:pt>
                <c:pt idx="1825">
                  <c:v>361.82499999999999</c:v>
                </c:pt>
                <c:pt idx="1826">
                  <c:v>361.97500000000002</c:v>
                </c:pt>
                <c:pt idx="1827">
                  <c:v>362.125</c:v>
                </c:pt>
                <c:pt idx="1828">
                  <c:v>362.32499999999999</c:v>
                </c:pt>
                <c:pt idx="1829">
                  <c:v>362.47500000000002</c:v>
                </c:pt>
                <c:pt idx="1830">
                  <c:v>362.625</c:v>
                </c:pt>
                <c:pt idx="1831">
                  <c:v>362.82499999999999</c:v>
                </c:pt>
                <c:pt idx="1832">
                  <c:v>363.02499999999998</c:v>
                </c:pt>
                <c:pt idx="1833">
                  <c:v>363.17500000000001</c:v>
                </c:pt>
                <c:pt idx="1834">
                  <c:v>363.32499999999999</c:v>
                </c:pt>
                <c:pt idx="1835">
                  <c:v>363.47500000000002</c:v>
                </c:pt>
                <c:pt idx="1836">
                  <c:v>363.67500000000001</c:v>
                </c:pt>
                <c:pt idx="1837">
                  <c:v>363.82499999999999</c:v>
                </c:pt>
                <c:pt idx="1838">
                  <c:v>364.02499999999998</c:v>
                </c:pt>
                <c:pt idx="1839">
                  <c:v>364.17500000000001</c:v>
                </c:pt>
                <c:pt idx="1840">
                  <c:v>364.32499999999999</c:v>
                </c:pt>
                <c:pt idx="1841">
                  <c:v>364.52499999999998</c:v>
                </c:pt>
                <c:pt idx="1842">
                  <c:v>364.72500000000002</c:v>
                </c:pt>
                <c:pt idx="1843">
                  <c:v>364.875</c:v>
                </c:pt>
                <c:pt idx="1844">
                  <c:v>365.02499999999998</c:v>
                </c:pt>
                <c:pt idx="1845">
                  <c:v>365.22500000000002</c:v>
                </c:pt>
                <c:pt idx="1846">
                  <c:v>365.32499999999999</c:v>
                </c:pt>
                <c:pt idx="1847">
                  <c:v>365.52499999999998</c:v>
                </c:pt>
                <c:pt idx="1848">
                  <c:v>365.67500000000001</c:v>
                </c:pt>
                <c:pt idx="1849">
                  <c:v>365.875</c:v>
                </c:pt>
                <c:pt idx="1850">
                  <c:v>366.02499999999998</c:v>
                </c:pt>
                <c:pt idx="1851">
                  <c:v>366.22500000000002</c:v>
                </c:pt>
                <c:pt idx="1852">
                  <c:v>366.375</c:v>
                </c:pt>
                <c:pt idx="1853">
                  <c:v>366.57499999999999</c:v>
                </c:pt>
                <c:pt idx="1854">
                  <c:v>366.67500000000001</c:v>
                </c:pt>
                <c:pt idx="1855">
                  <c:v>366.875</c:v>
                </c:pt>
                <c:pt idx="1856">
                  <c:v>366.97500000000002</c:v>
                </c:pt>
                <c:pt idx="1857">
                  <c:v>367.17500000000001</c:v>
                </c:pt>
                <c:pt idx="1858">
                  <c:v>367.375</c:v>
                </c:pt>
                <c:pt idx="1859">
                  <c:v>367.57499999999999</c:v>
                </c:pt>
                <c:pt idx="1860">
                  <c:v>367.67500000000001</c:v>
                </c:pt>
                <c:pt idx="1861">
                  <c:v>367.92500000000001</c:v>
                </c:pt>
                <c:pt idx="1862">
                  <c:v>368.02499999999998</c:v>
                </c:pt>
                <c:pt idx="1863">
                  <c:v>368.22500000000002</c:v>
                </c:pt>
                <c:pt idx="1864">
                  <c:v>368.375</c:v>
                </c:pt>
                <c:pt idx="1865">
                  <c:v>368.57499999999999</c:v>
                </c:pt>
                <c:pt idx="1866">
                  <c:v>368.67500000000001</c:v>
                </c:pt>
                <c:pt idx="1867">
                  <c:v>368.92500000000001</c:v>
                </c:pt>
                <c:pt idx="1868">
                  <c:v>369.02499999999998</c:v>
                </c:pt>
                <c:pt idx="1869">
                  <c:v>369.22500000000002</c:v>
                </c:pt>
                <c:pt idx="1870">
                  <c:v>369.32499999999999</c:v>
                </c:pt>
                <c:pt idx="1871">
                  <c:v>369.52499999999998</c:v>
                </c:pt>
                <c:pt idx="1872">
                  <c:v>369.67500000000001</c:v>
                </c:pt>
                <c:pt idx="1873">
                  <c:v>369.875</c:v>
                </c:pt>
                <c:pt idx="1874">
                  <c:v>369.97500000000002</c:v>
                </c:pt>
                <c:pt idx="1875">
                  <c:v>370.22500000000002</c:v>
                </c:pt>
                <c:pt idx="1876">
                  <c:v>370.32499999999999</c:v>
                </c:pt>
                <c:pt idx="1877">
                  <c:v>370.57499999999999</c:v>
                </c:pt>
                <c:pt idx="1878">
                  <c:v>370.625</c:v>
                </c:pt>
                <c:pt idx="1879">
                  <c:v>370.875</c:v>
                </c:pt>
                <c:pt idx="1880">
                  <c:v>370.97500000000002</c:v>
                </c:pt>
                <c:pt idx="1881">
                  <c:v>371.17500000000001</c:v>
                </c:pt>
                <c:pt idx="1882">
                  <c:v>371.32499999999999</c:v>
                </c:pt>
                <c:pt idx="1883">
                  <c:v>371.47500000000002</c:v>
                </c:pt>
                <c:pt idx="1884">
                  <c:v>371.67500000000001</c:v>
                </c:pt>
                <c:pt idx="1885">
                  <c:v>371.875</c:v>
                </c:pt>
                <c:pt idx="1886">
                  <c:v>371.97500000000002</c:v>
                </c:pt>
                <c:pt idx="1887">
                  <c:v>372.17500000000001</c:v>
                </c:pt>
                <c:pt idx="1888">
                  <c:v>372.32499999999999</c:v>
                </c:pt>
                <c:pt idx="1889">
                  <c:v>372.47500000000002</c:v>
                </c:pt>
                <c:pt idx="1890">
                  <c:v>372.67500000000001</c:v>
                </c:pt>
                <c:pt idx="1891">
                  <c:v>372.82499999999999</c:v>
                </c:pt>
                <c:pt idx="1892">
                  <c:v>373.02499999999998</c:v>
                </c:pt>
                <c:pt idx="1893">
                  <c:v>373.125</c:v>
                </c:pt>
                <c:pt idx="1894">
                  <c:v>373.32499999999999</c:v>
                </c:pt>
                <c:pt idx="1895">
                  <c:v>373.47500000000002</c:v>
                </c:pt>
                <c:pt idx="1896">
                  <c:v>373.72500000000002</c:v>
                </c:pt>
                <c:pt idx="1897">
                  <c:v>373.82499999999999</c:v>
                </c:pt>
                <c:pt idx="1898">
                  <c:v>374.02499999999998</c:v>
                </c:pt>
                <c:pt idx="1899">
                  <c:v>374.17500000000001</c:v>
                </c:pt>
                <c:pt idx="1900">
                  <c:v>374.375</c:v>
                </c:pt>
                <c:pt idx="1901">
                  <c:v>374.47500000000002</c:v>
                </c:pt>
                <c:pt idx="1902">
                  <c:v>374.72500000000002</c:v>
                </c:pt>
                <c:pt idx="1903">
                  <c:v>374.82499999999999</c:v>
                </c:pt>
                <c:pt idx="1904">
                  <c:v>375.02499999999998</c:v>
                </c:pt>
                <c:pt idx="1905">
                  <c:v>375.17500000000001</c:v>
                </c:pt>
                <c:pt idx="1906">
                  <c:v>375.32499999999999</c:v>
                </c:pt>
                <c:pt idx="1907">
                  <c:v>375.52499999999998</c:v>
                </c:pt>
                <c:pt idx="1908">
                  <c:v>375.67500000000001</c:v>
                </c:pt>
                <c:pt idx="1909">
                  <c:v>375.82499999999999</c:v>
                </c:pt>
                <c:pt idx="1910">
                  <c:v>375.97500000000002</c:v>
                </c:pt>
                <c:pt idx="1911">
                  <c:v>376.17500000000001</c:v>
                </c:pt>
                <c:pt idx="1912">
                  <c:v>376.32499999999999</c:v>
                </c:pt>
                <c:pt idx="1913">
                  <c:v>376.52499999999998</c:v>
                </c:pt>
                <c:pt idx="1914">
                  <c:v>376.67500000000001</c:v>
                </c:pt>
                <c:pt idx="1915">
                  <c:v>376.875</c:v>
                </c:pt>
                <c:pt idx="1916">
                  <c:v>376.97500000000002</c:v>
                </c:pt>
                <c:pt idx="1917">
                  <c:v>377.17500000000001</c:v>
                </c:pt>
                <c:pt idx="1918">
                  <c:v>377.27499999999998</c:v>
                </c:pt>
                <c:pt idx="1919">
                  <c:v>377.52499999999998</c:v>
                </c:pt>
                <c:pt idx="1920">
                  <c:v>377.67500000000001</c:v>
                </c:pt>
                <c:pt idx="1921">
                  <c:v>377.875</c:v>
                </c:pt>
                <c:pt idx="1922">
                  <c:v>377.97500000000002</c:v>
                </c:pt>
                <c:pt idx="1923">
                  <c:v>378.22500000000002</c:v>
                </c:pt>
                <c:pt idx="1924">
                  <c:v>378.32499999999999</c:v>
                </c:pt>
                <c:pt idx="1925">
                  <c:v>378.52499999999998</c:v>
                </c:pt>
                <c:pt idx="1926">
                  <c:v>378.67500000000001</c:v>
                </c:pt>
                <c:pt idx="1927">
                  <c:v>378.875</c:v>
                </c:pt>
                <c:pt idx="1928">
                  <c:v>379.02499999999998</c:v>
                </c:pt>
                <c:pt idx="1929">
                  <c:v>379.22500000000002</c:v>
                </c:pt>
                <c:pt idx="1930">
                  <c:v>379.375</c:v>
                </c:pt>
                <c:pt idx="1931">
                  <c:v>379.52499999999998</c:v>
                </c:pt>
                <c:pt idx="1932">
                  <c:v>379.67500000000001</c:v>
                </c:pt>
                <c:pt idx="1933">
                  <c:v>379.875</c:v>
                </c:pt>
                <c:pt idx="1934">
                  <c:v>380.02499999999998</c:v>
                </c:pt>
                <c:pt idx="1935">
                  <c:v>380.22500000000002</c:v>
                </c:pt>
                <c:pt idx="1936">
                  <c:v>380.375</c:v>
                </c:pt>
                <c:pt idx="1937">
                  <c:v>380.52499999999998</c:v>
                </c:pt>
                <c:pt idx="1938">
                  <c:v>380.67500000000001</c:v>
                </c:pt>
                <c:pt idx="1939">
                  <c:v>380.875</c:v>
                </c:pt>
                <c:pt idx="1940">
                  <c:v>381.02499999999998</c:v>
                </c:pt>
                <c:pt idx="1941">
                  <c:v>381.22500000000002</c:v>
                </c:pt>
                <c:pt idx="1942">
                  <c:v>381.32499999999999</c:v>
                </c:pt>
                <c:pt idx="1943">
                  <c:v>381.52499999999998</c:v>
                </c:pt>
                <c:pt idx="1944">
                  <c:v>381.67500000000001</c:v>
                </c:pt>
                <c:pt idx="1945">
                  <c:v>381.875</c:v>
                </c:pt>
                <c:pt idx="1946">
                  <c:v>382.02499999999998</c:v>
                </c:pt>
                <c:pt idx="1947">
                  <c:v>382.22500000000002</c:v>
                </c:pt>
                <c:pt idx="1948">
                  <c:v>382.32499999999999</c:v>
                </c:pt>
                <c:pt idx="1949">
                  <c:v>382.52499999999998</c:v>
                </c:pt>
                <c:pt idx="1950">
                  <c:v>382.67500000000001</c:v>
                </c:pt>
                <c:pt idx="1951">
                  <c:v>382.875</c:v>
                </c:pt>
                <c:pt idx="1952">
                  <c:v>383.02499999999998</c:v>
                </c:pt>
                <c:pt idx="1953">
                  <c:v>383.22500000000002</c:v>
                </c:pt>
                <c:pt idx="1954">
                  <c:v>383.32499999999999</c:v>
                </c:pt>
                <c:pt idx="1955">
                  <c:v>383.52499999999998</c:v>
                </c:pt>
                <c:pt idx="1956">
                  <c:v>383.67500000000001</c:v>
                </c:pt>
                <c:pt idx="1957">
                  <c:v>383.875</c:v>
                </c:pt>
                <c:pt idx="1958">
                  <c:v>384.02499999999998</c:v>
                </c:pt>
                <c:pt idx="1959">
                  <c:v>384.22500000000002</c:v>
                </c:pt>
                <c:pt idx="1960">
                  <c:v>384.32499999999999</c:v>
                </c:pt>
                <c:pt idx="1961">
                  <c:v>384.52499999999998</c:v>
                </c:pt>
                <c:pt idx="1962">
                  <c:v>384.72500000000002</c:v>
                </c:pt>
                <c:pt idx="1963">
                  <c:v>384.92500000000001</c:v>
                </c:pt>
                <c:pt idx="1964">
                  <c:v>385.02499999999998</c:v>
                </c:pt>
                <c:pt idx="1965">
                  <c:v>385.22500000000002</c:v>
                </c:pt>
                <c:pt idx="1966">
                  <c:v>385.375</c:v>
                </c:pt>
                <c:pt idx="1967">
                  <c:v>385.57499999999999</c:v>
                </c:pt>
                <c:pt idx="1968">
                  <c:v>385.72500000000002</c:v>
                </c:pt>
                <c:pt idx="1969">
                  <c:v>385.92500000000001</c:v>
                </c:pt>
                <c:pt idx="1970">
                  <c:v>386.02499999999998</c:v>
                </c:pt>
                <c:pt idx="1971">
                  <c:v>386.22500000000002</c:v>
                </c:pt>
                <c:pt idx="1972">
                  <c:v>386.375</c:v>
                </c:pt>
                <c:pt idx="1973">
                  <c:v>386.57499999999999</c:v>
                </c:pt>
                <c:pt idx="1974">
                  <c:v>386.72500000000002</c:v>
                </c:pt>
                <c:pt idx="1975">
                  <c:v>386.875</c:v>
                </c:pt>
                <c:pt idx="1976">
                  <c:v>387.07499999999999</c:v>
                </c:pt>
                <c:pt idx="1977">
                  <c:v>387.22500000000002</c:v>
                </c:pt>
                <c:pt idx="1978">
                  <c:v>387.375</c:v>
                </c:pt>
                <c:pt idx="1979">
                  <c:v>387.57499999999999</c:v>
                </c:pt>
                <c:pt idx="1980">
                  <c:v>387.72500000000002</c:v>
                </c:pt>
                <c:pt idx="1981">
                  <c:v>387.875</c:v>
                </c:pt>
                <c:pt idx="1982">
                  <c:v>388.07499999999999</c:v>
                </c:pt>
                <c:pt idx="1983">
                  <c:v>388.27499999999998</c:v>
                </c:pt>
                <c:pt idx="1984">
                  <c:v>388.42500000000001</c:v>
                </c:pt>
                <c:pt idx="1985">
                  <c:v>388.57499999999999</c:v>
                </c:pt>
                <c:pt idx="1986">
                  <c:v>388.72500000000002</c:v>
                </c:pt>
                <c:pt idx="1987">
                  <c:v>388.97500000000002</c:v>
                </c:pt>
                <c:pt idx="1988">
                  <c:v>389.07499999999999</c:v>
                </c:pt>
                <c:pt idx="1989">
                  <c:v>389.27499999999998</c:v>
                </c:pt>
                <c:pt idx="1990">
                  <c:v>389.42500000000001</c:v>
                </c:pt>
                <c:pt idx="1991">
                  <c:v>389.625</c:v>
                </c:pt>
                <c:pt idx="1992">
                  <c:v>389.77499999999998</c:v>
                </c:pt>
                <c:pt idx="1993">
                  <c:v>389.97500000000002</c:v>
                </c:pt>
                <c:pt idx="1994">
                  <c:v>390.125</c:v>
                </c:pt>
                <c:pt idx="1995">
                  <c:v>390.27499999999998</c:v>
                </c:pt>
                <c:pt idx="1996">
                  <c:v>390.42500000000001</c:v>
                </c:pt>
                <c:pt idx="1997">
                  <c:v>390.625</c:v>
                </c:pt>
                <c:pt idx="1998">
                  <c:v>390.82499999999999</c:v>
                </c:pt>
                <c:pt idx="1999">
                  <c:v>390.97500000000002</c:v>
                </c:pt>
                <c:pt idx="2000">
                  <c:v>391.125</c:v>
                </c:pt>
                <c:pt idx="2001">
                  <c:v>391.27499999999998</c:v>
                </c:pt>
                <c:pt idx="2002">
                  <c:v>391.47500000000002</c:v>
                </c:pt>
                <c:pt idx="2003">
                  <c:v>391.625</c:v>
                </c:pt>
                <c:pt idx="2004">
                  <c:v>391.82499999999999</c:v>
                </c:pt>
                <c:pt idx="2005">
                  <c:v>391.97500000000002</c:v>
                </c:pt>
                <c:pt idx="2006">
                  <c:v>392.125</c:v>
                </c:pt>
                <c:pt idx="2007">
                  <c:v>392.27499999999998</c:v>
                </c:pt>
                <c:pt idx="2008">
                  <c:v>392.47500000000002</c:v>
                </c:pt>
                <c:pt idx="2009">
                  <c:v>392.625</c:v>
                </c:pt>
                <c:pt idx="2010">
                  <c:v>392.82499999999999</c:v>
                </c:pt>
                <c:pt idx="2011">
                  <c:v>392.97500000000002</c:v>
                </c:pt>
                <c:pt idx="2012">
                  <c:v>393.125</c:v>
                </c:pt>
                <c:pt idx="2013">
                  <c:v>393.32499999999999</c:v>
                </c:pt>
                <c:pt idx="2014">
                  <c:v>393.52499999999998</c:v>
                </c:pt>
                <c:pt idx="2015">
                  <c:v>393.625</c:v>
                </c:pt>
                <c:pt idx="2016">
                  <c:v>393.82499999999999</c:v>
                </c:pt>
                <c:pt idx="2017">
                  <c:v>393.97500000000002</c:v>
                </c:pt>
                <c:pt idx="2018">
                  <c:v>394.22500000000002</c:v>
                </c:pt>
                <c:pt idx="2019">
                  <c:v>394.32499999999999</c:v>
                </c:pt>
                <c:pt idx="2020">
                  <c:v>394.52499999999998</c:v>
                </c:pt>
                <c:pt idx="2021">
                  <c:v>394.67500000000001</c:v>
                </c:pt>
                <c:pt idx="2022">
                  <c:v>394.82499999999999</c:v>
                </c:pt>
                <c:pt idx="2023">
                  <c:v>394.97500000000002</c:v>
                </c:pt>
                <c:pt idx="2024">
                  <c:v>395.17500000000001</c:v>
                </c:pt>
                <c:pt idx="2025">
                  <c:v>395.32499999999999</c:v>
                </c:pt>
                <c:pt idx="2026">
                  <c:v>395.52499999999998</c:v>
                </c:pt>
                <c:pt idx="2027">
                  <c:v>395.67500000000001</c:v>
                </c:pt>
                <c:pt idx="2028">
                  <c:v>395.875</c:v>
                </c:pt>
                <c:pt idx="2029">
                  <c:v>395.97500000000002</c:v>
                </c:pt>
                <c:pt idx="2030">
                  <c:v>396.22500000000002</c:v>
                </c:pt>
                <c:pt idx="2031">
                  <c:v>396.32499999999999</c:v>
                </c:pt>
                <c:pt idx="2032">
                  <c:v>396.52499999999998</c:v>
                </c:pt>
                <c:pt idx="2033">
                  <c:v>396.67500000000001</c:v>
                </c:pt>
                <c:pt idx="2034">
                  <c:v>396.875</c:v>
                </c:pt>
                <c:pt idx="2035">
                  <c:v>397.02499999999998</c:v>
                </c:pt>
                <c:pt idx="2036">
                  <c:v>397.22500000000002</c:v>
                </c:pt>
                <c:pt idx="2037">
                  <c:v>397.32499999999999</c:v>
                </c:pt>
                <c:pt idx="2038">
                  <c:v>397.57499999999999</c:v>
                </c:pt>
                <c:pt idx="2039">
                  <c:v>397.67500000000001</c:v>
                </c:pt>
                <c:pt idx="2040">
                  <c:v>397.92500000000001</c:v>
                </c:pt>
                <c:pt idx="2041">
                  <c:v>398.07499999999999</c:v>
                </c:pt>
                <c:pt idx="2042">
                  <c:v>398.22500000000002</c:v>
                </c:pt>
                <c:pt idx="2043">
                  <c:v>398.375</c:v>
                </c:pt>
                <c:pt idx="2044">
                  <c:v>398.57499999999999</c:v>
                </c:pt>
                <c:pt idx="2045">
                  <c:v>398.72500000000002</c:v>
                </c:pt>
                <c:pt idx="2046">
                  <c:v>398.875</c:v>
                </c:pt>
                <c:pt idx="2047">
                  <c:v>399.02499999999998</c:v>
                </c:pt>
                <c:pt idx="2048">
                  <c:v>399.27499999999998</c:v>
                </c:pt>
                <c:pt idx="2049">
                  <c:v>399.375</c:v>
                </c:pt>
                <c:pt idx="2050">
                  <c:v>399.57499999999999</c:v>
                </c:pt>
                <c:pt idx="2051">
                  <c:v>399.72500000000002</c:v>
                </c:pt>
                <c:pt idx="2052">
                  <c:v>399.92500000000001</c:v>
                </c:pt>
                <c:pt idx="2053">
                  <c:v>400.07499999999999</c:v>
                </c:pt>
                <c:pt idx="2054">
                  <c:v>400.22500000000002</c:v>
                </c:pt>
                <c:pt idx="2055">
                  <c:v>400.375</c:v>
                </c:pt>
                <c:pt idx="2056">
                  <c:v>400.57499999999999</c:v>
                </c:pt>
                <c:pt idx="2057">
                  <c:v>400.72500000000002</c:v>
                </c:pt>
                <c:pt idx="2058">
                  <c:v>400.92500000000001</c:v>
                </c:pt>
                <c:pt idx="2059">
                  <c:v>401.07499999999999</c:v>
                </c:pt>
                <c:pt idx="2060">
                  <c:v>401.22500000000002</c:v>
                </c:pt>
                <c:pt idx="2061">
                  <c:v>401.42500000000001</c:v>
                </c:pt>
                <c:pt idx="2062">
                  <c:v>401.625</c:v>
                </c:pt>
                <c:pt idx="2063">
                  <c:v>401.77499999999998</c:v>
                </c:pt>
                <c:pt idx="2064">
                  <c:v>401.97500000000002</c:v>
                </c:pt>
                <c:pt idx="2065">
                  <c:v>402.125</c:v>
                </c:pt>
                <c:pt idx="2066">
                  <c:v>402.27499999999998</c:v>
                </c:pt>
                <c:pt idx="2067">
                  <c:v>402.42500000000001</c:v>
                </c:pt>
                <c:pt idx="2068">
                  <c:v>402.625</c:v>
                </c:pt>
                <c:pt idx="2069">
                  <c:v>402.82499999999999</c:v>
                </c:pt>
                <c:pt idx="2070">
                  <c:v>402.97500000000002</c:v>
                </c:pt>
                <c:pt idx="2071">
                  <c:v>403.125</c:v>
                </c:pt>
                <c:pt idx="2072">
                  <c:v>403.27499999999998</c:v>
                </c:pt>
                <c:pt idx="2073">
                  <c:v>403.47500000000002</c:v>
                </c:pt>
                <c:pt idx="2074">
                  <c:v>403.625</c:v>
                </c:pt>
                <c:pt idx="2075">
                  <c:v>403.77499999999998</c:v>
                </c:pt>
                <c:pt idx="2076">
                  <c:v>403.92500000000001</c:v>
                </c:pt>
                <c:pt idx="2077">
                  <c:v>404.07499999999999</c:v>
                </c:pt>
                <c:pt idx="2078">
                  <c:v>404.32499999999999</c:v>
                </c:pt>
                <c:pt idx="2079">
                  <c:v>404.42500000000001</c:v>
                </c:pt>
                <c:pt idx="2080">
                  <c:v>404.67500000000001</c:v>
                </c:pt>
                <c:pt idx="2081">
                  <c:v>404.77499999999998</c:v>
                </c:pt>
                <c:pt idx="2082">
                  <c:v>404.97500000000002</c:v>
                </c:pt>
                <c:pt idx="2083">
                  <c:v>405.125</c:v>
                </c:pt>
                <c:pt idx="2084">
                  <c:v>405.32499999999999</c:v>
                </c:pt>
                <c:pt idx="2085">
                  <c:v>405.42500000000001</c:v>
                </c:pt>
                <c:pt idx="2086">
                  <c:v>405.67500000000001</c:v>
                </c:pt>
                <c:pt idx="2087">
                  <c:v>405.77499999999998</c:v>
                </c:pt>
                <c:pt idx="2088">
                  <c:v>405.97500000000002</c:v>
                </c:pt>
                <c:pt idx="2089">
                  <c:v>406.125</c:v>
                </c:pt>
                <c:pt idx="2090">
                  <c:v>406.375</c:v>
                </c:pt>
                <c:pt idx="2091">
                  <c:v>406.52499999999998</c:v>
                </c:pt>
                <c:pt idx="2092">
                  <c:v>406.67500000000001</c:v>
                </c:pt>
                <c:pt idx="2093">
                  <c:v>406.82499999999999</c:v>
                </c:pt>
                <c:pt idx="2094">
                  <c:v>407.02499999999998</c:v>
                </c:pt>
                <c:pt idx="2095">
                  <c:v>407.17500000000001</c:v>
                </c:pt>
                <c:pt idx="2096">
                  <c:v>407.32499999999999</c:v>
                </c:pt>
                <c:pt idx="2097">
                  <c:v>407.52499999999998</c:v>
                </c:pt>
                <c:pt idx="2098">
                  <c:v>407.72500000000002</c:v>
                </c:pt>
                <c:pt idx="2099">
                  <c:v>407.875</c:v>
                </c:pt>
                <c:pt idx="2100">
                  <c:v>408.02499999999998</c:v>
                </c:pt>
                <c:pt idx="2101">
                  <c:v>408.17500000000001</c:v>
                </c:pt>
                <c:pt idx="2102">
                  <c:v>408.375</c:v>
                </c:pt>
                <c:pt idx="2103">
                  <c:v>408.52499999999998</c:v>
                </c:pt>
                <c:pt idx="2104">
                  <c:v>408.67500000000001</c:v>
                </c:pt>
                <c:pt idx="2105">
                  <c:v>408.92500000000001</c:v>
                </c:pt>
                <c:pt idx="2106">
                  <c:v>409.02499999999998</c:v>
                </c:pt>
                <c:pt idx="2107">
                  <c:v>409.22500000000002</c:v>
                </c:pt>
                <c:pt idx="2108">
                  <c:v>409.375</c:v>
                </c:pt>
                <c:pt idx="2109">
                  <c:v>409.57499999999999</c:v>
                </c:pt>
                <c:pt idx="2110">
                  <c:v>409.67500000000001</c:v>
                </c:pt>
                <c:pt idx="2111">
                  <c:v>409.875</c:v>
                </c:pt>
                <c:pt idx="2112">
                  <c:v>410.02499999999998</c:v>
                </c:pt>
                <c:pt idx="2113">
                  <c:v>410.22500000000002</c:v>
                </c:pt>
                <c:pt idx="2114">
                  <c:v>410.375</c:v>
                </c:pt>
                <c:pt idx="2115">
                  <c:v>410.57499999999999</c:v>
                </c:pt>
                <c:pt idx="2116">
                  <c:v>410.72500000000002</c:v>
                </c:pt>
                <c:pt idx="2117">
                  <c:v>410.97500000000002</c:v>
                </c:pt>
                <c:pt idx="2118">
                  <c:v>411.07499999999999</c:v>
                </c:pt>
                <c:pt idx="2119">
                  <c:v>411.27499999999998</c:v>
                </c:pt>
                <c:pt idx="2120">
                  <c:v>411.42500000000001</c:v>
                </c:pt>
                <c:pt idx="2121">
                  <c:v>411.625</c:v>
                </c:pt>
                <c:pt idx="2122">
                  <c:v>411.72500000000002</c:v>
                </c:pt>
                <c:pt idx="2123">
                  <c:v>411.92500000000001</c:v>
                </c:pt>
                <c:pt idx="2124">
                  <c:v>412.07499999999999</c:v>
                </c:pt>
                <c:pt idx="2125">
                  <c:v>412.27499999999998</c:v>
                </c:pt>
                <c:pt idx="2126">
                  <c:v>412.375</c:v>
                </c:pt>
                <c:pt idx="2127">
                  <c:v>412.625</c:v>
                </c:pt>
                <c:pt idx="2128">
                  <c:v>412.72500000000002</c:v>
                </c:pt>
                <c:pt idx="2129">
                  <c:v>412.92500000000001</c:v>
                </c:pt>
                <c:pt idx="2130">
                  <c:v>413.07499999999999</c:v>
                </c:pt>
                <c:pt idx="2131">
                  <c:v>413.27499999999998</c:v>
                </c:pt>
                <c:pt idx="2132">
                  <c:v>413.42500000000001</c:v>
                </c:pt>
                <c:pt idx="2133">
                  <c:v>413.57499999999999</c:v>
                </c:pt>
                <c:pt idx="2134">
                  <c:v>413.77499999999998</c:v>
                </c:pt>
                <c:pt idx="2135">
                  <c:v>413.92500000000001</c:v>
                </c:pt>
                <c:pt idx="2136">
                  <c:v>414.125</c:v>
                </c:pt>
                <c:pt idx="2137">
                  <c:v>414.22500000000002</c:v>
                </c:pt>
                <c:pt idx="2138">
                  <c:v>414.47500000000002</c:v>
                </c:pt>
                <c:pt idx="2139">
                  <c:v>414.625</c:v>
                </c:pt>
                <c:pt idx="2140">
                  <c:v>414.82499999999999</c:v>
                </c:pt>
                <c:pt idx="2141">
                  <c:v>414.97500000000002</c:v>
                </c:pt>
                <c:pt idx="2142">
                  <c:v>415.17500000000001</c:v>
                </c:pt>
                <c:pt idx="2143">
                  <c:v>415.32499999999999</c:v>
                </c:pt>
                <c:pt idx="2144">
                  <c:v>415.52499999999998</c:v>
                </c:pt>
                <c:pt idx="2145">
                  <c:v>415.625</c:v>
                </c:pt>
                <c:pt idx="2146">
                  <c:v>415.875</c:v>
                </c:pt>
                <c:pt idx="2147">
                  <c:v>415.97500000000002</c:v>
                </c:pt>
                <c:pt idx="2148">
                  <c:v>416.17500000000001</c:v>
                </c:pt>
                <c:pt idx="2149">
                  <c:v>416.32499999999999</c:v>
                </c:pt>
                <c:pt idx="2150">
                  <c:v>416.52499999999998</c:v>
                </c:pt>
                <c:pt idx="2151">
                  <c:v>416.625</c:v>
                </c:pt>
                <c:pt idx="2152">
                  <c:v>416.875</c:v>
                </c:pt>
                <c:pt idx="2153">
                  <c:v>416.97500000000002</c:v>
                </c:pt>
                <c:pt idx="2154">
                  <c:v>417.17500000000001</c:v>
                </c:pt>
                <c:pt idx="2155">
                  <c:v>417.27499999999998</c:v>
                </c:pt>
                <c:pt idx="2156">
                  <c:v>417.52499999999998</c:v>
                </c:pt>
                <c:pt idx="2157">
                  <c:v>417.67500000000001</c:v>
                </c:pt>
                <c:pt idx="2158">
                  <c:v>417.875</c:v>
                </c:pt>
                <c:pt idx="2159">
                  <c:v>418.02499999999998</c:v>
                </c:pt>
                <c:pt idx="2160">
                  <c:v>418.22500000000002</c:v>
                </c:pt>
                <c:pt idx="2161">
                  <c:v>418.32499999999999</c:v>
                </c:pt>
                <c:pt idx="2162">
                  <c:v>418.52499999999998</c:v>
                </c:pt>
                <c:pt idx="2163">
                  <c:v>418.67500000000001</c:v>
                </c:pt>
                <c:pt idx="2164">
                  <c:v>418.875</c:v>
                </c:pt>
                <c:pt idx="2165">
                  <c:v>419.02499999999998</c:v>
                </c:pt>
                <c:pt idx="2166">
                  <c:v>419.22500000000002</c:v>
                </c:pt>
                <c:pt idx="2167">
                  <c:v>419.375</c:v>
                </c:pt>
                <c:pt idx="2168">
                  <c:v>419.57499999999999</c:v>
                </c:pt>
                <c:pt idx="2169">
                  <c:v>419.67500000000001</c:v>
                </c:pt>
                <c:pt idx="2170">
                  <c:v>419.92500000000001</c:v>
                </c:pt>
                <c:pt idx="2171">
                  <c:v>420.07499999999999</c:v>
                </c:pt>
                <c:pt idx="2172">
                  <c:v>420.22500000000002</c:v>
                </c:pt>
                <c:pt idx="2173">
                  <c:v>420.375</c:v>
                </c:pt>
                <c:pt idx="2174">
                  <c:v>420.57499999999999</c:v>
                </c:pt>
                <c:pt idx="2175">
                  <c:v>420.72500000000002</c:v>
                </c:pt>
                <c:pt idx="2176">
                  <c:v>420.875</c:v>
                </c:pt>
                <c:pt idx="2177">
                  <c:v>421.02499999999998</c:v>
                </c:pt>
                <c:pt idx="2178">
                  <c:v>421.27499999999998</c:v>
                </c:pt>
                <c:pt idx="2179">
                  <c:v>421.42500000000001</c:v>
                </c:pt>
                <c:pt idx="2180">
                  <c:v>421.57499999999999</c:v>
                </c:pt>
                <c:pt idx="2181">
                  <c:v>421.77499999999998</c:v>
                </c:pt>
                <c:pt idx="2182">
                  <c:v>421.97500000000002</c:v>
                </c:pt>
                <c:pt idx="2183">
                  <c:v>422.07499999999999</c:v>
                </c:pt>
                <c:pt idx="2184">
                  <c:v>422.27499999999998</c:v>
                </c:pt>
                <c:pt idx="2185">
                  <c:v>422.42500000000001</c:v>
                </c:pt>
                <c:pt idx="2186">
                  <c:v>422.57499999999999</c:v>
                </c:pt>
                <c:pt idx="2187">
                  <c:v>422.72500000000002</c:v>
                </c:pt>
                <c:pt idx="2188">
                  <c:v>422.875</c:v>
                </c:pt>
                <c:pt idx="2189">
                  <c:v>423.07499999999999</c:v>
                </c:pt>
                <c:pt idx="2190">
                  <c:v>423.22500000000002</c:v>
                </c:pt>
                <c:pt idx="2191">
                  <c:v>423.42500000000001</c:v>
                </c:pt>
                <c:pt idx="2192">
                  <c:v>423.57499999999999</c:v>
                </c:pt>
                <c:pt idx="2193">
                  <c:v>423.72500000000002</c:v>
                </c:pt>
                <c:pt idx="2194">
                  <c:v>423.875</c:v>
                </c:pt>
                <c:pt idx="2195">
                  <c:v>424.125</c:v>
                </c:pt>
                <c:pt idx="2196">
                  <c:v>424.27499999999998</c:v>
                </c:pt>
                <c:pt idx="2197">
                  <c:v>424.42500000000001</c:v>
                </c:pt>
                <c:pt idx="2198">
                  <c:v>424.57499999999999</c:v>
                </c:pt>
                <c:pt idx="2199">
                  <c:v>424.82499999999999</c:v>
                </c:pt>
                <c:pt idx="2200">
                  <c:v>424.92500000000001</c:v>
                </c:pt>
                <c:pt idx="2201">
                  <c:v>425.125</c:v>
                </c:pt>
                <c:pt idx="2202">
                  <c:v>425.27499999999998</c:v>
                </c:pt>
                <c:pt idx="2203">
                  <c:v>425.47500000000002</c:v>
                </c:pt>
                <c:pt idx="2204">
                  <c:v>425.625</c:v>
                </c:pt>
                <c:pt idx="2205">
                  <c:v>425.77499999999998</c:v>
                </c:pt>
                <c:pt idx="2206">
                  <c:v>425.92500000000001</c:v>
                </c:pt>
                <c:pt idx="2207">
                  <c:v>426.125</c:v>
                </c:pt>
                <c:pt idx="2208">
                  <c:v>426.27499999999998</c:v>
                </c:pt>
                <c:pt idx="2209">
                  <c:v>426.47500000000002</c:v>
                </c:pt>
                <c:pt idx="2210">
                  <c:v>426.57499999999999</c:v>
                </c:pt>
                <c:pt idx="2211">
                  <c:v>426.82499999999999</c:v>
                </c:pt>
                <c:pt idx="2212">
                  <c:v>426.92500000000001</c:v>
                </c:pt>
                <c:pt idx="2213">
                  <c:v>427.17500000000001</c:v>
                </c:pt>
                <c:pt idx="2214">
                  <c:v>427.27499999999998</c:v>
                </c:pt>
                <c:pt idx="2215">
                  <c:v>427.47500000000002</c:v>
                </c:pt>
                <c:pt idx="2216">
                  <c:v>427.625</c:v>
                </c:pt>
                <c:pt idx="2217">
                  <c:v>427.82499999999999</c:v>
                </c:pt>
                <c:pt idx="2218">
                  <c:v>427.97500000000002</c:v>
                </c:pt>
                <c:pt idx="2219">
                  <c:v>428.125</c:v>
                </c:pt>
                <c:pt idx="2220">
                  <c:v>428.22500000000002</c:v>
                </c:pt>
                <c:pt idx="2221">
                  <c:v>428.47500000000002</c:v>
                </c:pt>
                <c:pt idx="2222">
                  <c:v>428.57499999999999</c:v>
                </c:pt>
                <c:pt idx="2223">
                  <c:v>428.82499999999999</c:v>
                </c:pt>
                <c:pt idx="2224">
                  <c:v>428.97500000000002</c:v>
                </c:pt>
                <c:pt idx="2225">
                  <c:v>429.125</c:v>
                </c:pt>
                <c:pt idx="2226">
                  <c:v>429.27499999999998</c:v>
                </c:pt>
                <c:pt idx="2227">
                  <c:v>429.47500000000002</c:v>
                </c:pt>
                <c:pt idx="2228">
                  <c:v>429.625</c:v>
                </c:pt>
                <c:pt idx="2229">
                  <c:v>429.875</c:v>
                </c:pt>
                <c:pt idx="2230">
                  <c:v>429.97500000000002</c:v>
                </c:pt>
                <c:pt idx="2231">
                  <c:v>430.125</c:v>
                </c:pt>
                <c:pt idx="2232">
                  <c:v>430.32499999999999</c:v>
                </c:pt>
                <c:pt idx="2233">
                  <c:v>430.47500000000002</c:v>
                </c:pt>
                <c:pt idx="2234">
                  <c:v>430.67500000000001</c:v>
                </c:pt>
                <c:pt idx="2235">
                  <c:v>430.82499999999999</c:v>
                </c:pt>
                <c:pt idx="2236">
                  <c:v>430.97500000000002</c:v>
                </c:pt>
                <c:pt idx="2237">
                  <c:v>431.125</c:v>
                </c:pt>
                <c:pt idx="2238">
                  <c:v>431.32499999999999</c:v>
                </c:pt>
                <c:pt idx="2239">
                  <c:v>431.52499999999998</c:v>
                </c:pt>
                <c:pt idx="2240">
                  <c:v>431.72500000000002</c:v>
                </c:pt>
                <c:pt idx="2241">
                  <c:v>431.875</c:v>
                </c:pt>
                <c:pt idx="2242">
                  <c:v>432.02499999999998</c:v>
                </c:pt>
                <c:pt idx="2243">
                  <c:v>432.17500000000001</c:v>
                </c:pt>
                <c:pt idx="2244">
                  <c:v>432.27499999999998</c:v>
                </c:pt>
                <c:pt idx="2245">
                  <c:v>432.52499999999998</c:v>
                </c:pt>
                <c:pt idx="2246">
                  <c:v>432.67500000000001</c:v>
                </c:pt>
                <c:pt idx="2247">
                  <c:v>432.875</c:v>
                </c:pt>
                <c:pt idx="2248">
                  <c:v>432.97500000000002</c:v>
                </c:pt>
                <c:pt idx="2249">
                  <c:v>433.17500000000001</c:v>
                </c:pt>
                <c:pt idx="2250">
                  <c:v>433.32499999999999</c:v>
                </c:pt>
                <c:pt idx="2251">
                  <c:v>433.57499999999999</c:v>
                </c:pt>
                <c:pt idx="2252">
                  <c:v>433.625</c:v>
                </c:pt>
                <c:pt idx="2253">
                  <c:v>433.875</c:v>
                </c:pt>
                <c:pt idx="2254">
                  <c:v>433.97500000000002</c:v>
                </c:pt>
                <c:pt idx="2255">
                  <c:v>434.17500000000001</c:v>
                </c:pt>
                <c:pt idx="2256">
                  <c:v>434.32499999999999</c:v>
                </c:pt>
                <c:pt idx="2257">
                  <c:v>434.52499999999998</c:v>
                </c:pt>
                <c:pt idx="2258">
                  <c:v>434.625</c:v>
                </c:pt>
                <c:pt idx="2259">
                  <c:v>434.82499999999999</c:v>
                </c:pt>
                <c:pt idx="2260">
                  <c:v>434.97500000000002</c:v>
                </c:pt>
                <c:pt idx="2261">
                  <c:v>435.22500000000002</c:v>
                </c:pt>
                <c:pt idx="2262">
                  <c:v>435.32499999999999</c:v>
                </c:pt>
                <c:pt idx="2263">
                  <c:v>435.57499999999999</c:v>
                </c:pt>
                <c:pt idx="2264">
                  <c:v>435.67500000000001</c:v>
                </c:pt>
                <c:pt idx="2265">
                  <c:v>435.875</c:v>
                </c:pt>
                <c:pt idx="2266">
                  <c:v>435.97500000000002</c:v>
                </c:pt>
                <c:pt idx="2267">
                  <c:v>436.22500000000002</c:v>
                </c:pt>
                <c:pt idx="2268">
                  <c:v>436.375</c:v>
                </c:pt>
                <c:pt idx="2269">
                  <c:v>436.52499999999998</c:v>
                </c:pt>
                <c:pt idx="2270">
                  <c:v>436.67500000000001</c:v>
                </c:pt>
                <c:pt idx="2271">
                  <c:v>436.875</c:v>
                </c:pt>
                <c:pt idx="2272">
                  <c:v>437.02499999999998</c:v>
                </c:pt>
                <c:pt idx="2273">
                  <c:v>437.22500000000002</c:v>
                </c:pt>
                <c:pt idx="2274">
                  <c:v>437.32499999999999</c:v>
                </c:pt>
                <c:pt idx="2275">
                  <c:v>437.57499999999999</c:v>
                </c:pt>
                <c:pt idx="2276">
                  <c:v>437.67500000000001</c:v>
                </c:pt>
                <c:pt idx="2277">
                  <c:v>437.92500000000001</c:v>
                </c:pt>
                <c:pt idx="2278">
                  <c:v>438.02499999999998</c:v>
                </c:pt>
                <c:pt idx="2279">
                  <c:v>438.22500000000002</c:v>
                </c:pt>
                <c:pt idx="2280">
                  <c:v>438.375</c:v>
                </c:pt>
                <c:pt idx="2281">
                  <c:v>438.57499999999999</c:v>
                </c:pt>
                <c:pt idx="2282">
                  <c:v>438.67500000000001</c:v>
                </c:pt>
                <c:pt idx="2283">
                  <c:v>438.92500000000001</c:v>
                </c:pt>
                <c:pt idx="2284">
                  <c:v>439.07499999999999</c:v>
                </c:pt>
                <c:pt idx="2285">
                  <c:v>439.17500000000001</c:v>
                </c:pt>
                <c:pt idx="2286">
                  <c:v>439.42500000000001</c:v>
                </c:pt>
                <c:pt idx="2287">
                  <c:v>439.57499999999999</c:v>
                </c:pt>
                <c:pt idx="2288">
                  <c:v>439.72500000000002</c:v>
                </c:pt>
                <c:pt idx="2289">
                  <c:v>439.92500000000001</c:v>
                </c:pt>
                <c:pt idx="2290">
                  <c:v>440.02499999999998</c:v>
                </c:pt>
                <c:pt idx="2291">
                  <c:v>440.22500000000002</c:v>
                </c:pt>
                <c:pt idx="2292">
                  <c:v>440.375</c:v>
                </c:pt>
                <c:pt idx="2293">
                  <c:v>440.57499999999999</c:v>
                </c:pt>
                <c:pt idx="2294">
                  <c:v>440.72500000000002</c:v>
                </c:pt>
                <c:pt idx="2295">
                  <c:v>440.92500000000001</c:v>
                </c:pt>
                <c:pt idx="2296">
                  <c:v>441.07499999999999</c:v>
                </c:pt>
                <c:pt idx="2297">
                  <c:v>441.22500000000002</c:v>
                </c:pt>
                <c:pt idx="2298">
                  <c:v>441.42500000000001</c:v>
                </c:pt>
                <c:pt idx="2299">
                  <c:v>441.625</c:v>
                </c:pt>
                <c:pt idx="2300">
                  <c:v>441.72500000000002</c:v>
                </c:pt>
                <c:pt idx="2301">
                  <c:v>441.92500000000001</c:v>
                </c:pt>
                <c:pt idx="2302">
                  <c:v>442.07499999999999</c:v>
                </c:pt>
                <c:pt idx="2303">
                  <c:v>442.27499999999998</c:v>
                </c:pt>
                <c:pt idx="2304">
                  <c:v>442.375</c:v>
                </c:pt>
                <c:pt idx="2305">
                  <c:v>442.625</c:v>
                </c:pt>
                <c:pt idx="2306">
                  <c:v>442.72500000000002</c:v>
                </c:pt>
                <c:pt idx="2307">
                  <c:v>442.92500000000001</c:v>
                </c:pt>
                <c:pt idx="2308">
                  <c:v>443.125</c:v>
                </c:pt>
                <c:pt idx="2309">
                  <c:v>443.27499999999998</c:v>
                </c:pt>
                <c:pt idx="2310">
                  <c:v>443.42500000000001</c:v>
                </c:pt>
                <c:pt idx="2311">
                  <c:v>443.625</c:v>
                </c:pt>
                <c:pt idx="2312">
                  <c:v>443.77499999999998</c:v>
                </c:pt>
                <c:pt idx="2313">
                  <c:v>443.97500000000002</c:v>
                </c:pt>
                <c:pt idx="2314">
                  <c:v>444.07499999999999</c:v>
                </c:pt>
                <c:pt idx="2315">
                  <c:v>444.27499999999998</c:v>
                </c:pt>
                <c:pt idx="2316">
                  <c:v>444.42500000000001</c:v>
                </c:pt>
                <c:pt idx="2317">
                  <c:v>444.625</c:v>
                </c:pt>
                <c:pt idx="2318">
                  <c:v>444.72500000000002</c:v>
                </c:pt>
                <c:pt idx="2319">
                  <c:v>444.97500000000002</c:v>
                </c:pt>
                <c:pt idx="2320">
                  <c:v>445.125</c:v>
                </c:pt>
                <c:pt idx="2321">
                  <c:v>445.27499999999998</c:v>
                </c:pt>
                <c:pt idx="2322">
                  <c:v>445.42500000000001</c:v>
                </c:pt>
                <c:pt idx="2323">
                  <c:v>445.625</c:v>
                </c:pt>
                <c:pt idx="2324">
                  <c:v>445.77499999999998</c:v>
                </c:pt>
                <c:pt idx="2325">
                  <c:v>445.92500000000001</c:v>
                </c:pt>
                <c:pt idx="2326">
                  <c:v>446.125</c:v>
                </c:pt>
                <c:pt idx="2327">
                  <c:v>446.27499999999998</c:v>
                </c:pt>
                <c:pt idx="2328">
                  <c:v>446.47500000000002</c:v>
                </c:pt>
                <c:pt idx="2329">
                  <c:v>446.57499999999999</c:v>
                </c:pt>
                <c:pt idx="2330">
                  <c:v>446.82499999999999</c:v>
                </c:pt>
                <c:pt idx="2331">
                  <c:v>446.92500000000001</c:v>
                </c:pt>
                <c:pt idx="2332">
                  <c:v>447.17500000000001</c:v>
                </c:pt>
                <c:pt idx="2333">
                  <c:v>447.22500000000002</c:v>
                </c:pt>
                <c:pt idx="2334">
                  <c:v>447.47500000000002</c:v>
                </c:pt>
                <c:pt idx="2335">
                  <c:v>447.57499999999999</c:v>
                </c:pt>
                <c:pt idx="2336">
                  <c:v>447.82499999999999</c:v>
                </c:pt>
                <c:pt idx="2337">
                  <c:v>447.92500000000001</c:v>
                </c:pt>
                <c:pt idx="2338">
                  <c:v>448.125</c:v>
                </c:pt>
                <c:pt idx="2339">
                  <c:v>448.27499999999998</c:v>
                </c:pt>
                <c:pt idx="2340">
                  <c:v>448.47500000000002</c:v>
                </c:pt>
                <c:pt idx="2341">
                  <c:v>448.625</c:v>
                </c:pt>
                <c:pt idx="2342">
                  <c:v>448.77499999999998</c:v>
                </c:pt>
                <c:pt idx="2343">
                  <c:v>448.97500000000002</c:v>
                </c:pt>
                <c:pt idx="2344">
                  <c:v>449.125</c:v>
                </c:pt>
                <c:pt idx="2345">
                  <c:v>449.32499999999999</c:v>
                </c:pt>
                <c:pt idx="2346">
                  <c:v>449.47500000000002</c:v>
                </c:pt>
                <c:pt idx="2347">
                  <c:v>449.625</c:v>
                </c:pt>
                <c:pt idx="2348">
                  <c:v>449.77499999999998</c:v>
                </c:pt>
                <c:pt idx="2349">
                  <c:v>450.02499999999998</c:v>
                </c:pt>
                <c:pt idx="2350">
                  <c:v>450.07499999999999</c:v>
                </c:pt>
                <c:pt idx="2351">
                  <c:v>450.27499999999998</c:v>
                </c:pt>
                <c:pt idx="2352">
                  <c:v>450.42500000000001</c:v>
                </c:pt>
                <c:pt idx="2353">
                  <c:v>450.625</c:v>
                </c:pt>
                <c:pt idx="2354">
                  <c:v>450.77499999999998</c:v>
                </c:pt>
                <c:pt idx="2355">
                  <c:v>450.97500000000002</c:v>
                </c:pt>
                <c:pt idx="2356">
                  <c:v>451.125</c:v>
                </c:pt>
                <c:pt idx="2357">
                  <c:v>451.27499999999998</c:v>
                </c:pt>
                <c:pt idx="2358">
                  <c:v>451.47500000000002</c:v>
                </c:pt>
                <c:pt idx="2359">
                  <c:v>451.625</c:v>
                </c:pt>
                <c:pt idx="2360">
                  <c:v>451.77499999999998</c:v>
                </c:pt>
                <c:pt idx="2361">
                  <c:v>451.92500000000001</c:v>
                </c:pt>
                <c:pt idx="2362">
                  <c:v>452.17500000000001</c:v>
                </c:pt>
                <c:pt idx="2363">
                  <c:v>452.27499999999998</c:v>
                </c:pt>
                <c:pt idx="2364">
                  <c:v>452.47500000000002</c:v>
                </c:pt>
                <c:pt idx="2365">
                  <c:v>452.57499999999999</c:v>
                </c:pt>
                <c:pt idx="2366">
                  <c:v>452.82499999999999</c:v>
                </c:pt>
                <c:pt idx="2367">
                  <c:v>452.92500000000001</c:v>
                </c:pt>
                <c:pt idx="2368">
                  <c:v>453.17500000000001</c:v>
                </c:pt>
                <c:pt idx="2369">
                  <c:v>453.32499999999999</c:v>
                </c:pt>
                <c:pt idx="2370">
                  <c:v>453.47500000000002</c:v>
                </c:pt>
                <c:pt idx="2371">
                  <c:v>453.67500000000001</c:v>
                </c:pt>
                <c:pt idx="2372">
                  <c:v>453.72500000000002</c:v>
                </c:pt>
                <c:pt idx="2373">
                  <c:v>453.97500000000002</c:v>
                </c:pt>
                <c:pt idx="2374">
                  <c:v>454.07499999999999</c:v>
                </c:pt>
                <c:pt idx="2375">
                  <c:v>454.27499999999998</c:v>
                </c:pt>
                <c:pt idx="2376">
                  <c:v>454.47500000000002</c:v>
                </c:pt>
                <c:pt idx="2377">
                  <c:v>454.625</c:v>
                </c:pt>
                <c:pt idx="2378">
                  <c:v>454.77499999999998</c:v>
                </c:pt>
                <c:pt idx="2379">
                  <c:v>454.97500000000002</c:v>
                </c:pt>
                <c:pt idx="2380">
                  <c:v>455.125</c:v>
                </c:pt>
                <c:pt idx="2381">
                  <c:v>455.27499999999998</c:v>
                </c:pt>
                <c:pt idx="2382">
                  <c:v>455.47500000000002</c:v>
                </c:pt>
                <c:pt idx="2383">
                  <c:v>455.57499999999999</c:v>
                </c:pt>
                <c:pt idx="2384">
                  <c:v>455.82499999999999</c:v>
                </c:pt>
                <c:pt idx="2385">
                  <c:v>455.92500000000001</c:v>
                </c:pt>
                <c:pt idx="2386">
                  <c:v>456.125</c:v>
                </c:pt>
                <c:pt idx="2387">
                  <c:v>456.22500000000002</c:v>
                </c:pt>
                <c:pt idx="2388">
                  <c:v>456.52499999999998</c:v>
                </c:pt>
                <c:pt idx="2389">
                  <c:v>456.625</c:v>
                </c:pt>
                <c:pt idx="2390">
                  <c:v>456.77499999999998</c:v>
                </c:pt>
                <c:pt idx="2391">
                  <c:v>456.92500000000001</c:v>
                </c:pt>
                <c:pt idx="2392">
                  <c:v>457.07499999999999</c:v>
                </c:pt>
                <c:pt idx="2393">
                  <c:v>457.27499999999998</c:v>
                </c:pt>
                <c:pt idx="2394">
                  <c:v>457.42500000000001</c:v>
                </c:pt>
                <c:pt idx="2395">
                  <c:v>457.67500000000001</c:v>
                </c:pt>
                <c:pt idx="2396">
                  <c:v>457.77499999999998</c:v>
                </c:pt>
                <c:pt idx="2397">
                  <c:v>457.92500000000001</c:v>
                </c:pt>
                <c:pt idx="2398">
                  <c:v>458.125</c:v>
                </c:pt>
                <c:pt idx="2399">
                  <c:v>458.32499999999999</c:v>
                </c:pt>
                <c:pt idx="2400">
                  <c:v>458.47500000000002</c:v>
                </c:pt>
                <c:pt idx="2401">
                  <c:v>458.625</c:v>
                </c:pt>
                <c:pt idx="2402">
                  <c:v>458.82499999999999</c:v>
                </c:pt>
                <c:pt idx="2403">
                  <c:v>458.92500000000001</c:v>
                </c:pt>
                <c:pt idx="2404">
                  <c:v>459.125</c:v>
                </c:pt>
                <c:pt idx="2405">
                  <c:v>459.27499999999998</c:v>
                </c:pt>
                <c:pt idx="2406">
                  <c:v>459.47500000000002</c:v>
                </c:pt>
                <c:pt idx="2407">
                  <c:v>459.625</c:v>
                </c:pt>
                <c:pt idx="2408">
                  <c:v>459.82499999999999</c:v>
                </c:pt>
                <c:pt idx="2409">
                  <c:v>459.92500000000001</c:v>
                </c:pt>
                <c:pt idx="2410">
                  <c:v>460.07499999999999</c:v>
                </c:pt>
                <c:pt idx="2411">
                  <c:v>460.32499999999999</c:v>
                </c:pt>
                <c:pt idx="2412">
                  <c:v>460.47500000000002</c:v>
                </c:pt>
                <c:pt idx="2413">
                  <c:v>460.625</c:v>
                </c:pt>
                <c:pt idx="2414">
                  <c:v>460.77499999999998</c:v>
                </c:pt>
                <c:pt idx="2415">
                  <c:v>460.92500000000001</c:v>
                </c:pt>
                <c:pt idx="2416">
                  <c:v>461.22500000000002</c:v>
                </c:pt>
                <c:pt idx="2417">
                  <c:v>461.32499999999999</c:v>
                </c:pt>
                <c:pt idx="2418">
                  <c:v>461.47500000000002</c:v>
                </c:pt>
                <c:pt idx="2419">
                  <c:v>461.625</c:v>
                </c:pt>
                <c:pt idx="2420">
                  <c:v>461.875</c:v>
                </c:pt>
                <c:pt idx="2421">
                  <c:v>461.92500000000001</c:v>
                </c:pt>
                <c:pt idx="2422">
                  <c:v>462.17500000000001</c:v>
                </c:pt>
                <c:pt idx="2423">
                  <c:v>462.27499999999998</c:v>
                </c:pt>
                <c:pt idx="2424">
                  <c:v>462.52499999999998</c:v>
                </c:pt>
                <c:pt idx="2425">
                  <c:v>462.72500000000002</c:v>
                </c:pt>
                <c:pt idx="2426">
                  <c:v>462.875</c:v>
                </c:pt>
                <c:pt idx="2427">
                  <c:v>463.02499999999998</c:v>
                </c:pt>
                <c:pt idx="2428">
                  <c:v>463.17500000000001</c:v>
                </c:pt>
                <c:pt idx="2429">
                  <c:v>463.375</c:v>
                </c:pt>
                <c:pt idx="2430">
                  <c:v>463.52499999999998</c:v>
                </c:pt>
                <c:pt idx="2431">
                  <c:v>463.67500000000001</c:v>
                </c:pt>
                <c:pt idx="2432">
                  <c:v>463.82499999999999</c:v>
                </c:pt>
                <c:pt idx="2433">
                  <c:v>464.02499999999998</c:v>
                </c:pt>
                <c:pt idx="2434">
                  <c:v>464.17500000000001</c:v>
                </c:pt>
                <c:pt idx="2435">
                  <c:v>464.32499999999999</c:v>
                </c:pt>
                <c:pt idx="2436">
                  <c:v>464.47500000000002</c:v>
                </c:pt>
                <c:pt idx="2437">
                  <c:v>464.67500000000001</c:v>
                </c:pt>
                <c:pt idx="2438">
                  <c:v>464.82499999999999</c:v>
                </c:pt>
                <c:pt idx="2439">
                  <c:v>464.97500000000002</c:v>
                </c:pt>
                <c:pt idx="2440">
                  <c:v>465.125</c:v>
                </c:pt>
                <c:pt idx="2441">
                  <c:v>465.32499999999999</c:v>
                </c:pt>
                <c:pt idx="2442">
                  <c:v>465.42500000000001</c:v>
                </c:pt>
                <c:pt idx="2443">
                  <c:v>465.67500000000001</c:v>
                </c:pt>
                <c:pt idx="2444">
                  <c:v>465.77499999999998</c:v>
                </c:pt>
                <c:pt idx="2445">
                  <c:v>466.02499999999998</c:v>
                </c:pt>
                <c:pt idx="2446">
                  <c:v>466.17500000000001</c:v>
                </c:pt>
                <c:pt idx="2447">
                  <c:v>466.32499999999999</c:v>
                </c:pt>
                <c:pt idx="2448">
                  <c:v>466.47500000000002</c:v>
                </c:pt>
                <c:pt idx="2449">
                  <c:v>466.67500000000001</c:v>
                </c:pt>
                <c:pt idx="2450">
                  <c:v>466.82499999999999</c:v>
                </c:pt>
                <c:pt idx="2451">
                  <c:v>467.02499999999998</c:v>
                </c:pt>
                <c:pt idx="2452">
                  <c:v>467.17500000000001</c:v>
                </c:pt>
                <c:pt idx="2453">
                  <c:v>467.32499999999999</c:v>
                </c:pt>
                <c:pt idx="2454">
                  <c:v>467.52499999999998</c:v>
                </c:pt>
                <c:pt idx="2455">
                  <c:v>467.67500000000001</c:v>
                </c:pt>
                <c:pt idx="2456">
                  <c:v>467.875</c:v>
                </c:pt>
                <c:pt idx="2457">
                  <c:v>468.02499999999998</c:v>
                </c:pt>
                <c:pt idx="2458">
                  <c:v>468.22500000000002</c:v>
                </c:pt>
                <c:pt idx="2459">
                  <c:v>468.32499999999999</c:v>
                </c:pt>
                <c:pt idx="2460">
                  <c:v>468.52499999999998</c:v>
                </c:pt>
                <c:pt idx="2461">
                  <c:v>468.625</c:v>
                </c:pt>
                <c:pt idx="2462">
                  <c:v>468.875</c:v>
                </c:pt>
                <c:pt idx="2463">
                  <c:v>468.97500000000002</c:v>
                </c:pt>
                <c:pt idx="2464">
                  <c:v>469.17500000000001</c:v>
                </c:pt>
                <c:pt idx="2465">
                  <c:v>469.32499999999999</c:v>
                </c:pt>
                <c:pt idx="2466">
                  <c:v>469.52499999999998</c:v>
                </c:pt>
                <c:pt idx="2467">
                  <c:v>469.625</c:v>
                </c:pt>
                <c:pt idx="2468">
                  <c:v>469.875</c:v>
                </c:pt>
                <c:pt idx="2469">
                  <c:v>470.02499999999998</c:v>
                </c:pt>
                <c:pt idx="2470">
                  <c:v>470.17500000000001</c:v>
                </c:pt>
                <c:pt idx="2471">
                  <c:v>470.32499999999999</c:v>
                </c:pt>
                <c:pt idx="2472">
                  <c:v>470.57499999999999</c:v>
                </c:pt>
                <c:pt idx="2473">
                  <c:v>470.67500000000001</c:v>
                </c:pt>
                <c:pt idx="2474">
                  <c:v>470.875</c:v>
                </c:pt>
                <c:pt idx="2475">
                  <c:v>471.02499999999998</c:v>
                </c:pt>
                <c:pt idx="2476">
                  <c:v>471.125</c:v>
                </c:pt>
                <c:pt idx="2477">
                  <c:v>471.32499999999999</c:v>
                </c:pt>
                <c:pt idx="2478">
                  <c:v>471.57499999999999</c:v>
                </c:pt>
                <c:pt idx="2479">
                  <c:v>471.72500000000002</c:v>
                </c:pt>
                <c:pt idx="2480">
                  <c:v>471.875</c:v>
                </c:pt>
                <c:pt idx="2481">
                  <c:v>472.02499999999998</c:v>
                </c:pt>
                <c:pt idx="2482">
                  <c:v>472.22500000000002</c:v>
                </c:pt>
                <c:pt idx="2483">
                  <c:v>472.42500000000001</c:v>
                </c:pt>
                <c:pt idx="2484">
                  <c:v>472.57499999999999</c:v>
                </c:pt>
                <c:pt idx="2485">
                  <c:v>472.72500000000002</c:v>
                </c:pt>
                <c:pt idx="2486">
                  <c:v>472.875</c:v>
                </c:pt>
                <c:pt idx="2487">
                  <c:v>473.07499999999999</c:v>
                </c:pt>
                <c:pt idx="2488">
                  <c:v>473.17500000000001</c:v>
                </c:pt>
                <c:pt idx="2489">
                  <c:v>473.375</c:v>
                </c:pt>
                <c:pt idx="2490">
                  <c:v>473.52499999999998</c:v>
                </c:pt>
                <c:pt idx="2491">
                  <c:v>473.72500000000002</c:v>
                </c:pt>
                <c:pt idx="2492">
                  <c:v>473.875</c:v>
                </c:pt>
                <c:pt idx="2493">
                  <c:v>474.02499999999998</c:v>
                </c:pt>
                <c:pt idx="2494">
                  <c:v>474.17500000000001</c:v>
                </c:pt>
                <c:pt idx="2495">
                  <c:v>474.375</c:v>
                </c:pt>
                <c:pt idx="2496">
                  <c:v>474.52499999999998</c:v>
                </c:pt>
                <c:pt idx="2497">
                  <c:v>474.72500000000002</c:v>
                </c:pt>
                <c:pt idx="2498">
                  <c:v>474.92500000000001</c:v>
                </c:pt>
                <c:pt idx="2499">
                  <c:v>475.02499999999998</c:v>
                </c:pt>
                <c:pt idx="2500">
                  <c:v>475.22500000000002</c:v>
                </c:pt>
                <c:pt idx="2501">
                  <c:v>475.375</c:v>
                </c:pt>
                <c:pt idx="2502">
                  <c:v>475.57499999999999</c:v>
                </c:pt>
                <c:pt idx="2503">
                  <c:v>475.67500000000001</c:v>
                </c:pt>
                <c:pt idx="2504">
                  <c:v>475.875</c:v>
                </c:pt>
                <c:pt idx="2505">
                  <c:v>476.02499999999998</c:v>
                </c:pt>
                <c:pt idx="2506">
                  <c:v>476.22500000000002</c:v>
                </c:pt>
                <c:pt idx="2507">
                  <c:v>476.32499999999999</c:v>
                </c:pt>
                <c:pt idx="2508">
                  <c:v>476.57499999999999</c:v>
                </c:pt>
                <c:pt idx="2509">
                  <c:v>476.67500000000001</c:v>
                </c:pt>
                <c:pt idx="2510">
                  <c:v>476.875</c:v>
                </c:pt>
                <c:pt idx="2511">
                  <c:v>477.02499999999998</c:v>
                </c:pt>
                <c:pt idx="2512">
                  <c:v>477.17500000000001</c:v>
                </c:pt>
                <c:pt idx="2513">
                  <c:v>477.32499999999999</c:v>
                </c:pt>
                <c:pt idx="2514">
                  <c:v>477.52499999999998</c:v>
                </c:pt>
                <c:pt idx="2515">
                  <c:v>477.625</c:v>
                </c:pt>
                <c:pt idx="2516">
                  <c:v>477.82499999999999</c:v>
                </c:pt>
                <c:pt idx="2517">
                  <c:v>478.02499999999998</c:v>
                </c:pt>
                <c:pt idx="2518">
                  <c:v>478.17500000000001</c:v>
                </c:pt>
                <c:pt idx="2519">
                  <c:v>478.375</c:v>
                </c:pt>
                <c:pt idx="2520">
                  <c:v>478.52499999999998</c:v>
                </c:pt>
                <c:pt idx="2521">
                  <c:v>478.72500000000002</c:v>
                </c:pt>
                <c:pt idx="2522">
                  <c:v>478.82499999999999</c:v>
                </c:pt>
                <c:pt idx="2523">
                  <c:v>479.02499999999998</c:v>
                </c:pt>
                <c:pt idx="2524">
                  <c:v>479.22500000000002</c:v>
                </c:pt>
                <c:pt idx="2525">
                  <c:v>479.375</c:v>
                </c:pt>
                <c:pt idx="2526">
                  <c:v>479.52499999999998</c:v>
                </c:pt>
                <c:pt idx="2527">
                  <c:v>479.72500000000002</c:v>
                </c:pt>
                <c:pt idx="2528">
                  <c:v>479.875</c:v>
                </c:pt>
                <c:pt idx="2529">
                  <c:v>480.07499999999999</c:v>
                </c:pt>
                <c:pt idx="2530">
                  <c:v>480.17500000000001</c:v>
                </c:pt>
                <c:pt idx="2531">
                  <c:v>480.375</c:v>
                </c:pt>
                <c:pt idx="2532">
                  <c:v>480.52499999999998</c:v>
                </c:pt>
                <c:pt idx="2533">
                  <c:v>480.72500000000002</c:v>
                </c:pt>
                <c:pt idx="2534">
                  <c:v>480.77499999999998</c:v>
                </c:pt>
                <c:pt idx="2535">
                  <c:v>481.02499999999998</c:v>
                </c:pt>
                <c:pt idx="2536">
                  <c:v>481.125</c:v>
                </c:pt>
                <c:pt idx="2537">
                  <c:v>481.375</c:v>
                </c:pt>
                <c:pt idx="2538">
                  <c:v>481.52499999999998</c:v>
                </c:pt>
                <c:pt idx="2539">
                  <c:v>481.67500000000001</c:v>
                </c:pt>
                <c:pt idx="2540">
                  <c:v>481.82499999999999</c:v>
                </c:pt>
                <c:pt idx="2541">
                  <c:v>482.02499999999998</c:v>
                </c:pt>
                <c:pt idx="2542">
                  <c:v>482.125</c:v>
                </c:pt>
                <c:pt idx="2543">
                  <c:v>482.375</c:v>
                </c:pt>
                <c:pt idx="2544">
                  <c:v>482.52499999999998</c:v>
                </c:pt>
                <c:pt idx="2545">
                  <c:v>482.72500000000002</c:v>
                </c:pt>
                <c:pt idx="2546">
                  <c:v>482.875</c:v>
                </c:pt>
                <c:pt idx="2547">
                  <c:v>483.02499999999998</c:v>
                </c:pt>
                <c:pt idx="2548">
                  <c:v>483.22500000000002</c:v>
                </c:pt>
                <c:pt idx="2549">
                  <c:v>483.375</c:v>
                </c:pt>
                <c:pt idx="2550">
                  <c:v>483.52499999999998</c:v>
                </c:pt>
                <c:pt idx="2551">
                  <c:v>483.67500000000001</c:v>
                </c:pt>
                <c:pt idx="2552">
                  <c:v>483.82499999999999</c:v>
                </c:pt>
                <c:pt idx="2553">
                  <c:v>483.97500000000002</c:v>
                </c:pt>
                <c:pt idx="2554">
                  <c:v>484.17500000000001</c:v>
                </c:pt>
                <c:pt idx="2555">
                  <c:v>484.32499999999999</c:v>
                </c:pt>
                <c:pt idx="2556">
                  <c:v>484.52499999999998</c:v>
                </c:pt>
                <c:pt idx="2557">
                  <c:v>484.67500000000001</c:v>
                </c:pt>
                <c:pt idx="2558">
                  <c:v>484.875</c:v>
                </c:pt>
                <c:pt idx="2559">
                  <c:v>485.02499999999998</c:v>
                </c:pt>
                <c:pt idx="2560">
                  <c:v>485.22500000000002</c:v>
                </c:pt>
                <c:pt idx="2561">
                  <c:v>485.32499999999999</c:v>
                </c:pt>
                <c:pt idx="2562">
                  <c:v>485.52499999999998</c:v>
                </c:pt>
                <c:pt idx="2563">
                  <c:v>485.625</c:v>
                </c:pt>
                <c:pt idx="2564">
                  <c:v>485.875</c:v>
                </c:pt>
                <c:pt idx="2565">
                  <c:v>485.97500000000002</c:v>
                </c:pt>
                <c:pt idx="2566">
                  <c:v>486.22500000000002</c:v>
                </c:pt>
                <c:pt idx="2567">
                  <c:v>486.32499999999999</c:v>
                </c:pt>
                <c:pt idx="2568">
                  <c:v>486.57499999999999</c:v>
                </c:pt>
                <c:pt idx="2569">
                  <c:v>486.625</c:v>
                </c:pt>
                <c:pt idx="2570">
                  <c:v>486.875</c:v>
                </c:pt>
                <c:pt idx="2571">
                  <c:v>486.97500000000002</c:v>
                </c:pt>
                <c:pt idx="2572">
                  <c:v>487.17500000000001</c:v>
                </c:pt>
                <c:pt idx="2573">
                  <c:v>487.27499999999998</c:v>
                </c:pt>
                <c:pt idx="2574">
                  <c:v>487.52499999999998</c:v>
                </c:pt>
                <c:pt idx="2575">
                  <c:v>487.67500000000001</c:v>
                </c:pt>
                <c:pt idx="2576">
                  <c:v>487.875</c:v>
                </c:pt>
                <c:pt idx="2577">
                  <c:v>488.02499999999998</c:v>
                </c:pt>
                <c:pt idx="2578">
                  <c:v>488.125</c:v>
                </c:pt>
                <c:pt idx="2579">
                  <c:v>488.375</c:v>
                </c:pt>
                <c:pt idx="2580">
                  <c:v>488.47500000000002</c:v>
                </c:pt>
                <c:pt idx="2581">
                  <c:v>488.67500000000001</c:v>
                </c:pt>
                <c:pt idx="2582">
                  <c:v>488.82499999999999</c:v>
                </c:pt>
                <c:pt idx="2583">
                  <c:v>489.02499999999998</c:v>
                </c:pt>
                <c:pt idx="2584">
                  <c:v>489.17500000000001</c:v>
                </c:pt>
                <c:pt idx="2585">
                  <c:v>489.32499999999999</c:v>
                </c:pt>
                <c:pt idx="2586">
                  <c:v>489.47500000000002</c:v>
                </c:pt>
                <c:pt idx="2587">
                  <c:v>489.67500000000001</c:v>
                </c:pt>
                <c:pt idx="2588">
                  <c:v>489.82499999999999</c:v>
                </c:pt>
                <c:pt idx="2589">
                  <c:v>490.02499999999998</c:v>
                </c:pt>
                <c:pt idx="2590">
                  <c:v>490.17500000000001</c:v>
                </c:pt>
                <c:pt idx="2591">
                  <c:v>490.32499999999999</c:v>
                </c:pt>
                <c:pt idx="2592">
                  <c:v>490.52499999999998</c:v>
                </c:pt>
                <c:pt idx="2593">
                  <c:v>490.67500000000001</c:v>
                </c:pt>
                <c:pt idx="2594">
                  <c:v>490.82499999999999</c:v>
                </c:pt>
                <c:pt idx="2595">
                  <c:v>490.97500000000002</c:v>
                </c:pt>
                <c:pt idx="2596">
                  <c:v>491.17500000000001</c:v>
                </c:pt>
                <c:pt idx="2597">
                  <c:v>491.32499999999999</c:v>
                </c:pt>
                <c:pt idx="2598">
                  <c:v>491.52499999999998</c:v>
                </c:pt>
                <c:pt idx="2599">
                  <c:v>491.67500000000001</c:v>
                </c:pt>
                <c:pt idx="2600">
                  <c:v>491.875</c:v>
                </c:pt>
                <c:pt idx="2601">
                  <c:v>491.97500000000002</c:v>
                </c:pt>
                <c:pt idx="2602">
                  <c:v>492.17500000000001</c:v>
                </c:pt>
                <c:pt idx="2603">
                  <c:v>492.32499999999999</c:v>
                </c:pt>
                <c:pt idx="2604">
                  <c:v>492.52499999999998</c:v>
                </c:pt>
                <c:pt idx="2605">
                  <c:v>492.67500000000001</c:v>
                </c:pt>
                <c:pt idx="2606">
                  <c:v>492.875</c:v>
                </c:pt>
                <c:pt idx="2607">
                  <c:v>493.02499999999998</c:v>
                </c:pt>
                <c:pt idx="2608">
                  <c:v>493.17500000000001</c:v>
                </c:pt>
                <c:pt idx="2609">
                  <c:v>493.375</c:v>
                </c:pt>
                <c:pt idx="2610">
                  <c:v>493.52499999999998</c:v>
                </c:pt>
                <c:pt idx="2611">
                  <c:v>493.67500000000001</c:v>
                </c:pt>
                <c:pt idx="2612">
                  <c:v>493.875</c:v>
                </c:pt>
                <c:pt idx="2613">
                  <c:v>494.07499999999999</c:v>
                </c:pt>
                <c:pt idx="2614">
                  <c:v>494.17500000000001</c:v>
                </c:pt>
                <c:pt idx="2615">
                  <c:v>494.32499999999999</c:v>
                </c:pt>
                <c:pt idx="2616">
                  <c:v>494.47500000000002</c:v>
                </c:pt>
                <c:pt idx="2617">
                  <c:v>494.67500000000001</c:v>
                </c:pt>
                <c:pt idx="2618">
                  <c:v>494.82499999999999</c:v>
                </c:pt>
                <c:pt idx="2619">
                  <c:v>495.02499999999998</c:v>
                </c:pt>
                <c:pt idx="2620">
                  <c:v>495.125</c:v>
                </c:pt>
                <c:pt idx="2621">
                  <c:v>495.375</c:v>
                </c:pt>
                <c:pt idx="2622">
                  <c:v>495.52499999999998</c:v>
                </c:pt>
                <c:pt idx="2623">
                  <c:v>495.67500000000001</c:v>
                </c:pt>
                <c:pt idx="2624">
                  <c:v>495.82499999999999</c:v>
                </c:pt>
                <c:pt idx="2625">
                  <c:v>495.97500000000002</c:v>
                </c:pt>
                <c:pt idx="2626">
                  <c:v>496.17500000000001</c:v>
                </c:pt>
                <c:pt idx="2627">
                  <c:v>496.32499999999999</c:v>
                </c:pt>
                <c:pt idx="2628">
                  <c:v>496.52499999999998</c:v>
                </c:pt>
                <c:pt idx="2629">
                  <c:v>496.67500000000001</c:v>
                </c:pt>
                <c:pt idx="2630">
                  <c:v>496.875</c:v>
                </c:pt>
                <c:pt idx="2631">
                  <c:v>496.97500000000002</c:v>
                </c:pt>
                <c:pt idx="2632">
                  <c:v>497.17500000000001</c:v>
                </c:pt>
                <c:pt idx="2633">
                  <c:v>497.32499999999999</c:v>
                </c:pt>
                <c:pt idx="2634">
                  <c:v>497.52499999999998</c:v>
                </c:pt>
                <c:pt idx="2635">
                  <c:v>497.67500000000001</c:v>
                </c:pt>
                <c:pt idx="2636">
                  <c:v>497.875</c:v>
                </c:pt>
                <c:pt idx="2637">
                  <c:v>498.02499999999998</c:v>
                </c:pt>
                <c:pt idx="2638">
                  <c:v>498.17500000000001</c:v>
                </c:pt>
                <c:pt idx="2639">
                  <c:v>498.375</c:v>
                </c:pt>
                <c:pt idx="2640">
                  <c:v>498.57499999999999</c:v>
                </c:pt>
                <c:pt idx="2641">
                  <c:v>498.625</c:v>
                </c:pt>
                <c:pt idx="2642">
                  <c:v>498.875</c:v>
                </c:pt>
                <c:pt idx="2643">
                  <c:v>498.97500000000002</c:v>
                </c:pt>
                <c:pt idx="2644">
                  <c:v>499.17500000000001</c:v>
                </c:pt>
                <c:pt idx="2645">
                  <c:v>499.32499999999999</c:v>
                </c:pt>
                <c:pt idx="2646">
                  <c:v>499.52499999999998</c:v>
                </c:pt>
                <c:pt idx="2647">
                  <c:v>499.67500000000001</c:v>
                </c:pt>
                <c:pt idx="2648">
                  <c:v>499.82499999999999</c:v>
                </c:pt>
                <c:pt idx="2649">
                  <c:v>499.97500000000002</c:v>
                </c:pt>
                <c:pt idx="2650">
                  <c:v>500.17500000000001</c:v>
                </c:pt>
                <c:pt idx="2651">
                  <c:v>500.375</c:v>
                </c:pt>
                <c:pt idx="2652">
                  <c:v>500.52499999999998</c:v>
                </c:pt>
                <c:pt idx="2653">
                  <c:v>500.67500000000001</c:v>
                </c:pt>
                <c:pt idx="2654">
                  <c:v>500.82499999999999</c:v>
                </c:pt>
                <c:pt idx="2655">
                  <c:v>501.02499999999998</c:v>
                </c:pt>
                <c:pt idx="2656">
                  <c:v>501.17500000000001</c:v>
                </c:pt>
                <c:pt idx="2657">
                  <c:v>501.375</c:v>
                </c:pt>
                <c:pt idx="2658">
                  <c:v>501.52499999999998</c:v>
                </c:pt>
                <c:pt idx="2659">
                  <c:v>501.72500000000002</c:v>
                </c:pt>
                <c:pt idx="2660">
                  <c:v>501.875</c:v>
                </c:pt>
                <c:pt idx="2661">
                  <c:v>502.02499999999998</c:v>
                </c:pt>
                <c:pt idx="2662">
                  <c:v>502.17500000000001</c:v>
                </c:pt>
                <c:pt idx="2663">
                  <c:v>502.375</c:v>
                </c:pt>
                <c:pt idx="2664">
                  <c:v>502.52499999999998</c:v>
                </c:pt>
                <c:pt idx="2665">
                  <c:v>502.72500000000002</c:v>
                </c:pt>
                <c:pt idx="2666">
                  <c:v>502.875</c:v>
                </c:pt>
                <c:pt idx="2667">
                  <c:v>503.02499999999998</c:v>
                </c:pt>
                <c:pt idx="2668">
                  <c:v>503.17500000000001</c:v>
                </c:pt>
                <c:pt idx="2669">
                  <c:v>503.375</c:v>
                </c:pt>
                <c:pt idx="2670">
                  <c:v>503.52499999999998</c:v>
                </c:pt>
                <c:pt idx="2671">
                  <c:v>503.72500000000002</c:v>
                </c:pt>
                <c:pt idx="2672">
                  <c:v>503.875</c:v>
                </c:pt>
                <c:pt idx="2673">
                  <c:v>504.02499999999998</c:v>
                </c:pt>
                <c:pt idx="2674">
                  <c:v>504.22500000000002</c:v>
                </c:pt>
                <c:pt idx="2675">
                  <c:v>504.42500000000001</c:v>
                </c:pt>
                <c:pt idx="2676">
                  <c:v>504.57499999999999</c:v>
                </c:pt>
                <c:pt idx="2677">
                  <c:v>504.72500000000002</c:v>
                </c:pt>
                <c:pt idx="2678">
                  <c:v>504.875</c:v>
                </c:pt>
                <c:pt idx="2679">
                  <c:v>505.07499999999999</c:v>
                </c:pt>
                <c:pt idx="2680">
                  <c:v>505.17500000000001</c:v>
                </c:pt>
                <c:pt idx="2681">
                  <c:v>505.375</c:v>
                </c:pt>
                <c:pt idx="2682">
                  <c:v>505.57499999999999</c:v>
                </c:pt>
                <c:pt idx="2683">
                  <c:v>505.67500000000001</c:v>
                </c:pt>
                <c:pt idx="2684">
                  <c:v>505.875</c:v>
                </c:pt>
                <c:pt idx="2685">
                  <c:v>506.07499999999999</c:v>
                </c:pt>
                <c:pt idx="2686">
                  <c:v>506.22500000000002</c:v>
                </c:pt>
                <c:pt idx="2687">
                  <c:v>506.375</c:v>
                </c:pt>
                <c:pt idx="2688">
                  <c:v>506.57499999999999</c:v>
                </c:pt>
                <c:pt idx="2689">
                  <c:v>506.72500000000002</c:v>
                </c:pt>
                <c:pt idx="2690">
                  <c:v>506.875</c:v>
                </c:pt>
                <c:pt idx="2691">
                  <c:v>507.07499999999999</c:v>
                </c:pt>
                <c:pt idx="2692">
                  <c:v>507.22500000000002</c:v>
                </c:pt>
                <c:pt idx="2693">
                  <c:v>507.375</c:v>
                </c:pt>
                <c:pt idx="2694">
                  <c:v>507.625</c:v>
                </c:pt>
                <c:pt idx="2695">
                  <c:v>507.72500000000002</c:v>
                </c:pt>
                <c:pt idx="2696">
                  <c:v>507.875</c:v>
                </c:pt>
                <c:pt idx="2697">
                  <c:v>508.07499999999999</c:v>
                </c:pt>
                <c:pt idx="2698">
                  <c:v>508.27499999999998</c:v>
                </c:pt>
                <c:pt idx="2699">
                  <c:v>508.32499999999999</c:v>
                </c:pt>
                <c:pt idx="2700">
                  <c:v>508.57499999999999</c:v>
                </c:pt>
                <c:pt idx="2701">
                  <c:v>508.72500000000002</c:v>
                </c:pt>
                <c:pt idx="2702">
                  <c:v>508.92500000000001</c:v>
                </c:pt>
                <c:pt idx="2703">
                  <c:v>509.07499999999999</c:v>
                </c:pt>
                <c:pt idx="2704">
                  <c:v>509.22500000000002</c:v>
                </c:pt>
                <c:pt idx="2705">
                  <c:v>509.32499999999999</c:v>
                </c:pt>
                <c:pt idx="2706">
                  <c:v>509.57499999999999</c:v>
                </c:pt>
                <c:pt idx="2707">
                  <c:v>509.67500000000001</c:v>
                </c:pt>
                <c:pt idx="2708">
                  <c:v>509.875</c:v>
                </c:pt>
                <c:pt idx="2709">
                  <c:v>510.02499999999998</c:v>
                </c:pt>
                <c:pt idx="2710">
                  <c:v>510.22500000000002</c:v>
                </c:pt>
                <c:pt idx="2711">
                  <c:v>510.375</c:v>
                </c:pt>
                <c:pt idx="2712">
                  <c:v>510.57499999999999</c:v>
                </c:pt>
                <c:pt idx="2713">
                  <c:v>510.72500000000002</c:v>
                </c:pt>
                <c:pt idx="2714">
                  <c:v>510.92500000000001</c:v>
                </c:pt>
                <c:pt idx="2715">
                  <c:v>511.07499999999999</c:v>
                </c:pt>
                <c:pt idx="2716">
                  <c:v>511.22500000000002</c:v>
                </c:pt>
                <c:pt idx="2717">
                  <c:v>511.375</c:v>
                </c:pt>
                <c:pt idx="2718">
                  <c:v>511.625</c:v>
                </c:pt>
                <c:pt idx="2719">
                  <c:v>511.72500000000002</c:v>
                </c:pt>
                <c:pt idx="2720">
                  <c:v>511.875</c:v>
                </c:pt>
                <c:pt idx="2721">
                  <c:v>512.07500000000005</c:v>
                </c:pt>
                <c:pt idx="2722">
                  <c:v>512.22500000000002</c:v>
                </c:pt>
                <c:pt idx="2723">
                  <c:v>512.375</c:v>
                </c:pt>
                <c:pt idx="2724">
                  <c:v>512.57500000000005</c:v>
                </c:pt>
                <c:pt idx="2725">
                  <c:v>512.67499999999995</c:v>
                </c:pt>
                <c:pt idx="2726">
                  <c:v>512.92499999999995</c:v>
                </c:pt>
                <c:pt idx="2727">
                  <c:v>513.02499999999998</c:v>
                </c:pt>
                <c:pt idx="2728">
                  <c:v>513.22500000000002</c:v>
                </c:pt>
                <c:pt idx="2729">
                  <c:v>513.375</c:v>
                </c:pt>
                <c:pt idx="2730">
                  <c:v>513.625</c:v>
                </c:pt>
                <c:pt idx="2731">
                  <c:v>513.72500000000002</c:v>
                </c:pt>
                <c:pt idx="2732">
                  <c:v>513.92499999999995</c:v>
                </c:pt>
                <c:pt idx="2733">
                  <c:v>514.07500000000005</c:v>
                </c:pt>
                <c:pt idx="2734">
                  <c:v>514.22500000000002</c:v>
                </c:pt>
                <c:pt idx="2735">
                  <c:v>514.375</c:v>
                </c:pt>
                <c:pt idx="2736">
                  <c:v>514.57500000000005</c:v>
                </c:pt>
                <c:pt idx="2737">
                  <c:v>514.72500000000002</c:v>
                </c:pt>
                <c:pt idx="2738">
                  <c:v>514.92499999999995</c:v>
                </c:pt>
                <c:pt idx="2739">
                  <c:v>515.07500000000005</c:v>
                </c:pt>
                <c:pt idx="2740">
                  <c:v>515.22500000000002</c:v>
                </c:pt>
                <c:pt idx="2741">
                  <c:v>515.42499999999995</c:v>
                </c:pt>
                <c:pt idx="2742">
                  <c:v>515.52499999999998</c:v>
                </c:pt>
                <c:pt idx="2743">
                  <c:v>515.72500000000002</c:v>
                </c:pt>
                <c:pt idx="2744">
                  <c:v>515.875</c:v>
                </c:pt>
                <c:pt idx="2745">
                  <c:v>516.02499999999998</c:v>
                </c:pt>
                <c:pt idx="2746">
                  <c:v>516.22500000000002</c:v>
                </c:pt>
                <c:pt idx="2747">
                  <c:v>516.375</c:v>
                </c:pt>
                <c:pt idx="2748">
                  <c:v>516.52499999999998</c:v>
                </c:pt>
                <c:pt idx="2749">
                  <c:v>516.72500000000002</c:v>
                </c:pt>
                <c:pt idx="2750">
                  <c:v>516.875</c:v>
                </c:pt>
                <c:pt idx="2751">
                  <c:v>517.07500000000005</c:v>
                </c:pt>
                <c:pt idx="2752">
                  <c:v>517.17499999999995</c:v>
                </c:pt>
                <c:pt idx="2753">
                  <c:v>517.375</c:v>
                </c:pt>
                <c:pt idx="2754">
                  <c:v>517.52499999999998</c:v>
                </c:pt>
                <c:pt idx="2755">
                  <c:v>517.72500000000002</c:v>
                </c:pt>
                <c:pt idx="2756">
                  <c:v>517.875</c:v>
                </c:pt>
                <c:pt idx="2757">
                  <c:v>518.02499999999998</c:v>
                </c:pt>
                <c:pt idx="2758">
                  <c:v>518.17499999999995</c:v>
                </c:pt>
                <c:pt idx="2759">
                  <c:v>518.375</c:v>
                </c:pt>
                <c:pt idx="2760">
                  <c:v>518.52499999999998</c:v>
                </c:pt>
                <c:pt idx="2761">
                  <c:v>518.72500000000002</c:v>
                </c:pt>
                <c:pt idx="2762">
                  <c:v>518.82500000000005</c:v>
                </c:pt>
                <c:pt idx="2763">
                  <c:v>519.07500000000005</c:v>
                </c:pt>
                <c:pt idx="2764">
                  <c:v>519.17499999999995</c:v>
                </c:pt>
                <c:pt idx="2765">
                  <c:v>519.375</c:v>
                </c:pt>
                <c:pt idx="2766">
                  <c:v>519.52499999999998</c:v>
                </c:pt>
                <c:pt idx="2767">
                  <c:v>519.72500000000002</c:v>
                </c:pt>
                <c:pt idx="2768">
                  <c:v>519.82500000000005</c:v>
                </c:pt>
                <c:pt idx="2769">
                  <c:v>520.07500000000005</c:v>
                </c:pt>
                <c:pt idx="2770">
                  <c:v>520.22500000000002</c:v>
                </c:pt>
                <c:pt idx="2771">
                  <c:v>520.375</c:v>
                </c:pt>
                <c:pt idx="2772">
                  <c:v>520.57500000000005</c:v>
                </c:pt>
                <c:pt idx="2773">
                  <c:v>520.72500000000002</c:v>
                </c:pt>
                <c:pt idx="2774">
                  <c:v>520.82500000000005</c:v>
                </c:pt>
                <c:pt idx="2775">
                  <c:v>521.07500000000005</c:v>
                </c:pt>
                <c:pt idx="2776">
                  <c:v>521.17499999999995</c:v>
                </c:pt>
                <c:pt idx="2777">
                  <c:v>521.32500000000005</c:v>
                </c:pt>
                <c:pt idx="2778">
                  <c:v>521.52499999999998</c:v>
                </c:pt>
                <c:pt idx="2779">
                  <c:v>521.67499999999995</c:v>
                </c:pt>
                <c:pt idx="2780">
                  <c:v>521.875</c:v>
                </c:pt>
                <c:pt idx="2781">
                  <c:v>522.125</c:v>
                </c:pt>
                <c:pt idx="2782">
                  <c:v>522.17499999999995</c:v>
                </c:pt>
                <c:pt idx="2783">
                  <c:v>522.375</c:v>
                </c:pt>
                <c:pt idx="2784">
                  <c:v>522.57500000000005</c:v>
                </c:pt>
                <c:pt idx="2785">
                  <c:v>522.72500000000002</c:v>
                </c:pt>
                <c:pt idx="2786">
                  <c:v>522.875</c:v>
                </c:pt>
                <c:pt idx="2787">
                  <c:v>523.07500000000005</c:v>
                </c:pt>
                <c:pt idx="2788">
                  <c:v>523.17499999999995</c:v>
                </c:pt>
                <c:pt idx="2789">
                  <c:v>523.375</c:v>
                </c:pt>
                <c:pt idx="2790">
                  <c:v>523.52499999999998</c:v>
                </c:pt>
                <c:pt idx="2791">
                  <c:v>523.72500000000002</c:v>
                </c:pt>
                <c:pt idx="2792">
                  <c:v>523.82500000000005</c:v>
                </c:pt>
                <c:pt idx="2793">
                  <c:v>524.07500000000005</c:v>
                </c:pt>
                <c:pt idx="2794">
                  <c:v>524.17499999999995</c:v>
                </c:pt>
                <c:pt idx="2795">
                  <c:v>524.375</c:v>
                </c:pt>
                <c:pt idx="2796">
                  <c:v>524.52499999999998</c:v>
                </c:pt>
                <c:pt idx="2797">
                  <c:v>524.72500000000002</c:v>
                </c:pt>
                <c:pt idx="2798">
                  <c:v>524.875</c:v>
                </c:pt>
                <c:pt idx="2799">
                  <c:v>525.02499999999998</c:v>
                </c:pt>
                <c:pt idx="2800">
                  <c:v>525.17499999999995</c:v>
                </c:pt>
                <c:pt idx="2801">
                  <c:v>525.375</c:v>
                </c:pt>
                <c:pt idx="2802">
                  <c:v>525.52499999999998</c:v>
                </c:pt>
                <c:pt idx="2803">
                  <c:v>525.67499999999995</c:v>
                </c:pt>
                <c:pt idx="2804">
                  <c:v>525.82500000000005</c:v>
                </c:pt>
                <c:pt idx="2805">
                  <c:v>526.07500000000005</c:v>
                </c:pt>
                <c:pt idx="2806">
                  <c:v>526.22500000000002</c:v>
                </c:pt>
                <c:pt idx="2807">
                  <c:v>526.375</c:v>
                </c:pt>
                <c:pt idx="2808">
                  <c:v>526.57500000000005</c:v>
                </c:pt>
                <c:pt idx="2809">
                  <c:v>526.77499999999998</c:v>
                </c:pt>
                <c:pt idx="2810">
                  <c:v>526.82500000000005</c:v>
                </c:pt>
                <c:pt idx="2811">
                  <c:v>527.07500000000005</c:v>
                </c:pt>
                <c:pt idx="2812">
                  <c:v>527.17499999999995</c:v>
                </c:pt>
                <c:pt idx="2813">
                  <c:v>527.375</c:v>
                </c:pt>
                <c:pt idx="2814">
                  <c:v>527.52499999999998</c:v>
                </c:pt>
                <c:pt idx="2815">
                  <c:v>527.72500000000002</c:v>
                </c:pt>
                <c:pt idx="2816">
                  <c:v>527.875</c:v>
                </c:pt>
                <c:pt idx="2817">
                  <c:v>528.07500000000005</c:v>
                </c:pt>
                <c:pt idx="2818">
                  <c:v>528.22500000000002</c:v>
                </c:pt>
                <c:pt idx="2819">
                  <c:v>528.375</c:v>
                </c:pt>
                <c:pt idx="2820">
                  <c:v>528.52499999999998</c:v>
                </c:pt>
                <c:pt idx="2821">
                  <c:v>528.72500000000002</c:v>
                </c:pt>
                <c:pt idx="2822">
                  <c:v>528.82500000000005</c:v>
                </c:pt>
                <c:pt idx="2823">
                  <c:v>529.02499999999998</c:v>
                </c:pt>
                <c:pt idx="2824">
                  <c:v>529.17499999999995</c:v>
                </c:pt>
                <c:pt idx="2825">
                  <c:v>529.375</c:v>
                </c:pt>
                <c:pt idx="2826">
                  <c:v>529.57500000000005</c:v>
                </c:pt>
                <c:pt idx="2827">
                  <c:v>529.72500000000002</c:v>
                </c:pt>
                <c:pt idx="2828">
                  <c:v>529.875</c:v>
                </c:pt>
                <c:pt idx="2829">
                  <c:v>530.125</c:v>
                </c:pt>
                <c:pt idx="2830">
                  <c:v>530.22500000000002</c:v>
                </c:pt>
                <c:pt idx="2831">
                  <c:v>530.42499999999995</c:v>
                </c:pt>
                <c:pt idx="2832">
                  <c:v>530.57500000000005</c:v>
                </c:pt>
                <c:pt idx="2833">
                  <c:v>530.72500000000002</c:v>
                </c:pt>
                <c:pt idx="2834">
                  <c:v>530.92499999999995</c:v>
                </c:pt>
                <c:pt idx="2835">
                  <c:v>531.125</c:v>
                </c:pt>
                <c:pt idx="2836">
                  <c:v>531.17499999999995</c:v>
                </c:pt>
                <c:pt idx="2837">
                  <c:v>531.375</c:v>
                </c:pt>
                <c:pt idx="2838">
                  <c:v>531.52499999999998</c:v>
                </c:pt>
                <c:pt idx="2839">
                  <c:v>531.72500000000002</c:v>
                </c:pt>
                <c:pt idx="2840">
                  <c:v>531.92499999999995</c:v>
                </c:pt>
                <c:pt idx="2841">
                  <c:v>532.07500000000005</c:v>
                </c:pt>
                <c:pt idx="2842">
                  <c:v>532.27499999999998</c:v>
                </c:pt>
                <c:pt idx="2843">
                  <c:v>532.42499999999995</c:v>
                </c:pt>
                <c:pt idx="2844">
                  <c:v>532.625</c:v>
                </c:pt>
                <c:pt idx="2845">
                  <c:v>532.67499999999995</c:v>
                </c:pt>
                <c:pt idx="2846">
                  <c:v>532.92499999999995</c:v>
                </c:pt>
                <c:pt idx="2847">
                  <c:v>533.07500000000005</c:v>
                </c:pt>
                <c:pt idx="2848">
                  <c:v>533.22500000000002</c:v>
                </c:pt>
                <c:pt idx="2849">
                  <c:v>533.375</c:v>
                </c:pt>
                <c:pt idx="2850">
                  <c:v>533.57500000000005</c:v>
                </c:pt>
                <c:pt idx="2851">
                  <c:v>533.72500000000002</c:v>
                </c:pt>
                <c:pt idx="2852">
                  <c:v>533.92499999999995</c:v>
                </c:pt>
                <c:pt idx="2853">
                  <c:v>534.07500000000005</c:v>
                </c:pt>
                <c:pt idx="2854">
                  <c:v>534.27499999999998</c:v>
                </c:pt>
                <c:pt idx="2855">
                  <c:v>534.42499999999995</c:v>
                </c:pt>
                <c:pt idx="2856">
                  <c:v>534.57500000000005</c:v>
                </c:pt>
                <c:pt idx="2857">
                  <c:v>534.72500000000002</c:v>
                </c:pt>
                <c:pt idx="2858">
                  <c:v>534.97500000000002</c:v>
                </c:pt>
                <c:pt idx="2859">
                  <c:v>535.07500000000005</c:v>
                </c:pt>
                <c:pt idx="2860">
                  <c:v>535.22500000000002</c:v>
                </c:pt>
                <c:pt idx="2861">
                  <c:v>535.375</c:v>
                </c:pt>
                <c:pt idx="2862">
                  <c:v>535.57500000000005</c:v>
                </c:pt>
                <c:pt idx="2863">
                  <c:v>535.72500000000002</c:v>
                </c:pt>
                <c:pt idx="2864">
                  <c:v>535.92499999999995</c:v>
                </c:pt>
                <c:pt idx="2865">
                  <c:v>536.07500000000005</c:v>
                </c:pt>
                <c:pt idx="2866">
                  <c:v>536.27499999999998</c:v>
                </c:pt>
                <c:pt idx="2867">
                  <c:v>536.375</c:v>
                </c:pt>
                <c:pt idx="2868">
                  <c:v>536.625</c:v>
                </c:pt>
                <c:pt idx="2869">
                  <c:v>536.77499999999998</c:v>
                </c:pt>
                <c:pt idx="2870">
                  <c:v>536.92499999999995</c:v>
                </c:pt>
                <c:pt idx="2871">
                  <c:v>537.02499999999998</c:v>
                </c:pt>
                <c:pt idx="2872">
                  <c:v>537.32500000000005</c:v>
                </c:pt>
                <c:pt idx="2873">
                  <c:v>537.375</c:v>
                </c:pt>
                <c:pt idx="2874">
                  <c:v>537.625</c:v>
                </c:pt>
                <c:pt idx="2875">
                  <c:v>537.72500000000002</c:v>
                </c:pt>
                <c:pt idx="2876">
                  <c:v>537.92499999999995</c:v>
                </c:pt>
                <c:pt idx="2877">
                  <c:v>538.07500000000005</c:v>
                </c:pt>
                <c:pt idx="2878">
                  <c:v>538.27499999999998</c:v>
                </c:pt>
                <c:pt idx="2879">
                  <c:v>538.375</c:v>
                </c:pt>
                <c:pt idx="2880">
                  <c:v>538.625</c:v>
                </c:pt>
                <c:pt idx="2881">
                  <c:v>538.77499999999998</c:v>
                </c:pt>
                <c:pt idx="2882">
                  <c:v>538.92499999999995</c:v>
                </c:pt>
                <c:pt idx="2883">
                  <c:v>539.07500000000005</c:v>
                </c:pt>
                <c:pt idx="2884">
                  <c:v>539.22500000000002</c:v>
                </c:pt>
                <c:pt idx="2885">
                  <c:v>539.42499999999995</c:v>
                </c:pt>
                <c:pt idx="2886">
                  <c:v>539.625</c:v>
                </c:pt>
                <c:pt idx="2887">
                  <c:v>539.72500000000002</c:v>
                </c:pt>
                <c:pt idx="2888">
                  <c:v>539.92499999999995</c:v>
                </c:pt>
                <c:pt idx="2889">
                  <c:v>540.125</c:v>
                </c:pt>
                <c:pt idx="2890">
                  <c:v>540.27499999999998</c:v>
                </c:pt>
                <c:pt idx="2891">
                  <c:v>540.47500000000002</c:v>
                </c:pt>
                <c:pt idx="2892">
                  <c:v>540.57500000000005</c:v>
                </c:pt>
                <c:pt idx="2893">
                  <c:v>540.77499999999998</c:v>
                </c:pt>
                <c:pt idx="2894">
                  <c:v>540.97500000000002</c:v>
                </c:pt>
                <c:pt idx="2895">
                  <c:v>541.07500000000005</c:v>
                </c:pt>
                <c:pt idx="2896">
                  <c:v>541.32500000000005</c:v>
                </c:pt>
                <c:pt idx="2897">
                  <c:v>541.42499999999995</c:v>
                </c:pt>
                <c:pt idx="2898">
                  <c:v>541.625</c:v>
                </c:pt>
                <c:pt idx="2899">
                  <c:v>541.82500000000005</c:v>
                </c:pt>
                <c:pt idx="2900">
                  <c:v>541.92499999999995</c:v>
                </c:pt>
                <c:pt idx="2901">
                  <c:v>542.125</c:v>
                </c:pt>
                <c:pt idx="2902">
                  <c:v>542.27499999999998</c:v>
                </c:pt>
                <c:pt idx="2903">
                  <c:v>542.42499999999995</c:v>
                </c:pt>
                <c:pt idx="2904">
                  <c:v>542.625</c:v>
                </c:pt>
                <c:pt idx="2905">
                  <c:v>542.82500000000005</c:v>
                </c:pt>
                <c:pt idx="2906">
                  <c:v>542.92499999999995</c:v>
                </c:pt>
                <c:pt idx="2907">
                  <c:v>543.17499999999995</c:v>
                </c:pt>
                <c:pt idx="2908">
                  <c:v>543.22500000000002</c:v>
                </c:pt>
                <c:pt idx="2909">
                  <c:v>543.42499999999995</c:v>
                </c:pt>
                <c:pt idx="2910">
                  <c:v>543.625</c:v>
                </c:pt>
                <c:pt idx="2911">
                  <c:v>543.77499999999998</c:v>
                </c:pt>
                <c:pt idx="2912">
                  <c:v>543.92499999999995</c:v>
                </c:pt>
                <c:pt idx="2913">
                  <c:v>544.17499999999995</c:v>
                </c:pt>
                <c:pt idx="2914">
                  <c:v>544.22500000000002</c:v>
                </c:pt>
                <c:pt idx="2915">
                  <c:v>544.52499999999998</c:v>
                </c:pt>
                <c:pt idx="2916">
                  <c:v>544.625</c:v>
                </c:pt>
                <c:pt idx="2917">
                  <c:v>544.82500000000005</c:v>
                </c:pt>
                <c:pt idx="2918">
                  <c:v>544.97500000000002</c:v>
                </c:pt>
                <c:pt idx="2919">
                  <c:v>545.17499999999995</c:v>
                </c:pt>
                <c:pt idx="2920">
                  <c:v>545.22500000000002</c:v>
                </c:pt>
                <c:pt idx="2921">
                  <c:v>545.52499999999998</c:v>
                </c:pt>
                <c:pt idx="2922">
                  <c:v>545.625</c:v>
                </c:pt>
                <c:pt idx="2923">
                  <c:v>545.82500000000005</c:v>
                </c:pt>
                <c:pt idx="2924">
                  <c:v>545.97500000000002</c:v>
                </c:pt>
                <c:pt idx="2925">
                  <c:v>546.17499999999995</c:v>
                </c:pt>
                <c:pt idx="2926">
                  <c:v>546.32500000000005</c:v>
                </c:pt>
                <c:pt idx="2927">
                  <c:v>546.47500000000002</c:v>
                </c:pt>
                <c:pt idx="2928">
                  <c:v>546.625</c:v>
                </c:pt>
                <c:pt idx="2929">
                  <c:v>546.82500000000005</c:v>
                </c:pt>
                <c:pt idx="2930">
                  <c:v>546.97500000000002</c:v>
                </c:pt>
                <c:pt idx="2931">
                  <c:v>547.17499999999995</c:v>
                </c:pt>
                <c:pt idx="2932">
                  <c:v>547.32500000000005</c:v>
                </c:pt>
                <c:pt idx="2933">
                  <c:v>547.47500000000002</c:v>
                </c:pt>
                <c:pt idx="2934">
                  <c:v>547.67499999999995</c:v>
                </c:pt>
                <c:pt idx="2935">
                  <c:v>547.77499999999998</c:v>
                </c:pt>
                <c:pt idx="2936">
                  <c:v>547.97500000000002</c:v>
                </c:pt>
                <c:pt idx="2937">
                  <c:v>548.17499999999995</c:v>
                </c:pt>
                <c:pt idx="2938">
                  <c:v>548.32500000000005</c:v>
                </c:pt>
                <c:pt idx="2939">
                  <c:v>548.47500000000002</c:v>
                </c:pt>
                <c:pt idx="2940">
                  <c:v>548.67499999999995</c:v>
                </c:pt>
                <c:pt idx="2941">
                  <c:v>548.77499999999998</c:v>
                </c:pt>
                <c:pt idx="2942">
                  <c:v>549.02499999999998</c:v>
                </c:pt>
                <c:pt idx="2943">
                  <c:v>549.125</c:v>
                </c:pt>
                <c:pt idx="2944">
                  <c:v>549.32500000000005</c:v>
                </c:pt>
                <c:pt idx="2945">
                  <c:v>549.52499999999998</c:v>
                </c:pt>
                <c:pt idx="2946">
                  <c:v>549.67499999999995</c:v>
                </c:pt>
                <c:pt idx="2947">
                  <c:v>549.82500000000005</c:v>
                </c:pt>
                <c:pt idx="2948">
                  <c:v>549.97500000000002</c:v>
                </c:pt>
                <c:pt idx="2949">
                  <c:v>550.125</c:v>
                </c:pt>
                <c:pt idx="2950">
                  <c:v>550.32500000000005</c:v>
                </c:pt>
                <c:pt idx="2951">
                  <c:v>550.47500000000002</c:v>
                </c:pt>
                <c:pt idx="2952">
                  <c:v>550.67499999999995</c:v>
                </c:pt>
                <c:pt idx="2953">
                  <c:v>550.875</c:v>
                </c:pt>
                <c:pt idx="2954">
                  <c:v>551.02499999999998</c:v>
                </c:pt>
                <c:pt idx="2955">
                  <c:v>551.17499999999995</c:v>
                </c:pt>
                <c:pt idx="2956">
                  <c:v>551.375</c:v>
                </c:pt>
                <c:pt idx="2957">
                  <c:v>551.47500000000002</c:v>
                </c:pt>
                <c:pt idx="2958">
                  <c:v>551.72500000000002</c:v>
                </c:pt>
                <c:pt idx="2959">
                  <c:v>551.82500000000005</c:v>
                </c:pt>
                <c:pt idx="2960">
                  <c:v>552.02499999999998</c:v>
                </c:pt>
                <c:pt idx="2961">
                  <c:v>552.17499999999995</c:v>
                </c:pt>
                <c:pt idx="2962">
                  <c:v>552.32500000000005</c:v>
                </c:pt>
                <c:pt idx="2963">
                  <c:v>552.52499999999998</c:v>
                </c:pt>
                <c:pt idx="2964">
                  <c:v>552.67499999999995</c:v>
                </c:pt>
                <c:pt idx="2965">
                  <c:v>552.82500000000005</c:v>
                </c:pt>
                <c:pt idx="2966">
                  <c:v>553.02499999999998</c:v>
                </c:pt>
                <c:pt idx="2967">
                  <c:v>553.22500000000002</c:v>
                </c:pt>
                <c:pt idx="2968">
                  <c:v>553.375</c:v>
                </c:pt>
                <c:pt idx="2969">
                  <c:v>553.52499999999998</c:v>
                </c:pt>
                <c:pt idx="2970">
                  <c:v>553.67499999999995</c:v>
                </c:pt>
                <c:pt idx="2971">
                  <c:v>553.92499999999995</c:v>
                </c:pt>
                <c:pt idx="2972">
                  <c:v>553.97500000000002</c:v>
                </c:pt>
                <c:pt idx="2973">
                  <c:v>554.22500000000002</c:v>
                </c:pt>
                <c:pt idx="2974">
                  <c:v>554.375</c:v>
                </c:pt>
                <c:pt idx="2975">
                  <c:v>554.52499999999998</c:v>
                </c:pt>
                <c:pt idx="2976">
                  <c:v>554.72500000000002</c:v>
                </c:pt>
                <c:pt idx="2977">
                  <c:v>554.875</c:v>
                </c:pt>
                <c:pt idx="2978">
                  <c:v>555.02499999999998</c:v>
                </c:pt>
                <c:pt idx="2979">
                  <c:v>555.22500000000002</c:v>
                </c:pt>
                <c:pt idx="2980">
                  <c:v>555.375</c:v>
                </c:pt>
                <c:pt idx="2981">
                  <c:v>555.57500000000005</c:v>
                </c:pt>
                <c:pt idx="2982">
                  <c:v>555.67499999999995</c:v>
                </c:pt>
                <c:pt idx="2983">
                  <c:v>555.82500000000005</c:v>
                </c:pt>
                <c:pt idx="2984">
                  <c:v>556.02499999999998</c:v>
                </c:pt>
                <c:pt idx="2985">
                  <c:v>556.17499999999995</c:v>
                </c:pt>
                <c:pt idx="2986">
                  <c:v>556.32500000000005</c:v>
                </c:pt>
                <c:pt idx="2987">
                  <c:v>556.57500000000005</c:v>
                </c:pt>
                <c:pt idx="2988">
                  <c:v>556.67499999999995</c:v>
                </c:pt>
                <c:pt idx="2989">
                  <c:v>556.875</c:v>
                </c:pt>
                <c:pt idx="2990">
                  <c:v>557.02499999999998</c:v>
                </c:pt>
                <c:pt idx="2991">
                  <c:v>557.22500000000002</c:v>
                </c:pt>
                <c:pt idx="2992">
                  <c:v>557.375</c:v>
                </c:pt>
                <c:pt idx="2993">
                  <c:v>557.52499999999998</c:v>
                </c:pt>
                <c:pt idx="2994">
                  <c:v>557.72500000000002</c:v>
                </c:pt>
                <c:pt idx="2995">
                  <c:v>557.875</c:v>
                </c:pt>
                <c:pt idx="2996">
                  <c:v>558.02499999999998</c:v>
                </c:pt>
                <c:pt idx="2997">
                  <c:v>558.17499999999995</c:v>
                </c:pt>
                <c:pt idx="2998">
                  <c:v>558.375</c:v>
                </c:pt>
                <c:pt idx="2999">
                  <c:v>558.52499999999998</c:v>
                </c:pt>
                <c:pt idx="3000">
                  <c:v>558.72500000000002</c:v>
                </c:pt>
                <c:pt idx="3001">
                  <c:v>558.875</c:v>
                </c:pt>
                <c:pt idx="3002">
                  <c:v>559.02499999999998</c:v>
                </c:pt>
                <c:pt idx="3003">
                  <c:v>559.17499999999995</c:v>
                </c:pt>
                <c:pt idx="3004">
                  <c:v>559.42499999999995</c:v>
                </c:pt>
                <c:pt idx="3005">
                  <c:v>559.57500000000005</c:v>
                </c:pt>
                <c:pt idx="3006">
                  <c:v>559.77499999999998</c:v>
                </c:pt>
                <c:pt idx="3007">
                  <c:v>559.875</c:v>
                </c:pt>
                <c:pt idx="3008">
                  <c:v>560.07500000000005</c:v>
                </c:pt>
                <c:pt idx="3009">
                  <c:v>560.17499999999995</c:v>
                </c:pt>
                <c:pt idx="3010">
                  <c:v>560.375</c:v>
                </c:pt>
                <c:pt idx="3011">
                  <c:v>560.57500000000005</c:v>
                </c:pt>
                <c:pt idx="3012">
                  <c:v>560.72500000000002</c:v>
                </c:pt>
                <c:pt idx="3013">
                  <c:v>560.875</c:v>
                </c:pt>
                <c:pt idx="3014">
                  <c:v>561.07500000000005</c:v>
                </c:pt>
                <c:pt idx="3015">
                  <c:v>561.22500000000002</c:v>
                </c:pt>
                <c:pt idx="3016">
                  <c:v>561.42499999999995</c:v>
                </c:pt>
                <c:pt idx="3017">
                  <c:v>561.57500000000005</c:v>
                </c:pt>
                <c:pt idx="3018">
                  <c:v>561.77499999999998</c:v>
                </c:pt>
                <c:pt idx="3019">
                  <c:v>561.875</c:v>
                </c:pt>
                <c:pt idx="3020">
                  <c:v>562.125</c:v>
                </c:pt>
                <c:pt idx="3021">
                  <c:v>562.22500000000002</c:v>
                </c:pt>
                <c:pt idx="3022">
                  <c:v>562.42499999999995</c:v>
                </c:pt>
                <c:pt idx="3023">
                  <c:v>562.57500000000005</c:v>
                </c:pt>
                <c:pt idx="3024">
                  <c:v>562.77499999999998</c:v>
                </c:pt>
                <c:pt idx="3025">
                  <c:v>562.92499999999995</c:v>
                </c:pt>
                <c:pt idx="3026">
                  <c:v>563.07500000000005</c:v>
                </c:pt>
                <c:pt idx="3027">
                  <c:v>563.22500000000002</c:v>
                </c:pt>
                <c:pt idx="3028">
                  <c:v>563.47500000000002</c:v>
                </c:pt>
                <c:pt idx="3029">
                  <c:v>563.57500000000005</c:v>
                </c:pt>
                <c:pt idx="3030">
                  <c:v>563.72500000000002</c:v>
                </c:pt>
                <c:pt idx="3031">
                  <c:v>563.92499999999995</c:v>
                </c:pt>
                <c:pt idx="3032">
                  <c:v>564.07500000000005</c:v>
                </c:pt>
                <c:pt idx="3033">
                  <c:v>564.27499999999998</c:v>
                </c:pt>
                <c:pt idx="3034">
                  <c:v>564.375</c:v>
                </c:pt>
                <c:pt idx="3035">
                  <c:v>564.57500000000005</c:v>
                </c:pt>
                <c:pt idx="3036">
                  <c:v>564.72500000000002</c:v>
                </c:pt>
                <c:pt idx="3037">
                  <c:v>564.92499999999995</c:v>
                </c:pt>
                <c:pt idx="3038">
                  <c:v>565.07500000000005</c:v>
                </c:pt>
                <c:pt idx="3039">
                  <c:v>565.27499999999998</c:v>
                </c:pt>
                <c:pt idx="3040">
                  <c:v>565.375</c:v>
                </c:pt>
                <c:pt idx="3041">
                  <c:v>565.57500000000005</c:v>
                </c:pt>
                <c:pt idx="3042">
                  <c:v>565.67499999999995</c:v>
                </c:pt>
                <c:pt idx="3043">
                  <c:v>565.92499999999995</c:v>
                </c:pt>
                <c:pt idx="3044">
                  <c:v>566.07500000000005</c:v>
                </c:pt>
                <c:pt idx="3045">
                  <c:v>566.27499999999998</c:v>
                </c:pt>
                <c:pt idx="3046">
                  <c:v>566.375</c:v>
                </c:pt>
                <c:pt idx="3047">
                  <c:v>566.57500000000005</c:v>
                </c:pt>
                <c:pt idx="3048">
                  <c:v>566.72500000000002</c:v>
                </c:pt>
                <c:pt idx="3049">
                  <c:v>566.875</c:v>
                </c:pt>
                <c:pt idx="3050">
                  <c:v>567.02499999999998</c:v>
                </c:pt>
                <c:pt idx="3051">
                  <c:v>567.17499999999995</c:v>
                </c:pt>
                <c:pt idx="3052">
                  <c:v>567.32500000000005</c:v>
                </c:pt>
                <c:pt idx="3053">
                  <c:v>567.57500000000005</c:v>
                </c:pt>
                <c:pt idx="3054">
                  <c:v>567.72500000000002</c:v>
                </c:pt>
                <c:pt idx="3055">
                  <c:v>567.92499999999995</c:v>
                </c:pt>
                <c:pt idx="3056">
                  <c:v>568.02499999999998</c:v>
                </c:pt>
                <c:pt idx="3057">
                  <c:v>568.17499999999995</c:v>
                </c:pt>
                <c:pt idx="3058">
                  <c:v>568.375</c:v>
                </c:pt>
                <c:pt idx="3059">
                  <c:v>568.57500000000005</c:v>
                </c:pt>
                <c:pt idx="3060">
                  <c:v>568.72500000000002</c:v>
                </c:pt>
                <c:pt idx="3061">
                  <c:v>568.92499999999995</c:v>
                </c:pt>
                <c:pt idx="3062">
                  <c:v>569.02499999999998</c:v>
                </c:pt>
                <c:pt idx="3063">
                  <c:v>569.22500000000002</c:v>
                </c:pt>
                <c:pt idx="3064">
                  <c:v>569.375</c:v>
                </c:pt>
                <c:pt idx="3065">
                  <c:v>569.52499999999998</c:v>
                </c:pt>
                <c:pt idx="3066">
                  <c:v>569.72500000000002</c:v>
                </c:pt>
                <c:pt idx="3067">
                  <c:v>569.82500000000005</c:v>
                </c:pt>
                <c:pt idx="3068">
                  <c:v>570.02499999999998</c:v>
                </c:pt>
                <c:pt idx="3069">
                  <c:v>570.17499999999995</c:v>
                </c:pt>
                <c:pt idx="3070">
                  <c:v>570.375</c:v>
                </c:pt>
                <c:pt idx="3071">
                  <c:v>570.52499999999998</c:v>
                </c:pt>
                <c:pt idx="3072">
                  <c:v>570.67499999999995</c:v>
                </c:pt>
                <c:pt idx="3073">
                  <c:v>570.82500000000005</c:v>
                </c:pt>
                <c:pt idx="3074">
                  <c:v>571.02499999999998</c:v>
                </c:pt>
                <c:pt idx="3075">
                  <c:v>571.17499999999995</c:v>
                </c:pt>
                <c:pt idx="3076">
                  <c:v>571.375</c:v>
                </c:pt>
                <c:pt idx="3077">
                  <c:v>571.52499999999998</c:v>
                </c:pt>
                <c:pt idx="3078">
                  <c:v>571.72500000000002</c:v>
                </c:pt>
                <c:pt idx="3079">
                  <c:v>571.875</c:v>
                </c:pt>
                <c:pt idx="3080">
                  <c:v>572.07500000000005</c:v>
                </c:pt>
                <c:pt idx="3081">
                  <c:v>572.17499999999995</c:v>
                </c:pt>
                <c:pt idx="3082">
                  <c:v>572.42499999999995</c:v>
                </c:pt>
                <c:pt idx="3083">
                  <c:v>572.47500000000002</c:v>
                </c:pt>
                <c:pt idx="3084">
                  <c:v>572.67499999999995</c:v>
                </c:pt>
                <c:pt idx="3085">
                  <c:v>572.82500000000005</c:v>
                </c:pt>
                <c:pt idx="3086">
                  <c:v>573.02499999999998</c:v>
                </c:pt>
                <c:pt idx="3087">
                  <c:v>573.22500000000002</c:v>
                </c:pt>
                <c:pt idx="3088">
                  <c:v>573.375</c:v>
                </c:pt>
                <c:pt idx="3089">
                  <c:v>573.57500000000005</c:v>
                </c:pt>
                <c:pt idx="3090">
                  <c:v>573.67499999999995</c:v>
                </c:pt>
                <c:pt idx="3091">
                  <c:v>573.82500000000005</c:v>
                </c:pt>
                <c:pt idx="3092">
                  <c:v>574.02499999999998</c:v>
                </c:pt>
                <c:pt idx="3093">
                  <c:v>574.17499999999995</c:v>
                </c:pt>
                <c:pt idx="3094">
                  <c:v>574.32500000000005</c:v>
                </c:pt>
                <c:pt idx="3095">
                  <c:v>574.52499999999998</c:v>
                </c:pt>
                <c:pt idx="3096">
                  <c:v>574.67499999999995</c:v>
                </c:pt>
                <c:pt idx="3097">
                  <c:v>574.875</c:v>
                </c:pt>
                <c:pt idx="3098">
                  <c:v>575.02499999999998</c:v>
                </c:pt>
                <c:pt idx="3099">
                  <c:v>575.17499999999995</c:v>
                </c:pt>
                <c:pt idx="3100">
                  <c:v>575.32500000000005</c:v>
                </c:pt>
                <c:pt idx="3101">
                  <c:v>575.47500000000002</c:v>
                </c:pt>
                <c:pt idx="3102">
                  <c:v>575.67499999999995</c:v>
                </c:pt>
                <c:pt idx="3103">
                  <c:v>575.875</c:v>
                </c:pt>
                <c:pt idx="3104">
                  <c:v>575.97500000000002</c:v>
                </c:pt>
                <c:pt idx="3105">
                  <c:v>576.17499999999995</c:v>
                </c:pt>
                <c:pt idx="3106">
                  <c:v>576.32500000000005</c:v>
                </c:pt>
                <c:pt idx="3107">
                  <c:v>576.52499999999998</c:v>
                </c:pt>
                <c:pt idx="3108">
                  <c:v>576.67499999999995</c:v>
                </c:pt>
                <c:pt idx="3109">
                  <c:v>576.82500000000005</c:v>
                </c:pt>
                <c:pt idx="3110">
                  <c:v>576.97500000000002</c:v>
                </c:pt>
                <c:pt idx="3111">
                  <c:v>577.22500000000002</c:v>
                </c:pt>
                <c:pt idx="3112">
                  <c:v>577.32500000000005</c:v>
                </c:pt>
                <c:pt idx="3113">
                  <c:v>577.52499999999998</c:v>
                </c:pt>
                <c:pt idx="3114">
                  <c:v>577.625</c:v>
                </c:pt>
                <c:pt idx="3115">
                  <c:v>577.875</c:v>
                </c:pt>
                <c:pt idx="3116">
                  <c:v>577.97500000000002</c:v>
                </c:pt>
                <c:pt idx="3117">
                  <c:v>578.17499999999995</c:v>
                </c:pt>
                <c:pt idx="3118">
                  <c:v>578.32500000000005</c:v>
                </c:pt>
                <c:pt idx="3119">
                  <c:v>578.47500000000002</c:v>
                </c:pt>
                <c:pt idx="3120">
                  <c:v>578.67499999999995</c:v>
                </c:pt>
                <c:pt idx="3121">
                  <c:v>578.875</c:v>
                </c:pt>
                <c:pt idx="3122">
                  <c:v>578.92499999999995</c:v>
                </c:pt>
                <c:pt idx="3123">
                  <c:v>579.17499999999995</c:v>
                </c:pt>
                <c:pt idx="3124">
                  <c:v>579.32500000000005</c:v>
                </c:pt>
                <c:pt idx="3125">
                  <c:v>579.47500000000002</c:v>
                </c:pt>
                <c:pt idx="3126">
                  <c:v>579.67499999999995</c:v>
                </c:pt>
                <c:pt idx="3127">
                  <c:v>579.77499999999998</c:v>
                </c:pt>
                <c:pt idx="3128">
                  <c:v>580.02499999999998</c:v>
                </c:pt>
                <c:pt idx="3129">
                  <c:v>580.125</c:v>
                </c:pt>
                <c:pt idx="3130">
                  <c:v>580.32500000000005</c:v>
                </c:pt>
                <c:pt idx="3131">
                  <c:v>580.47500000000002</c:v>
                </c:pt>
                <c:pt idx="3132">
                  <c:v>580.67499999999995</c:v>
                </c:pt>
                <c:pt idx="3133">
                  <c:v>580.77499999999998</c:v>
                </c:pt>
                <c:pt idx="3134">
                  <c:v>580.97500000000002</c:v>
                </c:pt>
                <c:pt idx="3135">
                  <c:v>581.125</c:v>
                </c:pt>
                <c:pt idx="3136">
                  <c:v>581.32500000000005</c:v>
                </c:pt>
                <c:pt idx="3137">
                  <c:v>581.47500000000002</c:v>
                </c:pt>
                <c:pt idx="3138">
                  <c:v>581.67499999999995</c:v>
                </c:pt>
                <c:pt idx="3139">
                  <c:v>581.77499999999998</c:v>
                </c:pt>
                <c:pt idx="3140">
                  <c:v>581.97500000000002</c:v>
                </c:pt>
                <c:pt idx="3141">
                  <c:v>582.125</c:v>
                </c:pt>
                <c:pt idx="3142">
                  <c:v>582.32500000000005</c:v>
                </c:pt>
                <c:pt idx="3143">
                  <c:v>582.47500000000002</c:v>
                </c:pt>
                <c:pt idx="3144">
                  <c:v>582.625</c:v>
                </c:pt>
                <c:pt idx="3145">
                  <c:v>582.82500000000005</c:v>
                </c:pt>
                <c:pt idx="3146">
                  <c:v>582.97500000000002</c:v>
                </c:pt>
                <c:pt idx="3147">
                  <c:v>583.125</c:v>
                </c:pt>
                <c:pt idx="3148">
                  <c:v>583.32500000000005</c:v>
                </c:pt>
                <c:pt idx="3149">
                  <c:v>583.52499999999998</c:v>
                </c:pt>
                <c:pt idx="3150">
                  <c:v>583.625</c:v>
                </c:pt>
                <c:pt idx="3151">
                  <c:v>583.82500000000005</c:v>
                </c:pt>
                <c:pt idx="3152">
                  <c:v>583.97500000000002</c:v>
                </c:pt>
                <c:pt idx="3153">
                  <c:v>584.125</c:v>
                </c:pt>
                <c:pt idx="3154">
                  <c:v>584.32500000000005</c:v>
                </c:pt>
                <c:pt idx="3155">
                  <c:v>584.52499999999998</c:v>
                </c:pt>
                <c:pt idx="3156">
                  <c:v>584.625</c:v>
                </c:pt>
                <c:pt idx="3157">
                  <c:v>584.82500000000005</c:v>
                </c:pt>
                <c:pt idx="3158">
                  <c:v>584.92499999999995</c:v>
                </c:pt>
                <c:pt idx="3159">
                  <c:v>585.17499999999995</c:v>
                </c:pt>
                <c:pt idx="3160">
                  <c:v>585.27499999999998</c:v>
                </c:pt>
                <c:pt idx="3161">
                  <c:v>585.47500000000002</c:v>
                </c:pt>
                <c:pt idx="3162">
                  <c:v>585.625</c:v>
                </c:pt>
                <c:pt idx="3163">
                  <c:v>585.82500000000005</c:v>
                </c:pt>
                <c:pt idx="3164">
                  <c:v>585.97500000000002</c:v>
                </c:pt>
                <c:pt idx="3165">
                  <c:v>586.17499999999995</c:v>
                </c:pt>
                <c:pt idx="3166">
                  <c:v>586.32500000000005</c:v>
                </c:pt>
                <c:pt idx="3167">
                  <c:v>586.47500000000002</c:v>
                </c:pt>
                <c:pt idx="3168">
                  <c:v>586.625</c:v>
                </c:pt>
                <c:pt idx="3169">
                  <c:v>586.82500000000005</c:v>
                </c:pt>
                <c:pt idx="3170">
                  <c:v>586.97500000000002</c:v>
                </c:pt>
                <c:pt idx="3171">
                  <c:v>587.17499999999995</c:v>
                </c:pt>
                <c:pt idx="3172">
                  <c:v>587.32500000000005</c:v>
                </c:pt>
                <c:pt idx="3173">
                  <c:v>587.47500000000002</c:v>
                </c:pt>
                <c:pt idx="3174">
                  <c:v>587.625</c:v>
                </c:pt>
                <c:pt idx="3175">
                  <c:v>587.82500000000005</c:v>
                </c:pt>
                <c:pt idx="3176">
                  <c:v>587.97500000000002</c:v>
                </c:pt>
                <c:pt idx="3177">
                  <c:v>588.125</c:v>
                </c:pt>
                <c:pt idx="3178">
                  <c:v>588.32500000000005</c:v>
                </c:pt>
                <c:pt idx="3179">
                  <c:v>588.47500000000002</c:v>
                </c:pt>
                <c:pt idx="3180">
                  <c:v>588.67499999999995</c:v>
                </c:pt>
                <c:pt idx="3181">
                  <c:v>588.82500000000005</c:v>
                </c:pt>
                <c:pt idx="3182">
                  <c:v>588.97500000000002</c:v>
                </c:pt>
                <c:pt idx="3183">
                  <c:v>589.125</c:v>
                </c:pt>
                <c:pt idx="3184">
                  <c:v>589.32500000000005</c:v>
                </c:pt>
                <c:pt idx="3185">
                  <c:v>589.47500000000002</c:v>
                </c:pt>
                <c:pt idx="3186">
                  <c:v>589.67499999999995</c:v>
                </c:pt>
                <c:pt idx="3187">
                  <c:v>589.82500000000005</c:v>
                </c:pt>
                <c:pt idx="3188">
                  <c:v>589.97500000000002</c:v>
                </c:pt>
                <c:pt idx="3189">
                  <c:v>590.125</c:v>
                </c:pt>
                <c:pt idx="3190">
                  <c:v>590.32500000000005</c:v>
                </c:pt>
                <c:pt idx="3191">
                  <c:v>590.47500000000002</c:v>
                </c:pt>
                <c:pt idx="3192">
                  <c:v>590.67499999999995</c:v>
                </c:pt>
                <c:pt idx="3193">
                  <c:v>590.82500000000005</c:v>
                </c:pt>
                <c:pt idx="3194">
                  <c:v>590.97500000000002</c:v>
                </c:pt>
                <c:pt idx="3195">
                  <c:v>591.17499999999995</c:v>
                </c:pt>
                <c:pt idx="3196">
                  <c:v>591.32500000000005</c:v>
                </c:pt>
                <c:pt idx="3197">
                  <c:v>591.47500000000002</c:v>
                </c:pt>
                <c:pt idx="3198">
                  <c:v>591.67499999999995</c:v>
                </c:pt>
                <c:pt idx="3199">
                  <c:v>591.82500000000005</c:v>
                </c:pt>
                <c:pt idx="3200">
                  <c:v>592.02499999999998</c:v>
                </c:pt>
                <c:pt idx="3201">
                  <c:v>592.125</c:v>
                </c:pt>
                <c:pt idx="3202">
                  <c:v>592.375</c:v>
                </c:pt>
                <c:pt idx="3203">
                  <c:v>592.52499999999998</c:v>
                </c:pt>
                <c:pt idx="3204">
                  <c:v>592.67499999999995</c:v>
                </c:pt>
                <c:pt idx="3205">
                  <c:v>592.82500000000005</c:v>
                </c:pt>
                <c:pt idx="3206">
                  <c:v>592.97500000000002</c:v>
                </c:pt>
                <c:pt idx="3207">
                  <c:v>593.125</c:v>
                </c:pt>
                <c:pt idx="3208">
                  <c:v>593.32500000000005</c:v>
                </c:pt>
                <c:pt idx="3209">
                  <c:v>593.47500000000002</c:v>
                </c:pt>
                <c:pt idx="3210">
                  <c:v>593.67499999999995</c:v>
                </c:pt>
                <c:pt idx="3211">
                  <c:v>593.82500000000005</c:v>
                </c:pt>
                <c:pt idx="3212">
                  <c:v>593.97500000000002</c:v>
                </c:pt>
                <c:pt idx="3213">
                  <c:v>594.125</c:v>
                </c:pt>
                <c:pt idx="3214">
                  <c:v>594.32500000000005</c:v>
                </c:pt>
                <c:pt idx="3215">
                  <c:v>594.47500000000002</c:v>
                </c:pt>
                <c:pt idx="3216">
                  <c:v>594.67499999999995</c:v>
                </c:pt>
                <c:pt idx="3217">
                  <c:v>594.82500000000005</c:v>
                </c:pt>
                <c:pt idx="3218">
                  <c:v>594.97500000000002</c:v>
                </c:pt>
                <c:pt idx="3219">
                  <c:v>595.125</c:v>
                </c:pt>
                <c:pt idx="3220">
                  <c:v>595.27499999999998</c:v>
                </c:pt>
                <c:pt idx="3221">
                  <c:v>595.52499999999998</c:v>
                </c:pt>
                <c:pt idx="3222">
                  <c:v>595.625</c:v>
                </c:pt>
                <c:pt idx="3223">
                  <c:v>595.82500000000005</c:v>
                </c:pt>
                <c:pt idx="3224">
                  <c:v>595.97500000000002</c:v>
                </c:pt>
                <c:pt idx="3225">
                  <c:v>596.17499999999995</c:v>
                </c:pt>
                <c:pt idx="3226">
                  <c:v>596.27499999999998</c:v>
                </c:pt>
                <c:pt idx="3227">
                  <c:v>596.47500000000002</c:v>
                </c:pt>
                <c:pt idx="3228">
                  <c:v>596.625</c:v>
                </c:pt>
                <c:pt idx="3229">
                  <c:v>596.82500000000005</c:v>
                </c:pt>
                <c:pt idx="3230">
                  <c:v>596.97500000000002</c:v>
                </c:pt>
                <c:pt idx="3231">
                  <c:v>597.17499999999995</c:v>
                </c:pt>
                <c:pt idx="3232">
                  <c:v>597.32500000000005</c:v>
                </c:pt>
                <c:pt idx="3233">
                  <c:v>597.52499999999998</c:v>
                </c:pt>
                <c:pt idx="3234">
                  <c:v>597.625</c:v>
                </c:pt>
                <c:pt idx="3235">
                  <c:v>597.82500000000005</c:v>
                </c:pt>
                <c:pt idx="3236">
                  <c:v>597.97500000000002</c:v>
                </c:pt>
                <c:pt idx="3237">
                  <c:v>598.17499999999995</c:v>
                </c:pt>
                <c:pt idx="3238">
                  <c:v>598.27499999999998</c:v>
                </c:pt>
                <c:pt idx="3239">
                  <c:v>598.52499999999998</c:v>
                </c:pt>
                <c:pt idx="3240">
                  <c:v>598.625</c:v>
                </c:pt>
                <c:pt idx="3241">
                  <c:v>598.82500000000005</c:v>
                </c:pt>
                <c:pt idx="3242">
                  <c:v>598.97500000000002</c:v>
                </c:pt>
                <c:pt idx="3243">
                  <c:v>599.17499999999995</c:v>
                </c:pt>
                <c:pt idx="3244">
                  <c:v>599.27499999999998</c:v>
                </c:pt>
                <c:pt idx="3245">
                  <c:v>599.47500000000002</c:v>
                </c:pt>
                <c:pt idx="3246">
                  <c:v>599.625</c:v>
                </c:pt>
                <c:pt idx="3247">
                  <c:v>599.82500000000005</c:v>
                </c:pt>
                <c:pt idx="3248">
                  <c:v>599.97500000000002</c:v>
                </c:pt>
                <c:pt idx="3249">
                  <c:v>600.22500000000002</c:v>
                </c:pt>
                <c:pt idx="3250">
                  <c:v>600.32500000000005</c:v>
                </c:pt>
                <c:pt idx="3251">
                  <c:v>600.52499999999998</c:v>
                </c:pt>
                <c:pt idx="3252">
                  <c:v>600.67499999999995</c:v>
                </c:pt>
                <c:pt idx="3253">
                  <c:v>600.82500000000005</c:v>
                </c:pt>
                <c:pt idx="3254">
                  <c:v>600.97500000000002</c:v>
                </c:pt>
                <c:pt idx="3255">
                  <c:v>601.17499999999995</c:v>
                </c:pt>
                <c:pt idx="3256">
                  <c:v>601.32500000000005</c:v>
                </c:pt>
                <c:pt idx="3257">
                  <c:v>601.47500000000002</c:v>
                </c:pt>
                <c:pt idx="3258">
                  <c:v>601.67499999999995</c:v>
                </c:pt>
                <c:pt idx="3259">
                  <c:v>601.82500000000005</c:v>
                </c:pt>
                <c:pt idx="3260">
                  <c:v>602.02499999999998</c:v>
                </c:pt>
                <c:pt idx="3261">
                  <c:v>602.17499999999995</c:v>
                </c:pt>
                <c:pt idx="3262">
                  <c:v>602.32500000000005</c:v>
                </c:pt>
                <c:pt idx="3263">
                  <c:v>602.47500000000002</c:v>
                </c:pt>
                <c:pt idx="3264">
                  <c:v>602.67499999999995</c:v>
                </c:pt>
                <c:pt idx="3265">
                  <c:v>602.82500000000005</c:v>
                </c:pt>
                <c:pt idx="3266">
                  <c:v>603.02499999999998</c:v>
                </c:pt>
                <c:pt idx="3267">
                  <c:v>603.125</c:v>
                </c:pt>
                <c:pt idx="3268">
                  <c:v>603.32500000000005</c:v>
                </c:pt>
                <c:pt idx="3269">
                  <c:v>603.47500000000002</c:v>
                </c:pt>
                <c:pt idx="3270">
                  <c:v>603.67499999999995</c:v>
                </c:pt>
                <c:pt idx="3271">
                  <c:v>603.82500000000005</c:v>
                </c:pt>
                <c:pt idx="3272">
                  <c:v>604.02499999999998</c:v>
                </c:pt>
                <c:pt idx="3273">
                  <c:v>604.17499999999995</c:v>
                </c:pt>
                <c:pt idx="3274">
                  <c:v>604.32500000000005</c:v>
                </c:pt>
                <c:pt idx="3275">
                  <c:v>604.52499999999998</c:v>
                </c:pt>
                <c:pt idx="3276">
                  <c:v>604.67499999999995</c:v>
                </c:pt>
                <c:pt idx="3277">
                  <c:v>604.82500000000005</c:v>
                </c:pt>
                <c:pt idx="3278">
                  <c:v>605.02499999999998</c:v>
                </c:pt>
                <c:pt idx="3279">
                  <c:v>605.17499999999995</c:v>
                </c:pt>
                <c:pt idx="3280">
                  <c:v>605.32500000000005</c:v>
                </c:pt>
                <c:pt idx="3281">
                  <c:v>605.52499999999998</c:v>
                </c:pt>
                <c:pt idx="3282">
                  <c:v>605.72500000000002</c:v>
                </c:pt>
                <c:pt idx="3283">
                  <c:v>605.82500000000005</c:v>
                </c:pt>
                <c:pt idx="3284">
                  <c:v>606.02499999999998</c:v>
                </c:pt>
                <c:pt idx="3285">
                  <c:v>606.17499999999995</c:v>
                </c:pt>
                <c:pt idx="3286">
                  <c:v>606.32500000000005</c:v>
                </c:pt>
                <c:pt idx="3287">
                  <c:v>606.47500000000002</c:v>
                </c:pt>
                <c:pt idx="3288">
                  <c:v>606.67499999999995</c:v>
                </c:pt>
                <c:pt idx="3289">
                  <c:v>606.82500000000005</c:v>
                </c:pt>
                <c:pt idx="3290">
                  <c:v>607.02499999999998</c:v>
                </c:pt>
                <c:pt idx="3291">
                  <c:v>607.17499999999995</c:v>
                </c:pt>
                <c:pt idx="3292">
                  <c:v>607.32500000000005</c:v>
                </c:pt>
                <c:pt idx="3293">
                  <c:v>607.47500000000002</c:v>
                </c:pt>
                <c:pt idx="3294">
                  <c:v>607.67499999999995</c:v>
                </c:pt>
                <c:pt idx="3295">
                  <c:v>607.82500000000005</c:v>
                </c:pt>
                <c:pt idx="3296">
                  <c:v>608.02499999999998</c:v>
                </c:pt>
                <c:pt idx="3297">
                  <c:v>608.17499999999995</c:v>
                </c:pt>
                <c:pt idx="3298">
                  <c:v>608.32500000000005</c:v>
                </c:pt>
                <c:pt idx="3299">
                  <c:v>608.47500000000002</c:v>
                </c:pt>
                <c:pt idx="3300">
                  <c:v>608.67499999999995</c:v>
                </c:pt>
                <c:pt idx="3301">
                  <c:v>608.82500000000005</c:v>
                </c:pt>
                <c:pt idx="3302">
                  <c:v>608.97500000000002</c:v>
                </c:pt>
                <c:pt idx="3303">
                  <c:v>609.17499999999995</c:v>
                </c:pt>
                <c:pt idx="3304">
                  <c:v>609.32500000000005</c:v>
                </c:pt>
                <c:pt idx="3305">
                  <c:v>609.47500000000002</c:v>
                </c:pt>
                <c:pt idx="3306">
                  <c:v>609.67499999999995</c:v>
                </c:pt>
                <c:pt idx="3307">
                  <c:v>609.77499999999998</c:v>
                </c:pt>
                <c:pt idx="3308">
                  <c:v>609.97500000000002</c:v>
                </c:pt>
                <c:pt idx="3309">
                  <c:v>610.125</c:v>
                </c:pt>
                <c:pt idx="3310">
                  <c:v>610.32500000000005</c:v>
                </c:pt>
                <c:pt idx="3311">
                  <c:v>610.52499999999998</c:v>
                </c:pt>
                <c:pt idx="3312">
                  <c:v>610.625</c:v>
                </c:pt>
                <c:pt idx="3313">
                  <c:v>610.82500000000005</c:v>
                </c:pt>
                <c:pt idx="3314">
                  <c:v>610.97500000000002</c:v>
                </c:pt>
                <c:pt idx="3315">
                  <c:v>611.125</c:v>
                </c:pt>
                <c:pt idx="3316">
                  <c:v>611.27499999999998</c:v>
                </c:pt>
                <c:pt idx="3317">
                  <c:v>611.47500000000002</c:v>
                </c:pt>
                <c:pt idx="3318">
                  <c:v>611.625</c:v>
                </c:pt>
                <c:pt idx="3319">
                  <c:v>611.77499999999998</c:v>
                </c:pt>
                <c:pt idx="3320">
                  <c:v>611.92499999999995</c:v>
                </c:pt>
                <c:pt idx="3321">
                  <c:v>612.125</c:v>
                </c:pt>
                <c:pt idx="3322">
                  <c:v>612.32500000000005</c:v>
                </c:pt>
                <c:pt idx="3323">
                  <c:v>612.47500000000002</c:v>
                </c:pt>
                <c:pt idx="3324">
                  <c:v>612.625</c:v>
                </c:pt>
                <c:pt idx="3325">
                  <c:v>612.77499999999998</c:v>
                </c:pt>
                <c:pt idx="3326">
                  <c:v>612.92499999999995</c:v>
                </c:pt>
                <c:pt idx="3327">
                  <c:v>613.125</c:v>
                </c:pt>
                <c:pt idx="3328">
                  <c:v>613.27499999999998</c:v>
                </c:pt>
                <c:pt idx="3329">
                  <c:v>613.47500000000002</c:v>
                </c:pt>
                <c:pt idx="3330">
                  <c:v>613.625</c:v>
                </c:pt>
                <c:pt idx="3331">
                  <c:v>613.77499999999998</c:v>
                </c:pt>
                <c:pt idx="3332">
                  <c:v>613.92499999999995</c:v>
                </c:pt>
                <c:pt idx="3333">
                  <c:v>614.17499999999995</c:v>
                </c:pt>
                <c:pt idx="3334">
                  <c:v>614.27499999999998</c:v>
                </c:pt>
                <c:pt idx="3335">
                  <c:v>614.47500000000002</c:v>
                </c:pt>
                <c:pt idx="3336">
                  <c:v>614.625</c:v>
                </c:pt>
                <c:pt idx="3337">
                  <c:v>614.82500000000005</c:v>
                </c:pt>
                <c:pt idx="3338">
                  <c:v>614.92499999999995</c:v>
                </c:pt>
                <c:pt idx="3339">
                  <c:v>615.125</c:v>
                </c:pt>
                <c:pt idx="3340">
                  <c:v>615.27499999999998</c:v>
                </c:pt>
                <c:pt idx="3341">
                  <c:v>615.47500000000002</c:v>
                </c:pt>
                <c:pt idx="3342">
                  <c:v>615.57500000000005</c:v>
                </c:pt>
                <c:pt idx="3343">
                  <c:v>615.77499999999998</c:v>
                </c:pt>
                <c:pt idx="3344">
                  <c:v>615.92499999999995</c:v>
                </c:pt>
                <c:pt idx="3345">
                  <c:v>616.125</c:v>
                </c:pt>
                <c:pt idx="3346">
                  <c:v>616.27499999999998</c:v>
                </c:pt>
                <c:pt idx="3347">
                  <c:v>616.42499999999995</c:v>
                </c:pt>
                <c:pt idx="3348">
                  <c:v>616.57500000000005</c:v>
                </c:pt>
                <c:pt idx="3349">
                  <c:v>616.82500000000005</c:v>
                </c:pt>
                <c:pt idx="3350">
                  <c:v>616.92499999999995</c:v>
                </c:pt>
                <c:pt idx="3351">
                  <c:v>617.125</c:v>
                </c:pt>
                <c:pt idx="3352">
                  <c:v>617.27499999999998</c:v>
                </c:pt>
                <c:pt idx="3353">
                  <c:v>617.47500000000002</c:v>
                </c:pt>
                <c:pt idx="3354">
                  <c:v>617.57500000000005</c:v>
                </c:pt>
                <c:pt idx="3355">
                  <c:v>617.77499999999998</c:v>
                </c:pt>
                <c:pt idx="3356">
                  <c:v>617.92499999999995</c:v>
                </c:pt>
                <c:pt idx="3357">
                  <c:v>618.07500000000005</c:v>
                </c:pt>
                <c:pt idx="3358">
                  <c:v>618.27499999999998</c:v>
                </c:pt>
                <c:pt idx="3359">
                  <c:v>618.42499999999995</c:v>
                </c:pt>
                <c:pt idx="3360">
                  <c:v>618.57500000000005</c:v>
                </c:pt>
                <c:pt idx="3361">
                  <c:v>618.72500000000002</c:v>
                </c:pt>
                <c:pt idx="3362">
                  <c:v>618.875</c:v>
                </c:pt>
                <c:pt idx="3363">
                  <c:v>619.125</c:v>
                </c:pt>
                <c:pt idx="3364">
                  <c:v>619.27499999999998</c:v>
                </c:pt>
                <c:pt idx="3365">
                  <c:v>619.42499999999995</c:v>
                </c:pt>
                <c:pt idx="3366">
                  <c:v>619.625</c:v>
                </c:pt>
                <c:pt idx="3367">
                  <c:v>619.77499999999998</c:v>
                </c:pt>
                <c:pt idx="3368">
                  <c:v>619.92499999999995</c:v>
                </c:pt>
                <c:pt idx="3369">
                  <c:v>620.125</c:v>
                </c:pt>
                <c:pt idx="3370">
                  <c:v>620.22500000000002</c:v>
                </c:pt>
                <c:pt idx="3371">
                  <c:v>620.42499999999995</c:v>
                </c:pt>
                <c:pt idx="3372">
                  <c:v>620.52499999999998</c:v>
                </c:pt>
                <c:pt idx="3373">
                  <c:v>620.77499999999998</c:v>
                </c:pt>
                <c:pt idx="3374">
                  <c:v>620.92499999999995</c:v>
                </c:pt>
                <c:pt idx="3375">
                  <c:v>621.125</c:v>
                </c:pt>
                <c:pt idx="3376">
                  <c:v>621.22500000000002</c:v>
                </c:pt>
                <c:pt idx="3377">
                  <c:v>621.42499999999995</c:v>
                </c:pt>
                <c:pt idx="3378">
                  <c:v>621.57500000000005</c:v>
                </c:pt>
                <c:pt idx="3379">
                  <c:v>621.77499999999998</c:v>
                </c:pt>
                <c:pt idx="3380">
                  <c:v>621.92499999999995</c:v>
                </c:pt>
                <c:pt idx="3381">
                  <c:v>622.07500000000005</c:v>
                </c:pt>
                <c:pt idx="3382">
                  <c:v>622.27499999999998</c:v>
                </c:pt>
                <c:pt idx="3383">
                  <c:v>622.42499999999995</c:v>
                </c:pt>
                <c:pt idx="3384">
                  <c:v>622.57500000000005</c:v>
                </c:pt>
                <c:pt idx="3385">
                  <c:v>622.77499999999998</c:v>
                </c:pt>
                <c:pt idx="3386">
                  <c:v>622.92499999999995</c:v>
                </c:pt>
                <c:pt idx="3387">
                  <c:v>623.125</c:v>
                </c:pt>
                <c:pt idx="3388">
                  <c:v>623.22500000000002</c:v>
                </c:pt>
                <c:pt idx="3389">
                  <c:v>623.42499999999995</c:v>
                </c:pt>
                <c:pt idx="3390">
                  <c:v>623.625</c:v>
                </c:pt>
                <c:pt idx="3391">
                  <c:v>623.77499999999998</c:v>
                </c:pt>
                <c:pt idx="3392">
                  <c:v>623.92499999999995</c:v>
                </c:pt>
                <c:pt idx="3393">
                  <c:v>624.07500000000005</c:v>
                </c:pt>
                <c:pt idx="3394">
                  <c:v>624.22500000000002</c:v>
                </c:pt>
                <c:pt idx="3395">
                  <c:v>624.375</c:v>
                </c:pt>
                <c:pt idx="3396">
                  <c:v>624.57500000000005</c:v>
                </c:pt>
                <c:pt idx="3397">
                  <c:v>624.77499999999998</c:v>
                </c:pt>
                <c:pt idx="3398">
                  <c:v>624.92499999999995</c:v>
                </c:pt>
                <c:pt idx="3399">
                  <c:v>625.125</c:v>
                </c:pt>
                <c:pt idx="3400">
                  <c:v>625.22500000000002</c:v>
                </c:pt>
                <c:pt idx="3401">
                  <c:v>625.42499999999995</c:v>
                </c:pt>
                <c:pt idx="3402">
                  <c:v>625.57500000000005</c:v>
                </c:pt>
                <c:pt idx="3403">
                  <c:v>625.72500000000002</c:v>
                </c:pt>
                <c:pt idx="3404">
                  <c:v>625.92499999999995</c:v>
                </c:pt>
                <c:pt idx="3405">
                  <c:v>626.07500000000005</c:v>
                </c:pt>
                <c:pt idx="3406">
                  <c:v>626.27499999999998</c:v>
                </c:pt>
                <c:pt idx="3407">
                  <c:v>626.42499999999995</c:v>
                </c:pt>
                <c:pt idx="3408">
                  <c:v>626.57500000000005</c:v>
                </c:pt>
                <c:pt idx="3409">
                  <c:v>626.72500000000002</c:v>
                </c:pt>
                <c:pt idx="3410">
                  <c:v>626.875</c:v>
                </c:pt>
                <c:pt idx="3411">
                  <c:v>627.07500000000005</c:v>
                </c:pt>
                <c:pt idx="3412">
                  <c:v>627.22500000000002</c:v>
                </c:pt>
                <c:pt idx="3413">
                  <c:v>627.42499999999995</c:v>
                </c:pt>
                <c:pt idx="3414">
                  <c:v>627.57500000000005</c:v>
                </c:pt>
                <c:pt idx="3415">
                  <c:v>627.72500000000002</c:v>
                </c:pt>
                <c:pt idx="3416">
                  <c:v>627.875</c:v>
                </c:pt>
                <c:pt idx="3417">
                  <c:v>628.125</c:v>
                </c:pt>
                <c:pt idx="3418">
                  <c:v>628.27499999999998</c:v>
                </c:pt>
                <c:pt idx="3419">
                  <c:v>628.42499999999995</c:v>
                </c:pt>
                <c:pt idx="3420">
                  <c:v>628.57500000000005</c:v>
                </c:pt>
                <c:pt idx="3421">
                  <c:v>628.77499999999998</c:v>
                </c:pt>
                <c:pt idx="3422">
                  <c:v>628.92499999999995</c:v>
                </c:pt>
                <c:pt idx="3423">
                  <c:v>629.07500000000005</c:v>
                </c:pt>
                <c:pt idx="3424">
                  <c:v>629.22500000000002</c:v>
                </c:pt>
                <c:pt idx="3425">
                  <c:v>629.42499999999995</c:v>
                </c:pt>
                <c:pt idx="3426">
                  <c:v>629.57500000000005</c:v>
                </c:pt>
                <c:pt idx="3427">
                  <c:v>629.72500000000002</c:v>
                </c:pt>
                <c:pt idx="3428">
                  <c:v>629.875</c:v>
                </c:pt>
                <c:pt idx="3429">
                  <c:v>630.07500000000005</c:v>
                </c:pt>
                <c:pt idx="3430">
                  <c:v>630.22500000000002</c:v>
                </c:pt>
                <c:pt idx="3431">
                  <c:v>630.375</c:v>
                </c:pt>
                <c:pt idx="3432">
                  <c:v>630.57500000000005</c:v>
                </c:pt>
                <c:pt idx="3433">
                  <c:v>630.72500000000002</c:v>
                </c:pt>
                <c:pt idx="3434">
                  <c:v>630.92499999999995</c:v>
                </c:pt>
                <c:pt idx="3435">
                  <c:v>631.02499999999998</c:v>
                </c:pt>
                <c:pt idx="3436">
                  <c:v>631.22500000000002</c:v>
                </c:pt>
                <c:pt idx="3437">
                  <c:v>631.32500000000005</c:v>
                </c:pt>
                <c:pt idx="3438">
                  <c:v>631.57500000000005</c:v>
                </c:pt>
                <c:pt idx="3439">
                  <c:v>631.67499999999995</c:v>
                </c:pt>
                <c:pt idx="3440">
                  <c:v>631.92499999999995</c:v>
                </c:pt>
                <c:pt idx="3441">
                  <c:v>632.07500000000005</c:v>
                </c:pt>
                <c:pt idx="3442">
                  <c:v>632.22500000000002</c:v>
                </c:pt>
                <c:pt idx="3443">
                  <c:v>632.375</c:v>
                </c:pt>
                <c:pt idx="3444">
                  <c:v>632.57500000000005</c:v>
                </c:pt>
                <c:pt idx="3445">
                  <c:v>632.67499999999995</c:v>
                </c:pt>
                <c:pt idx="3446">
                  <c:v>632.875</c:v>
                </c:pt>
                <c:pt idx="3447">
                  <c:v>633.02499999999998</c:v>
                </c:pt>
                <c:pt idx="3448">
                  <c:v>633.27499999999998</c:v>
                </c:pt>
                <c:pt idx="3449">
                  <c:v>633.375</c:v>
                </c:pt>
                <c:pt idx="3450">
                  <c:v>633.57500000000005</c:v>
                </c:pt>
                <c:pt idx="3451">
                  <c:v>633.72500000000002</c:v>
                </c:pt>
                <c:pt idx="3452">
                  <c:v>633.92499999999995</c:v>
                </c:pt>
                <c:pt idx="3453">
                  <c:v>634.02499999999998</c:v>
                </c:pt>
                <c:pt idx="3454">
                  <c:v>634.22500000000002</c:v>
                </c:pt>
                <c:pt idx="3455">
                  <c:v>634.375</c:v>
                </c:pt>
                <c:pt idx="3456">
                  <c:v>634.57500000000005</c:v>
                </c:pt>
                <c:pt idx="3457">
                  <c:v>634.72500000000002</c:v>
                </c:pt>
                <c:pt idx="3458">
                  <c:v>634.92499999999995</c:v>
                </c:pt>
                <c:pt idx="3459">
                  <c:v>635.07500000000005</c:v>
                </c:pt>
                <c:pt idx="3460">
                  <c:v>635.22500000000002</c:v>
                </c:pt>
                <c:pt idx="3461">
                  <c:v>635.375</c:v>
                </c:pt>
                <c:pt idx="3462">
                  <c:v>635.57500000000005</c:v>
                </c:pt>
                <c:pt idx="3463">
                  <c:v>635.72500000000002</c:v>
                </c:pt>
                <c:pt idx="3464">
                  <c:v>635.875</c:v>
                </c:pt>
                <c:pt idx="3465">
                  <c:v>636.07500000000005</c:v>
                </c:pt>
                <c:pt idx="3466">
                  <c:v>636.22500000000002</c:v>
                </c:pt>
                <c:pt idx="3467">
                  <c:v>636.42499999999995</c:v>
                </c:pt>
                <c:pt idx="3468">
                  <c:v>636.57500000000005</c:v>
                </c:pt>
                <c:pt idx="3469">
                  <c:v>636.72500000000002</c:v>
                </c:pt>
                <c:pt idx="3470">
                  <c:v>636.875</c:v>
                </c:pt>
                <c:pt idx="3471">
                  <c:v>637.07500000000005</c:v>
                </c:pt>
                <c:pt idx="3472">
                  <c:v>637.17499999999995</c:v>
                </c:pt>
                <c:pt idx="3473">
                  <c:v>637.375</c:v>
                </c:pt>
                <c:pt idx="3474">
                  <c:v>637.57500000000005</c:v>
                </c:pt>
                <c:pt idx="3475">
                  <c:v>637.72500000000002</c:v>
                </c:pt>
                <c:pt idx="3476">
                  <c:v>637.875</c:v>
                </c:pt>
                <c:pt idx="3477">
                  <c:v>638.07500000000005</c:v>
                </c:pt>
                <c:pt idx="3478">
                  <c:v>638.22500000000002</c:v>
                </c:pt>
                <c:pt idx="3479">
                  <c:v>638.42499999999995</c:v>
                </c:pt>
                <c:pt idx="3480">
                  <c:v>638.52499999999998</c:v>
                </c:pt>
                <c:pt idx="3481">
                  <c:v>638.72500000000002</c:v>
                </c:pt>
                <c:pt idx="3482">
                  <c:v>638.875</c:v>
                </c:pt>
                <c:pt idx="3483">
                  <c:v>639.07500000000005</c:v>
                </c:pt>
                <c:pt idx="3484">
                  <c:v>639.17499999999995</c:v>
                </c:pt>
                <c:pt idx="3485">
                  <c:v>639.42499999999995</c:v>
                </c:pt>
                <c:pt idx="3486">
                  <c:v>639.57500000000005</c:v>
                </c:pt>
                <c:pt idx="3487">
                  <c:v>639.72500000000002</c:v>
                </c:pt>
                <c:pt idx="3488">
                  <c:v>639.875</c:v>
                </c:pt>
                <c:pt idx="3489">
                  <c:v>640.07500000000005</c:v>
                </c:pt>
                <c:pt idx="3490">
                  <c:v>640.17499999999995</c:v>
                </c:pt>
                <c:pt idx="3491">
                  <c:v>640.375</c:v>
                </c:pt>
                <c:pt idx="3492">
                  <c:v>640.52499999999998</c:v>
                </c:pt>
                <c:pt idx="3493">
                  <c:v>640.72500000000002</c:v>
                </c:pt>
                <c:pt idx="3494">
                  <c:v>640.875</c:v>
                </c:pt>
                <c:pt idx="3495">
                  <c:v>641.07500000000005</c:v>
                </c:pt>
                <c:pt idx="3496">
                  <c:v>641.17499999999995</c:v>
                </c:pt>
                <c:pt idx="3497">
                  <c:v>641.375</c:v>
                </c:pt>
                <c:pt idx="3498">
                  <c:v>641.57500000000005</c:v>
                </c:pt>
                <c:pt idx="3499">
                  <c:v>641.72500000000002</c:v>
                </c:pt>
                <c:pt idx="3500">
                  <c:v>641.875</c:v>
                </c:pt>
                <c:pt idx="3501">
                  <c:v>642.02499999999998</c:v>
                </c:pt>
                <c:pt idx="3502">
                  <c:v>642.22500000000002</c:v>
                </c:pt>
                <c:pt idx="3503">
                  <c:v>642.375</c:v>
                </c:pt>
                <c:pt idx="3504">
                  <c:v>642.52499999999998</c:v>
                </c:pt>
                <c:pt idx="3505">
                  <c:v>642.67499999999995</c:v>
                </c:pt>
                <c:pt idx="3506">
                  <c:v>642.875</c:v>
                </c:pt>
                <c:pt idx="3507">
                  <c:v>643.02499999999998</c:v>
                </c:pt>
                <c:pt idx="3508">
                  <c:v>643.17499999999995</c:v>
                </c:pt>
                <c:pt idx="3509">
                  <c:v>643.32500000000005</c:v>
                </c:pt>
                <c:pt idx="3510">
                  <c:v>643.57500000000005</c:v>
                </c:pt>
                <c:pt idx="3511">
                  <c:v>643.67499999999995</c:v>
                </c:pt>
                <c:pt idx="3512">
                  <c:v>643.875</c:v>
                </c:pt>
                <c:pt idx="3513">
                  <c:v>644.02499999999998</c:v>
                </c:pt>
                <c:pt idx="3514">
                  <c:v>644.22500000000002</c:v>
                </c:pt>
                <c:pt idx="3515">
                  <c:v>644.32500000000005</c:v>
                </c:pt>
                <c:pt idx="3516">
                  <c:v>644.52499999999998</c:v>
                </c:pt>
                <c:pt idx="3517">
                  <c:v>644.625</c:v>
                </c:pt>
                <c:pt idx="3518">
                  <c:v>644.875</c:v>
                </c:pt>
                <c:pt idx="3519">
                  <c:v>644.92499999999995</c:v>
                </c:pt>
                <c:pt idx="3520">
                  <c:v>645.17499999999995</c:v>
                </c:pt>
                <c:pt idx="3521">
                  <c:v>645.32500000000005</c:v>
                </c:pt>
                <c:pt idx="3522">
                  <c:v>645.52499999999998</c:v>
                </c:pt>
                <c:pt idx="3523">
                  <c:v>645.625</c:v>
                </c:pt>
                <c:pt idx="3524">
                  <c:v>645.82500000000005</c:v>
                </c:pt>
                <c:pt idx="3525">
                  <c:v>646.02499999999998</c:v>
                </c:pt>
                <c:pt idx="3526">
                  <c:v>646.125</c:v>
                </c:pt>
                <c:pt idx="3527">
                  <c:v>646.32500000000005</c:v>
                </c:pt>
                <c:pt idx="3528">
                  <c:v>646.52499999999998</c:v>
                </c:pt>
                <c:pt idx="3529">
                  <c:v>646.67499999999995</c:v>
                </c:pt>
                <c:pt idx="3530">
                  <c:v>646.82500000000005</c:v>
                </c:pt>
                <c:pt idx="3531">
                  <c:v>646.97500000000002</c:v>
                </c:pt>
                <c:pt idx="3532">
                  <c:v>647.17499999999995</c:v>
                </c:pt>
                <c:pt idx="3533">
                  <c:v>647.32500000000005</c:v>
                </c:pt>
                <c:pt idx="3534">
                  <c:v>647.47500000000002</c:v>
                </c:pt>
                <c:pt idx="3535">
                  <c:v>647.625</c:v>
                </c:pt>
                <c:pt idx="3536">
                  <c:v>647.77499999999998</c:v>
                </c:pt>
                <c:pt idx="3537">
                  <c:v>647.97500000000002</c:v>
                </c:pt>
                <c:pt idx="3538">
                  <c:v>648.125</c:v>
                </c:pt>
                <c:pt idx="3539">
                  <c:v>648.32500000000005</c:v>
                </c:pt>
                <c:pt idx="3540">
                  <c:v>648.42499999999995</c:v>
                </c:pt>
                <c:pt idx="3541">
                  <c:v>648.625</c:v>
                </c:pt>
                <c:pt idx="3542">
                  <c:v>648.77499999999998</c:v>
                </c:pt>
                <c:pt idx="3543">
                  <c:v>648.92499999999995</c:v>
                </c:pt>
                <c:pt idx="3544">
                  <c:v>649.125</c:v>
                </c:pt>
                <c:pt idx="3545">
                  <c:v>649.32500000000005</c:v>
                </c:pt>
                <c:pt idx="3546">
                  <c:v>649.42499999999995</c:v>
                </c:pt>
                <c:pt idx="3547">
                  <c:v>649.625</c:v>
                </c:pt>
                <c:pt idx="3548">
                  <c:v>649.77499999999998</c:v>
                </c:pt>
                <c:pt idx="3549">
                  <c:v>649.97500000000002</c:v>
                </c:pt>
                <c:pt idx="3550">
                  <c:v>650.125</c:v>
                </c:pt>
                <c:pt idx="3551">
                  <c:v>650.32500000000005</c:v>
                </c:pt>
                <c:pt idx="3552">
                  <c:v>650.42499999999995</c:v>
                </c:pt>
                <c:pt idx="3553">
                  <c:v>650.625</c:v>
                </c:pt>
                <c:pt idx="3554">
                  <c:v>650.77499999999998</c:v>
                </c:pt>
                <c:pt idx="3555">
                  <c:v>650.92499999999995</c:v>
                </c:pt>
                <c:pt idx="3556">
                  <c:v>651.125</c:v>
                </c:pt>
                <c:pt idx="3557">
                  <c:v>651.27499999999998</c:v>
                </c:pt>
                <c:pt idx="3558">
                  <c:v>651.42499999999995</c:v>
                </c:pt>
                <c:pt idx="3559">
                  <c:v>651.625</c:v>
                </c:pt>
                <c:pt idx="3560">
                  <c:v>651.82500000000005</c:v>
                </c:pt>
                <c:pt idx="3561">
                  <c:v>651.92499999999995</c:v>
                </c:pt>
                <c:pt idx="3562">
                  <c:v>652.125</c:v>
                </c:pt>
                <c:pt idx="3563">
                  <c:v>652.27499999999998</c:v>
                </c:pt>
                <c:pt idx="3564">
                  <c:v>652.42499999999995</c:v>
                </c:pt>
                <c:pt idx="3565">
                  <c:v>652.57500000000005</c:v>
                </c:pt>
                <c:pt idx="3566">
                  <c:v>652.77499999999998</c:v>
                </c:pt>
                <c:pt idx="3567">
                  <c:v>652.92499999999995</c:v>
                </c:pt>
                <c:pt idx="3568">
                  <c:v>653.125</c:v>
                </c:pt>
                <c:pt idx="3569">
                  <c:v>653.27499999999998</c:v>
                </c:pt>
                <c:pt idx="3570">
                  <c:v>653.42499999999995</c:v>
                </c:pt>
                <c:pt idx="3571">
                  <c:v>653.57500000000005</c:v>
                </c:pt>
                <c:pt idx="3572">
                  <c:v>653.77499999999998</c:v>
                </c:pt>
                <c:pt idx="3573">
                  <c:v>653.875</c:v>
                </c:pt>
                <c:pt idx="3574">
                  <c:v>654.07500000000005</c:v>
                </c:pt>
                <c:pt idx="3575">
                  <c:v>654.27499999999998</c:v>
                </c:pt>
                <c:pt idx="3576">
                  <c:v>654.42499999999995</c:v>
                </c:pt>
                <c:pt idx="3577">
                  <c:v>654.57500000000005</c:v>
                </c:pt>
                <c:pt idx="3578">
                  <c:v>654.77499999999998</c:v>
                </c:pt>
                <c:pt idx="3579">
                  <c:v>654.875</c:v>
                </c:pt>
                <c:pt idx="3580">
                  <c:v>655.125</c:v>
                </c:pt>
                <c:pt idx="3581">
                  <c:v>655.22500000000002</c:v>
                </c:pt>
                <c:pt idx="3582">
                  <c:v>655.375</c:v>
                </c:pt>
                <c:pt idx="3583">
                  <c:v>655.57500000000005</c:v>
                </c:pt>
                <c:pt idx="3584">
                  <c:v>655.77499999999998</c:v>
                </c:pt>
                <c:pt idx="3585">
                  <c:v>655.875</c:v>
                </c:pt>
                <c:pt idx="3586">
                  <c:v>656.125</c:v>
                </c:pt>
                <c:pt idx="3587">
                  <c:v>656.22500000000002</c:v>
                </c:pt>
                <c:pt idx="3588">
                  <c:v>656.42499999999995</c:v>
                </c:pt>
                <c:pt idx="3589">
                  <c:v>656.57500000000005</c:v>
                </c:pt>
                <c:pt idx="3590">
                  <c:v>656.77499999999998</c:v>
                </c:pt>
                <c:pt idx="3591">
                  <c:v>656.875</c:v>
                </c:pt>
                <c:pt idx="3592">
                  <c:v>657.07500000000005</c:v>
                </c:pt>
                <c:pt idx="3593">
                  <c:v>657.22500000000002</c:v>
                </c:pt>
                <c:pt idx="3594">
                  <c:v>657.42499999999995</c:v>
                </c:pt>
                <c:pt idx="3595">
                  <c:v>657.57500000000005</c:v>
                </c:pt>
                <c:pt idx="3596">
                  <c:v>657.82500000000005</c:v>
                </c:pt>
                <c:pt idx="3597">
                  <c:v>657.875</c:v>
                </c:pt>
                <c:pt idx="3598">
                  <c:v>658.07500000000005</c:v>
                </c:pt>
                <c:pt idx="3599">
                  <c:v>658.22500000000002</c:v>
                </c:pt>
                <c:pt idx="3600">
                  <c:v>658.42499999999995</c:v>
                </c:pt>
                <c:pt idx="3601">
                  <c:v>658.52499999999998</c:v>
                </c:pt>
                <c:pt idx="3602">
                  <c:v>658.77499999999998</c:v>
                </c:pt>
                <c:pt idx="3603">
                  <c:v>658.875</c:v>
                </c:pt>
                <c:pt idx="3604">
                  <c:v>659.07500000000005</c:v>
                </c:pt>
                <c:pt idx="3605">
                  <c:v>659.22500000000002</c:v>
                </c:pt>
                <c:pt idx="3606">
                  <c:v>659.42499999999995</c:v>
                </c:pt>
                <c:pt idx="3607">
                  <c:v>659.52499999999998</c:v>
                </c:pt>
                <c:pt idx="3608">
                  <c:v>659.72500000000002</c:v>
                </c:pt>
                <c:pt idx="3609">
                  <c:v>659.875</c:v>
                </c:pt>
                <c:pt idx="3610">
                  <c:v>660.07500000000005</c:v>
                </c:pt>
                <c:pt idx="3611">
                  <c:v>660.17499999999995</c:v>
                </c:pt>
                <c:pt idx="3612">
                  <c:v>660.375</c:v>
                </c:pt>
                <c:pt idx="3613">
                  <c:v>660.57500000000005</c:v>
                </c:pt>
                <c:pt idx="3614">
                  <c:v>660.72500000000002</c:v>
                </c:pt>
                <c:pt idx="3615">
                  <c:v>660.875</c:v>
                </c:pt>
                <c:pt idx="3616">
                  <c:v>661.07500000000005</c:v>
                </c:pt>
                <c:pt idx="3617">
                  <c:v>661.22500000000002</c:v>
                </c:pt>
                <c:pt idx="3618">
                  <c:v>661.375</c:v>
                </c:pt>
                <c:pt idx="3619">
                  <c:v>661.57500000000005</c:v>
                </c:pt>
                <c:pt idx="3620">
                  <c:v>661.67499999999995</c:v>
                </c:pt>
                <c:pt idx="3621">
                  <c:v>661.875</c:v>
                </c:pt>
                <c:pt idx="3622">
                  <c:v>662.07500000000005</c:v>
                </c:pt>
                <c:pt idx="3623">
                  <c:v>662.22500000000002</c:v>
                </c:pt>
                <c:pt idx="3624">
                  <c:v>662.375</c:v>
                </c:pt>
                <c:pt idx="3625">
                  <c:v>662.57500000000005</c:v>
                </c:pt>
                <c:pt idx="3626">
                  <c:v>662.72500000000002</c:v>
                </c:pt>
                <c:pt idx="3627">
                  <c:v>662.875</c:v>
                </c:pt>
                <c:pt idx="3628">
                  <c:v>663.07500000000005</c:v>
                </c:pt>
                <c:pt idx="3629">
                  <c:v>663.22500000000002</c:v>
                </c:pt>
                <c:pt idx="3630">
                  <c:v>663.375</c:v>
                </c:pt>
                <c:pt idx="3631">
                  <c:v>663.57500000000005</c:v>
                </c:pt>
                <c:pt idx="3632">
                  <c:v>663.67499999999995</c:v>
                </c:pt>
                <c:pt idx="3633">
                  <c:v>663.875</c:v>
                </c:pt>
                <c:pt idx="3634">
                  <c:v>664.07500000000005</c:v>
                </c:pt>
                <c:pt idx="3635">
                  <c:v>664.17499999999995</c:v>
                </c:pt>
                <c:pt idx="3636">
                  <c:v>664.32500000000005</c:v>
                </c:pt>
                <c:pt idx="3637">
                  <c:v>664.57500000000005</c:v>
                </c:pt>
                <c:pt idx="3638">
                  <c:v>664.67499999999995</c:v>
                </c:pt>
                <c:pt idx="3639">
                  <c:v>664.875</c:v>
                </c:pt>
                <c:pt idx="3640">
                  <c:v>665.02499999999998</c:v>
                </c:pt>
                <c:pt idx="3641">
                  <c:v>665.17499999999995</c:v>
                </c:pt>
                <c:pt idx="3642">
                  <c:v>665.32500000000005</c:v>
                </c:pt>
                <c:pt idx="3643">
                  <c:v>665.57500000000005</c:v>
                </c:pt>
                <c:pt idx="3644">
                  <c:v>665.67499999999995</c:v>
                </c:pt>
                <c:pt idx="3645">
                  <c:v>665.875</c:v>
                </c:pt>
                <c:pt idx="3646">
                  <c:v>666.02499999999998</c:v>
                </c:pt>
                <c:pt idx="3647">
                  <c:v>666.17499999999995</c:v>
                </c:pt>
                <c:pt idx="3648">
                  <c:v>666.32500000000005</c:v>
                </c:pt>
                <c:pt idx="3649">
                  <c:v>666.57500000000005</c:v>
                </c:pt>
                <c:pt idx="3650">
                  <c:v>666.67499999999995</c:v>
                </c:pt>
                <c:pt idx="3651">
                  <c:v>666.875</c:v>
                </c:pt>
                <c:pt idx="3652">
                  <c:v>667.02499999999998</c:v>
                </c:pt>
                <c:pt idx="3653">
                  <c:v>667.17499999999995</c:v>
                </c:pt>
                <c:pt idx="3654">
                  <c:v>667.32500000000005</c:v>
                </c:pt>
                <c:pt idx="3655">
                  <c:v>667.52499999999998</c:v>
                </c:pt>
                <c:pt idx="3656">
                  <c:v>667.67499999999995</c:v>
                </c:pt>
                <c:pt idx="3657">
                  <c:v>667.875</c:v>
                </c:pt>
                <c:pt idx="3658">
                  <c:v>668.02499999999998</c:v>
                </c:pt>
                <c:pt idx="3659">
                  <c:v>668.17499999999995</c:v>
                </c:pt>
                <c:pt idx="3660">
                  <c:v>668.375</c:v>
                </c:pt>
                <c:pt idx="3661">
                  <c:v>668.52499999999998</c:v>
                </c:pt>
                <c:pt idx="3662">
                  <c:v>668.67499999999995</c:v>
                </c:pt>
                <c:pt idx="3663">
                  <c:v>668.82500000000005</c:v>
                </c:pt>
                <c:pt idx="3664">
                  <c:v>669.02499999999998</c:v>
                </c:pt>
                <c:pt idx="3665">
                  <c:v>669.17499999999995</c:v>
                </c:pt>
                <c:pt idx="3666">
                  <c:v>669.375</c:v>
                </c:pt>
                <c:pt idx="3667">
                  <c:v>669.47500000000002</c:v>
                </c:pt>
                <c:pt idx="3668">
                  <c:v>669.67499999999995</c:v>
                </c:pt>
                <c:pt idx="3669">
                  <c:v>669.82500000000005</c:v>
                </c:pt>
                <c:pt idx="3670">
                  <c:v>670.02499999999998</c:v>
                </c:pt>
                <c:pt idx="3671">
                  <c:v>670.17499999999995</c:v>
                </c:pt>
                <c:pt idx="3672">
                  <c:v>670.32500000000005</c:v>
                </c:pt>
                <c:pt idx="3673">
                  <c:v>670.52499999999998</c:v>
                </c:pt>
                <c:pt idx="3674">
                  <c:v>670.67499999999995</c:v>
                </c:pt>
                <c:pt idx="3675">
                  <c:v>670.82500000000005</c:v>
                </c:pt>
                <c:pt idx="3676">
                  <c:v>671.02499999999998</c:v>
                </c:pt>
                <c:pt idx="3677">
                  <c:v>671.17499999999995</c:v>
                </c:pt>
                <c:pt idx="3678">
                  <c:v>671.375</c:v>
                </c:pt>
                <c:pt idx="3679">
                  <c:v>671.52499999999998</c:v>
                </c:pt>
                <c:pt idx="3680">
                  <c:v>671.67499999999995</c:v>
                </c:pt>
                <c:pt idx="3681">
                  <c:v>671.82500000000005</c:v>
                </c:pt>
                <c:pt idx="3682">
                  <c:v>672.02499999999998</c:v>
                </c:pt>
                <c:pt idx="3683">
                  <c:v>672.17499999999995</c:v>
                </c:pt>
                <c:pt idx="3684">
                  <c:v>672.32500000000005</c:v>
                </c:pt>
                <c:pt idx="3685">
                  <c:v>672.52499999999998</c:v>
                </c:pt>
                <c:pt idx="3686">
                  <c:v>672.67499999999995</c:v>
                </c:pt>
                <c:pt idx="3687">
                  <c:v>672.82500000000005</c:v>
                </c:pt>
                <c:pt idx="3688">
                  <c:v>673.02499999999998</c:v>
                </c:pt>
                <c:pt idx="3689">
                  <c:v>673.17499999999995</c:v>
                </c:pt>
                <c:pt idx="3690">
                  <c:v>673.375</c:v>
                </c:pt>
                <c:pt idx="3691">
                  <c:v>673.52499999999998</c:v>
                </c:pt>
                <c:pt idx="3692">
                  <c:v>673.67499999999995</c:v>
                </c:pt>
                <c:pt idx="3693">
                  <c:v>673.82500000000005</c:v>
                </c:pt>
                <c:pt idx="3694">
                  <c:v>674.02499999999998</c:v>
                </c:pt>
                <c:pt idx="3695">
                  <c:v>674.17499999999995</c:v>
                </c:pt>
                <c:pt idx="3696">
                  <c:v>674.32500000000005</c:v>
                </c:pt>
                <c:pt idx="3697">
                  <c:v>674.52499999999998</c:v>
                </c:pt>
                <c:pt idx="3698">
                  <c:v>674.625</c:v>
                </c:pt>
                <c:pt idx="3699">
                  <c:v>674.875</c:v>
                </c:pt>
                <c:pt idx="3700">
                  <c:v>674.97500000000002</c:v>
                </c:pt>
                <c:pt idx="3701">
                  <c:v>675.17499999999995</c:v>
                </c:pt>
                <c:pt idx="3702">
                  <c:v>675.27499999999998</c:v>
                </c:pt>
                <c:pt idx="3703">
                  <c:v>675.52499999999998</c:v>
                </c:pt>
                <c:pt idx="3704">
                  <c:v>675.625</c:v>
                </c:pt>
                <c:pt idx="3705">
                  <c:v>675.875</c:v>
                </c:pt>
                <c:pt idx="3706">
                  <c:v>676.02499999999998</c:v>
                </c:pt>
                <c:pt idx="3707">
                  <c:v>676.17499999999995</c:v>
                </c:pt>
                <c:pt idx="3708">
                  <c:v>676.32500000000005</c:v>
                </c:pt>
                <c:pt idx="3709">
                  <c:v>676.52499999999998</c:v>
                </c:pt>
                <c:pt idx="3710">
                  <c:v>676.67499999999995</c:v>
                </c:pt>
                <c:pt idx="3711">
                  <c:v>676.82500000000005</c:v>
                </c:pt>
                <c:pt idx="3712">
                  <c:v>677.02499999999998</c:v>
                </c:pt>
                <c:pt idx="3713">
                  <c:v>677.125</c:v>
                </c:pt>
                <c:pt idx="3714">
                  <c:v>677.32500000000005</c:v>
                </c:pt>
                <c:pt idx="3715">
                  <c:v>677.42499999999995</c:v>
                </c:pt>
                <c:pt idx="3716">
                  <c:v>677.67499999999995</c:v>
                </c:pt>
                <c:pt idx="3717">
                  <c:v>677.82500000000005</c:v>
                </c:pt>
                <c:pt idx="3718">
                  <c:v>678.02499999999998</c:v>
                </c:pt>
                <c:pt idx="3719">
                  <c:v>678.125</c:v>
                </c:pt>
                <c:pt idx="3720">
                  <c:v>678.375</c:v>
                </c:pt>
                <c:pt idx="3721">
                  <c:v>678.47500000000002</c:v>
                </c:pt>
                <c:pt idx="3722">
                  <c:v>678.67499999999995</c:v>
                </c:pt>
                <c:pt idx="3723">
                  <c:v>678.77499999999998</c:v>
                </c:pt>
                <c:pt idx="3724">
                  <c:v>679.02499999999998</c:v>
                </c:pt>
                <c:pt idx="3725">
                  <c:v>679.125</c:v>
                </c:pt>
                <c:pt idx="3726">
                  <c:v>679.32500000000005</c:v>
                </c:pt>
                <c:pt idx="3727">
                  <c:v>679.47500000000002</c:v>
                </c:pt>
                <c:pt idx="3728">
                  <c:v>679.625</c:v>
                </c:pt>
                <c:pt idx="3729">
                  <c:v>679.77499999999998</c:v>
                </c:pt>
                <c:pt idx="3730">
                  <c:v>679.92499999999995</c:v>
                </c:pt>
                <c:pt idx="3731">
                  <c:v>680.125</c:v>
                </c:pt>
                <c:pt idx="3732">
                  <c:v>680.32500000000005</c:v>
                </c:pt>
                <c:pt idx="3733">
                  <c:v>680.42499999999995</c:v>
                </c:pt>
                <c:pt idx="3734">
                  <c:v>680.625</c:v>
                </c:pt>
                <c:pt idx="3735">
                  <c:v>680.77499999999998</c:v>
                </c:pt>
                <c:pt idx="3736">
                  <c:v>680.97500000000002</c:v>
                </c:pt>
                <c:pt idx="3737">
                  <c:v>681.125</c:v>
                </c:pt>
                <c:pt idx="3738">
                  <c:v>681.27499999999998</c:v>
                </c:pt>
                <c:pt idx="3739">
                  <c:v>681.47500000000002</c:v>
                </c:pt>
                <c:pt idx="3740">
                  <c:v>681.57500000000005</c:v>
                </c:pt>
                <c:pt idx="3741">
                  <c:v>681.82500000000005</c:v>
                </c:pt>
                <c:pt idx="3742">
                  <c:v>681.92499999999995</c:v>
                </c:pt>
                <c:pt idx="3743">
                  <c:v>682.125</c:v>
                </c:pt>
                <c:pt idx="3744">
                  <c:v>682.27499999999998</c:v>
                </c:pt>
                <c:pt idx="3745">
                  <c:v>682.42499999999995</c:v>
                </c:pt>
                <c:pt idx="3746">
                  <c:v>682.57500000000005</c:v>
                </c:pt>
                <c:pt idx="3747">
                  <c:v>682.82500000000005</c:v>
                </c:pt>
                <c:pt idx="3748">
                  <c:v>682.875</c:v>
                </c:pt>
                <c:pt idx="3749">
                  <c:v>683.125</c:v>
                </c:pt>
                <c:pt idx="3750">
                  <c:v>683.22500000000002</c:v>
                </c:pt>
                <c:pt idx="3751">
                  <c:v>683.42499999999995</c:v>
                </c:pt>
                <c:pt idx="3752">
                  <c:v>683.57500000000005</c:v>
                </c:pt>
                <c:pt idx="3753">
                  <c:v>683.72500000000002</c:v>
                </c:pt>
                <c:pt idx="3754">
                  <c:v>683.875</c:v>
                </c:pt>
                <c:pt idx="3755">
                  <c:v>684.07500000000005</c:v>
                </c:pt>
                <c:pt idx="3756">
                  <c:v>684.22500000000002</c:v>
                </c:pt>
                <c:pt idx="3757">
                  <c:v>684.375</c:v>
                </c:pt>
                <c:pt idx="3758">
                  <c:v>684.57500000000005</c:v>
                </c:pt>
                <c:pt idx="3759">
                  <c:v>684.77499999999998</c:v>
                </c:pt>
                <c:pt idx="3760">
                  <c:v>684.875</c:v>
                </c:pt>
                <c:pt idx="3761">
                  <c:v>685.07500000000005</c:v>
                </c:pt>
                <c:pt idx="3762">
                  <c:v>685.22500000000002</c:v>
                </c:pt>
                <c:pt idx="3763">
                  <c:v>685.375</c:v>
                </c:pt>
                <c:pt idx="3764">
                  <c:v>685.57500000000005</c:v>
                </c:pt>
                <c:pt idx="3765">
                  <c:v>685.72500000000002</c:v>
                </c:pt>
                <c:pt idx="3766">
                  <c:v>685.92499999999995</c:v>
                </c:pt>
                <c:pt idx="3767">
                  <c:v>686.07500000000005</c:v>
                </c:pt>
                <c:pt idx="3768">
                  <c:v>686.27499999999998</c:v>
                </c:pt>
                <c:pt idx="3769">
                  <c:v>686.375</c:v>
                </c:pt>
                <c:pt idx="3770">
                  <c:v>686.57500000000005</c:v>
                </c:pt>
                <c:pt idx="3771">
                  <c:v>686.67499999999995</c:v>
                </c:pt>
                <c:pt idx="3772">
                  <c:v>686.92499999999995</c:v>
                </c:pt>
                <c:pt idx="3773">
                  <c:v>687.02499999999998</c:v>
                </c:pt>
                <c:pt idx="3774">
                  <c:v>687.22500000000002</c:v>
                </c:pt>
                <c:pt idx="3775">
                  <c:v>687.375</c:v>
                </c:pt>
                <c:pt idx="3776">
                  <c:v>687.57500000000005</c:v>
                </c:pt>
                <c:pt idx="3777">
                  <c:v>687.72500000000002</c:v>
                </c:pt>
                <c:pt idx="3778">
                  <c:v>687.875</c:v>
                </c:pt>
                <c:pt idx="3779">
                  <c:v>688.02499999999998</c:v>
                </c:pt>
                <c:pt idx="3780">
                  <c:v>688.22500000000002</c:v>
                </c:pt>
                <c:pt idx="3781">
                  <c:v>688.375</c:v>
                </c:pt>
                <c:pt idx="3782">
                  <c:v>688.52499999999998</c:v>
                </c:pt>
                <c:pt idx="3783">
                  <c:v>688.72500000000002</c:v>
                </c:pt>
                <c:pt idx="3784">
                  <c:v>688.875</c:v>
                </c:pt>
                <c:pt idx="3785">
                  <c:v>689.07500000000005</c:v>
                </c:pt>
                <c:pt idx="3786">
                  <c:v>689.17499999999995</c:v>
                </c:pt>
                <c:pt idx="3787">
                  <c:v>689.375</c:v>
                </c:pt>
                <c:pt idx="3788">
                  <c:v>689.52499999999998</c:v>
                </c:pt>
                <c:pt idx="3789">
                  <c:v>689.72500000000002</c:v>
                </c:pt>
                <c:pt idx="3790">
                  <c:v>689.875</c:v>
                </c:pt>
                <c:pt idx="3791">
                  <c:v>690.02499999999998</c:v>
                </c:pt>
                <c:pt idx="3792">
                  <c:v>690.17499999999995</c:v>
                </c:pt>
                <c:pt idx="3793">
                  <c:v>690.32500000000005</c:v>
                </c:pt>
                <c:pt idx="3794">
                  <c:v>690.52499999999998</c:v>
                </c:pt>
                <c:pt idx="3795">
                  <c:v>690.72500000000002</c:v>
                </c:pt>
                <c:pt idx="3796">
                  <c:v>690.875</c:v>
                </c:pt>
                <c:pt idx="3797">
                  <c:v>691.02499999999998</c:v>
                </c:pt>
                <c:pt idx="3798">
                  <c:v>691.22500000000002</c:v>
                </c:pt>
                <c:pt idx="3799">
                  <c:v>691.375</c:v>
                </c:pt>
                <c:pt idx="3800">
                  <c:v>691.57500000000005</c:v>
                </c:pt>
                <c:pt idx="3801">
                  <c:v>691.72500000000002</c:v>
                </c:pt>
                <c:pt idx="3802">
                  <c:v>691.875</c:v>
                </c:pt>
                <c:pt idx="3803">
                  <c:v>692.02499999999998</c:v>
                </c:pt>
                <c:pt idx="3804">
                  <c:v>692.22500000000002</c:v>
                </c:pt>
                <c:pt idx="3805">
                  <c:v>692.32500000000005</c:v>
                </c:pt>
                <c:pt idx="3806">
                  <c:v>692.57500000000005</c:v>
                </c:pt>
                <c:pt idx="3807">
                  <c:v>692.67499999999995</c:v>
                </c:pt>
                <c:pt idx="3808">
                  <c:v>692.875</c:v>
                </c:pt>
                <c:pt idx="3809">
                  <c:v>693.02499999999998</c:v>
                </c:pt>
                <c:pt idx="3810">
                  <c:v>693.22500000000002</c:v>
                </c:pt>
                <c:pt idx="3811">
                  <c:v>693.32500000000005</c:v>
                </c:pt>
                <c:pt idx="3812">
                  <c:v>693.52499999999998</c:v>
                </c:pt>
                <c:pt idx="3813">
                  <c:v>693.67499999999995</c:v>
                </c:pt>
                <c:pt idx="3814">
                  <c:v>693.875</c:v>
                </c:pt>
                <c:pt idx="3815">
                  <c:v>694.07500000000005</c:v>
                </c:pt>
                <c:pt idx="3816">
                  <c:v>694.17499999999995</c:v>
                </c:pt>
                <c:pt idx="3817">
                  <c:v>694.375</c:v>
                </c:pt>
                <c:pt idx="3818">
                  <c:v>694.52499999999998</c:v>
                </c:pt>
                <c:pt idx="3819">
                  <c:v>694.72500000000002</c:v>
                </c:pt>
                <c:pt idx="3820">
                  <c:v>694.82500000000005</c:v>
                </c:pt>
                <c:pt idx="3821">
                  <c:v>695.02499999999998</c:v>
                </c:pt>
                <c:pt idx="3822">
                  <c:v>695.17499999999995</c:v>
                </c:pt>
                <c:pt idx="3823">
                  <c:v>695.375</c:v>
                </c:pt>
                <c:pt idx="3824">
                  <c:v>695.52499999999998</c:v>
                </c:pt>
                <c:pt idx="3825">
                  <c:v>695.67499999999995</c:v>
                </c:pt>
                <c:pt idx="3826">
                  <c:v>695.82500000000005</c:v>
                </c:pt>
                <c:pt idx="3827">
                  <c:v>696.02499999999998</c:v>
                </c:pt>
                <c:pt idx="3828">
                  <c:v>696.17499999999995</c:v>
                </c:pt>
                <c:pt idx="3829">
                  <c:v>696.375</c:v>
                </c:pt>
                <c:pt idx="3830">
                  <c:v>696.52499999999998</c:v>
                </c:pt>
                <c:pt idx="3831">
                  <c:v>696.72500000000002</c:v>
                </c:pt>
                <c:pt idx="3832">
                  <c:v>696.875</c:v>
                </c:pt>
                <c:pt idx="3833">
                  <c:v>696.97500000000002</c:v>
                </c:pt>
                <c:pt idx="3834">
                  <c:v>697.17499999999995</c:v>
                </c:pt>
                <c:pt idx="3835">
                  <c:v>697.32500000000005</c:v>
                </c:pt>
                <c:pt idx="3836">
                  <c:v>697.52499999999998</c:v>
                </c:pt>
                <c:pt idx="3837">
                  <c:v>697.67499999999995</c:v>
                </c:pt>
                <c:pt idx="3838">
                  <c:v>697.875</c:v>
                </c:pt>
                <c:pt idx="3839">
                  <c:v>698.02499999999998</c:v>
                </c:pt>
                <c:pt idx="3840">
                  <c:v>698.22500000000002</c:v>
                </c:pt>
                <c:pt idx="3841">
                  <c:v>698.32500000000005</c:v>
                </c:pt>
                <c:pt idx="3842">
                  <c:v>698.52499999999998</c:v>
                </c:pt>
                <c:pt idx="3843">
                  <c:v>698.67499999999995</c:v>
                </c:pt>
                <c:pt idx="3844">
                  <c:v>698.875</c:v>
                </c:pt>
                <c:pt idx="3845">
                  <c:v>698.97500000000002</c:v>
                </c:pt>
                <c:pt idx="3846">
                  <c:v>699.17499999999995</c:v>
                </c:pt>
                <c:pt idx="3847">
                  <c:v>699.32500000000005</c:v>
                </c:pt>
                <c:pt idx="3848">
                  <c:v>699.52499999999998</c:v>
                </c:pt>
                <c:pt idx="3849">
                  <c:v>699.67499999999995</c:v>
                </c:pt>
                <c:pt idx="3850">
                  <c:v>699.82500000000005</c:v>
                </c:pt>
                <c:pt idx="3851">
                  <c:v>700.02499999999998</c:v>
                </c:pt>
              </c:numCache>
            </c:numRef>
          </c:xVal>
          <c:yVal>
            <c:numRef>
              <c:f>Sheet1!$K$1:$K$3852</c:f>
              <c:numCache>
                <c:formatCode>General</c:formatCode>
                <c:ptCount val="3852"/>
                <c:pt idx="0">
                  <c:v>-1.623</c:v>
                </c:pt>
                <c:pt idx="1">
                  <c:v>-1.6236999999999999</c:v>
                </c:pt>
                <c:pt idx="2">
                  <c:v>-1.6241000000000001</c:v>
                </c:pt>
                <c:pt idx="3">
                  <c:v>-1.6249</c:v>
                </c:pt>
                <c:pt idx="4">
                  <c:v>-1.6253</c:v>
                </c:pt>
                <c:pt idx="5">
                  <c:v>-1.6255999999999999</c:v>
                </c:pt>
                <c:pt idx="6">
                  <c:v>-1.6264000000000001</c:v>
                </c:pt>
                <c:pt idx="7">
                  <c:v>-1.6268</c:v>
                </c:pt>
                <c:pt idx="8">
                  <c:v>-1.6271</c:v>
                </c:pt>
                <c:pt idx="9">
                  <c:v>-1.6274999999999999</c:v>
                </c:pt>
                <c:pt idx="10">
                  <c:v>-1.6278999999999999</c:v>
                </c:pt>
                <c:pt idx="11">
                  <c:v>-1.6283000000000001</c:v>
                </c:pt>
                <c:pt idx="12">
                  <c:v>-1.6291</c:v>
                </c:pt>
                <c:pt idx="13">
                  <c:v>-1.6294</c:v>
                </c:pt>
                <c:pt idx="14">
                  <c:v>-1.6297999999999999</c:v>
                </c:pt>
                <c:pt idx="15">
                  <c:v>-1.6302000000000001</c:v>
                </c:pt>
                <c:pt idx="16">
                  <c:v>-1.6306</c:v>
                </c:pt>
                <c:pt idx="17">
                  <c:v>-1.631</c:v>
                </c:pt>
                <c:pt idx="18">
                  <c:v>-1.6314</c:v>
                </c:pt>
                <c:pt idx="19">
                  <c:v>-1.6317999999999999</c:v>
                </c:pt>
                <c:pt idx="20">
                  <c:v>-1.6322000000000001</c:v>
                </c:pt>
                <c:pt idx="21">
                  <c:v>-1.6326000000000001</c:v>
                </c:pt>
                <c:pt idx="22">
                  <c:v>-1.633</c:v>
                </c:pt>
                <c:pt idx="23">
                  <c:v>-1.6337999999999999</c:v>
                </c:pt>
                <c:pt idx="24">
                  <c:v>-1.6346000000000001</c:v>
                </c:pt>
                <c:pt idx="25">
                  <c:v>-1.635</c:v>
                </c:pt>
                <c:pt idx="26">
                  <c:v>-1.6354</c:v>
                </c:pt>
                <c:pt idx="27">
                  <c:v>-1.6362000000000001</c:v>
                </c:pt>
                <c:pt idx="28">
                  <c:v>-1.637</c:v>
                </c:pt>
                <c:pt idx="29">
                  <c:v>-1.6378999999999999</c:v>
                </c:pt>
                <c:pt idx="30">
                  <c:v>-1.6383000000000001</c:v>
                </c:pt>
                <c:pt idx="31">
                  <c:v>-1.6391</c:v>
                </c:pt>
                <c:pt idx="32">
                  <c:v>-1.6395999999999999</c:v>
                </c:pt>
                <c:pt idx="33">
                  <c:v>-1.6404000000000001</c:v>
                </c:pt>
                <c:pt idx="34">
                  <c:v>-1.6413</c:v>
                </c:pt>
                <c:pt idx="35">
                  <c:v>-1.6422000000000001</c:v>
                </c:pt>
                <c:pt idx="36">
                  <c:v>-1.6426000000000001</c:v>
                </c:pt>
                <c:pt idx="37">
                  <c:v>-1.6431</c:v>
                </c:pt>
                <c:pt idx="38">
                  <c:v>-1.6439999999999999</c:v>
                </c:pt>
                <c:pt idx="39">
                  <c:v>-1.6444000000000001</c:v>
                </c:pt>
                <c:pt idx="40">
                  <c:v>-1.6449</c:v>
                </c:pt>
                <c:pt idx="41">
                  <c:v>-1.6457999999999999</c:v>
                </c:pt>
                <c:pt idx="42">
                  <c:v>-1.6463000000000001</c:v>
                </c:pt>
                <c:pt idx="43">
                  <c:v>-1.6467000000000001</c:v>
                </c:pt>
                <c:pt idx="44">
                  <c:v>-1.6472</c:v>
                </c:pt>
                <c:pt idx="45">
                  <c:v>-1.6482000000000001</c:v>
                </c:pt>
                <c:pt idx="46">
                  <c:v>-1.6496</c:v>
                </c:pt>
                <c:pt idx="47">
                  <c:v>-1.6500999999999999</c:v>
                </c:pt>
                <c:pt idx="48">
                  <c:v>-1.6511</c:v>
                </c:pt>
                <c:pt idx="49">
                  <c:v>-1.6520999999999999</c:v>
                </c:pt>
                <c:pt idx="50">
                  <c:v>-1.6531</c:v>
                </c:pt>
                <c:pt idx="51">
                  <c:v>-1.6536</c:v>
                </c:pt>
                <c:pt idx="52">
                  <c:v>-1.6551</c:v>
                </c:pt>
                <c:pt idx="53">
                  <c:v>-1.6560999999999999</c:v>
                </c:pt>
                <c:pt idx="54">
                  <c:v>-1.6577</c:v>
                </c:pt>
                <c:pt idx="55">
                  <c:v>-1.6593</c:v>
                </c:pt>
                <c:pt idx="56">
                  <c:v>-1.6597999999999999</c:v>
                </c:pt>
                <c:pt idx="57">
                  <c:v>-1.6604000000000001</c:v>
                </c:pt>
                <c:pt idx="58">
                  <c:v>-1.6614</c:v>
                </c:pt>
                <c:pt idx="59">
                  <c:v>-1.6619999999999999</c:v>
                </c:pt>
                <c:pt idx="60">
                  <c:v>-1.6631</c:v>
                </c:pt>
                <c:pt idx="61">
                  <c:v>-1.6641999999999999</c:v>
                </c:pt>
                <c:pt idx="62">
                  <c:v>-1.6648000000000001</c:v>
                </c:pt>
                <c:pt idx="63">
                  <c:v>-1.6665000000000001</c:v>
                </c:pt>
                <c:pt idx="64">
                  <c:v>-1.667</c:v>
                </c:pt>
                <c:pt idx="65">
                  <c:v>-1.6694</c:v>
                </c:pt>
                <c:pt idx="66">
                  <c:v>-1.6711</c:v>
                </c:pt>
                <c:pt idx="67">
                  <c:v>-1.6717</c:v>
                </c:pt>
                <c:pt idx="68">
                  <c:v>-1.6722999999999999</c:v>
                </c:pt>
                <c:pt idx="69">
                  <c:v>-1.6729000000000001</c:v>
                </c:pt>
                <c:pt idx="70">
                  <c:v>-1.6740999999999999</c:v>
                </c:pt>
                <c:pt idx="71">
                  <c:v>-1.6747000000000001</c:v>
                </c:pt>
                <c:pt idx="72">
                  <c:v>-1.6753</c:v>
                </c:pt>
                <c:pt idx="73">
                  <c:v>-1.6765000000000001</c:v>
                </c:pt>
                <c:pt idx="74">
                  <c:v>-1.6772</c:v>
                </c:pt>
                <c:pt idx="75">
                  <c:v>-1.6783999999999999</c:v>
                </c:pt>
                <c:pt idx="76">
                  <c:v>-1.679</c:v>
                </c:pt>
                <c:pt idx="77">
                  <c:v>-1.6796</c:v>
                </c:pt>
                <c:pt idx="78">
                  <c:v>-1.6815</c:v>
                </c:pt>
                <c:pt idx="79">
                  <c:v>-1.6821999999999999</c:v>
                </c:pt>
                <c:pt idx="80">
                  <c:v>-1.6840999999999999</c:v>
                </c:pt>
                <c:pt idx="81">
                  <c:v>-1.6859999999999999</c:v>
                </c:pt>
                <c:pt idx="82">
                  <c:v>-1.6866000000000001</c:v>
                </c:pt>
                <c:pt idx="83">
                  <c:v>-1.6879</c:v>
                </c:pt>
                <c:pt idx="84">
                  <c:v>-1.6893</c:v>
                </c:pt>
                <c:pt idx="85">
                  <c:v>-1.6906000000000001</c:v>
                </c:pt>
                <c:pt idx="86">
                  <c:v>-1.6919</c:v>
                </c:pt>
                <c:pt idx="87">
                  <c:v>-1.6939</c:v>
                </c:pt>
                <c:pt idx="88">
                  <c:v>-1.6959</c:v>
                </c:pt>
                <c:pt idx="89">
                  <c:v>-1.6986000000000001</c:v>
                </c:pt>
                <c:pt idx="90">
                  <c:v>-1.6993</c:v>
                </c:pt>
                <c:pt idx="91">
                  <c:v>-1.7014</c:v>
                </c:pt>
                <c:pt idx="92">
                  <c:v>-1.7020999999999999</c:v>
                </c:pt>
                <c:pt idx="93">
                  <c:v>-1.7035</c:v>
                </c:pt>
                <c:pt idx="94">
                  <c:v>-1.7048000000000001</c:v>
                </c:pt>
                <c:pt idx="95">
                  <c:v>-1.7061999999999999</c:v>
                </c:pt>
                <c:pt idx="96">
                  <c:v>-1.7076</c:v>
                </c:pt>
                <c:pt idx="97">
                  <c:v>-1.7090000000000001</c:v>
                </c:pt>
                <c:pt idx="98">
                  <c:v>-1.7104999999999999</c:v>
                </c:pt>
                <c:pt idx="99">
                  <c:v>-1.7125999999999999</c:v>
                </c:pt>
                <c:pt idx="100">
                  <c:v>-1.7133</c:v>
                </c:pt>
                <c:pt idx="101">
                  <c:v>-1.7155</c:v>
                </c:pt>
                <c:pt idx="102">
                  <c:v>-1.7176</c:v>
                </c:pt>
                <c:pt idx="103">
                  <c:v>-1.7204999999999999</c:v>
                </c:pt>
                <c:pt idx="104">
                  <c:v>-1.7212000000000001</c:v>
                </c:pt>
                <c:pt idx="105">
                  <c:v>-1.7234</c:v>
                </c:pt>
                <c:pt idx="106">
                  <c:v>-1.7256</c:v>
                </c:pt>
                <c:pt idx="107">
                  <c:v>-1.7270000000000001</c:v>
                </c:pt>
                <c:pt idx="108">
                  <c:v>-1.7284999999999999</c:v>
                </c:pt>
                <c:pt idx="109">
                  <c:v>-1.7292000000000001</c:v>
                </c:pt>
                <c:pt idx="110">
                  <c:v>-1.7314000000000001</c:v>
                </c:pt>
                <c:pt idx="111">
                  <c:v>-1.7322</c:v>
                </c:pt>
                <c:pt idx="112">
                  <c:v>-1.7343999999999999</c:v>
                </c:pt>
                <c:pt idx="113">
                  <c:v>-1.7351000000000001</c:v>
                </c:pt>
                <c:pt idx="114">
                  <c:v>-1.7373000000000001</c:v>
                </c:pt>
                <c:pt idx="115">
                  <c:v>-1.7387999999999999</c:v>
                </c:pt>
                <c:pt idx="116">
                  <c:v>-1.7403</c:v>
                </c:pt>
                <c:pt idx="117">
                  <c:v>-1.7410000000000001</c:v>
                </c:pt>
                <c:pt idx="118">
                  <c:v>-1.7418</c:v>
                </c:pt>
                <c:pt idx="119">
                  <c:v>-1.744</c:v>
                </c:pt>
                <c:pt idx="120">
                  <c:v>-1.7455000000000001</c:v>
                </c:pt>
                <c:pt idx="121">
                  <c:v>-1.7470000000000001</c:v>
                </c:pt>
                <c:pt idx="122">
                  <c:v>-1.7477</c:v>
                </c:pt>
                <c:pt idx="123">
                  <c:v>-1.7499</c:v>
                </c:pt>
                <c:pt idx="124">
                  <c:v>-1.7506999999999999</c:v>
                </c:pt>
                <c:pt idx="125">
                  <c:v>-1.7521</c:v>
                </c:pt>
                <c:pt idx="126">
                  <c:v>-1.7528999999999999</c:v>
                </c:pt>
                <c:pt idx="127">
                  <c:v>-1.7551000000000001</c:v>
                </c:pt>
                <c:pt idx="128">
                  <c:v>-1.7573000000000001</c:v>
                </c:pt>
                <c:pt idx="129">
                  <c:v>-1.7587999999999999</c:v>
                </c:pt>
                <c:pt idx="130">
                  <c:v>-1.7595000000000001</c:v>
                </c:pt>
                <c:pt idx="131">
                  <c:v>-1.7624</c:v>
                </c:pt>
                <c:pt idx="132">
                  <c:v>-1.7639</c:v>
                </c:pt>
                <c:pt idx="133">
                  <c:v>-1.7661</c:v>
                </c:pt>
                <c:pt idx="134">
                  <c:v>-1.7667999999999999</c:v>
                </c:pt>
                <c:pt idx="135">
                  <c:v>-1.7697000000000001</c:v>
                </c:pt>
                <c:pt idx="136">
                  <c:v>-1.7704</c:v>
                </c:pt>
                <c:pt idx="137">
                  <c:v>-1.7726</c:v>
                </c:pt>
                <c:pt idx="138">
                  <c:v>-1.7733000000000001</c:v>
                </c:pt>
                <c:pt idx="139">
                  <c:v>-1.7762</c:v>
                </c:pt>
                <c:pt idx="140">
                  <c:v>-1.7789999999999999</c:v>
                </c:pt>
                <c:pt idx="141">
                  <c:v>-1.7797000000000001</c:v>
                </c:pt>
                <c:pt idx="142">
                  <c:v>-1.7825</c:v>
                </c:pt>
                <c:pt idx="143">
                  <c:v>-1.7839</c:v>
                </c:pt>
                <c:pt idx="144">
                  <c:v>-1.786</c:v>
                </c:pt>
                <c:pt idx="145">
                  <c:v>-1.7867</c:v>
                </c:pt>
                <c:pt idx="146">
                  <c:v>-1.7881</c:v>
                </c:pt>
                <c:pt idx="147">
                  <c:v>-1.7907999999999999</c:v>
                </c:pt>
                <c:pt idx="148">
                  <c:v>-1.7921</c:v>
                </c:pt>
                <c:pt idx="149">
                  <c:v>-1.7935000000000001</c:v>
                </c:pt>
                <c:pt idx="150">
                  <c:v>-1.7941</c:v>
                </c:pt>
                <c:pt idx="151">
                  <c:v>-1.7975000000000001</c:v>
                </c:pt>
                <c:pt idx="152">
                  <c:v>-1.8007</c:v>
                </c:pt>
                <c:pt idx="153">
                  <c:v>-1.8013999999999999</c:v>
                </c:pt>
                <c:pt idx="154">
                  <c:v>-1.8032999999999999</c:v>
                </c:pt>
                <c:pt idx="155">
                  <c:v>-1.8064</c:v>
                </c:pt>
                <c:pt idx="156">
                  <c:v>-1.8069999999999999</c:v>
                </c:pt>
                <c:pt idx="157">
                  <c:v>-1.8089</c:v>
                </c:pt>
                <c:pt idx="158">
                  <c:v>-1.8095000000000001</c:v>
                </c:pt>
                <c:pt idx="159">
                  <c:v>-1.8119000000000001</c:v>
                </c:pt>
                <c:pt idx="160">
                  <c:v>-1.8125</c:v>
                </c:pt>
                <c:pt idx="161">
                  <c:v>-1.8148</c:v>
                </c:pt>
                <c:pt idx="162">
                  <c:v>-1.8183</c:v>
                </c:pt>
                <c:pt idx="163">
                  <c:v>-1.8205</c:v>
                </c:pt>
                <c:pt idx="164">
                  <c:v>-1.8216000000000001</c:v>
                </c:pt>
                <c:pt idx="165">
                  <c:v>-1.8238000000000001</c:v>
                </c:pt>
                <c:pt idx="166">
                  <c:v>-1.8243</c:v>
                </c:pt>
                <c:pt idx="167">
                  <c:v>-1.8264</c:v>
                </c:pt>
                <c:pt idx="168">
                  <c:v>-1.8273999999999999</c:v>
                </c:pt>
                <c:pt idx="169">
                  <c:v>-1.829</c:v>
                </c:pt>
                <c:pt idx="170">
                  <c:v>-1.8299000000000001</c:v>
                </c:pt>
                <c:pt idx="171">
                  <c:v>-1.8313999999999999</c:v>
                </c:pt>
                <c:pt idx="172">
                  <c:v>-1.8328</c:v>
                </c:pt>
                <c:pt idx="173">
                  <c:v>-1.8338000000000001</c:v>
                </c:pt>
                <c:pt idx="174">
                  <c:v>-1.8347</c:v>
                </c:pt>
                <c:pt idx="175">
                  <c:v>-1.8361000000000001</c:v>
                </c:pt>
                <c:pt idx="176">
                  <c:v>-1.8378000000000001</c:v>
                </c:pt>
                <c:pt idx="177">
                  <c:v>-1.8382000000000001</c:v>
                </c:pt>
                <c:pt idx="178">
                  <c:v>-1.8399000000000001</c:v>
                </c:pt>
                <c:pt idx="179">
                  <c:v>-1.8403</c:v>
                </c:pt>
                <c:pt idx="180">
                  <c:v>-1.8420000000000001</c:v>
                </c:pt>
                <c:pt idx="181">
                  <c:v>-1.8423</c:v>
                </c:pt>
                <c:pt idx="182">
                  <c:v>-1.8434999999999999</c:v>
                </c:pt>
                <c:pt idx="183">
                  <c:v>-1.845</c:v>
                </c:pt>
                <c:pt idx="184">
                  <c:v>-1.8461000000000001</c:v>
                </c:pt>
                <c:pt idx="185">
                  <c:v>-1.8468</c:v>
                </c:pt>
                <c:pt idx="186">
                  <c:v>-1.8481000000000001</c:v>
                </c:pt>
                <c:pt idx="187">
                  <c:v>-1.8487</c:v>
                </c:pt>
                <c:pt idx="188">
                  <c:v>-1.8496999999999999</c:v>
                </c:pt>
                <c:pt idx="189">
                  <c:v>-1.8503000000000001</c:v>
                </c:pt>
                <c:pt idx="190">
                  <c:v>-1.8516999999999999</c:v>
                </c:pt>
                <c:pt idx="191">
                  <c:v>-1.8523000000000001</c:v>
                </c:pt>
                <c:pt idx="192">
                  <c:v>-1.8531</c:v>
                </c:pt>
                <c:pt idx="193">
                  <c:v>-1.8535999999999999</c:v>
                </c:pt>
                <c:pt idx="194">
                  <c:v>-1.8548</c:v>
                </c:pt>
                <c:pt idx="195">
                  <c:v>-1.855</c:v>
                </c:pt>
                <c:pt idx="196">
                  <c:v>-1.8559000000000001</c:v>
                </c:pt>
                <c:pt idx="197">
                  <c:v>-1.8563000000000001</c:v>
                </c:pt>
                <c:pt idx="198">
                  <c:v>-1.857</c:v>
                </c:pt>
                <c:pt idx="199">
                  <c:v>-1.8573999999999999</c:v>
                </c:pt>
                <c:pt idx="200">
                  <c:v>-1.8582000000000001</c:v>
                </c:pt>
                <c:pt idx="201">
                  <c:v>-1.8585</c:v>
                </c:pt>
                <c:pt idx="202">
                  <c:v>-1.8589</c:v>
                </c:pt>
                <c:pt idx="203">
                  <c:v>-1.8591</c:v>
                </c:pt>
                <c:pt idx="204">
                  <c:v>-1.8595999999999999</c:v>
                </c:pt>
                <c:pt idx="205">
                  <c:v>-1.8597999999999999</c:v>
                </c:pt>
                <c:pt idx="206">
                  <c:v>-1.8601000000000001</c:v>
                </c:pt>
                <c:pt idx="207">
                  <c:v>-1.8602000000000001</c:v>
                </c:pt>
                <c:pt idx="208">
                  <c:v>-1.8604000000000001</c:v>
                </c:pt>
                <c:pt idx="209">
                  <c:v>-1.8605</c:v>
                </c:pt>
                <c:pt idx="210">
                  <c:v>-1.8607</c:v>
                </c:pt>
                <c:pt idx="211">
                  <c:v>-1.8607</c:v>
                </c:pt>
                <c:pt idx="212">
                  <c:v>-1.8607</c:v>
                </c:pt>
                <c:pt idx="213">
                  <c:v>-1.8607</c:v>
                </c:pt>
                <c:pt idx="214">
                  <c:v>-1.8606</c:v>
                </c:pt>
                <c:pt idx="215">
                  <c:v>-1.8606</c:v>
                </c:pt>
                <c:pt idx="216">
                  <c:v>-1.8604000000000001</c:v>
                </c:pt>
                <c:pt idx="217">
                  <c:v>-1.8603000000000001</c:v>
                </c:pt>
                <c:pt idx="218">
                  <c:v>-1.8599000000000001</c:v>
                </c:pt>
                <c:pt idx="219">
                  <c:v>-1.8597999999999999</c:v>
                </c:pt>
                <c:pt idx="220">
                  <c:v>-1.8593999999999999</c:v>
                </c:pt>
                <c:pt idx="221">
                  <c:v>-1.8592</c:v>
                </c:pt>
                <c:pt idx="222">
                  <c:v>-1.8586</c:v>
                </c:pt>
                <c:pt idx="223">
                  <c:v>-1.8582000000000001</c:v>
                </c:pt>
                <c:pt idx="224">
                  <c:v>-1.8576999999999999</c:v>
                </c:pt>
                <c:pt idx="225">
                  <c:v>-1.8573</c:v>
                </c:pt>
                <c:pt idx="226">
                  <c:v>-1.8564000000000001</c:v>
                </c:pt>
                <c:pt idx="227">
                  <c:v>-1.8560000000000001</c:v>
                </c:pt>
                <c:pt idx="228">
                  <c:v>-1.8551</c:v>
                </c:pt>
                <c:pt idx="229">
                  <c:v>-1.8546</c:v>
                </c:pt>
                <c:pt idx="230">
                  <c:v>-1.8532999999999999</c:v>
                </c:pt>
                <c:pt idx="231">
                  <c:v>-1.8528</c:v>
                </c:pt>
                <c:pt idx="232">
                  <c:v>-1.8512999999999999</c:v>
                </c:pt>
                <c:pt idx="233">
                  <c:v>-1.8507</c:v>
                </c:pt>
                <c:pt idx="234">
                  <c:v>-1.8498000000000001</c:v>
                </c:pt>
                <c:pt idx="235">
                  <c:v>-1.8481000000000001</c:v>
                </c:pt>
                <c:pt idx="236">
                  <c:v>-1.8476999999999999</c:v>
                </c:pt>
                <c:pt idx="237">
                  <c:v>-1.8459000000000001</c:v>
                </c:pt>
                <c:pt idx="238">
                  <c:v>-1.8447</c:v>
                </c:pt>
                <c:pt idx="239">
                  <c:v>-1.8431</c:v>
                </c:pt>
                <c:pt idx="240">
                  <c:v>-1.8422000000000001</c:v>
                </c:pt>
                <c:pt idx="241">
                  <c:v>-1.8404</c:v>
                </c:pt>
                <c:pt idx="242">
                  <c:v>-1.8391</c:v>
                </c:pt>
                <c:pt idx="243">
                  <c:v>-1.8371999999999999</c:v>
                </c:pt>
                <c:pt idx="244">
                  <c:v>-1.8351999999999999</c:v>
                </c:pt>
                <c:pt idx="245">
                  <c:v>-1.8335999999999999</c:v>
                </c:pt>
                <c:pt idx="246">
                  <c:v>-1.8320000000000001</c:v>
                </c:pt>
                <c:pt idx="247">
                  <c:v>-1.8309</c:v>
                </c:pt>
                <c:pt idx="248">
                  <c:v>-1.8287</c:v>
                </c:pt>
                <c:pt idx="249">
                  <c:v>-1.827</c:v>
                </c:pt>
                <c:pt idx="250">
                  <c:v>-1.8240000000000001</c:v>
                </c:pt>
                <c:pt idx="251">
                  <c:v>-1.8227</c:v>
                </c:pt>
                <c:pt idx="252">
                  <c:v>-1.8208</c:v>
                </c:pt>
                <c:pt idx="253">
                  <c:v>-1.8176000000000001</c:v>
                </c:pt>
                <c:pt idx="254">
                  <c:v>-1.8162</c:v>
                </c:pt>
                <c:pt idx="255">
                  <c:v>-1.8128</c:v>
                </c:pt>
                <c:pt idx="256">
                  <c:v>-1.8113999999999999</c:v>
                </c:pt>
                <c:pt idx="257">
                  <c:v>-1.8085</c:v>
                </c:pt>
                <c:pt idx="258">
                  <c:v>-1.8055000000000001</c:v>
                </c:pt>
                <c:pt idx="259">
                  <c:v>-1.8024</c:v>
                </c:pt>
                <c:pt idx="260">
                  <c:v>-1.8008999999999999</c:v>
                </c:pt>
                <c:pt idx="261">
                  <c:v>-1.7968999999999999</c:v>
                </c:pt>
                <c:pt idx="262">
                  <c:v>-1.7951999999999999</c:v>
                </c:pt>
                <c:pt idx="263">
                  <c:v>-1.7909999999999999</c:v>
                </c:pt>
                <c:pt idx="264">
                  <c:v>-1.7876000000000001</c:v>
                </c:pt>
                <c:pt idx="265">
                  <c:v>-1.7841</c:v>
                </c:pt>
                <c:pt idx="266">
                  <c:v>-1.7813000000000001</c:v>
                </c:pt>
                <c:pt idx="267">
                  <c:v>-1.7777000000000001</c:v>
                </c:pt>
                <c:pt idx="268">
                  <c:v>-1.7748999999999999</c:v>
                </c:pt>
                <c:pt idx="269">
                  <c:v>-1.7701</c:v>
                </c:pt>
                <c:pt idx="270">
                  <c:v>-1.7681</c:v>
                </c:pt>
                <c:pt idx="271">
                  <c:v>-1.7641</c:v>
                </c:pt>
                <c:pt idx="272">
                  <c:v>-1.7621</c:v>
                </c:pt>
                <c:pt idx="273">
                  <c:v>-1.7559</c:v>
                </c:pt>
                <c:pt idx="274">
                  <c:v>-1.7538</c:v>
                </c:pt>
                <c:pt idx="275">
                  <c:v>-1.7484999999999999</c:v>
                </c:pt>
                <c:pt idx="276">
                  <c:v>-1.7474000000000001</c:v>
                </c:pt>
                <c:pt idx="277">
                  <c:v>-1.7419</c:v>
                </c:pt>
                <c:pt idx="278">
                  <c:v>-1.7384999999999999</c:v>
                </c:pt>
                <c:pt idx="279">
                  <c:v>-1.7327999999999999</c:v>
                </c:pt>
                <c:pt idx="280">
                  <c:v>-1.7293000000000001</c:v>
                </c:pt>
                <c:pt idx="281">
                  <c:v>-1.7258</c:v>
                </c:pt>
                <c:pt idx="282">
                  <c:v>-1.7210000000000001</c:v>
                </c:pt>
                <c:pt idx="283">
                  <c:v>-1.7149000000000001</c:v>
                </c:pt>
                <c:pt idx="284">
                  <c:v>-1.7112000000000001</c:v>
                </c:pt>
                <c:pt idx="285">
                  <c:v>-1.7060999999999999</c:v>
                </c:pt>
                <c:pt idx="286">
                  <c:v>-1.7010000000000001</c:v>
                </c:pt>
                <c:pt idx="287">
                  <c:v>-1.6971000000000001</c:v>
                </c:pt>
                <c:pt idx="288">
                  <c:v>-1.6918</c:v>
                </c:pt>
                <c:pt idx="289">
                  <c:v>-1.6863999999999999</c:v>
                </c:pt>
                <c:pt idx="290">
                  <c:v>-1.681</c:v>
                </c:pt>
                <c:pt idx="291">
                  <c:v>-1.6768000000000001</c:v>
                </c:pt>
                <c:pt idx="292">
                  <c:v>-1.6712</c:v>
                </c:pt>
                <c:pt idx="293">
                  <c:v>-1.667</c:v>
                </c:pt>
                <c:pt idx="294">
                  <c:v>-1.6597999999999999</c:v>
                </c:pt>
                <c:pt idx="295">
                  <c:v>-1.6569</c:v>
                </c:pt>
                <c:pt idx="296">
                  <c:v>-1.6479999999999999</c:v>
                </c:pt>
                <c:pt idx="297">
                  <c:v>-1.645</c:v>
                </c:pt>
                <c:pt idx="298">
                  <c:v>-1.6374</c:v>
                </c:pt>
                <c:pt idx="299">
                  <c:v>-1.6313</c:v>
                </c:pt>
                <c:pt idx="300">
                  <c:v>-1.625</c:v>
                </c:pt>
                <c:pt idx="301">
                  <c:v>-1.6203000000000001</c:v>
                </c:pt>
                <c:pt idx="302">
                  <c:v>-1.6123000000000001</c:v>
                </c:pt>
                <c:pt idx="303">
                  <c:v>-1.6073999999999999</c:v>
                </c:pt>
                <c:pt idx="304">
                  <c:v>-1.5992</c:v>
                </c:pt>
                <c:pt idx="305">
                  <c:v>-1.5942000000000001</c:v>
                </c:pt>
                <c:pt idx="306">
                  <c:v>-1.5858000000000001</c:v>
                </c:pt>
                <c:pt idx="307">
                  <c:v>-1.5824</c:v>
                </c:pt>
                <c:pt idx="308">
                  <c:v>-1.5738000000000001</c:v>
                </c:pt>
                <c:pt idx="309">
                  <c:v>-1.5650999999999999</c:v>
                </c:pt>
                <c:pt idx="310">
                  <c:v>-1.5580000000000001</c:v>
                </c:pt>
                <c:pt idx="311">
                  <c:v>-1.5526</c:v>
                </c:pt>
                <c:pt idx="312">
                  <c:v>-1.5436000000000001</c:v>
                </c:pt>
                <c:pt idx="313">
                  <c:v>-1.5381</c:v>
                </c:pt>
                <c:pt idx="314">
                  <c:v>-1.5287999999999999</c:v>
                </c:pt>
                <c:pt idx="315">
                  <c:v>-1.5232000000000001</c:v>
                </c:pt>
                <c:pt idx="316">
                  <c:v>-1.5156000000000001</c:v>
                </c:pt>
                <c:pt idx="317">
                  <c:v>-1.508</c:v>
                </c:pt>
                <c:pt idx="318">
                  <c:v>-1.5022</c:v>
                </c:pt>
                <c:pt idx="319">
                  <c:v>-1.4923999999999999</c:v>
                </c:pt>
                <c:pt idx="320">
                  <c:v>-1.4844999999999999</c:v>
                </c:pt>
                <c:pt idx="321">
                  <c:v>-1.4764999999999999</c:v>
                </c:pt>
                <c:pt idx="322">
                  <c:v>-1.4704999999999999</c:v>
                </c:pt>
                <c:pt idx="323">
                  <c:v>-1.4602999999999999</c:v>
                </c:pt>
                <c:pt idx="324">
                  <c:v>-1.4540999999999999</c:v>
                </c:pt>
                <c:pt idx="325">
                  <c:v>-1.4438</c:v>
                </c:pt>
                <c:pt idx="326">
                  <c:v>-1.4375</c:v>
                </c:pt>
                <c:pt idx="327">
                  <c:v>-1.4269000000000001</c:v>
                </c:pt>
                <c:pt idx="328">
                  <c:v>-1.4226000000000001</c:v>
                </c:pt>
                <c:pt idx="329">
                  <c:v>-1.4097</c:v>
                </c:pt>
                <c:pt idx="330">
                  <c:v>-1.4032</c:v>
                </c:pt>
                <c:pt idx="331">
                  <c:v>-1.39</c:v>
                </c:pt>
                <c:pt idx="332">
                  <c:v>-1.3855999999999999</c:v>
                </c:pt>
                <c:pt idx="333">
                  <c:v>-1.3722000000000001</c:v>
                </c:pt>
                <c:pt idx="334">
                  <c:v>-1.3653999999999999</c:v>
                </c:pt>
                <c:pt idx="335">
                  <c:v>-1.3540000000000001</c:v>
                </c:pt>
                <c:pt idx="336">
                  <c:v>-1.3471</c:v>
                </c:pt>
                <c:pt idx="337">
                  <c:v>-1.3354999999999999</c:v>
                </c:pt>
                <c:pt idx="338">
                  <c:v>-1.3285</c:v>
                </c:pt>
                <c:pt idx="339">
                  <c:v>-1.3168</c:v>
                </c:pt>
                <c:pt idx="340">
                  <c:v>-1.3097000000000001</c:v>
                </c:pt>
                <c:pt idx="341">
                  <c:v>-1.2952999999999999</c:v>
                </c:pt>
                <c:pt idx="342">
                  <c:v>-1.288</c:v>
                </c:pt>
                <c:pt idx="343">
                  <c:v>-1.2759</c:v>
                </c:pt>
                <c:pt idx="344">
                  <c:v>-1.2661</c:v>
                </c:pt>
                <c:pt idx="345">
                  <c:v>-1.2562</c:v>
                </c:pt>
                <c:pt idx="346">
                  <c:v>-1.2437</c:v>
                </c:pt>
                <c:pt idx="347">
                  <c:v>-1.2386999999999999</c:v>
                </c:pt>
                <c:pt idx="348">
                  <c:v>-1.2261</c:v>
                </c:pt>
                <c:pt idx="349">
                  <c:v>-1.2159</c:v>
                </c:pt>
                <c:pt idx="350">
                  <c:v>-1.2031000000000001</c:v>
                </c:pt>
                <c:pt idx="351">
                  <c:v>-1.1928000000000001</c:v>
                </c:pt>
                <c:pt idx="352">
                  <c:v>-1.1798</c:v>
                </c:pt>
                <c:pt idx="353">
                  <c:v>-1.1719999999999999</c:v>
                </c:pt>
                <c:pt idx="354">
                  <c:v>-1.1561999999999999</c:v>
                </c:pt>
                <c:pt idx="355">
                  <c:v>-1.1482000000000001</c:v>
                </c:pt>
                <c:pt idx="356">
                  <c:v>-1.1349</c:v>
                </c:pt>
                <c:pt idx="357">
                  <c:v>-1.1241000000000001</c:v>
                </c:pt>
                <c:pt idx="358">
                  <c:v>-1.1106</c:v>
                </c:pt>
                <c:pt idx="359">
                  <c:v>-1.1052</c:v>
                </c:pt>
                <c:pt idx="360">
                  <c:v>-1.0888</c:v>
                </c:pt>
                <c:pt idx="361">
                  <c:v>-1.0805</c:v>
                </c:pt>
                <c:pt idx="362">
                  <c:v>-1.0667</c:v>
                </c:pt>
                <c:pt idx="363">
                  <c:v>-1.0583</c:v>
                </c:pt>
                <c:pt idx="364">
                  <c:v>-1.0443</c:v>
                </c:pt>
                <c:pt idx="365">
                  <c:v>-1.0330999999999999</c:v>
                </c:pt>
                <c:pt idx="366">
                  <c:v>-1.0189999999999999</c:v>
                </c:pt>
                <c:pt idx="367">
                  <c:v>-1.0046999999999999</c:v>
                </c:pt>
                <c:pt idx="368">
                  <c:v>-0.99329999999999996</c:v>
                </c:pt>
                <c:pt idx="369">
                  <c:v>-0.98470000000000002</c:v>
                </c:pt>
                <c:pt idx="370">
                  <c:v>-0.96730000000000005</c:v>
                </c:pt>
                <c:pt idx="371">
                  <c:v>-0.95860000000000001</c:v>
                </c:pt>
                <c:pt idx="372">
                  <c:v>-0.94689999999999996</c:v>
                </c:pt>
                <c:pt idx="373">
                  <c:v>-0.93230000000000002</c:v>
                </c:pt>
                <c:pt idx="374">
                  <c:v>-0.92049999999999998</c:v>
                </c:pt>
                <c:pt idx="375">
                  <c:v>-0.90569999999999995</c:v>
                </c:pt>
                <c:pt idx="376">
                  <c:v>-0.89080000000000004</c:v>
                </c:pt>
                <c:pt idx="377">
                  <c:v>-0.87580000000000002</c:v>
                </c:pt>
                <c:pt idx="378">
                  <c:v>-0.86680000000000001</c:v>
                </c:pt>
                <c:pt idx="379">
                  <c:v>-0.85170000000000001</c:v>
                </c:pt>
                <c:pt idx="380">
                  <c:v>-0.83650000000000002</c:v>
                </c:pt>
                <c:pt idx="381">
                  <c:v>-0.81820000000000004</c:v>
                </c:pt>
                <c:pt idx="382">
                  <c:v>-0.80900000000000005</c:v>
                </c:pt>
                <c:pt idx="383">
                  <c:v>-0.79369999999999996</c:v>
                </c:pt>
                <c:pt idx="384">
                  <c:v>-0.78129999999999999</c:v>
                </c:pt>
                <c:pt idx="385">
                  <c:v>-0.76580000000000004</c:v>
                </c:pt>
                <c:pt idx="386">
                  <c:v>-0.75339999999999996</c:v>
                </c:pt>
                <c:pt idx="387">
                  <c:v>-0.73770000000000002</c:v>
                </c:pt>
                <c:pt idx="388">
                  <c:v>-0.72519999999999996</c:v>
                </c:pt>
                <c:pt idx="389">
                  <c:v>-0.70940000000000003</c:v>
                </c:pt>
                <c:pt idx="390">
                  <c:v>-0.7</c:v>
                </c:pt>
                <c:pt idx="391">
                  <c:v>-0.68089999999999995</c:v>
                </c:pt>
                <c:pt idx="392">
                  <c:v>-0.67459999999999998</c:v>
                </c:pt>
                <c:pt idx="393">
                  <c:v>-0.6522</c:v>
                </c:pt>
                <c:pt idx="394">
                  <c:v>-0.64259999999999995</c:v>
                </c:pt>
                <c:pt idx="395">
                  <c:v>-0.62329999999999997</c:v>
                </c:pt>
                <c:pt idx="396">
                  <c:v>-0.6169</c:v>
                </c:pt>
                <c:pt idx="397">
                  <c:v>-0.59750000000000003</c:v>
                </c:pt>
                <c:pt idx="398">
                  <c:v>-0.58120000000000005</c:v>
                </c:pt>
                <c:pt idx="399">
                  <c:v>-0.56499999999999995</c:v>
                </c:pt>
                <c:pt idx="400">
                  <c:v>-0.55189999999999995</c:v>
                </c:pt>
                <c:pt idx="401">
                  <c:v>-0.53549999999999998</c:v>
                </c:pt>
                <c:pt idx="402">
                  <c:v>-0.52239999999999998</c:v>
                </c:pt>
                <c:pt idx="403">
                  <c:v>-0.50590000000000002</c:v>
                </c:pt>
                <c:pt idx="404">
                  <c:v>-0.49270000000000003</c:v>
                </c:pt>
                <c:pt idx="405">
                  <c:v>-0.47610000000000002</c:v>
                </c:pt>
                <c:pt idx="406">
                  <c:v>-0.46279999999999999</c:v>
                </c:pt>
                <c:pt idx="407">
                  <c:v>-0.44619999999999999</c:v>
                </c:pt>
                <c:pt idx="408">
                  <c:v>-0.42949999999999999</c:v>
                </c:pt>
                <c:pt idx="409">
                  <c:v>-0.4128</c:v>
                </c:pt>
                <c:pt idx="410">
                  <c:v>-0.39929999999999999</c:v>
                </c:pt>
                <c:pt idx="411">
                  <c:v>-0.38590000000000002</c:v>
                </c:pt>
                <c:pt idx="412">
                  <c:v>-0.36570000000000003</c:v>
                </c:pt>
                <c:pt idx="413">
                  <c:v>-0.3488</c:v>
                </c:pt>
                <c:pt idx="414">
                  <c:v>-0.3352</c:v>
                </c:pt>
                <c:pt idx="415">
                  <c:v>-0.3251</c:v>
                </c:pt>
                <c:pt idx="416">
                  <c:v>-0.30470000000000003</c:v>
                </c:pt>
                <c:pt idx="417">
                  <c:v>-0.29449999999999998</c:v>
                </c:pt>
                <c:pt idx="418">
                  <c:v>-0.27400000000000002</c:v>
                </c:pt>
                <c:pt idx="419">
                  <c:v>-0.26029999999999998</c:v>
                </c:pt>
                <c:pt idx="420">
                  <c:v>-0.2432</c:v>
                </c:pt>
                <c:pt idx="421">
                  <c:v>-0.2329</c:v>
                </c:pt>
                <c:pt idx="422">
                  <c:v>-0.2089</c:v>
                </c:pt>
                <c:pt idx="423">
                  <c:v>-0.19520000000000001</c:v>
                </c:pt>
                <c:pt idx="424">
                  <c:v>-0.1779</c:v>
                </c:pt>
                <c:pt idx="425">
                  <c:v>-0.1641</c:v>
                </c:pt>
                <c:pt idx="426">
                  <c:v>-0.1434</c:v>
                </c:pt>
                <c:pt idx="427">
                  <c:v>-0.12959999999999999</c:v>
                </c:pt>
                <c:pt idx="428">
                  <c:v>-0.1158</c:v>
                </c:pt>
                <c:pt idx="429">
                  <c:v>-9.8400000000000001E-2</c:v>
                </c:pt>
                <c:pt idx="430">
                  <c:v>-8.4599999999999995E-2</c:v>
                </c:pt>
                <c:pt idx="431">
                  <c:v>-6.7199999999999996E-2</c:v>
                </c:pt>
                <c:pt idx="432">
                  <c:v>-5.3400000000000003E-2</c:v>
                </c:pt>
                <c:pt idx="433">
                  <c:v>-3.5999999999999997E-2</c:v>
                </c:pt>
                <c:pt idx="434">
                  <c:v>-1.8599999999999998E-2</c:v>
                </c:pt>
                <c:pt idx="435">
                  <c:v>-1.1999999999999999E-3</c:v>
                </c:pt>
                <c:pt idx="436">
                  <c:v>9.1999999999999998E-3</c:v>
                </c:pt>
                <c:pt idx="437">
                  <c:v>3.0099999999999998E-2</c:v>
                </c:pt>
                <c:pt idx="438">
                  <c:v>4.3999999999999997E-2</c:v>
                </c:pt>
                <c:pt idx="439">
                  <c:v>6.4899999999999999E-2</c:v>
                </c:pt>
                <c:pt idx="440">
                  <c:v>7.8899999999999998E-2</c:v>
                </c:pt>
                <c:pt idx="441">
                  <c:v>9.6299999999999997E-2</c:v>
                </c:pt>
                <c:pt idx="442">
                  <c:v>0.11020000000000001</c:v>
                </c:pt>
                <c:pt idx="443">
                  <c:v>0.13109999999999999</c:v>
                </c:pt>
                <c:pt idx="444">
                  <c:v>0.1416</c:v>
                </c:pt>
                <c:pt idx="445">
                  <c:v>0.16250000000000001</c:v>
                </c:pt>
                <c:pt idx="446">
                  <c:v>0.1764</c:v>
                </c:pt>
                <c:pt idx="447">
                  <c:v>0.1973</c:v>
                </c:pt>
                <c:pt idx="448">
                  <c:v>0.20780000000000001</c:v>
                </c:pt>
                <c:pt idx="449">
                  <c:v>0.2321</c:v>
                </c:pt>
                <c:pt idx="450">
                  <c:v>0.246</c:v>
                </c:pt>
                <c:pt idx="451">
                  <c:v>0.26340000000000002</c:v>
                </c:pt>
                <c:pt idx="452">
                  <c:v>0.27729999999999999</c:v>
                </c:pt>
                <c:pt idx="453">
                  <c:v>0.29470000000000002</c:v>
                </c:pt>
                <c:pt idx="454">
                  <c:v>0.312</c:v>
                </c:pt>
                <c:pt idx="455">
                  <c:v>0.32590000000000002</c:v>
                </c:pt>
                <c:pt idx="456">
                  <c:v>0.34320000000000001</c:v>
                </c:pt>
                <c:pt idx="457">
                  <c:v>0.36049999999999999</c:v>
                </c:pt>
                <c:pt idx="458">
                  <c:v>0.37780000000000002</c:v>
                </c:pt>
                <c:pt idx="459">
                  <c:v>0.3916</c:v>
                </c:pt>
                <c:pt idx="460">
                  <c:v>0.4123</c:v>
                </c:pt>
                <c:pt idx="461">
                  <c:v>0.42609999999999998</c:v>
                </c:pt>
                <c:pt idx="462">
                  <c:v>0.44679999999999997</c:v>
                </c:pt>
                <c:pt idx="463">
                  <c:v>0.46050000000000002</c:v>
                </c:pt>
                <c:pt idx="464">
                  <c:v>0.48110000000000003</c:v>
                </c:pt>
                <c:pt idx="465">
                  <c:v>0.4914</c:v>
                </c:pt>
                <c:pt idx="466">
                  <c:v>0.51200000000000001</c:v>
                </c:pt>
                <c:pt idx="467">
                  <c:v>0.52559999999999996</c:v>
                </c:pt>
                <c:pt idx="468">
                  <c:v>0.54269999999999996</c:v>
                </c:pt>
                <c:pt idx="469">
                  <c:v>0.55640000000000001</c:v>
                </c:pt>
                <c:pt idx="470">
                  <c:v>0.57679999999999998</c:v>
                </c:pt>
                <c:pt idx="471">
                  <c:v>0.59040000000000004</c:v>
                </c:pt>
                <c:pt idx="472">
                  <c:v>0.61409999999999998</c:v>
                </c:pt>
                <c:pt idx="473">
                  <c:v>0.62429999999999997</c:v>
                </c:pt>
                <c:pt idx="474">
                  <c:v>0.64119999999999999</c:v>
                </c:pt>
                <c:pt idx="475">
                  <c:v>0.66149999999999998</c:v>
                </c:pt>
                <c:pt idx="476">
                  <c:v>0.67500000000000004</c:v>
                </c:pt>
                <c:pt idx="477">
                  <c:v>0.68840000000000001</c:v>
                </c:pt>
                <c:pt idx="478">
                  <c:v>0.70520000000000005</c:v>
                </c:pt>
                <c:pt idx="479">
                  <c:v>0.72529999999999994</c:v>
                </c:pt>
                <c:pt idx="480">
                  <c:v>0.73870000000000002</c:v>
                </c:pt>
                <c:pt idx="481">
                  <c:v>0.75870000000000004</c:v>
                </c:pt>
                <c:pt idx="482">
                  <c:v>0.77200000000000002</c:v>
                </c:pt>
                <c:pt idx="483">
                  <c:v>0.78869999999999996</c:v>
                </c:pt>
                <c:pt idx="484">
                  <c:v>0.80189999999999995</c:v>
                </c:pt>
                <c:pt idx="485">
                  <c:v>0.82179999999999997</c:v>
                </c:pt>
                <c:pt idx="486">
                  <c:v>0.83499999999999996</c:v>
                </c:pt>
                <c:pt idx="487">
                  <c:v>0.8548</c:v>
                </c:pt>
                <c:pt idx="488">
                  <c:v>0.86470000000000002</c:v>
                </c:pt>
                <c:pt idx="489">
                  <c:v>0.88770000000000004</c:v>
                </c:pt>
                <c:pt idx="490">
                  <c:v>0.90080000000000005</c:v>
                </c:pt>
                <c:pt idx="491">
                  <c:v>0.91720000000000002</c:v>
                </c:pt>
                <c:pt idx="492">
                  <c:v>0.93020000000000003</c:v>
                </c:pt>
                <c:pt idx="493">
                  <c:v>0.94979999999999998</c:v>
                </c:pt>
                <c:pt idx="494">
                  <c:v>0.96609999999999996</c:v>
                </c:pt>
                <c:pt idx="495">
                  <c:v>0.98229999999999995</c:v>
                </c:pt>
                <c:pt idx="496">
                  <c:v>0.99850000000000005</c:v>
                </c:pt>
                <c:pt idx="497">
                  <c:v>1.0114000000000001</c:v>
                </c:pt>
                <c:pt idx="498">
                  <c:v>1.0307999999999999</c:v>
                </c:pt>
                <c:pt idx="499">
                  <c:v>1.0437000000000001</c:v>
                </c:pt>
                <c:pt idx="500">
                  <c:v>1.0598000000000001</c:v>
                </c:pt>
                <c:pt idx="501">
                  <c:v>1.0726</c:v>
                </c:pt>
                <c:pt idx="502">
                  <c:v>1.0918000000000001</c:v>
                </c:pt>
                <c:pt idx="503">
                  <c:v>1.1013999999999999</c:v>
                </c:pt>
                <c:pt idx="504">
                  <c:v>1.1206</c:v>
                </c:pt>
                <c:pt idx="505">
                  <c:v>1.1333</c:v>
                </c:pt>
                <c:pt idx="506">
                  <c:v>1.1524000000000001</c:v>
                </c:pt>
                <c:pt idx="507">
                  <c:v>1.1651</c:v>
                </c:pt>
                <c:pt idx="508">
                  <c:v>1.1872</c:v>
                </c:pt>
                <c:pt idx="509">
                  <c:v>1.1999</c:v>
                </c:pt>
                <c:pt idx="510">
                  <c:v>1.2156</c:v>
                </c:pt>
                <c:pt idx="511">
                  <c:v>1.2314000000000001</c:v>
                </c:pt>
                <c:pt idx="512">
                  <c:v>1.2502</c:v>
                </c:pt>
                <c:pt idx="513">
                  <c:v>1.2627999999999999</c:v>
                </c:pt>
                <c:pt idx="514">
                  <c:v>1.2784</c:v>
                </c:pt>
                <c:pt idx="515">
                  <c:v>1.294</c:v>
                </c:pt>
                <c:pt idx="516">
                  <c:v>1.3096000000000001</c:v>
                </c:pt>
                <c:pt idx="517">
                  <c:v>1.3250999999999999</c:v>
                </c:pt>
                <c:pt idx="518">
                  <c:v>1.3407</c:v>
                </c:pt>
                <c:pt idx="519">
                  <c:v>1.3562000000000001</c:v>
                </c:pt>
                <c:pt idx="520">
                  <c:v>1.3685</c:v>
                </c:pt>
                <c:pt idx="521">
                  <c:v>1.387</c:v>
                </c:pt>
                <c:pt idx="522">
                  <c:v>1.3994</c:v>
                </c:pt>
                <c:pt idx="523">
                  <c:v>1.4148000000000001</c:v>
                </c:pt>
                <c:pt idx="524">
                  <c:v>1.427</c:v>
                </c:pt>
                <c:pt idx="525">
                  <c:v>1.4515</c:v>
                </c:pt>
                <c:pt idx="526">
                  <c:v>1.4607000000000001</c:v>
                </c:pt>
                <c:pt idx="527">
                  <c:v>1.4790000000000001</c:v>
                </c:pt>
                <c:pt idx="528">
                  <c:v>1.4943</c:v>
                </c:pt>
                <c:pt idx="529">
                  <c:v>1.5095000000000001</c:v>
                </c:pt>
                <c:pt idx="530">
                  <c:v>1.5246</c:v>
                </c:pt>
                <c:pt idx="531">
                  <c:v>1.5367999999999999</c:v>
                </c:pt>
                <c:pt idx="532">
                  <c:v>1.5548999999999999</c:v>
                </c:pt>
                <c:pt idx="533">
                  <c:v>1.5669999999999999</c:v>
                </c:pt>
                <c:pt idx="534">
                  <c:v>1.5851</c:v>
                </c:pt>
                <c:pt idx="535">
                  <c:v>1.5941000000000001</c:v>
                </c:pt>
                <c:pt idx="536">
                  <c:v>1.6121000000000001</c:v>
                </c:pt>
                <c:pt idx="537">
                  <c:v>1.6271</c:v>
                </c:pt>
                <c:pt idx="538">
                  <c:v>1.6420999999999999</c:v>
                </c:pt>
                <c:pt idx="539">
                  <c:v>1.657</c:v>
                </c:pt>
                <c:pt idx="540">
                  <c:v>1.6749000000000001</c:v>
                </c:pt>
                <c:pt idx="541">
                  <c:v>1.6839</c:v>
                </c:pt>
                <c:pt idx="542">
                  <c:v>1.7047000000000001</c:v>
                </c:pt>
                <c:pt idx="543">
                  <c:v>1.7136</c:v>
                </c:pt>
                <c:pt idx="544">
                  <c:v>1.7343</c:v>
                </c:pt>
                <c:pt idx="545">
                  <c:v>1.7462</c:v>
                </c:pt>
                <c:pt idx="546">
                  <c:v>1.7609999999999999</c:v>
                </c:pt>
                <c:pt idx="547">
                  <c:v>1.7757000000000001</c:v>
                </c:pt>
                <c:pt idx="548">
                  <c:v>1.7904</c:v>
                </c:pt>
                <c:pt idx="549">
                  <c:v>1.8022</c:v>
                </c:pt>
                <c:pt idx="550">
                  <c:v>1.8169</c:v>
                </c:pt>
                <c:pt idx="551">
                  <c:v>1.8315999999999999</c:v>
                </c:pt>
                <c:pt idx="552">
                  <c:v>1.8492</c:v>
                </c:pt>
                <c:pt idx="553">
                  <c:v>1.8637999999999999</c:v>
                </c:pt>
                <c:pt idx="554">
                  <c:v>1.8754999999999999</c:v>
                </c:pt>
                <c:pt idx="555">
                  <c:v>1.893</c:v>
                </c:pt>
                <c:pt idx="556">
                  <c:v>1.9017999999999999</c:v>
                </c:pt>
                <c:pt idx="557">
                  <c:v>1.9193</c:v>
                </c:pt>
                <c:pt idx="558">
                  <c:v>1.9367000000000001</c:v>
                </c:pt>
                <c:pt idx="559">
                  <c:v>1.9513</c:v>
                </c:pt>
                <c:pt idx="560">
                  <c:v>1.9629000000000001</c:v>
                </c:pt>
                <c:pt idx="561">
                  <c:v>1.9802999999999999</c:v>
                </c:pt>
                <c:pt idx="562">
                  <c:v>1.9919</c:v>
                </c:pt>
                <c:pt idx="563">
                  <c:v>2.0093000000000001</c:v>
                </c:pt>
                <c:pt idx="564">
                  <c:v>2.0209000000000001</c:v>
                </c:pt>
                <c:pt idx="565">
                  <c:v>2.0381999999999998</c:v>
                </c:pt>
                <c:pt idx="566">
                  <c:v>2.0497999999999998</c:v>
                </c:pt>
                <c:pt idx="567">
                  <c:v>2.0642</c:v>
                </c:pt>
                <c:pt idx="568">
                  <c:v>2.0785999999999998</c:v>
                </c:pt>
                <c:pt idx="569">
                  <c:v>2.093</c:v>
                </c:pt>
                <c:pt idx="570">
                  <c:v>2.1074999999999999</c:v>
                </c:pt>
                <c:pt idx="571">
                  <c:v>2.1190000000000002</c:v>
                </c:pt>
                <c:pt idx="572">
                  <c:v>2.1362999999999999</c:v>
                </c:pt>
                <c:pt idx="573">
                  <c:v>2.1478000000000002</c:v>
                </c:pt>
                <c:pt idx="574">
                  <c:v>2.1678999999999999</c:v>
                </c:pt>
                <c:pt idx="575">
                  <c:v>2.1793999999999998</c:v>
                </c:pt>
                <c:pt idx="576">
                  <c:v>2.1966000000000001</c:v>
                </c:pt>
                <c:pt idx="577">
                  <c:v>2.2138</c:v>
                </c:pt>
                <c:pt idx="578">
                  <c:v>2.2282000000000002</c:v>
                </c:pt>
                <c:pt idx="579">
                  <c:v>2.2397</c:v>
                </c:pt>
                <c:pt idx="580">
                  <c:v>2.2568999999999999</c:v>
                </c:pt>
                <c:pt idx="581">
                  <c:v>2.2654999999999998</c:v>
                </c:pt>
                <c:pt idx="582">
                  <c:v>2.2827000000000002</c:v>
                </c:pt>
                <c:pt idx="583">
                  <c:v>2.2940999999999998</c:v>
                </c:pt>
                <c:pt idx="584">
                  <c:v>2.3113000000000001</c:v>
                </c:pt>
                <c:pt idx="585">
                  <c:v>2.3256000000000001</c:v>
                </c:pt>
                <c:pt idx="586">
                  <c:v>2.3428</c:v>
                </c:pt>
                <c:pt idx="587">
                  <c:v>2.3542000000000001</c:v>
                </c:pt>
                <c:pt idx="588">
                  <c:v>2.3685</c:v>
                </c:pt>
                <c:pt idx="589">
                  <c:v>2.3828</c:v>
                </c:pt>
                <c:pt idx="590">
                  <c:v>2.3942000000000001</c:v>
                </c:pt>
                <c:pt idx="591">
                  <c:v>2.4114</c:v>
                </c:pt>
                <c:pt idx="592">
                  <c:v>2.4256000000000002</c:v>
                </c:pt>
                <c:pt idx="593">
                  <c:v>2.4428000000000001</c:v>
                </c:pt>
                <c:pt idx="594">
                  <c:v>2.4512999999999998</c:v>
                </c:pt>
                <c:pt idx="595">
                  <c:v>2.4712999999999998</c:v>
                </c:pt>
                <c:pt idx="596">
                  <c:v>2.4826999999999999</c:v>
                </c:pt>
                <c:pt idx="597">
                  <c:v>2.4969999999999999</c:v>
                </c:pt>
                <c:pt idx="598">
                  <c:v>2.5084</c:v>
                </c:pt>
                <c:pt idx="599">
                  <c:v>2.5284</c:v>
                </c:pt>
                <c:pt idx="600">
                  <c:v>2.5398000000000001</c:v>
                </c:pt>
                <c:pt idx="601">
                  <c:v>2.5569000000000002</c:v>
                </c:pt>
                <c:pt idx="602">
                  <c:v>2.5653999999999999</c:v>
                </c:pt>
                <c:pt idx="603">
                  <c:v>2.5825</c:v>
                </c:pt>
                <c:pt idx="604">
                  <c:v>2.5996000000000001</c:v>
                </c:pt>
                <c:pt idx="605">
                  <c:v>2.6110000000000002</c:v>
                </c:pt>
                <c:pt idx="606">
                  <c:v>2.6253000000000002</c:v>
                </c:pt>
                <c:pt idx="607">
                  <c:v>2.6366999999999998</c:v>
                </c:pt>
                <c:pt idx="608">
                  <c:v>2.6537999999999999</c:v>
                </c:pt>
                <c:pt idx="609">
                  <c:v>2.6652</c:v>
                </c:pt>
                <c:pt idx="610">
                  <c:v>2.6823000000000001</c:v>
                </c:pt>
                <c:pt idx="611">
                  <c:v>2.6937000000000002</c:v>
                </c:pt>
                <c:pt idx="612">
                  <c:v>2.7136999999999998</c:v>
                </c:pt>
                <c:pt idx="613">
                  <c:v>2.7223000000000002</c:v>
                </c:pt>
                <c:pt idx="614">
                  <c:v>2.7395</c:v>
                </c:pt>
                <c:pt idx="615">
                  <c:v>2.7538</c:v>
                </c:pt>
                <c:pt idx="616">
                  <c:v>2.7709000000000001</c:v>
                </c:pt>
                <c:pt idx="617">
                  <c:v>2.7852000000000001</c:v>
                </c:pt>
                <c:pt idx="618">
                  <c:v>2.7967</c:v>
                </c:pt>
                <c:pt idx="619">
                  <c:v>2.8138999999999998</c:v>
                </c:pt>
                <c:pt idx="620">
                  <c:v>2.8281999999999998</c:v>
                </c:pt>
                <c:pt idx="621">
                  <c:v>2.8397000000000001</c:v>
                </c:pt>
                <c:pt idx="622">
                  <c:v>2.8512</c:v>
                </c:pt>
                <c:pt idx="623">
                  <c:v>2.8656000000000001</c:v>
                </c:pt>
                <c:pt idx="624">
                  <c:v>2.8828</c:v>
                </c:pt>
                <c:pt idx="625">
                  <c:v>2.8972000000000002</c:v>
                </c:pt>
                <c:pt idx="626">
                  <c:v>2.9087000000000001</c:v>
                </c:pt>
                <c:pt idx="627">
                  <c:v>2.9260000000000002</c:v>
                </c:pt>
                <c:pt idx="628">
                  <c:v>2.9375</c:v>
                </c:pt>
                <c:pt idx="629">
                  <c:v>2.9548000000000001</c:v>
                </c:pt>
                <c:pt idx="630">
                  <c:v>2.9664000000000001</c:v>
                </c:pt>
                <c:pt idx="631">
                  <c:v>2.9836999999999998</c:v>
                </c:pt>
                <c:pt idx="632">
                  <c:v>2.9981</c:v>
                </c:pt>
                <c:pt idx="633">
                  <c:v>3.0154999999999998</c:v>
                </c:pt>
                <c:pt idx="634">
                  <c:v>3.0240999999999998</c:v>
                </c:pt>
                <c:pt idx="635">
                  <c:v>3.0415000000000001</c:v>
                </c:pt>
                <c:pt idx="636">
                  <c:v>3.056</c:v>
                </c:pt>
                <c:pt idx="637">
                  <c:v>3.0705</c:v>
                </c:pt>
                <c:pt idx="638">
                  <c:v>3.085</c:v>
                </c:pt>
                <c:pt idx="639">
                  <c:v>3.0966</c:v>
                </c:pt>
                <c:pt idx="640">
                  <c:v>3.1139999999999999</c:v>
                </c:pt>
                <c:pt idx="641">
                  <c:v>3.1227</c:v>
                </c:pt>
                <c:pt idx="642">
                  <c:v>3.1400999999999999</c:v>
                </c:pt>
                <c:pt idx="643">
                  <c:v>3.1547000000000001</c:v>
                </c:pt>
                <c:pt idx="644">
                  <c:v>3.1692</c:v>
                </c:pt>
                <c:pt idx="645">
                  <c:v>3.1837</c:v>
                </c:pt>
                <c:pt idx="646">
                  <c:v>3.1983000000000001</c:v>
                </c:pt>
                <c:pt idx="647">
                  <c:v>3.2099000000000002</c:v>
                </c:pt>
                <c:pt idx="648">
                  <c:v>3.2303000000000002</c:v>
                </c:pt>
                <c:pt idx="649">
                  <c:v>3.242</c:v>
                </c:pt>
                <c:pt idx="650">
                  <c:v>3.2566000000000002</c:v>
                </c:pt>
                <c:pt idx="651">
                  <c:v>3.2683</c:v>
                </c:pt>
                <c:pt idx="652">
                  <c:v>3.2858000000000001</c:v>
                </c:pt>
                <c:pt idx="653">
                  <c:v>3.3003999999999998</c:v>
                </c:pt>
                <c:pt idx="654">
                  <c:v>3.3149999999999999</c:v>
                </c:pt>
                <c:pt idx="655">
                  <c:v>3.3267000000000002</c:v>
                </c:pt>
                <c:pt idx="656">
                  <c:v>3.3443000000000001</c:v>
                </c:pt>
                <c:pt idx="657">
                  <c:v>3.3589000000000002</c:v>
                </c:pt>
                <c:pt idx="658">
                  <c:v>3.3736000000000002</c:v>
                </c:pt>
                <c:pt idx="659">
                  <c:v>3.3912</c:v>
                </c:pt>
                <c:pt idx="660">
                  <c:v>3.4028999999999998</c:v>
                </c:pt>
                <c:pt idx="661">
                  <c:v>3.4176000000000002</c:v>
                </c:pt>
                <c:pt idx="662">
                  <c:v>3.4293</c:v>
                </c:pt>
                <c:pt idx="663">
                  <c:v>3.4468999999999999</c:v>
                </c:pt>
                <c:pt idx="664">
                  <c:v>3.4586999999999999</c:v>
                </c:pt>
                <c:pt idx="665">
                  <c:v>3.4763000000000002</c:v>
                </c:pt>
                <c:pt idx="666">
                  <c:v>3.4881000000000002</c:v>
                </c:pt>
                <c:pt idx="667">
                  <c:v>3.5085999999999999</c:v>
                </c:pt>
                <c:pt idx="668">
                  <c:v>3.5173999999999999</c:v>
                </c:pt>
                <c:pt idx="669">
                  <c:v>3.5350999999999999</c:v>
                </c:pt>
                <c:pt idx="670">
                  <c:v>3.5497999999999998</c:v>
                </c:pt>
                <c:pt idx="671">
                  <c:v>3.5644999999999998</c:v>
                </c:pt>
                <c:pt idx="672">
                  <c:v>3.5762999999999998</c:v>
                </c:pt>
                <c:pt idx="673">
                  <c:v>3.5939000000000001</c:v>
                </c:pt>
                <c:pt idx="674">
                  <c:v>3.6086</c:v>
                </c:pt>
                <c:pt idx="675">
                  <c:v>3.6234000000000002</c:v>
                </c:pt>
                <c:pt idx="676">
                  <c:v>3.6351</c:v>
                </c:pt>
                <c:pt idx="677">
                  <c:v>3.6499000000000001</c:v>
                </c:pt>
                <c:pt idx="678">
                  <c:v>3.6646000000000001</c:v>
                </c:pt>
                <c:pt idx="679">
                  <c:v>3.6764000000000001</c:v>
                </c:pt>
                <c:pt idx="680">
                  <c:v>3.694</c:v>
                </c:pt>
                <c:pt idx="681">
                  <c:v>3.7058</c:v>
                </c:pt>
                <c:pt idx="682">
                  <c:v>3.7235</c:v>
                </c:pt>
                <c:pt idx="683">
                  <c:v>3.7351999999999999</c:v>
                </c:pt>
                <c:pt idx="684">
                  <c:v>3.75</c:v>
                </c:pt>
                <c:pt idx="685">
                  <c:v>3.7646999999999999</c:v>
                </c:pt>
                <c:pt idx="686">
                  <c:v>3.7824</c:v>
                </c:pt>
                <c:pt idx="687">
                  <c:v>3.7940999999999998</c:v>
                </c:pt>
                <c:pt idx="688">
                  <c:v>3.8117999999999999</c:v>
                </c:pt>
                <c:pt idx="689">
                  <c:v>3.8235999999999999</c:v>
                </c:pt>
                <c:pt idx="690">
                  <c:v>3.8412999999999999</c:v>
                </c:pt>
                <c:pt idx="691">
                  <c:v>3.8559999999999999</c:v>
                </c:pt>
                <c:pt idx="692">
                  <c:v>3.8677999999999999</c:v>
                </c:pt>
                <c:pt idx="693">
                  <c:v>3.8824999999999998</c:v>
                </c:pt>
                <c:pt idx="694">
                  <c:v>3.8942999999999999</c:v>
                </c:pt>
                <c:pt idx="695">
                  <c:v>3.9119999999999999</c:v>
                </c:pt>
                <c:pt idx="696">
                  <c:v>3.9207999999999998</c:v>
                </c:pt>
                <c:pt idx="697">
                  <c:v>3.9413999999999998</c:v>
                </c:pt>
                <c:pt idx="698">
                  <c:v>3.9502999999999999</c:v>
                </c:pt>
                <c:pt idx="699">
                  <c:v>3.9708999999999999</c:v>
                </c:pt>
                <c:pt idx="700">
                  <c:v>3.9798</c:v>
                </c:pt>
                <c:pt idx="701">
                  <c:v>4.0004</c:v>
                </c:pt>
                <c:pt idx="702">
                  <c:v>4.0092999999999996</c:v>
                </c:pt>
                <c:pt idx="703">
                  <c:v>4.0298999999999996</c:v>
                </c:pt>
                <c:pt idx="704">
                  <c:v>4.0416999999999996</c:v>
                </c:pt>
                <c:pt idx="705">
                  <c:v>4.0564999999999998</c:v>
                </c:pt>
                <c:pt idx="706">
                  <c:v>4.0712000000000002</c:v>
                </c:pt>
                <c:pt idx="707">
                  <c:v>4.0830000000000002</c:v>
                </c:pt>
                <c:pt idx="708">
                  <c:v>4.0978000000000003</c:v>
                </c:pt>
                <c:pt idx="709">
                  <c:v>4.1096000000000004</c:v>
                </c:pt>
                <c:pt idx="710">
                  <c:v>4.1303000000000001</c:v>
                </c:pt>
                <c:pt idx="711">
                  <c:v>4.1421000000000001</c:v>
                </c:pt>
                <c:pt idx="712">
                  <c:v>4.1569000000000003</c:v>
                </c:pt>
                <c:pt idx="713">
                  <c:v>4.1717000000000004</c:v>
                </c:pt>
                <c:pt idx="714">
                  <c:v>4.1864999999999997</c:v>
                </c:pt>
                <c:pt idx="715">
                  <c:v>4.1982999999999997</c:v>
                </c:pt>
                <c:pt idx="716">
                  <c:v>4.2190000000000003</c:v>
                </c:pt>
                <c:pt idx="717">
                  <c:v>4.2279</c:v>
                </c:pt>
                <c:pt idx="718">
                  <c:v>4.2457000000000003</c:v>
                </c:pt>
                <c:pt idx="719">
                  <c:v>4.2575000000000003</c:v>
                </c:pt>
                <c:pt idx="720">
                  <c:v>4.2723000000000004</c:v>
                </c:pt>
                <c:pt idx="721">
                  <c:v>4.2840999999999996</c:v>
                </c:pt>
                <c:pt idx="722">
                  <c:v>4.3018999999999998</c:v>
                </c:pt>
                <c:pt idx="723">
                  <c:v>4.3136999999999999</c:v>
                </c:pt>
                <c:pt idx="724">
                  <c:v>4.3315000000000001</c:v>
                </c:pt>
                <c:pt idx="725">
                  <c:v>4.3433000000000002</c:v>
                </c:pt>
                <c:pt idx="726">
                  <c:v>4.3609999999999998</c:v>
                </c:pt>
                <c:pt idx="727">
                  <c:v>4.3728999999999996</c:v>
                </c:pt>
                <c:pt idx="728">
                  <c:v>4.3875999999999999</c:v>
                </c:pt>
                <c:pt idx="729">
                  <c:v>4.4024000000000001</c:v>
                </c:pt>
                <c:pt idx="730">
                  <c:v>4.4142000000000001</c:v>
                </c:pt>
                <c:pt idx="731">
                  <c:v>4.4290000000000003</c:v>
                </c:pt>
                <c:pt idx="732">
                  <c:v>4.4408000000000003</c:v>
                </c:pt>
                <c:pt idx="733">
                  <c:v>4.4554999999999998</c:v>
                </c:pt>
                <c:pt idx="734">
                  <c:v>4.4672999999999998</c:v>
                </c:pt>
                <c:pt idx="735">
                  <c:v>4.4848999999999997</c:v>
                </c:pt>
                <c:pt idx="736">
                  <c:v>4.4965999999999999</c:v>
                </c:pt>
                <c:pt idx="737">
                  <c:v>4.5113000000000003</c:v>
                </c:pt>
                <c:pt idx="738">
                  <c:v>4.5259999999999998</c:v>
                </c:pt>
                <c:pt idx="739">
                  <c:v>4.5434999999999999</c:v>
                </c:pt>
                <c:pt idx="740">
                  <c:v>4.5552000000000001</c:v>
                </c:pt>
                <c:pt idx="741">
                  <c:v>4.5697999999999999</c:v>
                </c:pt>
                <c:pt idx="742">
                  <c:v>4.5814000000000004</c:v>
                </c:pt>
                <c:pt idx="743">
                  <c:v>4.5960000000000001</c:v>
                </c:pt>
                <c:pt idx="744">
                  <c:v>4.6075999999999997</c:v>
                </c:pt>
                <c:pt idx="745">
                  <c:v>4.6220999999999997</c:v>
                </c:pt>
                <c:pt idx="746">
                  <c:v>4.6365999999999996</c:v>
                </c:pt>
                <c:pt idx="747">
                  <c:v>4.6481000000000003</c:v>
                </c:pt>
                <c:pt idx="748">
                  <c:v>4.6654</c:v>
                </c:pt>
                <c:pt idx="749">
                  <c:v>4.6741000000000001</c:v>
                </c:pt>
                <c:pt idx="750">
                  <c:v>4.6913</c:v>
                </c:pt>
                <c:pt idx="751">
                  <c:v>4.7055999999999996</c:v>
                </c:pt>
                <c:pt idx="752">
                  <c:v>4.7199</c:v>
                </c:pt>
                <c:pt idx="753">
                  <c:v>4.7313000000000001</c:v>
                </c:pt>
                <c:pt idx="754">
                  <c:v>4.7455999999999996</c:v>
                </c:pt>
                <c:pt idx="755">
                  <c:v>4.7598000000000003</c:v>
                </c:pt>
                <c:pt idx="756">
                  <c:v>4.7710999999999997</c:v>
                </c:pt>
                <c:pt idx="757">
                  <c:v>4.7851999999999997</c:v>
                </c:pt>
                <c:pt idx="758">
                  <c:v>4.7992999999999997</c:v>
                </c:pt>
                <c:pt idx="759">
                  <c:v>4.8132999999999999</c:v>
                </c:pt>
                <c:pt idx="760">
                  <c:v>4.8244999999999996</c:v>
                </c:pt>
                <c:pt idx="761">
                  <c:v>4.8384999999999998</c:v>
                </c:pt>
                <c:pt idx="762">
                  <c:v>4.8524000000000003</c:v>
                </c:pt>
                <c:pt idx="763">
                  <c:v>4.8635000000000002</c:v>
                </c:pt>
                <c:pt idx="764">
                  <c:v>4.8745000000000003</c:v>
                </c:pt>
                <c:pt idx="765">
                  <c:v>4.8883000000000001</c:v>
                </c:pt>
                <c:pt idx="766">
                  <c:v>4.9020000000000001</c:v>
                </c:pt>
                <c:pt idx="767">
                  <c:v>4.9184000000000001</c:v>
                </c:pt>
                <c:pt idx="768">
                  <c:v>4.9265999999999996</c:v>
                </c:pt>
                <c:pt idx="769">
                  <c:v>4.9428999999999998</c:v>
                </c:pt>
                <c:pt idx="770">
                  <c:v>4.9509999999999996</c:v>
                </c:pt>
                <c:pt idx="771">
                  <c:v>4.9671000000000003</c:v>
                </c:pt>
                <c:pt idx="772">
                  <c:v>4.9752000000000001</c:v>
                </c:pt>
                <c:pt idx="773">
                  <c:v>4.9912000000000001</c:v>
                </c:pt>
                <c:pt idx="774">
                  <c:v>5.0018000000000002</c:v>
                </c:pt>
                <c:pt idx="775">
                  <c:v>5.0176999999999996</c:v>
                </c:pt>
                <c:pt idx="776">
                  <c:v>5.0282</c:v>
                </c:pt>
                <c:pt idx="777">
                  <c:v>5.0414000000000003</c:v>
                </c:pt>
                <c:pt idx="778">
                  <c:v>5.0544000000000002</c:v>
                </c:pt>
                <c:pt idx="779">
                  <c:v>5.0648</c:v>
                </c:pt>
                <c:pt idx="780">
                  <c:v>5.0777000000000001</c:v>
                </c:pt>
                <c:pt idx="781">
                  <c:v>5.0904999999999996</c:v>
                </c:pt>
                <c:pt idx="782">
                  <c:v>5.1007999999999996</c:v>
                </c:pt>
                <c:pt idx="783">
                  <c:v>5.1109999999999998</c:v>
                </c:pt>
                <c:pt idx="784">
                  <c:v>5.1235999999999997</c:v>
                </c:pt>
                <c:pt idx="785">
                  <c:v>5.1337000000000002</c:v>
                </c:pt>
                <c:pt idx="786">
                  <c:v>5.1486999999999998</c:v>
                </c:pt>
                <c:pt idx="787">
                  <c:v>5.1586999999999996</c:v>
                </c:pt>
                <c:pt idx="788">
                  <c:v>5.1685999999999996</c:v>
                </c:pt>
                <c:pt idx="789">
                  <c:v>5.181</c:v>
                </c:pt>
                <c:pt idx="790">
                  <c:v>5.1932</c:v>
                </c:pt>
                <c:pt idx="791">
                  <c:v>5.2028999999999996</c:v>
                </c:pt>
                <c:pt idx="792">
                  <c:v>5.2150999999999996</c:v>
                </c:pt>
                <c:pt idx="793">
                  <c:v>5.2222999999999997</c:v>
                </c:pt>
                <c:pt idx="794">
                  <c:v>5.2343000000000002</c:v>
                </c:pt>
                <c:pt idx="795">
                  <c:v>5.2462</c:v>
                </c:pt>
                <c:pt idx="796">
                  <c:v>5.258</c:v>
                </c:pt>
                <c:pt idx="797">
                  <c:v>5.2674000000000003</c:v>
                </c:pt>
                <c:pt idx="798">
                  <c:v>5.2813999999999997</c:v>
                </c:pt>
                <c:pt idx="799">
                  <c:v>5.2907000000000002</c:v>
                </c:pt>
                <c:pt idx="800">
                  <c:v>5.2999000000000001</c:v>
                </c:pt>
                <c:pt idx="801">
                  <c:v>5.3136999999999999</c:v>
                </c:pt>
                <c:pt idx="802">
                  <c:v>5.3205</c:v>
                </c:pt>
                <c:pt idx="803">
                  <c:v>5.3339999999999996</c:v>
                </c:pt>
                <c:pt idx="804">
                  <c:v>5.3407999999999998</c:v>
                </c:pt>
                <c:pt idx="805">
                  <c:v>5.3541999999999996</c:v>
                </c:pt>
                <c:pt idx="806">
                  <c:v>5.3608000000000002</c:v>
                </c:pt>
                <c:pt idx="807">
                  <c:v>5.3739999999999997</c:v>
                </c:pt>
                <c:pt idx="808">
                  <c:v>5.3806000000000003</c:v>
                </c:pt>
                <c:pt idx="809">
                  <c:v>5.3936000000000002</c:v>
                </c:pt>
                <c:pt idx="810">
                  <c:v>5.4</c:v>
                </c:pt>
                <c:pt idx="811">
                  <c:v>5.4107000000000003</c:v>
                </c:pt>
                <c:pt idx="812">
                  <c:v>5.4192999999999998</c:v>
                </c:pt>
                <c:pt idx="813">
                  <c:v>5.4298000000000002</c:v>
                </c:pt>
                <c:pt idx="814">
                  <c:v>5.4402999999999997</c:v>
                </c:pt>
                <c:pt idx="815">
                  <c:v>5.4485999999999999</c:v>
                </c:pt>
                <c:pt idx="816">
                  <c:v>5.4569000000000001</c:v>
                </c:pt>
                <c:pt idx="817">
                  <c:v>5.4672000000000001</c:v>
                </c:pt>
                <c:pt idx="818">
                  <c:v>5.4774000000000003</c:v>
                </c:pt>
                <c:pt idx="819">
                  <c:v>5.4854000000000003</c:v>
                </c:pt>
                <c:pt idx="820">
                  <c:v>5.4954999999999998</c:v>
                </c:pt>
                <c:pt idx="821">
                  <c:v>5.5034999999999998</c:v>
                </c:pt>
                <c:pt idx="822">
                  <c:v>5.5133999999999999</c:v>
                </c:pt>
                <c:pt idx="823">
                  <c:v>5.5212000000000003</c:v>
                </c:pt>
                <c:pt idx="824">
                  <c:v>5.5309999999999997</c:v>
                </c:pt>
                <c:pt idx="825">
                  <c:v>5.5388000000000002</c:v>
                </c:pt>
                <c:pt idx="826">
                  <c:v>5.5465</c:v>
                </c:pt>
                <c:pt idx="827">
                  <c:v>5.556</c:v>
                </c:pt>
                <c:pt idx="828">
                  <c:v>5.5636000000000001</c:v>
                </c:pt>
                <c:pt idx="829">
                  <c:v>5.5731000000000002</c:v>
                </c:pt>
                <c:pt idx="830">
                  <c:v>5.5804999999999998</c:v>
                </c:pt>
                <c:pt idx="831">
                  <c:v>5.5898000000000003</c:v>
                </c:pt>
                <c:pt idx="832">
                  <c:v>5.5991</c:v>
                </c:pt>
                <c:pt idx="833">
                  <c:v>5.6063999999999998</c:v>
                </c:pt>
                <c:pt idx="834">
                  <c:v>5.6136999999999997</c:v>
                </c:pt>
                <c:pt idx="835">
                  <c:v>5.6227</c:v>
                </c:pt>
                <c:pt idx="836">
                  <c:v>5.6299000000000001</c:v>
                </c:pt>
                <c:pt idx="837">
                  <c:v>5.6387999999999998</c:v>
                </c:pt>
                <c:pt idx="838">
                  <c:v>5.6459000000000001</c:v>
                </c:pt>
                <c:pt idx="839">
                  <c:v>5.6547000000000001</c:v>
                </c:pt>
                <c:pt idx="840">
                  <c:v>5.6616999999999997</c:v>
                </c:pt>
                <c:pt idx="841">
                  <c:v>5.6703000000000001</c:v>
                </c:pt>
                <c:pt idx="842">
                  <c:v>5.6772</c:v>
                </c:pt>
                <c:pt idx="843">
                  <c:v>5.6858000000000004</c:v>
                </c:pt>
                <c:pt idx="844">
                  <c:v>5.6924999999999999</c:v>
                </c:pt>
                <c:pt idx="845">
                  <c:v>5.6993</c:v>
                </c:pt>
                <c:pt idx="846">
                  <c:v>5.7076000000000002</c:v>
                </c:pt>
                <c:pt idx="847">
                  <c:v>5.7142999999999997</c:v>
                </c:pt>
                <c:pt idx="848">
                  <c:v>5.7225000000000001</c:v>
                </c:pt>
                <c:pt idx="849">
                  <c:v>5.7275</c:v>
                </c:pt>
                <c:pt idx="850">
                  <c:v>5.7355999999999998</c:v>
                </c:pt>
                <c:pt idx="851">
                  <c:v>5.742</c:v>
                </c:pt>
                <c:pt idx="852">
                  <c:v>5.7500999999999998</c:v>
                </c:pt>
                <c:pt idx="853">
                  <c:v>5.7548000000000004</c:v>
                </c:pt>
                <c:pt idx="854">
                  <c:v>5.7628000000000004</c:v>
                </c:pt>
                <c:pt idx="855">
                  <c:v>5.7690000000000001</c:v>
                </c:pt>
                <c:pt idx="856">
                  <c:v>5.7767999999999997</c:v>
                </c:pt>
                <c:pt idx="857">
                  <c:v>5.7830000000000004</c:v>
                </c:pt>
                <c:pt idx="858">
                  <c:v>5.7891000000000004</c:v>
                </c:pt>
                <c:pt idx="859">
                  <c:v>5.7967000000000004</c:v>
                </c:pt>
                <c:pt idx="860">
                  <c:v>5.8028000000000004</c:v>
                </c:pt>
                <c:pt idx="861">
                  <c:v>5.8117999999999999</c:v>
                </c:pt>
                <c:pt idx="862">
                  <c:v>5.8147000000000002</c:v>
                </c:pt>
                <c:pt idx="863">
                  <c:v>5.8235999999999999</c:v>
                </c:pt>
                <c:pt idx="864">
                  <c:v>5.8280000000000003</c:v>
                </c:pt>
                <c:pt idx="865">
                  <c:v>5.8367000000000004</c:v>
                </c:pt>
                <c:pt idx="866">
                  <c:v>5.8410000000000002</c:v>
                </c:pt>
                <c:pt idx="867">
                  <c:v>5.8480999999999996</c:v>
                </c:pt>
                <c:pt idx="868">
                  <c:v>5.8524000000000003</c:v>
                </c:pt>
                <c:pt idx="869">
                  <c:v>5.8593999999999999</c:v>
                </c:pt>
                <c:pt idx="870">
                  <c:v>5.8663999999999996</c:v>
                </c:pt>
                <c:pt idx="871">
                  <c:v>5.8704999999999998</c:v>
                </c:pt>
                <c:pt idx="872">
                  <c:v>5.8788</c:v>
                </c:pt>
                <c:pt idx="873">
                  <c:v>5.8841999999999999</c:v>
                </c:pt>
                <c:pt idx="874">
                  <c:v>5.8895999999999997</c:v>
                </c:pt>
                <c:pt idx="875">
                  <c:v>5.8948999999999998</c:v>
                </c:pt>
                <c:pt idx="876">
                  <c:v>5.9016000000000002</c:v>
                </c:pt>
                <c:pt idx="877">
                  <c:v>5.9055</c:v>
                </c:pt>
                <c:pt idx="878">
                  <c:v>5.9134000000000002</c:v>
                </c:pt>
                <c:pt idx="879">
                  <c:v>5.9160000000000004</c:v>
                </c:pt>
                <c:pt idx="880">
                  <c:v>5.9237000000000002</c:v>
                </c:pt>
                <c:pt idx="881">
                  <c:v>5.9275000000000002</c:v>
                </c:pt>
                <c:pt idx="882">
                  <c:v>5.9351000000000003</c:v>
                </c:pt>
                <c:pt idx="883">
                  <c:v>5.9375999999999998</c:v>
                </c:pt>
                <c:pt idx="884">
                  <c:v>5.9451000000000001</c:v>
                </c:pt>
                <c:pt idx="885">
                  <c:v>5.9488000000000003</c:v>
                </c:pt>
                <c:pt idx="886">
                  <c:v>5.9537000000000004</c:v>
                </c:pt>
                <c:pt idx="887">
                  <c:v>5.9610000000000003</c:v>
                </c:pt>
                <c:pt idx="888">
                  <c:v>5.9645999999999999</c:v>
                </c:pt>
                <c:pt idx="889">
                  <c:v>5.9706000000000001</c:v>
                </c:pt>
                <c:pt idx="890">
                  <c:v>5.9753999999999996</c:v>
                </c:pt>
                <c:pt idx="891">
                  <c:v>5.9813000000000001</c:v>
                </c:pt>
                <c:pt idx="892">
                  <c:v>5.9847999999999999</c:v>
                </c:pt>
                <c:pt idx="893">
                  <c:v>5.9905999999999997</c:v>
                </c:pt>
                <c:pt idx="894">
                  <c:v>5.9951999999999996</c:v>
                </c:pt>
                <c:pt idx="895">
                  <c:v>6.0010000000000003</c:v>
                </c:pt>
                <c:pt idx="896">
                  <c:v>6.0044000000000004</c:v>
                </c:pt>
                <c:pt idx="897">
                  <c:v>6.01</c:v>
                </c:pt>
                <c:pt idx="898">
                  <c:v>6.0145</c:v>
                </c:pt>
                <c:pt idx="899">
                  <c:v>6.0201000000000002</c:v>
                </c:pt>
                <c:pt idx="900">
                  <c:v>6.0233999999999996</c:v>
                </c:pt>
                <c:pt idx="901">
                  <c:v>6.0289000000000001</c:v>
                </c:pt>
                <c:pt idx="902">
                  <c:v>6.0321999999999996</c:v>
                </c:pt>
                <c:pt idx="903">
                  <c:v>6.0376000000000003</c:v>
                </c:pt>
                <c:pt idx="904">
                  <c:v>6.0419</c:v>
                </c:pt>
                <c:pt idx="905">
                  <c:v>6.0472999999999999</c:v>
                </c:pt>
                <c:pt idx="906">
                  <c:v>6.0505000000000004</c:v>
                </c:pt>
                <c:pt idx="907">
                  <c:v>6.0557999999999996</c:v>
                </c:pt>
                <c:pt idx="908">
                  <c:v>6.0610999999999997</c:v>
                </c:pt>
                <c:pt idx="909">
                  <c:v>6.0641999999999996</c:v>
                </c:pt>
                <c:pt idx="910">
                  <c:v>6.0694999999999997</c:v>
                </c:pt>
                <c:pt idx="911">
                  <c:v>6.0726000000000004</c:v>
                </c:pt>
                <c:pt idx="912">
                  <c:v>6.0788000000000002</c:v>
                </c:pt>
                <c:pt idx="913">
                  <c:v>6.0808</c:v>
                </c:pt>
                <c:pt idx="914">
                  <c:v>6.0869</c:v>
                </c:pt>
                <c:pt idx="915">
                  <c:v>6.09</c:v>
                </c:pt>
                <c:pt idx="916">
                  <c:v>6.0949999999999998</c:v>
                </c:pt>
                <c:pt idx="917">
                  <c:v>6.0980999999999996</c:v>
                </c:pt>
                <c:pt idx="918">
                  <c:v>6.1040999999999999</c:v>
                </c:pt>
                <c:pt idx="919">
                  <c:v>6.1060999999999996</c:v>
                </c:pt>
                <c:pt idx="920">
                  <c:v>6.1120000000000001</c:v>
                </c:pt>
                <c:pt idx="921">
                  <c:v>6.1150000000000002</c:v>
                </c:pt>
                <c:pt idx="922">
                  <c:v>6.1189</c:v>
                </c:pt>
                <c:pt idx="923">
                  <c:v>6.1238000000000001</c:v>
                </c:pt>
                <c:pt idx="924">
                  <c:v>6.1268000000000002</c:v>
                </c:pt>
                <c:pt idx="925">
                  <c:v>6.1307</c:v>
                </c:pt>
                <c:pt idx="926">
                  <c:v>6.1345000000000001</c:v>
                </c:pt>
                <c:pt idx="927">
                  <c:v>6.1402999999999999</c:v>
                </c:pt>
                <c:pt idx="928">
                  <c:v>6.1422999999999996</c:v>
                </c:pt>
                <c:pt idx="929">
                  <c:v>6.1471</c:v>
                </c:pt>
                <c:pt idx="930">
                  <c:v>6.1509</c:v>
                </c:pt>
                <c:pt idx="931">
                  <c:v>6.1555999999999997</c:v>
                </c:pt>
                <c:pt idx="932">
                  <c:v>6.1585000000000001</c:v>
                </c:pt>
                <c:pt idx="933">
                  <c:v>6.1642000000000001</c:v>
                </c:pt>
                <c:pt idx="934">
                  <c:v>6.1661000000000001</c:v>
                </c:pt>
                <c:pt idx="935">
                  <c:v>6.1707999999999998</c:v>
                </c:pt>
                <c:pt idx="936">
                  <c:v>6.1745999999999999</c:v>
                </c:pt>
                <c:pt idx="937">
                  <c:v>6.1773999999999996</c:v>
                </c:pt>
                <c:pt idx="938">
                  <c:v>6.1811999999999996</c:v>
                </c:pt>
                <c:pt idx="939">
                  <c:v>6.1848999999999998</c:v>
                </c:pt>
                <c:pt idx="940">
                  <c:v>6.1896000000000004</c:v>
                </c:pt>
                <c:pt idx="941">
                  <c:v>6.1924000000000001</c:v>
                </c:pt>
                <c:pt idx="942">
                  <c:v>6.1970999999999998</c:v>
                </c:pt>
                <c:pt idx="943">
                  <c:v>6.1999000000000004</c:v>
                </c:pt>
                <c:pt idx="944">
                  <c:v>6.2054999999999998</c:v>
                </c:pt>
                <c:pt idx="945">
                  <c:v>6.2083000000000004</c:v>
                </c:pt>
                <c:pt idx="946">
                  <c:v>6.2119999999999997</c:v>
                </c:pt>
                <c:pt idx="947">
                  <c:v>6.2157999999999998</c:v>
                </c:pt>
                <c:pt idx="948">
                  <c:v>6.2195</c:v>
                </c:pt>
                <c:pt idx="949">
                  <c:v>6.2232000000000003</c:v>
                </c:pt>
                <c:pt idx="950">
                  <c:v>6.2270000000000003</c:v>
                </c:pt>
                <c:pt idx="951">
                  <c:v>6.2306999999999997</c:v>
                </c:pt>
                <c:pt idx="952">
                  <c:v>6.2344999999999997</c:v>
                </c:pt>
                <c:pt idx="953">
                  <c:v>6.2382</c:v>
                </c:pt>
                <c:pt idx="954">
                  <c:v>6.242</c:v>
                </c:pt>
                <c:pt idx="955">
                  <c:v>6.2457000000000003</c:v>
                </c:pt>
                <c:pt idx="956">
                  <c:v>6.2495000000000003</c:v>
                </c:pt>
                <c:pt idx="957">
                  <c:v>6.2531999999999996</c:v>
                </c:pt>
                <c:pt idx="958">
                  <c:v>6.2561</c:v>
                </c:pt>
                <c:pt idx="959">
                  <c:v>6.2607999999999997</c:v>
                </c:pt>
                <c:pt idx="960">
                  <c:v>6.2626999999999997</c:v>
                </c:pt>
                <c:pt idx="961">
                  <c:v>6.2683</c:v>
                </c:pt>
                <c:pt idx="962">
                  <c:v>6.2712000000000003</c:v>
                </c:pt>
                <c:pt idx="963">
                  <c:v>6.2750000000000004</c:v>
                </c:pt>
                <c:pt idx="964">
                  <c:v>6.2797000000000001</c:v>
                </c:pt>
                <c:pt idx="965">
                  <c:v>6.2835000000000001</c:v>
                </c:pt>
                <c:pt idx="966">
                  <c:v>6.2873999999999999</c:v>
                </c:pt>
                <c:pt idx="967">
                  <c:v>6.2911999999999999</c:v>
                </c:pt>
                <c:pt idx="968">
                  <c:v>6.2960000000000003</c:v>
                </c:pt>
                <c:pt idx="969">
                  <c:v>6.2979000000000003</c:v>
                </c:pt>
                <c:pt idx="970">
                  <c:v>6.3037000000000001</c:v>
                </c:pt>
                <c:pt idx="971">
                  <c:v>6.3056999999999999</c:v>
                </c:pt>
                <c:pt idx="972">
                  <c:v>6.3094999999999999</c:v>
                </c:pt>
                <c:pt idx="973">
                  <c:v>6.3133999999999997</c:v>
                </c:pt>
                <c:pt idx="974">
                  <c:v>6.3173000000000004</c:v>
                </c:pt>
                <c:pt idx="975">
                  <c:v>6.3212000000000002</c:v>
                </c:pt>
                <c:pt idx="976">
                  <c:v>6.3262</c:v>
                </c:pt>
                <c:pt idx="977">
                  <c:v>6.3291000000000004</c:v>
                </c:pt>
                <c:pt idx="978">
                  <c:v>6.3341000000000003</c:v>
                </c:pt>
                <c:pt idx="979">
                  <c:v>6.3380000000000001</c:v>
                </c:pt>
                <c:pt idx="980">
                  <c:v>6.3419999999999996</c:v>
                </c:pt>
                <c:pt idx="981">
                  <c:v>6.3460000000000001</c:v>
                </c:pt>
                <c:pt idx="982">
                  <c:v>6.3490000000000002</c:v>
                </c:pt>
                <c:pt idx="983">
                  <c:v>6.3540000000000001</c:v>
                </c:pt>
                <c:pt idx="984">
                  <c:v>6.3581000000000003</c:v>
                </c:pt>
                <c:pt idx="985">
                  <c:v>6.3620999999999999</c:v>
                </c:pt>
                <c:pt idx="986">
                  <c:v>6.3642000000000003</c:v>
                </c:pt>
                <c:pt idx="987">
                  <c:v>6.3693</c:v>
                </c:pt>
                <c:pt idx="988">
                  <c:v>6.3723000000000001</c:v>
                </c:pt>
                <c:pt idx="989">
                  <c:v>6.3775000000000004</c:v>
                </c:pt>
                <c:pt idx="990">
                  <c:v>6.3806000000000003</c:v>
                </c:pt>
                <c:pt idx="991">
                  <c:v>6.3856999999999999</c:v>
                </c:pt>
                <c:pt idx="992">
                  <c:v>6.3888999999999996</c:v>
                </c:pt>
                <c:pt idx="993">
                  <c:v>6.3940999999999999</c:v>
                </c:pt>
                <c:pt idx="994">
                  <c:v>6.3982999999999999</c:v>
                </c:pt>
                <c:pt idx="995">
                  <c:v>6.4024999999999999</c:v>
                </c:pt>
                <c:pt idx="996">
                  <c:v>6.4046000000000003</c:v>
                </c:pt>
                <c:pt idx="997">
                  <c:v>6.4097999999999997</c:v>
                </c:pt>
                <c:pt idx="998">
                  <c:v>6.4130000000000003</c:v>
                </c:pt>
                <c:pt idx="999">
                  <c:v>6.4173</c:v>
                </c:pt>
                <c:pt idx="1000">
                  <c:v>6.4215999999999998</c:v>
                </c:pt>
                <c:pt idx="1001">
                  <c:v>6.4248000000000003</c:v>
                </c:pt>
                <c:pt idx="1002">
                  <c:v>6.4302000000000001</c:v>
                </c:pt>
                <c:pt idx="1003">
                  <c:v>6.4333999999999998</c:v>
                </c:pt>
                <c:pt idx="1004">
                  <c:v>6.4387999999999996</c:v>
                </c:pt>
                <c:pt idx="1005">
                  <c:v>6.4409999999999998</c:v>
                </c:pt>
                <c:pt idx="1006">
                  <c:v>6.4474999999999998</c:v>
                </c:pt>
                <c:pt idx="1007">
                  <c:v>6.4508000000000001</c:v>
                </c:pt>
                <c:pt idx="1008">
                  <c:v>6.4562999999999997</c:v>
                </c:pt>
                <c:pt idx="1009">
                  <c:v>6.4596</c:v>
                </c:pt>
                <c:pt idx="1010">
                  <c:v>6.4641000000000002</c:v>
                </c:pt>
                <c:pt idx="1011">
                  <c:v>6.4673999999999996</c:v>
                </c:pt>
                <c:pt idx="1012">
                  <c:v>6.4718</c:v>
                </c:pt>
                <c:pt idx="1013">
                  <c:v>6.4752000000000001</c:v>
                </c:pt>
                <c:pt idx="1014">
                  <c:v>6.4797000000000002</c:v>
                </c:pt>
                <c:pt idx="1015">
                  <c:v>6.4840999999999998</c:v>
                </c:pt>
                <c:pt idx="1016">
                  <c:v>6.4885999999999999</c:v>
                </c:pt>
                <c:pt idx="1017">
                  <c:v>6.4931999999999999</c:v>
                </c:pt>
                <c:pt idx="1018">
                  <c:v>6.4977</c:v>
                </c:pt>
                <c:pt idx="1019">
                  <c:v>6.5011000000000001</c:v>
                </c:pt>
                <c:pt idx="1020">
                  <c:v>6.5056000000000003</c:v>
                </c:pt>
                <c:pt idx="1021">
                  <c:v>6.5113000000000003</c:v>
                </c:pt>
                <c:pt idx="1022">
                  <c:v>6.5148000000000001</c:v>
                </c:pt>
                <c:pt idx="1023">
                  <c:v>6.5205000000000002</c:v>
                </c:pt>
                <c:pt idx="1024">
                  <c:v>6.5228000000000002</c:v>
                </c:pt>
                <c:pt idx="1025">
                  <c:v>6.5286</c:v>
                </c:pt>
                <c:pt idx="1026">
                  <c:v>6.532</c:v>
                </c:pt>
                <c:pt idx="1027">
                  <c:v>6.5366999999999997</c:v>
                </c:pt>
                <c:pt idx="1028">
                  <c:v>6.5412999999999997</c:v>
                </c:pt>
                <c:pt idx="1029">
                  <c:v>6.5460000000000003</c:v>
                </c:pt>
                <c:pt idx="1030">
                  <c:v>6.5495000000000001</c:v>
                </c:pt>
                <c:pt idx="1031">
                  <c:v>6.5541</c:v>
                </c:pt>
                <c:pt idx="1032">
                  <c:v>6.5576999999999996</c:v>
                </c:pt>
                <c:pt idx="1033">
                  <c:v>6.5624000000000002</c:v>
                </c:pt>
                <c:pt idx="1034">
                  <c:v>6.5670999999999999</c:v>
                </c:pt>
                <c:pt idx="1035">
                  <c:v>6.5717999999999996</c:v>
                </c:pt>
                <c:pt idx="1036">
                  <c:v>6.5765000000000002</c:v>
                </c:pt>
                <c:pt idx="1037">
                  <c:v>6.5823999999999998</c:v>
                </c:pt>
                <c:pt idx="1038">
                  <c:v>6.5848000000000004</c:v>
                </c:pt>
                <c:pt idx="1039">
                  <c:v>6.5907999999999998</c:v>
                </c:pt>
                <c:pt idx="1040">
                  <c:v>6.5942999999999996</c:v>
                </c:pt>
                <c:pt idx="1041">
                  <c:v>6.5991</c:v>
                </c:pt>
                <c:pt idx="1042">
                  <c:v>6.6039000000000003</c:v>
                </c:pt>
                <c:pt idx="1043">
                  <c:v>6.6086999999999998</c:v>
                </c:pt>
                <c:pt idx="1044">
                  <c:v>6.6123000000000003</c:v>
                </c:pt>
                <c:pt idx="1045">
                  <c:v>6.6170999999999998</c:v>
                </c:pt>
                <c:pt idx="1046">
                  <c:v>6.6207000000000003</c:v>
                </c:pt>
                <c:pt idx="1047">
                  <c:v>6.6256000000000004</c:v>
                </c:pt>
                <c:pt idx="1048">
                  <c:v>6.6292</c:v>
                </c:pt>
                <c:pt idx="1049">
                  <c:v>6.6340000000000003</c:v>
                </c:pt>
                <c:pt idx="1050">
                  <c:v>6.6388999999999996</c:v>
                </c:pt>
                <c:pt idx="1051">
                  <c:v>6.6425000000000001</c:v>
                </c:pt>
                <c:pt idx="1052">
                  <c:v>6.6486000000000001</c:v>
                </c:pt>
                <c:pt idx="1053">
                  <c:v>6.6510999999999996</c:v>
                </c:pt>
                <c:pt idx="1054">
                  <c:v>6.6584000000000003</c:v>
                </c:pt>
                <c:pt idx="1055">
                  <c:v>6.6608000000000001</c:v>
                </c:pt>
                <c:pt idx="1056">
                  <c:v>6.6681999999999997</c:v>
                </c:pt>
                <c:pt idx="1057">
                  <c:v>6.6706000000000003</c:v>
                </c:pt>
                <c:pt idx="1058">
                  <c:v>6.6768000000000001</c:v>
                </c:pt>
                <c:pt idx="1059">
                  <c:v>6.6791999999999998</c:v>
                </c:pt>
                <c:pt idx="1060">
                  <c:v>6.6841999999999997</c:v>
                </c:pt>
                <c:pt idx="1061">
                  <c:v>6.6879</c:v>
                </c:pt>
                <c:pt idx="1062">
                  <c:v>6.694</c:v>
                </c:pt>
                <c:pt idx="1063">
                  <c:v>6.6965000000000003</c:v>
                </c:pt>
                <c:pt idx="1064">
                  <c:v>6.7027000000000001</c:v>
                </c:pt>
                <c:pt idx="1065">
                  <c:v>6.7064000000000004</c:v>
                </c:pt>
                <c:pt idx="1066">
                  <c:v>6.7114000000000003</c:v>
                </c:pt>
                <c:pt idx="1067">
                  <c:v>6.7164000000000001</c:v>
                </c:pt>
                <c:pt idx="1068">
                  <c:v>6.7214</c:v>
                </c:pt>
                <c:pt idx="1069">
                  <c:v>6.7251000000000003</c:v>
                </c:pt>
                <c:pt idx="1070">
                  <c:v>6.7301000000000002</c:v>
                </c:pt>
                <c:pt idx="1071">
                  <c:v>6.7351000000000001</c:v>
                </c:pt>
                <c:pt idx="1072">
                  <c:v>6.7401</c:v>
                </c:pt>
                <c:pt idx="1073">
                  <c:v>6.7450999999999999</c:v>
                </c:pt>
                <c:pt idx="1074">
                  <c:v>6.7476000000000003</c:v>
                </c:pt>
                <c:pt idx="1075">
                  <c:v>6.7538999999999998</c:v>
                </c:pt>
                <c:pt idx="1076">
                  <c:v>6.7576999999999998</c:v>
                </c:pt>
                <c:pt idx="1077">
                  <c:v>6.7626999999999997</c:v>
                </c:pt>
                <c:pt idx="1078">
                  <c:v>6.7664999999999997</c:v>
                </c:pt>
                <c:pt idx="1079">
                  <c:v>6.7714999999999996</c:v>
                </c:pt>
                <c:pt idx="1080">
                  <c:v>6.7752999999999997</c:v>
                </c:pt>
                <c:pt idx="1081">
                  <c:v>6.7804000000000002</c:v>
                </c:pt>
                <c:pt idx="1082">
                  <c:v>6.7840999999999996</c:v>
                </c:pt>
                <c:pt idx="1083">
                  <c:v>6.7904999999999998</c:v>
                </c:pt>
                <c:pt idx="1084">
                  <c:v>6.7942999999999998</c:v>
                </c:pt>
                <c:pt idx="1085">
                  <c:v>6.7992999999999997</c:v>
                </c:pt>
                <c:pt idx="1086">
                  <c:v>6.8044000000000002</c:v>
                </c:pt>
                <c:pt idx="1087">
                  <c:v>6.8082000000000003</c:v>
                </c:pt>
                <c:pt idx="1088">
                  <c:v>6.8132999999999999</c:v>
                </c:pt>
                <c:pt idx="1089">
                  <c:v>6.8170999999999999</c:v>
                </c:pt>
                <c:pt idx="1090">
                  <c:v>6.8221999999999996</c:v>
                </c:pt>
                <c:pt idx="1091">
                  <c:v>6.8259999999999996</c:v>
                </c:pt>
                <c:pt idx="1092">
                  <c:v>6.8297999999999996</c:v>
                </c:pt>
                <c:pt idx="1093">
                  <c:v>6.8349000000000002</c:v>
                </c:pt>
                <c:pt idx="1094">
                  <c:v>6.8399000000000001</c:v>
                </c:pt>
                <c:pt idx="1095">
                  <c:v>6.8437999999999999</c:v>
                </c:pt>
                <c:pt idx="1096">
                  <c:v>6.8489000000000004</c:v>
                </c:pt>
                <c:pt idx="1097">
                  <c:v>6.8539000000000003</c:v>
                </c:pt>
                <c:pt idx="1098">
                  <c:v>6.8578000000000001</c:v>
                </c:pt>
                <c:pt idx="1099">
                  <c:v>6.8640999999999996</c:v>
                </c:pt>
                <c:pt idx="1100">
                  <c:v>6.8692000000000002</c:v>
                </c:pt>
                <c:pt idx="1101">
                  <c:v>6.8718000000000004</c:v>
                </c:pt>
                <c:pt idx="1102">
                  <c:v>6.8781999999999996</c:v>
                </c:pt>
                <c:pt idx="1103">
                  <c:v>6.8807</c:v>
                </c:pt>
                <c:pt idx="1104">
                  <c:v>6.8871000000000002</c:v>
                </c:pt>
                <c:pt idx="1105">
                  <c:v>6.8909000000000002</c:v>
                </c:pt>
                <c:pt idx="1106">
                  <c:v>6.8959999999999999</c:v>
                </c:pt>
                <c:pt idx="1107">
                  <c:v>6.8986000000000001</c:v>
                </c:pt>
                <c:pt idx="1108">
                  <c:v>6.9036999999999997</c:v>
                </c:pt>
                <c:pt idx="1109">
                  <c:v>6.9088000000000003</c:v>
                </c:pt>
                <c:pt idx="1110">
                  <c:v>6.9126000000000003</c:v>
                </c:pt>
                <c:pt idx="1111">
                  <c:v>6.9177</c:v>
                </c:pt>
                <c:pt idx="1112">
                  <c:v>6.9215999999999998</c:v>
                </c:pt>
                <c:pt idx="1113">
                  <c:v>6.9267000000000003</c:v>
                </c:pt>
                <c:pt idx="1114">
                  <c:v>6.9305000000000003</c:v>
                </c:pt>
                <c:pt idx="1115">
                  <c:v>6.9356</c:v>
                </c:pt>
                <c:pt idx="1116">
                  <c:v>6.9394999999999998</c:v>
                </c:pt>
                <c:pt idx="1117">
                  <c:v>6.9446000000000003</c:v>
                </c:pt>
                <c:pt idx="1118">
                  <c:v>6.9470999999999998</c:v>
                </c:pt>
                <c:pt idx="1119">
                  <c:v>6.9535</c:v>
                </c:pt>
                <c:pt idx="1120">
                  <c:v>6.9573</c:v>
                </c:pt>
                <c:pt idx="1121">
                  <c:v>6.9625000000000004</c:v>
                </c:pt>
                <c:pt idx="1122">
                  <c:v>6.9663000000000004</c:v>
                </c:pt>
                <c:pt idx="1123">
                  <c:v>6.9714</c:v>
                </c:pt>
                <c:pt idx="1124">
                  <c:v>6.9752000000000001</c:v>
                </c:pt>
                <c:pt idx="1125">
                  <c:v>6.9816000000000003</c:v>
                </c:pt>
                <c:pt idx="1126">
                  <c:v>6.9842000000000004</c:v>
                </c:pt>
                <c:pt idx="1127">
                  <c:v>6.9904999999999999</c:v>
                </c:pt>
                <c:pt idx="1128">
                  <c:v>6.9931000000000001</c:v>
                </c:pt>
                <c:pt idx="1129">
                  <c:v>6.9995000000000003</c:v>
                </c:pt>
                <c:pt idx="1130">
                  <c:v>7.0033000000000003</c:v>
                </c:pt>
                <c:pt idx="1131">
                  <c:v>7.0071000000000003</c:v>
                </c:pt>
                <c:pt idx="1132">
                  <c:v>7.0122</c:v>
                </c:pt>
                <c:pt idx="1133">
                  <c:v>7.016</c:v>
                </c:pt>
                <c:pt idx="1134">
                  <c:v>7.0198999999999998</c:v>
                </c:pt>
                <c:pt idx="1135">
                  <c:v>7.0250000000000004</c:v>
                </c:pt>
                <c:pt idx="1136">
                  <c:v>7.0288000000000004</c:v>
                </c:pt>
                <c:pt idx="1137">
                  <c:v>7.0326000000000004</c:v>
                </c:pt>
                <c:pt idx="1138">
                  <c:v>7.0389999999999997</c:v>
                </c:pt>
                <c:pt idx="1139">
                  <c:v>7.0427999999999997</c:v>
                </c:pt>
                <c:pt idx="1140">
                  <c:v>7.0479000000000003</c:v>
                </c:pt>
                <c:pt idx="1141">
                  <c:v>7.0503999999999998</c:v>
                </c:pt>
                <c:pt idx="1142">
                  <c:v>7.0567000000000002</c:v>
                </c:pt>
                <c:pt idx="1143">
                  <c:v>7.0605000000000002</c:v>
                </c:pt>
                <c:pt idx="1144">
                  <c:v>7.0655999999999999</c:v>
                </c:pt>
                <c:pt idx="1145">
                  <c:v>7.0682</c:v>
                </c:pt>
                <c:pt idx="1146">
                  <c:v>7.0744999999999996</c:v>
                </c:pt>
                <c:pt idx="1147">
                  <c:v>7.077</c:v>
                </c:pt>
                <c:pt idx="1148">
                  <c:v>7.0846</c:v>
                </c:pt>
                <c:pt idx="1149">
                  <c:v>7.0858999999999996</c:v>
                </c:pt>
                <c:pt idx="1150">
                  <c:v>7.0922000000000001</c:v>
                </c:pt>
                <c:pt idx="1151">
                  <c:v>7.0960000000000001</c:v>
                </c:pt>
                <c:pt idx="1152">
                  <c:v>7.101</c:v>
                </c:pt>
                <c:pt idx="1153">
                  <c:v>7.1048</c:v>
                </c:pt>
                <c:pt idx="1154">
                  <c:v>7.1098999999999997</c:v>
                </c:pt>
                <c:pt idx="1155">
                  <c:v>7.1136999999999997</c:v>
                </c:pt>
                <c:pt idx="1156">
                  <c:v>7.1186999999999996</c:v>
                </c:pt>
                <c:pt idx="1157">
                  <c:v>7.1224999999999996</c:v>
                </c:pt>
                <c:pt idx="1158">
                  <c:v>7.1262999999999996</c:v>
                </c:pt>
                <c:pt idx="1159">
                  <c:v>7.1313000000000004</c:v>
                </c:pt>
                <c:pt idx="1160">
                  <c:v>7.1363000000000003</c:v>
                </c:pt>
                <c:pt idx="1161">
                  <c:v>7.1401000000000003</c:v>
                </c:pt>
                <c:pt idx="1162">
                  <c:v>7.1439000000000004</c:v>
                </c:pt>
                <c:pt idx="1163">
                  <c:v>7.1477000000000004</c:v>
                </c:pt>
                <c:pt idx="1164">
                  <c:v>7.1527000000000003</c:v>
                </c:pt>
                <c:pt idx="1165">
                  <c:v>7.1577000000000002</c:v>
                </c:pt>
                <c:pt idx="1166">
                  <c:v>7.1601999999999997</c:v>
                </c:pt>
                <c:pt idx="1167">
                  <c:v>7.1653000000000002</c:v>
                </c:pt>
                <c:pt idx="1168">
                  <c:v>7.1689999999999996</c:v>
                </c:pt>
                <c:pt idx="1169">
                  <c:v>7.1741000000000001</c:v>
                </c:pt>
                <c:pt idx="1170">
                  <c:v>7.1778000000000004</c:v>
                </c:pt>
                <c:pt idx="1171">
                  <c:v>7.1828000000000003</c:v>
                </c:pt>
                <c:pt idx="1172">
                  <c:v>7.1866000000000003</c:v>
                </c:pt>
                <c:pt idx="1173">
                  <c:v>7.1928999999999998</c:v>
                </c:pt>
                <c:pt idx="1174">
                  <c:v>7.1954000000000002</c:v>
                </c:pt>
                <c:pt idx="1175">
                  <c:v>7.2004000000000001</c:v>
                </c:pt>
                <c:pt idx="1176">
                  <c:v>7.2041000000000004</c:v>
                </c:pt>
                <c:pt idx="1177">
                  <c:v>7.2092000000000001</c:v>
                </c:pt>
                <c:pt idx="1178">
                  <c:v>7.2141999999999999</c:v>
                </c:pt>
                <c:pt idx="1179">
                  <c:v>7.2179000000000002</c:v>
                </c:pt>
                <c:pt idx="1180">
                  <c:v>7.2217000000000002</c:v>
                </c:pt>
                <c:pt idx="1181">
                  <c:v>7.2253999999999996</c:v>
                </c:pt>
                <c:pt idx="1182">
                  <c:v>7.2290999999999999</c:v>
                </c:pt>
                <c:pt idx="1183">
                  <c:v>7.2328999999999999</c:v>
                </c:pt>
                <c:pt idx="1184">
                  <c:v>7.2378999999999998</c:v>
                </c:pt>
                <c:pt idx="1185">
                  <c:v>7.2416</c:v>
                </c:pt>
                <c:pt idx="1186">
                  <c:v>7.2465999999999999</c:v>
                </c:pt>
                <c:pt idx="1187">
                  <c:v>7.2503000000000002</c:v>
                </c:pt>
                <c:pt idx="1188">
                  <c:v>7.2565</c:v>
                </c:pt>
                <c:pt idx="1189">
                  <c:v>7.2590000000000003</c:v>
                </c:pt>
                <c:pt idx="1190">
                  <c:v>7.2638999999999996</c:v>
                </c:pt>
                <c:pt idx="1191">
                  <c:v>7.2675999999999998</c:v>
                </c:pt>
                <c:pt idx="1192">
                  <c:v>7.2737999999999996</c:v>
                </c:pt>
                <c:pt idx="1193">
                  <c:v>7.2763</c:v>
                </c:pt>
                <c:pt idx="1194">
                  <c:v>7.2812000000000001</c:v>
                </c:pt>
                <c:pt idx="1195">
                  <c:v>7.2836999999999996</c:v>
                </c:pt>
                <c:pt idx="1196">
                  <c:v>7.2885999999999997</c:v>
                </c:pt>
                <c:pt idx="1197">
                  <c:v>7.2923</c:v>
                </c:pt>
                <c:pt idx="1198">
                  <c:v>7.2958999999999996</c:v>
                </c:pt>
                <c:pt idx="1199">
                  <c:v>7.2995999999999999</c:v>
                </c:pt>
                <c:pt idx="1200">
                  <c:v>7.3045</c:v>
                </c:pt>
                <c:pt idx="1201">
                  <c:v>7.3080999999999996</c:v>
                </c:pt>
                <c:pt idx="1202">
                  <c:v>7.3129999999999997</c:v>
                </c:pt>
                <c:pt idx="1203">
                  <c:v>7.3167</c:v>
                </c:pt>
                <c:pt idx="1204">
                  <c:v>7.3202999999999996</c:v>
                </c:pt>
                <c:pt idx="1205">
                  <c:v>7.3263999999999996</c:v>
                </c:pt>
                <c:pt idx="1206">
                  <c:v>7.3288000000000002</c:v>
                </c:pt>
                <c:pt idx="1207">
                  <c:v>7.3348000000000004</c:v>
                </c:pt>
                <c:pt idx="1208">
                  <c:v>7.3372000000000002</c:v>
                </c:pt>
                <c:pt idx="1209">
                  <c:v>7.3432000000000004</c:v>
                </c:pt>
                <c:pt idx="1210">
                  <c:v>7.3456000000000001</c:v>
                </c:pt>
                <c:pt idx="1211">
                  <c:v>7.3491999999999997</c:v>
                </c:pt>
                <c:pt idx="1212">
                  <c:v>7.3528000000000002</c:v>
                </c:pt>
                <c:pt idx="1213">
                  <c:v>7.3575999999999997</c:v>
                </c:pt>
                <c:pt idx="1214">
                  <c:v>7.3611000000000004</c:v>
                </c:pt>
                <c:pt idx="1215">
                  <c:v>7.3658999999999999</c:v>
                </c:pt>
                <c:pt idx="1216">
                  <c:v>7.3693999999999997</c:v>
                </c:pt>
                <c:pt idx="1217">
                  <c:v>7.3730000000000002</c:v>
                </c:pt>
                <c:pt idx="1218">
                  <c:v>7.3776999999999999</c:v>
                </c:pt>
                <c:pt idx="1219">
                  <c:v>7.3813000000000004</c:v>
                </c:pt>
                <c:pt idx="1220">
                  <c:v>7.3860000000000001</c:v>
                </c:pt>
                <c:pt idx="1221">
                  <c:v>7.3895</c:v>
                </c:pt>
                <c:pt idx="1222">
                  <c:v>7.3929999999999998</c:v>
                </c:pt>
                <c:pt idx="1223">
                  <c:v>7.3964999999999996</c:v>
                </c:pt>
                <c:pt idx="1224">
                  <c:v>7.4012000000000002</c:v>
                </c:pt>
                <c:pt idx="1225">
                  <c:v>7.4035000000000002</c:v>
                </c:pt>
                <c:pt idx="1226">
                  <c:v>7.4093</c:v>
                </c:pt>
                <c:pt idx="1227">
                  <c:v>7.4116999999999997</c:v>
                </c:pt>
                <c:pt idx="1228">
                  <c:v>7.4175000000000004</c:v>
                </c:pt>
                <c:pt idx="1229">
                  <c:v>7.4198000000000004</c:v>
                </c:pt>
                <c:pt idx="1230">
                  <c:v>7.4244000000000003</c:v>
                </c:pt>
                <c:pt idx="1231">
                  <c:v>7.4267000000000003</c:v>
                </c:pt>
                <c:pt idx="1232">
                  <c:v>7.4325000000000001</c:v>
                </c:pt>
                <c:pt idx="1233">
                  <c:v>7.4348000000000001</c:v>
                </c:pt>
                <c:pt idx="1234">
                  <c:v>7.4394</c:v>
                </c:pt>
                <c:pt idx="1235">
                  <c:v>7.4428999999999998</c:v>
                </c:pt>
                <c:pt idx="1236">
                  <c:v>7.4474999999999998</c:v>
                </c:pt>
                <c:pt idx="1237">
                  <c:v>7.4508999999999999</c:v>
                </c:pt>
                <c:pt idx="1238">
                  <c:v>7.4554999999999998</c:v>
                </c:pt>
                <c:pt idx="1239">
                  <c:v>7.4588999999999999</c:v>
                </c:pt>
                <c:pt idx="1240">
                  <c:v>7.4622999999999999</c:v>
                </c:pt>
                <c:pt idx="1241">
                  <c:v>7.4657999999999998</c:v>
                </c:pt>
                <c:pt idx="1242">
                  <c:v>7.4702999999999999</c:v>
                </c:pt>
                <c:pt idx="1243">
                  <c:v>7.4737</c:v>
                </c:pt>
                <c:pt idx="1244">
                  <c:v>7.4771000000000001</c:v>
                </c:pt>
                <c:pt idx="1245">
                  <c:v>7.4817</c:v>
                </c:pt>
                <c:pt idx="1246">
                  <c:v>7.4839000000000002</c:v>
                </c:pt>
                <c:pt idx="1247">
                  <c:v>7.4885000000000002</c:v>
                </c:pt>
                <c:pt idx="1248">
                  <c:v>7.4919000000000002</c:v>
                </c:pt>
                <c:pt idx="1249">
                  <c:v>7.4964000000000004</c:v>
                </c:pt>
                <c:pt idx="1250">
                  <c:v>7.4987000000000004</c:v>
                </c:pt>
                <c:pt idx="1251">
                  <c:v>7.5031999999999996</c:v>
                </c:pt>
                <c:pt idx="1252">
                  <c:v>7.5065</c:v>
                </c:pt>
                <c:pt idx="1253">
                  <c:v>7.5110999999999999</c:v>
                </c:pt>
                <c:pt idx="1254">
                  <c:v>7.5144000000000002</c:v>
                </c:pt>
                <c:pt idx="1255">
                  <c:v>7.5189000000000004</c:v>
                </c:pt>
                <c:pt idx="1256">
                  <c:v>7.5212000000000003</c:v>
                </c:pt>
                <c:pt idx="1257">
                  <c:v>7.5256999999999996</c:v>
                </c:pt>
                <c:pt idx="1258">
                  <c:v>7.5289999999999999</c:v>
                </c:pt>
                <c:pt idx="1259">
                  <c:v>7.5335000000000001</c:v>
                </c:pt>
                <c:pt idx="1260">
                  <c:v>7.5380000000000003</c:v>
                </c:pt>
                <c:pt idx="1261">
                  <c:v>7.5414000000000003</c:v>
                </c:pt>
                <c:pt idx="1262">
                  <c:v>7.5446999999999997</c:v>
                </c:pt>
                <c:pt idx="1263">
                  <c:v>7.5491999999999999</c:v>
                </c:pt>
                <c:pt idx="1264">
                  <c:v>7.5514999999999999</c:v>
                </c:pt>
                <c:pt idx="1265">
                  <c:v>7.5570000000000004</c:v>
                </c:pt>
                <c:pt idx="1266">
                  <c:v>7.5593000000000004</c:v>
                </c:pt>
                <c:pt idx="1267">
                  <c:v>7.5637999999999996</c:v>
                </c:pt>
                <c:pt idx="1268">
                  <c:v>7.5659999999999998</c:v>
                </c:pt>
                <c:pt idx="1269">
                  <c:v>7.5705</c:v>
                </c:pt>
                <c:pt idx="1270">
                  <c:v>7.5749000000000004</c:v>
                </c:pt>
                <c:pt idx="1271">
                  <c:v>7.5782999999999996</c:v>
                </c:pt>
                <c:pt idx="1272">
                  <c:v>7.5815999999999999</c:v>
                </c:pt>
                <c:pt idx="1273">
                  <c:v>7.585</c:v>
                </c:pt>
                <c:pt idx="1274">
                  <c:v>7.5883000000000003</c:v>
                </c:pt>
                <c:pt idx="1275">
                  <c:v>7.5928000000000004</c:v>
                </c:pt>
                <c:pt idx="1276">
                  <c:v>7.5960999999999999</c:v>
                </c:pt>
                <c:pt idx="1277">
                  <c:v>7.5994999999999999</c:v>
                </c:pt>
                <c:pt idx="1278">
                  <c:v>7.6039000000000003</c:v>
                </c:pt>
                <c:pt idx="1279">
                  <c:v>7.6062000000000003</c:v>
                </c:pt>
                <c:pt idx="1280">
                  <c:v>7.6105999999999998</c:v>
                </c:pt>
                <c:pt idx="1281">
                  <c:v>7.6139999999999999</c:v>
                </c:pt>
                <c:pt idx="1282">
                  <c:v>7.6184000000000003</c:v>
                </c:pt>
                <c:pt idx="1283">
                  <c:v>7.6218000000000004</c:v>
                </c:pt>
                <c:pt idx="1284">
                  <c:v>7.6261999999999999</c:v>
                </c:pt>
                <c:pt idx="1285">
                  <c:v>7.6284999999999998</c:v>
                </c:pt>
                <c:pt idx="1286">
                  <c:v>7.6340000000000003</c:v>
                </c:pt>
                <c:pt idx="1287">
                  <c:v>7.6363000000000003</c:v>
                </c:pt>
                <c:pt idx="1288">
                  <c:v>7.6406999999999998</c:v>
                </c:pt>
                <c:pt idx="1289">
                  <c:v>7.6440999999999999</c:v>
                </c:pt>
                <c:pt idx="1290">
                  <c:v>7.6474000000000002</c:v>
                </c:pt>
                <c:pt idx="1291">
                  <c:v>7.6506999999999996</c:v>
                </c:pt>
                <c:pt idx="1292">
                  <c:v>7.6551999999999998</c:v>
                </c:pt>
                <c:pt idx="1293">
                  <c:v>7.6585000000000001</c:v>
                </c:pt>
                <c:pt idx="1294">
                  <c:v>7.6630000000000003</c:v>
                </c:pt>
                <c:pt idx="1295">
                  <c:v>7.6662999999999997</c:v>
                </c:pt>
                <c:pt idx="1296">
                  <c:v>7.6696999999999997</c:v>
                </c:pt>
                <c:pt idx="1297">
                  <c:v>7.673</c:v>
                </c:pt>
                <c:pt idx="1298">
                  <c:v>7.6764000000000001</c:v>
                </c:pt>
                <c:pt idx="1299">
                  <c:v>7.6809000000000003</c:v>
                </c:pt>
                <c:pt idx="1300">
                  <c:v>7.6841999999999997</c:v>
                </c:pt>
                <c:pt idx="1301">
                  <c:v>7.6886999999999999</c:v>
                </c:pt>
                <c:pt idx="1302">
                  <c:v>7.6909000000000001</c:v>
                </c:pt>
                <c:pt idx="1303">
                  <c:v>7.6954000000000002</c:v>
                </c:pt>
                <c:pt idx="1304">
                  <c:v>7.6988000000000003</c:v>
                </c:pt>
                <c:pt idx="1305">
                  <c:v>7.7020999999999997</c:v>
                </c:pt>
                <c:pt idx="1306">
                  <c:v>7.7054999999999998</c:v>
                </c:pt>
                <c:pt idx="1307">
                  <c:v>7.71</c:v>
                </c:pt>
                <c:pt idx="1308">
                  <c:v>7.7133000000000003</c:v>
                </c:pt>
                <c:pt idx="1309">
                  <c:v>7.7178000000000004</c:v>
                </c:pt>
                <c:pt idx="1310">
                  <c:v>7.7201000000000004</c:v>
                </c:pt>
                <c:pt idx="1311">
                  <c:v>7.7234999999999996</c:v>
                </c:pt>
                <c:pt idx="1312">
                  <c:v>7.7279999999999998</c:v>
                </c:pt>
                <c:pt idx="1313">
                  <c:v>7.7324999999999999</c:v>
                </c:pt>
                <c:pt idx="1314">
                  <c:v>7.7336</c:v>
                </c:pt>
                <c:pt idx="1315">
                  <c:v>7.7381000000000002</c:v>
                </c:pt>
                <c:pt idx="1316">
                  <c:v>7.7415000000000003</c:v>
                </c:pt>
                <c:pt idx="1317">
                  <c:v>7.7461000000000002</c:v>
                </c:pt>
                <c:pt idx="1318">
                  <c:v>7.7495000000000003</c:v>
                </c:pt>
                <c:pt idx="1319">
                  <c:v>7.7539999999999996</c:v>
                </c:pt>
                <c:pt idx="1320">
                  <c:v>7.7573999999999996</c:v>
                </c:pt>
                <c:pt idx="1321">
                  <c:v>7.7619999999999996</c:v>
                </c:pt>
                <c:pt idx="1322">
                  <c:v>7.7641999999999998</c:v>
                </c:pt>
                <c:pt idx="1323">
                  <c:v>7.7687999999999997</c:v>
                </c:pt>
                <c:pt idx="1324">
                  <c:v>7.7721999999999998</c:v>
                </c:pt>
                <c:pt idx="1325">
                  <c:v>7.7755999999999998</c:v>
                </c:pt>
                <c:pt idx="1326">
                  <c:v>7.7790999999999997</c:v>
                </c:pt>
                <c:pt idx="1327">
                  <c:v>7.7836999999999996</c:v>
                </c:pt>
                <c:pt idx="1328">
                  <c:v>7.7870999999999997</c:v>
                </c:pt>
                <c:pt idx="1329">
                  <c:v>7.7893999999999997</c:v>
                </c:pt>
                <c:pt idx="1330">
                  <c:v>7.7939999999999996</c:v>
                </c:pt>
                <c:pt idx="1331">
                  <c:v>7.7986000000000004</c:v>
                </c:pt>
                <c:pt idx="1332">
                  <c:v>7.8021000000000003</c:v>
                </c:pt>
                <c:pt idx="1333">
                  <c:v>7.8067000000000002</c:v>
                </c:pt>
                <c:pt idx="1334">
                  <c:v>7.8090000000000002</c:v>
                </c:pt>
                <c:pt idx="1335">
                  <c:v>7.8125</c:v>
                </c:pt>
                <c:pt idx="1336">
                  <c:v>7.8170999999999999</c:v>
                </c:pt>
                <c:pt idx="1337">
                  <c:v>7.8205999999999998</c:v>
                </c:pt>
                <c:pt idx="1338">
                  <c:v>7.8240999999999996</c:v>
                </c:pt>
                <c:pt idx="1339">
                  <c:v>7.8276000000000003</c:v>
                </c:pt>
                <c:pt idx="1340">
                  <c:v>7.8323</c:v>
                </c:pt>
                <c:pt idx="1341">
                  <c:v>7.8357999999999999</c:v>
                </c:pt>
                <c:pt idx="1342">
                  <c:v>7.8392999999999997</c:v>
                </c:pt>
                <c:pt idx="1343">
                  <c:v>7.8428000000000004</c:v>
                </c:pt>
                <c:pt idx="1344">
                  <c:v>7.8475000000000001</c:v>
                </c:pt>
                <c:pt idx="1345">
                  <c:v>7.8498999999999999</c:v>
                </c:pt>
                <c:pt idx="1346">
                  <c:v>7.8558000000000003</c:v>
                </c:pt>
                <c:pt idx="1347">
                  <c:v>7.8582000000000001</c:v>
                </c:pt>
                <c:pt idx="1348">
                  <c:v>7.8628999999999998</c:v>
                </c:pt>
                <c:pt idx="1349">
                  <c:v>7.8665000000000003</c:v>
                </c:pt>
                <c:pt idx="1350">
                  <c:v>7.8712</c:v>
                </c:pt>
                <c:pt idx="1351">
                  <c:v>7.8735999999999997</c:v>
                </c:pt>
                <c:pt idx="1352">
                  <c:v>7.8784000000000001</c:v>
                </c:pt>
                <c:pt idx="1353">
                  <c:v>7.8807999999999998</c:v>
                </c:pt>
                <c:pt idx="1354">
                  <c:v>7.8867000000000003</c:v>
                </c:pt>
                <c:pt idx="1355">
                  <c:v>7.8902999999999999</c:v>
                </c:pt>
                <c:pt idx="1356">
                  <c:v>7.8939000000000004</c:v>
                </c:pt>
                <c:pt idx="1357">
                  <c:v>7.8975999999999997</c:v>
                </c:pt>
                <c:pt idx="1358">
                  <c:v>7.9024000000000001</c:v>
                </c:pt>
                <c:pt idx="1359">
                  <c:v>7.9047999999999998</c:v>
                </c:pt>
                <c:pt idx="1360">
                  <c:v>7.9096000000000002</c:v>
                </c:pt>
                <c:pt idx="1361">
                  <c:v>7.9119999999999999</c:v>
                </c:pt>
                <c:pt idx="1362">
                  <c:v>7.9169</c:v>
                </c:pt>
                <c:pt idx="1363">
                  <c:v>7.9204999999999997</c:v>
                </c:pt>
                <c:pt idx="1364">
                  <c:v>7.9253999999999998</c:v>
                </c:pt>
                <c:pt idx="1365">
                  <c:v>7.9278000000000004</c:v>
                </c:pt>
                <c:pt idx="1366">
                  <c:v>7.9326999999999996</c:v>
                </c:pt>
                <c:pt idx="1367">
                  <c:v>7.9351000000000003</c:v>
                </c:pt>
                <c:pt idx="1368">
                  <c:v>7.9412000000000003</c:v>
                </c:pt>
                <c:pt idx="1369">
                  <c:v>7.9448999999999996</c:v>
                </c:pt>
                <c:pt idx="1370">
                  <c:v>7.9485999999999999</c:v>
                </c:pt>
                <c:pt idx="1371">
                  <c:v>7.9522000000000004</c:v>
                </c:pt>
                <c:pt idx="1372">
                  <c:v>7.9558999999999997</c:v>
                </c:pt>
                <c:pt idx="1373">
                  <c:v>7.9608999999999996</c:v>
                </c:pt>
                <c:pt idx="1374">
                  <c:v>7.9645000000000001</c:v>
                </c:pt>
                <c:pt idx="1375">
                  <c:v>7.9695</c:v>
                </c:pt>
                <c:pt idx="1376">
                  <c:v>7.9720000000000004</c:v>
                </c:pt>
                <c:pt idx="1377">
                  <c:v>7.9768999999999997</c:v>
                </c:pt>
                <c:pt idx="1378">
                  <c:v>7.9794</c:v>
                </c:pt>
                <c:pt idx="1379">
                  <c:v>7.9843000000000002</c:v>
                </c:pt>
                <c:pt idx="1380">
                  <c:v>7.9867999999999997</c:v>
                </c:pt>
                <c:pt idx="1381">
                  <c:v>7.9917999999999996</c:v>
                </c:pt>
                <c:pt idx="1382">
                  <c:v>7.9954999999999998</c:v>
                </c:pt>
                <c:pt idx="1383">
                  <c:v>7.9992999999999999</c:v>
                </c:pt>
                <c:pt idx="1384">
                  <c:v>8.0030000000000001</c:v>
                </c:pt>
                <c:pt idx="1385">
                  <c:v>8.0079999999999991</c:v>
                </c:pt>
                <c:pt idx="1386">
                  <c:v>8.0117999999999991</c:v>
                </c:pt>
                <c:pt idx="1387">
                  <c:v>8.0167999999999999</c:v>
                </c:pt>
                <c:pt idx="1388">
                  <c:v>8.0206</c:v>
                </c:pt>
                <c:pt idx="1389">
                  <c:v>8.0244</c:v>
                </c:pt>
                <c:pt idx="1390">
                  <c:v>8.0281000000000002</c:v>
                </c:pt>
                <c:pt idx="1391">
                  <c:v>8.0319000000000003</c:v>
                </c:pt>
                <c:pt idx="1392">
                  <c:v>8.0370000000000008</c:v>
                </c:pt>
                <c:pt idx="1393">
                  <c:v>8.0395000000000003</c:v>
                </c:pt>
                <c:pt idx="1394">
                  <c:v>8.0446000000000009</c:v>
                </c:pt>
                <c:pt idx="1395">
                  <c:v>8.0471000000000004</c:v>
                </c:pt>
                <c:pt idx="1396">
                  <c:v>8.0534999999999997</c:v>
                </c:pt>
                <c:pt idx="1397">
                  <c:v>8.0559999999999992</c:v>
                </c:pt>
                <c:pt idx="1398">
                  <c:v>8.0597999999999992</c:v>
                </c:pt>
                <c:pt idx="1399">
                  <c:v>8.0624000000000002</c:v>
                </c:pt>
                <c:pt idx="1400">
                  <c:v>8.0687999999999995</c:v>
                </c:pt>
                <c:pt idx="1401">
                  <c:v>8.0713000000000008</c:v>
                </c:pt>
                <c:pt idx="1402">
                  <c:v>8.0763999999999996</c:v>
                </c:pt>
                <c:pt idx="1403">
                  <c:v>8.0802999999999994</c:v>
                </c:pt>
                <c:pt idx="1404">
                  <c:v>8.0840999999999994</c:v>
                </c:pt>
                <c:pt idx="1405">
                  <c:v>8.0879999999999992</c:v>
                </c:pt>
                <c:pt idx="1406">
                  <c:v>8.0930999999999997</c:v>
                </c:pt>
                <c:pt idx="1407">
                  <c:v>8.0969999999999995</c:v>
                </c:pt>
                <c:pt idx="1408">
                  <c:v>8.1021000000000001</c:v>
                </c:pt>
                <c:pt idx="1409">
                  <c:v>8.1046999999999993</c:v>
                </c:pt>
                <c:pt idx="1410">
                  <c:v>8.1085999999999991</c:v>
                </c:pt>
                <c:pt idx="1411">
                  <c:v>8.1136999999999997</c:v>
                </c:pt>
                <c:pt idx="1412">
                  <c:v>8.1175999999999995</c:v>
                </c:pt>
                <c:pt idx="1413">
                  <c:v>8.1214999999999993</c:v>
                </c:pt>
                <c:pt idx="1414">
                  <c:v>8.1254000000000008</c:v>
                </c:pt>
                <c:pt idx="1415">
                  <c:v>8.1292000000000009</c:v>
                </c:pt>
                <c:pt idx="1416">
                  <c:v>8.1343999999999994</c:v>
                </c:pt>
                <c:pt idx="1417">
                  <c:v>8.1382999999999992</c:v>
                </c:pt>
                <c:pt idx="1418">
                  <c:v>8.1422000000000008</c:v>
                </c:pt>
                <c:pt idx="1419">
                  <c:v>8.1473999999999993</c:v>
                </c:pt>
                <c:pt idx="1420">
                  <c:v>8.1513000000000009</c:v>
                </c:pt>
                <c:pt idx="1421">
                  <c:v>8.1564999999999994</c:v>
                </c:pt>
                <c:pt idx="1422">
                  <c:v>8.1591000000000005</c:v>
                </c:pt>
                <c:pt idx="1423">
                  <c:v>8.1629000000000005</c:v>
                </c:pt>
                <c:pt idx="1424">
                  <c:v>8.1668000000000003</c:v>
                </c:pt>
                <c:pt idx="1425">
                  <c:v>8.1720000000000006</c:v>
                </c:pt>
                <c:pt idx="1426">
                  <c:v>8.1759000000000004</c:v>
                </c:pt>
                <c:pt idx="1427">
                  <c:v>8.1798000000000002</c:v>
                </c:pt>
                <c:pt idx="1428">
                  <c:v>8.1837</c:v>
                </c:pt>
                <c:pt idx="1429">
                  <c:v>8.1875999999999998</c:v>
                </c:pt>
                <c:pt idx="1430">
                  <c:v>8.1914999999999996</c:v>
                </c:pt>
                <c:pt idx="1431">
                  <c:v>8.1966999999999999</c:v>
                </c:pt>
                <c:pt idx="1432">
                  <c:v>8.1992999999999991</c:v>
                </c:pt>
                <c:pt idx="1433">
                  <c:v>8.2044999999999995</c:v>
                </c:pt>
                <c:pt idx="1434">
                  <c:v>8.2083999999999993</c:v>
                </c:pt>
                <c:pt idx="1435">
                  <c:v>8.2123000000000008</c:v>
                </c:pt>
                <c:pt idx="1436">
                  <c:v>8.2174999999999994</c:v>
                </c:pt>
                <c:pt idx="1437">
                  <c:v>8.2215000000000007</c:v>
                </c:pt>
                <c:pt idx="1438">
                  <c:v>8.2254000000000005</c:v>
                </c:pt>
                <c:pt idx="1439">
                  <c:v>8.2293000000000003</c:v>
                </c:pt>
                <c:pt idx="1440">
                  <c:v>8.2345000000000006</c:v>
                </c:pt>
                <c:pt idx="1441">
                  <c:v>8.2370999999999999</c:v>
                </c:pt>
                <c:pt idx="1442">
                  <c:v>8.2423000000000002</c:v>
                </c:pt>
                <c:pt idx="1443">
                  <c:v>8.2448999999999995</c:v>
                </c:pt>
                <c:pt idx="1444">
                  <c:v>8.2500999999999998</c:v>
                </c:pt>
                <c:pt idx="1445">
                  <c:v>8.2539999999999996</c:v>
                </c:pt>
                <c:pt idx="1446">
                  <c:v>8.2591999999999999</c:v>
                </c:pt>
                <c:pt idx="1447">
                  <c:v>8.2617999999999991</c:v>
                </c:pt>
                <c:pt idx="1448">
                  <c:v>8.2669999999999995</c:v>
                </c:pt>
                <c:pt idx="1449">
                  <c:v>8.2721999999999998</c:v>
                </c:pt>
                <c:pt idx="1450">
                  <c:v>8.2748000000000008</c:v>
                </c:pt>
                <c:pt idx="1451">
                  <c:v>8.2799999999999994</c:v>
                </c:pt>
                <c:pt idx="1452">
                  <c:v>8.2837999999999994</c:v>
                </c:pt>
                <c:pt idx="1453">
                  <c:v>8.2889999999999997</c:v>
                </c:pt>
                <c:pt idx="1454">
                  <c:v>8.2916000000000007</c:v>
                </c:pt>
                <c:pt idx="1455">
                  <c:v>8.2967999999999993</c:v>
                </c:pt>
                <c:pt idx="1456">
                  <c:v>8.2994000000000003</c:v>
                </c:pt>
                <c:pt idx="1457">
                  <c:v>8.3058999999999994</c:v>
                </c:pt>
                <c:pt idx="1458">
                  <c:v>8.3085000000000004</c:v>
                </c:pt>
                <c:pt idx="1459">
                  <c:v>8.3137000000000008</c:v>
                </c:pt>
                <c:pt idx="1460">
                  <c:v>8.3163</c:v>
                </c:pt>
                <c:pt idx="1461">
                  <c:v>8.3228000000000009</c:v>
                </c:pt>
                <c:pt idx="1462">
                  <c:v>8.3267000000000007</c:v>
                </c:pt>
                <c:pt idx="1463">
                  <c:v>8.3292999999999999</c:v>
                </c:pt>
                <c:pt idx="1464">
                  <c:v>8.3345000000000002</c:v>
                </c:pt>
                <c:pt idx="1465">
                  <c:v>8.3384</c:v>
                </c:pt>
                <c:pt idx="1466">
                  <c:v>8.3422999999999998</c:v>
                </c:pt>
                <c:pt idx="1467">
                  <c:v>8.3449000000000009</c:v>
                </c:pt>
                <c:pt idx="1468">
                  <c:v>8.3513999999999999</c:v>
                </c:pt>
                <c:pt idx="1469">
                  <c:v>8.3538999999999994</c:v>
                </c:pt>
                <c:pt idx="1470">
                  <c:v>8.3590999999999998</c:v>
                </c:pt>
                <c:pt idx="1471">
                  <c:v>8.3629999999999995</c:v>
                </c:pt>
                <c:pt idx="1472">
                  <c:v>8.3681999999999999</c:v>
                </c:pt>
                <c:pt idx="1473">
                  <c:v>8.3707999999999991</c:v>
                </c:pt>
                <c:pt idx="1474">
                  <c:v>8.3759999999999994</c:v>
                </c:pt>
                <c:pt idx="1475">
                  <c:v>8.3785000000000007</c:v>
                </c:pt>
                <c:pt idx="1476">
                  <c:v>8.3824000000000005</c:v>
                </c:pt>
                <c:pt idx="1477">
                  <c:v>8.3876000000000008</c:v>
                </c:pt>
                <c:pt idx="1478">
                  <c:v>8.3915000000000006</c:v>
                </c:pt>
                <c:pt idx="1479">
                  <c:v>8.3965999999999994</c:v>
                </c:pt>
                <c:pt idx="1480">
                  <c:v>8.3992000000000004</c:v>
                </c:pt>
                <c:pt idx="1481">
                  <c:v>8.4055999999999997</c:v>
                </c:pt>
                <c:pt idx="1482">
                  <c:v>8.4069000000000003</c:v>
                </c:pt>
                <c:pt idx="1483">
                  <c:v>8.4146999999999998</c:v>
                </c:pt>
                <c:pt idx="1484">
                  <c:v>8.4159000000000006</c:v>
                </c:pt>
                <c:pt idx="1485">
                  <c:v>8.4210999999999991</c:v>
                </c:pt>
                <c:pt idx="1486">
                  <c:v>8.4248999999999992</c:v>
                </c:pt>
                <c:pt idx="1487">
                  <c:v>8.4300999999999995</c:v>
                </c:pt>
                <c:pt idx="1488">
                  <c:v>8.4327000000000005</c:v>
                </c:pt>
                <c:pt idx="1489">
                  <c:v>8.4365000000000006</c:v>
                </c:pt>
                <c:pt idx="1490">
                  <c:v>8.4415999999999993</c:v>
                </c:pt>
                <c:pt idx="1491">
                  <c:v>8.4454999999999991</c:v>
                </c:pt>
                <c:pt idx="1492">
                  <c:v>8.4519000000000002</c:v>
                </c:pt>
                <c:pt idx="1493">
                  <c:v>8.4543999999999997</c:v>
                </c:pt>
                <c:pt idx="1494">
                  <c:v>8.4595000000000002</c:v>
                </c:pt>
                <c:pt idx="1495">
                  <c:v>8.4608000000000008</c:v>
                </c:pt>
                <c:pt idx="1496">
                  <c:v>8.4672000000000001</c:v>
                </c:pt>
                <c:pt idx="1497">
                  <c:v>8.4696999999999996</c:v>
                </c:pt>
                <c:pt idx="1498">
                  <c:v>8.4748000000000001</c:v>
                </c:pt>
                <c:pt idx="1499">
                  <c:v>8.4786000000000001</c:v>
                </c:pt>
                <c:pt idx="1500">
                  <c:v>8.4824000000000002</c:v>
                </c:pt>
                <c:pt idx="1501">
                  <c:v>8.4875000000000007</c:v>
                </c:pt>
                <c:pt idx="1502">
                  <c:v>8.4913000000000007</c:v>
                </c:pt>
                <c:pt idx="1503">
                  <c:v>8.4963999999999995</c:v>
                </c:pt>
                <c:pt idx="1504">
                  <c:v>8.4989000000000008</c:v>
                </c:pt>
                <c:pt idx="1505">
                  <c:v>8.5027000000000008</c:v>
                </c:pt>
                <c:pt idx="1506">
                  <c:v>8.5063999999999993</c:v>
                </c:pt>
                <c:pt idx="1507">
                  <c:v>8.5114999999999998</c:v>
                </c:pt>
                <c:pt idx="1508">
                  <c:v>8.5152000000000001</c:v>
                </c:pt>
                <c:pt idx="1509">
                  <c:v>8.5190000000000001</c:v>
                </c:pt>
                <c:pt idx="1510">
                  <c:v>8.5239999999999991</c:v>
                </c:pt>
                <c:pt idx="1511">
                  <c:v>8.5276999999999994</c:v>
                </c:pt>
                <c:pt idx="1512">
                  <c:v>8.5314999999999994</c:v>
                </c:pt>
                <c:pt idx="1513">
                  <c:v>8.5351999999999997</c:v>
                </c:pt>
                <c:pt idx="1514">
                  <c:v>8.5402000000000005</c:v>
                </c:pt>
                <c:pt idx="1515">
                  <c:v>8.5426000000000002</c:v>
                </c:pt>
                <c:pt idx="1516">
                  <c:v>8.5475999999999992</c:v>
                </c:pt>
                <c:pt idx="1517">
                  <c:v>8.5500000000000007</c:v>
                </c:pt>
                <c:pt idx="1518">
                  <c:v>8.5549999999999997</c:v>
                </c:pt>
                <c:pt idx="1519">
                  <c:v>8.5586000000000002</c:v>
                </c:pt>
                <c:pt idx="1520">
                  <c:v>8.5634999999999994</c:v>
                </c:pt>
                <c:pt idx="1521">
                  <c:v>8.5671999999999997</c:v>
                </c:pt>
                <c:pt idx="1522">
                  <c:v>8.5709</c:v>
                </c:pt>
                <c:pt idx="1523">
                  <c:v>8.5732999999999997</c:v>
                </c:pt>
                <c:pt idx="1524">
                  <c:v>8.5769000000000002</c:v>
                </c:pt>
                <c:pt idx="1525">
                  <c:v>8.5817999999999994</c:v>
                </c:pt>
                <c:pt idx="1526">
                  <c:v>8.5853999999999999</c:v>
                </c:pt>
                <c:pt idx="1527">
                  <c:v>8.5901999999999994</c:v>
                </c:pt>
                <c:pt idx="1528">
                  <c:v>8.5925999999999991</c:v>
                </c:pt>
                <c:pt idx="1529">
                  <c:v>8.5973000000000006</c:v>
                </c:pt>
                <c:pt idx="1530">
                  <c:v>8.6008999999999993</c:v>
                </c:pt>
                <c:pt idx="1531">
                  <c:v>8.6056000000000008</c:v>
                </c:pt>
                <c:pt idx="1532">
                  <c:v>8.6080000000000005</c:v>
                </c:pt>
                <c:pt idx="1533">
                  <c:v>8.6127000000000002</c:v>
                </c:pt>
                <c:pt idx="1534">
                  <c:v>8.6151</c:v>
                </c:pt>
                <c:pt idx="1535">
                  <c:v>8.6196999999999999</c:v>
                </c:pt>
                <c:pt idx="1536">
                  <c:v>8.6232000000000006</c:v>
                </c:pt>
                <c:pt idx="1537">
                  <c:v>8.6266999999999996</c:v>
                </c:pt>
                <c:pt idx="1538">
                  <c:v>8.6302000000000003</c:v>
                </c:pt>
                <c:pt idx="1539">
                  <c:v>8.6348000000000003</c:v>
                </c:pt>
                <c:pt idx="1540">
                  <c:v>8.6381999999999994</c:v>
                </c:pt>
                <c:pt idx="1541">
                  <c:v>8.6417000000000002</c:v>
                </c:pt>
                <c:pt idx="1542">
                  <c:v>8.6462000000000003</c:v>
                </c:pt>
                <c:pt idx="1543">
                  <c:v>8.6495999999999995</c:v>
                </c:pt>
                <c:pt idx="1544">
                  <c:v>8.6530000000000005</c:v>
                </c:pt>
                <c:pt idx="1545">
                  <c:v>8.6562999999999999</c:v>
                </c:pt>
                <c:pt idx="1546">
                  <c:v>8.6608000000000001</c:v>
                </c:pt>
                <c:pt idx="1547">
                  <c:v>8.6640999999999995</c:v>
                </c:pt>
                <c:pt idx="1548">
                  <c:v>8.6674000000000007</c:v>
                </c:pt>
                <c:pt idx="1549">
                  <c:v>8.6707999999999998</c:v>
                </c:pt>
                <c:pt idx="1550">
                  <c:v>8.6751000000000005</c:v>
                </c:pt>
                <c:pt idx="1551">
                  <c:v>8.6773000000000007</c:v>
                </c:pt>
                <c:pt idx="1552">
                  <c:v>8.6816999999999993</c:v>
                </c:pt>
                <c:pt idx="1553">
                  <c:v>8.6837999999999997</c:v>
                </c:pt>
                <c:pt idx="1554">
                  <c:v>8.6881000000000004</c:v>
                </c:pt>
                <c:pt idx="1555">
                  <c:v>8.6913</c:v>
                </c:pt>
                <c:pt idx="1556">
                  <c:v>8.6956000000000007</c:v>
                </c:pt>
                <c:pt idx="1557">
                  <c:v>8.6976999999999993</c:v>
                </c:pt>
                <c:pt idx="1558">
                  <c:v>8.7019000000000002</c:v>
                </c:pt>
                <c:pt idx="1559">
                  <c:v>8.7050999999999998</c:v>
                </c:pt>
                <c:pt idx="1560">
                  <c:v>8.7081999999999997</c:v>
                </c:pt>
                <c:pt idx="1561">
                  <c:v>8.7124000000000006</c:v>
                </c:pt>
                <c:pt idx="1562">
                  <c:v>8.7155000000000005</c:v>
                </c:pt>
                <c:pt idx="1563">
                  <c:v>8.7186000000000003</c:v>
                </c:pt>
                <c:pt idx="1564">
                  <c:v>8.7226999999999997</c:v>
                </c:pt>
                <c:pt idx="1565">
                  <c:v>8.7256999999999998</c:v>
                </c:pt>
                <c:pt idx="1566">
                  <c:v>8.7278000000000002</c:v>
                </c:pt>
                <c:pt idx="1567">
                  <c:v>8.7327999999999992</c:v>
                </c:pt>
                <c:pt idx="1568">
                  <c:v>8.7347999999999999</c:v>
                </c:pt>
                <c:pt idx="1569">
                  <c:v>8.7387999999999995</c:v>
                </c:pt>
                <c:pt idx="1570">
                  <c:v>8.7408000000000001</c:v>
                </c:pt>
                <c:pt idx="1571">
                  <c:v>8.7447999999999997</c:v>
                </c:pt>
                <c:pt idx="1572">
                  <c:v>8.7477</c:v>
                </c:pt>
                <c:pt idx="1573">
                  <c:v>8.7507000000000001</c:v>
                </c:pt>
                <c:pt idx="1574">
                  <c:v>8.7536000000000005</c:v>
                </c:pt>
                <c:pt idx="1575">
                  <c:v>8.7575000000000003</c:v>
                </c:pt>
                <c:pt idx="1576">
                  <c:v>8.7604000000000006</c:v>
                </c:pt>
                <c:pt idx="1577">
                  <c:v>8.7632999999999992</c:v>
                </c:pt>
                <c:pt idx="1578">
                  <c:v>8.7660999999999998</c:v>
                </c:pt>
                <c:pt idx="1579">
                  <c:v>8.7698999999999998</c:v>
                </c:pt>
                <c:pt idx="1580">
                  <c:v>8.7728000000000002</c:v>
                </c:pt>
                <c:pt idx="1581">
                  <c:v>8.7756000000000007</c:v>
                </c:pt>
                <c:pt idx="1582">
                  <c:v>8.7783999999999995</c:v>
                </c:pt>
                <c:pt idx="1583">
                  <c:v>8.7820999999999998</c:v>
                </c:pt>
                <c:pt idx="1584">
                  <c:v>8.7849000000000004</c:v>
                </c:pt>
                <c:pt idx="1585">
                  <c:v>8.7886000000000006</c:v>
                </c:pt>
                <c:pt idx="1586">
                  <c:v>8.7904</c:v>
                </c:pt>
                <c:pt idx="1587">
                  <c:v>8.7940000000000005</c:v>
                </c:pt>
                <c:pt idx="1588">
                  <c:v>8.7966999999999995</c:v>
                </c:pt>
                <c:pt idx="1589">
                  <c:v>8.8003</c:v>
                </c:pt>
                <c:pt idx="1590">
                  <c:v>8.8020999999999994</c:v>
                </c:pt>
                <c:pt idx="1591">
                  <c:v>8.8064999999999998</c:v>
                </c:pt>
                <c:pt idx="1592">
                  <c:v>8.8091000000000008</c:v>
                </c:pt>
                <c:pt idx="1593">
                  <c:v>8.8117000000000001</c:v>
                </c:pt>
                <c:pt idx="1594">
                  <c:v>8.8142999999999994</c:v>
                </c:pt>
                <c:pt idx="1595">
                  <c:v>8.8169000000000004</c:v>
                </c:pt>
                <c:pt idx="1596">
                  <c:v>8.8194999999999997</c:v>
                </c:pt>
                <c:pt idx="1597">
                  <c:v>8.8219999999999992</c:v>
                </c:pt>
                <c:pt idx="1598">
                  <c:v>8.8245000000000005</c:v>
                </c:pt>
                <c:pt idx="1599">
                  <c:v>8.8278999999999996</c:v>
                </c:pt>
                <c:pt idx="1600">
                  <c:v>8.8303999999999991</c:v>
                </c:pt>
                <c:pt idx="1601">
                  <c:v>8.8328000000000007</c:v>
                </c:pt>
                <c:pt idx="1602">
                  <c:v>8.8353000000000002</c:v>
                </c:pt>
                <c:pt idx="1603">
                  <c:v>8.8376999999999999</c:v>
                </c:pt>
                <c:pt idx="1604">
                  <c:v>8.8409999999999993</c:v>
                </c:pt>
                <c:pt idx="1605">
                  <c:v>8.8425999999999991</c:v>
                </c:pt>
                <c:pt idx="1606">
                  <c:v>8.8457000000000008</c:v>
                </c:pt>
                <c:pt idx="1607">
                  <c:v>8.8481000000000005</c:v>
                </c:pt>
                <c:pt idx="1608">
                  <c:v>8.8512000000000004</c:v>
                </c:pt>
                <c:pt idx="1609">
                  <c:v>8.8528000000000002</c:v>
                </c:pt>
                <c:pt idx="1610">
                  <c:v>8.8566000000000003</c:v>
                </c:pt>
                <c:pt idx="1611">
                  <c:v>8.8581000000000003</c:v>
                </c:pt>
                <c:pt idx="1612">
                  <c:v>8.8611000000000004</c:v>
                </c:pt>
                <c:pt idx="1613">
                  <c:v>8.8626000000000005</c:v>
                </c:pt>
                <c:pt idx="1614">
                  <c:v>8.8656000000000006</c:v>
                </c:pt>
                <c:pt idx="1615">
                  <c:v>8.8678000000000008</c:v>
                </c:pt>
                <c:pt idx="1616">
                  <c:v>8.8706999999999994</c:v>
                </c:pt>
                <c:pt idx="1617">
                  <c:v>8.8721999999999994</c:v>
                </c:pt>
                <c:pt idx="1618">
                  <c:v>8.875</c:v>
                </c:pt>
                <c:pt idx="1619">
                  <c:v>8.8772000000000002</c:v>
                </c:pt>
                <c:pt idx="1620">
                  <c:v>8.8800000000000008</c:v>
                </c:pt>
                <c:pt idx="1621">
                  <c:v>8.8820999999999994</c:v>
                </c:pt>
                <c:pt idx="1622">
                  <c:v>8.8841999999999999</c:v>
                </c:pt>
                <c:pt idx="1623">
                  <c:v>8.8862000000000005</c:v>
                </c:pt>
                <c:pt idx="1624">
                  <c:v>8.8889999999999993</c:v>
                </c:pt>
                <c:pt idx="1625">
                  <c:v>8.891</c:v>
                </c:pt>
                <c:pt idx="1626">
                  <c:v>8.8935999999999993</c:v>
                </c:pt>
                <c:pt idx="1627">
                  <c:v>8.8956</c:v>
                </c:pt>
                <c:pt idx="1628">
                  <c:v>8.8976000000000006</c:v>
                </c:pt>
                <c:pt idx="1629">
                  <c:v>8.8994999999999997</c:v>
                </c:pt>
                <c:pt idx="1630">
                  <c:v>8.9021000000000008</c:v>
                </c:pt>
                <c:pt idx="1631">
                  <c:v>8.9033999999999995</c:v>
                </c:pt>
                <c:pt idx="1632">
                  <c:v>8.9064999999999994</c:v>
                </c:pt>
                <c:pt idx="1633">
                  <c:v>8.9071999999999996</c:v>
                </c:pt>
                <c:pt idx="1634">
                  <c:v>8.9102999999999994</c:v>
                </c:pt>
                <c:pt idx="1635">
                  <c:v>8.9121000000000006</c:v>
                </c:pt>
                <c:pt idx="1636">
                  <c:v>8.9145000000000003</c:v>
                </c:pt>
                <c:pt idx="1637">
                  <c:v>8.9156999999999993</c:v>
                </c:pt>
                <c:pt idx="1638">
                  <c:v>8.9181000000000008</c:v>
                </c:pt>
                <c:pt idx="1639">
                  <c:v>8.9192999999999998</c:v>
                </c:pt>
                <c:pt idx="1640">
                  <c:v>8.9215999999999998</c:v>
                </c:pt>
                <c:pt idx="1641">
                  <c:v>8.9232999999999993</c:v>
                </c:pt>
                <c:pt idx="1642">
                  <c:v>8.9251000000000005</c:v>
                </c:pt>
                <c:pt idx="1643">
                  <c:v>8.9268000000000001</c:v>
                </c:pt>
                <c:pt idx="1644">
                  <c:v>8.9290000000000003</c:v>
                </c:pt>
                <c:pt idx="1645">
                  <c:v>8.9306999999999999</c:v>
                </c:pt>
                <c:pt idx="1646">
                  <c:v>8.9328000000000003</c:v>
                </c:pt>
                <c:pt idx="1647">
                  <c:v>8.9344999999999999</c:v>
                </c:pt>
                <c:pt idx="1648">
                  <c:v>8.9360999999999997</c:v>
                </c:pt>
                <c:pt idx="1649">
                  <c:v>8.9376999999999995</c:v>
                </c:pt>
                <c:pt idx="1650">
                  <c:v>8.9398</c:v>
                </c:pt>
                <c:pt idx="1651">
                  <c:v>8.9407999999999994</c:v>
                </c:pt>
                <c:pt idx="1652">
                  <c:v>8.9434000000000005</c:v>
                </c:pt>
                <c:pt idx="1653">
                  <c:v>8.9443999999999999</c:v>
                </c:pt>
                <c:pt idx="1654">
                  <c:v>8.9464000000000006</c:v>
                </c:pt>
                <c:pt idx="1655">
                  <c:v>8.9479000000000006</c:v>
                </c:pt>
                <c:pt idx="1656">
                  <c:v>8.9498999999999995</c:v>
                </c:pt>
                <c:pt idx="1657">
                  <c:v>8.9507999999999992</c:v>
                </c:pt>
                <c:pt idx="1658">
                  <c:v>8.9527999999999999</c:v>
                </c:pt>
                <c:pt idx="1659">
                  <c:v>8.9542000000000002</c:v>
                </c:pt>
                <c:pt idx="1660">
                  <c:v>8.9560999999999993</c:v>
                </c:pt>
                <c:pt idx="1661">
                  <c:v>8.9574999999999996</c:v>
                </c:pt>
                <c:pt idx="1662">
                  <c:v>8.9593000000000007</c:v>
                </c:pt>
                <c:pt idx="1663">
                  <c:v>8.9602000000000004</c:v>
                </c:pt>
                <c:pt idx="1664">
                  <c:v>8.9620999999999995</c:v>
                </c:pt>
                <c:pt idx="1665">
                  <c:v>8.9628999999999994</c:v>
                </c:pt>
                <c:pt idx="1666">
                  <c:v>8.9651999999999994</c:v>
                </c:pt>
                <c:pt idx="1667">
                  <c:v>8.9659999999999993</c:v>
                </c:pt>
                <c:pt idx="1668">
                  <c:v>8.9678000000000004</c:v>
                </c:pt>
                <c:pt idx="1669">
                  <c:v>8.9690999999999992</c:v>
                </c:pt>
                <c:pt idx="1670">
                  <c:v>8.9708000000000006</c:v>
                </c:pt>
                <c:pt idx="1671">
                  <c:v>8.9716000000000005</c:v>
                </c:pt>
                <c:pt idx="1672">
                  <c:v>8.9733000000000001</c:v>
                </c:pt>
                <c:pt idx="1673">
                  <c:v>8.9745000000000008</c:v>
                </c:pt>
                <c:pt idx="1674">
                  <c:v>8.9757999999999996</c:v>
                </c:pt>
                <c:pt idx="1675">
                  <c:v>8.9770000000000003</c:v>
                </c:pt>
                <c:pt idx="1676">
                  <c:v>8.9781999999999993</c:v>
                </c:pt>
                <c:pt idx="1677">
                  <c:v>8.9797999999999991</c:v>
                </c:pt>
                <c:pt idx="1678">
                  <c:v>8.9809999999999999</c:v>
                </c:pt>
                <c:pt idx="1679">
                  <c:v>8.9822000000000006</c:v>
                </c:pt>
                <c:pt idx="1680">
                  <c:v>8.9837000000000007</c:v>
                </c:pt>
                <c:pt idx="1681">
                  <c:v>8.9845000000000006</c:v>
                </c:pt>
                <c:pt idx="1682">
                  <c:v>8.9863999999999997</c:v>
                </c:pt>
                <c:pt idx="1683">
                  <c:v>8.9871999999999996</c:v>
                </c:pt>
                <c:pt idx="1684">
                  <c:v>8.9886999999999997</c:v>
                </c:pt>
                <c:pt idx="1685">
                  <c:v>8.9894999999999996</c:v>
                </c:pt>
                <c:pt idx="1686">
                  <c:v>8.9913000000000007</c:v>
                </c:pt>
                <c:pt idx="1687">
                  <c:v>8.9921000000000006</c:v>
                </c:pt>
                <c:pt idx="1688">
                  <c:v>8.9936000000000007</c:v>
                </c:pt>
                <c:pt idx="1689">
                  <c:v>8.9946999999999999</c:v>
                </c:pt>
                <c:pt idx="1690">
                  <c:v>8.9961000000000002</c:v>
                </c:pt>
                <c:pt idx="1691">
                  <c:v>8.9968000000000004</c:v>
                </c:pt>
                <c:pt idx="1692">
                  <c:v>8.9983000000000004</c:v>
                </c:pt>
                <c:pt idx="1693">
                  <c:v>8.9990000000000006</c:v>
                </c:pt>
                <c:pt idx="1694">
                  <c:v>9.0007999999999999</c:v>
                </c:pt>
                <c:pt idx="1695">
                  <c:v>9.0015000000000001</c:v>
                </c:pt>
                <c:pt idx="1696">
                  <c:v>9.0029000000000003</c:v>
                </c:pt>
                <c:pt idx="1697">
                  <c:v>9.0039999999999996</c:v>
                </c:pt>
                <c:pt idx="1698">
                  <c:v>9.0053999999999998</c:v>
                </c:pt>
                <c:pt idx="1699">
                  <c:v>9.0063999999999993</c:v>
                </c:pt>
                <c:pt idx="1700">
                  <c:v>9.0077999999999996</c:v>
                </c:pt>
                <c:pt idx="1701">
                  <c:v>9.0084999999999997</c:v>
                </c:pt>
                <c:pt idx="1702">
                  <c:v>9.0101999999999993</c:v>
                </c:pt>
                <c:pt idx="1703">
                  <c:v>9.0108999999999995</c:v>
                </c:pt>
                <c:pt idx="1704">
                  <c:v>9.0122</c:v>
                </c:pt>
                <c:pt idx="1705">
                  <c:v>9.0129000000000001</c:v>
                </c:pt>
                <c:pt idx="1706">
                  <c:v>9.0145999999999997</c:v>
                </c:pt>
                <c:pt idx="1707">
                  <c:v>9.0152999999999999</c:v>
                </c:pt>
                <c:pt idx="1708">
                  <c:v>9.0166000000000004</c:v>
                </c:pt>
                <c:pt idx="1709">
                  <c:v>9.0173000000000005</c:v>
                </c:pt>
                <c:pt idx="1710">
                  <c:v>9.0190000000000001</c:v>
                </c:pt>
                <c:pt idx="1711">
                  <c:v>9.0196000000000005</c:v>
                </c:pt>
                <c:pt idx="1712">
                  <c:v>9.0208999999999993</c:v>
                </c:pt>
                <c:pt idx="1713">
                  <c:v>9.0215999999999994</c:v>
                </c:pt>
                <c:pt idx="1714">
                  <c:v>9.0231999999999992</c:v>
                </c:pt>
                <c:pt idx="1715">
                  <c:v>9.0238999999999994</c:v>
                </c:pt>
                <c:pt idx="1716">
                  <c:v>9.0251999999999999</c:v>
                </c:pt>
                <c:pt idx="1717">
                  <c:v>9.0261999999999993</c:v>
                </c:pt>
                <c:pt idx="1718">
                  <c:v>9.0272000000000006</c:v>
                </c:pt>
                <c:pt idx="1719">
                  <c:v>9.0281000000000002</c:v>
                </c:pt>
                <c:pt idx="1720">
                  <c:v>9.0294000000000008</c:v>
                </c:pt>
                <c:pt idx="1721">
                  <c:v>9.0304000000000002</c:v>
                </c:pt>
                <c:pt idx="1722">
                  <c:v>9.0313999999999997</c:v>
                </c:pt>
                <c:pt idx="1723">
                  <c:v>9.0322999999999993</c:v>
                </c:pt>
                <c:pt idx="1724">
                  <c:v>9.0335999999999999</c:v>
                </c:pt>
                <c:pt idx="1725">
                  <c:v>9.0345999999999993</c:v>
                </c:pt>
                <c:pt idx="1726">
                  <c:v>9.0355000000000008</c:v>
                </c:pt>
                <c:pt idx="1727">
                  <c:v>9.0365000000000002</c:v>
                </c:pt>
                <c:pt idx="1728">
                  <c:v>9.0378000000000007</c:v>
                </c:pt>
                <c:pt idx="1729">
                  <c:v>9.0387000000000004</c:v>
                </c:pt>
                <c:pt idx="1730">
                  <c:v>9.0399999999999991</c:v>
                </c:pt>
                <c:pt idx="1731">
                  <c:v>9.0405999999999995</c:v>
                </c:pt>
                <c:pt idx="1732">
                  <c:v>9.0419</c:v>
                </c:pt>
                <c:pt idx="1733">
                  <c:v>9.0427999999999997</c:v>
                </c:pt>
                <c:pt idx="1734">
                  <c:v>9.0440000000000005</c:v>
                </c:pt>
                <c:pt idx="1735">
                  <c:v>9.0446000000000009</c:v>
                </c:pt>
                <c:pt idx="1736">
                  <c:v>9.0462000000000007</c:v>
                </c:pt>
                <c:pt idx="1737">
                  <c:v>9.0465</c:v>
                </c:pt>
                <c:pt idx="1738">
                  <c:v>9.048</c:v>
                </c:pt>
                <c:pt idx="1739">
                  <c:v>9.0488999999999997</c:v>
                </c:pt>
                <c:pt idx="1740">
                  <c:v>9.0501000000000005</c:v>
                </c:pt>
                <c:pt idx="1741">
                  <c:v>9.0507000000000009</c:v>
                </c:pt>
                <c:pt idx="1742">
                  <c:v>9.0521999999999991</c:v>
                </c:pt>
                <c:pt idx="1743">
                  <c:v>9.0527999999999995</c:v>
                </c:pt>
                <c:pt idx="1744">
                  <c:v>9.0540000000000003</c:v>
                </c:pt>
                <c:pt idx="1745">
                  <c:v>9.0548999999999999</c:v>
                </c:pt>
                <c:pt idx="1746">
                  <c:v>9.0561000000000007</c:v>
                </c:pt>
                <c:pt idx="1747">
                  <c:v>9.0566999999999993</c:v>
                </c:pt>
                <c:pt idx="1748">
                  <c:v>9.0580999999999996</c:v>
                </c:pt>
                <c:pt idx="1749">
                  <c:v>9.0587</c:v>
                </c:pt>
                <c:pt idx="1750">
                  <c:v>9.0595999999999997</c:v>
                </c:pt>
                <c:pt idx="1751">
                  <c:v>9.0607000000000006</c:v>
                </c:pt>
                <c:pt idx="1752">
                  <c:v>9.0616000000000003</c:v>
                </c:pt>
                <c:pt idx="1753">
                  <c:v>9.0626999999999995</c:v>
                </c:pt>
                <c:pt idx="1754">
                  <c:v>9.0634999999999994</c:v>
                </c:pt>
                <c:pt idx="1755">
                  <c:v>9.0643999999999991</c:v>
                </c:pt>
                <c:pt idx="1756">
                  <c:v>9.0655000000000001</c:v>
                </c:pt>
                <c:pt idx="1757">
                  <c:v>9.0663</c:v>
                </c:pt>
                <c:pt idx="1758">
                  <c:v>9.0669000000000004</c:v>
                </c:pt>
                <c:pt idx="1759">
                  <c:v>9.0678999999999998</c:v>
                </c:pt>
                <c:pt idx="1760">
                  <c:v>9.0690000000000008</c:v>
                </c:pt>
                <c:pt idx="1761">
                  <c:v>9.0698000000000008</c:v>
                </c:pt>
                <c:pt idx="1762">
                  <c:v>9.0706000000000007</c:v>
                </c:pt>
                <c:pt idx="1763">
                  <c:v>9.0714000000000006</c:v>
                </c:pt>
                <c:pt idx="1764">
                  <c:v>9.0722000000000005</c:v>
                </c:pt>
                <c:pt idx="1765">
                  <c:v>9.0732999999999997</c:v>
                </c:pt>
                <c:pt idx="1766">
                  <c:v>9.0740999999999996</c:v>
                </c:pt>
                <c:pt idx="1767">
                  <c:v>9.0748999999999995</c:v>
                </c:pt>
                <c:pt idx="1768">
                  <c:v>9.0754000000000001</c:v>
                </c:pt>
                <c:pt idx="1769">
                  <c:v>9.0767000000000007</c:v>
                </c:pt>
                <c:pt idx="1770">
                  <c:v>9.0774000000000008</c:v>
                </c:pt>
                <c:pt idx="1771">
                  <c:v>9.0782000000000007</c:v>
                </c:pt>
                <c:pt idx="1772">
                  <c:v>9.0789000000000009</c:v>
                </c:pt>
                <c:pt idx="1773">
                  <c:v>9.0799000000000003</c:v>
                </c:pt>
                <c:pt idx="1774">
                  <c:v>9.0807000000000002</c:v>
                </c:pt>
                <c:pt idx="1775">
                  <c:v>9.0816999999999997</c:v>
                </c:pt>
                <c:pt idx="1776">
                  <c:v>9.0822000000000003</c:v>
                </c:pt>
                <c:pt idx="1777">
                  <c:v>9.0833999999999993</c:v>
                </c:pt>
                <c:pt idx="1778">
                  <c:v>9.0840999999999994</c:v>
                </c:pt>
                <c:pt idx="1779">
                  <c:v>9.0848999999999993</c:v>
                </c:pt>
                <c:pt idx="1780">
                  <c:v>9.0855999999999995</c:v>
                </c:pt>
                <c:pt idx="1781">
                  <c:v>9.0866000000000007</c:v>
                </c:pt>
                <c:pt idx="1782">
                  <c:v>9.0873000000000008</c:v>
                </c:pt>
                <c:pt idx="1783">
                  <c:v>9.0879999999999992</c:v>
                </c:pt>
                <c:pt idx="1784">
                  <c:v>9.0886999999999993</c:v>
                </c:pt>
                <c:pt idx="1785">
                  <c:v>9.0896000000000008</c:v>
                </c:pt>
                <c:pt idx="1786">
                  <c:v>9.0902999999999992</c:v>
                </c:pt>
                <c:pt idx="1787">
                  <c:v>9.0914999999999999</c:v>
                </c:pt>
                <c:pt idx="1788">
                  <c:v>9.0920000000000005</c:v>
                </c:pt>
                <c:pt idx="1789">
                  <c:v>9.0929000000000002</c:v>
                </c:pt>
                <c:pt idx="1790">
                  <c:v>9.0935000000000006</c:v>
                </c:pt>
                <c:pt idx="1791">
                  <c:v>9.0942000000000007</c:v>
                </c:pt>
                <c:pt idx="1792">
                  <c:v>9.0951000000000004</c:v>
                </c:pt>
                <c:pt idx="1793">
                  <c:v>9.0958000000000006</c:v>
                </c:pt>
                <c:pt idx="1794">
                  <c:v>9.0963999999999992</c:v>
                </c:pt>
                <c:pt idx="1795">
                  <c:v>9.0970999999999993</c:v>
                </c:pt>
                <c:pt idx="1796">
                  <c:v>9.0980000000000008</c:v>
                </c:pt>
                <c:pt idx="1797">
                  <c:v>9.0985999999999994</c:v>
                </c:pt>
                <c:pt idx="1798">
                  <c:v>9.0991999999999997</c:v>
                </c:pt>
                <c:pt idx="1799">
                  <c:v>9.0998999999999999</c:v>
                </c:pt>
                <c:pt idx="1800">
                  <c:v>9.1006999999999998</c:v>
                </c:pt>
                <c:pt idx="1801">
                  <c:v>9.1013000000000002</c:v>
                </c:pt>
                <c:pt idx="1802">
                  <c:v>9.1021999999999998</c:v>
                </c:pt>
                <c:pt idx="1803">
                  <c:v>9.1026000000000007</c:v>
                </c:pt>
                <c:pt idx="1804">
                  <c:v>9.1036000000000001</c:v>
                </c:pt>
                <c:pt idx="1805">
                  <c:v>9.1039999999999992</c:v>
                </c:pt>
                <c:pt idx="1806">
                  <c:v>9.1047999999999991</c:v>
                </c:pt>
                <c:pt idx="1807">
                  <c:v>9.1052999999999997</c:v>
                </c:pt>
                <c:pt idx="1808">
                  <c:v>9.1060999999999996</c:v>
                </c:pt>
                <c:pt idx="1809">
                  <c:v>9.1065000000000005</c:v>
                </c:pt>
                <c:pt idx="1810">
                  <c:v>9.1073000000000004</c:v>
                </c:pt>
                <c:pt idx="1811">
                  <c:v>9.1077999999999992</c:v>
                </c:pt>
                <c:pt idx="1812">
                  <c:v>9.1083999999999996</c:v>
                </c:pt>
                <c:pt idx="1813">
                  <c:v>9.1089000000000002</c:v>
                </c:pt>
                <c:pt idx="1814">
                  <c:v>9.1097000000000001</c:v>
                </c:pt>
                <c:pt idx="1815">
                  <c:v>9.1102000000000007</c:v>
                </c:pt>
                <c:pt idx="1816">
                  <c:v>9.1109000000000009</c:v>
                </c:pt>
                <c:pt idx="1817">
                  <c:v>9.1115999999999993</c:v>
                </c:pt>
                <c:pt idx="1818">
                  <c:v>9.1120999999999999</c:v>
                </c:pt>
                <c:pt idx="1819">
                  <c:v>9.1127000000000002</c:v>
                </c:pt>
                <c:pt idx="1820">
                  <c:v>9.1134000000000004</c:v>
                </c:pt>
                <c:pt idx="1821">
                  <c:v>9.1138999999999992</c:v>
                </c:pt>
                <c:pt idx="1822">
                  <c:v>9.1143999999999998</c:v>
                </c:pt>
                <c:pt idx="1823">
                  <c:v>9.1149000000000004</c:v>
                </c:pt>
                <c:pt idx="1824">
                  <c:v>9.1155000000000008</c:v>
                </c:pt>
                <c:pt idx="1825">
                  <c:v>9.1159999999999997</c:v>
                </c:pt>
                <c:pt idx="1826">
                  <c:v>9.1165000000000003</c:v>
                </c:pt>
                <c:pt idx="1827">
                  <c:v>9.1170000000000009</c:v>
                </c:pt>
                <c:pt idx="1828">
                  <c:v>9.1175999999999995</c:v>
                </c:pt>
                <c:pt idx="1829">
                  <c:v>9.1181000000000001</c:v>
                </c:pt>
                <c:pt idx="1830">
                  <c:v>9.1186000000000007</c:v>
                </c:pt>
                <c:pt idx="1831">
                  <c:v>9.1191999999999993</c:v>
                </c:pt>
                <c:pt idx="1832">
                  <c:v>9.1197999999999997</c:v>
                </c:pt>
                <c:pt idx="1833">
                  <c:v>9.1203000000000003</c:v>
                </c:pt>
                <c:pt idx="1834">
                  <c:v>9.1206999999999994</c:v>
                </c:pt>
                <c:pt idx="1835">
                  <c:v>9.1212</c:v>
                </c:pt>
                <c:pt idx="1836">
                  <c:v>9.1218000000000004</c:v>
                </c:pt>
                <c:pt idx="1837">
                  <c:v>9.1221999999999994</c:v>
                </c:pt>
                <c:pt idx="1838">
                  <c:v>9.1227999999999998</c:v>
                </c:pt>
                <c:pt idx="1839">
                  <c:v>9.1233000000000004</c:v>
                </c:pt>
                <c:pt idx="1840">
                  <c:v>9.1236999999999995</c:v>
                </c:pt>
                <c:pt idx="1841">
                  <c:v>9.1242999999999999</c:v>
                </c:pt>
                <c:pt idx="1842">
                  <c:v>9.1249000000000002</c:v>
                </c:pt>
                <c:pt idx="1843">
                  <c:v>9.1252999999999993</c:v>
                </c:pt>
                <c:pt idx="1844">
                  <c:v>9.1257000000000001</c:v>
                </c:pt>
                <c:pt idx="1845">
                  <c:v>9.1263000000000005</c:v>
                </c:pt>
                <c:pt idx="1846">
                  <c:v>9.1265000000000001</c:v>
                </c:pt>
                <c:pt idx="1847">
                  <c:v>9.1271000000000004</c:v>
                </c:pt>
                <c:pt idx="1848">
                  <c:v>9.1274999999999995</c:v>
                </c:pt>
                <c:pt idx="1849">
                  <c:v>9.1280000000000001</c:v>
                </c:pt>
                <c:pt idx="1850">
                  <c:v>9.1283999999999992</c:v>
                </c:pt>
                <c:pt idx="1851">
                  <c:v>9.1289999999999996</c:v>
                </c:pt>
                <c:pt idx="1852">
                  <c:v>9.1294000000000004</c:v>
                </c:pt>
                <c:pt idx="1853">
                  <c:v>9.1298999999999992</c:v>
                </c:pt>
                <c:pt idx="1854">
                  <c:v>9.1302000000000003</c:v>
                </c:pt>
                <c:pt idx="1855">
                  <c:v>9.1306999999999992</c:v>
                </c:pt>
                <c:pt idx="1856">
                  <c:v>9.1310000000000002</c:v>
                </c:pt>
                <c:pt idx="1857">
                  <c:v>9.1315000000000008</c:v>
                </c:pt>
                <c:pt idx="1858">
                  <c:v>9.1319999999999997</c:v>
                </c:pt>
                <c:pt idx="1859">
                  <c:v>9.1325000000000003</c:v>
                </c:pt>
                <c:pt idx="1860">
                  <c:v>9.1327999999999996</c:v>
                </c:pt>
                <c:pt idx="1861">
                  <c:v>9.1334</c:v>
                </c:pt>
                <c:pt idx="1862">
                  <c:v>9.1335999999999995</c:v>
                </c:pt>
                <c:pt idx="1863">
                  <c:v>9.1341000000000001</c:v>
                </c:pt>
                <c:pt idx="1864">
                  <c:v>9.1344999999999992</c:v>
                </c:pt>
                <c:pt idx="1865">
                  <c:v>9.1349999999999998</c:v>
                </c:pt>
                <c:pt idx="1866">
                  <c:v>9.1353000000000009</c:v>
                </c:pt>
                <c:pt idx="1867">
                  <c:v>9.1358999999999995</c:v>
                </c:pt>
                <c:pt idx="1868">
                  <c:v>9.1361000000000008</c:v>
                </c:pt>
                <c:pt idx="1869">
                  <c:v>9.1365999999999996</c:v>
                </c:pt>
                <c:pt idx="1870">
                  <c:v>9.1369000000000007</c:v>
                </c:pt>
                <c:pt idx="1871">
                  <c:v>9.1373999999999995</c:v>
                </c:pt>
                <c:pt idx="1872">
                  <c:v>9.1378000000000004</c:v>
                </c:pt>
                <c:pt idx="1873">
                  <c:v>9.1382999999999992</c:v>
                </c:pt>
                <c:pt idx="1874">
                  <c:v>9.1385000000000005</c:v>
                </c:pt>
                <c:pt idx="1875">
                  <c:v>9.1390999999999991</c:v>
                </c:pt>
                <c:pt idx="1876">
                  <c:v>9.1394000000000002</c:v>
                </c:pt>
                <c:pt idx="1877">
                  <c:v>9.14</c:v>
                </c:pt>
                <c:pt idx="1878">
                  <c:v>9.1401000000000003</c:v>
                </c:pt>
                <c:pt idx="1879">
                  <c:v>9.1408000000000005</c:v>
                </c:pt>
                <c:pt idx="1880">
                  <c:v>9.141</c:v>
                </c:pt>
                <c:pt idx="1881">
                  <c:v>9.1415000000000006</c:v>
                </c:pt>
                <c:pt idx="1882">
                  <c:v>9.1418999999999997</c:v>
                </c:pt>
                <c:pt idx="1883">
                  <c:v>9.1423000000000005</c:v>
                </c:pt>
                <c:pt idx="1884">
                  <c:v>9.1428999999999991</c:v>
                </c:pt>
                <c:pt idx="1885">
                  <c:v>9.1433999999999997</c:v>
                </c:pt>
                <c:pt idx="1886">
                  <c:v>9.1437000000000008</c:v>
                </c:pt>
                <c:pt idx="1887">
                  <c:v>9.1441999999999997</c:v>
                </c:pt>
                <c:pt idx="1888">
                  <c:v>9.1446000000000005</c:v>
                </c:pt>
                <c:pt idx="1889">
                  <c:v>9.1449999999999996</c:v>
                </c:pt>
                <c:pt idx="1890">
                  <c:v>9.1456</c:v>
                </c:pt>
                <c:pt idx="1891">
                  <c:v>9.1461000000000006</c:v>
                </c:pt>
                <c:pt idx="1892">
                  <c:v>9.1466999999999992</c:v>
                </c:pt>
                <c:pt idx="1893">
                  <c:v>9.1470000000000002</c:v>
                </c:pt>
                <c:pt idx="1894">
                  <c:v>9.1476000000000006</c:v>
                </c:pt>
                <c:pt idx="1895">
                  <c:v>9.1479999999999997</c:v>
                </c:pt>
                <c:pt idx="1896">
                  <c:v>9.1487999999999996</c:v>
                </c:pt>
                <c:pt idx="1897">
                  <c:v>9.1492000000000004</c:v>
                </c:pt>
                <c:pt idx="1898">
                  <c:v>9.1498000000000008</c:v>
                </c:pt>
                <c:pt idx="1899">
                  <c:v>9.1502999999999997</c:v>
                </c:pt>
                <c:pt idx="1900">
                  <c:v>9.1509999999999998</c:v>
                </c:pt>
                <c:pt idx="1901">
                  <c:v>9.1514000000000006</c:v>
                </c:pt>
                <c:pt idx="1902">
                  <c:v>9.1523000000000003</c:v>
                </c:pt>
                <c:pt idx="1903">
                  <c:v>9.1526999999999994</c:v>
                </c:pt>
                <c:pt idx="1904">
                  <c:v>9.1534999999999993</c:v>
                </c:pt>
                <c:pt idx="1905">
                  <c:v>9.1540999999999997</c:v>
                </c:pt>
                <c:pt idx="1906">
                  <c:v>9.1547000000000001</c:v>
                </c:pt>
                <c:pt idx="1907">
                  <c:v>9.1555</c:v>
                </c:pt>
                <c:pt idx="1908">
                  <c:v>9.1561000000000003</c:v>
                </c:pt>
                <c:pt idx="1909">
                  <c:v>9.1568000000000005</c:v>
                </c:pt>
                <c:pt idx="1910">
                  <c:v>9.1574000000000009</c:v>
                </c:pt>
                <c:pt idx="1911">
                  <c:v>9.1584000000000003</c:v>
                </c:pt>
                <c:pt idx="1912">
                  <c:v>9.1591000000000005</c:v>
                </c:pt>
                <c:pt idx="1913">
                  <c:v>9.16</c:v>
                </c:pt>
                <c:pt idx="1914">
                  <c:v>9.1607000000000003</c:v>
                </c:pt>
                <c:pt idx="1915">
                  <c:v>9.1616999999999997</c:v>
                </c:pt>
                <c:pt idx="1916">
                  <c:v>9.1623000000000001</c:v>
                </c:pt>
                <c:pt idx="1917">
                  <c:v>9.1632999999999996</c:v>
                </c:pt>
                <c:pt idx="1918">
                  <c:v>9.1638000000000002</c:v>
                </c:pt>
                <c:pt idx="1919">
                  <c:v>9.1652000000000005</c:v>
                </c:pt>
                <c:pt idx="1920">
                  <c:v>9.1661000000000001</c:v>
                </c:pt>
                <c:pt idx="1921">
                  <c:v>9.1671999999999993</c:v>
                </c:pt>
                <c:pt idx="1922">
                  <c:v>9.1677999999999997</c:v>
                </c:pt>
                <c:pt idx="1923">
                  <c:v>9.1692999999999998</c:v>
                </c:pt>
                <c:pt idx="1924">
                  <c:v>9.1699000000000002</c:v>
                </c:pt>
                <c:pt idx="1925">
                  <c:v>9.1712000000000007</c:v>
                </c:pt>
                <c:pt idx="1926">
                  <c:v>9.1722000000000001</c:v>
                </c:pt>
                <c:pt idx="1927">
                  <c:v>9.1735000000000007</c:v>
                </c:pt>
                <c:pt idx="1928">
                  <c:v>9.1745000000000001</c:v>
                </c:pt>
                <c:pt idx="1929">
                  <c:v>9.1759000000000004</c:v>
                </c:pt>
                <c:pt idx="1930">
                  <c:v>9.1769999999999996</c:v>
                </c:pt>
                <c:pt idx="1931">
                  <c:v>9.1780000000000008</c:v>
                </c:pt>
                <c:pt idx="1932">
                  <c:v>9.1791999999999998</c:v>
                </c:pt>
                <c:pt idx="1933">
                  <c:v>9.1806999999999999</c:v>
                </c:pt>
                <c:pt idx="1934">
                  <c:v>9.1818000000000008</c:v>
                </c:pt>
                <c:pt idx="1935">
                  <c:v>9.1834000000000007</c:v>
                </c:pt>
                <c:pt idx="1936">
                  <c:v>9.1845999999999997</c:v>
                </c:pt>
                <c:pt idx="1937">
                  <c:v>9.1859000000000002</c:v>
                </c:pt>
                <c:pt idx="1938">
                  <c:v>9.1870999999999992</c:v>
                </c:pt>
                <c:pt idx="1939">
                  <c:v>9.1889000000000003</c:v>
                </c:pt>
                <c:pt idx="1940">
                  <c:v>9.1902000000000008</c:v>
                </c:pt>
                <c:pt idx="1941">
                  <c:v>9.1920000000000002</c:v>
                </c:pt>
                <c:pt idx="1942">
                  <c:v>9.1928999999999998</c:v>
                </c:pt>
                <c:pt idx="1943">
                  <c:v>9.1948000000000008</c:v>
                </c:pt>
                <c:pt idx="1944">
                  <c:v>9.1961999999999993</c:v>
                </c:pt>
                <c:pt idx="1945">
                  <c:v>9.1981999999999999</c:v>
                </c:pt>
                <c:pt idx="1946">
                  <c:v>9.1997</c:v>
                </c:pt>
                <c:pt idx="1947">
                  <c:v>9.2017000000000007</c:v>
                </c:pt>
                <c:pt idx="1948">
                  <c:v>9.2027000000000001</c:v>
                </c:pt>
                <c:pt idx="1949">
                  <c:v>9.2048000000000005</c:v>
                </c:pt>
                <c:pt idx="1950">
                  <c:v>9.2065000000000001</c:v>
                </c:pt>
                <c:pt idx="1951">
                  <c:v>9.2087000000000003</c:v>
                </c:pt>
                <c:pt idx="1952">
                  <c:v>9.2103000000000002</c:v>
                </c:pt>
                <c:pt idx="1953">
                  <c:v>9.2126000000000001</c:v>
                </c:pt>
                <c:pt idx="1954">
                  <c:v>9.2138000000000009</c:v>
                </c:pt>
                <c:pt idx="1955">
                  <c:v>9.2162000000000006</c:v>
                </c:pt>
                <c:pt idx="1956">
                  <c:v>9.218</c:v>
                </c:pt>
                <c:pt idx="1957">
                  <c:v>9.2203999999999997</c:v>
                </c:pt>
                <c:pt idx="1958">
                  <c:v>9.2223000000000006</c:v>
                </c:pt>
                <c:pt idx="1959">
                  <c:v>9.2248999999999999</c:v>
                </c:pt>
                <c:pt idx="1960">
                  <c:v>9.2262000000000004</c:v>
                </c:pt>
                <c:pt idx="1961">
                  <c:v>9.2287999999999997</c:v>
                </c:pt>
                <c:pt idx="1962">
                  <c:v>9.2315000000000005</c:v>
                </c:pt>
                <c:pt idx="1963">
                  <c:v>9.2342999999999993</c:v>
                </c:pt>
                <c:pt idx="1964">
                  <c:v>9.2356999999999996</c:v>
                </c:pt>
                <c:pt idx="1965">
                  <c:v>9.2385000000000002</c:v>
                </c:pt>
                <c:pt idx="1966">
                  <c:v>9.2407000000000004</c:v>
                </c:pt>
                <c:pt idx="1967">
                  <c:v>9.2437000000000005</c:v>
                </c:pt>
                <c:pt idx="1968">
                  <c:v>9.2459000000000007</c:v>
                </c:pt>
                <c:pt idx="1969">
                  <c:v>9.2490000000000006</c:v>
                </c:pt>
                <c:pt idx="1970">
                  <c:v>9.2505000000000006</c:v>
                </c:pt>
                <c:pt idx="1971">
                  <c:v>9.2537000000000003</c:v>
                </c:pt>
                <c:pt idx="1972">
                  <c:v>9.2561</c:v>
                </c:pt>
                <c:pt idx="1973">
                  <c:v>9.2592999999999996</c:v>
                </c:pt>
                <c:pt idx="1974">
                  <c:v>9.2617999999999991</c:v>
                </c:pt>
                <c:pt idx="1975">
                  <c:v>9.2644000000000002</c:v>
                </c:pt>
                <c:pt idx="1976">
                  <c:v>9.2677999999999994</c:v>
                </c:pt>
                <c:pt idx="1977">
                  <c:v>9.2704000000000004</c:v>
                </c:pt>
                <c:pt idx="1978">
                  <c:v>9.2729999999999997</c:v>
                </c:pt>
                <c:pt idx="1979">
                  <c:v>9.2766000000000002</c:v>
                </c:pt>
                <c:pt idx="1980">
                  <c:v>9.2794000000000008</c:v>
                </c:pt>
                <c:pt idx="1981">
                  <c:v>9.2820999999999998</c:v>
                </c:pt>
                <c:pt idx="1982">
                  <c:v>9.2858999999999998</c:v>
                </c:pt>
                <c:pt idx="1983">
                  <c:v>9.2896999999999998</c:v>
                </c:pt>
                <c:pt idx="1984">
                  <c:v>9.2926000000000002</c:v>
                </c:pt>
                <c:pt idx="1985">
                  <c:v>9.2956000000000003</c:v>
                </c:pt>
                <c:pt idx="1986">
                  <c:v>9.2985000000000007</c:v>
                </c:pt>
                <c:pt idx="1987">
                  <c:v>9.3035999999999994</c:v>
                </c:pt>
                <c:pt idx="1988">
                  <c:v>9.3056999999999999</c:v>
                </c:pt>
                <c:pt idx="1989">
                  <c:v>9.3097999999999992</c:v>
                </c:pt>
                <c:pt idx="1990">
                  <c:v>9.3130000000000006</c:v>
                </c:pt>
                <c:pt idx="1991">
                  <c:v>9.3172999999999995</c:v>
                </c:pt>
                <c:pt idx="1992">
                  <c:v>9.3206000000000007</c:v>
                </c:pt>
                <c:pt idx="1993">
                  <c:v>9.3249999999999993</c:v>
                </c:pt>
                <c:pt idx="1994">
                  <c:v>9.3283000000000005</c:v>
                </c:pt>
                <c:pt idx="1995">
                  <c:v>9.3316999999999997</c:v>
                </c:pt>
                <c:pt idx="1996">
                  <c:v>9.3352000000000004</c:v>
                </c:pt>
                <c:pt idx="1997">
                  <c:v>9.3398000000000003</c:v>
                </c:pt>
                <c:pt idx="1998">
                  <c:v>9.3445</c:v>
                </c:pt>
                <c:pt idx="1999">
                  <c:v>9.3481000000000005</c:v>
                </c:pt>
                <c:pt idx="2000">
                  <c:v>9.3518000000000008</c:v>
                </c:pt>
                <c:pt idx="2001">
                  <c:v>9.3553999999999995</c:v>
                </c:pt>
                <c:pt idx="2002">
                  <c:v>9.3604000000000003</c:v>
                </c:pt>
                <c:pt idx="2003">
                  <c:v>9.3642000000000003</c:v>
                </c:pt>
                <c:pt idx="2004">
                  <c:v>9.3693000000000008</c:v>
                </c:pt>
                <c:pt idx="2005">
                  <c:v>9.3732000000000006</c:v>
                </c:pt>
                <c:pt idx="2006">
                  <c:v>9.3771000000000004</c:v>
                </c:pt>
                <c:pt idx="2007">
                  <c:v>9.3810000000000002</c:v>
                </c:pt>
                <c:pt idx="2008">
                  <c:v>9.3864000000000001</c:v>
                </c:pt>
                <c:pt idx="2009">
                  <c:v>9.3904999999999994</c:v>
                </c:pt>
                <c:pt idx="2010">
                  <c:v>9.3960000000000008</c:v>
                </c:pt>
                <c:pt idx="2011">
                  <c:v>9.4001000000000001</c:v>
                </c:pt>
                <c:pt idx="2012">
                  <c:v>9.4042999999999992</c:v>
                </c:pt>
                <c:pt idx="2013">
                  <c:v>9.41</c:v>
                </c:pt>
                <c:pt idx="2014">
                  <c:v>9.4158000000000008</c:v>
                </c:pt>
                <c:pt idx="2015">
                  <c:v>9.4186999999999994</c:v>
                </c:pt>
                <c:pt idx="2016">
                  <c:v>9.4245999999999999</c:v>
                </c:pt>
                <c:pt idx="2017">
                  <c:v>9.4291</c:v>
                </c:pt>
                <c:pt idx="2018">
                  <c:v>9.4366000000000003</c:v>
                </c:pt>
                <c:pt idx="2019">
                  <c:v>9.4397000000000002</c:v>
                </c:pt>
                <c:pt idx="2020">
                  <c:v>9.4459</c:v>
                </c:pt>
                <c:pt idx="2021">
                  <c:v>9.4505999999999997</c:v>
                </c:pt>
                <c:pt idx="2022">
                  <c:v>9.4552999999999994</c:v>
                </c:pt>
                <c:pt idx="2023">
                  <c:v>9.4601000000000006</c:v>
                </c:pt>
                <c:pt idx="2024">
                  <c:v>9.4664999999999999</c:v>
                </c:pt>
                <c:pt idx="2025">
                  <c:v>9.4713999999999992</c:v>
                </c:pt>
                <c:pt idx="2026">
                  <c:v>9.4779999999999998</c:v>
                </c:pt>
                <c:pt idx="2027">
                  <c:v>9.4830000000000005</c:v>
                </c:pt>
                <c:pt idx="2028">
                  <c:v>9.4898000000000007</c:v>
                </c:pt>
                <c:pt idx="2029">
                  <c:v>9.4931999999999999</c:v>
                </c:pt>
                <c:pt idx="2030">
                  <c:v>9.5017999999999994</c:v>
                </c:pt>
                <c:pt idx="2031">
                  <c:v>9.5053000000000001</c:v>
                </c:pt>
                <c:pt idx="2032">
                  <c:v>9.5122999999999998</c:v>
                </c:pt>
                <c:pt idx="2033">
                  <c:v>9.5175999999999998</c:v>
                </c:pt>
                <c:pt idx="2034">
                  <c:v>9.5248000000000008</c:v>
                </c:pt>
                <c:pt idx="2035">
                  <c:v>9.5302000000000007</c:v>
                </c:pt>
                <c:pt idx="2036">
                  <c:v>9.5375999999999994</c:v>
                </c:pt>
                <c:pt idx="2037">
                  <c:v>9.5412999999999997</c:v>
                </c:pt>
                <c:pt idx="2038">
                  <c:v>9.5505999999999993</c:v>
                </c:pt>
                <c:pt idx="2039">
                  <c:v>9.5543999999999993</c:v>
                </c:pt>
                <c:pt idx="2040">
                  <c:v>9.5639000000000003</c:v>
                </c:pt>
                <c:pt idx="2041">
                  <c:v>9.5696999999999992</c:v>
                </c:pt>
                <c:pt idx="2042">
                  <c:v>9.5754999999999999</c:v>
                </c:pt>
                <c:pt idx="2043">
                  <c:v>9.5814000000000004</c:v>
                </c:pt>
                <c:pt idx="2044">
                  <c:v>9.5892999999999997</c:v>
                </c:pt>
                <c:pt idx="2045">
                  <c:v>9.5952999999999999</c:v>
                </c:pt>
                <c:pt idx="2046">
                  <c:v>9.6013000000000002</c:v>
                </c:pt>
                <c:pt idx="2047">
                  <c:v>9.6074000000000002</c:v>
                </c:pt>
                <c:pt idx="2048">
                  <c:v>9.6176999999999992</c:v>
                </c:pt>
                <c:pt idx="2049">
                  <c:v>9.6218000000000004</c:v>
                </c:pt>
                <c:pt idx="2050">
                  <c:v>9.6301000000000005</c:v>
                </c:pt>
                <c:pt idx="2051">
                  <c:v>9.6364000000000001</c:v>
                </c:pt>
                <c:pt idx="2052">
                  <c:v>9.6448999999999998</c:v>
                </c:pt>
                <c:pt idx="2053">
                  <c:v>9.6513000000000009</c:v>
                </c:pt>
                <c:pt idx="2054">
                  <c:v>9.6577999999999999</c:v>
                </c:pt>
                <c:pt idx="2055">
                  <c:v>9.6643000000000008</c:v>
                </c:pt>
                <c:pt idx="2056">
                  <c:v>9.6730999999999998</c:v>
                </c:pt>
                <c:pt idx="2057">
                  <c:v>9.6797000000000004</c:v>
                </c:pt>
                <c:pt idx="2058">
                  <c:v>9.6885999999999992</c:v>
                </c:pt>
                <c:pt idx="2059">
                  <c:v>9.6952999999999996</c:v>
                </c:pt>
                <c:pt idx="2060">
                  <c:v>9.7020999999999997</c:v>
                </c:pt>
                <c:pt idx="2061">
                  <c:v>9.7111999999999998</c:v>
                </c:pt>
                <c:pt idx="2062">
                  <c:v>9.7203999999999997</c:v>
                </c:pt>
                <c:pt idx="2063">
                  <c:v>9.7272999999999996</c:v>
                </c:pt>
                <c:pt idx="2064">
                  <c:v>9.7365999999999993</c:v>
                </c:pt>
                <c:pt idx="2065">
                  <c:v>9.7437000000000005</c:v>
                </c:pt>
                <c:pt idx="2066">
                  <c:v>9.7507999999999999</c:v>
                </c:pt>
                <c:pt idx="2067">
                  <c:v>9.7578999999999994</c:v>
                </c:pt>
                <c:pt idx="2068">
                  <c:v>9.7675000000000001</c:v>
                </c:pt>
                <c:pt idx="2069">
                  <c:v>9.7772000000000006</c:v>
                </c:pt>
                <c:pt idx="2070">
                  <c:v>9.7843999999999998</c:v>
                </c:pt>
                <c:pt idx="2071">
                  <c:v>9.7918000000000003</c:v>
                </c:pt>
                <c:pt idx="2072">
                  <c:v>9.7992000000000008</c:v>
                </c:pt>
                <c:pt idx="2073">
                  <c:v>9.8091000000000008</c:v>
                </c:pt>
                <c:pt idx="2074">
                  <c:v>9.8165999999999993</c:v>
                </c:pt>
                <c:pt idx="2075">
                  <c:v>9.8240999999999996</c:v>
                </c:pt>
                <c:pt idx="2076">
                  <c:v>9.8316999999999997</c:v>
                </c:pt>
                <c:pt idx="2077">
                  <c:v>9.8392999999999997</c:v>
                </c:pt>
                <c:pt idx="2078">
                  <c:v>9.8521000000000001</c:v>
                </c:pt>
                <c:pt idx="2079">
                  <c:v>9.8573000000000004</c:v>
                </c:pt>
                <c:pt idx="2080">
                  <c:v>9.8702000000000005</c:v>
                </c:pt>
                <c:pt idx="2081">
                  <c:v>9.8754000000000008</c:v>
                </c:pt>
                <c:pt idx="2082">
                  <c:v>9.8858999999999995</c:v>
                </c:pt>
                <c:pt idx="2083">
                  <c:v>9.8938000000000006</c:v>
                </c:pt>
                <c:pt idx="2084">
                  <c:v>9.9045000000000005</c:v>
                </c:pt>
                <c:pt idx="2085">
                  <c:v>9.9098000000000006</c:v>
                </c:pt>
                <c:pt idx="2086">
                  <c:v>9.9231999999999996</c:v>
                </c:pt>
                <c:pt idx="2087">
                  <c:v>9.9285999999999994</c:v>
                </c:pt>
                <c:pt idx="2088">
                  <c:v>9.9395000000000007</c:v>
                </c:pt>
                <c:pt idx="2089">
                  <c:v>9.9475999999999996</c:v>
                </c:pt>
                <c:pt idx="2090">
                  <c:v>9.9613999999999994</c:v>
                </c:pt>
                <c:pt idx="2091">
                  <c:v>9.9695999999999998</c:v>
                </c:pt>
                <c:pt idx="2092">
                  <c:v>9.9779999999999998</c:v>
                </c:pt>
                <c:pt idx="2093">
                  <c:v>9.9863</c:v>
                </c:pt>
                <c:pt idx="2094">
                  <c:v>9.9975000000000005</c:v>
                </c:pt>
                <c:pt idx="2095">
                  <c:v>10.006</c:v>
                </c:pt>
                <c:pt idx="2096">
                  <c:v>10.0145</c:v>
                </c:pt>
                <c:pt idx="2097">
                  <c:v>10.0258</c:v>
                </c:pt>
                <c:pt idx="2098">
                  <c:v>10.0373</c:v>
                </c:pt>
                <c:pt idx="2099">
                  <c:v>10.0459</c:v>
                </c:pt>
                <c:pt idx="2100">
                  <c:v>10.054500000000001</c:v>
                </c:pt>
                <c:pt idx="2101">
                  <c:v>10.0632</c:v>
                </c:pt>
                <c:pt idx="2102">
                  <c:v>10.0748</c:v>
                </c:pt>
                <c:pt idx="2103">
                  <c:v>10.083500000000001</c:v>
                </c:pt>
                <c:pt idx="2104">
                  <c:v>10.0923</c:v>
                </c:pt>
                <c:pt idx="2105">
                  <c:v>10.106999999999999</c:v>
                </c:pt>
                <c:pt idx="2106">
                  <c:v>10.1129</c:v>
                </c:pt>
                <c:pt idx="2107">
                  <c:v>10.1248</c:v>
                </c:pt>
                <c:pt idx="2108">
                  <c:v>10.133699999999999</c:v>
                </c:pt>
                <c:pt idx="2109">
                  <c:v>10.1456</c:v>
                </c:pt>
                <c:pt idx="2110">
                  <c:v>10.1516</c:v>
                </c:pt>
                <c:pt idx="2111">
                  <c:v>10.163600000000001</c:v>
                </c:pt>
                <c:pt idx="2112">
                  <c:v>10.172599999999999</c:v>
                </c:pt>
                <c:pt idx="2113">
                  <c:v>10.184699999999999</c:v>
                </c:pt>
                <c:pt idx="2114">
                  <c:v>10.1938</c:v>
                </c:pt>
                <c:pt idx="2115">
                  <c:v>10.2059</c:v>
                </c:pt>
                <c:pt idx="2116">
                  <c:v>10.2151</c:v>
                </c:pt>
                <c:pt idx="2117">
                  <c:v>10.2303</c:v>
                </c:pt>
                <c:pt idx="2118">
                  <c:v>10.236499999999999</c:v>
                </c:pt>
                <c:pt idx="2119">
                  <c:v>10.248699999999999</c:v>
                </c:pt>
                <c:pt idx="2120">
                  <c:v>10.257999999999999</c:v>
                </c:pt>
                <c:pt idx="2121">
                  <c:v>10.270300000000001</c:v>
                </c:pt>
                <c:pt idx="2122">
                  <c:v>10.2765</c:v>
                </c:pt>
                <c:pt idx="2123">
                  <c:v>10.2889</c:v>
                </c:pt>
                <c:pt idx="2124">
                  <c:v>10.2982</c:v>
                </c:pt>
                <c:pt idx="2125">
                  <c:v>10.310600000000001</c:v>
                </c:pt>
                <c:pt idx="2126">
                  <c:v>10.316800000000001</c:v>
                </c:pt>
                <c:pt idx="2127">
                  <c:v>10.3324</c:v>
                </c:pt>
                <c:pt idx="2128">
                  <c:v>10.3386</c:v>
                </c:pt>
                <c:pt idx="2129">
                  <c:v>10.351100000000001</c:v>
                </c:pt>
                <c:pt idx="2130">
                  <c:v>10.3605</c:v>
                </c:pt>
                <c:pt idx="2131">
                  <c:v>10.372999999999999</c:v>
                </c:pt>
                <c:pt idx="2132">
                  <c:v>10.382400000000001</c:v>
                </c:pt>
                <c:pt idx="2133">
                  <c:v>10.3918</c:v>
                </c:pt>
                <c:pt idx="2134">
                  <c:v>10.404400000000001</c:v>
                </c:pt>
                <c:pt idx="2135">
                  <c:v>10.4138</c:v>
                </c:pt>
                <c:pt idx="2136">
                  <c:v>10.426399999999999</c:v>
                </c:pt>
                <c:pt idx="2137">
                  <c:v>10.432700000000001</c:v>
                </c:pt>
                <c:pt idx="2138">
                  <c:v>10.448399999999999</c:v>
                </c:pt>
                <c:pt idx="2139">
                  <c:v>10.4579</c:v>
                </c:pt>
                <c:pt idx="2140">
                  <c:v>10.470499999999999</c:v>
                </c:pt>
                <c:pt idx="2141">
                  <c:v>10.48</c:v>
                </c:pt>
                <c:pt idx="2142">
                  <c:v>10.492599999999999</c:v>
                </c:pt>
                <c:pt idx="2143">
                  <c:v>10.502000000000001</c:v>
                </c:pt>
                <c:pt idx="2144">
                  <c:v>10.514699999999999</c:v>
                </c:pt>
                <c:pt idx="2145">
                  <c:v>10.521000000000001</c:v>
                </c:pt>
                <c:pt idx="2146">
                  <c:v>10.5367</c:v>
                </c:pt>
                <c:pt idx="2147">
                  <c:v>10.543100000000001</c:v>
                </c:pt>
                <c:pt idx="2148">
                  <c:v>10.5557</c:v>
                </c:pt>
                <c:pt idx="2149">
                  <c:v>10.565099999999999</c:v>
                </c:pt>
                <c:pt idx="2150">
                  <c:v>10.5778</c:v>
                </c:pt>
                <c:pt idx="2151">
                  <c:v>10.584099999999999</c:v>
                </c:pt>
                <c:pt idx="2152">
                  <c:v>10.5999</c:v>
                </c:pt>
                <c:pt idx="2153">
                  <c:v>10.606199999999999</c:v>
                </c:pt>
                <c:pt idx="2154">
                  <c:v>10.6188</c:v>
                </c:pt>
                <c:pt idx="2155">
                  <c:v>10.6251</c:v>
                </c:pt>
                <c:pt idx="2156">
                  <c:v>10.6409</c:v>
                </c:pt>
                <c:pt idx="2157">
                  <c:v>10.6503</c:v>
                </c:pt>
                <c:pt idx="2158">
                  <c:v>10.6629</c:v>
                </c:pt>
                <c:pt idx="2159">
                  <c:v>10.6724</c:v>
                </c:pt>
                <c:pt idx="2160">
                  <c:v>10.685</c:v>
                </c:pt>
                <c:pt idx="2161">
                  <c:v>10.6913</c:v>
                </c:pt>
                <c:pt idx="2162">
                  <c:v>10.703900000000001</c:v>
                </c:pt>
                <c:pt idx="2163">
                  <c:v>10.7134</c:v>
                </c:pt>
                <c:pt idx="2164">
                  <c:v>10.726000000000001</c:v>
                </c:pt>
                <c:pt idx="2165">
                  <c:v>10.7354</c:v>
                </c:pt>
                <c:pt idx="2166">
                  <c:v>10.747999999999999</c:v>
                </c:pt>
                <c:pt idx="2167">
                  <c:v>10.7575</c:v>
                </c:pt>
                <c:pt idx="2168">
                  <c:v>10.770099999999999</c:v>
                </c:pt>
                <c:pt idx="2169">
                  <c:v>10.776400000000001</c:v>
                </c:pt>
                <c:pt idx="2170">
                  <c:v>10.7921</c:v>
                </c:pt>
                <c:pt idx="2171">
                  <c:v>10.801500000000001</c:v>
                </c:pt>
                <c:pt idx="2172">
                  <c:v>10.811</c:v>
                </c:pt>
                <c:pt idx="2173">
                  <c:v>10.820399999999999</c:v>
                </c:pt>
                <c:pt idx="2174">
                  <c:v>10.833</c:v>
                </c:pt>
                <c:pt idx="2175">
                  <c:v>10.842499999999999</c:v>
                </c:pt>
                <c:pt idx="2176">
                  <c:v>10.851900000000001</c:v>
                </c:pt>
                <c:pt idx="2177">
                  <c:v>10.8614</c:v>
                </c:pt>
                <c:pt idx="2178">
                  <c:v>10.8771</c:v>
                </c:pt>
                <c:pt idx="2179">
                  <c:v>10.8866</c:v>
                </c:pt>
                <c:pt idx="2180">
                  <c:v>10.896000000000001</c:v>
                </c:pt>
                <c:pt idx="2181">
                  <c:v>10.9086</c:v>
                </c:pt>
                <c:pt idx="2182">
                  <c:v>10.9213</c:v>
                </c:pt>
                <c:pt idx="2183">
                  <c:v>10.9276</c:v>
                </c:pt>
                <c:pt idx="2184">
                  <c:v>10.940200000000001</c:v>
                </c:pt>
                <c:pt idx="2185">
                  <c:v>10.9497</c:v>
                </c:pt>
                <c:pt idx="2186">
                  <c:v>10.959199999999999</c:v>
                </c:pt>
                <c:pt idx="2187">
                  <c:v>10.9687</c:v>
                </c:pt>
                <c:pt idx="2188">
                  <c:v>10.978199999999999</c:v>
                </c:pt>
                <c:pt idx="2189">
                  <c:v>10.9908</c:v>
                </c:pt>
                <c:pt idx="2190">
                  <c:v>11.000299999999999</c:v>
                </c:pt>
                <c:pt idx="2191">
                  <c:v>11.013</c:v>
                </c:pt>
                <c:pt idx="2192">
                  <c:v>11.022600000000001</c:v>
                </c:pt>
                <c:pt idx="2193">
                  <c:v>11.0321</c:v>
                </c:pt>
                <c:pt idx="2194">
                  <c:v>11.041700000000001</c:v>
                </c:pt>
                <c:pt idx="2195">
                  <c:v>11.057600000000001</c:v>
                </c:pt>
                <c:pt idx="2196">
                  <c:v>11.0672</c:v>
                </c:pt>
                <c:pt idx="2197">
                  <c:v>11.076700000000001</c:v>
                </c:pt>
                <c:pt idx="2198">
                  <c:v>11.0863</c:v>
                </c:pt>
                <c:pt idx="2199">
                  <c:v>11.102399999999999</c:v>
                </c:pt>
                <c:pt idx="2200">
                  <c:v>11.1088</c:v>
                </c:pt>
                <c:pt idx="2201">
                  <c:v>11.121600000000001</c:v>
                </c:pt>
                <c:pt idx="2202">
                  <c:v>11.1313</c:v>
                </c:pt>
                <c:pt idx="2203">
                  <c:v>11.1441</c:v>
                </c:pt>
                <c:pt idx="2204">
                  <c:v>11.1538</c:v>
                </c:pt>
                <c:pt idx="2205">
                  <c:v>11.163500000000001</c:v>
                </c:pt>
                <c:pt idx="2206">
                  <c:v>11.1732</c:v>
                </c:pt>
                <c:pt idx="2207">
                  <c:v>11.1861</c:v>
                </c:pt>
                <c:pt idx="2208">
                  <c:v>11.1959</c:v>
                </c:pt>
                <c:pt idx="2209">
                  <c:v>11.2089</c:v>
                </c:pt>
                <c:pt idx="2210">
                  <c:v>11.215400000000001</c:v>
                </c:pt>
                <c:pt idx="2211">
                  <c:v>11.2317</c:v>
                </c:pt>
                <c:pt idx="2212">
                  <c:v>11.238200000000001</c:v>
                </c:pt>
                <c:pt idx="2213">
                  <c:v>11.2545</c:v>
                </c:pt>
                <c:pt idx="2214">
                  <c:v>11.261100000000001</c:v>
                </c:pt>
                <c:pt idx="2215">
                  <c:v>11.2742</c:v>
                </c:pt>
                <c:pt idx="2216">
                  <c:v>11.2841</c:v>
                </c:pt>
                <c:pt idx="2217">
                  <c:v>11.2972</c:v>
                </c:pt>
                <c:pt idx="2218">
                  <c:v>11.3071</c:v>
                </c:pt>
                <c:pt idx="2219">
                  <c:v>11.3171</c:v>
                </c:pt>
                <c:pt idx="2220">
                  <c:v>11.323700000000001</c:v>
                </c:pt>
                <c:pt idx="2221">
                  <c:v>11.340299999999999</c:v>
                </c:pt>
                <c:pt idx="2222">
                  <c:v>11.3469</c:v>
                </c:pt>
                <c:pt idx="2223">
                  <c:v>11.3635</c:v>
                </c:pt>
                <c:pt idx="2224">
                  <c:v>11.3736</c:v>
                </c:pt>
                <c:pt idx="2225">
                  <c:v>11.383599999999999</c:v>
                </c:pt>
                <c:pt idx="2226">
                  <c:v>11.393599999999999</c:v>
                </c:pt>
                <c:pt idx="2227">
                  <c:v>11.407</c:v>
                </c:pt>
                <c:pt idx="2228">
                  <c:v>11.4171</c:v>
                </c:pt>
                <c:pt idx="2229">
                  <c:v>11.4339</c:v>
                </c:pt>
                <c:pt idx="2230">
                  <c:v>11.4407</c:v>
                </c:pt>
                <c:pt idx="2231">
                  <c:v>11.450799999999999</c:v>
                </c:pt>
                <c:pt idx="2232">
                  <c:v>11.4643</c:v>
                </c:pt>
                <c:pt idx="2233">
                  <c:v>11.474500000000001</c:v>
                </c:pt>
                <c:pt idx="2234">
                  <c:v>11.488</c:v>
                </c:pt>
                <c:pt idx="2235">
                  <c:v>11.498200000000001</c:v>
                </c:pt>
                <c:pt idx="2236">
                  <c:v>11.5084</c:v>
                </c:pt>
                <c:pt idx="2237">
                  <c:v>11.518599999999999</c:v>
                </c:pt>
                <c:pt idx="2238">
                  <c:v>11.532299999999999</c:v>
                </c:pt>
                <c:pt idx="2239">
                  <c:v>11.5459</c:v>
                </c:pt>
                <c:pt idx="2240">
                  <c:v>11.5596</c:v>
                </c:pt>
                <c:pt idx="2241">
                  <c:v>11.569900000000001</c:v>
                </c:pt>
                <c:pt idx="2242">
                  <c:v>11.5802</c:v>
                </c:pt>
                <c:pt idx="2243">
                  <c:v>11.590400000000001</c:v>
                </c:pt>
                <c:pt idx="2244">
                  <c:v>11.597300000000001</c:v>
                </c:pt>
                <c:pt idx="2245">
                  <c:v>11.6145</c:v>
                </c:pt>
                <c:pt idx="2246">
                  <c:v>11.6248</c:v>
                </c:pt>
                <c:pt idx="2247">
                  <c:v>11.6386</c:v>
                </c:pt>
                <c:pt idx="2248">
                  <c:v>11.6455</c:v>
                </c:pt>
                <c:pt idx="2249">
                  <c:v>11.6592</c:v>
                </c:pt>
                <c:pt idx="2250">
                  <c:v>11.669600000000001</c:v>
                </c:pt>
                <c:pt idx="2251">
                  <c:v>11.6868</c:v>
                </c:pt>
                <c:pt idx="2252">
                  <c:v>11.690300000000001</c:v>
                </c:pt>
                <c:pt idx="2253">
                  <c:v>11.707599999999999</c:v>
                </c:pt>
                <c:pt idx="2254">
                  <c:v>11.714499999999999</c:v>
                </c:pt>
                <c:pt idx="2255">
                  <c:v>11.728300000000001</c:v>
                </c:pt>
                <c:pt idx="2256">
                  <c:v>11.7387</c:v>
                </c:pt>
                <c:pt idx="2257">
                  <c:v>11.7525</c:v>
                </c:pt>
                <c:pt idx="2258">
                  <c:v>11.759399999999999</c:v>
                </c:pt>
                <c:pt idx="2259">
                  <c:v>11.773199999999999</c:v>
                </c:pt>
                <c:pt idx="2260">
                  <c:v>11.7836</c:v>
                </c:pt>
                <c:pt idx="2261">
                  <c:v>11.8009</c:v>
                </c:pt>
                <c:pt idx="2262">
                  <c:v>11.8078</c:v>
                </c:pt>
                <c:pt idx="2263">
                  <c:v>11.825100000000001</c:v>
                </c:pt>
                <c:pt idx="2264">
                  <c:v>11.832000000000001</c:v>
                </c:pt>
                <c:pt idx="2265">
                  <c:v>11.845800000000001</c:v>
                </c:pt>
                <c:pt idx="2266">
                  <c:v>11.8527</c:v>
                </c:pt>
                <c:pt idx="2267">
                  <c:v>11.869899999999999</c:v>
                </c:pt>
                <c:pt idx="2268">
                  <c:v>11.8803</c:v>
                </c:pt>
                <c:pt idx="2269">
                  <c:v>11.890599999999999</c:v>
                </c:pt>
                <c:pt idx="2270">
                  <c:v>11.9009</c:v>
                </c:pt>
                <c:pt idx="2271">
                  <c:v>11.9147</c:v>
                </c:pt>
                <c:pt idx="2272">
                  <c:v>11.925000000000001</c:v>
                </c:pt>
                <c:pt idx="2273">
                  <c:v>11.938700000000001</c:v>
                </c:pt>
                <c:pt idx="2274">
                  <c:v>11.945600000000001</c:v>
                </c:pt>
                <c:pt idx="2275">
                  <c:v>11.9627</c:v>
                </c:pt>
                <c:pt idx="2276">
                  <c:v>11.9696</c:v>
                </c:pt>
                <c:pt idx="2277">
                  <c:v>11.986700000000001</c:v>
                </c:pt>
                <c:pt idx="2278">
                  <c:v>11.993499999999999</c:v>
                </c:pt>
                <c:pt idx="2279">
                  <c:v>12.007099999999999</c:v>
                </c:pt>
                <c:pt idx="2280">
                  <c:v>12.017300000000001</c:v>
                </c:pt>
                <c:pt idx="2281">
                  <c:v>12.030900000000001</c:v>
                </c:pt>
                <c:pt idx="2282">
                  <c:v>12.037699999999999</c:v>
                </c:pt>
                <c:pt idx="2283">
                  <c:v>12.054600000000001</c:v>
                </c:pt>
                <c:pt idx="2284">
                  <c:v>12.0648</c:v>
                </c:pt>
                <c:pt idx="2285">
                  <c:v>12.0715</c:v>
                </c:pt>
                <c:pt idx="2286">
                  <c:v>12.0884</c:v>
                </c:pt>
                <c:pt idx="2287">
                  <c:v>12.0985</c:v>
                </c:pt>
                <c:pt idx="2288">
                  <c:v>12.108499999999999</c:v>
                </c:pt>
                <c:pt idx="2289">
                  <c:v>12.1219</c:v>
                </c:pt>
                <c:pt idx="2290">
                  <c:v>12.1286</c:v>
                </c:pt>
                <c:pt idx="2291">
                  <c:v>12.1419</c:v>
                </c:pt>
                <c:pt idx="2292">
                  <c:v>12.151899999999999</c:v>
                </c:pt>
                <c:pt idx="2293">
                  <c:v>12.1652</c:v>
                </c:pt>
                <c:pt idx="2294">
                  <c:v>12.1751</c:v>
                </c:pt>
                <c:pt idx="2295">
                  <c:v>12.1883</c:v>
                </c:pt>
                <c:pt idx="2296">
                  <c:v>12.1982</c:v>
                </c:pt>
                <c:pt idx="2297">
                  <c:v>12.208</c:v>
                </c:pt>
                <c:pt idx="2298">
                  <c:v>12.2211</c:v>
                </c:pt>
                <c:pt idx="2299">
                  <c:v>12.2342</c:v>
                </c:pt>
                <c:pt idx="2300">
                  <c:v>12.2407</c:v>
                </c:pt>
                <c:pt idx="2301">
                  <c:v>12.2537</c:v>
                </c:pt>
                <c:pt idx="2302">
                  <c:v>12.263400000000001</c:v>
                </c:pt>
                <c:pt idx="2303">
                  <c:v>12.276300000000001</c:v>
                </c:pt>
                <c:pt idx="2304">
                  <c:v>12.2827</c:v>
                </c:pt>
                <c:pt idx="2305">
                  <c:v>12.2987</c:v>
                </c:pt>
                <c:pt idx="2306">
                  <c:v>12.305099999999999</c:v>
                </c:pt>
                <c:pt idx="2307">
                  <c:v>12.3178</c:v>
                </c:pt>
                <c:pt idx="2308">
                  <c:v>12.330500000000001</c:v>
                </c:pt>
                <c:pt idx="2309">
                  <c:v>12.34</c:v>
                </c:pt>
                <c:pt idx="2310">
                  <c:v>12.349399999999999</c:v>
                </c:pt>
                <c:pt idx="2311">
                  <c:v>12.362</c:v>
                </c:pt>
                <c:pt idx="2312">
                  <c:v>12.3713</c:v>
                </c:pt>
                <c:pt idx="2313">
                  <c:v>12.383800000000001</c:v>
                </c:pt>
                <c:pt idx="2314">
                  <c:v>12.39</c:v>
                </c:pt>
                <c:pt idx="2315">
                  <c:v>12.4023</c:v>
                </c:pt>
                <c:pt idx="2316">
                  <c:v>12.4116</c:v>
                </c:pt>
                <c:pt idx="2317">
                  <c:v>12.4238</c:v>
                </c:pt>
                <c:pt idx="2318">
                  <c:v>12.4299</c:v>
                </c:pt>
                <c:pt idx="2319">
                  <c:v>12.4451</c:v>
                </c:pt>
                <c:pt idx="2320">
                  <c:v>12.4542</c:v>
                </c:pt>
                <c:pt idx="2321">
                  <c:v>12.463200000000001</c:v>
                </c:pt>
                <c:pt idx="2322">
                  <c:v>12.472200000000001</c:v>
                </c:pt>
                <c:pt idx="2323">
                  <c:v>12.4842</c:v>
                </c:pt>
                <c:pt idx="2324">
                  <c:v>12.4931</c:v>
                </c:pt>
                <c:pt idx="2325">
                  <c:v>12.502000000000001</c:v>
                </c:pt>
                <c:pt idx="2326">
                  <c:v>12.5137</c:v>
                </c:pt>
                <c:pt idx="2327">
                  <c:v>12.522500000000001</c:v>
                </c:pt>
                <c:pt idx="2328">
                  <c:v>12.5342</c:v>
                </c:pt>
                <c:pt idx="2329">
                  <c:v>12.54</c:v>
                </c:pt>
                <c:pt idx="2330">
                  <c:v>12.554399999999999</c:v>
                </c:pt>
                <c:pt idx="2331">
                  <c:v>12.5602</c:v>
                </c:pt>
                <c:pt idx="2332">
                  <c:v>12.574400000000001</c:v>
                </c:pt>
                <c:pt idx="2333">
                  <c:v>12.577299999999999</c:v>
                </c:pt>
                <c:pt idx="2334">
                  <c:v>12.5914</c:v>
                </c:pt>
                <c:pt idx="2335">
                  <c:v>12.597099999999999</c:v>
                </c:pt>
                <c:pt idx="2336">
                  <c:v>12.6111</c:v>
                </c:pt>
                <c:pt idx="2337">
                  <c:v>12.6166</c:v>
                </c:pt>
                <c:pt idx="2338">
                  <c:v>12.627700000000001</c:v>
                </c:pt>
                <c:pt idx="2339">
                  <c:v>12.635999999999999</c:v>
                </c:pt>
                <c:pt idx="2340">
                  <c:v>12.6469</c:v>
                </c:pt>
                <c:pt idx="2341">
                  <c:v>12.655099999999999</c:v>
                </c:pt>
                <c:pt idx="2342">
                  <c:v>12.6632</c:v>
                </c:pt>
                <c:pt idx="2343">
                  <c:v>12.6739</c:v>
                </c:pt>
                <c:pt idx="2344">
                  <c:v>12.682</c:v>
                </c:pt>
                <c:pt idx="2345">
                  <c:v>12.692600000000001</c:v>
                </c:pt>
                <c:pt idx="2346">
                  <c:v>12.7005</c:v>
                </c:pt>
                <c:pt idx="2347">
                  <c:v>12.708399999999999</c:v>
                </c:pt>
                <c:pt idx="2348">
                  <c:v>12.716200000000001</c:v>
                </c:pt>
                <c:pt idx="2349">
                  <c:v>12.729200000000001</c:v>
                </c:pt>
                <c:pt idx="2350">
                  <c:v>12.7318</c:v>
                </c:pt>
                <c:pt idx="2351">
                  <c:v>12.742100000000001</c:v>
                </c:pt>
                <c:pt idx="2352">
                  <c:v>12.749700000000001</c:v>
                </c:pt>
                <c:pt idx="2353">
                  <c:v>12.7599</c:v>
                </c:pt>
                <c:pt idx="2354">
                  <c:v>12.7674</c:v>
                </c:pt>
                <c:pt idx="2355">
                  <c:v>12.7775</c:v>
                </c:pt>
                <c:pt idx="2356">
                  <c:v>12.7849</c:v>
                </c:pt>
                <c:pt idx="2357">
                  <c:v>12.792400000000001</c:v>
                </c:pt>
                <c:pt idx="2358">
                  <c:v>12.802199999999999</c:v>
                </c:pt>
                <c:pt idx="2359">
                  <c:v>12.8095</c:v>
                </c:pt>
                <c:pt idx="2360">
                  <c:v>12.816800000000001</c:v>
                </c:pt>
                <c:pt idx="2361">
                  <c:v>12.8241</c:v>
                </c:pt>
                <c:pt idx="2362">
                  <c:v>12.8361</c:v>
                </c:pt>
                <c:pt idx="2363">
                  <c:v>12.8408</c:v>
                </c:pt>
                <c:pt idx="2364">
                  <c:v>12.850300000000001</c:v>
                </c:pt>
                <c:pt idx="2365">
                  <c:v>12.855</c:v>
                </c:pt>
                <c:pt idx="2366">
                  <c:v>12.8667</c:v>
                </c:pt>
                <c:pt idx="2367">
                  <c:v>12.8714</c:v>
                </c:pt>
                <c:pt idx="2368">
                  <c:v>12.882899999999999</c:v>
                </c:pt>
                <c:pt idx="2369">
                  <c:v>12.889799999999999</c:v>
                </c:pt>
                <c:pt idx="2370">
                  <c:v>12.896599999999999</c:v>
                </c:pt>
                <c:pt idx="2371">
                  <c:v>12.9057</c:v>
                </c:pt>
                <c:pt idx="2372">
                  <c:v>12.9079</c:v>
                </c:pt>
                <c:pt idx="2373">
                  <c:v>12.9191</c:v>
                </c:pt>
                <c:pt idx="2374">
                  <c:v>12.923500000000001</c:v>
                </c:pt>
                <c:pt idx="2375">
                  <c:v>12.932399999999999</c:v>
                </c:pt>
                <c:pt idx="2376">
                  <c:v>12.9411</c:v>
                </c:pt>
                <c:pt idx="2377">
                  <c:v>12.947699999999999</c:v>
                </c:pt>
                <c:pt idx="2378">
                  <c:v>12.9542</c:v>
                </c:pt>
                <c:pt idx="2379">
                  <c:v>12.9628</c:v>
                </c:pt>
                <c:pt idx="2380">
                  <c:v>12.969200000000001</c:v>
                </c:pt>
                <c:pt idx="2381">
                  <c:v>12.9755</c:v>
                </c:pt>
                <c:pt idx="2382">
                  <c:v>12.984</c:v>
                </c:pt>
                <c:pt idx="2383">
                  <c:v>12.988200000000001</c:v>
                </c:pt>
                <c:pt idx="2384">
                  <c:v>12.9985</c:v>
                </c:pt>
                <c:pt idx="2385">
                  <c:v>13.002700000000001</c:v>
                </c:pt>
                <c:pt idx="2386">
                  <c:v>13.010899999999999</c:v>
                </c:pt>
                <c:pt idx="2387">
                  <c:v>13.015000000000001</c:v>
                </c:pt>
                <c:pt idx="2388">
                  <c:v>13.027100000000001</c:v>
                </c:pt>
                <c:pt idx="2389">
                  <c:v>13.0311</c:v>
                </c:pt>
                <c:pt idx="2390">
                  <c:v>13.037100000000001</c:v>
                </c:pt>
                <c:pt idx="2391">
                  <c:v>13.043100000000001</c:v>
                </c:pt>
                <c:pt idx="2392">
                  <c:v>13.048999999999999</c:v>
                </c:pt>
                <c:pt idx="2393">
                  <c:v>13.056900000000001</c:v>
                </c:pt>
                <c:pt idx="2394">
                  <c:v>13.0627</c:v>
                </c:pt>
                <c:pt idx="2395">
                  <c:v>13.0724</c:v>
                </c:pt>
                <c:pt idx="2396">
                  <c:v>13.0762</c:v>
                </c:pt>
                <c:pt idx="2397">
                  <c:v>13.082000000000001</c:v>
                </c:pt>
                <c:pt idx="2398">
                  <c:v>13.089600000000001</c:v>
                </c:pt>
                <c:pt idx="2399">
                  <c:v>13.097099999999999</c:v>
                </c:pt>
                <c:pt idx="2400">
                  <c:v>13.1027</c:v>
                </c:pt>
                <c:pt idx="2401">
                  <c:v>13.1083</c:v>
                </c:pt>
                <c:pt idx="2402">
                  <c:v>13.1157</c:v>
                </c:pt>
                <c:pt idx="2403">
                  <c:v>13.119300000000001</c:v>
                </c:pt>
                <c:pt idx="2404">
                  <c:v>13.1266</c:v>
                </c:pt>
                <c:pt idx="2405">
                  <c:v>13.132099999999999</c:v>
                </c:pt>
                <c:pt idx="2406">
                  <c:v>13.1393</c:v>
                </c:pt>
                <c:pt idx="2407">
                  <c:v>13.144600000000001</c:v>
                </c:pt>
                <c:pt idx="2408">
                  <c:v>13.1517</c:v>
                </c:pt>
                <c:pt idx="2409">
                  <c:v>13.1553</c:v>
                </c:pt>
                <c:pt idx="2410">
                  <c:v>13.160600000000001</c:v>
                </c:pt>
                <c:pt idx="2411">
                  <c:v>13.1693</c:v>
                </c:pt>
                <c:pt idx="2412">
                  <c:v>13.1745</c:v>
                </c:pt>
                <c:pt idx="2413">
                  <c:v>13.179600000000001</c:v>
                </c:pt>
                <c:pt idx="2414">
                  <c:v>13.184699999999999</c:v>
                </c:pt>
                <c:pt idx="2415">
                  <c:v>13.1898</c:v>
                </c:pt>
                <c:pt idx="2416">
                  <c:v>13.2</c:v>
                </c:pt>
                <c:pt idx="2417">
                  <c:v>13.2033</c:v>
                </c:pt>
                <c:pt idx="2418">
                  <c:v>13.208299999999999</c:v>
                </c:pt>
                <c:pt idx="2419">
                  <c:v>13.2133</c:v>
                </c:pt>
                <c:pt idx="2420">
                  <c:v>13.221500000000001</c:v>
                </c:pt>
                <c:pt idx="2421">
                  <c:v>13.223100000000001</c:v>
                </c:pt>
                <c:pt idx="2422">
                  <c:v>13.231199999999999</c:v>
                </c:pt>
                <c:pt idx="2423">
                  <c:v>13.234400000000001</c:v>
                </c:pt>
                <c:pt idx="2424">
                  <c:v>13.2424</c:v>
                </c:pt>
                <c:pt idx="2425">
                  <c:v>13.248799999999999</c:v>
                </c:pt>
                <c:pt idx="2426">
                  <c:v>13.253500000000001</c:v>
                </c:pt>
                <c:pt idx="2427">
                  <c:v>13.2582</c:v>
                </c:pt>
                <c:pt idx="2428">
                  <c:v>13.2628</c:v>
                </c:pt>
                <c:pt idx="2429">
                  <c:v>13.269</c:v>
                </c:pt>
                <c:pt idx="2430">
                  <c:v>13.2736</c:v>
                </c:pt>
                <c:pt idx="2431">
                  <c:v>13.2782</c:v>
                </c:pt>
                <c:pt idx="2432">
                  <c:v>13.2827</c:v>
                </c:pt>
                <c:pt idx="2433">
                  <c:v>13.2888</c:v>
                </c:pt>
                <c:pt idx="2434">
                  <c:v>13.293200000000001</c:v>
                </c:pt>
                <c:pt idx="2435">
                  <c:v>13.297700000000001</c:v>
                </c:pt>
                <c:pt idx="2436">
                  <c:v>13.302099999999999</c:v>
                </c:pt>
                <c:pt idx="2437">
                  <c:v>13.308</c:v>
                </c:pt>
                <c:pt idx="2438">
                  <c:v>13.3124</c:v>
                </c:pt>
                <c:pt idx="2439">
                  <c:v>13.316700000000001</c:v>
                </c:pt>
                <c:pt idx="2440">
                  <c:v>13.321</c:v>
                </c:pt>
                <c:pt idx="2441">
                  <c:v>13.326700000000001</c:v>
                </c:pt>
                <c:pt idx="2442">
                  <c:v>13.329499999999999</c:v>
                </c:pt>
                <c:pt idx="2443">
                  <c:v>13.336600000000001</c:v>
                </c:pt>
                <c:pt idx="2444">
                  <c:v>13.339399999999999</c:v>
                </c:pt>
                <c:pt idx="2445">
                  <c:v>13.346299999999999</c:v>
                </c:pt>
                <c:pt idx="2446">
                  <c:v>13.3504</c:v>
                </c:pt>
                <c:pt idx="2447">
                  <c:v>13.3545</c:v>
                </c:pt>
                <c:pt idx="2448">
                  <c:v>13.358499999999999</c:v>
                </c:pt>
                <c:pt idx="2449">
                  <c:v>13.363899999999999</c:v>
                </c:pt>
                <c:pt idx="2450">
                  <c:v>13.367900000000001</c:v>
                </c:pt>
                <c:pt idx="2451">
                  <c:v>13.373100000000001</c:v>
                </c:pt>
                <c:pt idx="2452">
                  <c:v>13.3771</c:v>
                </c:pt>
                <c:pt idx="2453">
                  <c:v>13.381</c:v>
                </c:pt>
                <c:pt idx="2454">
                  <c:v>13.386100000000001</c:v>
                </c:pt>
                <c:pt idx="2455">
                  <c:v>13.389900000000001</c:v>
                </c:pt>
                <c:pt idx="2456">
                  <c:v>13.395</c:v>
                </c:pt>
                <c:pt idx="2457">
                  <c:v>13.3987</c:v>
                </c:pt>
                <c:pt idx="2458">
                  <c:v>13.403700000000001</c:v>
                </c:pt>
                <c:pt idx="2459">
                  <c:v>13.4061</c:v>
                </c:pt>
                <c:pt idx="2460">
                  <c:v>13.411</c:v>
                </c:pt>
                <c:pt idx="2461">
                  <c:v>13.413399999999999</c:v>
                </c:pt>
                <c:pt idx="2462">
                  <c:v>13.4194</c:v>
                </c:pt>
                <c:pt idx="2463">
                  <c:v>13.4217</c:v>
                </c:pt>
                <c:pt idx="2464">
                  <c:v>13.426399999999999</c:v>
                </c:pt>
                <c:pt idx="2465">
                  <c:v>13.4299</c:v>
                </c:pt>
                <c:pt idx="2466">
                  <c:v>13.4345</c:v>
                </c:pt>
                <c:pt idx="2467">
                  <c:v>13.4368</c:v>
                </c:pt>
                <c:pt idx="2468">
                  <c:v>13.442399999999999</c:v>
                </c:pt>
                <c:pt idx="2469">
                  <c:v>13.4457</c:v>
                </c:pt>
                <c:pt idx="2470">
                  <c:v>13.449</c:v>
                </c:pt>
                <c:pt idx="2471">
                  <c:v>13.452199999999999</c:v>
                </c:pt>
                <c:pt idx="2472">
                  <c:v>13.457599999999999</c:v>
                </c:pt>
                <c:pt idx="2473">
                  <c:v>13.4597</c:v>
                </c:pt>
                <c:pt idx="2474">
                  <c:v>13.463900000000001</c:v>
                </c:pt>
                <c:pt idx="2475">
                  <c:v>13.467000000000001</c:v>
                </c:pt>
                <c:pt idx="2476">
                  <c:v>13.468999999999999</c:v>
                </c:pt>
                <c:pt idx="2477">
                  <c:v>13.473100000000001</c:v>
                </c:pt>
                <c:pt idx="2478">
                  <c:v>13.4781</c:v>
                </c:pt>
                <c:pt idx="2479">
                  <c:v>13.481</c:v>
                </c:pt>
                <c:pt idx="2480">
                  <c:v>13.4839</c:v>
                </c:pt>
                <c:pt idx="2481">
                  <c:v>13.486800000000001</c:v>
                </c:pt>
                <c:pt idx="2482">
                  <c:v>13.490500000000001</c:v>
                </c:pt>
                <c:pt idx="2483">
                  <c:v>13.494199999999999</c:v>
                </c:pt>
                <c:pt idx="2484">
                  <c:v>13.4969</c:v>
                </c:pt>
                <c:pt idx="2485">
                  <c:v>13.499599999999999</c:v>
                </c:pt>
                <c:pt idx="2486">
                  <c:v>13.5023</c:v>
                </c:pt>
                <c:pt idx="2487">
                  <c:v>13.505800000000001</c:v>
                </c:pt>
                <c:pt idx="2488">
                  <c:v>13.5075</c:v>
                </c:pt>
                <c:pt idx="2489">
                  <c:v>13.510899999999999</c:v>
                </c:pt>
                <c:pt idx="2490">
                  <c:v>13.513400000000001</c:v>
                </c:pt>
                <c:pt idx="2491">
                  <c:v>13.5167</c:v>
                </c:pt>
                <c:pt idx="2492">
                  <c:v>13.5191</c:v>
                </c:pt>
                <c:pt idx="2493">
                  <c:v>13.5215</c:v>
                </c:pt>
                <c:pt idx="2494">
                  <c:v>13.5238</c:v>
                </c:pt>
                <c:pt idx="2495">
                  <c:v>13.5268</c:v>
                </c:pt>
                <c:pt idx="2496">
                  <c:v>13.5291</c:v>
                </c:pt>
                <c:pt idx="2497">
                  <c:v>13.532</c:v>
                </c:pt>
                <c:pt idx="2498">
                  <c:v>13.5349</c:v>
                </c:pt>
                <c:pt idx="2499">
                  <c:v>13.536300000000001</c:v>
                </c:pt>
                <c:pt idx="2500">
                  <c:v>13.539099999999999</c:v>
                </c:pt>
                <c:pt idx="2501">
                  <c:v>13.5411</c:v>
                </c:pt>
                <c:pt idx="2502">
                  <c:v>13.543699999999999</c:v>
                </c:pt>
                <c:pt idx="2503">
                  <c:v>13.545</c:v>
                </c:pt>
                <c:pt idx="2504">
                  <c:v>13.547599999999999</c:v>
                </c:pt>
                <c:pt idx="2505">
                  <c:v>13.5494</c:v>
                </c:pt>
                <c:pt idx="2506">
                  <c:v>13.5519</c:v>
                </c:pt>
                <c:pt idx="2507">
                  <c:v>13.553000000000001</c:v>
                </c:pt>
                <c:pt idx="2508">
                  <c:v>13.555899999999999</c:v>
                </c:pt>
                <c:pt idx="2509">
                  <c:v>13.557</c:v>
                </c:pt>
                <c:pt idx="2510">
                  <c:v>13.559200000000001</c:v>
                </c:pt>
                <c:pt idx="2511">
                  <c:v>13.5608</c:v>
                </c:pt>
                <c:pt idx="2512">
                  <c:v>13.5624</c:v>
                </c:pt>
                <c:pt idx="2513">
                  <c:v>13.5639</c:v>
                </c:pt>
                <c:pt idx="2514">
                  <c:v>13.565899999999999</c:v>
                </c:pt>
                <c:pt idx="2515">
                  <c:v>13.566800000000001</c:v>
                </c:pt>
                <c:pt idx="2516">
                  <c:v>13.5687</c:v>
                </c:pt>
                <c:pt idx="2517">
                  <c:v>13.570499999999999</c:v>
                </c:pt>
                <c:pt idx="2518">
                  <c:v>13.5718</c:v>
                </c:pt>
                <c:pt idx="2519">
                  <c:v>13.573399999999999</c:v>
                </c:pt>
                <c:pt idx="2520">
                  <c:v>13.5746</c:v>
                </c:pt>
                <c:pt idx="2521">
                  <c:v>13.5762</c:v>
                </c:pt>
                <c:pt idx="2522">
                  <c:v>13.5769</c:v>
                </c:pt>
                <c:pt idx="2523">
                  <c:v>13.5784</c:v>
                </c:pt>
                <c:pt idx="2524">
                  <c:v>13.579700000000001</c:v>
                </c:pt>
                <c:pt idx="2525">
                  <c:v>13.5807</c:v>
                </c:pt>
                <c:pt idx="2526">
                  <c:v>13.5817</c:v>
                </c:pt>
                <c:pt idx="2527">
                  <c:v>13.5829</c:v>
                </c:pt>
                <c:pt idx="2528">
                  <c:v>13.5837</c:v>
                </c:pt>
                <c:pt idx="2529">
                  <c:v>13.5848</c:v>
                </c:pt>
                <c:pt idx="2530">
                  <c:v>13.5853</c:v>
                </c:pt>
                <c:pt idx="2531">
                  <c:v>13.5863</c:v>
                </c:pt>
                <c:pt idx="2532">
                  <c:v>13.587</c:v>
                </c:pt>
                <c:pt idx="2533">
                  <c:v>13.5878</c:v>
                </c:pt>
                <c:pt idx="2534">
                  <c:v>13.587999999999999</c:v>
                </c:pt>
                <c:pt idx="2535">
                  <c:v>13.589</c:v>
                </c:pt>
                <c:pt idx="2536">
                  <c:v>13.5893</c:v>
                </c:pt>
                <c:pt idx="2537">
                  <c:v>13.5901</c:v>
                </c:pt>
                <c:pt idx="2538">
                  <c:v>13.5905</c:v>
                </c:pt>
                <c:pt idx="2539">
                  <c:v>13.5909</c:v>
                </c:pt>
                <c:pt idx="2540">
                  <c:v>13.5913</c:v>
                </c:pt>
                <c:pt idx="2541">
                  <c:v>13.591699999999999</c:v>
                </c:pt>
                <c:pt idx="2542">
                  <c:v>13.591900000000001</c:v>
                </c:pt>
                <c:pt idx="2543">
                  <c:v>13.5923</c:v>
                </c:pt>
                <c:pt idx="2544">
                  <c:v>13.5924</c:v>
                </c:pt>
                <c:pt idx="2545">
                  <c:v>13.592599999999999</c:v>
                </c:pt>
                <c:pt idx="2546">
                  <c:v>13.592700000000001</c:v>
                </c:pt>
                <c:pt idx="2547">
                  <c:v>13.5928</c:v>
                </c:pt>
                <c:pt idx="2548">
                  <c:v>13.5928</c:v>
                </c:pt>
                <c:pt idx="2549">
                  <c:v>13.592700000000001</c:v>
                </c:pt>
                <c:pt idx="2550">
                  <c:v>13.592700000000001</c:v>
                </c:pt>
                <c:pt idx="2551">
                  <c:v>13.592599999999999</c:v>
                </c:pt>
                <c:pt idx="2552">
                  <c:v>13.5924</c:v>
                </c:pt>
                <c:pt idx="2553">
                  <c:v>13.5922</c:v>
                </c:pt>
                <c:pt idx="2554">
                  <c:v>13.591900000000001</c:v>
                </c:pt>
                <c:pt idx="2555">
                  <c:v>13.5916</c:v>
                </c:pt>
                <c:pt idx="2556">
                  <c:v>13.591200000000001</c:v>
                </c:pt>
                <c:pt idx="2557">
                  <c:v>13.5908</c:v>
                </c:pt>
                <c:pt idx="2558">
                  <c:v>13.590299999999999</c:v>
                </c:pt>
                <c:pt idx="2559">
                  <c:v>13.5898</c:v>
                </c:pt>
                <c:pt idx="2560">
                  <c:v>13.5891</c:v>
                </c:pt>
                <c:pt idx="2561">
                  <c:v>13.588699999999999</c:v>
                </c:pt>
                <c:pt idx="2562">
                  <c:v>13.587999999999999</c:v>
                </c:pt>
                <c:pt idx="2563">
                  <c:v>13.5875</c:v>
                </c:pt>
                <c:pt idx="2564">
                  <c:v>13.586399999999999</c:v>
                </c:pt>
                <c:pt idx="2565">
                  <c:v>13.585900000000001</c:v>
                </c:pt>
                <c:pt idx="2566">
                  <c:v>13.5846</c:v>
                </c:pt>
                <c:pt idx="2567">
                  <c:v>13.584099999999999</c:v>
                </c:pt>
                <c:pt idx="2568">
                  <c:v>13.582700000000001</c:v>
                </c:pt>
                <c:pt idx="2569">
                  <c:v>13.5824</c:v>
                </c:pt>
                <c:pt idx="2570">
                  <c:v>13.5808</c:v>
                </c:pt>
                <c:pt idx="2571">
                  <c:v>13.5801</c:v>
                </c:pt>
                <c:pt idx="2572">
                  <c:v>13.5787</c:v>
                </c:pt>
                <c:pt idx="2573">
                  <c:v>13.577999999999999</c:v>
                </c:pt>
                <c:pt idx="2574">
                  <c:v>13.5762</c:v>
                </c:pt>
                <c:pt idx="2575">
                  <c:v>13.574999999999999</c:v>
                </c:pt>
                <c:pt idx="2576">
                  <c:v>13.573399999999999</c:v>
                </c:pt>
                <c:pt idx="2577">
                  <c:v>13.572100000000001</c:v>
                </c:pt>
                <c:pt idx="2578">
                  <c:v>13.571199999999999</c:v>
                </c:pt>
                <c:pt idx="2579">
                  <c:v>13.569000000000001</c:v>
                </c:pt>
                <c:pt idx="2580">
                  <c:v>13.568</c:v>
                </c:pt>
                <c:pt idx="2581">
                  <c:v>13.5661</c:v>
                </c:pt>
                <c:pt idx="2582">
                  <c:v>13.5646</c:v>
                </c:pt>
                <c:pt idx="2583">
                  <c:v>13.5626</c:v>
                </c:pt>
                <c:pt idx="2584">
                  <c:v>13.561</c:v>
                </c:pt>
                <c:pt idx="2585">
                  <c:v>13.5594</c:v>
                </c:pt>
                <c:pt idx="2586">
                  <c:v>13.557700000000001</c:v>
                </c:pt>
                <c:pt idx="2587">
                  <c:v>13.555400000000001</c:v>
                </c:pt>
                <c:pt idx="2588">
                  <c:v>13.553699999999999</c:v>
                </c:pt>
                <c:pt idx="2589">
                  <c:v>13.551299999999999</c:v>
                </c:pt>
                <c:pt idx="2590">
                  <c:v>13.5494</c:v>
                </c:pt>
                <c:pt idx="2591">
                  <c:v>13.547499999999999</c:v>
                </c:pt>
                <c:pt idx="2592">
                  <c:v>13.5449</c:v>
                </c:pt>
                <c:pt idx="2593">
                  <c:v>13.542899999999999</c:v>
                </c:pt>
                <c:pt idx="2594">
                  <c:v>13.540900000000001</c:v>
                </c:pt>
                <c:pt idx="2595">
                  <c:v>13.5388</c:v>
                </c:pt>
                <c:pt idx="2596">
                  <c:v>13.536</c:v>
                </c:pt>
                <c:pt idx="2597">
                  <c:v>13.533899999999999</c:v>
                </c:pt>
                <c:pt idx="2598">
                  <c:v>13.530900000000001</c:v>
                </c:pt>
                <c:pt idx="2599">
                  <c:v>13.528600000000001</c:v>
                </c:pt>
                <c:pt idx="2600">
                  <c:v>13.525600000000001</c:v>
                </c:pt>
                <c:pt idx="2601">
                  <c:v>13.523999999999999</c:v>
                </c:pt>
                <c:pt idx="2602">
                  <c:v>13.520799999999999</c:v>
                </c:pt>
                <c:pt idx="2603">
                  <c:v>13.5184</c:v>
                </c:pt>
                <c:pt idx="2604">
                  <c:v>13.5151</c:v>
                </c:pt>
                <c:pt idx="2605">
                  <c:v>13.512600000000001</c:v>
                </c:pt>
                <c:pt idx="2606">
                  <c:v>13.5092</c:v>
                </c:pt>
                <c:pt idx="2607">
                  <c:v>13.506600000000001</c:v>
                </c:pt>
                <c:pt idx="2608">
                  <c:v>13.5039</c:v>
                </c:pt>
                <c:pt idx="2609">
                  <c:v>13.500299999999999</c:v>
                </c:pt>
                <c:pt idx="2610">
                  <c:v>13.4976</c:v>
                </c:pt>
                <c:pt idx="2611">
                  <c:v>13.4948</c:v>
                </c:pt>
                <c:pt idx="2612">
                  <c:v>13.491099999999999</c:v>
                </c:pt>
                <c:pt idx="2613">
                  <c:v>13.487299999999999</c:v>
                </c:pt>
                <c:pt idx="2614">
                  <c:v>13.485300000000001</c:v>
                </c:pt>
                <c:pt idx="2615">
                  <c:v>13.4824</c:v>
                </c:pt>
                <c:pt idx="2616">
                  <c:v>13.4794</c:v>
                </c:pt>
                <c:pt idx="2617">
                  <c:v>13.4754</c:v>
                </c:pt>
                <c:pt idx="2618">
                  <c:v>13.4724</c:v>
                </c:pt>
                <c:pt idx="2619">
                  <c:v>13.468299999999999</c:v>
                </c:pt>
                <c:pt idx="2620">
                  <c:v>13.466200000000001</c:v>
                </c:pt>
                <c:pt idx="2621">
                  <c:v>13.460900000000001</c:v>
                </c:pt>
                <c:pt idx="2622">
                  <c:v>13.457700000000001</c:v>
                </c:pt>
                <c:pt idx="2623">
                  <c:v>13.454499999999999</c:v>
                </c:pt>
                <c:pt idx="2624">
                  <c:v>13.4512</c:v>
                </c:pt>
                <c:pt idx="2625">
                  <c:v>13.447900000000001</c:v>
                </c:pt>
                <c:pt idx="2626">
                  <c:v>13.4434</c:v>
                </c:pt>
                <c:pt idx="2627">
                  <c:v>13.440099999999999</c:v>
                </c:pt>
                <c:pt idx="2628">
                  <c:v>13.435499999999999</c:v>
                </c:pt>
                <c:pt idx="2629">
                  <c:v>13.432</c:v>
                </c:pt>
                <c:pt idx="2630">
                  <c:v>13.4274</c:v>
                </c:pt>
                <c:pt idx="2631">
                  <c:v>13.4251</c:v>
                </c:pt>
                <c:pt idx="2632">
                  <c:v>13.420299999999999</c:v>
                </c:pt>
                <c:pt idx="2633">
                  <c:v>13.416700000000001</c:v>
                </c:pt>
                <c:pt idx="2634">
                  <c:v>13.411899999999999</c:v>
                </c:pt>
                <c:pt idx="2635">
                  <c:v>13.408300000000001</c:v>
                </c:pt>
                <c:pt idx="2636">
                  <c:v>13.4034</c:v>
                </c:pt>
                <c:pt idx="2637">
                  <c:v>13.399699999999999</c:v>
                </c:pt>
                <c:pt idx="2638">
                  <c:v>13.395899999999999</c:v>
                </c:pt>
                <c:pt idx="2639">
                  <c:v>13.3909</c:v>
                </c:pt>
                <c:pt idx="2640">
                  <c:v>13.3858</c:v>
                </c:pt>
                <c:pt idx="2641">
                  <c:v>13.384600000000001</c:v>
                </c:pt>
                <c:pt idx="2642">
                  <c:v>13.3781</c:v>
                </c:pt>
                <c:pt idx="2643">
                  <c:v>13.3756</c:v>
                </c:pt>
                <c:pt idx="2644">
                  <c:v>13.3704</c:v>
                </c:pt>
                <c:pt idx="2645">
                  <c:v>13.366400000000001</c:v>
                </c:pt>
                <c:pt idx="2646">
                  <c:v>13.3612</c:v>
                </c:pt>
                <c:pt idx="2647">
                  <c:v>13.357200000000001</c:v>
                </c:pt>
                <c:pt idx="2648">
                  <c:v>13.353199999999999</c:v>
                </c:pt>
                <c:pt idx="2649">
                  <c:v>13.3492</c:v>
                </c:pt>
                <c:pt idx="2650">
                  <c:v>13.3438</c:v>
                </c:pt>
                <c:pt idx="2651">
                  <c:v>13.3383</c:v>
                </c:pt>
                <c:pt idx="2652">
                  <c:v>13.334199999999999</c:v>
                </c:pt>
                <c:pt idx="2653">
                  <c:v>13.3301</c:v>
                </c:pt>
                <c:pt idx="2654">
                  <c:v>13.326000000000001</c:v>
                </c:pt>
                <c:pt idx="2655">
                  <c:v>13.320499999999999</c:v>
                </c:pt>
                <c:pt idx="2656">
                  <c:v>13.3163</c:v>
                </c:pt>
                <c:pt idx="2657">
                  <c:v>13.310700000000001</c:v>
                </c:pt>
                <c:pt idx="2658">
                  <c:v>13.3065</c:v>
                </c:pt>
                <c:pt idx="2659">
                  <c:v>13.300800000000001</c:v>
                </c:pt>
                <c:pt idx="2660">
                  <c:v>13.2966</c:v>
                </c:pt>
                <c:pt idx="2661">
                  <c:v>13.292299999999999</c:v>
                </c:pt>
                <c:pt idx="2662">
                  <c:v>13.288</c:v>
                </c:pt>
                <c:pt idx="2663">
                  <c:v>13.282299999999999</c:v>
                </c:pt>
                <c:pt idx="2664">
                  <c:v>13.278</c:v>
                </c:pt>
                <c:pt idx="2665">
                  <c:v>13.2722</c:v>
                </c:pt>
                <c:pt idx="2666">
                  <c:v>13.267899999999999</c:v>
                </c:pt>
                <c:pt idx="2667">
                  <c:v>13.263500000000001</c:v>
                </c:pt>
                <c:pt idx="2668">
                  <c:v>13.2591</c:v>
                </c:pt>
                <c:pt idx="2669">
                  <c:v>13.253299999999999</c:v>
                </c:pt>
                <c:pt idx="2670">
                  <c:v>13.248900000000001</c:v>
                </c:pt>
                <c:pt idx="2671">
                  <c:v>13.243</c:v>
                </c:pt>
                <c:pt idx="2672">
                  <c:v>13.2386</c:v>
                </c:pt>
                <c:pt idx="2673">
                  <c:v>13.2342</c:v>
                </c:pt>
                <c:pt idx="2674">
                  <c:v>13.228300000000001</c:v>
                </c:pt>
                <c:pt idx="2675">
                  <c:v>13.2224</c:v>
                </c:pt>
                <c:pt idx="2676">
                  <c:v>13.2179</c:v>
                </c:pt>
                <c:pt idx="2677">
                  <c:v>13.2135</c:v>
                </c:pt>
                <c:pt idx="2678">
                  <c:v>13.209</c:v>
                </c:pt>
                <c:pt idx="2679">
                  <c:v>13.202999999999999</c:v>
                </c:pt>
                <c:pt idx="2680">
                  <c:v>13.200100000000001</c:v>
                </c:pt>
                <c:pt idx="2681">
                  <c:v>13.194100000000001</c:v>
                </c:pt>
                <c:pt idx="2682">
                  <c:v>13.1881</c:v>
                </c:pt>
                <c:pt idx="2683">
                  <c:v>13.1851</c:v>
                </c:pt>
                <c:pt idx="2684">
                  <c:v>13.1791</c:v>
                </c:pt>
                <c:pt idx="2685">
                  <c:v>13.1731</c:v>
                </c:pt>
                <c:pt idx="2686">
                  <c:v>13.1686</c:v>
                </c:pt>
                <c:pt idx="2687">
                  <c:v>13.164099999999999</c:v>
                </c:pt>
                <c:pt idx="2688">
                  <c:v>13.158099999999999</c:v>
                </c:pt>
                <c:pt idx="2689">
                  <c:v>13.153600000000001</c:v>
                </c:pt>
                <c:pt idx="2690">
                  <c:v>13.149100000000001</c:v>
                </c:pt>
                <c:pt idx="2691">
                  <c:v>13.1431</c:v>
                </c:pt>
                <c:pt idx="2692">
                  <c:v>13.1386</c:v>
                </c:pt>
                <c:pt idx="2693">
                  <c:v>13.1341</c:v>
                </c:pt>
                <c:pt idx="2694">
                  <c:v>13.1266</c:v>
                </c:pt>
                <c:pt idx="2695">
                  <c:v>13.1236</c:v>
                </c:pt>
                <c:pt idx="2696">
                  <c:v>13.1191</c:v>
                </c:pt>
                <c:pt idx="2697">
                  <c:v>13.113099999999999</c:v>
                </c:pt>
                <c:pt idx="2698">
                  <c:v>13.107100000000001</c:v>
                </c:pt>
                <c:pt idx="2699">
                  <c:v>13.105600000000001</c:v>
                </c:pt>
                <c:pt idx="2700">
                  <c:v>13.098100000000001</c:v>
                </c:pt>
                <c:pt idx="2701">
                  <c:v>13.0936</c:v>
                </c:pt>
                <c:pt idx="2702">
                  <c:v>13.0876</c:v>
                </c:pt>
                <c:pt idx="2703">
                  <c:v>13.0831</c:v>
                </c:pt>
                <c:pt idx="2704">
                  <c:v>13.0786</c:v>
                </c:pt>
                <c:pt idx="2705">
                  <c:v>13.0756</c:v>
                </c:pt>
                <c:pt idx="2706">
                  <c:v>13.068099999999999</c:v>
                </c:pt>
                <c:pt idx="2707">
                  <c:v>13.065200000000001</c:v>
                </c:pt>
                <c:pt idx="2708">
                  <c:v>13.059200000000001</c:v>
                </c:pt>
                <c:pt idx="2709">
                  <c:v>13.0547</c:v>
                </c:pt>
                <c:pt idx="2710">
                  <c:v>13.0487</c:v>
                </c:pt>
                <c:pt idx="2711">
                  <c:v>13.0443</c:v>
                </c:pt>
                <c:pt idx="2712">
                  <c:v>13.0383</c:v>
                </c:pt>
                <c:pt idx="2713">
                  <c:v>13.033799999999999</c:v>
                </c:pt>
                <c:pt idx="2714">
                  <c:v>13.027900000000001</c:v>
                </c:pt>
                <c:pt idx="2715">
                  <c:v>13.023400000000001</c:v>
                </c:pt>
                <c:pt idx="2716">
                  <c:v>13.019</c:v>
                </c:pt>
                <c:pt idx="2717">
                  <c:v>13.0145</c:v>
                </c:pt>
                <c:pt idx="2718">
                  <c:v>13.007099999999999</c:v>
                </c:pt>
                <c:pt idx="2719">
                  <c:v>13.004099999999999</c:v>
                </c:pt>
                <c:pt idx="2720">
                  <c:v>12.999700000000001</c:v>
                </c:pt>
                <c:pt idx="2721">
                  <c:v>12.9938</c:v>
                </c:pt>
                <c:pt idx="2722">
                  <c:v>12.9893</c:v>
                </c:pt>
                <c:pt idx="2723">
                  <c:v>12.9849</c:v>
                </c:pt>
                <c:pt idx="2724">
                  <c:v>12.978999999999999</c:v>
                </c:pt>
                <c:pt idx="2725">
                  <c:v>12.976100000000001</c:v>
                </c:pt>
                <c:pt idx="2726">
                  <c:v>12.9687</c:v>
                </c:pt>
                <c:pt idx="2727">
                  <c:v>12.9657</c:v>
                </c:pt>
                <c:pt idx="2728">
                  <c:v>12.959899999999999</c:v>
                </c:pt>
                <c:pt idx="2729">
                  <c:v>12.955500000000001</c:v>
                </c:pt>
                <c:pt idx="2730">
                  <c:v>12.9481</c:v>
                </c:pt>
                <c:pt idx="2731">
                  <c:v>12.9452</c:v>
                </c:pt>
                <c:pt idx="2732">
                  <c:v>12.939299999999999</c:v>
                </c:pt>
                <c:pt idx="2733">
                  <c:v>12.934900000000001</c:v>
                </c:pt>
                <c:pt idx="2734">
                  <c:v>12.9305</c:v>
                </c:pt>
                <c:pt idx="2735">
                  <c:v>12.9261</c:v>
                </c:pt>
                <c:pt idx="2736">
                  <c:v>12.920299999999999</c:v>
                </c:pt>
                <c:pt idx="2737">
                  <c:v>12.915900000000001</c:v>
                </c:pt>
                <c:pt idx="2738">
                  <c:v>12.9101</c:v>
                </c:pt>
                <c:pt idx="2739">
                  <c:v>12.9057</c:v>
                </c:pt>
                <c:pt idx="2740">
                  <c:v>12.901300000000001</c:v>
                </c:pt>
                <c:pt idx="2741">
                  <c:v>12.8955</c:v>
                </c:pt>
                <c:pt idx="2742">
                  <c:v>12.8926</c:v>
                </c:pt>
                <c:pt idx="2743">
                  <c:v>12.886799999999999</c:v>
                </c:pt>
                <c:pt idx="2744">
                  <c:v>12.882400000000001</c:v>
                </c:pt>
                <c:pt idx="2745">
                  <c:v>12.878</c:v>
                </c:pt>
                <c:pt idx="2746">
                  <c:v>12.872199999999999</c:v>
                </c:pt>
                <c:pt idx="2747">
                  <c:v>12.867900000000001</c:v>
                </c:pt>
                <c:pt idx="2748">
                  <c:v>12.8635</c:v>
                </c:pt>
                <c:pt idx="2749">
                  <c:v>12.857699999999999</c:v>
                </c:pt>
                <c:pt idx="2750">
                  <c:v>12.853400000000001</c:v>
                </c:pt>
                <c:pt idx="2751">
                  <c:v>12.8476</c:v>
                </c:pt>
                <c:pt idx="2752">
                  <c:v>12.8447</c:v>
                </c:pt>
                <c:pt idx="2753">
                  <c:v>12.838900000000001</c:v>
                </c:pt>
                <c:pt idx="2754">
                  <c:v>12.8346</c:v>
                </c:pt>
                <c:pt idx="2755">
                  <c:v>12.828799999999999</c:v>
                </c:pt>
                <c:pt idx="2756">
                  <c:v>12.8245</c:v>
                </c:pt>
                <c:pt idx="2757">
                  <c:v>12.8202</c:v>
                </c:pt>
                <c:pt idx="2758">
                  <c:v>12.815899999999999</c:v>
                </c:pt>
                <c:pt idx="2759">
                  <c:v>12.8101</c:v>
                </c:pt>
                <c:pt idx="2760">
                  <c:v>12.8058</c:v>
                </c:pt>
                <c:pt idx="2761">
                  <c:v>12.8</c:v>
                </c:pt>
                <c:pt idx="2762">
                  <c:v>12.7971</c:v>
                </c:pt>
                <c:pt idx="2763">
                  <c:v>12.789899999999999</c:v>
                </c:pt>
                <c:pt idx="2764">
                  <c:v>12.787100000000001</c:v>
                </c:pt>
                <c:pt idx="2765">
                  <c:v>12.7813</c:v>
                </c:pt>
                <c:pt idx="2766">
                  <c:v>12.776999999999999</c:v>
                </c:pt>
                <c:pt idx="2767">
                  <c:v>12.7712</c:v>
                </c:pt>
                <c:pt idx="2768">
                  <c:v>12.7683</c:v>
                </c:pt>
                <c:pt idx="2769">
                  <c:v>12.761100000000001</c:v>
                </c:pt>
                <c:pt idx="2770">
                  <c:v>12.7568</c:v>
                </c:pt>
                <c:pt idx="2771">
                  <c:v>12.7525</c:v>
                </c:pt>
                <c:pt idx="2772">
                  <c:v>12.746700000000001</c:v>
                </c:pt>
                <c:pt idx="2773">
                  <c:v>12.7424</c:v>
                </c:pt>
                <c:pt idx="2774">
                  <c:v>12.7395</c:v>
                </c:pt>
                <c:pt idx="2775">
                  <c:v>12.7323</c:v>
                </c:pt>
                <c:pt idx="2776">
                  <c:v>12.7294</c:v>
                </c:pt>
                <c:pt idx="2777">
                  <c:v>12.725099999999999</c:v>
                </c:pt>
                <c:pt idx="2778">
                  <c:v>12.7193</c:v>
                </c:pt>
                <c:pt idx="2779">
                  <c:v>12.715</c:v>
                </c:pt>
                <c:pt idx="2780">
                  <c:v>12.709199999999999</c:v>
                </c:pt>
                <c:pt idx="2781">
                  <c:v>12.702</c:v>
                </c:pt>
                <c:pt idx="2782">
                  <c:v>12.7005</c:v>
                </c:pt>
                <c:pt idx="2783">
                  <c:v>12.694699999999999</c:v>
                </c:pt>
                <c:pt idx="2784">
                  <c:v>12.6889</c:v>
                </c:pt>
                <c:pt idx="2785">
                  <c:v>12.6846</c:v>
                </c:pt>
                <c:pt idx="2786">
                  <c:v>12.680199999999999</c:v>
                </c:pt>
                <c:pt idx="2787">
                  <c:v>12.6744</c:v>
                </c:pt>
                <c:pt idx="2788">
                  <c:v>12.6715</c:v>
                </c:pt>
                <c:pt idx="2789">
                  <c:v>12.665699999999999</c:v>
                </c:pt>
                <c:pt idx="2790">
                  <c:v>12.661300000000001</c:v>
                </c:pt>
                <c:pt idx="2791">
                  <c:v>12.6555</c:v>
                </c:pt>
                <c:pt idx="2792">
                  <c:v>12.6525</c:v>
                </c:pt>
                <c:pt idx="2793">
                  <c:v>12.645200000000001</c:v>
                </c:pt>
                <c:pt idx="2794">
                  <c:v>12.642300000000001</c:v>
                </c:pt>
                <c:pt idx="2795">
                  <c:v>12.6364</c:v>
                </c:pt>
                <c:pt idx="2796">
                  <c:v>12.632</c:v>
                </c:pt>
                <c:pt idx="2797">
                  <c:v>12.626099999999999</c:v>
                </c:pt>
                <c:pt idx="2798">
                  <c:v>12.621700000000001</c:v>
                </c:pt>
                <c:pt idx="2799">
                  <c:v>12.6173</c:v>
                </c:pt>
                <c:pt idx="2800">
                  <c:v>12.6129</c:v>
                </c:pt>
                <c:pt idx="2801">
                  <c:v>12.606999999999999</c:v>
                </c:pt>
                <c:pt idx="2802">
                  <c:v>12.602499999999999</c:v>
                </c:pt>
                <c:pt idx="2803">
                  <c:v>12.598100000000001</c:v>
                </c:pt>
                <c:pt idx="2804">
                  <c:v>12.5936</c:v>
                </c:pt>
                <c:pt idx="2805">
                  <c:v>12.5862</c:v>
                </c:pt>
                <c:pt idx="2806">
                  <c:v>12.5817</c:v>
                </c:pt>
                <c:pt idx="2807">
                  <c:v>12.577199999999999</c:v>
                </c:pt>
                <c:pt idx="2808">
                  <c:v>12.571199999999999</c:v>
                </c:pt>
                <c:pt idx="2809">
                  <c:v>12.565200000000001</c:v>
                </c:pt>
                <c:pt idx="2810">
                  <c:v>12.563700000000001</c:v>
                </c:pt>
                <c:pt idx="2811">
                  <c:v>12.556100000000001</c:v>
                </c:pt>
                <c:pt idx="2812">
                  <c:v>12.553100000000001</c:v>
                </c:pt>
                <c:pt idx="2813">
                  <c:v>12.547000000000001</c:v>
                </c:pt>
                <c:pt idx="2814">
                  <c:v>12.542400000000001</c:v>
                </c:pt>
                <c:pt idx="2815">
                  <c:v>12.536300000000001</c:v>
                </c:pt>
                <c:pt idx="2816">
                  <c:v>12.5318</c:v>
                </c:pt>
                <c:pt idx="2817">
                  <c:v>12.525600000000001</c:v>
                </c:pt>
                <c:pt idx="2818">
                  <c:v>12.521000000000001</c:v>
                </c:pt>
                <c:pt idx="2819">
                  <c:v>12.516400000000001</c:v>
                </c:pt>
                <c:pt idx="2820">
                  <c:v>12.511699999999999</c:v>
                </c:pt>
                <c:pt idx="2821">
                  <c:v>12.5055</c:v>
                </c:pt>
                <c:pt idx="2822">
                  <c:v>12.5024</c:v>
                </c:pt>
                <c:pt idx="2823">
                  <c:v>12.4962</c:v>
                </c:pt>
                <c:pt idx="2824">
                  <c:v>12.4915</c:v>
                </c:pt>
                <c:pt idx="2825">
                  <c:v>12.485200000000001</c:v>
                </c:pt>
                <c:pt idx="2826">
                  <c:v>12.478899999999999</c:v>
                </c:pt>
                <c:pt idx="2827">
                  <c:v>12.4742</c:v>
                </c:pt>
                <c:pt idx="2828">
                  <c:v>12.4694</c:v>
                </c:pt>
                <c:pt idx="2829">
                  <c:v>12.461499999999999</c:v>
                </c:pt>
                <c:pt idx="2830">
                  <c:v>12.458299999999999</c:v>
                </c:pt>
                <c:pt idx="2831">
                  <c:v>12.4519</c:v>
                </c:pt>
                <c:pt idx="2832">
                  <c:v>12.447100000000001</c:v>
                </c:pt>
                <c:pt idx="2833">
                  <c:v>12.442299999999999</c:v>
                </c:pt>
                <c:pt idx="2834">
                  <c:v>12.4359</c:v>
                </c:pt>
                <c:pt idx="2835">
                  <c:v>12.429399999999999</c:v>
                </c:pt>
                <c:pt idx="2836">
                  <c:v>12.4278</c:v>
                </c:pt>
                <c:pt idx="2837">
                  <c:v>12.4213</c:v>
                </c:pt>
                <c:pt idx="2838">
                  <c:v>12.416399999999999</c:v>
                </c:pt>
                <c:pt idx="2839">
                  <c:v>12.4099</c:v>
                </c:pt>
                <c:pt idx="2840">
                  <c:v>12.4034</c:v>
                </c:pt>
                <c:pt idx="2841">
                  <c:v>12.398400000000001</c:v>
                </c:pt>
                <c:pt idx="2842">
                  <c:v>12.3919</c:v>
                </c:pt>
                <c:pt idx="2843">
                  <c:v>12.386900000000001</c:v>
                </c:pt>
                <c:pt idx="2844">
                  <c:v>12.3803</c:v>
                </c:pt>
                <c:pt idx="2845">
                  <c:v>12.3787</c:v>
                </c:pt>
                <c:pt idx="2846">
                  <c:v>12.3704</c:v>
                </c:pt>
                <c:pt idx="2847">
                  <c:v>12.365399999999999</c:v>
                </c:pt>
                <c:pt idx="2848">
                  <c:v>12.3604</c:v>
                </c:pt>
                <c:pt idx="2849">
                  <c:v>12.355399999999999</c:v>
                </c:pt>
                <c:pt idx="2850">
                  <c:v>12.348699999999999</c:v>
                </c:pt>
                <c:pt idx="2851">
                  <c:v>12.3437</c:v>
                </c:pt>
                <c:pt idx="2852">
                  <c:v>12.3369</c:v>
                </c:pt>
                <c:pt idx="2853">
                  <c:v>12.331899999999999</c:v>
                </c:pt>
                <c:pt idx="2854">
                  <c:v>12.325200000000001</c:v>
                </c:pt>
                <c:pt idx="2855">
                  <c:v>12.3201</c:v>
                </c:pt>
                <c:pt idx="2856">
                  <c:v>12.315</c:v>
                </c:pt>
                <c:pt idx="2857">
                  <c:v>12.309900000000001</c:v>
                </c:pt>
                <c:pt idx="2858">
                  <c:v>12.301500000000001</c:v>
                </c:pt>
                <c:pt idx="2859">
                  <c:v>12.2981</c:v>
                </c:pt>
                <c:pt idx="2860">
                  <c:v>12.292999999999999</c:v>
                </c:pt>
                <c:pt idx="2861">
                  <c:v>12.2879</c:v>
                </c:pt>
                <c:pt idx="2862">
                  <c:v>12.281000000000001</c:v>
                </c:pt>
                <c:pt idx="2863">
                  <c:v>12.2759</c:v>
                </c:pt>
                <c:pt idx="2864">
                  <c:v>12.2691</c:v>
                </c:pt>
                <c:pt idx="2865">
                  <c:v>12.263999999999999</c:v>
                </c:pt>
                <c:pt idx="2866">
                  <c:v>12.257099999999999</c:v>
                </c:pt>
                <c:pt idx="2867">
                  <c:v>12.2537</c:v>
                </c:pt>
                <c:pt idx="2868">
                  <c:v>12.245100000000001</c:v>
                </c:pt>
                <c:pt idx="2869">
                  <c:v>12.24</c:v>
                </c:pt>
                <c:pt idx="2870">
                  <c:v>12.2348</c:v>
                </c:pt>
                <c:pt idx="2871">
                  <c:v>12.231400000000001</c:v>
                </c:pt>
                <c:pt idx="2872">
                  <c:v>12.2211</c:v>
                </c:pt>
                <c:pt idx="2873">
                  <c:v>12.2193</c:v>
                </c:pt>
                <c:pt idx="2874">
                  <c:v>12.210699999999999</c:v>
                </c:pt>
                <c:pt idx="2875">
                  <c:v>12.2073</c:v>
                </c:pt>
                <c:pt idx="2876">
                  <c:v>12.2004</c:v>
                </c:pt>
                <c:pt idx="2877">
                  <c:v>12.1952</c:v>
                </c:pt>
                <c:pt idx="2878">
                  <c:v>12.1883</c:v>
                </c:pt>
                <c:pt idx="2879">
                  <c:v>12.184900000000001</c:v>
                </c:pt>
                <c:pt idx="2880">
                  <c:v>12.1762</c:v>
                </c:pt>
                <c:pt idx="2881">
                  <c:v>12.170999999999999</c:v>
                </c:pt>
                <c:pt idx="2882">
                  <c:v>12.165900000000001</c:v>
                </c:pt>
                <c:pt idx="2883">
                  <c:v>12.1607</c:v>
                </c:pt>
                <c:pt idx="2884">
                  <c:v>12.1555</c:v>
                </c:pt>
                <c:pt idx="2885">
                  <c:v>12.1486</c:v>
                </c:pt>
                <c:pt idx="2886">
                  <c:v>12.1417</c:v>
                </c:pt>
                <c:pt idx="2887">
                  <c:v>12.138199999999999</c:v>
                </c:pt>
                <c:pt idx="2888">
                  <c:v>12.1313</c:v>
                </c:pt>
                <c:pt idx="2889">
                  <c:v>12.1244</c:v>
                </c:pt>
                <c:pt idx="2890">
                  <c:v>12.119199999999999</c:v>
                </c:pt>
                <c:pt idx="2891">
                  <c:v>12.112299999999999</c:v>
                </c:pt>
                <c:pt idx="2892">
                  <c:v>12.1088</c:v>
                </c:pt>
                <c:pt idx="2893">
                  <c:v>12.101900000000001</c:v>
                </c:pt>
                <c:pt idx="2894">
                  <c:v>12.095000000000001</c:v>
                </c:pt>
                <c:pt idx="2895">
                  <c:v>12.0916</c:v>
                </c:pt>
                <c:pt idx="2896">
                  <c:v>12.0829</c:v>
                </c:pt>
                <c:pt idx="2897">
                  <c:v>12.079499999999999</c:v>
                </c:pt>
                <c:pt idx="2898">
                  <c:v>12.0726</c:v>
                </c:pt>
                <c:pt idx="2899">
                  <c:v>12.0657</c:v>
                </c:pt>
                <c:pt idx="2900">
                  <c:v>12.0623</c:v>
                </c:pt>
                <c:pt idx="2901">
                  <c:v>12.055400000000001</c:v>
                </c:pt>
                <c:pt idx="2902">
                  <c:v>12.0503</c:v>
                </c:pt>
                <c:pt idx="2903">
                  <c:v>12.0451</c:v>
                </c:pt>
                <c:pt idx="2904">
                  <c:v>12.0383</c:v>
                </c:pt>
                <c:pt idx="2905">
                  <c:v>12.0314</c:v>
                </c:pt>
                <c:pt idx="2906">
                  <c:v>12.028</c:v>
                </c:pt>
                <c:pt idx="2907">
                  <c:v>12.019500000000001</c:v>
                </c:pt>
                <c:pt idx="2908">
                  <c:v>12.017799999999999</c:v>
                </c:pt>
                <c:pt idx="2909">
                  <c:v>12.010999999999999</c:v>
                </c:pt>
                <c:pt idx="2910">
                  <c:v>12.004200000000001</c:v>
                </c:pt>
                <c:pt idx="2911">
                  <c:v>11.9991</c:v>
                </c:pt>
                <c:pt idx="2912">
                  <c:v>11.994</c:v>
                </c:pt>
                <c:pt idx="2913">
                  <c:v>11.9855</c:v>
                </c:pt>
                <c:pt idx="2914">
                  <c:v>11.9839</c:v>
                </c:pt>
                <c:pt idx="2915">
                  <c:v>11.973800000000001</c:v>
                </c:pt>
                <c:pt idx="2916">
                  <c:v>11.9704</c:v>
                </c:pt>
                <c:pt idx="2917">
                  <c:v>11.963699999999999</c:v>
                </c:pt>
                <c:pt idx="2918">
                  <c:v>11.9587</c:v>
                </c:pt>
                <c:pt idx="2919">
                  <c:v>11.952</c:v>
                </c:pt>
                <c:pt idx="2920">
                  <c:v>11.9504</c:v>
                </c:pt>
                <c:pt idx="2921">
                  <c:v>11.9404</c:v>
                </c:pt>
                <c:pt idx="2922">
                  <c:v>11.937099999999999</c:v>
                </c:pt>
                <c:pt idx="2923">
                  <c:v>11.9305</c:v>
                </c:pt>
                <c:pt idx="2924">
                  <c:v>11.9255</c:v>
                </c:pt>
                <c:pt idx="2925">
                  <c:v>11.919</c:v>
                </c:pt>
                <c:pt idx="2926">
                  <c:v>11.914099999999999</c:v>
                </c:pt>
                <c:pt idx="2927">
                  <c:v>11.9092</c:v>
                </c:pt>
                <c:pt idx="2928">
                  <c:v>11.904299999999999</c:v>
                </c:pt>
                <c:pt idx="2929">
                  <c:v>11.8978</c:v>
                </c:pt>
                <c:pt idx="2930">
                  <c:v>11.893000000000001</c:v>
                </c:pt>
                <c:pt idx="2931">
                  <c:v>11.8865</c:v>
                </c:pt>
                <c:pt idx="2932">
                  <c:v>11.8817</c:v>
                </c:pt>
                <c:pt idx="2933">
                  <c:v>11.876899999999999</c:v>
                </c:pt>
                <c:pt idx="2934">
                  <c:v>11.8706</c:v>
                </c:pt>
                <c:pt idx="2935">
                  <c:v>11.8674</c:v>
                </c:pt>
                <c:pt idx="2936">
                  <c:v>11.8611</c:v>
                </c:pt>
                <c:pt idx="2937">
                  <c:v>11.854799999999999</c:v>
                </c:pt>
                <c:pt idx="2938">
                  <c:v>11.850099999999999</c:v>
                </c:pt>
                <c:pt idx="2939">
                  <c:v>11.8454</c:v>
                </c:pt>
                <c:pt idx="2940">
                  <c:v>11.8392</c:v>
                </c:pt>
                <c:pt idx="2941">
                  <c:v>11.8362</c:v>
                </c:pt>
                <c:pt idx="2942">
                  <c:v>11.8285</c:v>
                </c:pt>
                <c:pt idx="2943">
                  <c:v>11.8254</c:v>
                </c:pt>
                <c:pt idx="2944">
                  <c:v>11.8194</c:v>
                </c:pt>
                <c:pt idx="2945">
                  <c:v>11.8134</c:v>
                </c:pt>
                <c:pt idx="2946">
                  <c:v>11.8089</c:v>
                </c:pt>
                <c:pt idx="2947">
                  <c:v>11.804399999999999</c:v>
                </c:pt>
                <c:pt idx="2948">
                  <c:v>11.8</c:v>
                </c:pt>
                <c:pt idx="2949">
                  <c:v>11.7956</c:v>
                </c:pt>
                <c:pt idx="2950">
                  <c:v>11.7897</c:v>
                </c:pt>
                <c:pt idx="2951">
                  <c:v>11.785399999999999</c:v>
                </c:pt>
                <c:pt idx="2952">
                  <c:v>11.7796</c:v>
                </c:pt>
                <c:pt idx="2953">
                  <c:v>11.773899999999999</c:v>
                </c:pt>
                <c:pt idx="2954">
                  <c:v>11.7697</c:v>
                </c:pt>
                <c:pt idx="2955">
                  <c:v>11.765499999999999</c:v>
                </c:pt>
                <c:pt idx="2956">
                  <c:v>11.7599</c:v>
                </c:pt>
                <c:pt idx="2957">
                  <c:v>11.757199999999999</c:v>
                </c:pt>
                <c:pt idx="2958">
                  <c:v>11.750299999999999</c:v>
                </c:pt>
                <c:pt idx="2959">
                  <c:v>11.7476</c:v>
                </c:pt>
                <c:pt idx="2960">
                  <c:v>11.7423</c:v>
                </c:pt>
                <c:pt idx="2961">
                  <c:v>11.738300000000001</c:v>
                </c:pt>
                <c:pt idx="2962">
                  <c:v>11.734299999999999</c:v>
                </c:pt>
                <c:pt idx="2963">
                  <c:v>11.729100000000001</c:v>
                </c:pt>
                <c:pt idx="2964">
                  <c:v>11.725300000000001</c:v>
                </c:pt>
                <c:pt idx="2965">
                  <c:v>11.721500000000001</c:v>
                </c:pt>
                <c:pt idx="2966">
                  <c:v>11.7165</c:v>
                </c:pt>
                <c:pt idx="2967">
                  <c:v>11.711499999999999</c:v>
                </c:pt>
                <c:pt idx="2968">
                  <c:v>11.7079</c:v>
                </c:pt>
                <c:pt idx="2969">
                  <c:v>11.7042</c:v>
                </c:pt>
                <c:pt idx="2970">
                  <c:v>11.700699999999999</c:v>
                </c:pt>
                <c:pt idx="2971">
                  <c:v>11.694800000000001</c:v>
                </c:pt>
                <c:pt idx="2972">
                  <c:v>11.6937</c:v>
                </c:pt>
                <c:pt idx="2973">
                  <c:v>11.688000000000001</c:v>
                </c:pt>
                <c:pt idx="2974">
                  <c:v>11.684699999999999</c:v>
                </c:pt>
                <c:pt idx="2975">
                  <c:v>11.6814</c:v>
                </c:pt>
                <c:pt idx="2976">
                  <c:v>11.677099999999999</c:v>
                </c:pt>
                <c:pt idx="2977">
                  <c:v>11.6739</c:v>
                </c:pt>
                <c:pt idx="2978">
                  <c:v>11.6708</c:v>
                </c:pt>
                <c:pt idx="2979">
                  <c:v>11.6668</c:v>
                </c:pt>
                <c:pt idx="2980">
                  <c:v>11.6638</c:v>
                </c:pt>
                <c:pt idx="2981">
                  <c:v>11.6599</c:v>
                </c:pt>
                <c:pt idx="2982">
                  <c:v>11.657999999999999</c:v>
                </c:pt>
                <c:pt idx="2983">
                  <c:v>11.655200000000001</c:v>
                </c:pt>
                <c:pt idx="2984">
                  <c:v>11.6516</c:v>
                </c:pt>
                <c:pt idx="2985">
                  <c:v>11.648899999999999</c:v>
                </c:pt>
                <c:pt idx="2986">
                  <c:v>11.6463</c:v>
                </c:pt>
                <c:pt idx="2987">
                  <c:v>11.642200000000001</c:v>
                </c:pt>
                <c:pt idx="2988">
                  <c:v>11.640599999999999</c:v>
                </c:pt>
                <c:pt idx="2989">
                  <c:v>11.6374</c:v>
                </c:pt>
                <c:pt idx="2990">
                  <c:v>11.635199999999999</c:v>
                </c:pt>
                <c:pt idx="2991">
                  <c:v>11.632300000000001</c:v>
                </c:pt>
                <c:pt idx="2992">
                  <c:v>11.630100000000001</c:v>
                </c:pt>
                <c:pt idx="2993">
                  <c:v>11.6281</c:v>
                </c:pt>
                <c:pt idx="2994">
                  <c:v>11.625500000000001</c:v>
                </c:pt>
                <c:pt idx="2995">
                  <c:v>11.623699999999999</c:v>
                </c:pt>
                <c:pt idx="2996">
                  <c:v>11.6219</c:v>
                </c:pt>
                <c:pt idx="2997">
                  <c:v>11.620200000000001</c:v>
                </c:pt>
                <c:pt idx="2998">
                  <c:v>11.6181</c:v>
                </c:pt>
                <c:pt idx="2999">
                  <c:v>11.6166</c:v>
                </c:pt>
                <c:pt idx="3000">
                  <c:v>11.614699999999999</c:v>
                </c:pt>
                <c:pt idx="3001">
                  <c:v>11.6134</c:v>
                </c:pt>
                <c:pt idx="3002">
                  <c:v>11.6121</c:v>
                </c:pt>
                <c:pt idx="3003">
                  <c:v>11.611000000000001</c:v>
                </c:pt>
                <c:pt idx="3004">
                  <c:v>11.609299999999999</c:v>
                </c:pt>
                <c:pt idx="3005">
                  <c:v>11.6084</c:v>
                </c:pt>
                <c:pt idx="3006">
                  <c:v>11.6073</c:v>
                </c:pt>
                <c:pt idx="3007">
                  <c:v>11.6068</c:v>
                </c:pt>
                <c:pt idx="3008">
                  <c:v>11.606</c:v>
                </c:pt>
                <c:pt idx="3009">
                  <c:v>11.605700000000001</c:v>
                </c:pt>
                <c:pt idx="3010">
                  <c:v>11.6051</c:v>
                </c:pt>
                <c:pt idx="3011">
                  <c:v>11.604699999999999</c:v>
                </c:pt>
                <c:pt idx="3012">
                  <c:v>11.6045</c:v>
                </c:pt>
                <c:pt idx="3013">
                  <c:v>11.6044</c:v>
                </c:pt>
                <c:pt idx="3014">
                  <c:v>11.6044</c:v>
                </c:pt>
                <c:pt idx="3015">
                  <c:v>11.6046</c:v>
                </c:pt>
                <c:pt idx="3016">
                  <c:v>11.604900000000001</c:v>
                </c:pt>
                <c:pt idx="3017">
                  <c:v>11.6053</c:v>
                </c:pt>
                <c:pt idx="3018">
                  <c:v>11.606</c:v>
                </c:pt>
                <c:pt idx="3019">
                  <c:v>11.606400000000001</c:v>
                </c:pt>
                <c:pt idx="3020">
                  <c:v>11.6076</c:v>
                </c:pt>
                <c:pt idx="3021">
                  <c:v>11.6082</c:v>
                </c:pt>
                <c:pt idx="3022">
                  <c:v>11.609500000000001</c:v>
                </c:pt>
                <c:pt idx="3023">
                  <c:v>11.6106</c:v>
                </c:pt>
                <c:pt idx="3024">
                  <c:v>11.612299999999999</c:v>
                </c:pt>
                <c:pt idx="3025">
                  <c:v>11.6136</c:v>
                </c:pt>
                <c:pt idx="3026">
                  <c:v>11.6151</c:v>
                </c:pt>
                <c:pt idx="3027">
                  <c:v>11.6167</c:v>
                </c:pt>
                <c:pt idx="3028">
                  <c:v>11.6196</c:v>
                </c:pt>
                <c:pt idx="3029">
                  <c:v>11.620799999999999</c:v>
                </c:pt>
                <c:pt idx="3030">
                  <c:v>11.6228</c:v>
                </c:pt>
                <c:pt idx="3031">
                  <c:v>11.6256</c:v>
                </c:pt>
                <c:pt idx="3032">
                  <c:v>11.627800000000001</c:v>
                </c:pt>
                <c:pt idx="3033">
                  <c:v>11.631</c:v>
                </c:pt>
                <c:pt idx="3034">
                  <c:v>11.6327</c:v>
                </c:pt>
                <c:pt idx="3035">
                  <c:v>11.636100000000001</c:v>
                </c:pt>
                <c:pt idx="3036">
                  <c:v>11.6389</c:v>
                </c:pt>
                <c:pt idx="3037">
                  <c:v>11.6427</c:v>
                </c:pt>
                <c:pt idx="3038">
                  <c:v>11.645799999999999</c:v>
                </c:pt>
                <c:pt idx="3039">
                  <c:v>11.65</c:v>
                </c:pt>
                <c:pt idx="3040">
                  <c:v>11.652200000000001</c:v>
                </c:pt>
                <c:pt idx="3041">
                  <c:v>11.656700000000001</c:v>
                </c:pt>
                <c:pt idx="3042">
                  <c:v>11.6591</c:v>
                </c:pt>
                <c:pt idx="3043">
                  <c:v>11.6652</c:v>
                </c:pt>
                <c:pt idx="3044">
                  <c:v>11.669</c:v>
                </c:pt>
                <c:pt idx="3045">
                  <c:v>11.674300000000001</c:v>
                </c:pt>
                <c:pt idx="3046">
                  <c:v>11.677</c:v>
                </c:pt>
                <c:pt idx="3047">
                  <c:v>11.682600000000001</c:v>
                </c:pt>
                <c:pt idx="3048">
                  <c:v>11.686999999999999</c:v>
                </c:pt>
                <c:pt idx="3049">
                  <c:v>11.6914</c:v>
                </c:pt>
                <c:pt idx="3050">
                  <c:v>11.696</c:v>
                </c:pt>
                <c:pt idx="3051">
                  <c:v>11.700699999999999</c:v>
                </c:pt>
                <c:pt idx="3052">
                  <c:v>11.705500000000001</c:v>
                </c:pt>
                <c:pt idx="3053">
                  <c:v>11.713800000000001</c:v>
                </c:pt>
                <c:pt idx="3054">
                  <c:v>11.718999999999999</c:v>
                </c:pt>
                <c:pt idx="3055">
                  <c:v>11.726000000000001</c:v>
                </c:pt>
                <c:pt idx="3056">
                  <c:v>11.7296</c:v>
                </c:pt>
                <c:pt idx="3057">
                  <c:v>11.734999999999999</c:v>
                </c:pt>
                <c:pt idx="3058">
                  <c:v>11.7425</c:v>
                </c:pt>
                <c:pt idx="3059">
                  <c:v>11.7502</c:v>
                </c:pt>
                <c:pt idx="3060">
                  <c:v>11.7561</c:v>
                </c:pt>
                <c:pt idx="3061">
                  <c:v>11.764099999999999</c:v>
                </c:pt>
                <c:pt idx="3062">
                  <c:v>11.7681</c:v>
                </c:pt>
                <c:pt idx="3063">
                  <c:v>11.776400000000001</c:v>
                </c:pt>
                <c:pt idx="3064">
                  <c:v>11.7828</c:v>
                </c:pt>
                <c:pt idx="3065">
                  <c:v>11.789199999999999</c:v>
                </c:pt>
                <c:pt idx="3066">
                  <c:v>11.798</c:v>
                </c:pt>
                <c:pt idx="3067">
                  <c:v>11.8024</c:v>
                </c:pt>
                <c:pt idx="3068">
                  <c:v>11.811400000000001</c:v>
                </c:pt>
                <c:pt idx="3069">
                  <c:v>11.818300000000001</c:v>
                </c:pt>
                <c:pt idx="3070">
                  <c:v>11.8276</c:v>
                </c:pt>
                <c:pt idx="3071">
                  <c:v>11.8347</c:v>
                </c:pt>
                <c:pt idx="3072">
                  <c:v>11.841799999999999</c:v>
                </c:pt>
                <c:pt idx="3073">
                  <c:v>11.8491</c:v>
                </c:pt>
                <c:pt idx="3074">
                  <c:v>11.8589</c:v>
                </c:pt>
                <c:pt idx="3075">
                  <c:v>11.866300000000001</c:v>
                </c:pt>
                <c:pt idx="3076">
                  <c:v>11.8764</c:v>
                </c:pt>
                <c:pt idx="3077">
                  <c:v>11.884</c:v>
                </c:pt>
                <c:pt idx="3078">
                  <c:v>11.894299999999999</c:v>
                </c:pt>
                <c:pt idx="3079">
                  <c:v>11.902100000000001</c:v>
                </c:pt>
                <c:pt idx="3080">
                  <c:v>11.912599999999999</c:v>
                </c:pt>
                <c:pt idx="3081">
                  <c:v>11.9178</c:v>
                </c:pt>
                <c:pt idx="3082">
                  <c:v>11.9312</c:v>
                </c:pt>
                <c:pt idx="3083">
                  <c:v>11.9339</c:v>
                </c:pt>
                <c:pt idx="3084">
                  <c:v>11.944699999999999</c:v>
                </c:pt>
                <c:pt idx="3085">
                  <c:v>11.9528</c:v>
                </c:pt>
                <c:pt idx="3086">
                  <c:v>11.963800000000001</c:v>
                </c:pt>
                <c:pt idx="3087">
                  <c:v>11.9748</c:v>
                </c:pt>
                <c:pt idx="3088">
                  <c:v>11.9832</c:v>
                </c:pt>
                <c:pt idx="3089">
                  <c:v>11.994300000000001</c:v>
                </c:pt>
                <c:pt idx="3090">
                  <c:v>11.9999</c:v>
                </c:pt>
                <c:pt idx="3091">
                  <c:v>12.0084</c:v>
                </c:pt>
                <c:pt idx="3092">
                  <c:v>12.0197</c:v>
                </c:pt>
                <c:pt idx="3093">
                  <c:v>12.0282</c:v>
                </c:pt>
                <c:pt idx="3094">
                  <c:v>12.0367</c:v>
                </c:pt>
                <c:pt idx="3095">
                  <c:v>12.0482</c:v>
                </c:pt>
                <c:pt idx="3096">
                  <c:v>12.056800000000001</c:v>
                </c:pt>
                <c:pt idx="3097">
                  <c:v>12.068199999999999</c:v>
                </c:pt>
                <c:pt idx="3098">
                  <c:v>12.0769</c:v>
                </c:pt>
                <c:pt idx="3099">
                  <c:v>12.0855</c:v>
                </c:pt>
                <c:pt idx="3100">
                  <c:v>12.094200000000001</c:v>
                </c:pt>
                <c:pt idx="3101">
                  <c:v>12.1028</c:v>
                </c:pt>
                <c:pt idx="3102">
                  <c:v>12.1144</c:v>
                </c:pt>
                <c:pt idx="3103">
                  <c:v>12.125999999999999</c:v>
                </c:pt>
                <c:pt idx="3104">
                  <c:v>12.1318</c:v>
                </c:pt>
                <c:pt idx="3105">
                  <c:v>12.1433</c:v>
                </c:pt>
                <c:pt idx="3106">
                  <c:v>12.151999999999999</c:v>
                </c:pt>
                <c:pt idx="3107">
                  <c:v>12.163500000000001</c:v>
                </c:pt>
                <c:pt idx="3108">
                  <c:v>12.1722</c:v>
                </c:pt>
                <c:pt idx="3109">
                  <c:v>12.180899999999999</c:v>
                </c:pt>
                <c:pt idx="3110">
                  <c:v>12.189500000000001</c:v>
                </c:pt>
                <c:pt idx="3111">
                  <c:v>12.203799999999999</c:v>
                </c:pt>
                <c:pt idx="3112">
                  <c:v>12.2096</c:v>
                </c:pt>
                <c:pt idx="3113">
                  <c:v>12.221</c:v>
                </c:pt>
                <c:pt idx="3114">
                  <c:v>12.226699999999999</c:v>
                </c:pt>
                <c:pt idx="3115">
                  <c:v>12.2409</c:v>
                </c:pt>
                <c:pt idx="3116">
                  <c:v>12.246600000000001</c:v>
                </c:pt>
                <c:pt idx="3117">
                  <c:v>12.257899999999999</c:v>
                </c:pt>
                <c:pt idx="3118">
                  <c:v>12.266400000000001</c:v>
                </c:pt>
                <c:pt idx="3119">
                  <c:v>12.274800000000001</c:v>
                </c:pt>
                <c:pt idx="3120">
                  <c:v>12.2859</c:v>
                </c:pt>
                <c:pt idx="3121">
                  <c:v>12.2971</c:v>
                </c:pt>
                <c:pt idx="3122">
                  <c:v>12.299799999999999</c:v>
                </c:pt>
                <c:pt idx="3123">
                  <c:v>12.313599999999999</c:v>
                </c:pt>
                <c:pt idx="3124">
                  <c:v>12.3218</c:v>
                </c:pt>
                <c:pt idx="3125">
                  <c:v>12.33</c:v>
                </c:pt>
                <c:pt idx="3126">
                  <c:v>12.3409</c:v>
                </c:pt>
                <c:pt idx="3127">
                  <c:v>12.346299999999999</c:v>
                </c:pt>
                <c:pt idx="3128">
                  <c:v>12.3596</c:v>
                </c:pt>
                <c:pt idx="3129">
                  <c:v>12.365</c:v>
                </c:pt>
                <c:pt idx="3130">
                  <c:v>12.375500000000001</c:v>
                </c:pt>
                <c:pt idx="3131">
                  <c:v>12.3834</c:v>
                </c:pt>
                <c:pt idx="3132">
                  <c:v>12.393800000000001</c:v>
                </c:pt>
                <c:pt idx="3133">
                  <c:v>12.398999999999999</c:v>
                </c:pt>
                <c:pt idx="3134">
                  <c:v>12.4093</c:v>
                </c:pt>
                <c:pt idx="3135">
                  <c:v>12.4169</c:v>
                </c:pt>
                <c:pt idx="3136">
                  <c:v>12.427</c:v>
                </c:pt>
                <c:pt idx="3137">
                  <c:v>12.4345</c:v>
                </c:pt>
                <c:pt idx="3138">
                  <c:v>12.4444</c:v>
                </c:pt>
                <c:pt idx="3139">
                  <c:v>12.449299999999999</c:v>
                </c:pt>
                <c:pt idx="3140">
                  <c:v>12.459</c:v>
                </c:pt>
                <c:pt idx="3141">
                  <c:v>12.466200000000001</c:v>
                </c:pt>
                <c:pt idx="3142">
                  <c:v>12.4758</c:v>
                </c:pt>
                <c:pt idx="3143">
                  <c:v>12.482799999999999</c:v>
                </c:pt>
                <c:pt idx="3144">
                  <c:v>12.489800000000001</c:v>
                </c:pt>
                <c:pt idx="3145">
                  <c:v>12.499000000000001</c:v>
                </c:pt>
                <c:pt idx="3146">
                  <c:v>12.505800000000001</c:v>
                </c:pt>
                <c:pt idx="3147">
                  <c:v>12.512600000000001</c:v>
                </c:pt>
                <c:pt idx="3148">
                  <c:v>12.5214</c:v>
                </c:pt>
                <c:pt idx="3149">
                  <c:v>12.530200000000001</c:v>
                </c:pt>
                <c:pt idx="3150">
                  <c:v>12.5345</c:v>
                </c:pt>
                <c:pt idx="3151">
                  <c:v>12.542999999999999</c:v>
                </c:pt>
                <c:pt idx="3152">
                  <c:v>12.549300000000001</c:v>
                </c:pt>
                <c:pt idx="3153">
                  <c:v>12.5555</c:v>
                </c:pt>
                <c:pt idx="3154">
                  <c:v>12.563700000000001</c:v>
                </c:pt>
                <c:pt idx="3155">
                  <c:v>12.5717</c:v>
                </c:pt>
                <c:pt idx="3156">
                  <c:v>12.575699999999999</c:v>
                </c:pt>
                <c:pt idx="3157">
                  <c:v>12.583500000000001</c:v>
                </c:pt>
                <c:pt idx="3158">
                  <c:v>12.587300000000001</c:v>
                </c:pt>
                <c:pt idx="3159">
                  <c:v>12.5968</c:v>
                </c:pt>
                <c:pt idx="3160">
                  <c:v>12.6005</c:v>
                </c:pt>
                <c:pt idx="3161">
                  <c:v>12.607799999999999</c:v>
                </c:pt>
                <c:pt idx="3162">
                  <c:v>12.613200000000001</c:v>
                </c:pt>
                <c:pt idx="3163">
                  <c:v>12.620200000000001</c:v>
                </c:pt>
                <c:pt idx="3164">
                  <c:v>12.625400000000001</c:v>
                </c:pt>
                <c:pt idx="3165">
                  <c:v>12.632199999999999</c:v>
                </c:pt>
                <c:pt idx="3166">
                  <c:v>12.6372</c:v>
                </c:pt>
                <c:pt idx="3167">
                  <c:v>12.641999999999999</c:v>
                </c:pt>
                <c:pt idx="3168">
                  <c:v>12.6469</c:v>
                </c:pt>
                <c:pt idx="3169">
                  <c:v>12.6531</c:v>
                </c:pt>
                <c:pt idx="3170">
                  <c:v>12.6577</c:v>
                </c:pt>
                <c:pt idx="3171">
                  <c:v>12.6638</c:v>
                </c:pt>
                <c:pt idx="3172">
                  <c:v>12.668200000000001</c:v>
                </c:pt>
                <c:pt idx="3173">
                  <c:v>12.672499999999999</c:v>
                </c:pt>
                <c:pt idx="3174">
                  <c:v>12.6767</c:v>
                </c:pt>
                <c:pt idx="3175">
                  <c:v>12.6823</c:v>
                </c:pt>
                <c:pt idx="3176">
                  <c:v>12.686299999999999</c:v>
                </c:pt>
                <c:pt idx="3177">
                  <c:v>12.690200000000001</c:v>
                </c:pt>
                <c:pt idx="3178">
                  <c:v>12.695399999999999</c:v>
                </c:pt>
                <c:pt idx="3179">
                  <c:v>12.699199999999999</c:v>
                </c:pt>
                <c:pt idx="3180">
                  <c:v>12.704000000000001</c:v>
                </c:pt>
                <c:pt idx="3181">
                  <c:v>12.707599999999999</c:v>
                </c:pt>
                <c:pt idx="3182">
                  <c:v>12.7111</c:v>
                </c:pt>
                <c:pt idx="3183">
                  <c:v>12.714499999999999</c:v>
                </c:pt>
                <c:pt idx="3184">
                  <c:v>12.7189</c:v>
                </c:pt>
                <c:pt idx="3185">
                  <c:v>12.722099999999999</c:v>
                </c:pt>
                <c:pt idx="3186">
                  <c:v>12.7262</c:v>
                </c:pt>
                <c:pt idx="3187">
                  <c:v>12.7293</c:v>
                </c:pt>
                <c:pt idx="3188">
                  <c:v>12.732200000000001</c:v>
                </c:pt>
                <c:pt idx="3189">
                  <c:v>12.735099999999999</c:v>
                </c:pt>
                <c:pt idx="3190">
                  <c:v>12.7387</c:v>
                </c:pt>
                <c:pt idx="3191">
                  <c:v>12.741400000000001</c:v>
                </c:pt>
                <c:pt idx="3192">
                  <c:v>12.7448</c:v>
                </c:pt>
                <c:pt idx="3193">
                  <c:v>12.747299999999999</c:v>
                </c:pt>
                <c:pt idx="3194">
                  <c:v>12.749700000000001</c:v>
                </c:pt>
                <c:pt idx="3195">
                  <c:v>12.752800000000001</c:v>
                </c:pt>
                <c:pt idx="3196">
                  <c:v>12.755000000000001</c:v>
                </c:pt>
                <c:pt idx="3197">
                  <c:v>12.757199999999999</c:v>
                </c:pt>
                <c:pt idx="3198">
                  <c:v>12.7599</c:v>
                </c:pt>
                <c:pt idx="3199">
                  <c:v>12.761900000000001</c:v>
                </c:pt>
                <c:pt idx="3200">
                  <c:v>12.7644</c:v>
                </c:pt>
                <c:pt idx="3201">
                  <c:v>12.765599999999999</c:v>
                </c:pt>
                <c:pt idx="3202">
                  <c:v>12.7685</c:v>
                </c:pt>
                <c:pt idx="3203">
                  <c:v>12.770099999999999</c:v>
                </c:pt>
                <c:pt idx="3204">
                  <c:v>12.771599999999999</c:v>
                </c:pt>
                <c:pt idx="3205">
                  <c:v>12.773099999999999</c:v>
                </c:pt>
                <c:pt idx="3206">
                  <c:v>12.7745</c:v>
                </c:pt>
                <c:pt idx="3207">
                  <c:v>12.7758</c:v>
                </c:pt>
                <c:pt idx="3208">
                  <c:v>12.7775</c:v>
                </c:pt>
                <c:pt idx="3209">
                  <c:v>12.778700000000001</c:v>
                </c:pt>
                <c:pt idx="3210">
                  <c:v>12.780200000000001</c:v>
                </c:pt>
                <c:pt idx="3211">
                  <c:v>12.7812</c:v>
                </c:pt>
                <c:pt idx="3212">
                  <c:v>12.7821</c:v>
                </c:pt>
                <c:pt idx="3213">
                  <c:v>12.782999999999999</c:v>
                </c:pt>
                <c:pt idx="3214">
                  <c:v>12.7841</c:v>
                </c:pt>
                <c:pt idx="3215">
                  <c:v>12.7849</c:v>
                </c:pt>
                <c:pt idx="3216">
                  <c:v>12.7858</c:v>
                </c:pt>
                <c:pt idx="3217">
                  <c:v>12.7864</c:v>
                </c:pt>
                <c:pt idx="3218">
                  <c:v>12.786899999999999</c:v>
                </c:pt>
                <c:pt idx="3219">
                  <c:v>12.7874</c:v>
                </c:pt>
                <c:pt idx="3220">
                  <c:v>12.787800000000001</c:v>
                </c:pt>
                <c:pt idx="3221">
                  <c:v>12.788399999999999</c:v>
                </c:pt>
                <c:pt idx="3222">
                  <c:v>12.788600000000001</c:v>
                </c:pt>
                <c:pt idx="3223">
                  <c:v>12.7889</c:v>
                </c:pt>
                <c:pt idx="3224">
                  <c:v>12.789099999999999</c:v>
                </c:pt>
                <c:pt idx="3225">
                  <c:v>12.789199999999999</c:v>
                </c:pt>
                <c:pt idx="3226">
                  <c:v>12.789300000000001</c:v>
                </c:pt>
                <c:pt idx="3227">
                  <c:v>12.789300000000001</c:v>
                </c:pt>
                <c:pt idx="3228">
                  <c:v>12.789199999999999</c:v>
                </c:pt>
                <c:pt idx="3229">
                  <c:v>12.789099999999999</c:v>
                </c:pt>
                <c:pt idx="3230">
                  <c:v>12.7889</c:v>
                </c:pt>
                <c:pt idx="3231">
                  <c:v>12.788600000000001</c:v>
                </c:pt>
                <c:pt idx="3232">
                  <c:v>12.7883</c:v>
                </c:pt>
                <c:pt idx="3233">
                  <c:v>12.7879</c:v>
                </c:pt>
                <c:pt idx="3234">
                  <c:v>12.787599999999999</c:v>
                </c:pt>
                <c:pt idx="3235">
                  <c:v>12.787000000000001</c:v>
                </c:pt>
                <c:pt idx="3236">
                  <c:v>12.7866</c:v>
                </c:pt>
                <c:pt idx="3237">
                  <c:v>12.7859</c:v>
                </c:pt>
                <c:pt idx="3238">
                  <c:v>12.785500000000001</c:v>
                </c:pt>
                <c:pt idx="3239">
                  <c:v>12.7845</c:v>
                </c:pt>
                <c:pt idx="3240">
                  <c:v>12.784000000000001</c:v>
                </c:pt>
                <c:pt idx="3241">
                  <c:v>12.783099999999999</c:v>
                </c:pt>
                <c:pt idx="3242">
                  <c:v>12.782400000000001</c:v>
                </c:pt>
                <c:pt idx="3243">
                  <c:v>12.7813</c:v>
                </c:pt>
                <c:pt idx="3244">
                  <c:v>12.780799999999999</c:v>
                </c:pt>
                <c:pt idx="3245">
                  <c:v>12.7796</c:v>
                </c:pt>
                <c:pt idx="3246">
                  <c:v>12.778700000000001</c:v>
                </c:pt>
                <c:pt idx="3247">
                  <c:v>12.7774</c:v>
                </c:pt>
                <c:pt idx="3248">
                  <c:v>12.7765</c:v>
                </c:pt>
                <c:pt idx="3249">
                  <c:v>12.774699999999999</c:v>
                </c:pt>
                <c:pt idx="3250">
                  <c:v>12.773999999999999</c:v>
                </c:pt>
                <c:pt idx="3251">
                  <c:v>12.772600000000001</c:v>
                </c:pt>
                <c:pt idx="3252">
                  <c:v>12.7714</c:v>
                </c:pt>
                <c:pt idx="3253">
                  <c:v>12.770300000000001</c:v>
                </c:pt>
                <c:pt idx="3254">
                  <c:v>12.7691</c:v>
                </c:pt>
                <c:pt idx="3255">
                  <c:v>12.7674</c:v>
                </c:pt>
                <c:pt idx="3256">
                  <c:v>12.7662</c:v>
                </c:pt>
                <c:pt idx="3257">
                  <c:v>12.764900000000001</c:v>
                </c:pt>
                <c:pt idx="3258">
                  <c:v>12.7631</c:v>
                </c:pt>
                <c:pt idx="3259">
                  <c:v>12.761699999999999</c:v>
                </c:pt>
                <c:pt idx="3260">
                  <c:v>12.7599</c:v>
                </c:pt>
                <c:pt idx="3261">
                  <c:v>12.7585</c:v>
                </c:pt>
                <c:pt idx="3262">
                  <c:v>12.757</c:v>
                </c:pt>
                <c:pt idx="3263">
                  <c:v>12.7555</c:v>
                </c:pt>
                <c:pt idx="3264">
                  <c:v>12.753500000000001</c:v>
                </c:pt>
                <c:pt idx="3265">
                  <c:v>12.752000000000001</c:v>
                </c:pt>
                <c:pt idx="3266">
                  <c:v>12.7499</c:v>
                </c:pt>
                <c:pt idx="3267">
                  <c:v>12.748799999999999</c:v>
                </c:pt>
                <c:pt idx="3268">
                  <c:v>12.746700000000001</c:v>
                </c:pt>
                <c:pt idx="3269">
                  <c:v>12.744999999999999</c:v>
                </c:pt>
                <c:pt idx="3270">
                  <c:v>12.742800000000001</c:v>
                </c:pt>
                <c:pt idx="3271">
                  <c:v>12.741099999999999</c:v>
                </c:pt>
                <c:pt idx="3272">
                  <c:v>12.738799999999999</c:v>
                </c:pt>
                <c:pt idx="3273">
                  <c:v>12.7371</c:v>
                </c:pt>
                <c:pt idx="3274">
                  <c:v>12.735300000000001</c:v>
                </c:pt>
                <c:pt idx="3275">
                  <c:v>12.732900000000001</c:v>
                </c:pt>
                <c:pt idx="3276">
                  <c:v>12.7311</c:v>
                </c:pt>
                <c:pt idx="3277">
                  <c:v>12.729200000000001</c:v>
                </c:pt>
                <c:pt idx="3278">
                  <c:v>12.726699999999999</c:v>
                </c:pt>
                <c:pt idx="3279">
                  <c:v>12.7248</c:v>
                </c:pt>
                <c:pt idx="3280">
                  <c:v>12.722899999999999</c:v>
                </c:pt>
                <c:pt idx="3281">
                  <c:v>12.7203</c:v>
                </c:pt>
                <c:pt idx="3282">
                  <c:v>12.717700000000001</c:v>
                </c:pt>
                <c:pt idx="3283">
                  <c:v>12.7164</c:v>
                </c:pt>
                <c:pt idx="3284">
                  <c:v>12.713699999999999</c:v>
                </c:pt>
                <c:pt idx="3285">
                  <c:v>12.711600000000001</c:v>
                </c:pt>
                <c:pt idx="3286">
                  <c:v>12.7096</c:v>
                </c:pt>
                <c:pt idx="3287">
                  <c:v>12.7075</c:v>
                </c:pt>
                <c:pt idx="3288">
                  <c:v>12.704700000000001</c:v>
                </c:pt>
                <c:pt idx="3289">
                  <c:v>12.702500000000001</c:v>
                </c:pt>
                <c:pt idx="3290">
                  <c:v>12.6997</c:v>
                </c:pt>
                <c:pt idx="3291">
                  <c:v>12.6975</c:v>
                </c:pt>
                <c:pt idx="3292">
                  <c:v>12.6953</c:v>
                </c:pt>
                <c:pt idx="3293">
                  <c:v>12.693099999999999</c:v>
                </c:pt>
                <c:pt idx="3294">
                  <c:v>12.690099999999999</c:v>
                </c:pt>
                <c:pt idx="3295">
                  <c:v>12.687799999999999</c:v>
                </c:pt>
                <c:pt idx="3296">
                  <c:v>12.684799999999999</c:v>
                </c:pt>
                <c:pt idx="3297">
                  <c:v>12.682499999999999</c:v>
                </c:pt>
                <c:pt idx="3298">
                  <c:v>12.680099999999999</c:v>
                </c:pt>
                <c:pt idx="3299">
                  <c:v>12.6778</c:v>
                </c:pt>
                <c:pt idx="3300">
                  <c:v>12.6746</c:v>
                </c:pt>
                <c:pt idx="3301">
                  <c:v>12.6722</c:v>
                </c:pt>
                <c:pt idx="3302">
                  <c:v>12.6698</c:v>
                </c:pt>
                <c:pt idx="3303">
                  <c:v>12.666499999999999</c:v>
                </c:pt>
                <c:pt idx="3304">
                  <c:v>12.664</c:v>
                </c:pt>
                <c:pt idx="3305">
                  <c:v>12.6615</c:v>
                </c:pt>
                <c:pt idx="3306">
                  <c:v>12.658200000000001</c:v>
                </c:pt>
                <c:pt idx="3307">
                  <c:v>12.656499999999999</c:v>
                </c:pt>
                <c:pt idx="3308">
                  <c:v>12.653</c:v>
                </c:pt>
                <c:pt idx="3309">
                  <c:v>12.650499999999999</c:v>
                </c:pt>
                <c:pt idx="3310">
                  <c:v>12.647</c:v>
                </c:pt>
                <c:pt idx="3311">
                  <c:v>12.6434</c:v>
                </c:pt>
                <c:pt idx="3312">
                  <c:v>12.6417</c:v>
                </c:pt>
                <c:pt idx="3313">
                  <c:v>12.6381</c:v>
                </c:pt>
                <c:pt idx="3314">
                  <c:v>12.635400000000001</c:v>
                </c:pt>
                <c:pt idx="3315">
                  <c:v>12.6326</c:v>
                </c:pt>
                <c:pt idx="3316">
                  <c:v>12.629799999999999</c:v>
                </c:pt>
                <c:pt idx="3317">
                  <c:v>12.626099999999999</c:v>
                </c:pt>
                <c:pt idx="3318">
                  <c:v>12.6233</c:v>
                </c:pt>
                <c:pt idx="3319">
                  <c:v>12.6205</c:v>
                </c:pt>
                <c:pt idx="3320">
                  <c:v>12.617599999999999</c:v>
                </c:pt>
                <c:pt idx="3321">
                  <c:v>12.6137</c:v>
                </c:pt>
                <c:pt idx="3322">
                  <c:v>12.6098</c:v>
                </c:pt>
                <c:pt idx="3323">
                  <c:v>12.6069</c:v>
                </c:pt>
                <c:pt idx="3324">
                  <c:v>12.603899999999999</c:v>
                </c:pt>
                <c:pt idx="3325">
                  <c:v>12.600899999999999</c:v>
                </c:pt>
                <c:pt idx="3326">
                  <c:v>12.597899999999999</c:v>
                </c:pt>
                <c:pt idx="3327">
                  <c:v>12.5938</c:v>
                </c:pt>
                <c:pt idx="3328">
                  <c:v>12.5907</c:v>
                </c:pt>
                <c:pt idx="3329">
                  <c:v>12.586499999999999</c:v>
                </c:pt>
                <c:pt idx="3330">
                  <c:v>12.583399999999999</c:v>
                </c:pt>
                <c:pt idx="3331">
                  <c:v>12.5802</c:v>
                </c:pt>
                <c:pt idx="3332">
                  <c:v>12.577</c:v>
                </c:pt>
                <c:pt idx="3333">
                  <c:v>12.5717</c:v>
                </c:pt>
                <c:pt idx="3334">
                  <c:v>12.5695</c:v>
                </c:pt>
                <c:pt idx="3335">
                  <c:v>12.565099999999999</c:v>
                </c:pt>
                <c:pt idx="3336">
                  <c:v>12.5618</c:v>
                </c:pt>
                <c:pt idx="3337">
                  <c:v>12.557399999999999</c:v>
                </c:pt>
                <c:pt idx="3338">
                  <c:v>12.555099999999999</c:v>
                </c:pt>
                <c:pt idx="3339">
                  <c:v>12.550599999999999</c:v>
                </c:pt>
                <c:pt idx="3340">
                  <c:v>12.5472</c:v>
                </c:pt>
                <c:pt idx="3341">
                  <c:v>12.5426</c:v>
                </c:pt>
                <c:pt idx="3342">
                  <c:v>12.5403</c:v>
                </c:pt>
                <c:pt idx="3343">
                  <c:v>12.5357</c:v>
                </c:pt>
                <c:pt idx="3344">
                  <c:v>12.5322</c:v>
                </c:pt>
                <c:pt idx="3345">
                  <c:v>12.5274</c:v>
                </c:pt>
                <c:pt idx="3346">
                  <c:v>12.523899999999999</c:v>
                </c:pt>
                <c:pt idx="3347">
                  <c:v>12.520300000000001</c:v>
                </c:pt>
                <c:pt idx="3348">
                  <c:v>12.5167</c:v>
                </c:pt>
                <c:pt idx="3349">
                  <c:v>12.5106</c:v>
                </c:pt>
                <c:pt idx="3350">
                  <c:v>12.508100000000001</c:v>
                </c:pt>
                <c:pt idx="3351">
                  <c:v>12.5032</c:v>
                </c:pt>
                <c:pt idx="3352">
                  <c:v>12.499499999999999</c:v>
                </c:pt>
                <c:pt idx="3353">
                  <c:v>12.4945</c:v>
                </c:pt>
                <c:pt idx="3354">
                  <c:v>12.491899999999999</c:v>
                </c:pt>
                <c:pt idx="3355">
                  <c:v>12.4869</c:v>
                </c:pt>
                <c:pt idx="3356">
                  <c:v>12.483000000000001</c:v>
                </c:pt>
                <c:pt idx="3357">
                  <c:v>12.479200000000001</c:v>
                </c:pt>
                <c:pt idx="3358">
                  <c:v>12.474</c:v>
                </c:pt>
                <c:pt idx="3359">
                  <c:v>12.4701</c:v>
                </c:pt>
                <c:pt idx="3360">
                  <c:v>12.466200000000001</c:v>
                </c:pt>
                <c:pt idx="3361">
                  <c:v>12.462199999999999</c:v>
                </c:pt>
                <c:pt idx="3362">
                  <c:v>12.4582</c:v>
                </c:pt>
                <c:pt idx="3363">
                  <c:v>12.451599999999999</c:v>
                </c:pt>
                <c:pt idx="3364">
                  <c:v>12.4475</c:v>
                </c:pt>
                <c:pt idx="3365">
                  <c:v>12.4434</c:v>
                </c:pt>
                <c:pt idx="3366">
                  <c:v>12.438000000000001</c:v>
                </c:pt>
                <c:pt idx="3367">
                  <c:v>12.4339</c:v>
                </c:pt>
                <c:pt idx="3368">
                  <c:v>12.4297</c:v>
                </c:pt>
                <c:pt idx="3369">
                  <c:v>12.424200000000001</c:v>
                </c:pt>
                <c:pt idx="3370">
                  <c:v>12.4214</c:v>
                </c:pt>
                <c:pt idx="3371">
                  <c:v>12.415800000000001</c:v>
                </c:pt>
                <c:pt idx="3372">
                  <c:v>12.413</c:v>
                </c:pt>
                <c:pt idx="3373">
                  <c:v>12.405900000000001</c:v>
                </c:pt>
                <c:pt idx="3374">
                  <c:v>12.4016</c:v>
                </c:pt>
                <c:pt idx="3375">
                  <c:v>12.395899999999999</c:v>
                </c:pt>
                <c:pt idx="3376">
                  <c:v>12.393000000000001</c:v>
                </c:pt>
                <c:pt idx="3377">
                  <c:v>12.3872</c:v>
                </c:pt>
                <c:pt idx="3378">
                  <c:v>12.3828</c:v>
                </c:pt>
                <c:pt idx="3379">
                  <c:v>12.377000000000001</c:v>
                </c:pt>
                <c:pt idx="3380">
                  <c:v>12.3726</c:v>
                </c:pt>
                <c:pt idx="3381">
                  <c:v>12.3681</c:v>
                </c:pt>
                <c:pt idx="3382">
                  <c:v>12.3622</c:v>
                </c:pt>
                <c:pt idx="3383">
                  <c:v>12.357699999999999</c:v>
                </c:pt>
                <c:pt idx="3384">
                  <c:v>12.353199999999999</c:v>
                </c:pt>
                <c:pt idx="3385">
                  <c:v>12.347200000000001</c:v>
                </c:pt>
                <c:pt idx="3386">
                  <c:v>12.342599999999999</c:v>
                </c:pt>
                <c:pt idx="3387">
                  <c:v>12.336499999999999</c:v>
                </c:pt>
                <c:pt idx="3388">
                  <c:v>12.333500000000001</c:v>
                </c:pt>
                <c:pt idx="3389">
                  <c:v>12.327400000000001</c:v>
                </c:pt>
                <c:pt idx="3390">
                  <c:v>12.321199999999999</c:v>
                </c:pt>
                <c:pt idx="3391">
                  <c:v>12.3165</c:v>
                </c:pt>
                <c:pt idx="3392">
                  <c:v>12.3119</c:v>
                </c:pt>
                <c:pt idx="3393">
                  <c:v>12.3072</c:v>
                </c:pt>
                <c:pt idx="3394">
                  <c:v>12.3025</c:v>
                </c:pt>
                <c:pt idx="3395">
                  <c:v>12.297800000000001</c:v>
                </c:pt>
                <c:pt idx="3396">
                  <c:v>12.291499999999999</c:v>
                </c:pt>
                <c:pt idx="3397">
                  <c:v>12.2852</c:v>
                </c:pt>
                <c:pt idx="3398">
                  <c:v>12.2804</c:v>
                </c:pt>
                <c:pt idx="3399">
                  <c:v>12.273999999999999</c:v>
                </c:pt>
                <c:pt idx="3400">
                  <c:v>12.270799999999999</c:v>
                </c:pt>
                <c:pt idx="3401">
                  <c:v>12.2644</c:v>
                </c:pt>
                <c:pt idx="3402">
                  <c:v>12.259600000000001</c:v>
                </c:pt>
                <c:pt idx="3403">
                  <c:v>12.254799999999999</c:v>
                </c:pt>
                <c:pt idx="3404">
                  <c:v>12.2483</c:v>
                </c:pt>
                <c:pt idx="3405">
                  <c:v>12.243399999999999</c:v>
                </c:pt>
                <c:pt idx="3406">
                  <c:v>12.2369</c:v>
                </c:pt>
                <c:pt idx="3407">
                  <c:v>12.231999999999999</c:v>
                </c:pt>
                <c:pt idx="3408">
                  <c:v>12.2271</c:v>
                </c:pt>
                <c:pt idx="3409">
                  <c:v>12.222200000000001</c:v>
                </c:pt>
                <c:pt idx="3410">
                  <c:v>12.2172</c:v>
                </c:pt>
                <c:pt idx="3411">
                  <c:v>12.210599999999999</c:v>
                </c:pt>
                <c:pt idx="3412">
                  <c:v>12.2057</c:v>
                </c:pt>
                <c:pt idx="3413">
                  <c:v>12.1991</c:v>
                </c:pt>
                <c:pt idx="3414">
                  <c:v>12.194100000000001</c:v>
                </c:pt>
                <c:pt idx="3415">
                  <c:v>12.1891</c:v>
                </c:pt>
                <c:pt idx="3416">
                  <c:v>12.184100000000001</c:v>
                </c:pt>
                <c:pt idx="3417">
                  <c:v>12.175700000000001</c:v>
                </c:pt>
                <c:pt idx="3418">
                  <c:v>12.1707</c:v>
                </c:pt>
                <c:pt idx="3419">
                  <c:v>12.1656</c:v>
                </c:pt>
                <c:pt idx="3420">
                  <c:v>12.160600000000001</c:v>
                </c:pt>
                <c:pt idx="3421">
                  <c:v>12.1539</c:v>
                </c:pt>
                <c:pt idx="3422">
                  <c:v>12.1488</c:v>
                </c:pt>
                <c:pt idx="3423">
                  <c:v>12.143700000000001</c:v>
                </c:pt>
                <c:pt idx="3424">
                  <c:v>12.1386</c:v>
                </c:pt>
                <c:pt idx="3425">
                  <c:v>12.1318</c:v>
                </c:pt>
                <c:pt idx="3426">
                  <c:v>12.1267</c:v>
                </c:pt>
                <c:pt idx="3427">
                  <c:v>12.121600000000001</c:v>
                </c:pt>
                <c:pt idx="3428">
                  <c:v>12.1165</c:v>
                </c:pt>
                <c:pt idx="3429">
                  <c:v>12.1097</c:v>
                </c:pt>
                <c:pt idx="3430">
                  <c:v>12.1046</c:v>
                </c:pt>
                <c:pt idx="3431">
                  <c:v>12.099399999999999</c:v>
                </c:pt>
                <c:pt idx="3432">
                  <c:v>12.092599999999999</c:v>
                </c:pt>
                <c:pt idx="3433">
                  <c:v>12.087400000000001</c:v>
                </c:pt>
                <c:pt idx="3434">
                  <c:v>12.080500000000001</c:v>
                </c:pt>
                <c:pt idx="3435">
                  <c:v>12.0771</c:v>
                </c:pt>
                <c:pt idx="3436">
                  <c:v>12.0702</c:v>
                </c:pt>
                <c:pt idx="3437">
                  <c:v>12.066700000000001</c:v>
                </c:pt>
                <c:pt idx="3438">
                  <c:v>12.0581</c:v>
                </c:pt>
                <c:pt idx="3439">
                  <c:v>12.054600000000001</c:v>
                </c:pt>
                <c:pt idx="3440">
                  <c:v>12.045999999999999</c:v>
                </c:pt>
                <c:pt idx="3441">
                  <c:v>12.040800000000001</c:v>
                </c:pt>
                <c:pt idx="3442">
                  <c:v>12.035600000000001</c:v>
                </c:pt>
                <c:pt idx="3443">
                  <c:v>12.0303</c:v>
                </c:pt>
                <c:pt idx="3444">
                  <c:v>12.023400000000001</c:v>
                </c:pt>
                <c:pt idx="3445">
                  <c:v>12.0199</c:v>
                </c:pt>
                <c:pt idx="3446">
                  <c:v>12.0129</c:v>
                </c:pt>
                <c:pt idx="3447">
                  <c:v>12.0077</c:v>
                </c:pt>
                <c:pt idx="3448">
                  <c:v>11.999000000000001</c:v>
                </c:pt>
                <c:pt idx="3449">
                  <c:v>11.9955</c:v>
                </c:pt>
                <c:pt idx="3450">
                  <c:v>11.9885</c:v>
                </c:pt>
                <c:pt idx="3451">
                  <c:v>11.9832</c:v>
                </c:pt>
                <c:pt idx="3452">
                  <c:v>11.9762</c:v>
                </c:pt>
                <c:pt idx="3453">
                  <c:v>11.9727</c:v>
                </c:pt>
                <c:pt idx="3454">
                  <c:v>11.9657</c:v>
                </c:pt>
                <c:pt idx="3455">
                  <c:v>11.9604</c:v>
                </c:pt>
                <c:pt idx="3456">
                  <c:v>11.9534</c:v>
                </c:pt>
                <c:pt idx="3457">
                  <c:v>11.9481</c:v>
                </c:pt>
                <c:pt idx="3458">
                  <c:v>11.9411</c:v>
                </c:pt>
                <c:pt idx="3459">
                  <c:v>11.9358</c:v>
                </c:pt>
                <c:pt idx="3460">
                  <c:v>11.9305</c:v>
                </c:pt>
                <c:pt idx="3461">
                  <c:v>11.9252</c:v>
                </c:pt>
                <c:pt idx="3462">
                  <c:v>11.918100000000001</c:v>
                </c:pt>
                <c:pt idx="3463">
                  <c:v>11.912800000000001</c:v>
                </c:pt>
                <c:pt idx="3464">
                  <c:v>11.907500000000001</c:v>
                </c:pt>
                <c:pt idx="3465">
                  <c:v>11.900499999999999</c:v>
                </c:pt>
                <c:pt idx="3466">
                  <c:v>11.895200000000001</c:v>
                </c:pt>
                <c:pt idx="3467">
                  <c:v>11.8881</c:v>
                </c:pt>
                <c:pt idx="3468">
                  <c:v>11.8828</c:v>
                </c:pt>
                <c:pt idx="3469">
                  <c:v>11.8775</c:v>
                </c:pt>
                <c:pt idx="3470">
                  <c:v>11.872199999999999</c:v>
                </c:pt>
                <c:pt idx="3471">
                  <c:v>11.8651</c:v>
                </c:pt>
                <c:pt idx="3472">
                  <c:v>11.861499999999999</c:v>
                </c:pt>
                <c:pt idx="3473">
                  <c:v>11.8544</c:v>
                </c:pt>
                <c:pt idx="3474">
                  <c:v>11.847300000000001</c:v>
                </c:pt>
                <c:pt idx="3475">
                  <c:v>11.842000000000001</c:v>
                </c:pt>
                <c:pt idx="3476">
                  <c:v>11.8367</c:v>
                </c:pt>
                <c:pt idx="3477">
                  <c:v>11.829599999999999</c:v>
                </c:pt>
                <c:pt idx="3478">
                  <c:v>11.824199999999999</c:v>
                </c:pt>
                <c:pt idx="3479">
                  <c:v>11.8171</c:v>
                </c:pt>
                <c:pt idx="3480">
                  <c:v>11.813599999999999</c:v>
                </c:pt>
                <c:pt idx="3481">
                  <c:v>11.8064</c:v>
                </c:pt>
                <c:pt idx="3482">
                  <c:v>11.8011</c:v>
                </c:pt>
                <c:pt idx="3483">
                  <c:v>11.794</c:v>
                </c:pt>
                <c:pt idx="3484">
                  <c:v>11.7904</c:v>
                </c:pt>
                <c:pt idx="3485">
                  <c:v>11.781499999999999</c:v>
                </c:pt>
                <c:pt idx="3486">
                  <c:v>11.776199999999999</c:v>
                </c:pt>
                <c:pt idx="3487">
                  <c:v>11.770799999999999</c:v>
                </c:pt>
                <c:pt idx="3488">
                  <c:v>11.7654</c:v>
                </c:pt>
                <c:pt idx="3489">
                  <c:v>11.7583</c:v>
                </c:pt>
                <c:pt idx="3490">
                  <c:v>11.7547</c:v>
                </c:pt>
                <c:pt idx="3491">
                  <c:v>11.7476</c:v>
                </c:pt>
                <c:pt idx="3492">
                  <c:v>11.7422</c:v>
                </c:pt>
                <c:pt idx="3493">
                  <c:v>11.735099999999999</c:v>
                </c:pt>
                <c:pt idx="3494">
                  <c:v>11.729699999999999</c:v>
                </c:pt>
                <c:pt idx="3495">
                  <c:v>11.7225</c:v>
                </c:pt>
                <c:pt idx="3496">
                  <c:v>11.718999999999999</c:v>
                </c:pt>
                <c:pt idx="3497">
                  <c:v>11.7118</c:v>
                </c:pt>
                <c:pt idx="3498">
                  <c:v>11.704599999999999</c:v>
                </c:pt>
                <c:pt idx="3499">
                  <c:v>11.699199999999999</c:v>
                </c:pt>
                <c:pt idx="3500">
                  <c:v>11.693899999999999</c:v>
                </c:pt>
                <c:pt idx="3501">
                  <c:v>11.688499999999999</c:v>
                </c:pt>
                <c:pt idx="3502">
                  <c:v>11.6813</c:v>
                </c:pt>
                <c:pt idx="3503">
                  <c:v>11.6759</c:v>
                </c:pt>
                <c:pt idx="3504">
                  <c:v>11.670500000000001</c:v>
                </c:pt>
                <c:pt idx="3505">
                  <c:v>11.665100000000001</c:v>
                </c:pt>
                <c:pt idx="3506">
                  <c:v>11.6579</c:v>
                </c:pt>
                <c:pt idx="3507">
                  <c:v>11.6525</c:v>
                </c:pt>
                <c:pt idx="3508">
                  <c:v>11.6471</c:v>
                </c:pt>
                <c:pt idx="3509">
                  <c:v>11.6417</c:v>
                </c:pt>
                <c:pt idx="3510">
                  <c:v>11.6327</c:v>
                </c:pt>
                <c:pt idx="3511">
                  <c:v>11.629099999999999</c:v>
                </c:pt>
                <c:pt idx="3512">
                  <c:v>11.6219</c:v>
                </c:pt>
                <c:pt idx="3513">
                  <c:v>11.6165</c:v>
                </c:pt>
                <c:pt idx="3514">
                  <c:v>11.609299999999999</c:v>
                </c:pt>
                <c:pt idx="3515">
                  <c:v>11.605700000000001</c:v>
                </c:pt>
                <c:pt idx="3516">
                  <c:v>11.5985</c:v>
                </c:pt>
                <c:pt idx="3517">
                  <c:v>11.594900000000001</c:v>
                </c:pt>
                <c:pt idx="3518">
                  <c:v>11.585900000000001</c:v>
                </c:pt>
                <c:pt idx="3519">
                  <c:v>11.584099999999999</c:v>
                </c:pt>
                <c:pt idx="3520">
                  <c:v>11.574999999999999</c:v>
                </c:pt>
                <c:pt idx="3521">
                  <c:v>11.569599999999999</c:v>
                </c:pt>
                <c:pt idx="3522">
                  <c:v>11.5624</c:v>
                </c:pt>
                <c:pt idx="3523">
                  <c:v>11.5588</c:v>
                </c:pt>
                <c:pt idx="3524">
                  <c:v>11.551600000000001</c:v>
                </c:pt>
                <c:pt idx="3525">
                  <c:v>11.5444</c:v>
                </c:pt>
                <c:pt idx="3526">
                  <c:v>11.540800000000001</c:v>
                </c:pt>
                <c:pt idx="3527">
                  <c:v>11.5335</c:v>
                </c:pt>
                <c:pt idx="3528">
                  <c:v>11.526300000000001</c:v>
                </c:pt>
                <c:pt idx="3529">
                  <c:v>11.520899999999999</c:v>
                </c:pt>
                <c:pt idx="3530">
                  <c:v>11.515499999999999</c:v>
                </c:pt>
                <c:pt idx="3531">
                  <c:v>11.5101</c:v>
                </c:pt>
                <c:pt idx="3532">
                  <c:v>11.5029</c:v>
                </c:pt>
                <c:pt idx="3533">
                  <c:v>11.4975</c:v>
                </c:pt>
                <c:pt idx="3534">
                  <c:v>11.492100000000001</c:v>
                </c:pt>
                <c:pt idx="3535">
                  <c:v>11.486800000000001</c:v>
                </c:pt>
                <c:pt idx="3536">
                  <c:v>11.481400000000001</c:v>
                </c:pt>
                <c:pt idx="3537">
                  <c:v>11.4742</c:v>
                </c:pt>
                <c:pt idx="3538">
                  <c:v>11.4688</c:v>
                </c:pt>
                <c:pt idx="3539">
                  <c:v>11.461600000000001</c:v>
                </c:pt>
                <c:pt idx="3540">
                  <c:v>11.4581</c:v>
                </c:pt>
                <c:pt idx="3541">
                  <c:v>11.450900000000001</c:v>
                </c:pt>
                <c:pt idx="3542">
                  <c:v>11.445499999999999</c:v>
                </c:pt>
                <c:pt idx="3543">
                  <c:v>11.440200000000001</c:v>
                </c:pt>
                <c:pt idx="3544">
                  <c:v>11.433</c:v>
                </c:pt>
                <c:pt idx="3545">
                  <c:v>11.4259</c:v>
                </c:pt>
                <c:pt idx="3546">
                  <c:v>11.4223</c:v>
                </c:pt>
                <c:pt idx="3547">
                  <c:v>11.4152</c:v>
                </c:pt>
                <c:pt idx="3548">
                  <c:v>11.4099</c:v>
                </c:pt>
                <c:pt idx="3549">
                  <c:v>11.402799999999999</c:v>
                </c:pt>
                <c:pt idx="3550">
                  <c:v>11.397500000000001</c:v>
                </c:pt>
                <c:pt idx="3551">
                  <c:v>11.3904</c:v>
                </c:pt>
                <c:pt idx="3552">
                  <c:v>11.386900000000001</c:v>
                </c:pt>
                <c:pt idx="3553">
                  <c:v>11.379799999999999</c:v>
                </c:pt>
                <c:pt idx="3554">
                  <c:v>11.374499999999999</c:v>
                </c:pt>
                <c:pt idx="3555">
                  <c:v>11.369199999999999</c:v>
                </c:pt>
                <c:pt idx="3556">
                  <c:v>11.3622</c:v>
                </c:pt>
                <c:pt idx="3557">
                  <c:v>11.3569</c:v>
                </c:pt>
                <c:pt idx="3558">
                  <c:v>11.351599999999999</c:v>
                </c:pt>
                <c:pt idx="3559">
                  <c:v>11.3446</c:v>
                </c:pt>
                <c:pt idx="3560">
                  <c:v>11.3376</c:v>
                </c:pt>
                <c:pt idx="3561">
                  <c:v>11.334099999999999</c:v>
                </c:pt>
                <c:pt idx="3562">
                  <c:v>11.3271</c:v>
                </c:pt>
                <c:pt idx="3563">
                  <c:v>11.321899999999999</c:v>
                </c:pt>
                <c:pt idx="3564">
                  <c:v>11.316700000000001</c:v>
                </c:pt>
                <c:pt idx="3565">
                  <c:v>11.311500000000001</c:v>
                </c:pt>
                <c:pt idx="3566">
                  <c:v>11.304500000000001</c:v>
                </c:pt>
                <c:pt idx="3567">
                  <c:v>11.299300000000001</c:v>
                </c:pt>
                <c:pt idx="3568">
                  <c:v>11.292400000000001</c:v>
                </c:pt>
                <c:pt idx="3569">
                  <c:v>11.2872</c:v>
                </c:pt>
                <c:pt idx="3570">
                  <c:v>11.282</c:v>
                </c:pt>
                <c:pt idx="3571">
                  <c:v>11.2768</c:v>
                </c:pt>
                <c:pt idx="3572">
                  <c:v>11.2699</c:v>
                </c:pt>
                <c:pt idx="3573">
                  <c:v>11.266500000000001</c:v>
                </c:pt>
                <c:pt idx="3574">
                  <c:v>11.259600000000001</c:v>
                </c:pt>
                <c:pt idx="3575">
                  <c:v>11.252700000000001</c:v>
                </c:pt>
                <c:pt idx="3576">
                  <c:v>11.2476</c:v>
                </c:pt>
                <c:pt idx="3577">
                  <c:v>11.2424</c:v>
                </c:pt>
                <c:pt idx="3578">
                  <c:v>11.2355</c:v>
                </c:pt>
                <c:pt idx="3579">
                  <c:v>11.232100000000001</c:v>
                </c:pt>
                <c:pt idx="3580">
                  <c:v>11.223599999999999</c:v>
                </c:pt>
                <c:pt idx="3581">
                  <c:v>11.2202</c:v>
                </c:pt>
                <c:pt idx="3582">
                  <c:v>11.215</c:v>
                </c:pt>
                <c:pt idx="3583">
                  <c:v>11.2082</c:v>
                </c:pt>
                <c:pt idx="3584">
                  <c:v>11.2014</c:v>
                </c:pt>
                <c:pt idx="3585">
                  <c:v>11.198</c:v>
                </c:pt>
                <c:pt idx="3586">
                  <c:v>11.189500000000001</c:v>
                </c:pt>
                <c:pt idx="3587">
                  <c:v>11.186199999999999</c:v>
                </c:pt>
                <c:pt idx="3588">
                  <c:v>11.179399999999999</c:v>
                </c:pt>
                <c:pt idx="3589">
                  <c:v>11.174300000000001</c:v>
                </c:pt>
                <c:pt idx="3590">
                  <c:v>11.1676</c:v>
                </c:pt>
                <c:pt idx="3591">
                  <c:v>11.164199999999999</c:v>
                </c:pt>
                <c:pt idx="3592">
                  <c:v>11.157400000000001</c:v>
                </c:pt>
                <c:pt idx="3593">
                  <c:v>11.1524</c:v>
                </c:pt>
                <c:pt idx="3594">
                  <c:v>11.1457</c:v>
                </c:pt>
                <c:pt idx="3595">
                  <c:v>11.140599999999999</c:v>
                </c:pt>
                <c:pt idx="3596">
                  <c:v>11.132300000000001</c:v>
                </c:pt>
                <c:pt idx="3597">
                  <c:v>11.130599999999999</c:v>
                </c:pt>
                <c:pt idx="3598">
                  <c:v>11.123900000000001</c:v>
                </c:pt>
                <c:pt idx="3599">
                  <c:v>11.1189</c:v>
                </c:pt>
                <c:pt idx="3600">
                  <c:v>11.1122</c:v>
                </c:pt>
                <c:pt idx="3601">
                  <c:v>11.1089</c:v>
                </c:pt>
                <c:pt idx="3602">
                  <c:v>11.1006</c:v>
                </c:pt>
                <c:pt idx="3603">
                  <c:v>11.097200000000001</c:v>
                </c:pt>
                <c:pt idx="3604">
                  <c:v>11.0906</c:v>
                </c:pt>
                <c:pt idx="3605">
                  <c:v>11.085599999999999</c:v>
                </c:pt>
                <c:pt idx="3606">
                  <c:v>11.079000000000001</c:v>
                </c:pt>
                <c:pt idx="3607">
                  <c:v>11.075699999999999</c:v>
                </c:pt>
                <c:pt idx="3608">
                  <c:v>11.069100000000001</c:v>
                </c:pt>
                <c:pt idx="3609">
                  <c:v>11.0641</c:v>
                </c:pt>
                <c:pt idx="3610">
                  <c:v>11.057600000000001</c:v>
                </c:pt>
                <c:pt idx="3611">
                  <c:v>11.0543</c:v>
                </c:pt>
                <c:pt idx="3612">
                  <c:v>11.047700000000001</c:v>
                </c:pt>
                <c:pt idx="3613">
                  <c:v>11.0411</c:v>
                </c:pt>
                <c:pt idx="3614">
                  <c:v>11.036199999999999</c:v>
                </c:pt>
                <c:pt idx="3615">
                  <c:v>11.0313</c:v>
                </c:pt>
                <c:pt idx="3616">
                  <c:v>11.024800000000001</c:v>
                </c:pt>
                <c:pt idx="3617">
                  <c:v>11.0199</c:v>
                </c:pt>
                <c:pt idx="3618">
                  <c:v>11.015000000000001</c:v>
                </c:pt>
                <c:pt idx="3619">
                  <c:v>11.0085</c:v>
                </c:pt>
                <c:pt idx="3620">
                  <c:v>11.0053</c:v>
                </c:pt>
                <c:pt idx="3621">
                  <c:v>10.998799999999999</c:v>
                </c:pt>
                <c:pt idx="3622">
                  <c:v>10.9923</c:v>
                </c:pt>
                <c:pt idx="3623">
                  <c:v>10.987500000000001</c:v>
                </c:pt>
                <c:pt idx="3624">
                  <c:v>10.9826</c:v>
                </c:pt>
                <c:pt idx="3625">
                  <c:v>10.9762</c:v>
                </c:pt>
                <c:pt idx="3626">
                  <c:v>10.971299999999999</c:v>
                </c:pt>
                <c:pt idx="3627">
                  <c:v>10.9665</c:v>
                </c:pt>
                <c:pt idx="3628">
                  <c:v>10.960100000000001</c:v>
                </c:pt>
                <c:pt idx="3629">
                  <c:v>10.955299999999999</c:v>
                </c:pt>
                <c:pt idx="3630">
                  <c:v>10.9505</c:v>
                </c:pt>
                <c:pt idx="3631">
                  <c:v>10.944000000000001</c:v>
                </c:pt>
                <c:pt idx="3632">
                  <c:v>10.940799999999999</c:v>
                </c:pt>
                <c:pt idx="3633">
                  <c:v>10.9344</c:v>
                </c:pt>
                <c:pt idx="3634">
                  <c:v>10.928000000000001</c:v>
                </c:pt>
                <c:pt idx="3635">
                  <c:v>10.924899999999999</c:v>
                </c:pt>
                <c:pt idx="3636">
                  <c:v>10.9201</c:v>
                </c:pt>
                <c:pt idx="3637">
                  <c:v>10.912100000000001</c:v>
                </c:pt>
                <c:pt idx="3638">
                  <c:v>10.908899999999999</c:v>
                </c:pt>
                <c:pt idx="3639">
                  <c:v>10.9025</c:v>
                </c:pt>
                <c:pt idx="3640">
                  <c:v>10.8977</c:v>
                </c:pt>
                <c:pt idx="3641">
                  <c:v>10.893000000000001</c:v>
                </c:pt>
                <c:pt idx="3642">
                  <c:v>10.888199999999999</c:v>
                </c:pt>
                <c:pt idx="3643">
                  <c:v>10.8802</c:v>
                </c:pt>
                <c:pt idx="3644">
                  <c:v>10.8771</c:v>
                </c:pt>
                <c:pt idx="3645">
                  <c:v>10.870699999999999</c:v>
                </c:pt>
                <c:pt idx="3646">
                  <c:v>10.8659</c:v>
                </c:pt>
                <c:pt idx="3647">
                  <c:v>10.8612</c:v>
                </c:pt>
                <c:pt idx="3648">
                  <c:v>10.856400000000001</c:v>
                </c:pt>
                <c:pt idx="3649">
                  <c:v>10.8485</c:v>
                </c:pt>
                <c:pt idx="3650">
                  <c:v>10.8453</c:v>
                </c:pt>
                <c:pt idx="3651">
                  <c:v>10.838900000000001</c:v>
                </c:pt>
                <c:pt idx="3652">
                  <c:v>10.834199999999999</c:v>
                </c:pt>
                <c:pt idx="3653">
                  <c:v>10.8294</c:v>
                </c:pt>
                <c:pt idx="3654">
                  <c:v>10.8246</c:v>
                </c:pt>
                <c:pt idx="3655">
                  <c:v>10.818300000000001</c:v>
                </c:pt>
                <c:pt idx="3656">
                  <c:v>10.813499999999999</c:v>
                </c:pt>
                <c:pt idx="3657">
                  <c:v>10.8072</c:v>
                </c:pt>
                <c:pt idx="3658">
                  <c:v>10.8024</c:v>
                </c:pt>
                <c:pt idx="3659">
                  <c:v>10.797599999999999</c:v>
                </c:pt>
                <c:pt idx="3660">
                  <c:v>10.7913</c:v>
                </c:pt>
                <c:pt idx="3661">
                  <c:v>10.7865</c:v>
                </c:pt>
                <c:pt idx="3662">
                  <c:v>10.781700000000001</c:v>
                </c:pt>
                <c:pt idx="3663">
                  <c:v>10.776899999999999</c:v>
                </c:pt>
                <c:pt idx="3664">
                  <c:v>10.7706</c:v>
                </c:pt>
                <c:pt idx="3665">
                  <c:v>10.7658</c:v>
                </c:pt>
                <c:pt idx="3666">
                  <c:v>10.759399999999999</c:v>
                </c:pt>
                <c:pt idx="3667">
                  <c:v>10.7562</c:v>
                </c:pt>
                <c:pt idx="3668">
                  <c:v>10.7498</c:v>
                </c:pt>
                <c:pt idx="3669">
                  <c:v>10.744999999999999</c:v>
                </c:pt>
                <c:pt idx="3670">
                  <c:v>10.7386</c:v>
                </c:pt>
                <c:pt idx="3671">
                  <c:v>10.7338</c:v>
                </c:pt>
                <c:pt idx="3672">
                  <c:v>10.728999999999999</c:v>
                </c:pt>
                <c:pt idx="3673">
                  <c:v>10.7226</c:v>
                </c:pt>
                <c:pt idx="3674">
                  <c:v>10.7178</c:v>
                </c:pt>
                <c:pt idx="3675">
                  <c:v>10.712999999999999</c:v>
                </c:pt>
                <c:pt idx="3676">
                  <c:v>10.7066</c:v>
                </c:pt>
                <c:pt idx="3677">
                  <c:v>10.7018</c:v>
                </c:pt>
                <c:pt idx="3678">
                  <c:v>10.695399999999999</c:v>
                </c:pt>
                <c:pt idx="3679">
                  <c:v>10.6905</c:v>
                </c:pt>
                <c:pt idx="3680">
                  <c:v>10.685700000000001</c:v>
                </c:pt>
                <c:pt idx="3681">
                  <c:v>10.680899999999999</c:v>
                </c:pt>
                <c:pt idx="3682">
                  <c:v>10.6744</c:v>
                </c:pt>
                <c:pt idx="3683">
                  <c:v>10.669600000000001</c:v>
                </c:pt>
                <c:pt idx="3684">
                  <c:v>10.6647</c:v>
                </c:pt>
                <c:pt idx="3685">
                  <c:v>10.658300000000001</c:v>
                </c:pt>
                <c:pt idx="3686">
                  <c:v>10.6534</c:v>
                </c:pt>
                <c:pt idx="3687">
                  <c:v>10.6486</c:v>
                </c:pt>
                <c:pt idx="3688">
                  <c:v>10.642099999999999</c:v>
                </c:pt>
                <c:pt idx="3689">
                  <c:v>10.6372</c:v>
                </c:pt>
                <c:pt idx="3690">
                  <c:v>10.630699999999999</c:v>
                </c:pt>
                <c:pt idx="3691">
                  <c:v>10.6259</c:v>
                </c:pt>
                <c:pt idx="3692">
                  <c:v>10.621</c:v>
                </c:pt>
                <c:pt idx="3693">
                  <c:v>10.616099999999999</c:v>
                </c:pt>
                <c:pt idx="3694">
                  <c:v>10.6096</c:v>
                </c:pt>
                <c:pt idx="3695">
                  <c:v>10.604699999999999</c:v>
                </c:pt>
                <c:pt idx="3696">
                  <c:v>10.5998</c:v>
                </c:pt>
                <c:pt idx="3697">
                  <c:v>10.593299999999999</c:v>
                </c:pt>
                <c:pt idx="3698">
                  <c:v>10.59</c:v>
                </c:pt>
                <c:pt idx="3699">
                  <c:v>10.581899999999999</c:v>
                </c:pt>
                <c:pt idx="3700">
                  <c:v>10.5786</c:v>
                </c:pt>
                <c:pt idx="3701">
                  <c:v>10.572100000000001</c:v>
                </c:pt>
                <c:pt idx="3702">
                  <c:v>10.5688</c:v>
                </c:pt>
                <c:pt idx="3703">
                  <c:v>10.560600000000001</c:v>
                </c:pt>
                <c:pt idx="3704">
                  <c:v>10.557399999999999</c:v>
                </c:pt>
                <c:pt idx="3705">
                  <c:v>10.549200000000001</c:v>
                </c:pt>
                <c:pt idx="3706">
                  <c:v>10.5443</c:v>
                </c:pt>
                <c:pt idx="3707">
                  <c:v>10.539400000000001</c:v>
                </c:pt>
                <c:pt idx="3708">
                  <c:v>10.5344</c:v>
                </c:pt>
                <c:pt idx="3709">
                  <c:v>10.527900000000001</c:v>
                </c:pt>
                <c:pt idx="3710">
                  <c:v>10.523</c:v>
                </c:pt>
                <c:pt idx="3711">
                  <c:v>10.5181</c:v>
                </c:pt>
                <c:pt idx="3712">
                  <c:v>10.5115</c:v>
                </c:pt>
                <c:pt idx="3713">
                  <c:v>10.5082</c:v>
                </c:pt>
                <c:pt idx="3714">
                  <c:v>10.5017</c:v>
                </c:pt>
                <c:pt idx="3715">
                  <c:v>10.4984</c:v>
                </c:pt>
                <c:pt idx="3716">
                  <c:v>10.4902</c:v>
                </c:pt>
                <c:pt idx="3717">
                  <c:v>10.485300000000001</c:v>
                </c:pt>
                <c:pt idx="3718">
                  <c:v>10.4787</c:v>
                </c:pt>
                <c:pt idx="3719">
                  <c:v>10.4755</c:v>
                </c:pt>
                <c:pt idx="3720">
                  <c:v>10.4673</c:v>
                </c:pt>
                <c:pt idx="3721">
                  <c:v>10.464</c:v>
                </c:pt>
                <c:pt idx="3722">
                  <c:v>10.4575</c:v>
                </c:pt>
                <c:pt idx="3723">
                  <c:v>10.4542</c:v>
                </c:pt>
                <c:pt idx="3724">
                  <c:v>10.446</c:v>
                </c:pt>
                <c:pt idx="3725">
                  <c:v>10.4428</c:v>
                </c:pt>
                <c:pt idx="3726">
                  <c:v>10.436199999999999</c:v>
                </c:pt>
                <c:pt idx="3727">
                  <c:v>10.4313</c:v>
                </c:pt>
                <c:pt idx="3728">
                  <c:v>10.426399999999999</c:v>
                </c:pt>
                <c:pt idx="3729">
                  <c:v>10.4216</c:v>
                </c:pt>
                <c:pt idx="3730">
                  <c:v>10.416700000000001</c:v>
                </c:pt>
                <c:pt idx="3731">
                  <c:v>10.4102</c:v>
                </c:pt>
                <c:pt idx="3732">
                  <c:v>10.403600000000001</c:v>
                </c:pt>
                <c:pt idx="3733">
                  <c:v>10.400399999999999</c:v>
                </c:pt>
                <c:pt idx="3734">
                  <c:v>10.3939</c:v>
                </c:pt>
                <c:pt idx="3735">
                  <c:v>10.388999999999999</c:v>
                </c:pt>
                <c:pt idx="3736">
                  <c:v>10.3825</c:v>
                </c:pt>
                <c:pt idx="3737">
                  <c:v>10.377700000000001</c:v>
                </c:pt>
                <c:pt idx="3738">
                  <c:v>10.3728</c:v>
                </c:pt>
                <c:pt idx="3739">
                  <c:v>10.366300000000001</c:v>
                </c:pt>
                <c:pt idx="3740">
                  <c:v>10.363099999999999</c:v>
                </c:pt>
                <c:pt idx="3741">
                  <c:v>10.355</c:v>
                </c:pt>
                <c:pt idx="3742">
                  <c:v>10.351800000000001</c:v>
                </c:pt>
                <c:pt idx="3743">
                  <c:v>10.3453</c:v>
                </c:pt>
                <c:pt idx="3744">
                  <c:v>10.340400000000001</c:v>
                </c:pt>
                <c:pt idx="3745">
                  <c:v>10.335599999999999</c:v>
                </c:pt>
                <c:pt idx="3746">
                  <c:v>10.3308</c:v>
                </c:pt>
                <c:pt idx="3747">
                  <c:v>10.322699999999999</c:v>
                </c:pt>
                <c:pt idx="3748">
                  <c:v>10.321099999999999</c:v>
                </c:pt>
                <c:pt idx="3749">
                  <c:v>10.3131</c:v>
                </c:pt>
                <c:pt idx="3750">
                  <c:v>10.309799999999999</c:v>
                </c:pt>
                <c:pt idx="3751">
                  <c:v>10.3034</c:v>
                </c:pt>
                <c:pt idx="3752">
                  <c:v>10.2986</c:v>
                </c:pt>
                <c:pt idx="3753">
                  <c:v>10.293799999999999</c:v>
                </c:pt>
                <c:pt idx="3754">
                  <c:v>10.289</c:v>
                </c:pt>
                <c:pt idx="3755">
                  <c:v>10.282500000000001</c:v>
                </c:pt>
                <c:pt idx="3756">
                  <c:v>10.277699999999999</c:v>
                </c:pt>
                <c:pt idx="3757">
                  <c:v>10.2729</c:v>
                </c:pt>
                <c:pt idx="3758">
                  <c:v>10.266500000000001</c:v>
                </c:pt>
                <c:pt idx="3759">
                  <c:v>10.2601</c:v>
                </c:pt>
                <c:pt idx="3760">
                  <c:v>10.2569</c:v>
                </c:pt>
                <c:pt idx="3761">
                  <c:v>10.250500000000001</c:v>
                </c:pt>
                <c:pt idx="3762">
                  <c:v>10.245699999999999</c:v>
                </c:pt>
                <c:pt idx="3763">
                  <c:v>10.2409</c:v>
                </c:pt>
                <c:pt idx="3764">
                  <c:v>10.234500000000001</c:v>
                </c:pt>
                <c:pt idx="3765">
                  <c:v>10.229699999999999</c:v>
                </c:pt>
                <c:pt idx="3766">
                  <c:v>10.2233</c:v>
                </c:pt>
                <c:pt idx="3767">
                  <c:v>10.218500000000001</c:v>
                </c:pt>
                <c:pt idx="3768">
                  <c:v>10.2121</c:v>
                </c:pt>
                <c:pt idx="3769">
                  <c:v>10.2089</c:v>
                </c:pt>
                <c:pt idx="3770">
                  <c:v>10.202400000000001</c:v>
                </c:pt>
                <c:pt idx="3771">
                  <c:v>10.199199999999999</c:v>
                </c:pt>
                <c:pt idx="3772">
                  <c:v>10.1912</c:v>
                </c:pt>
                <c:pt idx="3773">
                  <c:v>10.188000000000001</c:v>
                </c:pt>
                <c:pt idx="3774">
                  <c:v>10.1816</c:v>
                </c:pt>
                <c:pt idx="3775">
                  <c:v>10.1768</c:v>
                </c:pt>
                <c:pt idx="3776">
                  <c:v>10.170400000000001</c:v>
                </c:pt>
                <c:pt idx="3777">
                  <c:v>10.1656</c:v>
                </c:pt>
                <c:pt idx="3778">
                  <c:v>10.1608</c:v>
                </c:pt>
                <c:pt idx="3779">
                  <c:v>10.155900000000001</c:v>
                </c:pt>
                <c:pt idx="3780">
                  <c:v>10.1495</c:v>
                </c:pt>
                <c:pt idx="3781">
                  <c:v>10.1447</c:v>
                </c:pt>
                <c:pt idx="3782">
                  <c:v>10.139900000000001</c:v>
                </c:pt>
                <c:pt idx="3783">
                  <c:v>10.1334</c:v>
                </c:pt>
                <c:pt idx="3784">
                  <c:v>10.1286</c:v>
                </c:pt>
                <c:pt idx="3785">
                  <c:v>10.122199999999999</c:v>
                </c:pt>
                <c:pt idx="3786">
                  <c:v>10.1189</c:v>
                </c:pt>
                <c:pt idx="3787">
                  <c:v>10.112500000000001</c:v>
                </c:pt>
                <c:pt idx="3788">
                  <c:v>10.107699999999999</c:v>
                </c:pt>
                <c:pt idx="3789">
                  <c:v>10.1012</c:v>
                </c:pt>
                <c:pt idx="3790">
                  <c:v>10.096399999999999</c:v>
                </c:pt>
                <c:pt idx="3791">
                  <c:v>10.0916</c:v>
                </c:pt>
                <c:pt idx="3792">
                  <c:v>10.0867</c:v>
                </c:pt>
                <c:pt idx="3793">
                  <c:v>10.081899999999999</c:v>
                </c:pt>
                <c:pt idx="3794">
                  <c:v>10.0754</c:v>
                </c:pt>
                <c:pt idx="3795">
                  <c:v>10.069000000000001</c:v>
                </c:pt>
                <c:pt idx="3796">
                  <c:v>10.0641</c:v>
                </c:pt>
                <c:pt idx="3797">
                  <c:v>10.0593</c:v>
                </c:pt>
                <c:pt idx="3798">
                  <c:v>10.0528</c:v>
                </c:pt>
                <c:pt idx="3799">
                  <c:v>10.048</c:v>
                </c:pt>
                <c:pt idx="3800">
                  <c:v>10.041499999999999</c:v>
                </c:pt>
                <c:pt idx="3801">
                  <c:v>10.0367</c:v>
                </c:pt>
                <c:pt idx="3802">
                  <c:v>10.0318</c:v>
                </c:pt>
                <c:pt idx="3803">
                  <c:v>10.026999999999999</c:v>
                </c:pt>
                <c:pt idx="3804">
                  <c:v>10.0205</c:v>
                </c:pt>
                <c:pt idx="3805">
                  <c:v>10.017300000000001</c:v>
                </c:pt>
                <c:pt idx="3806">
                  <c:v>10.0092</c:v>
                </c:pt>
                <c:pt idx="3807">
                  <c:v>10.006</c:v>
                </c:pt>
                <c:pt idx="3808">
                  <c:v>9.9995999999999992</c:v>
                </c:pt>
                <c:pt idx="3809">
                  <c:v>9.9946999999999999</c:v>
                </c:pt>
                <c:pt idx="3810">
                  <c:v>9.9883000000000006</c:v>
                </c:pt>
                <c:pt idx="3811">
                  <c:v>9.9849999999999994</c:v>
                </c:pt>
                <c:pt idx="3812">
                  <c:v>9.9786000000000001</c:v>
                </c:pt>
                <c:pt idx="3813">
                  <c:v>9.9736999999999991</c:v>
                </c:pt>
                <c:pt idx="3814">
                  <c:v>9.9672999999999998</c:v>
                </c:pt>
                <c:pt idx="3815">
                  <c:v>9.9608000000000008</c:v>
                </c:pt>
                <c:pt idx="3816">
                  <c:v>9.9575999999999993</c:v>
                </c:pt>
                <c:pt idx="3817">
                  <c:v>9.9511000000000003</c:v>
                </c:pt>
                <c:pt idx="3818">
                  <c:v>9.9463000000000008</c:v>
                </c:pt>
                <c:pt idx="3819">
                  <c:v>9.9398999999999997</c:v>
                </c:pt>
                <c:pt idx="3820">
                  <c:v>9.9366000000000003</c:v>
                </c:pt>
                <c:pt idx="3821">
                  <c:v>9.9301999999999992</c:v>
                </c:pt>
                <c:pt idx="3822">
                  <c:v>9.9253</c:v>
                </c:pt>
                <c:pt idx="3823">
                  <c:v>9.9189000000000007</c:v>
                </c:pt>
                <c:pt idx="3824">
                  <c:v>9.9139999999999997</c:v>
                </c:pt>
                <c:pt idx="3825">
                  <c:v>9.9092000000000002</c:v>
                </c:pt>
                <c:pt idx="3826">
                  <c:v>9.9042999999999992</c:v>
                </c:pt>
                <c:pt idx="3827">
                  <c:v>9.8978999999999999</c:v>
                </c:pt>
                <c:pt idx="3828">
                  <c:v>9.8930000000000007</c:v>
                </c:pt>
                <c:pt idx="3829">
                  <c:v>9.8865999999999996</c:v>
                </c:pt>
                <c:pt idx="3830">
                  <c:v>9.8817000000000004</c:v>
                </c:pt>
                <c:pt idx="3831">
                  <c:v>9.8752999999999993</c:v>
                </c:pt>
                <c:pt idx="3832">
                  <c:v>9.8704000000000001</c:v>
                </c:pt>
                <c:pt idx="3833">
                  <c:v>9.8672000000000004</c:v>
                </c:pt>
                <c:pt idx="3834">
                  <c:v>9.8606999999999996</c:v>
                </c:pt>
                <c:pt idx="3835">
                  <c:v>9.8559000000000001</c:v>
                </c:pt>
                <c:pt idx="3836">
                  <c:v>9.8493999999999993</c:v>
                </c:pt>
                <c:pt idx="3837">
                  <c:v>9.8445999999999998</c:v>
                </c:pt>
                <c:pt idx="3838">
                  <c:v>9.8381000000000007</c:v>
                </c:pt>
                <c:pt idx="3839">
                  <c:v>9.8332999999999995</c:v>
                </c:pt>
                <c:pt idx="3840">
                  <c:v>9.8268000000000004</c:v>
                </c:pt>
                <c:pt idx="3841">
                  <c:v>9.8236000000000008</c:v>
                </c:pt>
                <c:pt idx="3842">
                  <c:v>9.8170999999999999</c:v>
                </c:pt>
                <c:pt idx="3843">
                  <c:v>9.8123000000000005</c:v>
                </c:pt>
                <c:pt idx="3844">
                  <c:v>9.8057999999999996</c:v>
                </c:pt>
                <c:pt idx="3845">
                  <c:v>9.8026</c:v>
                </c:pt>
                <c:pt idx="3846">
                  <c:v>9.7960999999999991</c:v>
                </c:pt>
                <c:pt idx="3847">
                  <c:v>9.7912999999999997</c:v>
                </c:pt>
                <c:pt idx="3848">
                  <c:v>9.7848000000000006</c:v>
                </c:pt>
                <c:pt idx="3849">
                  <c:v>9.7798999999999996</c:v>
                </c:pt>
                <c:pt idx="3850">
                  <c:v>9.7751000000000001</c:v>
                </c:pt>
                <c:pt idx="3851">
                  <c:v>9.768599999999999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D42C-45ED-B5AC-387FA0AFE74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3089152"/>
        <c:axId val="93087232"/>
      </c:scatterChart>
      <c:valAx>
        <c:axId val="93083136"/>
        <c:scaling>
          <c:orientation val="minMax"/>
          <c:max val="700"/>
          <c:min val="30"/>
        </c:scaling>
        <c:delete val="0"/>
        <c:axPos val="b"/>
        <c:title>
          <c:tx>
            <c:rich>
              <a:bodyPr/>
              <a:lstStyle/>
              <a:p>
                <a:pPr>
                  <a:defRPr sz="800" b="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en-US" sz="800" b="0">
                    <a:latin typeface="Arial" panose="020B0604020202020204" pitchFamily="34" charset="0"/>
                    <a:cs typeface="Arial" panose="020B0604020202020204" pitchFamily="34" charset="0"/>
                  </a:rPr>
                  <a:t>Temperature</a:t>
                </a:r>
                <a:r>
                  <a:rPr lang="en-US" sz="800" b="0" baseline="0">
                    <a:latin typeface="Arial" panose="020B0604020202020204" pitchFamily="34" charset="0"/>
                    <a:cs typeface="Arial" panose="020B0604020202020204" pitchFamily="34" charset="0"/>
                  </a:rPr>
                  <a:t> ºC</a:t>
                </a:r>
                <a:endParaRPr lang="en-US" sz="800" b="0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93085056"/>
        <c:crosses val="autoZero"/>
        <c:crossBetween val="midCat"/>
      </c:valAx>
      <c:valAx>
        <c:axId val="93085056"/>
        <c:scaling>
          <c:orientation val="minMax"/>
          <c:max val="100"/>
          <c:min val="60"/>
        </c:scaling>
        <c:delete val="0"/>
        <c:axPos val="l"/>
        <c:title>
          <c:tx>
            <c:rich>
              <a:bodyPr/>
              <a:lstStyle/>
              <a:p>
                <a:pPr>
                  <a:defRPr sz="800" b="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en-US" sz="800" b="0">
                    <a:latin typeface="Arial" panose="020B0604020202020204" pitchFamily="34" charset="0"/>
                    <a:cs typeface="Arial" panose="020B0604020202020204" pitchFamily="34" charset="0"/>
                  </a:rPr>
                  <a:t>Weight</a:t>
                </a:r>
                <a:r>
                  <a:rPr lang="en-US" sz="800" b="0" baseline="0">
                    <a:latin typeface="Arial" panose="020B0604020202020204" pitchFamily="34" charset="0"/>
                    <a:cs typeface="Arial" panose="020B0604020202020204" pitchFamily="34" charset="0"/>
                  </a:rPr>
                  <a:t> loss%</a:t>
                </a:r>
                <a:endParaRPr lang="en-US" sz="800" b="0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93083136"/>
        <c:crosses val="autoZero"/>
        <c:crossBetween val="midCat"/>
      </c:valAx>
      <c:valAx>
        <c:axId val="93087232"/>
        <c:scaling>
          <c:orientation val="minMax"/>
        </c:scaling>
        <c:delete val="0"/>
        <c:axPos val="r"/>
        <c:title>
          <c:tx>
            <c:rich>
              <a:bodyPr/>
              <a:lstStyle/>
              <a:p>
                <a:pPr>
                  <a:defRPr b="0"/>
                </a:pPr>
                <a:r>
                  <a:rPr lang="en-US" b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μV</a:t>
                </a:r>
                <a:endParaRPr lang="en-US" b="0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93089152"/>
        <c:crosses val="max"/>
        <c:crossBetween val="midCat"/>
      </c:valAx>
      <c:valAx>
        <c:axId val="9308915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93087232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noFill/>
    <a:ln>
      <a:noFill/>
    </a:ln>
  </c:spPr>
  <c:txPr>
    <a:bodyPr/>
    <a:lstStyle/>
    <a:p>
      <a:pPr>
        <a:defRPr sz="9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2467938121730267"/>
          <c:y val="8.7805763842143988E-2"/>
          <c:w val="0.81423326986087519"/>
          <c:h val="0.78908957808845326"/>
        </c:manualLayout>
      </c:layout>
      <c:scatterChart>
        <c:scatterStyle val="smoothMarker"/>
        <c:varyColors val="0"/>
        <c:ser>
          <c:idx val="0"/>
          <c:order val="0"/>
          <c:spPr>
            <a:ln w="952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B$1:$B$66</c:f>
              <c:numCache>
                <c:formatCode>General</c:formatCode>
                <c:ptCount val="66"/>
                <c:pt idx="0">
                  <c:v>0.18099999999999999</c:v>
                </c:pt>
                <c:pt idx="1">
                  <c:v>0.19500000000000001</c:v>
                </c:pt>
                <c:pt idx="2">
                  <c:v>0.23599999999999999</c:v>
                </c:pt>
                <c:pt idx="3">
                  <c:v>0.27900000000000003</c:v>
                </c:pt>
                <c:pt idx="4">
                  <c:v>0.29399999999999998</c:v>
                </c:pt>
                <c:pt idx="5">
                  <c:v>0.307</c:v>
                </c:pt>
                <c:pt idx="6">
                  <c:v>0.317</c:v>
                </c:pt>
                <c:pt idx="7">
                  <c:v>0.39800000000000002</c:v>
                </c:pt>
                <c:pt idx="8">
                  <c:v>0.48299999999999998</c:v>
                </c:pt>
                <c:pt idx="9">
                  <c:v>0.30099999999999999</c:v>
                </c:pt>
                <c:pt idx="10">
                  <c:v>0.14099999999999999</c:v>
                </c:pt>
                <c:pt idx="11">
                  <c:v>8.7999999999999995E-2</c:v>
                </c:pt>
                <c:pt idx="12">
                  <c:v>7.0999999999999994E-2</c:v>
                </c:pt>
                <c:pt idx="13">
                  <c:v>6.8000000000000005E-2</c:v>
                </c:pt>
                <c:pt idx="14">
                  <c:v>7.0999999999999994E-2</c:v>
                </c:pt>
                <c:pt idx="15">
                  <c:v>7.3999999999999996E-2</c:v>
                </c:pt>
                <c:pt idx="16">
                  <c:v>7.6999999999999999E-2</c:v>
                </c:pt>
                <c:pt idx="17">
                  <c:v>0.08</c:v>
                </c:pt>
                <c:pt idx="18">
                  <c:v>8.4000000000000005E-2</c:v>
                </c:pt>
                <c:pt idx="19">
                  <c:v>9.5000000000000001E-2</c:v>
                </c:pt>
                <c:pt idx="20">
                  <c:v>0.11</c:v>
                </c:pt>
                <c:pt idx="21">
                  <c:v>0.11700000000000001</c:v>
                </c:pt>
                <c:pt idx="22">
                  <c:v>0.113</c:v>
                </c:pt>
                <c:pt idx="23">
                  <c:v>0.104</c:v>
                </c:pt>
                <c:pt idx="24">
                  <c:v>9.6000000000000002E-2</c:v>
                </c:pt>
                <c:pt idx="25">
                  <c:v>0.10100000000000001</c:v>
                </c:pt>
                <c:pt idx="26">
                  <c:v>0.11600000000000001</c:v>
                </c:pt>
                <c:pt idx="27">
                  <c:v>0.14299999999999999</c:v>
                </c:pt>
                <c:pt idx="28">
                  <c:v>0.14099999999999999</c:v>
                </c:pt>
                <c:pt idx="29">
                  <c:v>0.10199999999999999</c:v>
                </c:pt>
                <c:pt idx="30">
                  <c:v>5.8999999999999997E-2</c:v>
                </c:pt>
                <c:pt idx="31">
                  <c:v>3.5999999999999997E-2</c:v>
                </c:pt>
                <c:pt idx="32">
                  <c:v>2.7E-2</c:v>
                </c:pt>
                <c:pt idx="33">
                  <c:v>2.3E-2</c:v>
                </c:pt>
                <c:pt idx="34">
                  <c:v>2.1999999999999999E-2</c:v>
                </c:pt>
                <c:pt idx="35">
                  <c:v>2.1000000000000001E-2</c:v>
                </c:pt>
                <c:pt idx="36">
                  <c:v>2.1000000000000001E-2</c:v>
                </c:pt>
                <c:pt idx="37">
                  <c:v>2.1000000000000001E-2</c:v>
                </c:pt>
                <c:pt idx="38">
                  <c:v>2.1000000000000001E-2</c:v>
                </c:pt>
                <c:pt idx="39">
                  <c:v>2.1000000000000001E-2</c:v>
                </c:pt>
                <c:pt idx="40">
                  <c:v>2.1000000000000001E-2</c:v>
                </c:pt>
                <c:pt idx="41">
                  <c:v>2.1000000000000001E-2</c:v>
                </c:pt>
                <c:pt idx="42">
                  <c:v>2.1000000000000001E-2</c:v>
                </c:pt>
                <c:pt idx="43">
                  <c:v>2.1000000000000001E-2</c:v>
                </c:pt>
                <c:pt idx="44">
                  <c:v>2.1999999999999999E-2</c:v>
                </c:pt>
                <c:pt idx="45">
                  <c:v>2.1999999999999999E-2</c:v>
                </c:pt>
                <c:pt idx="46">
                  <c:v>6.0000000000000001E-3</c:v>
                </c:pt>
                <c:pt idx="47">
                  <c:v>6.0000000000000001E-3</c:v>
                </c:pt>
                <c:pt idx="48">
                  <c:v>6.0000000000000001E-3</c:v>
                </c:pt>
                <c:pt idx="49">
                  <c:v>7.0000000000000001E-3</c:v>
                </c:pt>
                <c:pt idx="50">
                  <c:v>7.0000000000000001E-3</c:v>
                </c:pt>
                <c:pt idx="51">
                  <c:v>7.0000000000000001E-3</c:v>
                </c:pt>
                <c:pt idx="52">
                  <c:v>7.0000000000000001E-3</c:v>
                </c:pt>
                <c:pt idx="53">
                  <c:v>7.0000000000000001E-3</c:v>
                </c:pt>
                <c:pt idx="54">
                  <c:v>6.0000000000000001E-3</c:v>
                </c:pt>
                <c:pt idx="55">
                  <c:v>6.0000000000000001E-3</c:v>
                </c:pt>
                <c:pt idx="56">
                  <c:v>6.0000000000000001E-3</c:v>
                </c:pt>
                <c:pt idx="57">
                  <c:v>6.0000000000000001E-3</c:v>
                </c:pt>
                <c:pt idx="58">
                  <c:v>7.0000000000000001E-3</c:v>
                </c:pt>
                <c:pt idx="59">
                  <c:v>7.0000000000000001E-3</c:v>
                </c:pt>
                <c:pt idx="60">
                  <c:v>7.0000000000000001E-3</c:v>
                </c:pt>
                <c:pt idx="61">
                  <c:v>7.0000000000000001E-3</c:v>
                </c:pt>
                <c:pt idx="62">
                  <c:v>7.0000000000000001E-3</c:v>
                </c:pt>
                <c:pt idx="63">
                  <c:v>7.0000000000000001E-3</c:v>
                </c:pt>
                <c:pt idx="64">
                  <c:v>7.0000000000000001E-3</c:v>
                </c:pt>
                <c:pt idx="65">
                  <c:v>7.0000000000000001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AEAB-4889-99F7-1BB9B9FBBBF2}"/>
            </c:ext>
          </c:extLst>
        </c:ser>
        <c:ser>
          <c:idx val="1"/>
          <c:order val="1"/>
          <c:spPr>
            <a:ln w="952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C$1:$C$66</c:f>
              <c:numCache>
                <c:formatCode>General</c:formatCode>
                <c:ptCount val="66"/>
                <c:pt idx="0">
                  <c:v>0.18</c:v>
                </c:pt>
                <c:pt idx="1">
                  <c:v>0.189</c:v>
                </c:pt>
                <c:pt idx="2">
                  <c:v>0.219</c:v>
                </c:pt>
                <c:pt idx="3">
                  <c:v>0.252</c:v>
                </c:pt>
                <c:pt idx="4">
                  <c:v>0.26200000000000001</c:v>
                </c:pt>
                <c:pt idx="5">
                  <c:v>0.26900000000000002</c:v>
                </c:pt>
                <c:pt idx="6">
                  <c:v>0.27400000000000002</c:v>
                </c:pt>
                <c:pt idx="7">
                  <c:v>0.32800000000000001</c:v>
                </c:pt>
                <c:pt idx="8">
                  <c:v>0.39600000000000002</c:v>
                </c:pt>
                <c:pt idx="9">
                  <c:v>0.26200000000000001</c:v>
                </c:pt>
                <c:pt idx="10">
                  <c:v>0.13200000000000001</c:v>
                </c:pt>
                <c:pt idx="11">
                  <c:v>8.2000000000000003E-2</c:v>
                </c:pt>
                <c:pt idx="12">
                  <c:v>6.4000000000000001E-2</c:v>
                </c:pt>
                <c:pt idx="13">
                  <c:v>5.8000000000000003E-2</c:v>
                </c:pt>
                <c:pt idx="14">
                  <c:v>5.8000000000000003E-2</c:v>
                </c:pt>
                <c:pt idx="15">
                  <c:v>5.8999999999999997E-2</c:v>
                </c:pt>
                <c:pt idx="16">
                  <c:v>6.0999999999999999E-2</c:v>
                </c:pt>
                <c:pt idx="17">
                  <c:v>6.3E-2</c:v>
                </c:pt>
                <c:pt idx="18">
                  <c:v>6.6000000000000003E-2</c:v>
                </c:pt>
                <c:pt idx="19">
                  <c:v>7.4999999999999997E-2</c:v>
                </c:pt>
                <c:pt idx="20">
                  <c:v>8.8999999999999996E-2</c:v>
                </c:pt>
                <c:pt idx="21">
                  <c:v>9.5000000000000001E-2</c:v>
                </c:pt>
                <c:pt idx="22">
                  <c:v>9.4E-2</c:v>
                </c:pt>
                <c:pt idx="23">
                  <c:v>8.8999999999999996E-2</c:v>
                </c:pt>
                <c:pt idx="24">
                  <c:v>8.4000000000000005E-2</c:v>
                </c:pt>
                <c:pt idx="25">
                  <c:v>8.8999999999999996E-2</c:v>
                </c:pt>
                <c:pt idx="26">
                  <c:v>0.10100000000000001</c:v>
                </c:pt>
                <c:pt idx="27">
                  <c:v>0.124</c:v>
                </c:pt>
                <c:pt idx="28">
                  <c:v>0.125</c:v>
                </c:pt>
                <c:pt idx="29">
                  <c:v>9.8000000000000004E-2</c:v>
                </c:pt>
                <c:pt idx="30">
                  <c:v>6.6000000000000003E-2</c:v>
                </c:pt>
                <c:pt idx="31">
                  <c:v>4.9000000000000002E-2</c:v>
                </c:pt>
                <c:pt idx="32">
                  <c:v>4.2999999999999997E-2</c:v>
                </c:pt>
                <c:pt idx="33">
                  <c:v>0.04</c:v>
                </c:pt>
                <c:pt idx="34">
                  <c:v>0.04</c:v>
                </c:pt>
                <c:pt idx="35">
                  <c:v>0.04</c:v>
                </c:pt>
                <c:pt idx="36">
                  <c:v>0.04</c:v>
                </c:pt>
                <c:pt idx="37">
                  <c:v>0.04</c:v>
                </c:pt>
                <c:pt idx="38">
                  <c:v>3.9E-2</c:v>
                </c:pt>
                <c:pt idx="39">
                  <c:v>3.7999999999999999E-2</c:v>
                </c:pt>
                <c:pt idx="40">
                  <c:v>3.6999999999999998E-2</c:v>
                </c:pt>
                <c:pt idx="41">
                  <c:v>3.5999999999999997E-2</c:v>
                </c:pt>
                <c:pt idx="42">
                  <c:v>3.4000000000000002E-2</c:v>
                </c:pt>
                <c:pt idx="43">
                  <c:v>3.2000000000000001E-2</c:v>
                </c:pt>
                <c:pt idx="44">
                  <c:v>2.9000000000000001E-2</c:v>
                </c:pt>
                <c:pt idx="45">
                  <c:v>2.7E-2</c:v>
                </c:pt>
                <c:pt idx="46">
                  <c:v>2.1000000000000001E-2</c:v>
                </c:pt>
                <c:pt idx="47">
                  <c:v>1.9E-2</c:v>
                </c:pt>
                <c:pt idx="48">
                  <c:v>1.6E-2</c:v>
                </c:pt>
                <c:pt idx="49">
                  <c:v>1.2999999999999999E-2</c:v>
                </c:pt>
                <c:pt idx="50">
                  <c:v>0.01</c:v>
                </c:pt>
                <c:pt idx="51">
                  <c:v>8.0000000000000002E-3</c:v>
                </c:pt>
                <c:pt idx="52">
                  <c:v>7.0000000000000001E-3</c:v>
                </c:pt>
                <c:pt idx="53">
                  <c:v>6.0000000000000001E-3</c:v>
                </c:pt>
                <c:pt idx="54">
                  <c:v>5.0000000000000001E-3</c:v>
                </c:pt>
                <c:pt idx="55">
                  <c:v>4.0000000000000001E-3</c:v>
                </c:pt>
                <c:pt idx="56">
                  <c:v>4.0000000000000001E-3</c:v>
                </c:pt>
                <c:pt idx="57">
                  <c:v>3.0000000000000001E-3</c:v>
                </c:pt>
                <c:pt idx="58">
                  <c:v>3.0000000000000001E-3</c:v>
                </c:pt>
                <c:pt idx="59">
                  <c:v>3.0000000000000001E-3</c:v>
                </c:pt>
                <c:pt idx="60">
                  <c:v>2E-3</c:v>
                </c:pt>
                <c:pt idx="61">
                  <c:v>2E-3</c:v>
                </c:pt>
                <c:pt idx="62">
                  <c:v>2E-3</c:v>
                </c:pt>
                <c:pt idx="63">
                  <c:v>2E-3</c:v>
                </c:pt>
                <c:pt idx="64">
                  <c:v>2E-3</c:v>
                </c:pt>
                <c:pt idx="65">
                  <c:v>2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AEAB-4889-99F7-1BB9B9FBBBF2}"/>
            </c:ext>
          </c:extLst>
        </c:ser>
        <c:ser>
          <c:idx val="2"/>
          <c:order val="2"/>
          <c:spPr>
            <a:ln w="952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D$1:$D$66</c:f>
              <c:numCache>
                <c:formatCode>General</c:formatCode>
                <c:ptCount val="66"/>
                <c:pt idx="0">
                  <c:v>0.14000000000000001</c:v>
                </c:pt>
                <c:pt idx="1">
                  <c:v>0.14599999999999999</c:v>
                </c:pt>
                <c:pt idx="2">
                  <c:v>0.16500000000000001</c:v>
                </c:pt>
                <c:pt idx="3">
                  <c:v>0.185</c:v>
                </c:pt>
                <c:pt idx="4">
                  <c:v>0.191</c:v>
                </c:pt>
                <c:pt idx="5">
                  <c:v>0.19500000000000001</c:v>
                </c:pt>
                <c:pt idx="6">
                  <c:v>0.19700000000000001</c:v>
                </c:pt>
                <c:pt idx="7">
                  <c:v>0.23200000000000001</c:v>
                </c:pt>
                <c:pt idx="8">
                  <c:v>0.27200000000000002</c:v>
                </c:pt>
                <c:pt idx="9">
                  <c:v>0.189</c:v>
                </c:pt>
                <c:pt idx="10">
                  <c:v>0.107</c:v>
                </c:pt>
                <c:pt idx="11">
                  <c:v>7.3999999999999996E-2</c:v>
                </c:pt>
                <c:pt idx="12">
                  <c:v>0.06</c:v>
                </c:pt>
                <c:pt idx="13">
                  <c:v>5.3999999999999999E-2</c:v>
                </c:pt>
                <c:pt idx="14">
                  <c:v>5.2999999999999999E-2</c:v>
                </c:pt>
                <c:pt idx="15">
                  <c:v>5.2999999999999999E-2</c:v>
                </c:pt>
                <c:pt idx="16">
                  <c:v>5.2999999999999999E-2</c:v>
                </c:pt>
                <c:pt idx="17">
                  <c:v>5.3999999999999999E-2</c:v>
                </c:pt>
                <c:pt idx="18">
                  <c:v>5.7000000000000002E-2</c:v>
                </c:pt>
                <c:pt idx="19">
                  <c:v>6.3E-2</c:v>
                </c:pt>
                <c:pt idx="20">
                  <c:v>7.1999999999999995E-2</c:v>
                </c:pt>
                <c:pt idx="21">
                  <c:v>7.5999999999999998E-2</c:v>
                </c:pt>
                <c:pt idx="22">
                  <c:v>7.5999999999999998E-2</c:v>
                </c:pt>
                <c:pt idx="23">
                  <c:v>7.3999999999999996E-2</c:v>
                </c:pt>
                <c:pt idx="24">
                  <c:v>7.1999999999999995E-2</c:v>
                </c:pt>
                <c:pt idx="25">
                  <c:v>7.6999999999999999E-2</c:v>
                </c:pt>
                <c:pt idx="26">
                  <c:v>8.5000000000000006E-2</c:v>
                </c:pt>
                <c:pt idx="27">
                  <c:v>0.1</c:v>
                </c:pt>
                <c:pt idx="28">
                  <c:v>0.10100000000000001</c:v>
                </c:pt>
                <c:pt idx="29">
                  <c:v>8.5000000000000006E-2</c:v>
                </c:pt>
                <c:pt idx="30">
                  <c:v>6.6000000000000003E-2</c:v>
                </c:pt>
                <c:pt idx="31">
                  <c:v>5.6000000000000001E-2</c:v>
                </c:pt>
                <c:pt idx="32">
                  <c:v>5.2999999999999999E-2</c:v>
                </c:pt>
                <c:pt idx="33">
                  <c:v>5.1999999999999998E-2</c:v>
                </c:pt>
                <c:pt idx="34">
                  <c:v>5.1999999999999998E-2</c:v>
                </c:pt>
                <c:pt idx="35">
                  <c:v>5.1999999999999998E-2</c:v>
                </c:pt>
                <c:pt idx="36">
                  <c:v>5.1999999999999998E-2</c:v>
                </c:pt>
                <c:pt idx="37">
                  <c:v>5.0999999999999997E-2</c:v>
                </c:pt>
                <c:pt idx="38">
                  <c:v>0.05</c:v>
                </c:pt>
                <c:pt idx="39">
                  <c:v>4.9000000000000002E-2</c:v>
                </c:pt>
                <c:pt idx="40">
                  <c:v>4.8000000000000001E-2</c:v>
                </c:pt>
                <c:pt idx="41">
                  <c:v>4.5999999999999999E-2</c:v>
                </c:pt>
                <c:pt idx="42">
                  <c:v>4.3999999999999997E-2</c:v>
                </c:pt>
                <c:pt idx="43">
                  <c:v>4.2000000000000003E-2</c:v>
                </c:pt>
                <c:pt idx="44">
                  <c:v>3.9E-2</c:v>
                </c:pt>
                <c:pt idx="45">
                  <c:v>3.5999999999999997E-2</c:v>
                </c:pt>
                <c:pt idx="46">
                  <c:v>2.7E-2</c:v>
                </c:pt>
                <c:pt idx="47">
                  <c:v>2.5000000000000001E-2</c:v>
                </c:pt>
                <c:pt idx="48">
                  <c:v>2.1999999999999999E-2</c:v>
                </c:pt>
                <c:pt idx="49">
                  <c:v>1.9E-2</c:v>
                </c:pt>
                <c:pt idx="50">
                  <c:v>1.4E-2</c:v>
                </c:pt>
                <c:pt idx="51">
                  <c:v>1.2E-2</c:v>
                </c:pt>
                <c:pt idx="52">
                  <c:v>1.0999999999999999E-2</c:v>
                </c:pt>
                <c:pt idx="53">
                  <c:v>8.9999999999999993E-3</c:v>
                </c:pt>
                <c:pt idx="54">
                  <c:v>8.0000000000000002E-3</c:v>
                </c:pt>
                <c:pt idx="55">
                  <c:v>7.0000000000000001E-3</c:v>
                </c:pt>
                <c:pt idx="56">
                  <c:v>6.0000000000000001E-3</c:v>
                </c:pt>
                <c:pt idx="57">
                  <c:v>6.0000000000000001E-3</c:v>
                </c:pt>
                <c:pt idx="58">
                  <c:v>5.0000000000000001E-3</c:v>
                </c:pt>
                <c:pt idx="59">
                  <c:v>5.0000000000000001E-3</c:v>
                </c:pt>
                <c:pt idx="60">
                  <c:v>5.0000000000000001E-3</c:v>
                </c:pt>
                <c:pt idx="61">
                  <c:v>5.0000000000000001E-3</c:v>
                </c:pt>
                <c:pt idx="62">
                  <c:v>5.0000000000000001E-3</c:v>
                </c:pt>
                <c:pt idx="63">
                  <c:v>5.0000000000000001E-3</c:v>
                </c:pt>
                <c:pt idx="64">
                  <c:v>5.0000000000000001E-3</c:v>
                </c:pt>
                <c:pt idx="65">
                  <c:v>5.0000000000000001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AEAB-4889-99F7-1BB9B9FBBBF2}"/>
            </c:ext>
          </c:extLst>
        </c:ser>
        <c:ser>
          <c:idx val="3"/>
          <c:order val="3"/>
          <c:spPr>
            <a:ln w="952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E$1:$E$66</c:f>
              <c:numCache>
                <c:formatCode>General</c:formatCode>
                <c:ptCount val="66"/>
                <c:pt idx="0">
                  <c:v>0.14099999999999999</c:v>
                </c:pt>
                <c:pt idx="1">
                  <c:v>0.14499999999999999</c:v>
                </c:pt>
                <c:pt idx="2">
                  <c:v>0.156</c:v>
                </c:pt>
                <c:pt idx="3">
                  <c:v>0.16800000000000001</c:v>
                </c:pt>
                <c:pt idx="4">
                  <c:v>0.17199999999999999</c:v>
                </c:pt>
                <c:pt idx="5">
                  <c:v>0.17199999999999999</c:v>
                </c:pt>
                <c:pt idx="6">
                  <c:v>0.17100000000000001</c:v>
                </c:pt>
                <c:pt idx="7">
                  <c:v>0.188</c:v>
                </c:pt>
                <c:pt idx="8">
                  <c:v>0.20699999999999999</c:v>
                </c:pt>
                <c:pt idx="9">
                  <c:v>0.16300000000000001</c:v>
                </c:pt>
                <c:pt idx="10">
                  <c:v>0.11799999999999999</c:v>
                </c:pt>
                <c:pt idx="11">
                  <c:v>9.2999999999999999E-2</c:v>
                </c:pt>
                <c:pt idx="12">
                  <c:v>7.9000000000000001E-2</c:v>
                </c:pt>
                <c:pt idx="13">
                  <c:v>7.0000000000000007E-2</c:v>
                </c:pt>
                <c:pt idx="14">
                  <c:v>6.6000000000000003E-2</c:v>
                </c:pt>
                <c:pt idx="15">
                  <c:v>6.4000000000000001E-2</c:v>
                </c:pt>
                <c:pt idx="16">
                  <c:v>6.4000000000000001E-2</c:v>
                </c:pt>
                <c:pt idx="17">
                  <c:v>6.4000000000000001E-2</c:v>
                </c:pt>
                <c:pt idx="18">
                  <c:v>6.6000000000000003E-2</c:v>
                </c:pt>
                <c:pt idx="19">
                  <c:v>7.0000000000000007E-2</c:v>
                </c:pt>
                <c:pt idx="20">
                  <c:v>7.4999999999999997E-2</c:v>
                </c:pt>
                <c:pt idx="21">
                  <c:v>7.8E-2</c:v>
                </c:pt>
                <c:pt idx="22">
                  <c:v>7.9000000000000001E-2</c:v>
                </c:pt>
                <c:pt idx="23">
                  <c:v>7.8E-2</c:v>
                </c:pt>
                <c:pt idx="24">
                  <c:v>7.9000000000000001E-2</c:v>
                </c:pt>
                <c:pt idx="25">
                  <c:v>8.3000000000000004E-2</c:v>
                </c:pt>
                <c:pt idx="26">
                  <c:v>8.7999999999999995E-2</c:v>
                </c:pt>
                <c:pt idx="27">
                  <c:v>9.6000000000000002E-2</c:v>
                </c:pt>
                <c:pt idx="28">
                  <c:v>9.7000000000000003E-2</c:v>
                </c:pt>
                <c:pt idx="29">
                  <c:v>8.8999999999999996E-2</c:v>
                </c:pt>
                <c:pt idx="30">
                  <c:v>0.08</c:v>
                </c:pt>
                <c:pt idx="31">
                  <c:v>7.4999999999999997E-2</c:v>
                </c:pt>
                <c:pt idx="32">
                  <c:v>7.3999999999999996E-2</c:v>
                </c:pt>
                <c:pt idx="33">
                  <c:v>7.2999999999999995E-2</c:v>
                </c:pt>
                <c:pt idx="34">
                  <c:v>7.3999999999999996E-2</c:v>
                </c:pt>
                <c:pt idx="35">
                  <c:v>7.2999999999999995E-2</c:v>
                </c:pt>
                <c:pt idx="36">
                  <c:v>7.2999999999999995E-2</c:v>
                </c:pt>
                <c:pt idx="37">
                  <c:v>7.1999999999999995E-2</c:v>
                </c:pt>
                <c:pt idx="38">
                  <c:v>7.0999999999999994E-2</c:v>
                </c:pt>
                <c:pt idx="39">
                  <c:v>7.0000000000000007E-2</c:v>
                </c:pt>
                <c:pt idx="40">
                  <c:v>6.8000000000000005E-2</c:v>
                </c:pt>
                <c:pt idx="41">
                  <c:v>6.6000000000000003E-2</c:v>
                </c:pt>
                <c:pt idx="42">
                  <c:v>6.4000000000000001E-2</c:v>
                </c:pt>
                <c:pt idx="43">
                  <c:v>0.06</c:v>
                </c:pt>
                <c:pt idx="44">
                  <c:v>5.6000000000000001E-2</c:v>
                </c:pt>
                <c:pt idx="45">
                  <c:v>5.2999999999999999E-2</c:v>
                </c:pt>
                <c:pt idx="46">
                  <c:v>3.7999999999999999E-2</c:v>
                </c:pt>
                <c:pt idx="47">
                  <c:v>3.5000000000000003E-2</c:v>
                </c:pt>
                <c:pt idx="48">
                  <c:v>3.1E-2</c:v>
                </c:pt>
                <c:pt idx="49">
                  <c:v>2.8000000000000001E-2</c:v>
                </c:pt>
                <c:pt idx="50">
                  <c:v>2.1999999999999999E-2</c:v>
                </c:pt>
                <c:pt idx="51">
                  <c:v>1.9E-2</c:v>
                </c:pt>
                <c:pt idx="52">
                  <c:v>1.7999999999999999E-2</c:v>
                </c:pt>
                <c:pt idx="53">
                  <c:v>1.6E-2</c:v>
                </c:pt>
                <c:pt idx="54">
                  <c:v>1.4999999999999999E-2</c:v>
                </c:pt>
                <c:pt idx="55">
                  <c:v>1.2999999999999999E-2</c:v>
                </c:pt>
                <c:pt idx="56">
                  <c:v>1.2E-2</c:v>
                </c:pt>
                <c:pt idx="57">
                  <c:v>1.2E-2</c:v>
                </c:pt>
                <c:pt idx="58">
                  <c:v>1.0999999999999999E-2</c:v>
                </c:pt>
                <c:pt idx="59">
                  <c:v>1.0999999999999999E-2</c:v>
                </c:pt>
                <c:pt idx="60">
                  <c:v>1.0999999999999999E-2</c:v>
                </c:pt>
                <c:pt idx="61">
                  <c:v>0.01</c:v>
                </c:pt>
                <c:pt idx="62">
                  <c:v>0.01</c:v>
                </c:pt>
                <c:pt idx="63">
                  <c:v>0.01</c:v>
                </c:pt>
                <c:pt idx="64">
                  <c:v>0.01</c:v>
                </c:pt>
                <c:pt idx="65">
                  <c:v>0.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AEAB-4889-99F7-1BB9B9FBBBF2}"/>
            </c:ext>
          </c:extLst>
        </c:ser>
        <c:ser>
          <c:idx val="4"/>
          <c:order val="4"/>
          <c:spPr>
            <a:ln w="952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F$1:$F$66</c:f>
              <c:numCache>
                <c:formatCode>General</c:formatCode>
                <c:ptCount val="66"/>
                <c:pt idx="0">
                  <c:v>0.13700000000000001</c:v>
                </c:pt>
                <c:pt idx="1">
                  <c:v>0.14099999999999999</c:v>
                </c:pt>
                <c:pt idx="2">
                  <c:v>0.14799999999999999</c:v>
                </c:pt>
                <c:pt idx="3">
                  <c:v>0.158</c:v>
                </c:pt>
                <c:pt idx="4">
                  <c:v>0.161</c:v>
                </c:pt>
                <c:pt idx="5">
                  <c:v>0.16</c:v>
                </c:pt>
                <c:pt idx="6">
                  <c:v>0.154</c:v>
                </c:pt>
                <c:pt idx="7">
                  <c:v>0.159</c:v>
                </c:pt>
                <c:pt idx="8">
                  <c:v>0.17</c:v>
                </c:pt>
                <c:pt idx="9">
                  <c:v>0.14799999999999999</c:v>
                </c:pt>
                <c:pt idx="10">
                  <c:v>0.121</c:v>
                </c:pt>
                <c:pt idx="11">
                  <c:v>9.8000000000000004E-2</c:v>
                </c:pt>
                <c:pt idx="12">
                  <c:v>0.08</c:v>
                </c:pt>
                <c:pt idx="13">
                  <c:v>7.0000000000000007E-2</c:v>
                </c:pt>
                <c:pt idx="14">
                  <c:v>6.4000000000000001E-2</c:v>
                </c:pt>
                <c:pt idx="15">
                  <c:v>6.0999999999999999E-2</c:v>
                </c:pt>
                <c:pt idx="16">
                  <c:v>0.06</c:v>
                </c:pt>
                <c:pt idx="17">
                  <c:v>6.0999999999999999E-2</c:v>
                </c:pt>
                <c:pt idx="18">
                  <c:v>6.2E-2</c:v>
                </c:pt>
                <c:pt idx="19">
                  <c:v>6.5000000000000002E-2</c:v>
                </c:pt>
                <c:pt idx="20">
                  <c:v>6.8000000000000005E-2</c:v>
                </c:pt>
                <c:pt idx="21">
                  <c:v>7.0000000000000007E-2</c:v>
                </c:pt>
                <c:pt idx="22">
                  <c:v>7.1999999999999995E-2</c:v>
                </c:pt>
                <c:pt idx="23">
                  <c:v>7.2999999999999995E-2</c:v>
                </c:pt>
                <c:pt idx="24">
                  <c:v>7.4999999999999997E-2</c:v>
                </c:pt>
                <c:pt idx="25">
                  <c:v>7.8E-2</c:v>
                </c:pt>
                <c:pt idx="26">
                  <c:v>8.2000000000000003E-2</c:v>
                </c:pt>
                <c:pt idx="27">
                  <c:v>8.6999999999999994E-2</c:v>
                </c:pt>
                <c:pt idx="28">
                  <c:v>8.6999999999999994E-2</c:v>
                </c:pt>
                <c:pt idx="29">
                  <c:v>8.2000000000000003E-2</c:v>
                </c:pt>
                <c:pt idx="30">
                  <c:v>7.6999999999999999E-2</c:v>
                </c:pt>
                <c:pt idx="31">
                  <c:v>7.4999999999999997E-2</c:v>
                </c:pt>
                <c:pt idx="32">
                  <c:v>7.4999999999999997E-2</c:v>
                </c:pt>
                <c:pt idx="33">
                  <c:v>7.4999999999999997E-2</c:v>
                </c:pt>
                <c:pt idx="34">
                  <c:v>7.4999999999999997E-2</c:v>
                </c:pt>
                <c:pt idx="35">
                  <c:v>7.4999999999999997E-2</c:v>
                </c:pt>
                <c:pt idx="36">
                  <c:v>7.4999999999999997E-2</c:v>
                </c:pt>
                <c:pt idx="37">
                  <c:v>7.3999999999999996E-2</c:v>
                </c:pt>
                <c:pt idx="38">
                  <c:v>7.2999999999999995E-2</c:v>
                </c:pt>
                <c:pt idx="39">
                  <c:v>7.1999999999999995E-2</c:v>
                </c:pt>
                <c:pt idx="40">
                  <c:v>7.0000000000000007E-2</c:v>
                </c:pt>
                <c:pt idx="41">
                  <c:v>6.8000000000000005E-2</c:v>
                </c:pt>
                <c:pt idx="42">
                  <c:v>6.5000000000000002E-2</c:v>
                </c:pt>
                <c:pt idx="43">
                  <c:v>6.0999999999999999E-2</c:v>
                </c:pt>
                <c:pt idx="44">
                  <c:v>5.7000000000000002E-2</c:v>
                </c:pt>
                <c:pt idx="45">
                  <c:v>5.3999999999999999E-2</c:v>
                </c:pt>
                <c:pt idx="46">
                  <c:v>3.7999999999999999E-2</c:v>
                </c:pt>
                <c:pt idx="47">
                  <c:v>3.5000000000000003E-2</c:v>
                </c:pt>
                <c:pt idx="48">
                  <c:v>3.1E-2</c:v>
                </c:pt>
                <c:pt idx="49">
                  <c:v>2.7E-2</c:v>
                </c:pt>
                <c:pt idx="50">
                  <c:v>2.1000000000000001E-2</c:v>
                </c:pt>
                <c:pt idx="51">
                  <c:v>1.7999999999999999E-2</c:v>
                </c:pt>
                <c:pt idx="52">
                  <c:v>1.7000000000000001E-2</c:v>
                </c:pt>
                <c:pt idx="53">
                  <c:v>1.4999999999999999E-2</c:v>
                </c:pt>
                <c:pt idx="54">
                  <c:v>1.2999999999999999E-2</c:v>
                </c:pt>
                <c:pt idx="55">
                  <c:v>1.2E-2</c:v>
                </c:pt>
                <c:pt idx="56">
                  <c:v>1.0999999999999999E-2</c:v>
                </c:pt>
                <c:pt idx="57">
                  <c:v>1.0999999999999999E-2</c:v>
                </c:pt>
                <c:pt idx="58">
                  <c:v>0.01</c:v>
                </c:pt>
                <c:pt idx="59">
                  <c:v>0.01</c:v>
                </c:pt>
                <c:pt idx="60">
                  <c:v>8.9999999999999993E-3</c:v>
                </c:pt>
                <c:pt idx="61">
                  <c:v>8.9999999999999993E-3</c:v>
                </c:pt>
                <c:pt idx="62">
                  <c:v>8.9999999999999993E-3</c:v>
                </c:pt>
                <c:pt idx="63">
                  <c:v>8.9999999999999993E-3</c:v>
                </c:pt>
                <c:pt idx="64">
                  <c:v>8.9999999999999993E-3</c:v>
                </c:pt>
                <c:pt idx="65">
                  <c:v>8.9999999999999993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AEAB-4889-99F7-1BB9B9FBBBF2}"/>
            </c:ext>
          </c:extLst>
        </c:ser>
        <c:ser>
          <c:idx val="5"/>
          <c:order val="5"/>
          <c:spPr>
            <a:ln w="952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G$1:$G$66</c:f>
              <c:numCache>
                <c:formatCode>General</c:formatCode>
                <c:ptCount val="66"/>
                <c:pt idx="0">
                  <c:v>0.11</c:v>
                </c:pt>
                <c:pt idx="1">
                  <c:v>0.112</c:v>
                </c:pt>
                <c:pt idx="2">
                  <c:v>0.11700000000000001</c:v>
                </c:pt>
                <c:pt idx="3">
                  <c:v>0.124</c:v>
                </c:pt>
                <c:pt idx="4">
                  <c:v>0.126</c:v>
                </c:pt>
                <c:pt idx="5">
                  <c:v>0.125</c:v>
                </c:pt>
                <c:pt idx="6">
                  <c:v>0.11899999999999999</c:v>
                </c:pt>
                <c:pt idx="7">
                  <c:v>0.121</c:v>
                </c:pt>
                <c:pt idx="8">
                  <c:v>0.128</c:v>
                </c:pt>
                <c:pt idx="9">
                  <c:v>0.115</c:v>
                </c:pt>
                <c:pt idx="10">
                  <c:v>9.8000000000000004E-2</c:v>
                </c:pt>
                <c:pt idx="11">
                  <c:v>8.1000000000000003E-2</c:v>
                </c:pt>
                <c:pt idx="12">
                  <c:v>6.7000000000000004E-2</c:v>
                </c:pt>
                <c:pt idx="13">
                  <c:v>5.8000000000000003E-2</c:v>
                </c:pt>
                <c:pt idx="14">
                  <c:v>5.3999999999999999E-2</c:v>
                </c:pt>
                <c:pt idx="15">
                  <c:v>5.1999999999999998E-2</c:v>
                </c:pt>
                <c:pt idx="16">
                  <c:v>5.0999999999999997E-2</c:v>
                </c:pt>
                <c:pt idx="17">
                  <c:v>5.0999999999999997E-2</c:v>
                </c:pt>
                <c:pt idx="18">
                  <c:v>5.1999999999999998E-2</c:v>
                </c:pt>
                <c:pt idx="19">
                  <c:v>5.5E-2</c:v>
                </c:pt>
                <c:pt idx="20">
                  <c:v>5.6000000000000001E-2</c:v>
                </c:pt>
                <c:pt idx="21">
                  <c:v>5.8000000000000003E-2</c:v>
                </c:pt>
                <c:pt idx="22">
                  <c:v>5.8999999999999997E-2</c:v>
                </c:pt>
                <c:pt idx="23">
                  <c:v>6.0999999999999999E-2</c:v>
                </c:pt>
                <c:pt idx="24">
                  <c:v>6.2E-2</c:v>
                </c:pt>
                <c:pt idx="25">
                  <c:v>6.5000000000000002E-2</c:v>
                </c:pt>
                <c:pt idx="26">
                  <c:v>6.7000000000000004E-2</c:v>
                </c:pt>
                <c:pt idx="27">
                  <c:v>7.0000000000000007E-2</c:v>
                </c:pt>
                <c:pt idx="28">
                  <c:v>7.0000000000000007E-2</c:v>
                </c:pt>
                <c:pt idx="29">
                  <c:v>6.8000000000000005E-2</c:v>
                </c:pt>
                <c:pt idx="30">
                  <c:v>6.5000000000000002E-2</c:v>
                </c:pt>
                <c:pt idx="31">
                  <c:v>6.4000000000000001E-2</c:v>
                </c:pt>
                <c:pt idx="32">
                  <c:v>6.4000000000000001E-2</c:v>
                </c:pt>
                <c:pt idx="33">
                  <c:v>6.5000000000000002E-2</c:v>
                </c:pt>
                <c:pt idx="34">
                  <c:v>6.6000000000000003E-2</c:v>
                </c:pt>
                <c:pt idx="35">
                  <c:v>6.6000000000000003E-2</c:v>
                </c:pt>
                <c:pt idx="36">
                  <c:v>6.5000000000000002E-2</c:v>
                </c:pt>
                <c:pt idx="37">
                  <c:v>6.5000000000000002E-2</c:v>
                </c:pt>
                <c:pt idx="38">
                  <c:v>6.4000000000000001E-2</c:v>
                </c:pt>
                <c:pt idx="39">
                  <c:v>6.3E-2</c:v>
                </c:pt>
                <c:pt idx="40">
                  <c:v>6.2E-2</c:v>
                </c:pt>
                <c:pt idx="41">
                  <c:v>0.06</c:v>
                </c:pt>
                <c:pt idx="42">
                  <c:v>5.8000000000000003E-2</c:v>
                </c:pt>
                <c:pt idx="43">
                  <c:v>5.5E-2</c:v>
                </c:pt>
                <c:pt idx="44">
                  <c:v>5.1999999999999998E-2</c:v>
                </c:pt>
                <c:pt idx="45">
                  <c:v>4.8000000000000001E-2</c:v>
                </c:pt>
                <c:pt idx="46">
                  <c:v>3.2000000000000001E-2</c:v>
                </c:pt>
                <c:pt idx="47">
                  <c:v>0.03</c:v>
                </c:pt>
                <c:pt idx="48">
                  <c:v>2.7E-2</c:v>
                </c:pt>
                <c:pt idx="49">
                  <c:v>2.4E-2</c:v>
                </c:pt>
                <c:pt idx="50">
                  <c:v>1.9E-2</c:v>
                </c:pt>
                <c:pt idx="51">
                  <c:v>1.6E-2</c:v>
                </c:pt>
                <c:pt idx="52">
                  <c:v>1.4999999999999999E-2</c:v>
                </c:pt>
                <c:pt idx="53">
                  <c:v>1.2999999999999999E-2</c:v>
                </c:pt>
                <c:pt idx="54">
                  <c:v>1.2E-2</c:v>
                </c:pt>
                <c:pt idx="55">
                  <c:v>1.0999999999999999E-2</c:v>
                </c:pt>
                <c:pt idx="56">
                  <c:v>0.01</c:v>
                </c:pt>
                <c:pt idx="57">
                  <c:v>8.9999999999999993E-3</c:v>
                </c:pt>
                <c:pt idx="58">
                  <c:v>8.9999999999999993E-3</c:v>
                </c:pt>
                <c:pt idx="59">
                  <c:v>8.0000000000000002E-3</c:v>
                </c:pt>
                <c:pt idx="60">
                  <c:v>8.9999999999999993E-3</c:v>
                </c:pt>
                <c:pt idx="61">
                  <c:v>8.0000000000000002E-3</c:v>
                </c:pt>
                <c:pt idx="62">
                  <c:v>8.0000000000000002E-3</c:v>
                </c:pt>
                <c:pt idx="63">
                  <c:v>8.0000000000000002E-3</c:v>
                </c:pt>
                <c:pt idx="64">
                  <c:v>8.0000000000000002E-3</c:v>
                </c:pt>
                <c:pt idx="65">
                  <c:v>8.0000000000000002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AEAB-4889-99F7-1BB9B9FBBBF2}"/>
            </c:ext>
          </c:extLst>
        </c:ser>
        <c:ser>
          <c:idx val="6"/>
          <c:order val="6"/>
          <c:spPr>
            <a:ln w="952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H$1:$H$66</c:f>
              <c:numCache>
                <c:formatCode>General</c:formatCode>
                <c:ptCount val="66"/>
                <c:pt idx="0">
                  <c:v>0.13400000000000001</c:v>
                </c:pt>
                <c:pt idx="1">
                  <c:v>0.13700000000000001</c:v>
                </c:pt>
                <c:pt idx="2">
                  <c:v>0.14199999999999999</c:v>
                </c:pt>
                <c:pt idx="3">
                  <c:v>0.14899999999999999</c:v>
                </c:pt>
                <c:pt idx="4">
                  <c:v>0.152</c:v>
                </c:pt>
                <c:pt idx="5">
                  <c:v>0.14899999999999999</c:v>
                </c:pt>
                <c:pt idx="6">
                  <c:v>0.13900000000000001</c:v>
                </c:pt>
                <c:pt idx="7">
                  <c:v>0.13600000000000001</c:v>
                </c:pt>
                <c:pt idx="8">
                  <c:v>0.14000000000000001</c:v>
                </c:pt>
                <c:pt idx="9">
                  <c:v>0.13500000000000001</c:v>
                </c:pt>
                <c:pt idx="10">
                  <c:v>0.123</c:v>
                </c:pt>
                <c:pt idx="11">
                  <c:v>0.10199999999999999</c:v>
                </c:pt>
                <c:pt idx="12">
                  <c:v>8.1000000000000003E-2</c:v>
                </c:pt>
                <c:pt idx="13">
                  <c:v>6.8000000000000005E-2</c:v>
                </c:pt>
                <c:pt idx="14">
                  <c:v>6.2E-2</c:v>
                </c:pt>
                <c:pt idx="15">
                  <c:v>0.06</c:v>
                </c:pt>
                <c:pt idx="16">
                  <c:v>5.8999999999999997E-2</c:v>
                </c:pt>
                <c:pt idx="17">
                  <c:v>5.8999999999999997E-2</c:v>
                </c:pt>
                <c:pt idx="18">
                  <c:v>6.0999999999999999E-2</c:v>
                </c:pt>
                <c:pt idx="19">
                  <c:v>6.3E-2</c:v>
                </c:pt>
                <c:pt idx="20">
                  <c:v>6.4000000000000001E-2</c:v>
                </c:pt>
                <c:pt idx="21">
                  <c:v>6.6000000000000003E-2</c:v>
                </c:pt>
                <c:pt idx="22">
                  <c:v>6.7000000000000004E-2</c:v>
                </c:pt>
                <c:pt idx="23">
                  <c:v>6.9000000000000006E-2</c:v>
                </c:pt>
                <c:pt idx="24">
                  <c:v>7.0999999999999994E-2</c:v>
                </c:pt>
                <c:pt idx="25">
                  <c:v>7.4999999999999997E-2</c:v>
                </c:pt>
                <c:pt idx="26">
                  <c:v>7.6999999999999999E-2</c:v>
                </c:pt>
                <c:pt idx="27">
                  <c:v>7.8E-2</c:v>
                </c:pt>
                <c:pt idx="28">
                  <c:v>7.8E-2</c:v>
                </c:pt>
                <c:pt idx="29">
                  <c:v>7.6999999999999999E-2</c:v>
                </c:pt>
                <c:pt idx="30">
                  <c:v>7.4999999999999997E-2</c:v>
                </c:pt>
                <c:pt idx="31">
                  <c:v>7.4999999999999997E-2</c:v>
                </c:pt>
                <c:pt idx="32">
                  <c:v>7.4999999999999997E-2</c:v>
                </c:pt>
                <c:pt idx="33">
                  <c:v>7.5999999999999998E-2</c:v>
                </c:pt>
                <c:pt idx="34">
                  <c:v>7.6999999999999999E-2</c:v>
                </c:pt>
                <c:pt idx="35">
                  <c:v>7.6999999999999999E-2</c:v>
                </c:pt>
                <c:pt idx="36">
                  <c:v>7.6999999999999999E-2</c:v>
                </c:pt>
                <c:pt idx="37">
                  <c:v>7.6999999999999999E-2</c:v>
                </c:pt>
                <c:pt idx="38">
                  <c:v>7.5999999999999998E-2</c:v>
                </c:pt>
                <c:pt idx="39">
                  <c:v>7.3999999999999996E-2</c:v>
                </c:pt>
                <c:pt idx="40">
                  <c:v>7.1999999999999995E-2</c:v>
                </c:pt>
                <c:pt idx="41">
                  <c:v>7.0000000000000007E-2</c:v>
                </c:pt>
                <c:pt idx="42">
                  <c:v>6.7000000000000004E-2</c:v>
                </c:pt>
                <c:pt idx="43">
                  <c:v>6.3E-2</c:v>
                </c:pt>
                <c:pt idx="44">
                  <c:v>5.8999999999999997E-2</c:v>
                </c:pt>
                <c:pt idx="45">
                  <c:v>5.5E-2</c:v>
                </c:pt>
                <c:pt idx="46">
                  <c:v>3.7999999999999999E-2</c:v>
                </c:pt>
                <c:pt idx="47">
                  <c:v>3.5000000000000003E-2</c:v>
                </c:pt>
                <c:pt idx="48">
                  <c:v>3.1E-2</c:v>
                </c:pt>
                <c:pt idx="49">
                  <c:v>2.7E-2</c:v>
                </c:pt>
                <c:pt idx="50">
                  <c:v>2.1000000000000001E-2</c:v>
                </c:pt>
                <c:pt idx="51">
                  <c:v>1.7999999999999999E-2</c:v>
                </c:pt>
                <c:pt idx="52">
                  <c:v>1.7000000000000001E-2</c:v>
                </c:pt>
                <c:pt idx="53">
                  <c:v>1.4999999999999999E-2</c:v>
                </c:pt>
                <c:pt idx="54">
                  <c:v>1.2999999999999999E-2</c:v>
                </c:pt>
                <c:pt idx="55">
                  <c:v>1.2E-2</c:v>
                </c:pt>
                <c:pt idx="56">
                  <c:v>1.0999999999999999E-2</c:v>
                </c:pt>
                <c:pt idx="57">
                  <c:v>0.01</c:v>
                </c:pt>
                <c:pt idx="58">
                  <c:v>8.9999999999999993E-3</c:v>
                </c:pt>
                <c:pt idx="59">
                  <c:v>8.9999999999999993E-3</c:v>
                </c:pt>
                <c:pt idx="60">
                  <c:v>8.9999999999999993E-3</c:v>
                </c:pt>
                <c:pt idx="61">
                  <c:v>8.9999999999999993E-3</c:v>
                </c:pt>
                <c:pt idx="62">
                  <c:v>8.9999999999999993E-3</c:v>
                </c:pt>
                <c:pt idx="63">
                  <c:v>8.9999999999999993E-3</c:v>
                </c:pt>
                <c:pt idx="64">
                  <c:v>8.9999999999999993E-3</c:v>
                </c:pt>
                <c:pt idx="65">
                  <c:v>8.9999999999999993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AEAB-4889-99F7-1BB9B9FBBBF2}"/>
            </c:ext>
          </c:extLst>
        </c:ser>
        <c:ser>
          <c:idx val="7"/>
          <c:order val="7"/>
          <c:spPr>
            <a:ln w="952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I$1:$I$66</c:f>
              <c:numCache>
                <c:formatCode>General</c:formatCode>
                <c:ptCount val="66"/>
                <c:pt idx="0">
                  <c:v>0.114</c:v>
                </c:pt>
                <c:pt idx="1">
                  <c:v>0.11600000000000001</c:v>
                </c:pt>
                <c:pt idx="2">
                  <c:v>0.11899999999999999</c:v>
                </c:pt>
                <c:pt idx="3">
                  <c:v>0.124</c:v>
                </c:pt>
                <c:pt idx="4">
                  <c:v>0.126</c:v>
                </c:pt>
                <c:pt idx="5">
                  <c:v>0.123</c:v>
                </c:pt>
                <c:pt idx="6">
                  <c:v>0.115</c:v>
                </c:pt>
                <c:pt idx="7">
                  <c:v>0.11</c:v>
                </c:pt>
                <c:pt idx="8">
                  <c:v>0.112</c:v>
                </c:pt>
                <c:pt idx="9">
                  <c:v>0.112</c:v>
                </c:pt>
                <c:pt idx="10">
                  <c:v>0.107</c:v>
                </c:pt>
                <c:pt idx="11">
                  <c:v>0.09</c:v>
                </c:pt>
                <c:pt idx="12">
                  <c:v>7.3999999999999996E-2</c:v>
                </c:pt>
                <c:pt idx="13">
                  <c:v>6.3E-2</c:v>
                </c:pt>
                <c:pt idx="14">
                  <c:v>5.8999999999999997E-2</c:v>
                </c:pt>
                <c:pt idx="15">
                  <c:v>5.6000000000000001E-2</c:v>
                </c:pt>
                <c:pt idx="16">
                  <c:v>5.5E-2</c:v>
                </c:pt>
                <c:pt idx="17">
                  <c:v>5.6000000000000001E-2</c:v>
                </c:pt>
                <c:pt idx="18">
                  <c:v>5.7000000000000002E-2</c:v>
                </c:pt>
                <c:pt idx="19">
                  <c:v>5.8000000000000003E-2</c:v>
                </c:pt>
                <c:pt idx="20">
                  <c:v>5.8999999999999997E-2</c:v>
                </c:pt>
                <c:pt idx="21">
                  <c:v>0.06</c:v>
                </c:pt>
                <c:pt idx="22">
                  <c:v>6.0999999999999999E-2</c:v>
                </c:pt>
                <c:pt idx="23">
                  <c:v>6.3E-2</c:v>
                </c:pt>
                <c:pt idx="24">
                  <c:v>6.6000000000000003E-2</c:v>
                </c:pt>
                <c:pt idx="25">
                  <c:v>6.8000000000000005E-2</c:v>
                </c:pt>
                <c:pt idx="26">
                  <c:v>6.9000000000000006E-2</c:v>
                </c:pt>
                <c:pt idx="27">
                  <c:v>7.0000000000000007E-2</c:v>
                </c:pt>
                <c:pt idx="28">
                  <c:v>7.0000000000000007E-2</c:v>
                </c:pt>
                <c:pt idx="29">
                  <c:v>7.0000000000000007E-2</c:v>
                </c:pt>
                <c:pt idx="30">
                  <c:v>7.0999999999999994E-2</c:v>
                </c:pt>
                <c:pt idx="31">
                  <c:v>7.1999999999999995E-2</c:v>
                </c:pt>
                <c:pt idx="32">
                  <c:v>7.2999999999999995E-2</c:v>
                </c:pt>
                <c:pt idx="33">
                  <c:v>7.4999999999999997E-2</c:v>
                </c:pt>
                <c:pt idx="34">
                  <c:v>7.4999999999999997E-2</c:v>
                </c:pt>
                <c:pt idx="35">
                  <c:v>7.5999999999999998E-2</c:v>
                </c:pt>
                <c:pt idx="36">
                  <c:v>7.5999999999999998E-2</c:v>
                </c:pt>
                <c:pt idx="37">
                  <c:v>7.5999999999999998E-2</c:v>
                </c:pt>
                <c:pt idx="38">
                  <c:v>7.4999999999999997E-2</c:v>
                </c:pt>
                <c:pt idx="39">
                  <c:v>7.2999999999999995E-2</c:v>
                </c:pt>
                <c:pt idx="40">
                  <c:v>7.0999999999999994E-2</c:v>
                </c:pt>
                <c:pt idx="41">
                  <c:v>6.9000000000000006E-2</c:v>
                </c:pt>
                <c:pt idx="42">
                  <c:v>6.6000000000000003E-2</c:v>
                </c:pt>
                <c:pt idx="43">
                  <c:v>6.3E-2</c:v>
                </c:pt>
                <c:pt idx="44">
                  <c:v>5.8999999999999997E-2</c:v>
                </c:pt>
                <c:pt idx="45">
                  <c:v>5.5E-2</c:v>
                </c:pt>
                <c:pt idx="46">
                  <c:v>3.6999999999999998E-2</c:v>
                </c:pt>
                <c:pt idx="47">
                  <c:v>3.4000000000000002E-2</c:v>
                </c:pt>
                <c:pt idx="48">
                  <c:v>2.9000000000000001E-2</c:v>
                </c:pt>
                <c:pt idx="49">
                  <c:v>2.5999999999999999E-2</c:v>
                </c:pt>
                <c:pt idx="50">
                  <c:v>2.1000000000000001E-2</c:v>
                </c:pt>
                <c:pt idx="51">
                  <c:v>1.7999999999999999E-2</c:v>
                </c:pt>
                <c:pt idx="52">
                  <c:v>1.7000000000000001E-2</c:v>
                </c:pt>
                <c:pt idx="53">
                  <c:v>1.4E-2</c:v>
                </c:pt>
                <c:pt idx="54">
                  <c:v>1.2999999999999999E-2</c:v>
                </c:pt>
                <c:pt idx="55">
                  <c:v>1.0999999999999999E-2</c:v>
                </c:pt>
                <c:pt idx="56">
                  <c:v>0.01</c:v>
                </c:pt>
                <c:pt idx="57">
                  <c:v>0.01</c:v>
                </c:pt>
                <c:pt idx="58">
                  <c:v>8.9999999999999993E-3</c:v>
                </c:pt>
                <c:pt idx="59">
                  <c:v>8.9999999999999993E-3</c:v>
                </c:pt>
                <c:pt idx="60">
                  <c:v>8.9999999999999993E-3</c:v>
                </c:pt>
                <c:pt idx="61">
                  <c:v>8.9999999999999993E-3</c:v>
                </c:pt>
                <c:pt idx="62">
                  <c:v>8.0000000000000002E-3</c:v>
                </c:pt>
                <c:pt idx="63">
                  <c:v>8.0000000000000002E-3</c:v>
                </c:pt>
                <c:pt idx="64">
                  <c:v>8.0000000000000002E-3</c:v>
                </c:pt>
                <c:pt idx="65">
                  <c:v>8.0000000000000002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AEAB-4889-99F7-1BB9B9FBBBF2}"/>
            </c:ext>
          </c:extLst>
        </c:ser>
        <c:ser>
          <c:idx val="8"/>
          <c:order val="8"/>
          <c:spPr>
            <a:ln w="9525" cap="rnd">
              <a:solidFill>
                <a:schemeClr val="accent3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J$1:$J$66</c:f>
              <c:numCache>
                <c:formatCode>General</c:formatCode>
                <c:ptCount val="66"/>
                <c:pt idx="0">
                  <c:v>0.125</c:v>
                </c:pt>
                <c:pt idx="1">
                  <c:v>0.127</c:v>
                </c:pt>
                <c:pt idx="2">
                  <c:v>0.13100000000000001</c:v>
                </c:pt>
                <c:pt idx="3">
                  <c:v>0.13800000000000001</c:v>
                </c:pt>
                <c:pt idx="4">
                  <c:v>0.14099999999999999</c:v>
                </c:pt>
                <c:pt idx="5">
                  <c:v>0.13600000000000001</c:v>
                </c:pt>
                <c:pt idx="6">
                  <c:v>0.125</c:v>
                </c:pt>
                <c:pt idx="7">
                  <c:v>0.11799999999999999</c:v>
                </c:pt>
                <c:pt idx="8">
                  <c:v>0.11899999999999999</c:v>
                </c:pt>
                <c:pt idx="9">
                  <c:v>0.124</c:v>
                </c:pt>
                <c:pt idx="10">
                  <c:v>0.121</c:v>
                </c:pt>
                <c:pt idx="11">
                  <c:v>0.10100000000000001</c:v>
                </c:pt>
                <c:pt idx="12">
                  <c:v>0.08</c:v>
                </c:pt>
                <c:pt idx="13">
                  <c:v>6.8000000000000005E-2</c:v>
                </c:pt>
                <c:pt idx="14">
                  <c:v>6.2E-2</c:v>
                </c:pt>
                <c:pt idx="15">
                  <c:v>5.8999999999999997E-2</c:v>
                </c:pt>
                <c:pt idx="16">
                  <c:v>5.8999999999999997E-2</c:v>
                </c:pt>
                <c:pt idx="17">
                  <c:v>0.06</c:v>
                </c:pt>
                <c:pt idx="18">
                  <c:v>0.06</c:v>
                </c:pt>
                <c:pt idx="19">
                  <c:v>6.2E-2</c:v>
                </c:pt>
                <c:pt idx="20">
                  <c:v>6.2E-2</c:v>
                </c:pt>
                <c:pt idx="21">
                  <c:v>6.3E-2</c:v>
                </c:pt>
                <c:pt idx="22">
                  <c:v>6.4000000000000001E-2</c:v>
                </c:pt>
                <c:pt idx="23">
                  <c:v>6.6000000000000003E-2</c:v>
                </c:pt>
                <c:pt idx="24">
                  <c:v>6.9000000000000006E-2</c:v>
                </c:pt>
                <c:pt idx="25">
                  <c:v>7.0999999999999994E-2</c:v>
                </c:pt>
                <c:pt idx="26">
                  <c:v>7.1999999999999995E-2</c:v>
                </c:pt>
                <c:pt idx="27">
                  <c:v>7.1999999999999995E-2</c:v>
                </c:pt>
                <c:pt idx="28">
                  <c:v>7.1999999999999995E-2</c:v>
                </c:pt>
                <c:pt idx="29">
                  <c:v>7.0999999999999994E-2</c:v>
                </c:pt>
                <c:pt idx="30">
                  <c:v>7.0999999999999994E-2</c:v>
                </c:pt>
                <c:pt idx="31">
                  <c:v>7.2999999999999995E-2</c:v>
                </c:pt>
                <c:pt idx="32">
                  <c:v>7.3999999999999996E-2</c:v>
                </c:pt>
                <c:pt idx="33">
                  <c:v>7.4999999999999997E-2</c:v>
                </c:pt>
                <c:pt idx="34">
                  <c:v>7.5999999999999998E-2</c:v>
                </c:pt>
                <c:pt idx="35">
                  <c:v>7.5999999999999998E-2</c:v>
                </c:pt>
                <c:pt idx="36">
                  <c:v>7.6999999999999999E-2</c:v>
                </c:pt>
                <c:pt idx="37">
                  <c:v>7.5999999999999998E-2</c:v>
                </c:pt>
                <c:pt idx="38">
                  <c:v>7.4999999999999997E-2</c:v>
                </c:pt>
                <c:pt idx="39">
                  <c:v>7.3999999999999996E-2</c:v>
                </c:pt>
                <c:pt idx="40">
                  <c:v>7.1999999999999995E-2</c:v>
                </c:pt>
                <c:pt idx="41">
                  <c:v>7.0000000000000007E-2</c:v>
                </c:pt>
                <c:pt idx="42">
                  <c:v>6.7000000000000004E-2</c:v>
                </c:pt>
                <c:pt idx="43">
                  <c:v>6.4000000000000001E-2</c:v>
                </c:pt>
                <c:pt idx="44">
                  <c:v>0.06</c:v>
                </c:pt>
                <c:pt idx="45">
                  <c:v>5.6000000000000001E-2</c:v>
                </c:pt>
                <c:pt idx="46">
                  <c:v>3.5999999999999997E-2</c:v>
                </c:pt>
                <c:pt idx="47">
                  <c:v>3.3000000000000002E-2</c:v>
                </c:pt>
                <c:pt idx="48">
                  <c:v>2.9000000000000001E-2</c:v>
                </c:pt>
                <c:pt idx="49">
                  <c:v>2.5000000000000001E-2</c:v>
                </c:pt>
                <c:pt idx="50">
                  <c:v>0.02</c:v>
                </c:pt>
                <c:pt idx="51">
                  <c:v>1.7000000000000001E-2</c:v>
                </c:pt>
                <c:pt idx="52">
                  <c:v>1.6E-2</c:v>
                </c:pt>
                <c:pt idx="53">
                  <c:v>1.4E-2</c:v>
                </c:pt>
                <c:pt idx="54">
                  <c:v>1.2E-2</c:v>
                </c:pt>
                <c:pt idx="55">
                  <c:v>1.0999999999999999E-2</c:v>
                </c:pt>
                <c:pt idx="56">
                  <c:v>0.01</c:v>
                </c:pt>
                <c:pt idx="57">
                  <c:v>8.9999999999999993E-3</c:v>
                </c:pt>
                <c:pt idx="58">
                  <c:v>8.9999999999999993E-3</c:v>
                </c:pt>
                <c:pt idx="59">
                  <c:v>8.0000000000000002E-3</c:v>
                </c:pt>
                <c:pt idx="60">
                  <c:v>8.0000000000000002E-3</c:v>
                </c:pt>
                <c:pt idx="61">
                  <c:v>8.0000000000000002E-3</c:v>
                </c:pt>
                <c:pt idx="62">
                  <c:v>8.0000000000000002E-3</c:v>
                </c:pt>
                <c:pt idx="63">
                  <c:v>8.0000000000000002E-3</c:v>
                </c:pt>
                <c:pt idx="64">
                  <c:v>8.0000000000000002E-3</c:v>
                </c:pt>
                <c:pt idx="65">
                  <c:v>8.0000000000000002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AEAB-4889-99F7-1BB9B9FBBBF2}"/>
            </c:ext>
          </c:extLst>
        </c:ser>
        <c:ser>
          <c:idx val="9"/>
          <c:order val="9"/>
          <c:spPr>
            <a:ln w="9525" cap="rnd">
              <a:solidFill>
                <a:schemeClr val="accent4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K$1:$K$66</c:f>
              <c:numCache>
                <c:formatCode>General</c:formatCode>
                <c:ptCount val="66"/>
                <c:pt idx="0">
                  <c:v>0.129</c:v>
                </c:pt>
                <c:pt idx="1">
                  <c:v>0.13100000000000001</c:v>
                </c:pt>
                <c:pt idx="2">
                  <c:v>0.13400000000000001</c:v>
                </c:pt>
                <c:pt idx="3">
                  <c:v>0.14199999999999999</c:v>
                </c:pt>
                <c:pt idx="4">
                  <c:v>0.14499999999999999</c:v>
                </c:pt>
                <c:pt idx="5">
                  <c:v>0.14000000000000001</c:v>
                </c:pt>
                <c:pt idx="6">
                  <c:v>0.127</c:v>
                </c:pt>
                <c:pt idx="7">
                  <c:v>0.11799999999999999</c:v>
                </c:pt>
                <c:pt idx="8">
                  <c:v>0.11899999999999999</c:v>
                </c:pt>
                <c:pt idx="9">
                  <c:v>0.126</c:v>
                </c:pt>
                <c:pt idx="10">
                  <c:v>0.125</c:v>
                </c:pt>
                <c:pt idx="11">
                  <c:v>0.10299999999999999</c:v>
                </c:pt>
                <c:pt idx="12">
                  <c:v>0.08</c:v>
                </c:pt>
                <c:pt idx="13">
                  <c:v>6.7000000000000004E-2</c:v>
                </c:pt>
                <c:pt idx="14">
                  <c:v>6.0999999999999999E-2</c:v>
                </c:pt>
                <c:pt idx="15">
                  <c:v>5.8999999999999997E-2</c:v>
                </c:pt>
                <c:pt idx="16">
                  <c:v>5.8000000000000003E-2</c:v>
                </c:pt>
                <c:pt idx="17">
                  <c:v>5.8999999999999997E-2</c:v>
                </c:pt>
                <c:pt idx="18">
                  <c:v>0.06</c:v>
                </c:pt>
                <c:pt idx="19">
                  <c:v>6.0999999999999999E-2</c:v>
                </c:pt>
                <c:pt idx="20">
                  <c:v>6.0999999999999999E-2</c:v>
                </c:pt>
                <c:pt idx="21">
                  <c:v>6.2E-2</c:v>
                </c:pt>
                <c:pt idx="22">
                  <c:v>6.3E-2</c:v>
                </c:pt>
                <c:pt idx="23">
                  <c:v>6.5000000000000002E-2</c:v>
                </c:pt>
                <c:pt idx="24">
                  <c:v>6.8000000000000005E-2</c:v>
                </c:pt>
                <c:pt idx="25">
                  <c:v>7.0999999999999994E-2</c:v>
                </c:pt>
                <c:pt idx="26">
                  <c:v>7.0999999999999994E-2</c:v>
                </c:pt>
                <c:pt idx="27">
                  <c:v>7.0000000000000007E-2</c:v>
                </c:pt>
                <c:pt idx="28">
                  <c:v>7.0000000000000007E-2</c:v>
                </c:pt>
                <c:pt idx="29">
                  <c:v>6.9000000000000006E-2</c:v>
                </c:pt>
                <c:pt idx="30">
                  <c:v>7.0000000000000007E-2</c:v>
                </c:pt>
                <c:pt idx="31">
                  <c:v>7.0999999999999994E-2</c:v>
                </c:pt>
                <c:pt idx="32">
                  <c:v>7.2999999999999995E-2</c:v>
                </c:pt>
                <c:pt idx="33">
                  <c:v>7.3999999999999996E-2</c:v>
                </c:pt>
                <c:pt idx="34">
                  <c:v>7.4999999999999997E-2</c:v>
                </c:pt>
                <c:pt idx="35">
                  <c:v>7.4999999999999997E-2</c:v>
                </c:pt>
                <c:pt idx="36">
                  <c:v>7.5999999999999998E-2</c:v>
                </c:pt>
                <c:pt idx="37">
                  <c:v>7.4999999999999997E-2</c:v>
                </c:pt>
                <c:pt idx="38">
                  <c:v>7.3999999999999996E-2</c:v>
                </c:pt>
                <c:pt idx="39">
                  <c:v>7.2999999999999995E-2</c:v>
                </c:pt>
                <c:pt idx="40">
                  <c:v>7.1999999999999995E-2</c:v>
                </c:pt>
                <c:pt idx="41">
                  <c:v>6.9000000000000006E-2</c:v>
                </c:pt>
                <c:pt idx="42">
                  <c:v>6.7000000000000004E-2</c:v>
                </c:pt>
                <c:pt idx="43">
                  <c:v>6.3E-2</c:v>
                </c:pt>
                <c:pt idx="44">
                  <c:v>5.8999999999999997E-2</c:v>
                </c:pt>
                <c:pt idx="45">
                  <c:v>5.6000000000000001E-2</c:v>
                </c:pt>
                <c:pt idx="46">
                  <c:v>3.6999999999999998E-2</c:v>
                </c:pt>
                <c:pt idx="47">
                  <c:v>3.4000000000000002E-2</c:v>
                </c:pt>
                <c:pt idx="48">
                  <c:v>0.03</c:v>
                </c:pt>
                <c:pt idx="49">
                  <c:v>2.7E-2</c:v>
                </c:pt>
                <c:pt idx="50">
                  <c:v>2.1999999999999999E-2</c:v>
                </c:pt>
                <c:pt idx="51">
                  <c:v>1.9E-2</c:v>
                </c:pt>
                <c:pt idx="52">
                  <c:v>1.7000000000000001E-2</c:v>
                </c:pt>
                <c:pt idx="53">
                  <c:v>1.6E-2</c:v>
                </c:pt>
                <c:pt idx="54">
                  <c:v>1.4E-2</c:v>
                </c:pt>
                <c:pt idx="55">
                  <c:v>1.2999999999999999E-2</c:v>
                </c:pt>
                <c:pt idx="56">
                  <c:v>1.2E-2</c:v>
                </c:pt>
                <c:pt idx="57">
                  <c:v>1.0999999999999999E-2</c:v>
                </c:pt>
                <c:pt idx="58">
                  <c:v>0.01</c:v>
                </c:pt>
                <c:pt idx="59">
                  <c:v>0.01</c:v>
                </c:pt>
                <c:pt idx="60">
                  <c:v>0.01</c:v>
                </c:pt>
                <c:pt idx="61">
                  <c:v>0.01</c:v>
                </c:pt>
                <c:pt idx="62">
                  <c:v>0.01</c:v>
                </c:pt>
                <c:pt idx="63">
                  <c:v>0.01</c:v>
                </c:pt>
                <c:pt idx="64">
                  <c:v>0.01</c:v>
                </c:pt>
                <c:pt idx="65">
                  <c:v>0.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9-AEAB-4889-99F7-1BB9B9FBBBF2}"/>
            </c:ext>
          </c:extLst>
        </c:ser>
        <c:ser>
          <c:idx val="10"/>
          <c:order val="10"/>
          <c:spPr>
            <a:ln w="9525" cap="rnd">
              <a:solidFill>
                <a:schemeClr val="accent5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L$1:$L$66</c:f>
              <c:numCache>
                <c:formatCode>General</c:formatCode>
                <c:ptCount val="66"/>
                <c:pt idx="0">
                  <c:v>0.11899999999999999</c:v>
                </c:pt>
                <c:pt idx="1">
                  <c:v>0.121</c:v>
                </c:pt>
                <c:pt idx="2">
                  <c:v>0.124</c:v>
                </c:pt>
                <c:pt idx="3">
                  <c:v>0.13</c:v>
                </c:pt>
                <c:pt idx="4">
                  <c:v>0.13300000000000001</c:v>
                </c:pt>
                <c:pt idx="5">
                  <c:v>0.129</c:v>
                </c:pt>
                <c:pt idx="6">
                  <c:v>0.11799999999999999</c:v>
                </c:pt>
                <c:pt idx="7">
                  <c:v>0.109</c:v>
                </c:pt>
                <c:pt idx="8">
                  <c:v>0.111</c:v>
                </c:pt>
                <c:pt idx="9">
                  <c:v>0.11700000000000001</c:v>
                </c:pt>
                <c:pt idx="10">
                  <c:v>0.11700000000000001</c:v>
                </c:pt>
                <c:pt idx="11">
                  <c:v>9.6000000000000002E-2</c:v>
                </c:pt>
                <c:pt idx="12">
                  <c:v>7.4999999999999997E-2</c:v>
                </c:pt>
                <c:pt idx="13">
                  <c:v>6.4000000000000001E-2</c:v>
                </c:pt>
                <c:pt idx="14">
                  <c:v>5.8999999999999997E-2</c:v>
                </c:pt>
                <c:pt idx="15">
                  <c:v>5.7000000000000002E-2</c:v>
                </c:pt>
                <c:pt idx="16">
                  <c:v>5.7000000000000002E-2</c:v>
                </c:pt>
                <c:pt idx="17">
                  <c:v>5.8000000000000003E-2</c:v>
                </c:pt>
                <c:pt idx="18">
                  <c:v>5.8999999999999997E-2</c:v>
                </c:pt>
                <c:pt idx="19">
                  <c:v>0.06</c:v>
                </c:pt>
                <c:pt idx="20">
                  <c:v>0.06</c:v>
                </c:pt>
                <c:pt idx="21">
                  <c:v>6.0999999999999999E-2</c:v>
                </c:pt>
                <c:pt idx="22">
                  <c:v>6.2E-2</c:v>
                </c:pt>
                <c:pt idx="23">
                  <c:v>6.4000000000000001E-2</c:v>
                </c:pt>
                <c:pt idx="24">
                  <c:v>6.7000000000000004E-2</c:v>
                </c:pt>
                <c:pt idx="25">
                  <c:v>6.9000000000000006E-2</c:v>
                </c:pt>
                <c:pt idx="26">
                  <c:v>6.9000000000000006E-2</c:v>
                </c:pt>
                <c:pt idx="27">
                  <c:v>6.8000000000000005E-2</c:v>
                </c:pt>
                <c:pt idx="28">
                  <c:v>6.8000000000000005E-2</c:v>
                </c:pt>
                <c:pt idx="29">
                  <c:v>6.7000000000000004E-2</c:v>
                </c:pt>
                <c:pt idx="30">
                  <c:v>6.8000000000000005E-2</c:v>
                </c:pt>
                <c:pt idx="31">
                  <c:v>6.9000000000000006E-2</c:v>
                </c:pt>
                <c:pt idx="32">
                  <c:v>7.0999999999999994E-2</c:v>
                </c:pt>
                <c:pt idx="33">
                  <c:v>7.1999999999999995E-2</c:v>
                </c:pt>
                <c:pt idx="34">
                  <c:v>7.2999999999999995E-2</c:v>
                </c:pt>
                <c:pt idx="35">
                  <c:v>7.3999999999999996E-2</c:v>
                </c:pt>
                <c:pt idx="36">
                  <c:v>7.3999999999999996E-2</c:v>
                </c:pt>
                <c:pt idx="37">
                  <c:v>7.3999999999999996E-2</c:v>
                </c:pt>
                <c:pt idx="38">
                  <c:v>7.2999999999999995E-2</c:v>
                </c:pt>
                <c:pt idx="39">
                  <c:v>7.1999999999999995E-2</c:v>
                </c:pt>
                <c:pt idx="40">
                  <c:v>7.0000000000000007E-2</c:v>
                </c:pt>
                <c:pt idx="41">
                  <c:v>6.8000000000000005E-2</c:v>
                </c:pt>
                <c:pt idx="42">
                  <c:v>6.6000000000000003E-2</c:v>
                </c:pt>
                <c:pt idx="43">
                  <c:v>6.3E-2</c:v>
                </c:pt>
                <c:pt idx="44">
                  <c:v>0.06</c:v>
                </c:pt>
                <c:pt idx="45">
                  <c:v>5.6000000000000001E-2</c:v>
                </c:pt>
                <c:pt idx="46">
                  <c:v>3.5999999999999997E-2</c:v>
                </c:pt>
                <c:pt idx="47">
                  <c:v>3.3000000000000002E-2</c:v>
                </c:pt>
                <c:pt idx="48">
                  <c:v>0.03</c:v>
                </c:pt>
                <c:pt idx="49">
                  <c:v>2.7E-2</c:v>
                </c:pt>
                <c:pt idx="50">
                  <c:v>2.1000000000000001E-2</c:v>
                </c:pt>
                <c:pt idx="51">
                  <c:v>1.9E-2</c:v>
                </c:pt>
                <c:pt idx="52">
                  <c:v>1.7999999999999999E-2</c:v>
                </c:pt>
                <c:pt idx="53">
                  <c:v>1.6E-2</c:v>
                </c:pt>
                <c:pt idx="54">
                  <c:v>1.4E-2</c:v>
                </c:pt>
                <c:pt idx="55">
                  <c:v>1.2999999999999999E-2</c:v>
                </c:pt>
                <c:pt idx="56">
                  <c:v>1.2E-2</c:v>
                </c:pt>
                <c:pt idx="57">
                  <c:v>1.0999999999999999E-2</c:v>
                </c:pt>
                <c:pt idx="58">
                  <c:v>0.01</c:v>
                </c:pt>
                <c:pt idx="59">
                  <c:v>0.01</c:v>
                </c:pt>
                <c:pt idx="60">
                  <c:v>1.0999999999999999E-2</c:v>
                </c:pt>
                <c:pt idx="61">
                  <c:v>1.0999999999999999E-2</c:v>
                </c:pt>
                <c:pt idx="62">
                  <c:v>1.0999999999999999E-2</c:v>
                </c:pt>
                <c:pt idx="63">
                  <c:v>1.0999999999999999E-2</c:v>
                </c:pt>
                <c:pt idx="64">
                  <c:v>0.01</c:v>
                </c:pt>
                <c:pt idx="65">
                  <c:v>0.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A-AEAB-4889-99F7-1BB9B9FBBBF2}"/>
            </c:ext>
          </c:extLst>
        </c:ser>
        <c:ser>
          <c:idx val="11"/>
          <c:order val="11"/>
          <c:spPr>
            <a:ln w="9525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M$1:$M$66</c:f>
              <c:numCache>
                <c:formatCode>General</c:formatCode>
                <c:ptCount val="66"/>
                <c:pt idx="0">
                  <c:v>0.14199999999999999</c:v>
                </c:pt>
                <c:pt idx="1">
                  <c:v>0.14399999999999999</c:v>
                </c:pt>
                <c:pt idx="2">
                  <c:v>0.14799999999999999</c:v>
                </c:pt>
                <c:pt idx="3">
                  <c:v>0.157</c:v>
                </c:pt>
                <c:pt idx="4">
                  <c:v>0.161</c:v>
                </c:pt>
                <c:pt idx="5">
                  <c:v>0.155</c:v>
                </c:pt>
                <c:pt idx="6">
                  <c:v>0.14000000000000001</c:v>
                </c:pt>
                <c:pt idx="7">
                  <c:v>0.129</c:v>
                </c:pt>
                <c:pt idx="8">
                  <c:v>0.13100000000000001</c:v>
                </c:pt>
                <c:pt idx="9">
                  <c:v>0.14000000000000001</c:v>
                </c:pt>
                <c:pt idx="10">
                  <c:v>0.13900000000000001</c:v>
                </c:pt>
                <c:pt idx="11">
                  <c:v>0.113</c:v>
                </c:pt>
                <c:pt idx="12">
                  <c:v>8.5000000000000006E-2</c:v>
                </c:pt>
                <c:pt idx="13">
                  <c:v>7.0000000000000007E-2</c:v>
                </c:pt>
                <c:pt idx="14">
                  <c:v>6.4000000000000001E-2</c:v>
                </c:pt>
                <c:pt idx="15">
                  <c:v>6.2E-2</c:v>
                </c:pt>
                <c:pt idx="16">
                  <c:v>6.0999999999999999E-2</c:v>
                </c:pt>
                <c:pt idx="17">
                  <c:v>6.2E-2</c:v>
                </c:pt>
                <c:pt idx="18">
                  <c:v>6.4000000000000001E-2</c:v>
                </c:pt>
                <c:pt idx="19">
                  <c:v>6.6000000000000003E-2</c:v>
                </c:pt>
                <c:pt idx="20">
                  <c:v>6.5000000000000002E-2</c:v>
                </c:pt>
                <c:pt idx="21">
                  <c:v>6.6000000000000003E-2</c:v>
                </c:pt>
                <c:pt idx="22">
                  <c:v>6.8000000000000005E-2</c:v>
                </c:pt>
                <c:pt idx="23">
                  <c:v>7.0000000000000007E-2</c:v>
                </c:pt>
                <c:pt idx="24">
                  <c:v>7.2999999999999995E-2</c:v>
                </c:pt>
                <c:pt idx="25">
                  <c:v>7.4999999999999997E-2</c:v>
                </c:pt>
                <c:pt idx="26">
                  <c:v>7.5999999999999998E-2</c:v>
                </c:pt>
                <c:pt idx="27">
                  <c:v>7.4999999999999997E-2</c:v>
                </c:pt>
                <c:pt idx="28">
                  <c:v>7.2999999999999995E-2</c:v>
                </c:pt>
                <c:pt idx="29">
                  <c:v>7.1999999999999995E-2</c:v>
                </c:pt>
                <c:pt idx="30">
                  <c:v>7.1999999999999995E-2</c:v>
                </c:pt>
                <c:pt idx="31">
                  <c:v>7.3999999999999996E-2</c:v>
                </c:pt>
                <c:pt idx="32">
                  <c:v>7.4999999999999997E-2</c:v>
                </c:pt>
                <c:pt idx="33">
                  <c:v>7.6999999999999999E-2</c:v>
                </c:pt>
                <c:pt idx="34">
                  <c:v>7.8E-2</c:v>
                </c:pt>
                <c:pt idx="35">
                  <c:v>7.8E-2</c:v>
                </c:pt>
                <c:pt idx="36">
                  <c:v>7.8E-2</c:v>
                </c:pt>
                <c:pt idx="37">
                  <c:v>7.8E-2</c:v>
                </c:pt>
                <c:pt idx="38">
                  <c:v>7.6999999999999999E-2</c:v>
                </c:pt>
                <c:pt idx="39">
                  <c:v>7.5999999999999998E-2</c:v>
                </c:pt>
                <c:pt idx="40">
                  <c:v>7.3999999999999996E-2</c:v>
                </c:pt>
                <c:pt idx="41">
                  <c:v>7.1999999999999995E-2</c:v>
                </c:pt>
                <c:pt idx="42">
                  <c:v>6.9000000000000006E-2</c:v>
                </c:pt>
                <c:pt idx="43">
                  <c:v>6.6000000000000003E-2</c:v>
                </c:pt>
                <c:pt idx="44">
                  <c:v>6.2E-2</c:v>
                </c:pt>
                <c:pt idx="45">
                  <c:v>5.8000000000000003E-2</c:v>
                </c:pt>
                <c:pt idx="46">
                  <c:v>3.5999999999999997E-2</c:v>
                </c:pt>
                <c:pt idx="47">
                  <c:v>3.4000000000000002E-2</c:v>
                </c:pt>
                <c:pt idx="48">
                  <c:v>0.03</c:v>
                </c:pt>
                <c:pt idx="49">
                  <c:v>2.5999999999999999E-2</c:v>
                </c:pt>
                <c:pt idx="50">
                  <c:v>2.1999999999999999E-2</c:v>
                </c:pt>
                <c:pt idx="51">
                  <c:v>1.9E-2</c:v>
                </c:pt>
                <c:pt idx="52">
                  <c:v>1.7000000000000001E-2</c:v>
                </c:pt>
                <c:pt idx="53">
                  <c:v>1.4999999999999999E-2</c:v>
                </c:pt>
                <c:pt idx="54">
                  <c:v>1.4E-2</c:v>
                </c:pt>
                <c:pt idx="55">
                  <c:v>1.2E-2</c:v>
                </c:pt>
                <c:pt idx="56">
                  <c:v>1.0999999999999999E-2</c:v>
                </c:pt>
                <c:pt idx="57">
                  <c:v>1.0999999999999999E-2</c:v>
                </c:pt>
                <c:pt idx="58">
                  <c:v>0.01</c:v>
                </c:pt>
                <c:pt idx="59">
                  <c:v>0.01</c:v>
                </c:pt>
                <c:pt idx="60">
                  <c:v>0.01</c:v>
                </c:pt>
                <c:pt idx="61">
                  <c:v>8.9999999999999993E-3</c:v>
                </c:pt>
                <c:pt idx="62">
                  <c:v>8.9999999999999993E-3</c:v>
                </c:pt>
                <c:pt idx="63">
                  <c:v>8.9999999999999993E-3</c:v>
                </c:pt>
                <c:pt idx="64">
                  <c:v>8.9999999999999993E-3</c:v>
                </c:pt>
                <c:pt idx="65">
                  <c:v>8.9999999999999993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B-AEAB-4889-99F7-1BB9B9FBBBF2}"/>
            </c:ext>
          </c:extLst>
        </c:ser>
        <c:ser>
          <c:idx val="12"/>
          <c:order val="12"/>
          <c:spPr>
            <a:ln w="9525" cap="rnd">
              <a:solidFill>
                <a:schemeClr val="accent1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Sheet1!$A$1:$A$66</c:f>
              <c:numCache>
                <c:formatCode>General</c:formatCode>
                <c:ptCount val="66"/>
                <c:pt idx="0">
                  <c:v>270</c:v>
                </c:pt>
                <c:pt idx="1">
                  <c:v>272</c:v>
                </c:pt>
                <c:pt idx="2">
                  <c:v>274</c:v>
                </c:pt>
                <c:pt idx="3">
                  <c:v>276</c:v>
                </c:pt>
                <c:pt idx="4">
                  <c:v>278</c:v>
                </c:pt>
                <c:pt idx="5">
                  <c:v>280</c:v>
                </c:pt>
                <c:pt idx="6">
                  <c:v>282</c:v>
                </c:pt>
                <c:pt idx="7">
                  <c:v>284</c:v>
                </c:pt>
                <c:pt idx="8">
                  <c:v>286</c:v>
                </c:pt>
                <c:pt idx="9">
                  <c:v>288</c:v>
                </c:pt>
                <c:pt idx="10">
                  <c:v>290</c:v>
                </c:pt>
                <c:pt idx="11">
                  <c:v>292</c:v>
                </c:pt>
                <c:pt idx="12">
                  <c:v>294</c:v>
                </c:pt>
                <c:pt idx="13">
                  <c:v>296</c:v>
                </c:pt>
                <c:pt idx="14">
                  <c:v>298</c:v>
                </c:pt>
                <c:pt idx="15">
                  <c:v>300</c:v>
                </c:pt>
                <c:pt idx="16">
                  <c:v>302</c:v>
                </c:pt>
                <c:pt idx="17">
                  <c:v>304</c:v>
                </c:pt>
                <c:pt idx="18">
                  <c:v>306</c:v>
                </c:pt>
                <c:pt idx="19">
                  <c:v>308</c:v>
                </c:pt>
                <c:pt idx="20">
                  <c:v>310</c:v>
                </c:pt>
                <c:pt idx="21">
                  <c:v>312</c:v>
                </c:pt>
                <c:pt idx="22">
                  <c:v>314</c:v>
                </c:pt>
                <c:pt idx="23">
                  <c:v>316</c:v>
                </c:pt>
                <c:pt idx="24">
                  <c:v>318</c:v>
                </c:pt>
                <c:pt idx="25">
                  <c:v>320</c:v>
                </c:pt>
                <c:pt idx="26">
                  <c:v>322</c:v>
                </c:pt>
                <c:pt idx="27">
                  <c:v>324</c:v>
                </c:pt>
                <c:pt idx="28">
                  <c:v>326</c:v>
                </c:pt>
                <c:pt idx="29">
                  <c:v>328</c:v>
                </c:pt>
                <c:pt idx="30">
                  <c:v>330</c:v>
                </c:pt>
                <c:pt idx="31">
                  <c:v>332</c:v>
                </c:pt>
                <c:pt idx="32">
                  <c:v>334</c:v>
                </c:pt>
                <c:pt idx="33">
                  <c:v>336</c:v>
                </c:pt>
                <c:pt idx="34">
                  <c:v>338</c:v>
                </c:pt>
                <c:pt idx="35">
                  <c:v>340</c:v>
                </c:pt>
                <c:pt idx="36">
                  <c:v>342</c:v>
                </c:pt>
                <c:pt idx="37">
                  <c:v>344</c:v>
                </c:pt>
                <c:pt idx="38">
                  <c:v>346</c:v>
                </c:pt>
                <c:pt idx="39">
                  <c:v>348</c:v>
                </c:pt>
                <c:pt idx="40">
                  <c:v>350</c:v>
                </c:pt>
                <c:pt idx="41">
                  <c:v>352</c:v>
                </c:pt>
                <c:pt idx="42">
                  <c:v>354</c:v>
                </c:pt>
                <c:pt idx="43">
                  <c:v>356</c:v>
                </c:pt>
                <c:pt idx="44">
                  <c:v>358</c:v>
                </c:pt>
                <c:pt idx="45">
                  <c:v>360</c:v>
                </c:pt>
                <c:pt idx="46">
                  <c:v>362</c:v>
                </c:pt>
                <c:pt idx="47">
                  <c:v>364</c:v>
                </c:pt>
                <c:pt idx="48">
                  <c:v>366</c:v>
                </c:pt>
                <c:pt idx="49">
                  <c:v>368</c:v>
                </c:pt>
                <c:pt idx="50">
                  <c:v>370</c:v>
                </c:pt>
                <c:pt idx="51">
                  <c:v>372</c:v>
                </c:pt>
                <c:pt idx="52">
                  <c:v>374</c:v>
                </c:pt>
                <c:pt idx="53">
                  <c:v>376</c:v>
                </c:pt>
                <c:pt idx="54">
                  <c:v>378</c:v>
                </c:pt>
                <c:pt idx="55">
                  <c:v>380</c:v>
                </c:pt>
                <c:pt idx="56">
                  <c:v>382</c:v>
                </c:pt>
                <c:pt idx="57">
                  <c:v>384</c:v>
                </c:pt>
                <c:pt idx="58">
                  <c:v>386</c:v>
                </c:pt>
                <c:pt idx="59">
                  <c:v>388</c:v>
                </c:pt>
                <c:pt idx="60">
                  <c:v>390</c:v>
                </c:pt>
                <c:pt idx="61">
                  <c:v>392</c:v>
                </c:pt>
                <c:pt idx="62">
                  <c:v>394</c:v>
                </c:pt>
                <c:pt idx="63">
                  <c:v>396</c:v>
                </c:pt>
                <c:pt idx="64">
                  <c:v>398</c:v>
                </c:pt>
                <c:pt idx="65">
                  <c:v>400</c:v>
                </c:pt>
              </c:numCache>
            </c:numRef>
          </c:xVal>
          <c:yVal>
            <c:numRef>
              <c:f>Sheet1!$N$1:$N$66</c:f>
              <c:numCache>
                <c:formatCode>General</c:formatCode>
                <c:ptCount val="66"/>
                <c:pt idx="0">
                  <c:v>5.8999999999999997E-2</c:v>
                </c:pt>
                <c:pt idx="1">
                  <c:v>0.06</c:v>
                </c:pt>
                <c:pt idx="2">
                  <c:v>6.0999999999999999E-2</c:v>
                </c:pt>
                <c:pt idx="3">
                  <c:v>6.4000000000000001E-2</c:v>
                </c:pt>
                <c:pt idx="4">
                  <c:v>6.6000000000000003E-2</c:v>
                </c:pt>
                <c:pt idx="5">
                  <c:v>6.5000000000000002E-2</c:v>
                </c:pt>
                <c:pt idx="6">
                  <c:v>6.0999999999999999E-2</c:v>
                </c:pt>
                <c:pt idx="7">
                  <c:v>5.8000000000000003E-2</c:v>
                </c:pt>
                <c:pt idx="8">
                  <c:v>0.06</c:v>
                </c:pt>
                <c:pt idx="9">
                  <c:v>6.3E-2</c:v>
                </c:pt>
                <c:pt idx="10">
                  <c:v>6.3E-2</c:v>
                </c:pt>
                <c:pt idx="11">
                  <c:v>5.5E-2</c:v>
                </c:pt>
                <c:pt idx="12">
                  <c:v>4.7E-2</c:v>
                </c:pt>
                <c:pt idx="13">
                  <c:v>4.2999999999999997E-2</c:v>
                </c:pt>
                <c:pt idx="14">
                  <c:v>4.2000000000000003E-2</c:v>
                </c:pt>
                <c:pt idx="15">
                  <c:v>4.2000000000000003E-2</c:v>
                </c:pt>
                <c:pt idx="16">
                  <c:v>4.2000000000000003E-2</c:v>
                </c:pt>
                <c:pt idx="17">
                  <c:v>4.2999999999999997E-2</c:v>
                </c:pt>
                <c:pt idx="18">
                  <c:v>4.2999999999999997E-2</c:v>
                </c:pt>
                <c:pt idx="19">
                  <c:v>4.4999999999999998E-2</c:v>
                </c:pt>
                <c:pt idx="20">
                  <c:v>4.4999999999999998E-2</c:v>
                </c:pt>
                <c:pt idx="21">
                  <c:v>4.5999999999999999E-2</c:v>
                </c:pt>
                <c:pt idx="22">
                  <c:v>4.7E-2</c:v>
                </c:pt>
                <c:pt idx="23">
                  <c:v>4.9000000000000002E-2</c:v>
                </c:pt>
                <c:pt idx="24">
                  <c:v>5.1999999999999998E-2</c:v>
                </c:pt>
                <c:pt idx="25">
                  <c:v>5.3999999999999999E-2</c:v>
                </c:pt>
                <c:pt idx="26">
                  <c:v>5.5E-2</c:v>
                </c:pt>
                <c:pt idx="27">
                  <c:v>5.6000000000000001E-2</c:v>
                </c:pt>
                <c:pt idx="28">
                  <c:v>5.7000000000000002E-2</c:v>
                </c:pt>
                <c:pt idx="29">
                  <c:v>5.8000000000000003E-2</c:v>
                </c:pt>
                <c:pt idx="30">
                  <c:v>5.8999999999999997E-2</c:v>
                </c:pt>
                <c:pt idx="31">
                  <c:v>6.2E-2</c:v>
                </c:pt>
                <c:pt idx="32">
                  <c:v>6.3E-2</c:v>
                </c:pt>
                <c:pt idx="33">
                  <c:v>6.5000000000000002E-2</c:v>
                </c:pt>
                <c:pt idx="34">
                  <c:v>6.6000000000000003E-2</c:v>
                </c:pt>
                <c:pt idx="35">
                  <c:v>6.6000000000000003E-2</c:v>
                </c:pt>
                <c:pt idx="36">
                  <c:v>6.7000000000000004E-2</c:v>
                </c:pt>
                <c:pt idx="37">
                  <c:v>6.7000000000000004E-2</c:v>
                </c:pt>
                <c:pt idx="38">
                  <c:v>6.6000000000000003E-2</c:v>
                </c:pt>
                <c:pt idx="39">
                  <c:v>6.6000000000000003E-2</c:v>
                </c:pt>
                <c:pt idx="40">
                  <c:v>6.5000000000000002E-2</c:v>
                </c:pt>
                <c:pt idx="41">
                  <c:v>6.3E-2</c:v>
                </c:pt>
                <c:pt idx="42">
                  <c:v>6.0999999999999999E-2</c:v>
                </c:pt>
                <c:pt idx="43">
                  <c:v>5.8000000000000003E-2</c:v>
                </c:pt>
                <c:pt idx="44">
                  <c:v>5.5E-2</c:v>
                </c:pt>
                <c:pt idx="45">
                  <c:v>5.0999999999999997E-2</c:v>
                </c:pt>
                <c:pt idx="46">
                  <c:v>0.03</c:v>
                </c:pt>
                <c:pt idx="47">
                  <c:v>2.8000000000000001E-2</c:v>
                </c:pt>
                <c:pt idx="48">
                  <c:v>2.5000000000000001E-2</c:v>
                </c:pt>
                <c:pt idx="49">
                  <c:v>2.1999999999999999E-2</c:v>
                </c:pt>
                <c:pt idx="50">
                  <c:v>1.7999999999999999E-2</c:v>
                </c:pt>
                <c:pt idx="51">
                  <c:v>1.6E-2</c:v>
                </c:pt>
                <c:pt idx="52">
                  <c:v>1.4999999999999999E-2</c:v>
                </c:pt>
                <c:pt idx="53">
                  <c:v>1.2999999999999999E-2</c:v>
                </c:pt>
                <c:pt idx="54">
                  <c:v>1.2E-2</c:v>
                </c:pt>
                <c:pt idx="55">
                  <c:v>0.01</c:v>
                </c:pt>
                <c:pt idx="56">
                  <c:v>0.01</c:v>
                </c:pt>
                <c:pt idx="57">
                  <c:v>8.9999999999999993E-3</c:v>
                </c:pt>
                <c:pt idx="58">
                  <c:v>8.9999999999999993E-3</c:v>
                </c:pt>
                <c:pt idx="59">
                  <c:v>8.0000000000000002E-3</c:v>
                </c:pt>
                <c:pt idx="60">
                  <c:v>8.0000000000000002E-3</c:v>
                </c:pt>
                <c:pt idx="61">
                  <c:v>8.0000000000000002E-3</c:v>
                </c:pt>
                <c:pt idx="62">
                  <c:v>8.0000000000000002E-3</c:v>
                </c:pt>
                <c:pt idx="63">
                  <c:v>8.0000000000000002E-3</c:v>
                </c:pt>
                <c:pt idx="64">
                  <c:v>8.0000000000000002E-3</c:v>
                </c:pt>
                <c:pt idx="65">
                  <c:v>8.0000000000000002E-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C-AEAB-4889-99F7-1BB9B9FBBBF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7330688"/>
        <c:axId val="97332608"/>
      </c:scatterChart>
      <c:valAx>
        <c:axId val="97330688"/>
        <c:scaling>
          <c:orientation val="minMax"/>
          <c:max val="400"/>
          <c:min val="27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wavelength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97332608"/>
        <c:crosses val="autoZero"/>
        <c:crossBetween val="midCat"/>
      </c:valAx>
      <c:valAx>
        <c:axId val="9733260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b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Abs.(a.u.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97330688"/>
        <c:crosses val="autoZero"/>
        <c:crossBetween val="midCat"/>
      </c:valAx>
      <c:spPr>
        <a:noFill/>
        <a:ln>
          <a:solidFill>
            <a:sysClr val="windowText" lastClr="000000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2">
    <c:autoUpdate val="0"/>
  </c:externalData>
  <c:userShapes r:id="rId3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815048118985127"/>
          <c:y val="3.5276981105838587E-2"/>
          <c:w val="0.77628599344789928"/>
          <c:h val="0.81836050541759198"/>
        </c:manualLayout>
      </c:layout>
      <c:scatterChart>
        <c:scatterStyle val="lineMarker"/>
        <c:varyColors val="0"/>
        <c:ser>
          <c:idx val="0"/>
          <c:order val="0"/>
          <c:tx>
            <c:v>30 °C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6"/>
            <c:spPr>
              <a:solidFill>
                <a:schemeClr val="accent1"/>
              </a:solidFill>
              <a:ln w="9525">
                <a:solidFill>
                  <a:schemeClr val="accent1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B$1:$B$15</c:f>
              <c:numCache>
                <c:formatCode>General</c:formatCode>
                <c:ptCount val="15"/>
                <c:pt idx="0">
                  <c:v>0</c:v>
                </c:pt>
                <c:pt idx="1">
                  <c:v>5.7</c:v>
                </c:pt>
                <c:pt idx="2">
                  <c:v>10.050000000000001</c:v>
                </c:pt>
                <c:pt idx="3">
                  <c:v>18.62</c:v>
                </c:pt>
                <c:pt idx="4">
                  <c:v>26.25</c:v>
                </c:pt>
                <c:pt idx="5">
                  <c:v>29.42</c:v>
                </c:pt>
                <c:pt idx="6">
                  <c:v>31.47</c:v>
                </c:pt>
                <c:pt idx="7">
                  <c:v>32.4</c:v>
                </c:pt>
                <c:pt idx="8">
                  <c:v>32.96</c:v>
                </c:pt>
                <c:pt idx="9">
                  <c:v>37.24</c:v>
                </c:pt>
                <c:pt idx="10">
                  <c:v>45.62</c:v>
                </c:pt>
                <c:pt idx="11">
                  <c:v>46.55</c:v>
                </c:pt>
                <c:pt idx="12">
                  <c:v>48.6</c:v>
                </c:pt>
                <c:pt idx="13">
                  <c:v>53.44</c:v>
                </c:pt>
                <c:pt idx="14">
                  <c:v>57.1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4DA-4AD4-A0E0-43FFB57FF3E7}"/>
            </c:ext>
          </c:extLst>
        </c:ser>
        <c:ser>
          <c:idx val="1"/>
          <c:order val="1"/>
          <c:tx>
            <c:v>60 °C</c:v>
          </c:tx>
          <c:spPr>
            <a:ln w="25400" cap="rnd">
              <a:noFill/>
              <a:round/>
            </a:ln>
            <a:effectLst/>
          </c:spPr>
          <c:marker>
            <c:symbol val="square"/>
            <c:size val="6"/>
            <c:spPr>
              <a:solidFill>
                <a:schemeClr val="accent2"/>
              </a:solidFill>
              <a:ln w="9525">
                <a:solidFill>
                  <a:schemeClr val="accent2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C$1:$C$15</c:f>
              <c:numCache>
                <c:formatCode>General</c:formatCode>
                <c:ptCount val="15"/>
                <c:pt idx="0">
                  <c:v>0</c:v>
                </c:pt>
                <c:pt idx="1">
                  <c:v>29.03</c:v>
                </c:pt>
                <c:pt idx="2">
                  <c:v>46.83</c:v>
                </c:pt>
                <c:pt idx="3">
                  <c:v>55.97</c:v>
                </c:pt>
                <c:pt idx="4">
                  <c:v>60.88</c:v>
                </c:pt>
                <c:pt idx="5">
                  <c:v>70.959999999999994</c:v>
                </c:pt>
                <c:pt idx="6">
                  <c:v>72.59</c:v>
                </c:pt>
                <c:pt idx="7">
                  <c:v>81.260000000000005</c:v>
                </c:pt>
                <c:pt idx="8">
                  <c:v>83.37</c:v>
                </c:pt>
                <c:pt idx="9">
                  <c:v>84.07</c:v>
                </c:pt>
                <c:pt idx="10">
                  <c:v>85.94</c:v>
                </c:pt>
                <c:pt idx="11">
                  <c:v>86.87</c:v>
                </c:pt>
                <c:pt idx="12">
                  <c:v>87.82</c:v>
                </c:pt>
                <c:pt idx="13">
                  <c:v>89.77</c:v>
                </c:pt>
                <c:pt idx="14">
                  <c:v>91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4DA-4AD4-A0E0-43FFB57FF3E7}"/>
            </c:ext>
          </c:extLst>
        </c:ser>
        <c:ser>
          <c:idx val="2"/>
          <c:order val="2"/>
          <c:tx>
            <c:v>70 °C</c:v>
          </c:tx>
          <c:spPr>
            <a:ln w="25400" cap="rnd">
              <a:noFill/>
              <a:round/>
            </a:ln>
            <a:effectLst/>
          </c:spPr>
          <c:marker>
            <c:symbol val="triangle"/>
            <c:size val="6"/>
            <c:spPr>
              <a:solidFill>
                <a:schemeClr val="accent3"/>
              </a:solidFill>
              <a:ln w="9525">
                <a:solidFill>
                  <a:schemeClr val="accent3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D$1:$D$15</c:f>
              <c:numCache>
                <c:formatCode>General</c:formatCode>
                <c:ptCount val="15"/>
                <c:pt idx="0">
                  <c:v>0</c:v>
                </c:pt>
                <c:pt idx="1">
                  <c:v>34.979999999999997</c:v>
                </c:pt>
                <c:pt idx="2">
                  <c:v>50.79</c:v>
                </c:pt>
                <c:pt idx="3">
                  <c:v>58.09</c:v>
                </c:pt>
                <c:pt idx="4">
                  <c:v>64.09</c:v>
                </c:pt>
                <c:pt idx="5">
                  <c:v>75.09</c:v>
                </c:pt>
                <c:pt idx="6">
                  <c:v>76.48</c:v>
                </c:pt>
                <c:pt idx="7">
                  <c:v>78.45</c:v>
                </c:pt>
                <c:pt idx="8">
                  <c:v>83.03</c:v>
                </c:pt>
                <c:pt idx="9">
                  <c:v>83.79</c:v>
                </c:pt>
                <c:pt idx="10">
                  <c:v>84.78</c:v>
                </c:pt>
                <c:pt idx="11">
                  <c:v>87.97</c:v>
                </c:pt>
                <c:pt idx="12">
                  <c:v>90.51</c:v>
                </c:pt>
                <c:pt idx="13">
                  <c:v>92.09</c:v>
                </c:pt>
                <c:pt idx="14">
                  <c:v>93.4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D4DA-4AD4-A0E0-43FFB57FF3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6610560"/>
        <c:axId val="96613120"/>
      </c:scatterChart>
      <c:valAx>
        <c:axId val="96610560"/>
        <c:scaling>
          <c:orientation val="minMax"/>
          <c:max val="120"/>
          <c:min val="0"/>
        </c:scaling>
        <c:delete val="0"/>
        <c:axPos val="b"/>
        <c:title>
          <c:tx>
            <c:rich>
              <a:bodyPr rot="0" vert="horz"/>
              <a:lstStyle/>
              <a:p>
                <a:pPr>
                  <a:defRPr/>
                </a:pPr>
                <a:r>
                  <a:rPr lang="en-US"/>
                  <a:t>Time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96613120"/>
        <c:crosses val="autoZero"/>
        <c:crossBetween val="midCat"/>
        <c:majorUnit val="20"/>
      </c:valAx>
      <c:valAx>
        <c:axId val="9661312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DBT Oxidation%</a:t>
                </a:r>
              </a:p>
            </c:rich>
          </c:tx>
          <c:layout>
            <c:manualLayout>
              <c:xMode val="edge"/>
              <c:yMode val="edge"/>
              <c:x val="1.2634408602150538E-2"/>
              <c:y val="0.29037401574803151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96610560"/>
        <c:crosses val="autoZero"/>
        <c:crossBetween val="midCat"/>
        <c:majorUnit val="20"/>
      </c:valAx>
      <c:spPr>
        <a:noFill/>
        <a:ln>
          <a:solidFill>
            <a:schemeClr val="tx1"/>
          </a:solidFill>
        </a:ln>
        <a:effectLst/>
      </c:spPr>
    </c:plotArea>
    <c:legend>
      <c:legendPos val="t"/>
      <c:layout>
        <c:manualLayout>
          <c:xMode val="edge"/>
          <c:yMode val="edge"/>
          <c:x val="0.66413604404293536"/>
          <c:y val="0.52591653206810685"/>
          <c:w val="0.14475630062371239"/>
          <c:h val="0.24572397200349957"/>
        </c:manualLayout>
      </c:layout>
      <c:overlay val="0"/>
      <c:spPr>
        <a:noFill/>
        <a:ln>
          <a:solidFill>
            <a:schemeClr val="tx1"/>
          </a:solidFill>
        </a:ln>
        <a:effectLst/>
      </c:spPr>
      <c:txPr>
        <a:bodyPr rot="0" vert="horz"/>
        <a:lstStyle/>
        <a:p>
          <a:pPr>
            <a:defRPr/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981714785651793"/>
          <c:y val="4.5667527446165999E-2"/>
          <c:w val="0.80454780577776153"/>
          <c:h val="0.81603868026112125"/>
        </c:manualLayout>
      </c:layout>
      <c:scatterChart>
        <c:scatterStyle val="lineMarker"/>
        <c:varyColors val="0"/>
        <c:ser>
          <c:idx val="0"/>
          <c:order val="0"/>
          <c:tx>
            <c:v>without catalyst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6"/>
            <c:spPr>
              <a:solidFill>
                <a:schemeClr val="accent1"/>
              </a:solidFill>
              <a:ln w="9525">
                <a:solidFill>
                  <a:schemeClr val="accent1"/>
                </a:solidFill>
                <a:round/>
              </a:ln>
              <a:effectLst/>
            </c:spPr>
          </c:marker>
          <c:xVal>
            <c:numRef>
              <c:f>'[Chart in Microsoft Word]Sheet1'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'[Chart in Microsoft Word]Sheet1'!$B$1:$B$15</c:f>
              <c:numCache>
                <c:formatCode>General</c:formatCode>
                <c:ptCount val="15"/>
                <c:pt idx="0">
                  <c:v>0</c:v>
                </c:pt>
                <c:pt idx="1">
                  <c:v>4.5999999999999996</c:v>
                </c:pt>
                <c:pt idx="2">
                  <c:v>12.5</c:v>
                </c:pt>
                <c:pt idx="3">
                  <c:v>12.7</c:v>
                </c:pt>
                <c:pt idx="4">
                  <c:v>15.57</c:v>
                </c:pt>
                <c:pt idx="5">
                  <c:v>26.97</c:v>
                </c:pt>
                <c:pt idx="6">
                  <c:v>28.5</c:v>
                </c:pt>
                <c:pt idx="7">
                  <c:v>28.72</c:v>
                </c:pt>
                <c:pt idx="8">
                  <c:v>29.38</c:v>
                </c:pt>
                <c:pt idx="9">
                  <c:v>29.6</c:v>
                </c:pt>
                <c:pt idx="10">
                  <c:v>30.92</c:v>
                </c:pt>
                <c:pt idx="11">
                  <c:v>31.57</c:v>
                </c:pt>
                <c:pt idx="12">
                  <c:v>32.450000000000003</c:v>
                </c:pt>
                <c:pt idx="13">
                  <c:v>33.549999999999997</c:v>
                </c:pt>
                <c:pt idx="14">
                  <c:v>33.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45F-468A-9D8C-EB1692B5B675}"/>
            </c:ext>
          </c:extLst>
        </c:ser>
        <c:ser>
          <c:idx val="1"/>
          <c:order val="1"/>
          <c:tx>
            <c:v>1.2g/l</c:v>
          </c:tx>
          <c:spPr>
            <a:ln w="25400" cap="rnd">
              <a:noFill/>
              <a:round/>
            </a:ln>
            <a:effectLst/>
          </c:spPr>
          <c:marker>
            <c:symbol val="square"/>
            <c:size val="6"/>
            <c:spPr>
              <a:solidFill>
                <a:schemeClr val="accent2"/>
              </a:solidFill>
              <a:ln w="9525">
                <a:solidFill>
                  <a:schemeClr val="accent2"/>
                </a:solidFill>
                <a:round/>
              </a:ln>
              <a:effectLst/>
            </c:spPr>
          </c:marker>
          <c:xVal>
            <c:numRef>
              <c:f>'[Chart in Microsoft Word]Sheet1'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'[Chart in Microsoft Word]Sheet1'!$C$1:$C$15</c:f>
              <c:numCache>
                <c:formatCode>General</c:formatCode>
                <c:ptCount val="15"/>
                <c:pt idx="0">
                  <c:v>0</c:v>
                </c:pt>
                <c:pt idx="1">
                  <c:v>20.11</c:v>
                </c:pt>
                <c:pt idx="2">
                  <c:v>35.200000000000003</c:v>
                </c:pt>
                <c:pt idx="3">
                  <c:v>50.21</c:v>
                </c:pt>
                <c:pt idx="4">
                  <c:v>58.92</c:v>
                </c:pt>
                <c:pt idx="5">
                  <c:v>64.02</c:v>
                </c:pt>
                <c:pt idx="6">
                  <c:v>71.38</c:v>
                </c:pt>
                <c:pt idx="7">
                  <c:v>74.22</c:v>
                </c:pt>
                <c:pt idx="8">
                  <c:v>75.069999999999993</c:v>
                </c:pt>
                <c:pt idx="9">
                  <c:v>75.63</c:v>
                </c:pt>
                <c:pt idx="10">
                  <c:v>76.77</c:v>
                </c:pt>
                <c:pt idx="11">
                  <c:v>79.03</c:v>
                </c:pt>
                <c:pt idx="12">
                  <c:v>79.599999999999994</c:v>
                </c:pt>
                <c:pt idx="13">
                  <c:v>80.73</c:v>
                </c:pt>
                <c:pt idx="14">
                  <c:v>81.0100000000000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45F-468A-9D8C-EB1692B5B675}"/>
            </c:ext>
          </c:extLst>
        </c:ser>
        <c:ser>
          <c:idx val="2"/>
          <c:order val="2"/>
          <c:tx>
            <c:v>2.4g/l</c:v>
          </c:tx>
          <c:spPr>
            <a:ln w="25400" cap="rnd">
              <a:noFill/>
              <a:round/>
            </a:ln>
            <a:effectLst/>
          </c:spPr>
          <c:marker>
            <c:symbol val="triangle"/>
            <c:size val="6"/>
            <c:spPr>
              <a:solidFill>
                <a:schemeClr val="accent3"/>
              </a:solidFill>
              <a:ln w="9525">
                <a:solidFill>
                  <a:schemeClr val="accent3"/>
                </a:solidFill>
                <a:round/>
              </a:ln>
              <a:effectLst/>
            </c:spPr>
          </c:marker>
          <c:xVal>
            <c:numRef>
              <c:f>'[Chart in Microsoft Word]Sheet1'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'[Chart in Microsoft Word]Sheet1'!$D$1:$D$15</c:f>
              <c:numCache>
                <c:formatCode>General</c:formatCode>
                <c:ptCount val="15"/>
                <c:pt idx="0">
                  <c:v>0</c:v>
                </c:pt>
                <c:pt idx="1">
                  <c:v>29.03</c:v>
                </c:pt>
                <c:pt idx="2">
                  <c:v>46.83</c:v>
                </c:pt>
                <c:pt idx="3">
                  <c:v>55.97</c:v>
                </c:pt>
                <c:pt idx="4">
                  <c:v>60.88</c:v>
                </c:pt>
                <c:pt idx="5">
                  <c:v>70.959999999999994</c:v>
                </c:pt>
                <c:pt idx="6">
                  <c:v>72.59</c:v>
                </c:pt>
                <c:pt idx="7">
                  <c:v>81.260000000000005</c:v>
                </c:pt>
                <c:pt idx="8">
                  <c:v>83.37</c:v>
                </c:pt>
                <c:pt idx="9">
                  <c:v>84.07</c:v>
                </c:pt>
                <c:pt idx="10">
                  <c:v>85.94</c:v>
                </c:pt>
                <c:pt idx="11">
                  <c:v>86.87</c:v>
                </c:pt>
                <c:pt idx="12">
                  <c:v>87.82</c:v>
                </c:pt>
                <c:pt idx="13">
                  <c:v>89.77</c:v>
                </c:pt>
                <c:pt idx="14">
                  <c:v>91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345F-468A-9D8C-EB1692B5B675}"/>
            </c:ext>
          </c:extLst>
        </c:ser>
        <c:ser>
          <c:idx val="3"/>
          <c:order val="3"/>
          <c:tx>
            <c:v>4.8g/l</c:v>
          </c:tx>
          <c:spPr>
            <a:ln w="25400" cap="rnd">
              <a:noFill/>
              <a:round/>
            </a:ln>
            <a:effectLst/>
          </c:spPr>
          <c:marker>
            <c:symbol val="x"/>
            <c:size val="6"/>
            <c:spPr>
              <a:noFill/>
              <a:ln w="9525">
                <a:solidFill>
                  <a:schemeClr val="accent4"/>
                </a:solidFill>
                <a:round/>
              </a:ln>
              <a:effectLst/>
            </c:spPr>
          </c:marker>
          <c:xVal>
            <c:numRef>
              <c:f>'[Chart in Microsoft Word]Sheet1'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'[Chart in Microsoft Word]Sheet1'!$E$1:$E$15</c:f>
              <c:numCache>
                <c:formatCode>General</c:formatCode>
                <c:ptCount val="15"/>
                <c:pt idx="0">
                  <c:v>0</c:v>
                </c:pt>
                <c:pt idx="1">
                  <c:v>18.010000000000002</c:v>
                </c:pt>
                <c:pt idx="2">
                  <c:v>43.067999999999998</c:v>
                </c:pt>
                <c:pt idx="3">
                  <c:v>57.14</c:v>
                </c:pt>
                <c:pt idx="4">
                  <c:v>64.8</c:v>
                </c:pt>
                <c:pt idx="5">
                  <c:v>71.010000000000005</c:v>
                </c:pt>
                <c:pt idx="6">
                  <c:v>72.87</c:v>
                </c:pt>
                <c:pt idx="7">
                  <c:v>73.489999999999995</c:v>
                </c:pt>
                <c:pt idx="8">
                  <c:v>75.36</c:v>
                </c:pt>
                <c:pt idx="9">
                  <c:v>75.36</c:v>
                </c:pt>
                <c:pt idx="10">
                  <c:v>76.19</c:v>
                </c:pt>
                <c:pt idx="11">
                  <c:v>77.63</c:v>
                </c:pt>
                <c:pt idx="12">
                  <c:v>83.02</c:v>
                </c:pt>
                <c:pt idx="13">
                  <c:v>85.71</c:v>
                </c:pt>
                <c:pt idx="14">
                  <c:v>87.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345F-468A-9D8C-EB1692B5B675}"/>
            </c:ext>
          </c:extLst>
        </c:ser>
        <c:ser>
          <c:idx val="4"/>
          <c:order val="4"/>
          <c:tx>
            <c:v>7.2g/l</c:v>
          </c:tx>
          <c:spPr>
            <a:ln w="25400" cap="rnd">
              <a:noFill/>
              <a:round/>
            </a:ln>
            <a:effectLst/>
          </c:spPr>
          <c:marker>
            <c:symbol val="star"/>
            <c:size val="6"/>
            <c:spPr>
              <a:noFill/>
              <a:ln w="9525">
                <a:solidFill>
                  <a:schemeClr val="accent5"/>
                </a:solidFill>
                <a:round/>
              </a:ln>
              <a:effectLst/>
            </c:spPr>
          </c:marker>
          <c:xVal>
            <c:numRef>
              <c:f>'[Chart in Microsoft Word]Sheet1'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'[Chart in Microsoft Word]Sheet1'!$F$1:$F$15</c:f>
              <c:numCache>
                <c:formatCode>General</c:formatCode>
                <c:ptCount val="15"/>
                <c:pt idx="0">
                  <c:v>0</c:v>
                </c:pt>
                <c:pt idx="1">
                  <c:v>20.2</c:v>
                </c:pt>
                <c:pt idx="2">
                  <c:v>49.22</c:v>
                </c:pt>
                <c:pt idx="3">
                  <c:v>53.88</c:v>
                </c:pt>
                <c:pt idx="4">
                  <c:v>66.58</c:v>
                </c:pt>
                <c:pt idx="5">
                  <c:v>70.98</c:v>
                </c:pt>
                <c:pt idx="6">
                  <c:v>72.790000000000006</c:v>
                </c:pt>
                <c:pt idx="7">
                  <c:v>73.31</c:v>
                </c:pt>
                <c:pt idx="8">
                  <c:v>75.64</c:v>
                </c:pt>
                <c:pt idx="9">
                  <c:v>78.23</c:v>
                </c:pt>
                <c:pt idx="10">
                  <c:v>78.489999999999995</c:v>
                </c:pt>
                <c:pt idx="11">
                  <c:v>79.53</c:v>
                </c:pt>
                <c:pt idx="12">
                  <c:v>80.819999999999993</c:v>
                </c:pt>
                <c:pt idx="13">
                  <c:v>81.290000000000006</c:v>
                </c:pt>
                <c:pt idx="14">
                  <c:v>81.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345F-468A-9D8C-EB1692B5B6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7136896"/>
        <c:axId val="107147648"/>
      </c:scatterChart>
      <c:valAx>
        <c:axId val="107136896"/>
        <c:scaling>
          <c:orientation val="minMax"/>
          <c:max val="12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cap="none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ime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147648"/>
        <c:crosses val="autoZero"/>
        <c:crossBetween val="midCat"/>
        <c:majorUnit val="20"/>
      </c:valAx>
      <c:valAx>
        <c:axId val="10714764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cap="none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DBT Oxidation%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136896"/>
        <c:crosses val="autoZero"/>
        <c:crossBetween val="midCat"/>
        <c:majorUnit val="20"/>
      </c:valAx>
      <c:spPr>
        <a:noFill/>
        <a:ln>
          <a:solidFill>
            <a:schemeClr val="tx1"/>
          </a:solidFill>
        </a:ln>
        <a:effectLst/>
      </c:spPr>
    </c:plotArea>
    <c:legend>
      <c:legendPos val="t"/>
      <c:layout>
        <c:manualLayout>
          <c:xMode val="edge"/>
          <c:yMode val="edge"/>
          <c:x val="0.58253818140018498"/>
          <c:y val="0.3167217679520829"/>
          <c:w val="0.32785609460107812"/>
          <c:h val="0.22129265091863518"/>
        </c:manualLayout>
      </c:layout>
      <c:overlay val="0"/>
      <c:spPr>
        <a:noFill/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112418531953169"/>
          <c:y val="3.008415677934036E-2"/>
          <c:w val="0.78446894138232726"/>
          <c:h val="0.81214961675607289"/>
        </c:manualLayout>
      </c:layout>
      <c:scatterChart>
        <c:scatterStyle val="lineMarker"/>
        <c:varyColors val="0"/>
        <c:ser>
          <c:idx val="0"/>
          <c:order val="0"/>
          <c:tx>
            <c:v>O/S=2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6"/>
            <c:spPr>
              <a:solidFill>
                <a:schemeClr val="accent1"/>
              </a:solidFill>
              <a:ln w="9525">
                <a:solidFill>
                  <a:schemeClr val="accent1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B$1:$B$15</c:f>
              <c:numCache>
                <c:formatCode>General</c:formatCode>
                <c:ptCount val="15"/>
                <c:pt idx="0">
                  <c:v>0</c:v>
                </c:pt>
                <c:pt idx="1">
                  <c:v>16.66</c:v>
                </c:pt>
                <c:pt idx="2">
                  <c:v>23.47</c:v>
                </c:pt>
                <c:pt idx="3">
                  <c:v>26.76</c:v>
                </c:pt>
                <c:pt idx="4">
                  <c:v>35.909999999999997</c:v>
                </c:pt>
                <c:pt idx="5">
                  <c:v>40.61</c:v>
                </c:pt>
                <c:pt idx="6">
                  <c:v>44.36</c:v>
                </c:pt>
                <c:pt idx="7">
                  <c:v>44.6</c:v>
                </c:pt>
                <c:pt idx="8">
                  <c:v>49.06</c:v>
                </c:pt>
                <c:pt idx="9">
                  <c:v>51.64</c:v>
                </c:pt>
                <c:pt idx="10">
                  <c:v>53.28</c:v>
                </c:pt>
                <c:pt idx="11">
                  <c:v>53.99</c:v>
                </c:pt>
                <c:pt idx="12">
                  <c:v>54.92</c:v>
                </c:pt>
                <c:pt idx="13">
                  <c:v>55.03</c:v>
                </c:pt>
                <c:pt idx="14">
                  <c:v>55.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656-41FC-A9E4-1239AB9EA191}"/>
            </c:ext>
          </c:extLst>
        </c:ser>
        <c:ser>
          <c:idx val="1"/>
          <c:order val="1"/>
          <c:tx>
            <c:v>O/S=4</c:v>
          </c:tx>
          <c:spPr>
            <a:ln w="25400" cap="rnd">
              <a:noFill/>
              <a:round/>
            </a:ln>
            <a:effectLst/>
          </c:spPr>
          <c:marker>
            <c:symbol val="square"/>
            <c:size val="6"/>
            <c:spPr>
              <a:solidFill>
                <a:schemeClr val="accent2"/>
              </a:solidFill>
              <a:ln w="9525">
                <a:solidFill>
                  <a:schemeClr val="accent2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C$1:$C$15</c:f>
              <c:numCache>
                <c:formatCode>General</c:formatCode>
                <c:ptCount val="15"/>
                <c:pt idx="0">
                  <c:v>0</c:v>
                </c:pt>
                <c:pt idx="1">
                  <c:v>18.010000000000002</c:v>
                </c:pt>
                <c:pt idx="2">
                  <c:v>34.229999999999997</c:v>
                </c:pt>
                <c:pt idx="3">
                  <c:v>47.1</c:v>
                </c:pt>
                <c:pt idx="4">
                  <c:v>56.88</c:v>
                </c:pt>
                <c:pt idx="5">
                  <c:v>57.6</c:v>
                </c:pt>
                <c:pt idx="6">
                  <c:v>60.86</c:v>
                </c:pt>
                <c:pt idx="7">
                  <c:v>66.12</c:v>
                </c:pt>
                <c:pt idx="8">
                  <c:v>67.02</c:v>
                </c:pt>
                <c:pt idx="9">
                  <c:v>73.36</c:v>
                </c:pt>
                <c:pt idx="10">
                  <c:v>73.73</c:v>
                </c:pt>
                <c:pt idx="11">
                  <c:v>74.63</c:v>
                </c:pt>
                <c:pt idx="12">
                  <c:v>76.260000000000005</c:v>
                </c:pt>
                <c:pt idx="13">
                  <c:v>78.44</c:v>
                </c:pt>
                <c:pt idx="14">
                  <c:v>79.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656-41FC-A9E4-1239AB9EA191}"/>
            </c:ext>
          </c:extLst>
        </c:ser>
        <c:ser>
          <c:idx val="2"/>
          <c:order val="2"/>
          <c:tx>
            <c:v>O/S=6</c:v>
          </c:tx>
          <c:spPr>
            <a:ln w="25400" cap="rnd">
              <a:noFill/>
              <a:round/>
            </a:ln>
            <a:effectLst/>
          </c:spPr>
          <c:marker>
            <c:symbol val="triangle"/>
            <c:size val="6"/>
            <c:spPr>
              <a:solidFill>
                <a:schemeClr val="accent3"/>
              </a:solidFill>
              <a:ln w="9525">
                <a:solidFill>
                  <a:schemeClr val="accent3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D$1:$D$15</c:f>
              <c:numCache>
                <c:formatCode>General</c:formatCode>
                <c:ptCount val="15"/>
                <c:pt idx="0">
                  <c:v>0</c:v>
                </c:pt>
                <c:pt idx="1">
                  <c:v>29.03</c:v>
                </c:pt>
                <c:pt idx="2">
                  <c:v>46.83</c:v>
                </c:pt>
                <c:pt idx="3">
                  <c:v>55.97</c:v>
                </c:pt>
                <c:pt idx="4">
                  <c:v>60.88</c:v>
                </c:pt>
                <c:pt idx="5">
                  <c:v>70.959999999999994</c:v>
                </c:pt>
                <c:pt idx="6">
                  <c:v>72.59</c:v>
                </c:pt>
                <c:pt idx="7">
                  <c:v>81.260000000000005</c:v>
                </c:pt>
                <c:pt idx="8">
                  <c:v>83.37</c:v>
                </c:pt>
                <c:pt idx="9">
                  <c:v>84.07</c:v>
                </c:pt>
                <c:pt idx="10">
                  <c:v>85.94</c:v>
                </c:pt>
                <c:pt idx="11">
                  <c:v>86.87</c:v>
                </c:pt>
                <c:pt idx="12">
                  <c:v>87.82</c:v>
                </c:pt>
                <c:pt idx="13">
                  <c:v>89.77</c:v>
                </c:pt>
                <c:pt idx="14">
                  <c:v>91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A656-41FC-A9E4-1239AB9EA191}"/>
            </c:ext>
          </c:extLst>
        </c:ser>
        <c:ser>
          <c:idx val="3"/>
          <c:order val="3"/>
          <c:tx>
            <c:v>O/S=8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4"/>
              </a:solidFill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E$1:$E$15</c:f>
              <c:numCache>
                <c:formatCode>General</c:formatCode>
                <c:ptCount val="15"/>
                <c:pt idx="0">
                  <c:v>0</c:v>
                </c:pt>
                <c:pt idx="1">
                  <c:v>51.9</c:v>
                </c:pt>
                <c:pt idx="2">
                  <c:v>61.83</c:v>
                </c:pt>
                <c:pt idx="3">
                  <c:v>64.27</c:v>
                </c:pt>
                <c:pt idx="4">
                  <c:v>71.14</c:v>
                </c:pt>
                <c:pt idx="5">
                  <c:v>75.08</c:v>
                </c:pt>
                <c:pt idx="6">
                  <c:v>80.45</c:v>
                </c:pt>
                <c:pt idx="7">
                  <c:v>82.13</c:v>
                </c:pt>
                <c:pt idx="8">
                  <c:v>84.58</c:v>
                </c:pt>
                <c:pt idx="9">
                  <c:v>85.95</c:v>
                </c:pt>
                <c:pt idx="10">
                  <c:v>87.48</c:v>
                </c:pt>
                <c:pt idx="11">
                  <c:v>89</c:v>
                </c:pt>
                <c:pt idx="12">
                  <c:v>91.14</c:v>
                </c:pt>
                <c:pt idx="13">
                  <c:v>92.97</c:v>
                </c:pt>
                <c:pt idx="14">
                  <c:v>94.3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A656-41FC-A9E4-1239AB9EA191}"/>
            </c:ext>
          </c:extLst>
        </c:ser>
        <c:ser>
          <c:idx val="4"/>
          <c:order val="4"/>
          <c:tx>
            <c:v>O/S=10</c:v>
          </c:tx>
          <c:spPr>
            <a:ln w="25400" cap="rnd">
              <a:noFill/>
              <a:round/>
            </a:ln>
            <a:effectLst/>
          </c:spPr>
          <c:marker>
            <c:symbol val="star"/>
            <c:size val="6"/>
            <c:spPr>
              <a:noFill/>
              <a:ln w="9525">
                <a:solidFill>
                  <a:schemeClr val="accent5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F$1:$F$15</c:f>
              <c:numCache>
                <c:formatCode>General</c:formatCode>
                <c:ptCount val="15"/>
                <c:pt idx="0">
                  <c:v>0</c:v>
                </c:pt>
                <c:pt idx="1">
                  <c:v>81.98</c:v>
                </c:pt>
                <c:pt idx="2">
                  <c:v>82.67</c:v>
                </c:pt>
                <c:pt idx="3">
                  <c:v>82.9</c:v>
                </c:pt>
                <c:pt idx="4">
                  <c:v>84.06</c:v>
                </c:pt>
                <c:pt idx="5">
                  <c:v>84.52</c:v>
                </c:pt>
                <c:pt idx="6">
                  <c:v>88.45</c:v>
                </c:pt>
                <c:pt idx="7">
                  <c:v>89.14</c:v>
                </c:pt>
                <c:pt idx="8">
                  <c:v>90.3</c:v>
                </c:pt>
                <c:pt idx="9">
                  <c:v>91.68</c:v>
                </c:pt>
                <c:pt idx="10">
                  <c:v>92.14</c:v>
                </c:pt>
                <c:pt idx="11">
                  <c:v>92.84</c:v>
                </c:pt>
                <c:pt idx="12">
                  <c:v>93.07</c:v>
                </c:pt>
                <c:pt idx="13">
                  <c:v>93.3</c:v>
                </c:pt>
                <c:pt idx="14">
                  <c:v>94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A656-41FC-A9E4-1239AB9EA19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7168896"/>
        <c:axId val="107171200"/>
      </c:scatterChart>
      <c:valAx>
        <c:axId val="107168896"/>
        <c:scaling>
          <c:orientation val="minMax"/>
          <c:max val="12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cap="none" baseline="0">
                    <a:ln>
                      <a:noFill/>
                    </a:ln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ime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ln>
                  <a:noFill/>
                </a:ln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171200"/>
        <c:crosses val="autoZero"/>
        <c:crossBetween val="midCat"/>
        <c:majorUnit val="20"/>
      </c:valAx>
      <c:valAx>
        <c:axId val="10717120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cap="none" baseline="0">
                    <a:ln>
                      <a:noFill/>
                    </a:ln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DBT Oxidation%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>
                  <a:noFill/>
                </a:ln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168896"/>
        <c:crosses val="autoZero"/>
        <c:crossBetween val="midCat"/>
        <c:majorUnit val="20"/>
      </c:valAx>
      <c:spPr>
        <a:noFill/>
        <a:ln w="9525">
          <a:solidFill>
            <a:schemeClr val="tx1"/>
          </a:solidFill>
        </a:ln>
        <a:effectLst/>
      </c:spPr>
    </c:plotArea>
    <c:legend>
      <c:legendPos val="t"/>
      <c:layout>
        <c:manualLayout>
          <c:xMode val="edge"/>
          <c:yMode val="edge"/>
          <c:x val="0.60524264104083769"/>
          <c:y val="0.52867383512544808"/>
          <c:w val="0.28682654587531392"/>
          <c:h val="0.24572397200349957"/>
        </c:manualLayout>
      </c:layout>
      <c:overlay val="0"/>
      <c:spPr>
        <a:noFill/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ln>
                <a:noFill/>
              </a:ln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noFill/>
      <a:round/>
    </a:ln>
    <a:effectLst/>
  </c:spPr>
  <c:txPr>
    <a:bodyPr/>
    <a:lstStyle/>
    <a:p>
      <a:pPr>
        <a:defRPr>
          <a:ln>
            <a:noFill/>
          </a:ln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404385999973355"/>
          <c:y val="0.10699117155810069"/>
          <c:w val="0.81205807316043532"/>
          <c:h val="0.7678128404814677"/>
        </c:manualLayout>
      </c:layout>
      <c:scatterChart>
        <c:scatterStyle val="lineMarker"/>
        <c:varyColors val="0"/>
        <c:ser>
          <c:idx val="0"/>
          <c:order val="0"/>
          <c:tx>
            <c:v>Formic acid/H2O2=0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6"/>
            <c:spPr>
              <a:solidFill>
                <a:schemeClr val="accent1"/>
              </a:solidFill>
              <a:ln w="9525">
                <a:solidFill>
                  <a:schemeClr val="accent1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B$1:$B$15</c:f>
              <c:numCache>
                <c:formatCode>General</c:formatCode>
                <c:ptCount val="15"/>
                <c:pt idx="0">
                  <c:v>0</c:v>
                </c:pt>
                <c:pt idx="1">
                  <c:v>27.14</c:v>
                </c:pt>
                <c:pt idx="2">
                  <c:v>36.42</c:v>
                </c:pt>
                <c:pt idx="3">
                  <c:v>38.57</c:v>
                </c:pt>
                <c:pt idx="4">
                  <c:v>40.71</c:v>
                </c:pt>
                <c:pt idx="5">
                  <c:v>41.42</c:v>
                </c:pt>
                <c:pt idx="6">
                  <c:v>43.98</c:v>
                </c:pt>
                <c:pt idx="7">
                  <c:v>48.63</c:v>
                </c:pt>
                <c:pt idx="8">
                  <c:v>50.71</c:v>
                </c:pt>
                <c:pt idx="9">
                  <c:v>51.42</c:v>
                </c:pt>
                <c:pt idx="10">
                  <c:v>52.14</c:v>
                </c:pt>
                <c:pt idx="11">
                  <c:v>52.85</c:v>
                </c:pt>
                <c:pt idx="12">
                  <c:v>53.57</c:v>
                </c:pt>
                <c:pt idx="13">
                  <c:v>57.14</c:v>
                </c:pt>
                <c:pt idx="14">
                  <c:v>61.4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F4D-48ED-BDB5-61F9AB5D3C76}"/>
            </c:ext>
          </c:extLst>
        </c:ser>
        <c:ser>
          <c:idx val="1"/>
          <c:order val="1"/>
          <c:tx>
            <c:v>Formic acid/H2O2=0.5</c:v>
          </c:tx>
          <c:spPr>
            <a:ln w="25400" cap="rnd">
              <a:noFill/>
              <a:round/>
            </a:ln>
            <a:effectLst/>
          </c:spPr>
          <c:marker>
            <c:symbol val="square"/>
            <c:size val="6"/>
            <c:spPr>
              <a:solidFill>
                <a:schemeClr val="accent2"/>
              </a:solidFill>
              <a:ln w="9525">
                <a:solidFill>
                  <a:schemeClr val="accent2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C$1:$C$15</c:f>
              <c:numCache>
                <c:formatCode>General</c:formatCode>
                <c:ptCount val="15"/>
                <c:pt idx="0">
                  <c:v>0</c:v>
                </c:pt>
                <c:pt idx="1">
                  <c:v>60</c:v>
                </c:pt>
                <c:pt idx="2">
                  <c:v>72</c:v>
                </c:pt>
                <c:pt idx="3">
                  <c:v>76.86</c:v>
                </c:pt>
                <c:pt idx="4">
                  <c:v>80.17</c:v>
                </c:pt>
                <c:pt idx="5">
                  <c:v>81.040000000000006</c:v>
                </c:pt>
                <c:pt idx="6">
                  <c:v>82.26</c:v>
                </c:pt>
                <c:pt idx="7">
                  <c:v>83.65</c:v>
                </c:pt>
                <c:pt idx="8">
                  <c:v>84</c:v>
                </c:pt>
                <c:pt idx="9">
                  <c:v>84.37</c:v>
                </c:pt>
                <c:pt idx="10">
                  <c:v>85.21</c:v>
                </c:pt>
                <c:pt idx="11">
                  <c:v>87.82</c:v>
                </c:pt>
                <c:pt idx="12">
                  <c:v>89.04</c:v>
                </c:pt>
                <c:pt idx="13">
                  <c:v>90.06</c:v>
                </c:pt>
                <c:pt idx="14">
                  <c:v>90.7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F4D-48ED-BDB5-61F9AB5D3C76}"/>
            </c:ext>
          </c:extLst>
        </c:ser>
        <c:ser>
          <c:idx val="2"/>
          <c:order val="2"/>
          <c:tx>
            <c:v>Formic acid/H2O2=0.75</c:v>
          </c:tx>
          <c:spPr>
            <a:ln w="25400" cap="rnd">
              <a:noFill/>
              <a:round/>
            </a:ln>
            <a:effectLst/>
          </c:spPr>
          <c:marker>
            <c:symbol val="triangle"/>
            <c:size val="6"/>
            <c:spPr>
              <a:solidFill>
                <a:schemeClr val="accent3"/>
              </a:solidFill>
              <a:ln w="9525">
                <a:solidFill>
                  <a:schemeClr val="accent3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D$1:$D$15</c:f>
              <c:numCache>
                <c:formatCode>General</c:formatCode>
                <c:ptCount val="15"/>
                <c:pt idx="0">
                  <c:v>0</c:v>
                </c:pt>
                <c:pt idx="1">
                  <c:v>72.459999999999994</c:v>
                </c:pt>
                <c:pt idx="2">
                  <c:v>78.98</c:v>
                </c:pt>
                <c:pt idx="3">
                  <c:v>81.34</c:v>
                </c:pt>
                <c:pt idx="4">
                  <c:v>83.69</c:v>
                </c:pt>
                <c:pt idx="5">
                  <c:v>84.05</c:v>
                </c:pt>
                <c:pt idx="6">
                  <c:v>86.41</c:v>
                </c:pt>
                <c:pt idx="7">
                  <c:v>86.23</c:v>
                </c:pt>
                <c:pt idx="8">
                  <c:v>87.31</c:v>
                </c:pt>
                <c:pt idx="9">
                  <c:v>87.86</c:v>
                </c:pt>
                <c:pt idx="10">
                  <c:v>88.04</c:v>
                </c:pt>
                <c:pt idx="11">
                  <c:v>88.4</c:v>
                </c:pt>
                <c:pt idx="12">
                  <c:v>90.21</c:v>
                </c:pt>
                <c:pt idx="13">
                  <c:v>91.48</c:v>
                </c:pt>
                <c:pt idx="14">
                  <c:v>93.1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FF4D-48ED-BDB5-61F9AB5D3C76}"/>
            </c:ext>
          </c:extLst>
        </c:ser>
        <c:ser>
          <c:idx val="3"/>
          <c:order val="3"/>
          <c:tx>
            <c:v>Formic acid/H2O2=1</c:v>
          </c:tx>
          <c:spPr>
            <a:ln w="25400" cap="rnd">
              <a:noFill/>
              <a:round/>
            </a:ln>
            <a:effectLst/>
          </c:spPr>
          <c:marker>
            <c:symbol val="x"/>
            <c:size val="6"/>
            <c:spPr>
              <a:noFill/>
              <a:ln w="9525">
                <a:solidFill>
                  <a:schemeClr val="accent4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E$1:$E$15</c:f>
              <c:numCache>
                <c:formatCode>General</c:formatCode>
                <c:ptCount val="15"/>
                <c:pt idx="0">
                  <c:v>0</c:v>
                </c:pt>
                <c:pt idx="1">
                  <c:v>81.98</c:v>
                </c:pt>
                <c:pt idx="2">
                  <c:v>82.67</c:v>
                </c:pt>
                <c:pt idx="3">
                  <c:v>82.9</c:v>
                </c:pt>
                <c:pt idx="4">
                  <c:v>84.06</c:v>
                </c:pt>
                <c:pt idx="5">
                  <c:v>84.52</c:v>
                </c:pt>
                <c:pt idx="6">
                  <c:v>88.45</c:v>
                </c:pt>
                <c:pt idx="7">
                  <c:v>89.14</c:v>
                </c:pt>
                <c:pt idx="8">
                  <c:v>90.3</c:v>
                </c:pt>
                <c:pt idx="9">
                  <c:v>91.68</c:v>
                </c:pt>
                <c:pt idx="10">
                  <c:v>92.14</c:v>
                </c:pt>
                <c:pt idx="11">
                  <c:v>92.84</c:v>
                </c:pt>
                <c:pt idx="12">
                  <c:v>93.07</c:v>
                </c:pt>
                <c:pt idx="13">
                  <c:v>93.3</c:v>
                </c:pt>
                <c:pt idx="14">
                  <c:v>94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FF4D-48ED-BDB5-61F9AB5D3C76}"/>
            </c:ext>
          </c:extLst>
        </c:ser>
        <c:ser>
          <c:idx val="4"/>
          <c:order val="4"/>
          <c:tx>
            <c:v>Formic acid/H2O2=1.25</c:v>
          </c:tx>
          <c:spPr>
            <a:ln w="25400" cap="rnd">
              <a:noFill/>
              <a:round/>
            </a:ln>
            <a:effectLst/>
          </c:spPr>
          <c:marker>
            <c:symbol val="star"/>
            <c:size val="6"/>
            <c:spPr>
              <a:noFill/>
              <a:ln w="9525">
                <a:solidFill>
                  <a:schemeClr val="accent5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F$1:$F$15</c:f>
              <c:numCache>
                <c:formatCode>General</c:formatCode>
                <c:ptCount val="15"/>
                <c:pt idx="0">
                  <c:v>0</c:v>
                </c:pt>
                <c:pt idx="1">
                  <c:v>87.64</c:v>
                </c:pt>
                <c:pt idx="2">
                  <c:v>88.53</c:v>
                </c:pt>
                <c:pt idx="3">
                  <c:v>90.33</c:v>
                </c:pt>
                <c:pt idx="4">
                  <c:v>91.01</c:v>
                </c:pt>
                <c:pt idx="5">
                  <c:v>91.23</c:v>
                </c:pt>
                <c:pt idx="6">
                  <c:v>91.46</c:v>
                </c:pt>
                <c:pt idx="7">
                  <c:v>91.91</c:v>
                </c:pt>
                <c:pt idx="8">
                  <c:v>92.58</c:v>
                </c:pt>
                <c:pt idx="9">
                  <c:v>92.8</c:v>
                </c:pt>
                <c:pt idx="10">
                  <c:v>93.03</c:v>
                </c:pt>
                <c:pt idx="11">
                  <c:v>93.48</c:v>
                </c:pt>
                <c:pt idx="12">
                  <c:v>93.93</c:v>
                </c:pt>
                <c:pt idx="13">
                  <c:v>94.15</c:v>
                </c:pt>
                <c:pt idx="14">
                  <c:v>94.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FF4D-48ED-BDB5-61F9AB5D3C76}"/>
            </c:ext>
          </c:extLst>
        </c:ser>
        <c:ser>
          <c:idx val="5"/>
          <c:order val="5"/>
          <c:tx>
            <c:v>Formic acid/H2O2=1.5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6"/>
              </a:solidFill>
              <a:ln w="9525">
                <a:solidFill>
                  <a:schemeClr val="accent6"/>
                </a:solidFill>
                <a:round/>
              </a:ln>
              <a:effectLst/>
            </c:spPr>
          </c:marker>
          <c:xVal>
            <c:numRef>
              <c:f>Sheet1!$A$1:$A$15</c:f>
              <c:numCache>
                <c:formatCode>General</c:formatCode>
                <c:ptCount val="15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40</c:v>
                </c:pt>
                <c:pt idx="8">
                  <c:v>50</c:v>
                </c:pt>
                <c:pt idx="9">
                  <c:v>60</c:v>
                </c:pt>
                <c:pt idx="10">
                  <c:v>70</c:v>
                </c:pt>
                <c:pt idx="11">
                  <c:v>80</c:v>
                </c:pt>
                <c:pt idx="12">
                  <c:v>90</c:v>
                </c:pt>
                <c:pt idx="13">
                  <c:v>100</c:v>
                </c:pt>
                <c:pt idx="14">
                  <c:v>110</c:v>
                </c:pt>
              </c:numCache>
            </c:numRef>
          </c:xVal>
          <c:yVal>
            <c:numRef>
              <c:f>Sheet1!$G$1:$G$15</c:f>
              <c:numCache>
                <c:formatCode>General</c:formatCode>
                <c:ptCount val="15"/>
                <c:pt idx="0">
                  <c:v>0</c:v>
                </c:pt>
                <c:pt idx="1">
                  <c:v>90.56</c:v>
                </c:pt>
                <c:pt idx="2">
                  <c:v>90.85</c:v>
                </c:pt>
                <c:pt idx="3">
                  <c:v>91</c:v>
                </c:pt>
                <c:pt idx="4">
                  <c:v>91.15</c:v>
                </c:pt>
                <c:pt idx="5">
                  <c:v>91.74</c:v>
                </c:pt>
                <c:pt idx="6">
                  <c:v>92.18</c:v>
                </c:pt>
                <c:pt idx="7">
                  <c:v>93.21</c:v>
                </c:pt>
                <c:pt idx="8">
                  <c:v>93.65</c:v>
                </c:pt>
                <c:pt idx="9">
                  <c:v>95.13</c:v>
                </c:pt>
                <c:pt idx="10">
                  <c:v>95.28</c:v>
                </c:pt>
                <c:pt idx="11">
                  <c:v>96.16</c:v>
                </c:pt>
                <c:pt idx="12">
                  <c:v>96.46</c:v>
                </c:pt>
                <c:pt idx="13">
                  <c:v>96.88</c:v>
                </c:pt>
                <c:pt idx="14">
                  <c:v>96.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FF4D-48ED-BDB5-61F9AB5D3C7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7312640"/>
        <c:axId val="107315200"/>
      </c:scatterChart>
      <c:valAx>
        <c:axId val="107312640"/>
        <c:scaling>
          <c:orientation val="minMax"/>
          <c:max val="12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 algn="l">
                  <a:defRPr sz="800" b="0" i="0" u="none" strike="noStrike" kern="1200" cap="none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ime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315200"/>
        <c:crosses val="autoZero"/>
        <c:crossBetween val="midCat"/>
        <c:majorUnit val="20"/>
        <c:minorUnit val="20"/>
      </c:valAx>
      <c:valAx>
        <c:axId val="107315200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cap="none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800" cap="none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DBT Oxidation%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7312640"/>
        <c:crosses val="autoZero"/>
        <c:crossBetween val="midCat"/>
        <c:majorUnit val="20"/>
      </c:valAx>
      <c:spPr>
        <a:noFill/>
        <a:ln>
          <a:solidFill>
            <a:schemeClr val="tx1"/>
          </a:solidFill>
        </a:ln>
        <a:effectLst/>
      </c:spPr>
    </c:plotArea>
    <c:legend>
      <c:legendPos val="t"/>
      <c:legendEntry>
        <c:idx val="0"/>
        <c:txPr>
          <a:bodyPr rot="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layout>
        <c:manualLayout>
          <c:xMode val="edge"/>
          <c:yMode val="edge"/>
          <c:x val="0.42146621793243588"/>
          <c:y val="0.57347670250896055"/>
          <c:w val="0.50652992972652611"/>
          <c:h val="0.26924759405074367"/>
        </c:manualLayout>
      </c:layout>
      <c:overlay val="0"/>
      <c:spPr>
        <a:noFill/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07392</cdr:x>
      <cdr:y>0.05592</cdr:y>
    </cdr:from>
    <cdr:to>
      <cdr:x>0.92409</cdr:x>
      <cdr:y>0.86184</cdr:y>
    </cdr:to>
    <cdr:grpSp>
      <cdr:nvGrpSpPr>
        <cdr:cNvPr id="7" name="Group 6"/>
        <cdr:cNvGrpSpPr/>
      </cdr:nvGrpSpPr>
      <cdr:grpSpPr>
        <a:xfrm xmlns:a="http://schemas.openxmlformats.org/drawingml/2006/main">
          <a:off x="212212" y="170977"/>
          <a:ext cx="2440698" cy="2464120"/>
          <a:chOff x="346827" y="144362"/>
          <a:chExt cx="4109557" cy="3250249"/>
        </a:xfrm>
      </cdr:grpSpPr>
      <cdr:grpSp>
        <cdr:nvGrpSpPr>
          <cdr:cNvPr id="4" name="Group 3"/>
          <cdr:cNvGrpSpPr/>
        </cdr:nvGrpSpPr>
        <cdr:grpSpPr>
          <a:xfrm xmlns:a="http://schemas.openxmlformats.org/drawingml/2006/main">
            <a:off x="346827" y="144362"/>
            <a:ext cx="4109557" cy="2732859"/>
            <a:chOff x="385188" y="166028"/>
            <a:chExt cx="4604905" cy="3703079"/>
          </a:xfrm>
        </cdr:grpSpPr>
        <cdr:grpSp>
          <cdr:nvGrpSpPr>
            <cdr:cNvPr id="2" name="Group 1"/>
            <cdr:cNvGrpSpPr/>
          </cdr:nvGrpSpPr>
          <cdr:grpSpPr>
            <a:xfrm xmlns:a="http://schemas.openxmlformats.org/drawingml/2006/main">
              <a:off x="385188" y="305985"/>
              <a:ext cx="4604905" cy="3563122"/>
              <a:chOff x="385188" y="305999"/>
              <a:chExt cx="4604905" cy="3563108"/>
            </a:xfrm>
          </cdr:grpSpPr>
          <cdr:sp macro="" textlink="">
            <cdr:nvSpPr>
              <cdr:cNvPr id="14" name="Text Box 45"/>
              <cdr:cNvSpPr txBox="1"/>
            </cdr:nvSpPr>
            <cdr:spPr>
              <a:xfrm xmlns:a="http://schemas.openxmlformats.org/drawingml/2006/main" rot="5400000">
                <a:off x="3033039" y="1634304"/>
                <a:ext cx="795075" cy="366947"/>
              </a:xfrm>
              <a:prstGeom xmlns:a="http://schemas.openxmlformats.org/drawingml/2006/main" prst="rect">
                <a:avLst/>
              </a:prstGeom>
              <a:solidFill xmlns:a="http://schemas.openxmlformats.org/drawingml/2006/main">
                <a:sysClr val="window" lastClr="FFFFFF"/>
              </a:solidFill>
              <a:ln xmlns:a="http://schemas.openxmlformats.org/drawingml/2006/main" w="6350">
                <a:noFill/>
              </a:ln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pPr marL="0" marR="0">
                  <a:lnSpc>
                    <a:spcPct val="107000"/>
                  </a:lnSpc>
                  <a:spcBef>
                    <a:spcPts val="0"/>
                  </a:spcBef>
                  <a:spcAft>
                    <a:spcPts val="800"/>
                  </a:spcAft>
                </a:pPr>
                <a:r>
                  <a:rPr lang="en-US" sz="800">
                    <a:solidFill>
                      <a:schemeClr val="tx1"/>
                    </a:solidFill>
                    <a:effectLst/>
                    <a:latin typeface="Arial" panose="020B0604020202020204" pitchFamily="34" charset="0"/>
                    <a:ea typeface="Calibri" panose="020F0502020204030204" pitchFamily="34" charset="0"/>
                    <a:cs typeface="Arial" panose="020B0604020202020204" pitchFamily="34" charset="0"/>
                  </a:rPr>
                  <a:t>1605</a:t>
                </a:r>
              </a:p>
            </cdr:txBody>
          </cdr:sp>
          <cdr:sp macro="" textlink="">
            <cdr:nvSpPr>
              <cdr:cNvPr id="13" name="Text Box 32"/>
              <cdr:cNvSpPr txBox="1"/>
            </cdr:nvSpPr>
            <cdr:spPr>
              <a:xfrm xmlns:a="http://schemas.openxmlformats.org/drawingml/2006/main" rot="5400000">
                <a:off x="3039784" y="2504932"/>
                <a:ext cx="777878" cy="296677"/>
              </a:xfrm>
              <a:prstGeom xmlns:a="http://schemas.openxmlformats.org/drawingml/2006/main" prst="rect">
                <a:avLst/>
              </a:prstGeom>
              <a:solidFill xmlns:a="http://schemas.openxmlformats.org/drawingml/2006/main">
                <a:sysClr val="window" lastClr="FFFFFF"/>
              </a:solidFill>
              <a:ln xmlns:a="http://schemas.openxmlformats.org/drawingml/2006/main" w="6350">
                <a:noFill/>
              </a:ln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pPr marL="0" marR="0">
                  <a:lnSpc>
                    <a:spcPct val="107000"/>
                  </a:lnSpc>
                  <a:spcBef>
                    <a:spcPts val="0"/>
                  </a:spcBef>
                  <a:spcAft>
                    <a:spcPts val="800"/>
                  </a:spcAft>
                </a:pPr>
                <a:r>
                  <a:rPr lang="en-US" sz="800" baseline="0">
                    <a:solidFill>
                      <a:schemeClr val="tx1"/>
                    </a:solidFill>
                    <a:effectLst/>
                    <a:latin typeface="Arial" panose="020B0604020202020204" pitchFamily="34" charset="0"/>
                    <a:ea typeface="Calibri" panose="020F0502020204030204" pitchFamily="34" charset="0"/>
                    <a:cs typeface="Arial" panose="020B0604020202020204" pitchFamily="34" charset="0"/>
                  </a:rPr>
                  <a:t>1611</a:t>
                </a:r>
              </a:p>
            </cdr:txBody>
          </cdr:sp>
          <cdr:sp macro="" textlink="">
            <cdr:nvSpPr>
              <cdr:cNvPr id="8" name="Text Box 38"/>
              <cdr:cNvSpPr txBox="1"/>
            </cdr:nvSpPr>
            <cdr:spPr>
              <a:xfrm xmlns:a="http://schemas.openxmlformats.org/drawingml/2006/main" rot="5400000">
                <a:off x="4350501" y="2694034"/>
                <a:ext cx="740745" cy="135375"/>
              </a:xfrm>
              <a:prstGeom xmlns:a="http://schemas.openxmlformats.org/drawingml/2006/main" prst="rect">
                <a:avLst/>
              </a:prstGeom>
              <a:solidFill xmlns:a="http://schemas.openxmlformats.org/drawingml/2006/main">
                <a:sysClr val="window" lastClr="FFFFFF"/>
              </a:solidFill>
              <a:ln xmlns:a="http://schemas.openxmlformats.org/drawingml/2006/main" w="6350">
                <a:noFill/>
              </a:ln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pPr marL="0" marR="0">
                  <a:lnSpc>
                    <a:spcPct val="107000"/>
                  </a:lnSpc>
                  <a:spcBef>
                    <a:spcPts val="0"/>
                  </a:spcBef>
                  <a:spcAft>
                    <a:spcPts val="800"/>
                  </a:spcAft>
                </a:pPr>
                <a:r>
                  <a:rPr lang="en-US" sz="800">
                    <a:solidFill>
                      <a:schemeClr val="tx1"/>
                    </a:solidFill>
                    <a:effectLst/>
                    <a:latin typeface="Arial" panose="020B0604020202020204" pitchFamily="34" charset="0"/>
                    <a:ea typeface="Calibri" panose="020F0502020204030204" pitchFamily="34" charset="0"/>
                    <a:cs typeface="Arial" panose="020B0604020202020204" pitchFamily="34" charset="0"/>
                  </a:rPr>
                  <a:t>694</a:t>
                </a:r>
              </a:p>
            </cdr:txBody>
          </cdr:sp>
          <cdr:sp macro="" textlink="">
            <cdr:nvSpPr>
              <cdr:cNvPr id="3" name="Freeform 2"/>
              <cdr:cNvSpPr/>
            </cdr:nvSpPr>
            <cdr:spPr>
              <a:xfrm xmlns:a="http://schemas.openxmlformats.org/drawingml/2006/main">
                <a:off x="403389" y="2060881"/>
                <a:ext cx="4563596" cy="1808225"/>
              </a:xfrm>
              <a:custGeom xmlns:a="http://schemas.openxmlformats.org/drawingml/2006/main">
                <a:avLst/>
                <a:gdLst>
                  <a:gd name="connsiteX0" fmla="*/ 0 w 238125"/>
                  <a:gd name="connsiteY0" fmla="*/ 0 h 48274"/>
                  <a:gd name="connsiteX1" fmla="*/ 180975 w 238125"/>
                  <a:gd name="connsiteY1" fmla="*/ 47625 h 48274"/>
                  <a:gd name="connsiteX2" fmla="*/ 238125 w 238125"/>
                  <a:gd name="connsiteY2" fmla="*/ 47625 h 48274"/>
                  <a:gd name="connsiteX0" fmla="*/ 0 w 295275"/>
                  <a:gd name="connsiteY0" fmla="*/ 0 h 47625"/>
                  <a:gd name="connsiteX1" fmla="*/ 180975 w 295275"/>
                  <a:gd name="connsiteY1" fmla="*/ 47625 h 47625"/>
                  <a:gd name="connsiteX2" fmla="*/ 295275 w 295275"/>
                  <a:gd name="connsiteY2" fmla="*/ 0 h 47625"/>
                  <a:gd name="connsiteX0" fmla="*/ 0 w 295275"/>
                  <a:gd name="connsiteY0" fmla="*/ 9525 h 20284"/>
                  <a:gd name="connsiteX1" fmla="*/ 180975 w 295275"/>
                  <a:gd name="connsiteY1" fmla="*/ 0 h 20284"/>
                  <a:gd name="connsiteX2" fmla="*/ 295275 w 295275"/>
                  <a:gd name="connsiteY2" fmla="*/ 9525 h 20284"/>
                  <a:gd name="connsiteX0" fmla="*/ 0 w 352425"/>
                  <a:gd name="connsiteY0" fmla="*/ 28840 h 382174"/>
                  <a:gd name="connsiteX1" fmla="*/ 180975 w 352425"/>
                  <a:gd name="connsiteY1" fmla="*/ 19315 h 382174"/>
                  <a:gd name="connsiteX2" fmla="*/ 352425 w 352425"/>
                  <a:gd name="connsiteY2" fmla="*/ 382174 h 382174"/>
                  <a:gd name="connsiteX0" fmla="*/ 0 w 352425"/>
                  <a:gd name="connsiteY0" fmla="*/ 5632 h 358966"/>
                  <a:gd name="connsiteX1" fmla="*/ 276225 w 352425"/>
                  <a:gd name="connsiteY1" fmla="*/ 24723 h 358966"/>
                  <a:gd name="connsiteX2" fmla="*/ 352425 w 352425"/>
                  <a:gd name="connsiteY2" fmla="*/ 358966 h 358966"/>
                  <a:gd name="connsiteX0" fmla="*/ 0 w 323850"/>
                  <a:gd name="connsiteY0" fmla="*/ 2811 h 318025"/>
                  <a:gd name="connsiteX1" fmla="*/ 276225 w 323850"/>
                  <a:gd name="connsiteY1" fmla="*/ 21902 h 318025"/>
                  <a:gd name="connsiteX2" fmla="*/ 323850 w 323850"/>
                  <a:gd name="connsiteY2" fmla="*/ 318025 h 318025"/>
                  <a:gd name="connsiteX0" fmla="*/ 0 w 323850"/>
                  <a:gd name="connsiteY0" fmla="*/ 4222 h 338518"/>
                  <a:gd name="connsiteX1" fmla="*/ 276225 w 323850"/>
                  <a:gd name="connsiteY1" fmla="*/ 23313 h 338518"/>
                  <a:gd name="connsiteX2" fmla="*/ 323850 w 323850"/>
                  <a:gd name="connsiteY2" fmla="*/ 338518 h 338518"/>
                  <a:gd name="connsiteX0" fmla="*/ 0 w 323907"/>
                  <a:gd name="connsiteY0" fmla="*/ 4222 h 358049"/>
                  <a:gd name="connsiteX1" fmla="*/ 276225 w 323907"/>
                  <a:gd name="connsiteY1" fmla="*/ 23313 h 358049"/>
                  <a:gd name="connsiteX2" fmla="*/ 323850 w 323907"/>
                  <a:gd name="connsiteY2" fmla="*/ 338518 h 358049"/>
                  <a:gd name="connsiteX3" fmla="*/ 285750 w 323907"/>
                  <a:gd name="connsiteY3" fmla="*/ 323850 h 358049"/>
                  <a:gd name="connsiteX0" fmla="*/ 0 w 353608"/>
                  <a:gd name="connsiteY0" fmla="*/ 4222 h 347475"/>
                  <a:gd name="connsiteX1" fmla="*/ 276225 w 353608"/>
                  <a:gd name="connsiteY1" fmla="*/ 23313 h 347475"/>
                  <a:gd name="connsiteX2" fmla="*/ 323850 w 353608"/>
                  <a:gd name="connsiteY2" fmla="*/ 338518 h 347475"/>
                  <a:gd name="connsiteX3" fmla="*/ 352437 w 353608"/>
                  <a:gd name="connsiteY3" fmla="*/ 209376 h 347475"/>
                  <a:gd name="connsiteX0" fmla="*/ 0 w 353608"/>
                  <a:gd name="connsiteY0" fmla="*/ 6338 h 377105"/>
                  <a:gd name="connsiteX1" fmla="*/ 276225 w 353608"/>
                  <a:gd name="connsiteY1" fmla="*/ 25429 h 377105"/>
                  <a:gd name="connsiteX2" fmla="*/ 323850 w 353608"/>
                  <a:gd name="connsiteY2" fmla="*/ 369219 h 377105"/>
                  <a:gd name="connsiteX3" fmla="*/ 352437 w 353608"/>
                  <a:gd name="connsiteY3" fmla="*/ 211492 h 377105"/>
                  <a:gd name="connsiteX0" fmla="*/ 0 w 400050"/>
                  <a:gd name="connsiteY0" fmla="*/ 6338 h 377105"/>
                  <a:gd name="connsiteX1" fmla="*/ 276225 w 400050"/>
                  <a:gd name="connsiteY1" fmla="*/ 25429 h 377105"/>
                  <a:gd name="connsiteX2" fmla="*/ 323850 w 400050"/>
                  <a:gd name="connsiteY2" fmla="*/ 369219 h 377105"/>
                  <a:gd name="connsiteX3" fmla="*/ 352437 w 400050"/>
                  <a:gd name="connsiteY3" fmla="*/ 211492 h 377105"/>
                  <a:gd name="connsiteX4" fmla="*/ 400050 w 400050"/>
                  <a:gd name="connsiteY4" fmla="*/ 209550 h 377105"/>
                  <a:gd name="connsiteX0" fmla="*/ 0 w 400050"/>
                  <a:gd name="connsiteY0" fmla="*/ 6338 h 505256"/>
                  <a:gd name="connsiteX1" fmla="*/ 276225 w 400050"/>
                  <a:gd name="connsiteY1" fmla="*/ 25429 h 505256"/>
                  <a:gd name="connsiteX2" fmla="*/ 323850 w 400050"/>
                  <a:gd name="connsiteY2" fmla="*/ 369219 h 505256"/>
                  <a:gd name="connsiteX3" fmla="*/ 352437 w 400050"/>
                  <a:gd name="connsiteY3" fmla="*/ 211492 h 505256"/>
                  <a:gd name="connsiteX4" fmla="*/ 400050 w 400050"/>
                  <a:gd name="connsiteY4" fmla="*/ 505256 h 505256"/>
                  <a:gd name="connsiteX0" fmla="*/ 0 w 401698"/>
                  <a:gd name="connsiteY0" fmla="*/ 6338 h 529817"/>
                  <a:gd name="connsiteX1" fmla="*/ 276225 w 401698"/>
                  <a:gd name="connsiteY1" fmla="*/ 25429 h 529817"/>
                  <a:gd name="connsiteX2" fmla="*/ 323850 w 401698"/>
                  <a:gd name="connsiteY2" fmla="*/ 369219 h 529817"/>
                  <a:gd name="connsiteX3" fmla="*/ 352437 w 401698"/>
                  <a:gd name="connsiteY3" fmla="*/ 211492 h 529817"/>
                  <a:gd name="connsiteX4" fmla="*/ 400050 w 401698"/>
                  <a:gd name="connsiteY4" fmla="*/ 505256 h 529817"/>
                  <a:gd name="connsiteX5" fmla="*/ 390525 w 401698"/>
                  <a:gd name="connsiteY5" fmla="*/ 514350 h 529817"/>
                  <a:gd name="connsiteX0" fmla="*/ 0 w 428776"/>
                  <a:gd name="connsiteY0" fmla="*/ 6338 h 638228"/>
                  <a:gd name="connsiteX1" fmla="*/ 276225 w 428776"/>
                  <a:gd name="connsiteY1" fmla="*/ 25429 h 638228"/>
                  <a:gd name="connsiteX2" fmla="*/ 323850 w 428776"/>
                  <a:gd name="connsiteY2" fmla="*/ 369219 h 638228"/>
                  <a:gd name="connsiteX3" fmla="*/ 352437 w 428776"/>
                  <a:gd name="connsiteY3" fmla="*/ 211492 h 638228"/>
                  <a:gd name="connsiteX4" fmla="*/ 400050 w 428776"/>
                  <a:gd name="connsiteY4" fmla="*/ 505256 h 638228"/>
                  <a:gd name="connsiteX5" fmla="*/ 428661 w 428776"/>
                  <a:gd name="connsiteY5" fmla="*/ 638228 h 638228"/>
                  <a:gd name="connsiteX0" fmla="*/ 0 w 447675"/>
                  <a:gd name="connsiteY0" fmla="*/ 6338 h 643934"/>
                  <a:gd name="connsiteX1" fmla="*/ 276225 w 447675"/>
                  <a:gd name="connsiteY1" fmla="*/ 25429 h 643934"/>
                  <a:gd name="connsiteX2" fmla="*/ 323850 w 447675"/>
                  <a:gd name="connsiteY2" fmla="*/ 369219 h 643934"/>
                  <a:gd name="connsiteX3" fmla="*/ 352437 w 447675"/>
                  <a:gd name="connsiteY3" fmla="*/ 211492 h 643934"/>
                  <a:gd name="connsiteX4" fmla="*/ 400050 w 447675"/>
                  <a:gd name="connsiteY4" fmla="*/ 505256 h 643934"/>
                  <a:gd name="connsiteX5" fmla="*/ 428661 w 447675"/>
                  <a:gd name="connsiteY5" fmla="*/ 638228 h 643934"/>
                  <a:gd name="connsiteX6" fmla="*/ 447675 w 447675"/>
                  <a:gd name="connsiteY6" fmla="*/ 619125 h 643934"/>
                  <a:gd name="connsiteX0" fmla="*/ 0 w 495300"/>
                  <a:gd name="connsiteY0" fmla="*/ 6338 h 639521"/>
                  <a:gd name="connsiteX1" fmla="*/ 276225 w 495300"/>
                  <a:gd name="connsiteY1" fmla="*/ 25429 h 639521"/>
                  <a:gd name="connsiteX2" fmla="*/ 323850 w 495300"/>
                  <a:gd name="connsiteY2" fmla="*/ 369219 h 639521"/>
                  <a:gd name="connsiteX3" fmla="*/ 352437 w 495300"/>
                  <a:gd name="connsiteY3" fmla="*/ 211492 h 639521"/>
                  <a:gd name="connsiteX4" fmla="*/ 400050 w 495300"/>
                  <a:gd name="connsiteY4" fmla="*/ 505256 h 639521"/>
                  <a:gd name="connsiteX5" fmla="*/ 428661 w 495300"/>
                  <a:gd name="connsiteY5" fmla="*/ 638228 h 639521"/>
                  <a:gd name="connsiteX6" fmla="*/ 495300 w 495300"/>
                  <a:gd name="connsiteY6" fmla="*/ 457189 h 639521"/>
                  <a:gd name="connsiteX0" fmla="*/ 0 w 476250"/>
                  <a:gd name="connsiteY0" fmla="*/ 6338 h 639413"/>
                  <a:gd name="connsiteX1" fmla="*/ 276225 w 476250"/>
                  <a:gd name="connsiteY1" fmla="*/ 25429 h 639413"/>
                  <a:gd name="connsiteX2" fmla="*/ 323850 w 476250"/>
                  <a:gd name="connsiteY2" fmla="*/ 369219 h 639413"/>
                  <a:gd name="connsiteX3" fmla="*/ 352437 w 476250"/>
                  <a:gd name="connsiteY3" fmla="*/ 211492 h 639413"/>
                  <a:gd name="connsiteX4" fmla="*/ 400050 w 476250"/>
                  <a:gd name="connsiteY4" fmla="*/ 505256 h 639413"/>
                  <a:gd name="connsiteX5" fmla="*/ 428661 w 476250"/>
                  <a:gd name="connsiteY5" fmla="*/ 638228 h 639413"/>
                  <a:gd name="connsiteX6" fmla="*/ 476250 w 476250"/>
                  <a:gd name="connsiteY6" fmla="*/ 438137 h 639413"/>
                  <a:gd name="connsiteX0" fmla="*/ 0 w 485775"/>
                  <a:gd name="connsiteY0" fmla="*/ 6338 h 639413"/>
                  <a:gd name="connsiteX1" fmla="*/ 276225 w 485775"/>
                  <a:gd name="connsiteY1" fmla="*/ 25429 h 639413"/>
                  <a:gd name="connsiteX2" fmla="*/ 323850 w 485775"/>
                  <a:gd name="connsiteY2" fmla="*/ 369219 h 639413"/>
                  <a:gd name="connsiteX3" fmla="*/ 352437 w 485775"/>
                  <a:gd name="connsiteY3" fmla="*/ 211492 h 639413"/>
                  <a:gd name="connsiteX4" fmla="*/ 400050 w 485775"/>
                  <a:gd name="connsiteY4" fmla="*/ 505256 h 639413"/>
                  <a:gd name="connsiteX5" fmla="*/ 428661 w 485775"/>
                  <a:gd name="connsiteY5" fmla="*/ 638228 h 639413"/>
                  <a:gd name="connsiteX6" fmla="*/ 476250 w 485775"/>
                  <a:gd name="connsiteY6" fmla="*/ 438137 h 639413"/>
                  <a:gd name="connsiteX7" fmla="*/ 485775 w 485775"/>
                  <a:gd name="connsiteY7" fmla="*/ 457200 h 639413"/>
                  <a:gd name="connsiteX0" fmla="*/ 0 w 676275"/>
                  <a:gd name="connsiteY0" fmla="*/ 6338 h 695550"/>
                  <a:gd name="connsiteX1" fmla="*/ 276225 w 676275"/>
                  <a:gd name="connsiteY1" fmla="*/ 25429 h 695550"/>
                  <a:gd name="connsiteX2" fmla="*/ 323850 w 676275"/>
                  <a:gd name="connsiteY2" fmla="*/ 369219 h 695550"/>
                  <a:gd name="connsiteX3" fmla="*/ 352437 w 676275"/>
                  <a:gd name="connsiteY3" fmla="*/ 211492 h 695550"/>
                  <a:gd name="connsiteX4" fmla="*/ 400050 w 676275"/>
                  <a:gd name="connsiteY4" fmla="*/ 505256 h 695550"/>
                  <a:gd name="connsiteX5" fmla="*/ 428661 w 676275"/>
                  <a:gd name="connsiteY5" fmla="*/ 638228 h 695550"/>
                  <a:gd name="connsiteX6" fmla="*/ 476250 w 676275"/>
                  <a:gd name="connsiteY6" fmla="*/ 438137 h 695550"/>
                  <a:gd name="connsiteX7" fmla="*/ 676275 w 676275"/>
                  <a:gd name="connsiteY7" fmla="*/ 695550 h 695550"/>
                  <a:gd name="connsiteX0" fmla="*/ 0 w 676275"/>
                  <a:gd name="connsiteY0" fmla="*/ 6338 h 695550"/>
                  <a:gd name="connsiteX1" fmla="*/ 276225 w 676275"/>
                  <a:gd name="connsiteY1" fmla="*/ 25429 h 695550"/>
                  <a:gd name="connsiteX2" fmla="*/ 323850 w 676275"/>
                  <a:gd name="connsiteY2" fmla="*/ 369219 h 695550"/>
                  <a:gd name="connsiteX3" fmla="*/ 352437 w 676275"/>
                  <a:gd name="connsiteY3" fmla="*/ 211492 h 695550"/>
                  <a:gd name="connsiteX4" fmla="*/ 400050 w 676275"/>
                  <a:gd name="connsiteY4" fmla="*/ 505256 h 695550"/>
                  <a:gd name="connsiteX5" fmla="*/ 428661 w 676275"/>
                  <a:gd name="connsiteY5" fmla="*/ 638228 h 695550"/>
                  <a:gd name="connsiteX6" fmla="*/ 476250 w 676275"/>
                  <a:gd name="connsiteY6" fmla="*/ 466721 h 695550"/>
                  <a:gd name="connsiteX7" fmla="*/ 676275 w 676275"/>
                  <a:gd name="connsiteY7" fmla="*/ 695550 h 695550"/>
                  <a:gd name="connsiteX0" fmla="*/ 0 w 676275"/>
                  <a:gd name="connsiteY0" fmla="*/ 6338 h 695550"/>
                  <a:gd name="connsiteX1" fmla="*/ 276225 w 676275"/>
                  <a:gd name="connsiteY1" fmla="*/ 25429 h 695550"/>
                  <a:gd name="connsiteX2" fmla="*/ 323850 w 676275"/>
                  <a:gd name="connsiteY2" fmla="*/ 369219 h 695550"/>
                  <a:gd name="connsiteX3" fmla="*/ 352437 w 676275"/>
                  <a:gd name="connsiteY3" fmla="*/ 211492 h 695550"/>
                  <a:gd name="connsiteX4" fmla="*/ 400050 w 676275"/>
                  <a:gd name="connsiteY4" fmla="*/ 505256 h 695550"/>
                  <a:gd name="connsiteX5" fmla="*/ 428661 w 676275"/>
                  <a:gd name="connsiteY5" fmla="*/ 638228 h 695550"/>
                  <a:gd name="connsiteX6" fmla="*/ 476250 w 676275"/>
                  <a:gd name="connsiteY6" fmla="*/ 495305 h 695550"/>
                  <a:gd name="connsiteX7" fmla="*/ 676275 w 676275"/>
                  <a:gd name="connsiteY7" fmla="*/ 695550 h 695550"/>
                  <a:gd name="connsiteX0" fmla="*/ 0 w 704850"/>
                  <a:gd name="connsiteY0" fmla="*/ 6338 h 705829"/>
                  <a:gd name="connsiteX1" fmla="*/ 276225 w 704850"/>
                  <a:gd name="connsiteY1" fmla="*/ 25429 h 705829"/>
                  <a:gd name="connsiteX2" fmla="*/ 323850 w 704850"/>
                  <a:gd name="connsiteY2" fmla="*/ 369219 h 705829"/>
                  <a:gd name="connsiteX3" fmla="*/ 352437 w 704850"/>
                  <a:gd name="connsiteY3" fmla="*/ 211492 h 705829"/>
                  <a:gd name="connsiteX4" fmla="*/ 400050 w 704850"/>
                  <a:gd name="connsiteY4" fmla="*/ 505256 h 705829"/>
                  <a:gd name="connsiteX5" fmla="*/ 428661 w 704850"/>
                  <a:gd name="connsiteY5" fmla="*/ 638228 h 705829"/>
                  <a:gd name="connsiteX6" fmla="*/ 476250 w 704850"/>
                  <a:gd name="connsiteY6" fmla="*/ 495305 h 705829"/>
                  <a:gd name="connsiteX7" fmla="*/ 676275 w 704850"/>
                  <a:gd name="connsiteY7" fmla="*/ 695550 h 705829"/>
                  <a:gd name="connsiteX8" fmla="*/ 704850 w 704850"/>
                  <a:gd name="connsiteY8" fmla="*/ 676275 h 705829"/>
                  <a:gd name="connsiteX0" fmla="*/ 0 w 1066800"/>
                  <a:gd name="connsiteY0" fmla="*/ 6338 h 698116"/>
                  <a:gd name="connsiteX1" fmla="*/ 276225 w 1066800"/>
                  <a:gd name="connsiteY1" fmla="*/ 25429 h 698116"/>
                  <a:gd name="connsiteX2" fmla="*/ 323850 w 1066800"/>
                  <a:gd name="connsiteY2" fmla="*/ 369219 h 698116"/>
                  <a:gd name="connsiteX3" fmla="*/ 352437 w 1066800"/>
                  <a:gd name="connsiteY3" fmla="*/ 211492 h 698116"/>
                  <a:gd name="connsiteX4" fmla="*/ 400050 w 1066800"/>
                  <a:gd name="connsiteY4" fmla="*/ 505256 h 698116"/>
                  <a:gd name="connsiteX5" fmla="*/ 428661 w 1066800"/>
                  <a:gd name="connsiteY5" fmla="*/ 638228 h 698116"/>
                  <a:gd name="connsiteX6" fmla="*/ 476250 w 1066800"/>
                  <a:gd name="connsiteY6" fmla="*/ 495305 h 698116"/>
                  <a:gd name="connsiteX7" fmla="*/ 676275 w 1066800"/>
                  <a:gd name="connsiteY7" fmla="*/ 695550 h 698116"/>
                  <a:gd name="connsiteX8" fmla="*/ 1066800 w 1066800"/>
                  <a:gd name="connsiteY8" fmla="*/ 476152 h 698116"/>
                  <a:gd name="connsiteX0" fmla="*/ 0 w 1105507"/>
                  <a:gd name="connsiteY0" fmla="*/ 6338 h 698116"/>
                  <a:gd name="connsiteX1" fmla="*/ 276225 w 1105507"/>
                  <a:gd name="connsiteY1" fmla="*/ 25429 h 698116"/>
                  <a:gd name="connsiteX2" fmla="*/ 323850 w 1105507"/>
                  <a:gd name="connsiteY2" fmla="*/ 369219 h 698116"/>
                  <a:gd name="connsiteX3" fmla="*/ 352437 w 1105507"/>
                  <a:gd name="connsiteY3" fmla="*/ 211492 h 698116"/>
                  <a:gd name="connsiteX4" fmla="*/ 400050 w 1105507"/>
                  <a:gd name="connsiteY4" fmla="*/ 505256 h 698116"/>
                  <a:gd name="connsiteX5" fmla="*/ 428661 w 1105507"/>
                  <a:gd name="connsiteY5" fmla="*/ 638228 h 698116"/>
                  <a:gd name="connsiteX6" fmla="*/ 476250 w 1105507"/>
                  <a:gd name="connsiteY6" fmla="*/ 495305 h 698116"/>
                  <a:gd name="connsiteX7" fmla="*/ 676275 w 1105507"/>
                  <a:gd name="connsiteY7" fmla="*/ 695550 h 698116"/>
                  <a:gd name="connsiteX8" fmla="*/ 1066800 w 1105507"/>
                  <a:gd name="connsiteY8" fmla="*/ 476152 h 698116"/>
                  <a:gd name="connsiteX9" fmla="*/ 1095375 w 1105507"/>
                  <a:gd name="connsiteY9" fmla="*/ 438150 h 698116"/>
                  <a:gd name="connsiteX0" fmla="*/ 0 w 1143027"/>
                  <a:gd name="connsiteY0" fmla="*/ 6338 h 698116"/>
                  <a:gd name="connsiteX1" fmla="*/ 276225 w 1143027"/>
                  <a:gd name="connsiteY1" fmla="*/ 25429 h 698116"/>
                  <a:gd name="connsiteX2" fmla="*/ 323850 w 1143027"/>
                  <a:gd name="connsiteY2" fmla="*/ 369219 h 698116"/>
                  <a:gd name="connsiteX3" fmla="*/ 352437 w 1143027"/>
                  <a:gd name="connsiteY3" fmla="*/ 211492 h 698116"/>
                  <a:gd name="connsiteX4" fmla="*/ 400050 w 1143027"/>
                  <a:gd name="connsiteY4" fmla="*/ 505256 h 698116"/>
                  <a:gd name="connsiteX5" fmla="*/ 428661 w 1143027"/>
                  <a:gd name="connsiteY5" fmla="*/ 638228 h 698116"/>
                  <a:gd name="connsiteX6" fmla="*/ 476250 w 1143027"/>
                  <a:gd name="connsiteY6" fmla="*/ 495305 h 698116"/>
                  <a:gd name="connsiteX7" fmla="*/ 676275 w 1143027"/>
                  <a:gd name="connsiteY7" fmla="*/ 695550 h 698116"/>
                  <a:gd name="connsiteX8" fmla="*/ 1066800 w 1143027"/>
                  <a:gd name="connsiteY8" fmla="*/ 476152 h 698116"/>
                  <a:gd name="connsiteX9" fmla="*/ 1143027 w 1143027"/>
                  <a:gd name="connsiteY9" fmla="*/ 476263 h 698116"/>
                  <a:gd name="connsiteX0" fmla="*/ 0 w 1181100"/>
                  <a:gd name="connsiteY0" fmla="*/ 6338 h 698116"/>
                  <a:gd name="connsiteX1" fmla="*/ 276225 w 1181100"/>
                  <a:gd name="connsiteY1" fmla="*/ 25429 h 698116"/>
                  <a:gd name="connsiteX2" fmla="*/ 323850 w 1181100"/>
                  <a:gd name="connsiteY2" fmla="*/ 369219 h 698116"/>
                  <a:gd name="connsiteX3" fmla="*/ 352437 w 1181100"/>
                  <a:gd name="connsiteY3" fmla="*/ 211492 h 698116"/>
                  <a:gd name="connsiteX4" fmla="*/ 400050 w 1181100"/>
                  <a:gd name="connsiteY4" fmla="*/ 505256 h 698116"/>
                  <a:gd name="connsiteX5" fmla="*/ 428661 w 1181100"/>
                  <a:gd name="connsiteY5" fmla="*/ 638228 h 698116"/>
                  <a:gd name="connsiteX6" fmla="*/ 476250 w 1181100"/>
                  <a:gd name="connsiteY6" fmla="*/ 495305 h 698116"/>
                  <a:gd name="connsiteX7" fmla="*/ 676275 w 1181100"/>
                  <a:gd name="connsiteY7" fmla="*/ 695550 h 698116"/>
                  <a:gd name="connsiteX8" fmla="*/ 1066800 w 1181100"/>
                  <a:gd name="connsiteY8" fmla="*/ 476152 h 698116"/>
                  <a:gd name="connsiteX9" fmla="*/ 1143027 w 1181100"/>
                  <a:gd name="connsiteY9" fmla="*/ 476263 h 698116"/>
                  <a:gd name="connsiteX10" fmla="*/ 1181100 w 1181100"/>
                  <a:gd name="connsiteY10" fmla="*/ 438150 h 698116"/>
                  <a:gd name="connsiteX0" fmla="*/ 0 w 1228725"/>
                  <a:gd name="connsiteY0" fmla="*/ 6338 h 698116"/>
                  <a:gd name="connsiteX1" fmla="*/ 276225 w 1228725"/>
                  <a:gd name="connsiteY1" fmla="*/ 25429 h 698116"/>
                  <a:gd name="connsiteX2" fmla="*/ 323850 w 1228725"/>
                  <a:gd name="connsiteY2" fmla="*/ 369219 h 698116"/>
                  <a:gd name="connsiteX3" fmla="*/ 352437 w 1228725"/>
                  <a:gd name="connsiteY3" fmla="*/ 211492 h 698116"/>
                  <a:gd name="connsiteX4" fmla="*/ 400050 w 1228725"/>
                  <a:gd name="connsiteY4" fmla="*/ 505256 h 698116"/>
                  <a:gd name="connsiteX5" fmla="*/ 428661 w 1228725"/>
                  <a:gd name="connsiteY5" fmla="*/ 638228 h 698116"/>
                  <a:gd name="connsiteX6" fmla="*/ 476250 w 1228725"/>
                  <a:gd name="connsiteY6" fmla="*/ 495305 h 698116"/>
                  <a:gd name="connsiteX7" fmla="*/ 676275 w 1228725"/>
                  <a:gd name="connsiteY7" fmla="*/ 695550 h 698116"/>
                  <a:gd name="connsiteX8" fmla="*/ 1066800 w 1228725"/>
                  <a:gd name="connsiteY8" fmla="*/ 476152 h 698116"/>
                  <a:gd name="connsiteX9" fmla="*/ 1143027 w 1228725"/>
                  <a:gd name="connsiteY9" fmla="*/ 476263 h 698116"/>
                  <a:gd name="connsiteX10" fmla="*/ 1228725 w 1228725"/>
                  <a:gd name="connsiteY10" fmla="*/ 457206 h 698116"/>
                  <a:gd name="connsiteX0" fmla="*/ 0 w 1257300"/>
                  <a:gd name="connsiteY0" fmla="*/ 6338 h 698116"/>
                  <a:gd name="connsiteX1" fmla="*/ 276225 w 1257300"/>
                  <a:gd name="connsiteY1" fmla="*/ 25429 h 698116"/>
                  <a:gd name="connsiteX2" fmla="*/ 323850 w 1257300"/>
                  <a:gd name="connsiteY2" fmla="*/ 369219 h 698116"/>
                  <a:gd name="connsiteX3" fmla="*/ 352437 w 1257300"/>
                  <a:gd name="connsiteY3" fmla="*/ 211492 h 698116"/>
                  <a:gd name="connsiteX4" fmla="*/ 400050 w 1257300"/>
                  <a:gd name="connsiteY4" fmla="*/ 505256 h 698116"/>
                  <a:gd name="connsiteX5" fmla="*/ 428661 w 1257300"/>
                  <a:gd name="connsiteY5" fmla="*/ 638228 h 698116"/>
                  <a:gd name="connsiteX6" fmla="*/ 476250 w 1257300"/>
                  <a:gd name="connsiteY6" fmla="*/ 495305 h 698116"/>
                  <a:gd name="connsiteX7" fmla="*/ 676275 w 1257300"/>
                  <a:gd name="connsiteY7" fmla="*/ 695550 h 698116"/>
                  <a:gd name="connsiteX8" fmla="*/ 1066800 w 1257300"/>
                  <a:gd name="connsiteY8" fmla="*/ 476152 h 698116"/>
                  <a:gd name="connsiteX9" fmla="*/ 1143027 w 1257300"/>
                  <a:gd name="connsiteY9" fmla="*/ 476263 h 698116"/>
                  <a:gd name="connsiteX10" fmla="*/ 1228725 w 1257300"/>
                  <a:gd name="connsiteY10" fmla="*/ 457206 h 698116"/>
                  <a:gd name="connsiteX11" fmla="*/ 1257300 w 1257300"/>
                  <a:gd name="connsiteY11" fmla="*/ 466725 h 698116"/>
                  <a:gd name="connsiteX0" fmla="*/ 0 w 1304925"/>
                  <a:gd name="connsiteY0" fmla="*/ 6338 h 698116"/>
                  <a:gd name="connsiteX1" fmla="*/ 276225 w 1304925"/>
                  <a:gd name="connsiteY1" fmla="*/ 25429 h 698116"/>
                  <a:gd name="connsiteX2" fmla="*/ 323850 w 1304925"/>
                  <a:gd name="connsiteY2" fmla="*/ 369219 h 698116"/>
                  <a:gd name="connsiteX3" fmla="*/ 352437 w 1304925"/>
                  <a:gd name="connsiteY3" fmla="*/ 211492 h 698116"/>
                  <a:gd name="connsiteX4" fmla="*/ 400050 w 1304925"/>
                  <a:gd name="connsiteY4" fmla="*/ 505256 h 698116"/>
                  <a:gd name="connsiteX5" fmla="*/ 428661 w 1304925"/>
                  <a:gd name="connsiteY5" fmla="*/ 638228 h 698116"/>
                  <a:gd name="connsiteX6" fmla="*/ 476250 w 1304925"/>
                  <a:gd name="connsiteY6" fmla="*/ 495305 h 698116"/>
                  <a:gd name="connsiteX7" fmla="*/ 676275 w 1304925"/>
                  <a:gd name="connsiteY7" fmla="*/ 695550 h 698116"/>
                  <a:gd name="connsiteX8" fmla="*/ 1066800 w 1304925"/>
                  <a:gd name="connsiteY8" fmla="*/ 476152 h 698116"/>
                  <a:gd name="connsiteX9" fmla="*/ 1143027 w 1304925"/>
                  <a:gd name="connsiteY9" fmla="*/ 476263 h 698116"/>
                  <a:gd name="connsiteX10" fmla="*/ 1228725 w 1304925"/>
                  <a:gd name="connsiteY10" fmla="*/ 457206 h 698116"/>
                  <a:gd name="connsiteX11" fmla="*/ 1304925 w 1304925"/>
                  <a:gd name="connsiteY11" fmla="*/ 609651 h 698116"/>
                  <a:gd name="connsiteX0" fmla="*/ 0 w 1310569"/>
                  <a:gd name="connsiteY0" fmla="*/ 6338 h 698116"/>
                  <a:gd name="connsiteX1" fmla="*/ 276225 w 1310569"/>
                  <a:gd name="connsiteY1" fmla="*/ 25429 h 698116"/>
                  <a:gd name="connsiteX2" fmla="*/ 323850 w 1310569"/>
                  <a:gd name="connsiteY2" fmla="*/ 369219 h 698116"/>
                  <a:gd name="connsiteX3" fmla="*/ 352437 w 1310569"/>
                  <a:gd name="connsiteY3" fmla="*/ 211492 h 698116"/>
                  <a:gd name="connsiteX4" fmla="*/ 400050 w 1310569"/>
                  <a:gd name="connsiteY4" fmla="*/ 505256 h 698116"/>
                  <a:gd name="connsiteX5" fmla="*/ 428661 w 1310569"/>
                  <a:gd name="connsiteY5" fmla="*/ 638228 h 698116"/>
                  <a:gd name="connsiteX6" fmla="*/ 476250 w 1310569"/>
                  <a:gd name="connsiteY6" fmla="*/ 495305 h 698116"/>
                  <a:gd name="connsiteX7" fmla="*/ 676275 w 1310569"/>
                  <a:gd name="connsiteY7" fmla="*/ 695550 h 698116"/>
                  <a:gd name="connsiteX8" fmla="*/ 1066800 w 1310569"/>
                  <a:gd name="connsiteY8" fmla="*/ 476152 h 698116"/>
                  <a:gd name="connsiteX9" fmla="*/ 1143027 w 1310569"/>
                  <a:gd name="connsiteY9" fmla="*/ 476263 h 698116"/>
                  <a:gd name="connsiteX10" fmla="*/ 1228725 w 1310569"/>
                  <a:gd name="connsiteY10" fmla="*/ 457206 h 698116"/>
                  <a:gd name="connsiteX11" fmla="*/ 1304925 w 1310569"/>
                  <a:gd name="connsiteY11" fmla="*/ 609651 h 698116"/>
                  <a:gd name="connsiteX12" fmla="*/ 1304925 w 1310569"/>
                  <a:gd name="connsiteY12" fmla="*/ 628650 h 698116"/>
                  <a:gd name="connsiteX0" fmla="*/ 0 w 1371628"/>
                  <a:gd name="connsiteY0" fmla="*/ 6338 h 698116"/>
                  <a:gd name="connsiteX1" fmla="*/ 276225 w 1371628"/>
                  <a:gd name="connsiteY1" fmla="*/ 25429 h 698116"/>
                  <a:gd name="connsiteX2" fmla="*/ 323850 w 1371628"/>
                  <a:gd name="connsiteY2" fmla="*/ 369219 h 698116"/>
                  <a:gd name="connsiteX3" fmla="*/ 352437 w 1371628"/>
                  <a:gd name="connsiteY3" fmla="*/ 211492 h 698116"/>
                  <a:gd name="connsiteX4" fmla="*/ 400050 w 1371628"/>
                  <a:gd name="connsiteY4" fmla="*/ 505256 h 698116"/>
                  <a:gd name="connsiteX5" fmla="*/ 428661 w 1371628"/>
                  <a:gd name="connsiteY5" fmla="*/ 638228 h 698116"/>
                  <a:gd name="connsiteX6" fmla="*/ 476250 w 1371628"/>
                  <a:gd name="connsiteY6" fmla="*/ 495305 h 698116"/>
                  <a:gd name="connsiteX7" fmla="*/ 676275 w 1371628"/>
                  <a:gd name="connsiteY7" fmla="*/ 695550 h 698116"/>
                  <a:gd name="connsiteX8" fmla="*/ 1066800 w 1371628"/>
                  <a:gd name="connsiteY8" fmla="*/ 476152 h 698116"/>
                  <a:gd name="connsiteX9" fmla="*/ 1143027 w 1371628"/>
                  <a:gd name="connsiteY9" fmla="*/ 476263 h 698116"/>
                  <a:gd name="connsiteX10" fmla="*/ 1228725 w 1371628"/>
                  <a:gd name="connsiteY10" fmla="*/ 457206 h 698116"/>
                  <a:gd name="connsiteX11" fmla="*/ 1304925 w 1371628"/>
                  <a:gd name="connsiteY11" fmla="*/ 609651 h 698116"/>
                  <a:gd name="connsiteX12" fmla="*/ 1371628 w 1371628"/>
                  <a:gd name="connsiteY12" fmla="*/ 495252 h 698116"/>
                  <a:gd name="connsiteX0" fmla="*/ 0 w 1381125"/>
                  <a:gd name="connsiteY0" fmla="*/ 6338 h 698116"/>
                  <a:gd name="connsiteX1" fmla="*/ 276225 w 1381125"/>
                  <a:gd name="connsiteY1" fmla="*/ 25429 h 698116"/>
                  <a:gd name="connsiteX2" fmla="*/ 323850 w 1381125"/>
                  <a:gd name="connsiteY2" fmla="*/ 369219 h 698116"/>
                  <a:gd name="connsiteX3" fmla="*/ 352437 w 1381125"/>
                  <a:gd name="connsiteY3" fmla="*/ 211492 h 698116"/>
                  <a:gd name="connsiteX4" fmla="*/ 400050 w 1381125"/>
                  <a:gd name="connsiteY4" fmla="*/ 505256 h 698116"/>
                  <a:gd name="connsiteX5" fmla="*/ 428661 w 1381125"/>
                  <a:gd name="connsiteY5" fmla="*/ 638228 h 698116"/>
                  <a:gd name="connsiteX6" fmla="*/ 476250 w 1381125"/>
                  <a:gd name="connsiteY6" fmla="*/ 495305 h 698116"/>
                  <a:gd name="connsiteX7" fmla="*/ 676275 w 1381125"/>
                  <a:gd name="connsiteY7" fmla="*/ 695550 h 698116"/>
                  <a:gd name="connsiteX8" fmla="*/ 1066800 w 1381125"/>
                  <a:gd name="connsiteY8" fmla="*/ 476152 h 698116"/>
                  <a:gd name="connsiteX9" fmla="*/ 1143027 w 1381125"/>
                  <a:gd name="connsiteY9" fmla="*/ 476263 h 698116"/>
                  <a:gd name="connsiteX10" fmla="*/ 1228725 w 1381125"/>
                  <a:gd name="connsiteY10" fmla="*/ 457206 h 698116"/>
                  <a:gd name="connsiteX11" fmla="*/ 1304925 w 1381125"/>
                  <a:gd name="connsiteY11" fmla="*/ 609651 h 698116"/>
                  <a:gd name="connsiteX12" fmla="*/ 1371628 w 1381125"/>
                  <a:gd name="connsiteY12" fmla="*/ 495252 h 698116"/>
                  <a:gd name="connsiteX13" fmla="*/ 1381125 w 1381125"/>
                  <a:gd name="connsiteY13" fmla="*/ 466725 h 698116"/>
                  <a:gd name="connsiteX0" fmla="*/ 0 w 1438275"/>
                  <a:gd name="connsiteY0" fmla="*/ 6338 h 698116"/>
                  <a:gd name="connsiteX1" fmla="*/ 276225 w 1438275"/>
                  <a:gd name="connsiteY1" fmla="*/ 25429 h 698116"/>
                  <a:gd name="connsiteX2" fmla="*/ 323850 w 1438275"/>
                  <a:gd name="connsiteY2" fmla="*/ 369219 h 698116"/>
                  <a:gd name="connsiteX3" fmla="*/ 352437 w 1438275"/>
                  <a:gd name="connsiteY3" fmla="*/ 211492 h 698116"/>
                  <a:gd name="connsiteX4" fmla="*/ 400050 w 1438275"/>
                  <a:gd name="connsiteY4" fmla="*/ 505256 h 698116"/>
                  <a:gd name="connsiteX5" fmla="*/ 428661 w 1438275"/>
                  <a:gd name="connsiteY5" fmla="*/ 638228 h 698116"/>
                  <a:gd name="connsiteX6" fmla="*/ 476250 w 1438275"/>
                  <a:gd name="connsiteY6" fmla="*/ 495305 h 698116"/>
                  <a:gd name="connsiteX7" fmla="*/ 676275 w 1438275"/>
                  <a:gd name="connsiteY7" fmla="*/ 695550 h 698116"/>
                  <a:gd name="connsiteX8" fmla="*/ 1066800 w 1438275"/>
                  <a:gd name="connsiteY8" fmla="*/ 476152 h 698116"/>
                  <a:gd name="connsiteX9" fmla="*/ 1143027 w 1438275"/>
                  <a:gd name="connsiteY9" fmla="*/ 476263 h 698116"/>
                  <a:gd name="connsiteX10" fmla="*/ 1228725 w 1438275"/>
                  <a:gd name="connsiteY10" fmla="*/ 457206 h 698116"/>
                  <a:gd name="connsiteX11" fmla="*/ 1304925 w 1438275"/>
                  <a:gd name="connsiteY11" fmla="*/ 609651 h 698116"/>
                  <a:gd name="connsiteX12" fmla="*/ 1371628 w 1438275"/>
                  <a:gd name="connsiteY12" fmla="*/ 495252 h 698116"/>
                  <a:gd name="connsiteX13" fmla="*/ 1438275 w 1438275"/>
                  <a:gd name="connsiteY13" fmla="*/ 504839 h 698116"/>
                  <a:gd name="connsiteX0" fmla="*/ 0 w 1443211"/>
                  <a:gd name="connsiteY0" fmla="*/ 6338 h 698116"/>
                  <a:gd name="connsiteX1" fmla="*/ 276225 w 1443211"/>
                  <a:gd name="connsiteY1" fmla="*/ 25429 h 698116"/>
                  <a:gd name="connsiteX2" fmla="*/ 323850 w 1443211"/>
                  <a:gd name="connsiteY2" fmla="*/ 369219 h 698116"/>
                  <a:gd name="connsiteX3" fmla="*/ 352437 w 1443211"/>
                  <a:gd name="connsiteY3" fmla="*/ 211492 h 698116"/>
                  <a:gd name="connsiteX4" fmla="*/ 400050 w 1443211"/>
                  <a:gd name="connsiteY4" fmla="*/ 505256 h 698116"/>
                  <a:gd name="connsiteX5" fmla="*/ 428661 w 1443211"/>
                  <a:gd name="connsiteY5" fmla="*/ 638228 h 698116"/>
                  <a:gd name="connsiteX6" fmla="*/ 476250 w 1443211"/>
                  <a:gd name="connsiteY6" fmla="*/ 495305 h 698116"/>
                  <a:gd name="connsiteX7" fmla="*/ 676275 w 1443211"/>
                  <a:gd name="connsiteY7" fmla="*/ 695550 h 698116"/>
                  <a:gd name="connsiteX8" fmla="*/ 1066800 w 1443211"/>
                  <a:gd name="connsiteY8" fmla="*/ 476152 h 698116"/>
                  <a:gd name="connsiteX9" fmla="*/ 1143027 w 1443211"/>
                  <a:gd name="connsiteY9" fmla="*/ 476263 h 698116"/>
                  <a:gd name="connsiteX10" fmla="*/ 1228725 w 1443211"/>
                  <a:gd name="connsiteY10" fmla="*/ 457206 h 698116"/>
                  <a:gd name="connsiteX11" fmla="*/ 1304925 w 1443211"/>
                  <a:gd name="connsiteY11" fmla="*/ 609651 h 698116"/>
                  <a:gd name="connsiteX12" fmla="*/ 1371628 w 1443211"/>
                  <a:gd name="connsiteY12" fmla="*/ 495252 h 698116"/>
                  <a:gd name="connsiteX13" fmla="*/ 1438275 w 1443211"/>
                  <a:gd name="connsiteY13" fmla="*/ 504839 h 698116"/>
                  <a:gd name="connsiteX14" fmla="*/ 1438275 w 1443211"/>
                  <a:gd name="connsiteY14" fmla="*/ 476250 h 698116"/>
                  <a:gd name="connsiteX0" fmla="*/ 0 w 1443211"/>
                  <a:gd name="connsiteY0" fmla="*/ 6338 h 698116"/>
                  <a:gd name="connsiteX1" fmla="*/ 276225 w 1443211"/>
                  <a:gd name="connsiteY1" fmla="*/ 25429 h 698116"/>
                  <a:gd name="connsiteX2" fmla="*/ 323850 w 1443211"/>
                  <a:gd name="connsiteY2" fmla="*/ 369219 h 698116"/>
                  <a:gd name="connsiteX3" fmla="*/ 352437 w 1443211"/>
                  <a:gd name="connsiteY3" fmla="*/ 211492 h 698116"/>
                  <a:gd name="connsiteX4" fmla="*/ 400050 w 1443211"/>
                  <a:gd name="connsiteY4" fmla="*/ 505256 h 698116"/>
                  <a:gd name="connsiteX5" fmla="*/ 428661 w 1443211"/>
                  <a:gd name="connsiteY5" fmla="*/ 638228 h 698116"/>
                  <a:gd name="connsiteX6" fmla="*/ 476250 w 1443211"/>
                  <a:gd name="connsiteY6" fmla="*/ 495305 h 698116"/>
                  <a:gd name="connsiteX7" fmla="*/ 676275 w 1443211"/>
                  <a:gd name="connsiteY7" fmla="*/ 695550 h 698116"/>
                  <a:gd name="connsiteX8" fmla="*/ 1066800 w 1443211"/>
                  <a:gd name="connsiteY8" fmla="*/ 476152 h 698116"/>
                  <a:gd name="connsiteX9" fmla="*/ 1123970 w 1443211"/>
                  <a:gd name="connsiteY9" fmla="*/ 495320 h 698116"/>
                  <a:gd name="connsiteX10" fmla="*/ 1228725 w 1443211"/>
                  <a:gd name="connsiteY10" fmla="*/ 457206 h 698116"/>
                  <a:gd name="connsiteX11" fmla="*/ 1304925 w 1443211"/>
                  <a:gd name="connsiteY11" fmla="*/ 609651 h 698116"/>
                  <a:gd name="connsiteX12" fmla="*/ 1371628 w 1443211"/>
                  <a:gd name="connsiteY12" fmla="*/ 495252 h 698116"/>
                  <a:gd name="connsiteX13" fmla="*/ 1438275 w 1443211"/>
                  <a:gd name="connsiteY13" fmla="*/ 504839 h 698116"/>
                  <a:gd name="connsiteX14" fmla="*/ 1438275 w 1443211"/>
                  <a:gd name="connsiteY14" fmla="*/ 476250 h 698116"/>
                  <a:gd name="connsiteX0" fmla="*/ 0 w 1443211"/>
                  <a:gd name="connsiteY0" fmla="*/ 6338 h 698116"/>
                  <a:gd name="connsiteX1" fmla="*/ 276225 w 1443211"/>
                  <a:gd name="connsiteY1" fmla="*/ 25429 h 698116"/>
                  <a:gd name="connsiteX2" fmla="*/ 323850 w 1443211"/>
                  <a:gd name="connsiteY2" fmla="*/ 369219 h 698116"/>
                  <a:gd name="connsiteX3" fmla="*/ 352437 w 1443211"/>
                  <a:gd name="connsiteY3" fmla="*/ 211492 h 698116"/>
                  <a:gd name="connsiteX4" fmla="*/ 400050 w 1443211"/>
                  <a:gd name="connsiteY4" fmla="*/ 505256 h 698116"/>
                  <a:gd name="connsiteX5" fmla="*/ 428661 w 1443211"/>
                  <a:gd name="connsiteY5" fmla="*/ 638228 h 698116"/>
                  <a:gd name="connsiteX6" fmla="*/ 476250 w 1443211"/>
                  <a:gd name="connsiteY6" fmla="*/ 495305 h 698116"/>
                  <a:gd name="connsiteX7" fmla="*/ 676275 w 1443211"/>
                  <a:gd name="connsiteY7" fmla="*/ 695550 h 698116"/>
                  <a:gd name="connsiteX8" fmla="*/ 1066800 w 1443211"/>
                  <a:gd name="connsiteY8" fmla="*/ 476152 h 698116"/>
                  <a:gd name="connsiteX9" fmla="*/ 1123970 w 1443211"/>
                  <a:gd name="connsiteY9" fmla="*/ 495320 h 698116"/>
                  <a:gd name="connsiteX10" fmla="*/ 1228725 w 1443211"/>
                  <a:gd name="connsiteY10" fmla="*/ 457206 h 698116"/>
                  <a:gd name="connsiteX11" fmla="*/ 1304925 w 1443211"/>
                  <a:gd name="connsiteY11" fmla="*/ 609651 h 698116"/>
                  <a:gd name="connsiteX12" fmla="*/ 1371628 w 1443211"/>
                  <a:gd name="connsiteY12" fmla="*/ 495252 h 698116"/>
                  <a:gd name="connsiteX13" fmla="*/ 1438275 w 1443211"/>
                  <a:gd name="connsiteY13" fmla="*/ 504839 h 698116"/>
                  <a:gd name="connsiteX14" fmla="*/ 1438275 w 1443211"/>
                  <a:gd name="connsiteY14" fmla="*/ 476250 h 698116"/>
                  <a:gd name="connsiteX0" fmla="*/ 0 w 1443211"/>
                  <a:gd name="connsiteY0" fmla="*/ 6338 h 698676"/>
                  <a:gd name="connsiteX1" fmla="*/ 276225 w 1443211"/>
                  <a:gd name="connsiteY1" fmla="*/ 25429 h 698676"/>
                  <a:gd name="connsiteX2" fmla="*/ 323850 w 1443211"/>
                  <a:gd name="connsiteY2" fmla="*/ 369219 h 698676"/>
                  <a:gd name="connsiteX3" fmla="*/ 352437 w 1443211"/>
                  <a:gd name="connsiteY3" fmla="*/ 211492 h 698676"/>
                  <a:gd name="connsiteX4" fmla="*/ 400050 w 1443211"/>
                  <a:gd name="connsiteY4" fmla="*/ 505256 h 698676"/>
                  <a:gd name="connsiteX5" fmla="*/ 428661 w 1443211"/>
                  <a:gd name="connsiteY5" fmla="*/ 638228 h 698676"/>
                  <a:gd name="connsiteX6" fmla="*/ 476250 w 1443211"/>
                  <a:gd name="connsiteY6" fmla="*/ 495305 h 698676"/>
                  <a:gd name="connsiteX7" fmla="*/ 676275 w 1443211"/>
                  <a:gd name="connsiteY7" fmla="*/ 695550 h 698676"/>
                  <a:gd name="connsiteX8" fmla="*/ 1047743 w 1443211"/>
                  <a:gd name="connsiteY8" fmla="*/ 523794 h 698676"/>
                  <a:gd name="connsiteX9" fmla="*/ 1123970 w 1443211"/>
                  <a:gd name="connsiteY9" fmla="*/ 495320 h 698676"/>
                  <a:gd name="connsiteX10" fmla="*/ 1228725 w 1443211"/>
                  <a:gd name="connsiteY10" fmla="*/ 457206 h 698676"/>
                  <a:gd name="connsiteX11" fmla="*/ 1304925 w 1443211"/>
                  <a:gd name="connsiteY11" fmla="*/ 609651 h 698676"/>
                  <a:gd name="connsiteX12" fmla="*/ 1371628 w 1443211"/>
                  <a:gd name="connsiteY12" fmla="*/ 495252 h 698676"/>
                  <a:gd name="connsiteX13" fmla="*/ 1438275 w 1443211"/>
                  <a:gd name="connsiteY13" fmla="*/ 504839 h 698676"/>
                  <a:gd name="connsiteX14" fmla="*/ 1438275 w 1443211"/>
                  <a:gd name="connsiteY14" fmla="*/ 476250 h 698676"/>
                  <a:gd name="connsiteX0" fmla="*/ 0 w 1443211"/>
                  <a:gd name="connsiteY0" fmla="*/ 6338 h 699337"/>
                  <a:gd name="connsiteX1" fmla="*/ 276225 w 1443211"/>
                  <a:gd name="connsiteY1" fmla="*/ 25429 h 699337"/>
                  <a:gd name="connsiteX2" fmla="*/ 323850 w 1443211"/>
                  <a:gd name="connsiteY2" fmla="*/ 369219 h 699337"/>
                  <a:gd name="connsiteX3" fmla="*/ 352437 w 1443211"/>
                  <a:gd name="connsiteY3" fmla="*/ 211492 h 699337"/>
                  <a:gd name="connsiteX4" fmla="*/ 400050 w 1443211"/>
                  <a:gd name="connsiteY4" fmla="*/ 505256 h 699337"/>
                  <a:gd name="connsiteX5" fmla="*/ 428661 w 1443211"/>
                  <a:gd name="connsiteY5" fmla="*/ 638228 h 699337"/>
                  <a:gd name="connsiteX6" fmla="*/ 476250 w 1443211"/>
                  <a:gd name="connsiteY6" fmla="*/ 495305 h 699337"/>
                  <a:gd name="connsiteX7" fmla="*/ 676275 w 1443211"/>
                  <a:gd name="connsiteY7" fmla="*/ 695550 h 699337"/>
                  <a:gd name="connsiteX8" fmla="*/ 981046 w 1443211"/>
                  <a:gd name="connsiteY8" fmla="*/ 561904 h 699337"/>
                  <a:gd name="connsiteX9" fmla="*/ 1123970 w 1443211"/>
                  <a:gd name="connsiteY9" fmla="*/ 495320 h 699337"/>
                  <a:gd name="connsiteX10" fmla="*/ 1228725 w 1443211"/>
                  <a:gd name="connsiteY10" fmla="*/ 457206 h 699337"/>
                  <a:gd name="connsiteX11" fmla="*/ 1304925 w 1443211"/>
                  <a:gd name="connsiteY11" fmla="*/ 609651 h 699337"/>
                  <a:gd name="connsiteX12" fmla="*/ 1371628 w 1443211"/>
                  <a:gd name="connsiteY12" fmla="*/ 495252 h 699337"/>
                  <a:gd name="connsiteX13" fmla="*/ 1438275 w 1443211"/>
                  <a:gd name="connsiteY13" fmla="*/ 504839 h 699337"/>
                  <a:gd name="connsiteX14" fmla="*/ 1438275 w 1443211"/>
                  <a:gd name="connsiteY14" fmla="*/ 476250 h 699337"/>
                  <a:gd name="connsiteX0" fmla="*/ 0 w 1485900"/>
                  <a:gd name="connsiteY0" fmla="*/ 6338 h 699337"/>
                  <a:gd name="connsiteX1" fmla="*/ 276225 w 1485900"/>
                  <a:gd name="connsiteY1" fmla="*/ 25429 h 699337"/>
                  <a:gd name="connsiteX2" fmla="*/ 323850 w 1485900"/>
                  <a:gd name="connsiteY2" fmla="*/ 369219 h 699337"/>
                  <a:gd name="connsiteX3" fmla="*/ 352437 w 1485900"/>
                  <a:gd name="connsiteY3" fmla="*/ 211492 h 699337"/>
                  <a:gd name="connsiteX4" fmla="*/ 400050 w 1485900"/>
                  <a:gd name="connsiteY4" fmla="*/ 505256 h 699337"/>
                  <a:gd name="connsiteX5" fmla="*/ 428661 w 1485900"/>
                  <a:gd name="connsiteY5" fmla="*/ 638228 h 699337"/>
                  <a:gd name="connsiteX6" fmla="*/ 476250 w 1485900"/>
                  <a:gd name="connsiteY6" fmla="*/ 495305 h 699337"/>
                  <a:gd name="connsiteX7" fmla="*/ 676275 w 1485900"/>
                  <a:gd name="connsiteY7" fmla="*/ 695550 h 699337"/>
                  <a:gd name="connsiteX8" fmla="*/ 981046 w 1485900"/>
                  <a:gd name="connsiteY8" fmla="*/ 561904 h 699337"/>
                  <a:gd name="connsiteX9" fmla="*/ 1123970 w 1485900"/>
                  <a:gd name="connsiteY9" fmla="*/ 495320 h 699337"/>
                  <a:gd name="connsiteX10" fmla="*/ 1228725 w 1485900"/>
                  <a:gd name="connsiteY10" fmla="*/ 457206 h 699337"/>
                  <a:gd name="connsiteX11" fmla="*/ 1304925 w 1485900"/>
                  <a:gd name="connsiteY11" fmla="*/ 609651 h 699337"/>
                  <a:gd name="connsiteX12" fmla="*/ 1371628 w 1485900"/>
                  <a:gd name="connsiteY12" fmla="*/ 495252 h 699337"/>
                  <a:gd name="connsiteX13" fmla="*/ 1438275 w 1485900"/>
                  <a:gd name="connsiteY13" fmla="*/ 504839 h 699337"/>
                  <a:gd name="connsiteX14" fmla="*/ 1438275 w 1485900"/>
                  <a:gd name="connsiteY14" fmla="*/ 476250 h 699337"/>
                  <a:gd name="connsiteX15" fmla="*/ 1485900 w 1485900"/>
                  <a:gd name="connsiteY15" fmla="*/ 457200 h 699337"/>
                  <a:gd name="connsiteX0" fmla="*/ 0 w 1600200"/>
                  <a:gd name="connsiteY0" fmla="*/ 6338 h 699337"/>
                  <a:gd name="connsiteX1" fmla="*/ 276225 w 1600200"/>
                  <a:gd name="connsiteY1" fmla="*/ 25429 h 699337"/>
                  <a:gd name="connsiteX2" fmla="*/ 323850 w 1600200"/>
                  <a:gd name="connsiteY2" fmla="*/ 369219 h 699337"/>
                  <a:gd name="connsiteX3" fmla="*/ 352437 w 1600200"/>
                  <a:gd name="connsiteY3" fmla="*/ 211492 h 699337"/>
                  <a:gd name="connsiteX4" fmla="*/ 400050 w 1600200"/>
                  <a:gd name="connsiteY4" fmla="*/ 505256 h 699337"/>
                  <a:gd name="connsiteX5" fmla="*/ 428661 w 1600200"/>
                  <a:gd name="connsiteY5" fmla="*/ 638228 h 699337"/>
                  <a:gd name="connsiteX6" fmla="*/ 476250 w 1600200"/>
                  <a:gd name="connsiteY6" fmla="*/ 495305 h 699337"/>
                  <a:gd name="connsiteX7" fmla="*/ 676275 w 1600200"/>
                  <a:gd name="connsiteY7" fmla="*/ 695550 h 699337"/>
                  <a:gd name="connsiteX8" fmla="*/ 981046 w 1600200"/>
                  <a:gd name="connsiteY8" fmla="*/ 561904 h 699337"/>
                  <a:gd name="connsiteX9" fmla="*/ 1123970 w 1600200"/>
                  <a:gd name="connsiteY9" fmla="*/ 495320 h 699337"/>
                  <a:gd name="connsiteX10" fmla="*/ 1228725 w 1600200"/>
                  <a:gd name="connsiteY10" fmla="*/ 457206 h 699337"/>
                  <a:gd name="connsiteX11" fmla="*/ 1304925 w 1600200"/>
                  <a:gd name="connsiteY11" fmla="*/ 609651 h 699337"/>
                  <a:gd name="connsiteX12" fmla="*/ 1371628 w 1600200"/>
                  <a:gd name="connsiteY12" fmla="*/ 495252 h 699337"/>
                  <a:gd name="connsiteX13" fmla="*/ 1438275 w 1600200"/>
                  <a:gd name="connsiteY13" fmla="*/ 504839 h 699337"/>
                  <a:gd name="connsiteX14" fmla="*/ 1438275 w 1600200"/>
                  <a:gd name="connsiteY14" fmla="*/ 476250 h 699337"/>
                  <a:gd name="connsiteX15" fmla="*/ 1600200 w 1600200"/>
                  <a:gd name="connsiteY15" fmla="*/ 285701 h 699337"/>
                  <a:gd name="connsiteX0" fmla="*/ 0 w 1600200"/>
                  <a:gd name="connsiteY0" fmla="*/ 6338 h 699337"/>
                  <a:gd name="connsiteX1" fmla="*/ 276225 w 1600200"/>
                  <a:gd name="connsiteY1" fmla="*/ 25429 h 699337"/>
                  <a:gd name="connsiteX2" fmla="*/ 323850 w 1600200"/>
                  <a:gd name="connsiteY2" fmla="*/ 369219 h 699337"/>
                  <a:gd name="connsiteX3" fmla="*/ 352437 w 1600200"/>
                  <a:gd name="connsiteY3" fmla="*/ 211492 h 699337"/>
                  <a:gd name="connsiteX4" fmla="*/ 400050 w 1600200"/>
                  <a:gd name="connsiteY4" fmla="*/ 505256 h 699337"/>
                  <a:gd name="connsiteX5" fmla="*/ 428661 w 1600200"/>
                  <a:gd name="connsiteY5" fmla="*/ 638228 h 699337"/>
                  <a:gd name="connsiteX6" fmla="*/ 476250 w 1600200"/>
                  <a:gd name="connsiteY6" fmla="*/ 495305 h 699337"/>
                  <a:gd name="connsiteX7" fmla="*/ 676275 w 1600200"/>
                  <a:gd name="connsiteY7" fmla="*/ 695550 h 699337"/>
                  <a:gd name="connsiteX8" fmla="*/ 981046 w 1600200"/>
                  <a:gd name="connsiteY8" fmla="*/ 561904 h 699337"/>
                  <a:gd name="connsiteX9" fmla="*/ 1123970 w 1600200"/>
                  <a:gd name="connsiteY9" fmla="*/ 495320 h 699337"/>
                  <a:gd name="connsiteX10" fmla="*/ 1228725 w 1600200"/>
                  <a:gd name="connsiteY10" fmla="*/ 457206 h 699337"/>
                  <a:gd name="connsiteX11" fmla="*/ 1304925 w 1600200"/>
                  <a:gd name="connsiteY11" fmla="*/ 609651 h 699337"/>
                  <a:gd name="connsiteX12" fmla="*/ 1371628 w 1600200"/>
                  <a:gd name="connsiteY12" fmla="*/ 495252 h 699337"/>
                  <a:gd name="connsiteX13" fmla="*/ 1438275 w 1600200"/>
                  <a:gd name="connsiteY13" fmla="*/ 504839 h 699337"/>
                  <a:gd name="connsiteX14" fmla="*/ 1476375 w 1600200"/>
                  <a:gd name="connsiteY14" fmla="*/ 428611 h 699337"/>
                  <a:gd name="connsiteX15" fmla="*/ 1600200 w 1600200"/>
                  <a:gd name="connsiteY15" fmla="*/ 285701 h 699337"/>
                  <a:gd name="connsiteX0" fmla="*/ 0 w 1676400"/>
                  <a:gd name="connsiteY0" fmla="*/ 6338 h 699337"/>
                  <a:gd name="connsiteX1" fmla="*/ 276225 w 1676400"/>
                  <a:gd name="connsiteY1" fmla="*/ 25429 h 699337"/>
                  <a:gd name="connsiteX2" fmla="*/ 323850 w 1676400"/>
                  <a:gd name="connsiteY2" fmla="*/ 369219 h 699337"/>
                  <a:gd name="connsiteX3" fmla="*/ 352437 w 1676400"/>
                  <a:gd name="connsiteY3" fmla="*/ 211492 h 699337"/>
                  <a:gd name="connsiteX4" fmla="*/ 400050 w 1676400"/>
                  <a:gd name="connsiteY4" fmla="*/ 505256 h 699337"/>
                  <a:gd name="connsiteX5" fmla="*/ 428661 w 1676400"/>
                  <a:gd name="connsiteY5" fmla="*/ 638228 h 699337"/>
                  <a:gd name="connsiteX6" fmla="*/ 476250 w 1676400"/>
                  <a:gd name="connsiteY6" fmla="*/ 495305 h 699337"/>
                  <a:gd name="connsiteX7" fmla="*/ 676275 w 1676400"/>
                  <a:gd name="connsiteY7" fmla="*/ 695550 h 699337"/>
                  <a:gd name="connsiteX8" fmla="*/ 981046 w 1676400"/>
                  <a:gd name="connsiteY8" fmla="*/ 561904 h 699337"/>
                  <a:gd name="connsiteX9" fmla="*/ 1123970 w 1676400"/>
                  <a:gd name="connsiteY9" fmla="*/ 495320 h 699337"/>
                  <a:gd name="connsiteX10" fmla="*/ 1228725 w 1676400"/>
                  <a:gd name="connsiteY10" fmla="*/ 457206 h 699337"/>
                  <a:gd name="connsiteX11" fmla="*/ 1304925 w 1676400"/>
                  <a:gd name="connsiteY11" fmla="*/ 609651 h 699337"/>
                  <a:gd name="connsiteX12" fmla="*/ 1371628 w 1676400"/>
                  <a:gd name="connsiteY12" fmla="*/ 495252 h 699337"/>
                  <a:gd name="connsiteX13" fmla="*/ 1438275 w 1676400"/>
                  <a:gd name="connsiteY13" fmla="*/ 504839 h 699337"/>
                  <a:gd name="connsiteX14" fmla="*/ 1476375 w 1676400"/>
                  <a:gd name="connsiteY14" fmla="*/ 428611 h 699337"/>
                  <a:gd name="connsiteX15" fmla="*/ 1676400 w 1676400"/>
                  <a:gd name="connsiteY15" fmla="*/ 304756 h 699337"/>
                  <a:gd name="connsiteX0" fmla="*/ 0 w 1600200"/>
                  <a:gd name="connsiteY0" fmla="*/ 6338 h 699337"/>
                  <a:gd name="connsiteX1" fmla="*/ 276225 w 1600200"/>
                  <a:gd name="connsiteY1" fmla="*/ 25429 h 699337"/>
                  <a:gd name="connsiteX2" fmla="*/ 323850 w 1600200"/>
                  <a:gd name="connsiteY2" fmla="*/ 369219 h 699337"/>
                  <a:gd name="connsiteX3" fmla="*/ 352437 w 1600200"/>
                  <a:gd name="connsiteY3" fmla="*/ 211492 h 699337"/>
                  <a:gd name="connsiteX4" fmla="*/ 400050 w 1600200"/>
                  <a:gd name="connsiteY4" fmla="*/ 505256 h 699337"/>
                  <a:gd name="connsiteX5" fmla="*/ 428661 w 1600200"/>
                  <a:gd name="connsiteY5" fmla="*/ 638228 h 699337"/>
                  <a:gd name="connsiteX6" fmla="*/ 476250 w 1600200"/>
                  <a:gd name="connsiteY6" fmla="*/ 495305 h 699337"/>
                  <a:gd name="connsiteX7" fmla="*/ 676275 w 1600200"/>
                  <a:gd name="connsiteY7" fmla="*/ 695550 h 699337"/>
                  <a:gd name="connsiteX8" fmla="*/ 981046 w 1600200"/>
                  <a:gd name="connsiteY8" fmla="*/ 561904 h 699337"/>
                  <a:gd name="connsiteX9" fmla="*/ 1123970 w 1600200"/>
                  <a:gd name="connsiteY9" fmla="*/ 495320 h 699337"/>
                  <a:gd name="connsiteX10" fmla="*/ 1228725 w 1600200"/>
                  <a:gd name="connsiteY10" fmla="*/ 457206 h 699337"/>
                  <a:gd name="connsiteX11" fmla="*/ 1304925 w 1600200"/>
                  <a:gd name="connsiteY11" fmla="*/ 609651 h 699337"/>
                  <a:gd name="connsiteX12" fmla="*/ 1371628 w 1600200"/>
                  <a:gd name="connsiteY12" fmla="*/ 495252 h 699337"/>
                  <a:gd name="connsiteX13" fmla="*/ 1438275 w 1600200"/>
                  <a:gd name="connsiteY13" fmla="*/ 504839 h 699337"/>
                  <a:gd name="connsiteX14" fmla="*/ 1476375 w 1600200"/>
                  <a:gd name="connsiteY14" fmla="*/ 428611 h 699337"/>
                  <a:gd name="connsiteX15" fmla="*/ 1600200 w 1600200"/>
                  <a:gd name="connsiteY15" fmla="*/ 285701 h 699337"/>
                  <a:gd name="connsiteX0" fmla="*/ 0 w 1638300"/>
                  <a:gd name="connsiteY0" fmla="*/ 6338 h 699337"/>
                  <a:gd name="connsiteX1" fmla="*/ 276225 w 1638300"/>
                  <a:gd name="connsiteY1" fmla="*/ 25429 h 699337"/>
                  <a:gd name="connsiteX2" fmla="*/ 323850 w 1638300"/>
                  <a:gd name="connsiteY2" fmla="*/ 369219 h 699337"/>
                  <a:gd name="connsiteX3" fmla="*/ 352437 w 1638300"/>
                  <a:gd name="connsiteY3" fmla="*/ 211492 h 699337"/>
                  <a:gd name="connsiteX4" fmla="*/ 400050 w 1638300"/>
                  <a:gd name="connsiteY4" fmla="*/ 505256 h 699337"/>
                  <a:gd name="connsiteX5" fmla="*/ 428661 w 1638300"/>
                  <a:gd name="connsiteY5" fmla="*/ 638228 h 699337"/>
                  <a:gd name="connsiteX6" fmla="*/ 476250 w 1638300"/>
                  <a:gd name="connsiteY6" fmla="*/ 495305 h 699337"/>
                  <a:gd name="connsiteX7" fmla="*/ 676275 w 1638300"/>
                  <a:gd name="connsiteY7" fmla="*/ 695550 h 699337"/>
                  <a:gd name="connsiteX8" fmla="*/ 981046 w 1638300"/>
                  <a:gd name="connsiteY8" fmla="*/ 561904 h 699337"/>
                  <a:gd name="connsiteX9" fmla="*/ 1123970 w 1638300"/>
                  <a:gd name="connsiteY9" fmla="*/ 495320 h 699337"/>
                  <a:gd name="connsiteX10" fmla="*/ 1228725 w 1638300"/>
                  <a:gd name="connsiteY10" fmla="*/ 457206 h 699337"/>
                  <a:gd name="connsiteX11" fmla="*/ 1304925 w 1638300"/>
                  <a:gd name="connsiteY11" fmla="*/ 609651 h 699337"/>
                  <a:gd name="connsiteX12" fmla="*/ 1371628 w 1638300"/>
                  <a:gd name="connsiteY12" fmla="*/ 495252 h 699337"/>
                  <a:gd name="connsiteX13" fmla="*/ 1438275 w 1638300"/>
                  <a:gd name="connsiteY13" fmla="*/ 504839 h 699337"/>
                  <a:gd name="connsiteX14" fmla="*/ 1476375 w 1638300"/>
                  <a:gd name="connsiteY14" fmla="*/ 428611 h 699337"/>
                  <a:gd name="connsiteX15" fmla="*/ 1600200 w 1638300"/>
                  <a:gd name="connsiteY15" fmla="*/ 285701 h 699337"/>
                  <a:gd name="connsiteX16" fmla="*/ 1638300 w 1638300"/>
                  <a:gd name="connsiteY16" fmla="*/ 304800 h 699337"/>
                  <a:gd name="connsiteX0" fmla="*/ 0 w 1790700"/>
                  <a:gd name="connsiteY0" fmla="*/ 6338 h 699337"/>
                  <a:gd name="connsiteX1" fmla="*/ 276225 w 1790700"/>
                  <a:gd name="connsiteY1" fmla="*/ 25429 h 699337"/>
                  <a:gd name="connsiteX2" fmla="*/ 323850 w 1790700"/>
                  <a:gd name="connsiteY2" fmla="*/ 369219 h 699337"/>
                  <a:gd name="connsiteX3" fmla="*/ 352437 w 1790700"/>
                  <a:gd name="connsiteY3" fmla="*/ 211492 h 699337"/>
                  <a:gd name="connsiteX4" fmla="*/ 400050 w 1790700"/>
                  <a:gd name="connsiteY4" fmla="*/ 505256 h 699337"/>
                  <a:gd name="connsiteX5" fmla="*/ 428661 w 1790700"/>
                  <a:gd name="connsiteY5" fmla="*/ 638228 h 699337"/>
                  <a:gd name="connsiteX6" fmla="*/ 476250 w 1790700"/>
                  <a:gd name="connsiteY6" fmla="*/ 495305 h 699337"/>
                  <a:gd name="connsiteX7" fmla="*/ 676275 w 1790700"/>
                  <a:gd name="connsiteY7" fmla="*/ 695550 h 699337"/>
                  <a:gd name="connsiteX8" fmla="*/ 981046 w 1790700"/>
                  <a:gd name="connsiteY8" fmla="*/ 561904 h 699337"/>
                  <a:gd name="connsiteX9" fmla="*/ 1123970 w 1790700"/>
                  <a:gd name="connsiteY9" fmla="*/ 495320 h 699337"/>
                  <a:gd name="connsiteX10" fmla="*/ 1228725 w 1790700"/>
                  <a:gd name="connsiteY10" fmla="*/ 457206 h 699337"/>
                  <a:gd name="connsiteX11" fmla="*/ 1304925 w 1790700"/>
                  <a:gd name="connsiteY11" fmla="*/ 609651 h 699337"/>
                  <a:gd name="connsiteX12" fmla="*/ 1371628 w 1790700"/>
                  <a:gd name="connsiteY12" fmla="*/ 495252 h 699337"/>
                  <a:gd name="connsiteX13" fmla="*/ 1438275 w 1790700"/>
                  <a:gd name="connsiteY13" fmla="*/ 504839 h 699337"/>
                  <a:gd name="connsiteX14" fmla="*/ 1476375 w 1790700"/>
                  <a:gd name="connsiteY14" fmla="*/ 428611 h 699337"/>
                  <a:gd name="connsiteX15" fmla="*/ 1600200 w 1790700"/>
                  <a:gd name="connsiteY15" fmla="*/ 285701 h 699337"/>
                  <a:gd name="connsiteX16" fmla="*/ 1790700 w 1790700"/>
                  <a:gd name="connsiteY16" fmla="*/ 304800 h 699337"/>
                  <a:gd name="connsiteX0" fmla="*/ 0 w 1790700"/>
                  <a:gd name="connsiteY0" fmla="*/ 6338 h 699337"/>
                  <a:gd name="connsiteX1" fmla="*/ 276225 w 1790700"/>
                  <a:gd name="connsiteY1" fmla="*/ 25429 h 699337"/>
                  <a:gd name="connsiteX2" fmla="*/ 323850 w 1790700"/>
                  <a:gd name="connsiteY2" fmla="*/ 369219 h 699337"/>
                  <a:gd name="connsiteX3" fmla="*/ 352437 w 1790700"/>
                  <a:gd name="connsiteY3" fmla="*/ 211492 h 699337"/>
                  <a:gd name="connsiteX4" fmla="*/ 400050 w 1790700"/>
                  <a:gd name="connsiteY4" fmla="*/ 505256 h 699337"/>
                  <a:gd name="connsiteX5" fmla="*/ 428661 w 1790700"/>
                  <a:gd name="connsiteY5" fmla="*/ 638228 h 699337"/>
                  <a:gd name="connsiteX6" fmla="*/ 476250 w 1790700"/>
                  <a:gd name="connsiteY6" fmla="*/ 495305 h 699337"/>
                  <a:gd name="connsiteX7" fmla="*/ 676275 w 1790700"/>
                  <a:gd name="connsiteY7" fmla="*/ 695550 h 699337"/>
                  <a:gd name="connsiteX8" fmla="*/ 981046 w 1790700"/>
                  <a:gd name="connsiteY8" fmla="*/ 561904 h 699337"/>
                  <a:gd name="connsiteX9" fmla="*/ 1123970 w 1790700"/>
                  <a:gd name="connsiteY9" fmla="*/ 495320 h 699337"/>
                  <a:gd name="connsiteX10" fmla="*/ 1228725 w 1790700"/>
                  <a:gd name="connsiteY10" fmla="*/ 457206 h 699337"/>
                  <a:gd name="connsiteX11" fmla="*/ 1304925 w 1790700"/>
                  <a:gd name="connsiteY11" fmla="*/ 609651 h 699337"/>
                  <a:gd name="connsiteX12" fmla="*/ 1371628 w 1790700"/>
                  <a:gd name="connsiteY12" fmla="*/ 495252 h 699337"/>
                  <a:gd name="connsiteX13" fmla="*/ 1438275 w 1790700"/>
                  <a:gd name="connsiteY13" fmla="*/ 504839 h 699337"/>
                  <a:gd name="connsiteX14" fmla="*/ 1476375 w 1790700"/>
                  <a:gd name="connsiteY14" fmla="*/ 428611 h 699337"/>
                  <a:gd name="connsiteX15" fmla="*/ 1628775 w 1790700"/>
                  <a:gd name="connsiteY15" fmla="*/ 333339 h 699337"/>
                  <a:gd name="connsiteX16" fmla="*/ 1790700 w 1790700"/>
                  <a:gd name="connsiteY16" fmla="*/ 304800 h 699337"/>
                  <a:gd name="connsiteX0" fmla="*/ 0 w 1790700"/>
                  <a:gd name="connsiteY0" fmla="*/ 6338 h 699337"/>
                  <a:gd name="connsiteX1" fmla="*/ 276225 w 1790700"/>
                  <a:gd name="connsiteY1" fmla="*/ 25429 h 699337"/>
                  <a:gd name="connsiteX2" fmla="*/ 323850 w 1790700"/>
                  <a:gd name="connsiteY2" fmla="*/ 369219 h 699337"/>
                  <a:gd name="connsiteX3" fmla="*/ 352437 w 1790700"/>
                  <a:gd name="connsiteY3" fmla="*/ 211492 h 699337"/>
                  <a:gd name="connsiteX4" fmla="*/ 400050 w 1790700"/>
                  <a:gd name="connsiteY4" fmla="*/ 505256 h 699337"/>
                  <a:gd name="connsiteX5" fmla="*/ 428661 w 1790700"/>
                  <a:gd name="connsiteY5" fmla="*/ 638228 h 699337"/>
                  <a:gd name="connsiteX6" fmla="*/ 476250 w 1790700"/>
                  <a:gd name="connsiteY6" fmla="*/ 495305 h 699337"/>
                  <a:gd name="connsiteX7" fmla="*/ 676275 w 1790700"/>
                  <a:gd name="connsiteY7" fmla="*/ 695550 h 699337"/>
                  <a:gd name="connsiteX8" fmla="*/ 981046 w 1790700"/>
                  <a:gd name="connsiteY8" fmla="*/ 561904 h 699337"/>
                  <a:gd name="connsiteX9" fmla="*/ 1123970 w 1790700"/>
                  <a:gd name="connsiteY9" fmla="*/ 495320 h 699337"/>
                  <a:gd name="connsiteX10" fmla="*/ 1228725 w 1790700"/>
                  <a:gd name="connsiteY10" fmla="*/ 457206 h 699337"/>
                  <a:gd name="connsiteX11" fmla="*/ 1304925 w 1790700"/>
                  <a:gd name="connsiteY11" fmla="*/ 609651 h 699337"/>
                  <a:gd name="connsiteX12" fmla="*/ 1371628 w 1790700"/>
                  <a:gd name="connsiteY12" fmla="*/ 495252 h 699337"/>
                  <a:gd name="connsiteX13" fmla="*/ 1438275 w 1790700"/>
                  <a:gd name="connsiteY13" fmla="*/ 504839 h 699337"/>
                  <a:gd name="connsiteX14" fmla="*/ 1476375 w 1790700"/>
                  <a:gd name="connsiteY14" fmla="*/ 428611 h 699337"/>
                  <a:gd name="connsiteX15" fmla="*/ 1609725 w 1790700"/>
                  <a:gd name="connsiteY15" fmla="*/ 323812 h 699337"/>
                  <a:gd name="connsiteX16" fmla="*/ 1790700 w 1790700"/>
                  <a:gd name="connsiteY16" fmla="*/ 304800 h 699337"/>
                  <a:gd name="connsiteX0" fmla="*/ 0 w 1807197"/>
                  <a:gd name="connsiteY0" fmla="*/ 6338 h 699337"/>
                  <a:gd name="connsiteX1" fmla="*/ 276225 w 1807197"/>
                  <a:gd name="connsiteY1" fmla="*/ 25429 h 699337"/>
                  <a:gd name="connsiteX2" fmla="*/ 323850 w 1807197"/>
                  <a:gd name="connsiteY2" fmla="*/ 369219 h 699337"/>
                  <a:gd name="connsiteX3" fmla="*/ 352437 w 1807197"/>
                  <a:gd name="connsiteY3" fmla="*/ 211492 h 699337"/>
                  <a:gd name="connsiteX4" fmla="*/ 400050 w 1807197"/>
                  <a:gd name="connsiteY4" fmla="*/ 505256 h 699337"/>
                  <a:gd name="connsiteX5" fmla="*/ 428661 w 1807197"/>
                  <a:gd name="connsiteY5" fmla="*/ 638228 h 699337"/>
                  <a:gd name="connsiteX6" fmla="*/ 476250 w 1807197"/>
                  <a:gd name="connsiteY6" fmla="*/ 495305 h 699337"/>
                  <a:gd name="connsiteX7" fmla="*/ 676275 w 1807197"/>
                  <a:gd name="connsiteY7" fmla="*/ 695550 h 699337"/>
                  <a:gd name="connsiteX8" fmla="*/ 981046 w 1807197"/>
                  <a:gd name="connsiteY8" fmla="*/ 561904 h 699337"/>
                  <a:gd name="connsiteX9" fmla="*/ 1123970 w 1807197"/>
                  <a:gd name="connsiteY9" fmla="*/ 495320 h 699337"/>
                  <a:gd name="connsiteX10" fmla="*/ 1228725 w 1807197"/>
                  <a:gd name="connsiteY10" fmla="*/ 457206 h 699337"/>
                  <a:gd name="connsiteX11" fmla="*/ 1304925 w 1807197"/>
                  <a:gd name="connsiteY11" fmla="*/ 609651 h 699337"/>
                  <a:gd name="connsiteX12" fmla="*/ 1371628 w 1807197"/>
                  <a:gd name="connsiteY12" fmla="*/ 495252 h 699337"/>
                  <a:gd name="connsiteX13" fmla="*/ 1438275 w 1807197"/>
                  <a:gd name="connsiteY13" fmla="*/ 504839 h 699337"/>
                  <a:gd name="connsiteX14" fmla="*/ 1476375 w 1807197"/>
                  <a:gd name="connsiteY14" fmla="*/ 428611 h 699337"/>
                  <a:gd name="connsiteX15" fmla="*/ 1609725 w 1807197"/>
                  <a:gd name="connsiteY15" fmla="*/ 323812 h 699337"/>
                  <a:gd name="connsiteX16" fmla="*/ 1790700 w 1807197"/>
                  <a:gd name="connsiteY16" fmla="*/ 304800 h 699337"/>
                  <a:gd name="connsiteX17" fmla="*/ 1800225 w 1807197"/>
                  <a:gd name="connsiteY17" fmla="*/ 276225 h 699337"/>
                  <a:gd name="connsiteX0" fmla="*/ 0 w 1962205"/>
                  <a:gd name="connsiteY0" fmla="*/ 6338 h 699337"/>
                  <a:gd name="connsiteX1" fmla="*/ 276225 w 1962205"/>
                  <a:gd name="connsiteY1" fmla="*/ 25429 h 699337"/>
                  <a:gd name="connsiteX2" fmla="*/ 323850 w 1962205"/>
                  <a:gd name="connsiteY2" fmla="*/ 369219 h 699337"/>
                  <a:gd name="connsiteX3" fmla="*/ 352437 w 1962205"/>
                  <a:gd name="connsiteY3" fmla="*/ 211492 h 699337"/>
                  <a:gd name="connsiteX4" fmla="*/ 400050 w 1962205"/>
                  <a:gd name="connsiteY4" fmla="*/ 505256 h 699337"/>
                  <a:gd name="connsiteX5" fmla="*/ 428661 w 1962205"/>
                  <a:gd name="connsiteY5" fmla="*/ 638228 h 699337"/>
                  <a:gd name="connsiteX6" fmla="*/ 476250 w 1962205"/>
                  <a:gd name="connsiteY6" fmla="*/ 495305 h 699337"/>
                  <a:gd name="connsiteX7" fmla="*/ 676275 w 1962205"/>
                  <a:gd name="connsiteY7" fmla="*/ 695550 h 699337"/>
                  <a:gd name="connsiteX8" fmla="*/ 981046 w 1962205"/>
                  <a:gd name="connsiteY8" fmla="*/ 561904 h 699337"/>
                  <a:gd name="connsiteX9" fmla="*/ 1123970 w 1962205"/>
                  <a:gd name="connsiteY9" fmla="*/ 495320 h 699337"/>
                  <a:gd name="connsiteX10" fmla="*/ 1228725 w 1962205"/>
                  <a:gd name="connsiteY10" fmla="*/ 457206 h 699337"/>
                  <a:gd name="connsiteX11" fmla="*/ 1304925 w 1962205"/>
                  <a:gd name="connsiteY11" fmla="*/ 609651 h 699337"/>
                  <a:gd name="connsiteX12" fmla="*/ 1371628 w 1962205"/>
                  <a:gd name="connsiteY12" fmla="*/ 495252 h 699337"/>
                  <a:gd name="connsiteX13" fmla="*/ 1438275 w 1962205"/>
                  <a:gd name="connsiteY13" fmla="*/ 504839 h 699337"/>
                  <a:gd name="connsiteX14" fmla="*/ 1476375 w 1962205"/>
                  <a:gd name="connsiteY14" fmla="*/ 428611 h 699337"/>
                  <a:gd name="connsiteX15" fmla="*/ 1609725 w 1962205"/>
                  <a:gd name="connsiteY15" fmla="*/ 323812 h 699337"/>
                  <a:gd name="connsiteX16" fmla="*/ 1790700 w 1962205"/>
                  <a:gd name="connsiteY16" fmla="*/ 304800 h 699337"/>
                  <a:gd name="connsiteX17" fmla="*/ 1962205 w 1962205"/>
                  <a:gd name="connsiteY17" fmla="*/ 219058 h 699337"/>
                  <a:gd name="connsiteX0" fmla="*/ 0 w 2009775"/>
                  <a:gd name="connsiteY0" fmla="*/ 6338 h 699337"/>
                  <a:gd name="connsiteX1" fmla="*/ 276225 w 2009775"/>
                  <a:gd name="connsiteY1" fmla="*/ 25429 h 699337"/>
                  <a:gd name="connsiteX2" fmla="*/ 323850 w 2009775"/>
                  <a:gd name="connsiteY2" fmla="*/ 369219 h 699337"/>
                  <a:gd name="connsiteX3" fmla="*/ 352437 w 2009775"/>
                  <a:gd name="connsiteY3" fmla="*/ 211492 h 699337"/>
                  <a:gd name="connsiteX4" fmla="*/ 400050 w 2009775"/>
                  <a:gd name="connsiteY4" fmla="*/ 505256 h 699337"/>
                  <a:gd name="connsiteX5" fmla="*/ 428661 w 2009775"/>
                  <a:gd name="connsiteY5" fmla="*/ 638228 h 699337"/>
                  <a:gd name="connsiteX6" fmla="*/ 476250 w 2009775"/>
                  <a:gd name="connsiteY6" fmla="*/ 495305 h 699337"/>
                  <a:gd name="connsiteX7" fmla="*/ 676275 w 2009775"/>
                  <a:gd name="connsiteY7" fmla="*/ 695550 h 699337"/>
                  <a:gd name="connsiteX8" fmla="*/ 981046 w 2009775"/>
                  <a:gd name="connsiteY8" fmla="*/ 561904 h 699337"/>
                  <a:gd name="connsiteX9" fmla="*/ 1123970 w 2009775"/>
                  <a:gd name="connsiteY9" fmla="*/ 495320 h 699337"/>
                  <a:gd name="connsiteX10" fmla="*/ 1228725 w 2009775"/>
                  <a:gd name="connsiteY10" fmla="*/ 457206 h 699337"/>
                  <a:gd name="connsiteX11" fmla="*/ 1304925 w 2009775"/>
                  <a:gd name="connsiteY11" fmla="*/ 609651 h 699337"/>
                  <a:gd name="connsiteX12" fmla="*/ 1371628 w 2009775"/>
                  <a:gd name="connsiteY12" fmla="*/ 495252 h 699337"/>
                  <a:gd name="connsiteX13" fmla="*/ 1438275 w 2009775"/>
                  <a:gd name="connsiteY13" fmla="*/ 504839 h 699337"/>
                  <a:gd name="connsiteX14" fmla="*/ 1476375 w 2009775"/>
                  <a:gd name="connsiteY14" fmla="*/ 428611 h 699337"/>
                  <a:gd name="connsiteX15" fmla="*/ 1609725 w 2009775"/>
                  <a:gd name="connsiteY15" fmla="*/ 323812 h 699337"/>
                  <a:gd name="connsiteX16" fmla="*/ 1790700 w 2009775"/>
                  <a:gd name="connsiteY16" fmla="*/ 304800 h 699337"/>
                  <a:gd name="connsiteX17" fmla="*/ 1962205 w 2009775"/>
                  <a:gd name="connsiteY17" fmla="*/ 219058 h 699337"/>
                  <a:gd name="connsiteX18" fmla="*/ 2009775 w 2009775"/>
                  <a:gd name="connsiteY18" fmla="*/ 209550 h 699337"/>
                  <a:gd name="connsiteX0" fmla="*/ 0 w 2057400"/>
                  <a:gd name="connsiteY0" fmla="*/ 6338 h 699337"/>
                  <a:gd name="connsiteX1" fmla="*/ 276225 w 2057400"/>
                  <a:gd name="connsiteY1" fmla="*/ 25429 h 699337"/>
                  <a:gd name="connsiteX2" fmla="*/ 323850 w 2057400"/>
                  <a:gd name="connsiteY2" fmla="*/ 369219 h 699337"/>
                  <a:gd name="connsiteX3" fmla="*/ 352437 w 2057400"/>
                  <a:gd name="connsiteY3" fmla="*/ 211492 h 699337"/>
                  <a:gd name="connsiteX4" fmla="*/ 400050 w 2057400"/>
                  <a:gd name="connsiteY4" fmla="*/ 505256 h 699337"/>
                  <a:gd name="connsiteX5" fmla="*/ 428661 w 2057400"/>
                  <a:gd name="connsiteY5" fmla="*/ 638228 h 699337"/>
                  <a:gd name="connsiteX6" fmla="*/ 476250 w 2057400"/>
                  <a:gd name="connsiteY6" fmla="*/ 495305 h 699337"/>
                  <a:gd name="connsiteX7" fmla="*/ 676275 w 2057400"/>
                  <a:gd name="connsiteY7" fmla="*/ 695550 h 699337"/>
                  <a:gd name="connsiteX8" fmla="*/ 981046 w 2057400"/>
                  <a:gd name="connsiteY8" fmla="*/ 561904 h 699337"/>
                  <a:gd name="connsiteX9" fmla="*/ 1123970 w 2057400"/>
                  <a:gd name="connsiteY9" fmla="*/ 495320 h 699337"/>
                  <a:gd name="connsiteX10" fmla="*/ 1228725 w 2057400"/>
                  <a:gd name="connsiteY10" fmla="*/ 457206 h 699337"/>
                  <a:gd name="connsiteX11" fmla="*/ 1304925 w 2057400"/>
                  <a:gd name="connsiteY11" fmla="*/ 609651 h 699337"/>
                  <a:gd name="connsiteX12" fmla="*/ 1371628 w 2057400"/>
                  <a:gd name="connsiteY12" fmla="*/ 495252 h 699337"/>
                  <a:gd name="connsiteX13" fmla="*/ 1438275 w 2057400"/>
                  <a:gd name="connsiteY13" fmla="*/ 504839 h 699337"/>
                  <a:gd name="connsiteX14" fmla="*/ 1476375 w 2057400"/>
                  <a:gd name="connsiteY14" fmla="*/ 428611 h 699337"/>
                  <a:gd name="connsiteX15" fmla="*/ 1609725 w 2057400"/>
                  <a:gd name="connsiteY15" fmla="*/ 323812 h 699337"/>
                  <a:gd name="connsiteX16" fmla="*/ 1790700 w 2057400"/>
                  <a:gd name="connsiteY16" fmla="*/ 304800 h 699337"/>
                  <a:gd name="connsiteX17" fmla="*/ 1962205 w 2057400"/>
                  <a:gd name="connsiteY17" fmla="*/ 219058 h 699337"/>
                  <a:gd name="connsiteX18" fmla="*/ 2057400 w 2057400"/>
                  <a:gd name="connsiteY18" fmla="*/ 247661 h 699337"/>
                  <a:gd name="connsiteX0" fmla="*/ 0 w 2067964"/>
                  <a:gd name="connsiteY0" fmla="*/ 6338 h 699337"/>
                  <a:gd name="connsiteX1" fmla="*/ 276225 w 2067964"/>
                  <a:gd name="connsiteY1" fmla="*/ 25429 h 699337"/>
                  <a:gd name="connsiteX2" fmla="*/ 323850 w 2067964"/>
                  <a:gd name="connsiteY2" fmla="*/ 369219 h 699337"/>
                  <a:gd name="connsiteX3" fmla="*/ 352437 w 2067964"/>
                  <a:gd name="connsiteY3" fmla="*/ 211492 h 699337"/>
                  <a:gd name="connsiteX4" fmla="*/ 400050 w 2067964"/>
                  <a:gd name="connsiteY4" fmla="*/ 505256 h 699337"/>
                  <a:gd name="connsiteX5" fmla="*/ 428661 w 2067964"/>
                  <a:gd name="connsiteY5" fmla="*/ 638228 h 699337"/>
                  <a:gd name="connsiteX6" fmla="*/ 476250 w 2067964"/>
                  <a:gd name="connsiteY6" fmla="*/ 495305 h 699337"/>
                  <a:gd name="connsiteX7" fmla="*/ 676275 w 2067964"/>
                  <a:gd name="connsiteY7" fmla="*/ 695550 h 699337"/>
                  <a:gd name="connsiteX8" fmla="*/ 981046 w 2067964"/>
                  <a:gd name="connsiteY8" fmla="*/ 561904 h 699337"/>
                  <a:gd name="connsiteX9" fmla="*/ 1123970 w 2067964"/>
                  <a:gd name="connsiteY9" fmla="*/ 495320 h 699337"/>
                  <a:gd name="connsiteX10" fmla="*/ 1228725 w 2067964"/>
                  <a:gd name="connsiteY10" fmla="*/ 457206 h 699337"/>
                  <a:gd name="connsiteX11" fmla="*/ 1304925 w 2067964"/>
                  <a:gd name="connsiteY11" fmla="*/ 609651 h 699337"/>
                  <a:gd name="connsiteX12" fmla="*/ 1371628 w 2067964"/>
                  <a:gd name="connsiteY12" fmla="*/ 495252 h 699337"/>
                  <a:gd name="connsiteX13" fmla="*/ 1438275 w 2067964"/>
                  <a:gd name="connsiteY13" fmla="*/ 504839 h 699337"/>
                  <a:gd name="connsiteX14" fmla="*/ 1476375 w 2067964"/>
                  <a:gd name="connsiteY14" fmla="*/ 428611 h 699337"/>
                  <a:gd name="connsiteX15" fmla="*/ 1609725 w 2067964"/>
                  <a:gd name="connsiteY15" fmla="*/ 323812 h 699337"/>
                  <a:gd name="connsiteX16" fmla="*/ 1790700 w 2067964"/>
                  <a:gd name="connsiteY16" fmla="*/ 304800 h 699337"/>
                  <a:gd name="connsiteX17" fmla="*/ 1962205 w 2067964"/>
                  <a:gd name="connsiteY17" fmla="*/ 219058 h 699337"/>
                  <a:gd name="connsiteX18" fmla="*/ 2057400 w 2067964"/>
                  <a:gd name="connsiteY18" fmla="*/ 247661 h 699337"/>
                  <a:gd name="connsiteX19" fmla="*/ 2066925 w 2067964"/>
                  <a:gd name="connsiteY19" fmla="*/ 276225 h 699337"/>
                  <a:gd name="connsiteX0" fmla="*/ 0 w 2152667"/>
                  <a:gd name="connsiteY0" fmla="*/ 6338 h 699337"/>
                  <a:gd name="connsiteX1" fmla="*/ 276225 w 2152667"/>
                  <a:gd name="connsiteY1" fmla="*/ 25429 h 699337"/>
                  <a:gd name="connsiteX2" fmla="*/ 323850 w 2152667"/>
                  <a:gd name="connsiteY2" fmla="*/ 369219 h 699337"/>
                  <a:gd name="connsiteX3" fmla="*/ 352437 w 2152667"/>
                  <a:gd name="connsiteY3" fmla="*/ 211492 h 699337"/>
                  <a:gd name="connsiteX4" fmla="*/ 400050 w 2152667"/>
                  <a:gd name="connsiteY4" fmla="*/ 505256 h 699337"/>
                  <a:gd name="connsiteX5" fmla="*/ 428661 w 2152667"/>
                  <a:gd name="connsiteY5" fmla="*/ 638228 h 699337"/>
                  <a:gd name="connsiteX6" fmla="*/ 476250 w 2152667"/>
                  <a:gd name="connsiteY6" fmla="*/ 495305 h 699337"/>
                  <a:gd name="connsiteX7" fmla="*/ 676275 w 2152667"/>
                  <a:gd name="connsiteY7" fmla="*/ 695550 h 699337"/>
                  <a:gd name="connsiteX8" fmla="*/ 981046 w 2152667"/>
                  <a:gd name="connsiteY8" fmla="*/ 561904 h 699337"/>
                  <a:gd name="connsiteX9" fmla="*/ 1123970 w 2152667"/>
                  <a:gd name="connsiteY9" fmla="*/ 495320 h 699337"/>
                  <a:gd name="connsiteX10" fmla="*/ 1228725 w 2152667"/>
                  <a:gd name="connsiteY10" fmla="*/ 457206 h 699337"/>
                  <a:gd name="connsiteX11" fmla="*/ 1304925 w 2152667"/>
                  <a:gd name="connsiteY11" fmla="*/ 609651 h 699337"/>
                  <a:gd name="connsiteX12" fmla="*/ 1371628 w 2152667"/>
                  <a:gd name="connsiteY12" fmla="*/ 495252 h 699337"/>
                  <a:gd name="connsiteX13" fmla="*/ 1438275 w 2152667"/>
                  <a:gd name="connsiteY13" fmla="*/ 504839 h 699337"/>
                  <a:gd name="connsiteX14" fmla="*/ 1476375 w 2152667"/>
                  <a:gd name="connsiteY14" fmla="*/ 428611 h 699337"/>
                  <a:gd name="connsiteX15" fmla="*/ 1609725 w 2152667"/>
                  <a:gd name="connsiteY15" fmla="*/ 323812 h 699337"/>
                  <a:gd name="connsiteX16" fmla="*/ 1790700 w 2152667"/>
                  <a:gd name="connsiteY16" fmla="*/ 304800 h 699337"/>
                  <a:gd name="connsiteX17" fmla="*/ 1962205 w 2152667"/>
                  <a:gd name="connsiteY17" fmla="*/ 219058 h 699337"/>
                  <a:gd name="connsiteX18" fmla="*/ 2057400 w 2152667"/>
                  <a:gd name="connsiteY18" fmla="*/ 247661 h 699337"/>
                  <a:gd name="connsiteX19" fmla="*/ 2152667 w 2152667"/>
                  <a:gd name="connsiteY19" fmla="*/ 152364 h 699337"/>
                  <a:gd name="connsiteX0" fmla="*/ 0 w 2152667"/>
                  <a:gd name="connsiteY0" fmla="*/ 6338 h 699337"/>
                  <a:gd name="connsiteX1" fmla="*/ 276225 w 2152667"/>
                  <a:gd name="connsiteY1" fmla="*/ 25429 h 699337"/>
                  <a:gd name="connsiteX2" fmla="*/ 323850 w 2152667"/>
                  <a:gd name="connsiteY2" fmla="*/ 369219 h 699337"/>
                  <a:gd name="connsiteX3" fmla="*/ 352437 w 2152667"/>
                  <a:gd name="connsiteY3" fmla="*/ 211492 h 699337"/>
                  <a:gd name="connsiteX4" fmla="*/ 400050 w 2152667"/>
                  <a:gd name="connsiteY4" fmla="*/ 505256 h 699337"/>
                  <a:gd name="connsiteX5" fmla="*/ 428661 w 2152667"/>
                  <a:gd name="connsiteY5" fmla="*/ 638228 h 699337"/>
                  <a:gd name="connsiteX6" fmla="*/ 476250 w 2152667"/>
                  <a:gd name="connsiteY6" fmla="*/ 495305 h 699337"/>
                  <a:gd name="connsiteX7" fmla="*/ 676275 w 2152667"/>
                  <a:gd name="connsiteY7" fmla="*/ 695550 h 699337"/>
                  <a:gd name="connsiteX8" fmla="*/ 981046 w 2152667"/>
                  <a:gd name="connsiteY8" fmla="*/ 561904 h 699337"/>
                  <a:gd name="connsiteX9" fmla="*/ 1123970 w 2152667"/>
                  <a:gd name="connsiteY9" fmla="*/ 495320 h 699337"/>
                  <a:gd name="connsiteX10" fmla="*/ 1228725 w 2152667"/>
                  <a:gd name="connsiteY10" fmla="*/ 457206 h 699337"/>
                  <a:gd name="connsiteX11" fmla="*/ 1304925 w 2152667"/>
                  <a:gd name="connsiteY11" fmla="*/ 609651 h 699337"/>
                  <a:gd name="connsiteX12" fmla="*/ 1371628 w 2152667"/>
                  <a:gd name="connsiteY12" fmla="*/ 495252 h 699337"/>
                  <a:gd name="connsiteX13" fmla="*/ 1438275 w 2152667"/>
                  <a:gd name="connsiteY13" fmla="*/ 504839 h 699337"/>
                  <a:gd name="connsiteX14" fmla="*/ 1476375 w 2152667"/>
                  <a:gd name="connsiteY14" fmla="*/ 428611 h 699337"/>
                  <a:gd name="connsiteX15" fmla="*/ 1609725 w 2152667"/>
                  <a:gd name="connsiteY15" fmla="*/ 323812 h 699337"/>
                  <a:gd name="connsiteX16" fmla="*/ 1790700 w 2152667"/>
                  <a:gd name="connsiteY16" fmla="*/ 304800 h 699337"/>
                  <a:gd name="connsiteX17" fmla="*/ 1962205 w 2152667"/>
                  <a:gd name="connsiteY17" fmla="*/ 219058 h 699337"/>
                  <a:gd name="connsiteX18" fmla="*/ 2047875 w 2152667"/>
                  <a:gd name="connsiteY18" fmla="*/ 247661 h 699337"/>
                  <a:gd name="connsiteX19" fmla="*/ 2152667 w 2152667"/>
                  <a:gd name="connsiteY19" fmla="*/ 152364 h 699337"/>
                  <a:gd name="connsiteX0" fmla="*/ 0 w 2124092"/>
                  <a:gd name="connsiteY0" fmla="*/ 6338 h 699337"/>
                  <a:gd name="connsiteX1" fmla="*/ 276225 w 2124092"/>
                  <a:gd name="connsiteY1" fmla="*/ 25429 h 699337"/>
                  <a:gd name="connsiteX2" fmla="*/ 323850 w 2124092"/>
                  <a:gd name="connsiteY2" fmla="*/ 369219 h 699337"/>
                  <a:gd name="connsiteX3" fmla="*/ 352437 w 2124092"/>
                  <a:gd name="connsiteY3" fmla="*/ 211492 h 699337"/>
                  <a:gd name="connsiteX4" fmla="*/ 400050 w 2124092"/>
                  <a:gd name="connsiteY4" fmla="*/ 505256 h 699337"/>
                  <a:gd name="connsiteX5" fmla="*/ 428661 w 2124092"/>
                  <a:gd name="connsiteY5" fmla="*/ 638228 h 699337"/>
                  <a:gd name="connsiteX6" fmla="*/ 476250 w 2124092"/>
                  <a:gd name="connsiteY6" fmla="*/ 495305 h 699337"/>
                  <a:gd name="connsiteX7" fmla="*/ 676275 w 2124092"/>
                  <a:gd name="connsiteY7" fmla="*/ 695550 h 699337"/>
                  <a:gd name="connsiteX8" fmla="*/ 981046 w 2124092"/>
                  <a:gd name="connsiteY8" fmla="*/ 561904 h 699337"/>
                  <a:gd name="connsiteX9" fmla="*/ 1123970 w 2124092"/>
                  <a:gd name="connsiteY9" fmla="*/ 495320 h 699337"/>
                  <a:gd name="connsiteX10" fmla="*/ 1228725 w 2124092"/>
                  <a:gd name="connsiteY10" fmla="*/ 457206 h 699337"/>
                  <a:gd name="connsiteX11" fmla="*/ 1304925 w 2124092"/>
                  <a:gd name="connsiteY11" fmla="*/ 609651 h 699337"/>
                  <a:gd name="connsiteX12" fmla="*/ 1371628 w 2124092"/>
                  <a:gd name="connsiteY12" fmla="*/ 495252 h 699337"/>
                  <a:gd name="connsiteX13" fmla="*/ 1438275 w 2124092"/>
                  <a:gd name="connsiteY13" fmla="*/ 504839 h 699337"/>
                  <a:gd name="connsiteX14" fmla="*/ 1476375 w 2124092"/>
                  <a:gd name="connsiteY14" fmla="*/ 428611 h 699337"/>
                  <a:gd name="connsiteX15" fmla="*/ 1609725 w 2124092"/>
                  <a:gd name="connsiteY15" fmla="*/ 323812 h 699337"/>
                  <a:gd name="connsiteX16" fmla="*/ 1790700 w 2124092"/>
                  <a:gd name="connsiteY16" fmla="*/ 304800 h 699337"/>
                  <a:gd name="connsiteX17" fmla="*/ 1962205 w 2124092"/>
                  <a:gd name="connsiteY17" fmla="*/ 219058 h 699337"/>
                  <a:gd name="connsiteX18" fmla="*/ 2047875 w 2124092"/>
                  <a:gd name="connsiteY18" fmla="*/ 247661 h 699337"/>
                  <a:gd name="connsiteX19" fmla="*/ 2124092 w 2124092"/>
                  <a:gd name="connsiteY19" fmla="*/ 114253 h 699337"/>
                  <a:gd name="connsiteX0" fmla="*/ 0 w 2143125"/>
                  <a:gd name="connsiteY0" fmla="*/ 6338 h 699337"/>
                  <a:gd name="connsiteX1" fmla="*/ 276225 w 2143125"/>
                  <a:gd name="connsiteY1" fmla="*/ 25429 h 699337"/>
                  <a:gd name="connsiteX2" fmla="*/ 323850 w 2143125"/>
                  <a:gd name="connsiteY2" fmla="*/ 369219 h 699337"/>
                  <a:gd name="connsiteX3" fmla="*/ 352437 w 2143125"/>
                  <a:gd name="connsiteY3" fmla="*/ 211492 h 699337"/>
                  <a:gd name="connsiteX4" fmla="*/ 400050 w 2143125"/>
                  <a:gd name="connsiteY4" fmla="*/ 505256 h 699337"/>
                  <a:gd name="connsiteX5" fmla="*/ 428661 w 2143125"/>
                  <a:gd name="connsiteY5" fmla="*/ 638228 h 699337"/>
                  <a:gd name="connsiteX6" fmla="*/ 476250 w 2143125"/>
                  <a:gd name="connsiteY6" fmla="*/ 495305 h 699337"/>
                  <a:gd name="connsiteX7" fmla="*/ 676275 w 2143125"/>
                  <a:gd name="connsiteY7" fmla="*/ 695550 h 699337"/>
                  <a:gd name="connsiteX8" fmla="*/ 981046 w 2143125"/>
                  <a:gd name="connsiteY8" fmla="*/ 561904 h 699337"/>
                  <a:gd name="connsiteX9" fmla="*/ 1123970 w 2143125"/>
                  <a:gd name="connsiteY9" fmla="*/ 495320 h 699337"/>
                  <a:gd name="connsiteX10" fmla="*/ 1228725 w 2143125"/>
                  <a:gd name="connsiteY10" fmla="*/ 457206 h 699337"/>
                  <a:gd name="connsiteX11" fmla="*/ 1304925 w 2143125"/>
                  <a:gd name="connsiteY11" fmla="*/ 609651 h 699337"/>
                  <a:gd name="connsiteX12" fmla="*/ 1371628 w 2143125"/>
                  <a:gd name="connsiteY12" fmla="*/ 495252 h 699337"/>
                  <a:gd name="connsiteX13" fmla="*/ 1438275 w 2143125"/>
                  <a:gd name="connsiteY13" fmla="*/ 504839 h 699337"/>
                  <a:gd name="connsiteX14" fmla="*/ 1476375 w 2143125"/>
                  <a:gd name="connsiteY14" fmla="*/ 428611 h 699337"/>
                  <a:gd name="connsiteX15" fmla="*/ 1609725 w 2143125"/>
                  <a:gd name="connsiteY15" fmla="*/ 323812 h 699337"/>
                  <a:gd name="connsiteX16" fmla="*/ 1790700 w 2143125"/>
                  <a:gd name="connsiteY16" fmla="*/ 304800 h 699337"/>
                  <a:gd name="connsiteX17" fmla="*/ 1962205 w 2143125"/>
                  <a:gd name="connsiteY17" fmla="*/ 219058 h 699337"/>
                  <a:gd name="connsiteX18" fmla="*/ 2047875 w 2143125"/>
                  <a:gd name="connsiteY18" fmla="*/ 247661 h 699337"/>
                  <a:gd name="connsiteX19" fmla="*/ 2124092 w 2143125"/>
                  <a:gd name="connsiteY19" fmla="*/ 114253 h 699337"/>
                  <a:gd name="connsiteX20" fmla="*/ 2143125 w 2143125"/>
                  <a:gd name="connsiteY20" fmla="*/ 123825 h 699337"/>
                  <a:gd name="connsiteX0" fmla="*/ 0 w 2390775"/>
                  <a:gd name="connsiteY0" fmla="*/ 6338 h 699337"/>
                  <a:gd name="connsiteX1" fmla="*/ 276225 w 2390775"/>
                  <a:gd name="connsiteY1" fmla="*/ 25429 h 699337"/>
                  <a:gd name="connsiteX2" fmla="*/ 323850 w 2390775"/>
                  <a:gd name="connsiteY2" fmla="*/ 369219 h 699337"/>
                  <a:gd name="connsiteX3" fmla="*/ 352437 w 2390775"/>
                  <a:gd name="connsiteY3" fmla="*/ 211492 h 699337"/>
                  <a:gd name="connsiteX4" fmla="*/ 400050 w 2390775"/>
                  <a:gd name="connsiteY4" fmla="*/ 505256 h 699337"/>
                  <a:gd name="connsiteX5" fmla="*/ 428661 w 2390775"/>
                  <a:gd name="connsiteY5" fmla="*/ 638228 h 699337"/>
                  <a:gd name="connsiteX6" fmla="*/ 476250 w 2390775"/>
                  <a:gd name="connsiteY6" fmla="*/ 495305 h 699337"/>
                  <a:gd name="connsiteX7" fmla="*/ 676275 w 2390775"/>
                  <a:gd name="connsiteY7" fmla="*/ 695550 h 699337"/>
                  <a:gd name="connsiteX8" fmla="*/ 981046 w 2390775"/>
                  <a:gd name="connsiteY8" fmla="*/ 561904 h 699337"/>
                  <a:gd name="connsiteX9" fmla="*/ 1123970 w 2390775"/>
                  <a:gd name="connsiteY9" fmla="*/ 495320 h 699337"/>
                  <a:gd name="connsiteX10" fmla="*/ 1228725 w 2390775"/>
                  <a:gd name="connsiteY10" fmla="*/ 457206 h 699337"/>
                  <a:gd name="connsiteX11" fmla="*/ 1304925 w 2390775"/>
                  <a:gd name="connsiteY11" fmla="*/ 609651 h 699337"/>
                  <a:gd name="connsiteX12" fmla="*/ 1371628 w 2390775"/>
                  <a:gd name="connsiteY12" fmla="*/ 495252 h 699337"/>
                  <a:gd name="connsiteX13" fmla="*/ 1438275 w 2390775"/>
                  <a:gd name="connsiteY13" fmla="*/ 504839 h 699337"/>
                  <a:gd name="connsiteX14" fmla="*/ 1476375 w 2390775"/>
                  <a:gd name="connsiteY14" fmla="*/ 428611 h 699337"/>
                  <a:gd name="connsiteX15" fmla="*/ 1609725 w 2390775"/>
                  <a:gd name="connsiteY15" fmla="*/ 323812 h 699337"/>
                  <a:gd name="connsiteX16" fmla="*/ 1790700 w 2390775"/>
                  <a:gd name="connsiteY16" fmla="*/ 304800 h 699337"/>
                  <a:gd name="connsiteX17" fmla="*/ 1962205 w 2390775"/>
                  <a:gd name="connsiteY17" fmla="*/ 219058 h 699337"/>
                  <a:gd name="connsiteX18" fmla="*/ 2047875 w 2390775"/>
                  <a:gd name="connsiteY18" fmla="*/ 247661 h 699337"/>
                  <a:gd name="connsiteX19" fmla="*/ 2124092 w 2390775"/>
                  <a:gd name="connsiteY19" fmla="*/ 114253 h 699337"/>
                  <a:gd name="connsiteX20" fmla="*/ 2390775 w 2390775"/>
                  <a:gd name="connsiteY20" fmla="*/ 28547 h 699337"/>
                  <a:gd name="connsiteX0" fmla="*/ 0 w 2410529"/>
                  <a:gd name="connsiteY0" fmla="*/ 15863 h 708862"/>
                  <a:gd name="connsiteX1" fmla="*/ 276225 w 2410529"/>
                  <a:gd name="connsiteY1" fmla="*/ 34954 h 708862"/>
                  <a:gd name="connsiteX2" fmla="*/ 323850 w 2410529"/>
                  <a:gd name="connsiteY2" fmla="*/ 378744 h 708862"/>
                  <a:gd name="connsiteX3" fmla="*/ 352437 w 2410529"/>
                  <a:gd name="connsiteY3" fmla="*/ 221017 h 708862"/>
                  <a:gd name="connsiteX4" fmla="*/ 400050 w 2410529"/>
                  <a:gd name="connsiteY4" fmla="*/ 514781 h 708862"/>
                  <a:gd name="connsiteX5" fmla="*/ 428661 w 2410529"/>
                  <a:gd name="connsiteY5" fmla="*/ 647753 h 708862"/>
                  <a:gd name="connsiteX6" fmla="*/ 476250 w 2410529"/>
                  <a:gd name="connsiteY6" fmla="*/ 504830 h 708862"/>
                  <a:gd name="connsiteX7" fmla="*/ 676275 w 2410529"/>
                  <a:gd name="connsiteY7" fmla="*/ 705075 h 708862"/>
                  <a:gd name="connsiteX8" fmla="*/ 981046 w 2410529"/>
                  <a:gd name="connsiteY8" fmla="*/ 571429 h 708862"/>
                  <a:gd name="connsiteX9" fmla="*/ 1123970 w 2410529"/>
                  <a:gd name="connsiteY9" fmla="*/ 504845 h 708862"/>
                  <a:gd name="connsiteX10" fmla="*/ 1228725 w 2410529"/>
                  <a:gd name="connsiteY10" fmla="*/ 466731 h 708862"/>
                  <a:gd name="connsiteX11" fmla="*/ 1304925 w 2410529"/>
                  <a:gd name="connsiteY11" fmla="*/ 619176 h 708862"/>
                  <a:gd name="connsiteX12" fmla="*/ 1371628 w 2410529"/>
                  <a:gd name="connsiteY12" fmla="*/ 504777 h 708862"/>
                  <a:gd name="connsiteX13" fmla="*/ 1438275 w 2410529"/>
                  <a:gd name="connsiteY13" fmla="*/ 514364 h 708862"/>
                  <a:gd name="connsiteX14" fmla="*/ 1476375 w 2410529"/>
                  <a:gd name="connsiteY14" fmla="*/ 438136 h 708862"/>
                  <a:gd name="connsiteX15" fmla="*/ 1609725 w 2410529"/>
                  <a:gd name="connsiteY15" fmla="*/ 333337 h 708862"/>
                  <a:gd name="connsiteX16" fmla="*/ 1790700 w 2410529"/>
                  <a:gd name="connsiteY16" fmla="*/ 314325 h 708862"/>
                  <a:gd name="connsiteX17" fmla="*/ 1962205 w 2410529"/>
                  <a:gd name="connsiteY17" fmla="*/ 228583 h 708862"/>
                  <a:gd name="connsiteX18" fmla="*/ 2047875 w 2410529"/>
                  <a:gd name="connsiteY18" fmla="*/ 257186 h 708862"/>
                  <a:gd name="connsiteX19" fmla="*/ 2124092 w 2410529"/>
                  <a:gd name="connsiteY19" fmla="*/ 123778 h 708862"/>
                  <a:gd name="connsiteX20" fmla="*/ 2390775 w 2410529"/>
                  <a:gd name="connsiteY20" fmla="*/ 38072 h 708862"/>
                  <a:gd name="connsiteX21" fmla="*/ 2390775 w 2410529"/>
                  <a:gd name="connsiteY21" fmla="*/ 0 h 708862"/>
                  <a:gd name="connsiteX0" fmla="*/ 0 w 2562230"/>
                  <a:gd name="connsiteY0" fmla="*/ 34918 h 727917"/>
                  <a:gd name="connsiteX1" fmla="*/ 276225 w 2562230"/>
                  <a:gd name="connsiteY1" fmla="*/ 54009 h 727917"/>
                  <a:gd name="connsiteX2" fmla="*/ 323850 w 2562230"/>
                  <a:gd name="connsiteY2" fmla="*/ 397799 h 727917"/>
                  <a:gd name="connsiteX3" fmla="*/ 352437 w 2562230"/>
                  <a:gd name="connsiteY3" fmla="*/ 240072 h 727917"/>
                  <a:gd name="connsiteX4" fmla="*/ 400050 w 2562230"/>
                  <a:gd name="connsiteY4" fmla="*/ 533836 h 727917"/>
                  <a:gd name="connsiteX5" fmla="*/ 428661 w 2562230"/>
                  <a:gd name="connsiteY5" fmla="*/ 666808 h 727917"/>
                  <a:gd name="connsiteX6" fmla="*/ 476250 w 2562230"/>
                  <a:gd name="connsiteY6" fmla="*/ 523885 h 727917"/>
                  <a:gd name="connsiteX7" fmla="*/ 676275 w 2562230"/>
                  <a:gd name="connsiteY7" fmla="*/ 724130 h 727917"/>
                  <a:gd name="connsiteX8" fmla="*/ 981046 w 2562230"/>
                  <a:gd name="connsiteY8" fmla="*/ 590484 h 727917"/>
                  <a:gd name="connsiteX9" fmla="*/ 1123970 w 2562230"/>
                  <a:gd name="connsiteY9" fmla="*/ 523900 h 727917"/>
                  <a:gd name="connsiteX10" fmla="*/ 1228725 w 2562230"/>
                  <a:gd name="connsiteY10" fmla="*/ 485786 h 727917"/>
                  <a:gd name="connsiteX11" fmla="*/ 1304925 w 2562230"/>
                  <a:gd name="connsiteY11" fmla="*/ 638231 h 727917"/>
                  <a:gd name="connsiteX12" fmla="*/ 1371628 w 2562230"/>
                  <a:gd name="connsiteY12" fmla="*/ 523832 h 727917"/>
                  <a:gd name="connsiteX13" fmla="*/ 1438275 w 2562230"/>
                  <a:gd name="connsiteY13" fmla="*/ 533419 h 727917"/>
                  <a:gd name="connsiteX14" fmla="*/ 1476375 w 2562230"/>
                  <a:gd name="connsiteY14" fmla="*/ 457191 h 727917"/>
                  <a:gd name="connsiteX15" fmla="*/ 1609725 w 2562230"/>
                  <a:gd name="connsiteY15" fmla="*/ 352392 h 727917"/>
                  <a:gd name="connsiteX16" fmla="*/ 1790700 w 2562230"/>
                  <a:gd name="connsiteY16" fmla="*/ 333380 h 727917"/>
                  <a:gd name="connsiteX17" fmla="*/ 1962205 w 2562230"/>
                  <a:gd name="connsiteY17" fmla="*/ 247638 h 727917"/>
                  <a:gd name="connsiteX18" fmla="*/ 2047875 w 2562230"/>
                  <a:gd name="connsiteY18" fmla="*/ 276241 h 727917"/>
                  <a:gd name="connsiteX19" fmla="*/ 2124092 w 2562230"/>
                  <a:gd name="connsiteY19" fmla="*/ 142833 h 727917"/>
                  <a:gd name="connsiteX20" fmla="*/ 2390775 w 2562230"/>
                  <a:gd name="connsiteY20" fmla="*/ 57127 h 727917"/>
                  <a:gd name="connsiteX21" fmla="*/ 2562230 w 2562230"/>
                  <a:gd name="connsiteY21" fmla="*/ 0 h 727917"/>
                  <a:gd name="connsiteX0" fmla="*/ 0 w 2572494"/>
                  <a:gd name="connsiteY0" fmla="*/ 36084 h 729083"/>
                  <a:gd name="connsiteX1" fmla="*/ 276225 w 2572494"/>
                  <a:gd name="connsiteY1" fmla="*/ 55175 h 729083"/>
                  <a:gd name="connsiteX2" fmla="*/ 323850 w 2572494"/>
                  <a:gd name="connsiteY2" fmla="*/ 398965 h 729083"/>
                  <a:gd name="connsiteX3" fmla="*/ 352437 w 2572494"/>
                  <a:gd name="connsiteY3" fmla="*/ 241238 h 729083"/>
                  <a:gd name="connsiteX4" fmla="*/ 400050 w 2572494"/>
                  <a:gd name="connsiteY4" fmla="*/ 535002 h 729083"/>
                  <a:gd name="connsiteX5" fmla="*/ 428661 w 2572494"/>
                  <a:gd name="connsiteY5" fmla="*/ 667974 h 729083"/>
                  <a:gd name="connsiteX6" fmla="*/ 476250 w 2572494"/>
                  <a:gd name="connsiteY6" fmla="*/ 525051 h 729083"/>
                  <a:gd name="connsiteX7" fmla="*/ 676275 w 2572494"/>
                  <a:gd name="connsiteY7" fmla="*/ 725296 h 729083"/>
                  <a:gd name="connsiteX8" fmla="*/ 981046 w 2572494"/>
                  <a:gd name="connsiteY8" fmla="*/ 591650 h 729083"/>
                  <a:gd name="connsiteX9" fmla="*/ 1123970 w 2572494"/>
                  <a:gd name="connsiteY9" fmla="*/ 525066 h 729083"/>
                  <a:gd name="connsiteX10" fmla="*/ 1228725 w 2572494"/>
                  <a:gd name="connsiteY10" fmla="*/ 486952 h 729083"/>
                  <a:gd name="connsiteX11" fmla="*/ 1304925 w 2572494"/>
                  <a:gd name="connsiteY11" fmla="*/ 639397 h 729083"/>
                  <a:gd name="connsiteX12" fmla="*/ 1371628 w 2572494"/>
                  <a:gd name="connsiteY12" fmla="*/ 524998 h 729083"/>
                  <a:gd name="connsiteX13" fmla="*/ 1438275 w 2572494"/>
                  <a:gd name="connsiteY13" fmla="*/ 534585 h 729083"/>
                  <a:gd name="connsiteX14" fmla="*/ 1476375 w 2572494"/>
                  <a:gd name="connsiteY14" fmla="*/ 458357 h 729083"/>
                  <a:gd name="connsiteX15" fmla="*/ 1609725 w 2572494"/>
                  <a:gd name="connsiteY15" fmla="*/ 353558 h 729083"/>
                  <a:gd name="connsiteX16" fmla="*/ 1790700 w 2572494"/>
                  <a:gd name="connsiteY16" fmla="*/ 334546 h 729083"/>
                  <a:gd name="connsiteX17" fmla="*/ 1962205 w 2572494"/>
                  <a:gd name="connsiteY17" fmla="*/ 248804 h 729083"/>
                  <a:gd name="connsiteX18" fmla="*/ 2047875 w 2572494"/>
                  <a:gd name="connsiteY18" fmla="*/ 277407 h 729083"/>
                  <a:gd name="connsiteX19" fmla="*/ 2124092 w 2572494"/>
                  <a:gd name="connsiteY19" fmla="*/ 143999 h 729083"/>
                  <a:gd name="connsiteX20" fmla="*/ 2390775 w 2572494"/>
                  <a:gd name="connsiteY20" fmla="*/ 58293 h 729083"/>
                  <a:gd name="connsiteX21" fmla="*/ 2562230 w 2572494"/>
                  <a:gd name="connsiteY21" fmla="*/ 1166 h 729083"/>
                  <a:gd name="connsiteX22" fmla="*/ 2552700 w 2572494"/>
                  <a:gd name="connsiteY22" fmla="*/ 20216 h 729083"/>
                  <a:gd name="connsiteX0" fmla="*/ 0 w 2657521"/>
                  <a:gd name="connsiteY0" fmla="*/ 73332 h 766331"/>
                  <a:gd name="connsiteX1" fmla="*/ 276225 w 2657521"/>
                  <a:gd name="connsiteY1" fmla="*/ 92423 h 766331"/>
                  <a:gd name="connsiteX2" fmla="*/ 323850 w 2657521"/>
                  <a:gd name="connsiteY2" fmla="*/ 436213 h 766331"/>
                  <a:gd name="connsiteX3" fmla="*/ 352437 w 2657521"/>
                  <a:gd name="connsiteY3" fmla="*/ 278486 h 766331"/>
                  <a:gd name="connsiteX4" fmla="*/ 400050 w 2657521"/>
                  <a:gd name="connsiteY4" fmla="*/ 572250 h 766331"/>
                  <a:gd name="connsiteX5" fmla="*/ 428661 w 2657521"/>
                  <a:gd name="connsiteY5" fmla="*/ 705222 h 766331"/>
                  <a:gd name="connsiteX6" fmla="*/ 476250 w 2657521"/>
                  <a:gd name="connsiteY6" fmla="*/ 562299 h 766331"/>
                  <a:gd name="connsiteX7" fmla="*/ 676275 w 2657521"/>
                  <a:gd name="connsiteY7" fmla="*/ 762544 h 766331"/>
                  <a:gd name="connsiteX8" fmla="*/ 981046 w 2657521"/>
                  <a:gd name="connsiteY8" fmla="*/ 628898 h 766331"/>
                  <a:gd name="connsiteX9" fmla="*/ 1123970 w 2657521"/>
                  <a:gd name="connsiteY9" fmla="*/ 562314 h 766331"/>
                  <a:gd name="connsiteX10" fmla="*/ 1228725 w 2657521"/>
                  <a:gd name="connsiteY10" fmla="*/ 524200 h 766331"/>
                  <a:gd name="connsiteX11" fmla="*/ 1304925 w 2657521"/>
                  <a:gd name="connsiteY11" fmla="*/ 676645 h 766331"/>
                  <a:gd name="connsiteX12" fmla="*/ 1371628 w 2657521"/>
                  <a:gd name="connsiteY12" fmla="*/ 562246 h 766331"/>
                  <a:gd name="connsiteX13" fmla="*/ 1438275 w 2657521"/>
                  <a:gd name="connsiteY13" fmla="*/ 571833 h 766331"/>
                  <a:gd name="connsiteX14" fmla="*/ 1476375 w 2657521"/>
                  <a:gd name="connsiteY14" fmla="*/ 495605 h 766331"/>
                  <a:gd name="connsiteX15" fmla="*/ 1609725 w 2657521"/>
                  <a:gd name="connsiteY15" fmla="*/ 390806 h 766331"/>
                  <a:gd name="connsiteX16" fmla="*/ 1790700 w 2657521"/>
                  <a:gd name="connsiteY16" fmla="*/ 371794 h 766331"/>
                  <a:gd name="connsiteX17" fmla="*/ 1962205 w 2657521"/>
                  <a:gd name="connsiteY17" fmla="*/ 286052 h 766331"/>
                  <a:gd name="connsiteX18" fmla="*/ 2047875 w 2657521"/>
                  <a:gd name="connsiteY18" fmla="*/ 314655 h 766331"/>
                  <a:gd name="connsiteX19" fmla="*/ 2124092 w 2657521"/>
                  <a:gd name="connsiteY19" fmla="*/ 181247 h 766331"/>
                  <a:gd name="connsiteX20" fmla="*/ 2390775 w 2657521"/>
                  <a:gd name="connsiteY20" fmla="*/ 95541 h 766331"/>
                  <a:gd name="connsiteX21" fmla="*/ 2562230 w 2657521"/>
                  <a:gd name="connsiteY21" fmla="*/ 38414 h 766331"/>
                  <a:gd name="connsiteX22" fmla="*/ 2657480 w 2657521"/>
                  <a:gd name="connsiteY22" fmla="*/ 306 h 766331"/>
                  <a:gd name="connsiteX0" fmla="*/ 0 w 2660778"/>
                  <a:gd name="connsiteY0" fmla="*/ 75938 h 768937"/>
                  <a:gd name="connsiteX1" fmla="*/ 276225 w 2660778"/>
                  <a:gd name="connsiteY1" fmla="*/ 95029 h 768937"/>
                  <a:gd name="connsiteX2" fmla="*/ 323850 w 2660778"/>
                  <a:gd name="connsiteY2" fmla="*/ 438819 h 768937"/>
                  <a:gd name="connsiteX3" fmla="*/ 352437 w 2660778"/>
                  <a:gd name="connsiteY3" fmla="*/ 281092 h 768937"/>
                  <a:gd name="connsiteX4" fmla="*/ 400050 w 2660778"/>
                  <a:gd name="connsiteY4" fmla="*/ 574856 h 768937"/>
                  <a:gd name="connsiteX5" fmla="*/ 428661 w 2660778"/>
                  <a:gd name="connsiteY5" fmla="*/ 707828 h 768937"/>
                  <a:gd name="connsiteX6" fmla="*/ 476250 w 2660778"/>
                  <a:gd name="connsiteY6" fmla="*/ 564905 h 768937"/>
                  <a:gd name="connsiteX7" fmla="*/ 676275 w 2660778"/>
                  <a:gd name="connsiteY7" fmla="*/ 765150 h 768937"/>
                  <a:gd name="connsiteX8" fmla="*/ 981046 w 2660778"/>
                  <a:gd name="connsiteY8" fmla="*/ 631504 h 768937"/>
                  <a:gd name="connsiteX9" fmla="*/ 1123970 w 2660778"/>
                  <a:gd name="connsiteY9" fmla="*/ 564920 h 768937"/>
                  <a:gd name="connsiteX10" fmla="*/ 1228725 w 2660778"/>
                  <a:gd name="connsiteY10" fmla="*/ 526806 h 768937"/>
                  <a:gd name="connsiteX11" fmla="*/ 1304925 w 2660778"/>
                  <a:gd name="connsiteY11" fmla="*/ 679251 h 768937"/>
                  <a:gd name="connsiteX12" fmla="*/ 1371628 w 2660778"/>
                  <a:gd name="connsiteY12" fmla="*/ 564852 h 768937"/>
                  <a:gd name="connsiteX13" fmla="*/ 1438275 w 2660778"/>
                  <a:gd name="connsiteY13" fmla="*/ 574439 h 768937"/>
                  <a:gd name="connsiteX14" fmla="*/ 1476375 w 2660778"/>
                  <a:gd name="connsiteY14" fmla="*/ 498211 h 768937"/>
                  <a:gd name="connsiteX15" fmla="*/ 1609725 w 2660778"/>
                  <a:gd name="connsiteY15" fmla="*/ 393412 h 768937"/>
                  <a:gd name="connsiteX16" fmla="*/ 1790700 w 2660778"/>
                  <a:gd name="connsiteY16" fmla="*/ 374400 h 768937"/>
                  <a:gd name="connsiteX17" fmla="*/ 1962205 w 2660778"/>
                  <a:gd name="connsiteY17" fmla="*/ 288658 h 768937"/>
                  <a:gd name="connsiteX18" fmla="*/ 2047875 w 2660778"/>
                  <a:gd name="connsiteY18" fmla="*/ 317261 h 768937"/>
                  <a:gd name="connsiteX19" fmla="*/ 2124092 w 2660778"/>
                  <a:gd name="connsiteY19" fmla="*/ 183853 h 768937"/>
                  <a:gd name="connsiteX20" fmla="*/ 2390775 w 2660778"/>
                  <a:gd name="connsiteY20" fmla="*/ 98147 h 768937"/>
                  <a:gd name="connsiteX21" fmla="*/ 2562230 w 2660778"/>
                  <a:gd name="connsiteY21" fmla="*/ 41020 h 768937"/>
                  <a:gd name="connsiteX22" fmla="*/ 2657480 w 2660778"/>
                  <a:gd name="connsiteY22" fmla="*/ 2912 h 768937"/>
                  <a:gd name="connsiteX23" fmla="*/ 2638425 w 2660778"/>
                  <a:gd name="connsiteY23" fmla="*/ 2606 h 768937"/>
                  <a:gd name="connsiteX0" fmla="*/ 0 w 2695943"/>
                  <a:gd name="connsiteY0" fmla="*/ 74067 h 767066"/>
                  <a:gd name="connsiteX1" fmla="*/ 276225 w 2695943"/>
                  <a:gd name="connsiteY1" fmla="*/ 93158 h 767066"/>
                  <a:gd name="connsiteX2" fmla="*/ 323850 w 2695943"/>
                  <a:gd name="connsiteY2" fmla="*/ 436948 h 767066"/>
                  <a:gd name="connsiteX3" fmla="*/ 352437 w 2695943"/>
                  <a:gd name="connsiteY3" fmla="*/ 279221 h 767066"/>
                  <a:gd name="connsiteX4" fmla="*/ 400050 w 2695943"/>
                  <a:gd name="connsiteY4" fmla="*/ 572985 h 767066"/>
                  <a:gd name="connsiteX5" fmla="*/ 428661 w 2695943"/>
                  <a:gd name="connsiteY5" fmla="*/ 705957 h 767066"/>
                  <a:gd name="connsiteX6" fmla="*/ 476250 w 2695943"/>
                  <a:gd name="connsiteY6" fmla="*/ 563034 h 767066"/>
                  <a:gd name="connsiteX7" fmla="*/ 676275 w 2695943"/>
                  <a:gd name="connsiteY7" fmla="*/ 763279 h 767066"/>
                  <a:gd name="connsiteX8" fmla="*/ 981046 w 2695943"/>
                  <a:gd name="connsiteY8" fmla="*/ 629633 h 767066"/>
                  <a:gd name="connsiteX9" fmla="*/ 1123970 w 2695943"/>
                  <a:gd name="connsiteY9" fmla="*/ 563049 h 767066"/>
                  <a:gd name="connsiteX10" fmla="*/ 1228725 w 2695943"/>
                  <a:gd name="connsiteY10" fmla="*/ 524935 h 767066"/>
                  <a:gd name="connsiteX11" fmla="*/ 1304925 w 2695943"/>
                  <a:gd name="connsiteY11" fmla="*/ 677380 h 767066"/>
                  <a:gd name="connsiteX12" fmla="*/ 1371628 w 2695943"/>
                  <a:gd name="connsiteY12" fmla="*/ 562981 h 767066"/>
                  <a:gd name="connsiteX13" fmla="*/ 1438275 w 2695943"/>
                  <a:gd name="connsiteY13" fmla="*/ 572568 h 767066"/>
                  <a:gd name="connsiteX14" fmla="*/ 1476375 w 2695943"/>
                  <a:gd name="connsiteY14" fmla="*/ 496340 h 767066"/>
                  <a:gd name="connsiteX15" fmla="*/ 1609725 w 2695943"/>
                  <a:gd name="connsiteY15" fmla="*/ 391541 h 767066"/>
                  <a:gd name="connsiteX16" fmla="*/ 1790700 w 2695943"/>
                  <a:gd name="connsiteY16" fmla="*/ 372529 h 767066"/>
                  <a:gd name="connsiteX17" fmla="*/ 1962205 w 2695943"/>
                  <a:gd name="connsiteY17" fmla="*/ 286787 h 767066"/>
                  <a:gd name="connsiteX18" fmla="*/ 2047875 w 2695943"/>
                  <a:gd name="connsiteY18" fmla="*/ 315390 h 767066"/>
                  <a:gd name="connsiteX19" fmla="*/ 2124092 w 2695943"/>
                  <a:gd name="connsiteY19" fmla="*/ 181982 h 767066"/>
                  <a:gd name="connsiteX20" fmla="*/ 2390775 w 2695943"/>
                  <a:gd name="connsiteY20" fmla="*/ 96276 h 767066"/>
                  <a:gd name="connsiteX21" fmla="*/ 2562230 w 2695943"/>
                  <a:gd name="connsiteY21" fmla="*/ 39149 h 767066"/>
                  <a:gd name="connsiteX22" fmla="*/ 2657480 w 2695943"/>
                  <a:gd name="connsiteY22" fmla="*/ 1041 h 767066"/>
                  <a:gd name="connsiteX23" fmla="*/ 2695578 w 2695943"/>
                  <a:gd name="connsiteY23" fmla="*/ 19800 h 767066"/>
                  <a:gd name="connsiteX0" fmla="*/ 0 w 2724150"/>
                  <a:gd name="connsiteY0" fmla="*/ 74067 h 767066"/>
                  <a:gd name="connsiteX1" fmla="*/ 276225 w 2724150"/>
                  <a:gd name="connsiteY1" fmla="*/ 93158 h 767066"/>
                  <a:gd name="connsiteX2" fmla="*/ 323850 w 2724150"/>
                  <a:gd name="connsiteY2" fmla="*/ 436948 h 767066"/>
                  <a:gd name="connsiteX3" fmla="*/ 352437 w 2724150"/>
                  <a:gd name="connsiteY3" fmla="*/ 279221 h 767066"/>
                  <a:gd name="connsiteX4" fmla="*/ 400050 w 2724150"/>
                  <a:gd name="connsiteY4" fmla="*/ 572985 h 767066"/>
                  <a:gd name="connsiteX5" fmla="*/ 428661 w 2724150"/>
                  <a:gd name="connsiteY5" fmla="*/ 705957 h 767066"/>
                  <a:gd name="connsiteX6" fmla="*/ 476250 w 2724150"/>
                  <a:gd name="connsiteY6" fmla="*/ 563034 h 767066"/>
                  <a:gd name="connsiteX7" fmla="*/ 676275 w 2724150"/>
                  <a:gd name="connsiteY7" fmla="*/ 763279 h 767066"/>
                  <a:gd name="connsiteX8" fmla="*/ 981046 w 2724150"/>
                  <a:gd name="connsiteY8" fmla="*/ 629633 h 767066"/>
                  <a:gd name="connsiteX9" fmla="*/ 1123970 w 2724150"/>
                  <a:gd name="connsiteY9" fmla="*/ 563049 h 767066"/>
                  <a:gd name="connsiteX10" fmla="*/ 1228725 w 2724150"/>
                  <a:gd name="connsiteY10" fmla="*/ 524935 h 767066"/>
                  <a:gd name="connsiteX11" fmla="*/ 1304925 w 2724150"/>
                  <a:gd name="connsiteY11" fmla="*/ 677380 h 767066"/>
                  <a:gd name="connsiteX12" fmla="*/ 1371628 w 2724150"/>
                  <a:gd name="connsiteY12" fmla="*/ 562981 h 767066"/>
                  <a:gd name="connsiteX13" fmla="*/ 1438275 w 2724150"/>
                  <a:gd name="connsiteY13" fmla="*/ 572568 h 767066"/>
                  <a:gd name="connsiteX14" fmla="*/ 1476375 w 2724150"/>
                  <a:gd name="connsiteY14" fmla="*/ 496340 h 767066"/>
                  <a:gd name="connsiteX15" fmla="*/ 1609725 w 2724150"/>
                  <a:gd name="connsiteY15" fmla="*/ 391541 h 767066"/>
                  <a:gd name="connsiteX16" fmla="*/ 1790700 w 2724150"/>
                  <a:gd name="connsiteY16" fmla="*/ 372529 h 767066"/>
                  <a:gd name="connsiteX17" fmla="*/ 1962205 w 2724150"/>
                  <a:gd name="connsiteY17" fmla="*/ 286787 h 767066"/>
                  <a:gd name="connsiteX18" fmla="*/ 2047875 w 2724150"/>
                  <a:gd name="connsiteY18" fmla="*/ 315390 h 767066"/>
                  <a:gd name="connsiteX19" fmla="*/ 2124092 w 2724150"/>
                  <a:gd name="connsiteY19" fmla="*/ 181982 h 767066"/>
                  <a:gd name="connsiteX20" fmla="*/ 2390775 w 2724150"/>
                  <a:gd name="connsiteY20" fmla="*/ 96276 h 767066"/>
                  <a:gd name="connsiteX21" fmla="*/ 2562230 w 2724150"/>
                  <a:gd name="connsiteY21" fmla="*/ 39149 h 767066"/>
                  <a:gd name="connsiteX22" fmla="*/ 2657480 w 2724150"/>
                  <a:gd name="connsiteY22" fmla="*/ 1041 h 767066"/>
                  <a:gd name="connsiteX23" fmla="*/ 2695578 w 2724150"/>
                  <a:gd name="connsiteY23" fmla="*/ 19800 h 767066"/>
                  <a:gd name="connsiteX24" fmla="*/ 2724150 w 2724150"/>
                  <a:gd name="connsiteY24" fmla="*/ 47625 h 767066"/>
                  <a:gd name="connsiteX0" fmla="*/ 0 w 2867025"/>
                  <a:gd name="connsiteY0" fmla="*/ 74067 h 1029494"/>
                  <a:gd name="connsiteX1" fmla="*/ 276225 w 2867025"/>
                  <a:gd name="connsiteY1" fmla="*/ 93158 h 1029494"/>
                  <a:gd name="connsiteX2" fmla="*/ 323850 w 2867025"/>
                  <a:gd name="connsiteY2" fmla="*/ 436948 h 1029494"/>
                  <a:gd name="connsiteX3" fmla="*/ 352437 w 2867025"/>
                  <a:gd name="connsiteY3" fmla="*/ 279221 h 1029494"/>
                  <a:gd name="connsiteX4" fmla="*/ 400050 w 2867025"/>
                  <a:gd name="connsiteY4" fmla="*/ 572985 h 1029494"/>
                  <a:gd name="connsiteX5" fmla="*/ 428661 w 2867025"/>
                  <a:gd name="connsiteY5" fmla="*/ 705957 h 1029494"/>
                  <a:gd name="connsiteX6" fmla="*/ 476250 w 2867025"/>
                  <a:gd name="connsiteY6" fmla="*/ 563034 h 1029494"/>
                  <a:gd name="connsiteX7" fmla="*/ 676275 w 2867025"/>
                  <a:gd name="connsiteY7" fmla="*/ 763279 h 1029494"/>
                  <a:gd name="connsiteX8" fmla="*/ 981046 w 2867025"/>
                  <a:gd name="connsiteY8" fmla="*/ 629633 h 1029494"/>
                  <a:gd name="connsiteX9" fmla="*/ 1123970 w 2867025"/>
                  <a:gd name="connsiteY9" fmla="*/ 563049 h 1029494"/>
                  <a:gd name="connsiteX10" fmla="*/ 1228725 w 2867025"/>
                  <a:gd name="connsiteY10" fmla="*/ 524935 h 1029494"/>
                  <a:gd name="connsiteX11" fmla="*/ 1304925 w 2867025"/>
                  <a:gd name="connsiteY11" fmla="*/ 677380 h 1029494"/>
                  <a:gd name="connsiteX12" fmla="*/ 1371628 w 2867025"/>
                  <a:gd name="connsiteY12" fmla="*/ 562981 h 1029494"/>
                  <a:gd name="connsiteX13" fmla="*/ 1438275 w 2867025"/>
                  <a:gd name="connsiteY13" fmla="*/ 572568 h 1029494"/>
                  <a:gd name="connsiteX14" fmla="*/ 1476375 w 2867025"/>
                  <a:gd name="connsiteY14" fmla="*/ 496340 h 1029494"/>
                  <a:gd name="connsiteX15" fmla="*/ 1609725 w 2867025"/>
                  <a:gd name="connsiteY15" fmla="*/ 391541 h 1029494"/>
                  <a:gd name="connsiteX16" fmla="*/ 1790700 w 2867025"/>
                  <a:gd name="connsiteY16" fmla="*/ 372529 h 1029494"/>
                  <a:gd name="connsiteX17" fmla="*/ 1962205 w 2867025"/>
                  <a:gd name="connsiteY17" fmla="*/ 286787 h 1029494"/>
                  <a:gd name="connsiteX18" fmla="*/ 2047875 w 2867025"/>
                  <a:gd name="connsiteY18" fmla="*/ 315390 h 1029494"/>
                  <a:gd name="connsiteX19" fmla="*/ 2124092 w 2867025"/>
                  <a:gd name="connsiteY19" fmla="*/ 181982 h 1029494"/>
                  <a:gd name="connsiteX20" fmla="*/ 2390775 w 2867025"/>
                  <a:gd name="connsiteY20" fmla="*/ 96276 h 1029494"/>
                  <a:gd name="connsiteX21" fmla="*/ 2562230 w 2867025"/>
                  <a:gd name="connsiteY21" fmla="*/ 39149 h 1029494"/>
                  <a:gd name="connsiteX22" fmla="*/ 2657480 w 2867025"/>
                  <a:gd name="connsiteY22" fmla="*/ 1041 h 1029494"/>
                  <a:gd name="connsiteX23" fmla="*/ 2695578 w 2867025"/>
                  <a:gd name="connsiteY23" fmla="*/ 19800 h 1029494"/>
                  <a:gd name="connsiteX24" fmla="*/ 2867025 w 2867025"/>
                  <a:gd name="connsiteY24" fmla="*/ 1029494 h 1029494"/>
                  <a:gd name="connsiteX0" fmla="*/ 0 w 2867025"/>
                  <a:gd name="connsiteY0" fmla="*/ 74067 h 1029494"/>
                  <a:gd name="connsiteX1" fmla="*/ 276225 w 2867025"/>
                  <a:gd name="connsiteY1" fmla="*/ 93158 h 1029494"/>
                  <a:gd name="connsiteX2" fmla="*/ 323850 w 2867025"/>
                  <a:gd name="connsiteY2" fmla="*/ 436948 h 1029494"/>
                  <a:gd name="connsiteX3" fmla="*/ 352437 w 2867025"/>
                  <a:gd name="connsiteY3" fmla="*/ 279221 h 1029494"/>
                  <a:gd name="connsiteX4" fmla="*/ 400050 w 2867025"/>
                  <a:gd name="connsiteY4" fmla="*/ 572985 h 1029494"/>
                  <a:gd name="connsiteX5" fmla="*/ 428661 w 2867025"/>
                  <a:gd name="connsiteY5" fmla="*/ 705957 h 1029494"/>
                  <a:gd name="connsiteX6" fmla="*/ 476250 w 2867025"/>
                  <a:gd name="connsiteY6" fmla="*/ 563034 h 1029494"/>
                  <a:gd name="connsiteX7" fmla="*/ 676275 w 2867025"/>
                  <a:gd name="connsiteY7" fmla="*/ 763279 h 1029494"/>
                  <a:gd name="connsiteX8" fmla="*/ 981046 w 2867025"/>
                  <a:gd name="connsiteY8" fmla="*/ 629633 h 1029494"/>
                  <a:gd name="connsiteX9" fmla="*/ 1123970 w 2867025"/>
                  <a:gd name="connsiteY9" fmla="*/ 563049 h 1029494"/>
                  <a:gd name="connsiteX10" fmla="*/ 1228725 w 2867025"/>
                  <a:gd name="connsiteY10" fmla="*/ 524935 h 1029494"/>
                  <a:gd name="connsiteX11" fmla="*/ 1304925 w 2867025"/>
                  <a:gd name="connsiteY11" fmla="*/ 677380 h 1029494"/>
                  <a:gd name="connsiteX12" fmla="*/ 1371628 w 2867025"/>
                  <a:gd name="connsiteY12" fmla="*/ 562981 h 1029494"/>
                  <a:gd name="connsiteX13" fmla="*/ 1438275 w 2867025"/>
                  <a:gd name="connsiteY13" fmla="*/ 572568 h 1029494"/>
                  <a:gd name="connsiteX14" fmla="*/ 1476375 w 2867025"/>
                  <a:gd name="connsiteY14" fmla="*/ 496340 h 1029494"/>
                  <a:gd name="connsiteX15" fmla="*/ 1609725 w 2867025"/>
                  <a:gd name="connsiteY15" fmla="*/ 391541 h 1029494"/>
                  <a:gd name="connsiteX16" fmla="*/ 1790700 w 2867025"/>
                  <a:gd name="connsiteY16" fmla="*/ 372529 h 1029494"/>
                  <a:gd name="connsiteX17" fmla="*/ 1962205 w 2867025"/>
                  <a:gd name="connsiteY17" fmla="*/ 286787 h 1029494"/>
                  <a:gd name="connsiteX18" fmla="*/ 2047875 w 2867025"/>
                  <a:gd name="connsiteY18" fmla="*/ 315390 h 1029494"/>
                  <a:gd name="connsiteX19" fmla="*/ 2124092 w 2867025"/>
                  <a:gd name="connsiteY19" fmla="*/ 181982 h 1029494"/>
                  <a:gd name="connsiteX20" fmla="*/ 2390775 w 2867025"/>
                  <a:gd name="connsiteY20" fmla="*/ 96276 h 1029494"/>
                  <a:gd name="connsiteX21" fmla="*/ 2562230 w 2867025"/>
                  <a:gd name="connsiteY21" fmla="*/ 39149 h 1029494"/>
                  <a:gd name="connsiteX22" fmla="*/ 2657480 w 2867025"/>
                  <a:gd name="connsiteY22" fmla="*/ 1041 h 1029494"/>
                  <a:gd name="connsiteX23" fmla="*/ 2752728 w 2867025"/>
                  <a:gd name="connsiteY23" fmla="*/ 19800 h 1029494"/>
                  <a:gd name="connsiteX24" fmla="*/ 2867025 w 2867025"/>
                  <a:gd name="connsiteY24" fmla="*/ 1029494 h 1029494"/>
                  <a:gd name="connsiteX0" fmla="*/ 0 w 2867025"/>
                  <a:gd name="connsiteY0" fmla="*/ 73425 h 1028852"/>
                  <a:gd name="connsiteX1" fmla="*/ 276225 w 2867025"/>
                  <a:gd name="connsiteY1" fmla="*/ 92516 h 1028852"/>
                  <a:gd name="connsiteX2" fmla="*/ 323850 w 2867025"/>
                  <a:gd name="connsiteY2" fmla="*/ 436306 h 1028852"/>
                  <a:gd name="connsiteX3" fmla="*/ 352437 w 2867025"/>
                  <a:gd name="connsiteY3" fmla="*/ 278579 h 1028852"/>
                  <a:gd name="connsiteX4" fmla="*/ 400050 w 2867025"/>
                  <a:gd name="connsiteY4" fmla="*/ 572343 h 1028852"/>
                  <a:gd name="connsiteX5" fmla="*/ 428661 w 2867025"/>
                  <a:gd name="connsiteY5" fmla="*/ 705315 h 1028852"/>
                  <a:gd name="connsiteX6" fmla="*/ 476250 w 2867025"/>
                  <a:gd name="connsiteY6" fmla="*/ 562392 h 1028852"/>
                  <a:gd name="connsiteX7" fmla="*/ 676275 w 2867025"/>
                  <a:gd name="connsiteY7" fmla="*/ 762637 h 1028852"/>
                  <a:gd name="connsiteX8" fmla="*/ 981046 w 2867025"/>
                  <a:gd name="connsiteY8" fmla="*/ 628991 h 1028852"/>
                  <a:gd name="connsiteX9" fmla="*/ 1123970 w 2867025"/>
                  <a:gd name="connsiteY9" fmla="*/ 562407 h 1028852"/>
                  <a:gd name="connsiteX10" fmla="*/ 1228725 w 2867025"/>
                  <a:gd name="connsiteY10" fmla="*/ 524293 h 1028852"/>
                  <a:gd name="connsiteX11" fmla="*/ 1304925 w 2867025"/>
                  <a:gd name="connsiteY11" fmla="*/ 676738 h 1028852"/>
                  <a:gd name="connsiteX12" fmla="*/ 1371628 w 2867025"/>
                  <a:gd name="connsiteY12" fmla="*/ 562339 h 1028852"/>
                  <a:gd name="connsiteX13" fmla="*/ 1438275 w 2867025"/>
                  <a:gd name="connsiteY13" fmla="*/ 571926 h 1028852"/>
                  <a:gd name="connsiteX14" fmla="*/ 1476375 w 2867025"/>
                  <a:gd name="connsiteY14" fmla="*/ 495698 h 1028852"/>
                  <a:gd name="connsiteX15" fmla="*/ 1609725 w 2867025"/>
                  <a:gd name="connsiteY15" fmla="*/ 390899 h 1028852"/>
                  <a:gd name="connsiteX16" fmla="*/ 1790700 w 2867025"/>
                  <a:gd name="connsiteY16" fmla="*/ 371887 h 1028852"/>
                  <a:gd name="connsiteX17" fmla="*/ 1962205 w 2867025"/>
                  <a:gd name="connsiteY17" fmla="*/ 286145 h 1028852"/>
                  <a:gd name="connsiteX18" fmla="*/ 2047875 w 2867025"/>
                  <a:gd name="connsiteY18" fmla="*/ 314748 h 1028852"/>
                  <a:gd name="connsiteX19" fmla="*/ 2124092 w 2867025"/>
                  <a:gd name="connsiteY19" fmla="*/ 181340 h 1028852"/>
                  <a:gd name="connsiteX20" fmla="*/ 2390775 w 2867025"/>
                  <a:gd name="connsiteY20" fmla="*/ 95634 h 1028852"/>
                  <a:gd name="connsiteX21" fmla="*/ 2562230 w 2867025"/>
                  <a:gd name="connsiteY21" fmla="*/ 38507 h 1028852"/>
                  <a:gd name="connsiteX22" fmla="*/ 2657480 w 2867025"/>
                  <a:gd name="connsiteY22" fmla="*/ 399 h 1028852"/>
                  <a:gd name="connsiteX23" fmla="*/ 2752728 w 2867025"/>
                  <a:gd name="connsiteY23" fmla="*/ 66790 h 1028852"/>
                  <a:gd name="connsiteX24" fmla="*/ 2867025 w 2867025"/>
                  <a:gd name="connsiteY24" fmla="*/ 1028852 h 1028852"/>
                  <a:gd name="connsiteX0" fmla="*/ 0 w 2873185"/>
                  <a:gd name="connsiteY0" fmla="*/ 73425 h 1092380"/>
                  <a:gd name="connsiteX1" fmla="*/ 276225 w 2873185"/>
                  <a:gd name="connsiteY1" fmla="*/ 92516 h 1092380"/>
                  <a:gd name="connsiteX2" fmla="*/ 323850 w 2873185"/>
                  <a:gd name="connsiteY2" fmla="*/ 436306 h 1092380"/>
                  <a:gd name="connsiteX3" fmla="*/ 352437 w 2873185"/>
                  <a:gd name="connsiteY3" fmla="*/ 278579 h 1092380"/>
                  <a:gd name="connsiteX4" fmla="*/ 400050 w 2873185"/>
                  <a:gd name="connsiteY4" fmla="*/ 572343 h 1092380"/>
                  <a:gd name="connsiteX5" fmla="*/ 428661 w 2873185"/>
                  <a:gd name="connsiteY5" fmla="*/ 705315 h 1092380"/>
                  <a:gd name="connsiteX6" fmla="*/ 476250 w 2873185"/>
                  <a:gd name="connsiteY6" fmla="*/ 562392 h 1092380"/>
                  <a:gd name="connsiteX7" fmla="*/ 676275 w 2873185"/>
                  <a:gd name="connsiteY7" fmla="*/ 762637 h 1092380"/>
                  <a:gd name="connsiteX8" fmla="*/ 981046 w 2873185"/>
                  <a:gd name="connsiteY8" fmla="*/ 628991 h 1092380"/>
                  <a:gd name="connsiteX9" fmla="*/ 1123970 w 2873185"/>
                  <a:gd name="connsiteY9" fmla="*/ 562407 h 1092380"/>
                  <a:gd name="connsiteX10" fmla="*/ 1228725 w 2873185"/>
                  <a:gd name="connsiteY10" fmla="*/ 524293 h 1092380"/>
                  <a:gd name="connsiteX11" fmla="*/ 1304925 w 2873185"/>
                  <a:gd name="connsiteY11" fmla="*/ 676738 h 1092380"/>
                  <a:gd name="connsiteX12" fmla="*/ 1371628 w 2873185"/>
                  <a:gd name="connsiteY12" fmla="*/ 562339 h 1092380"/>
                  <a:gd name="connsiteX13" fmla="*/ 1438275 w 2873185"/>
                  <a:gd name="connsiteY13" fmla="*/ 571926 h 1092380"/>
                  <a:gd name="connsiteX14" fmla="*/ 1476375 w 2873185"/>
                  <a:gd name="connsiteY14" fmla="*/ 495698 h 1092380"/>
                  <a:gd name="connsiteX15" fmla="*/ 1609725 w 2873185"/>
                  <a:gd name="connsiteY15" fmla="*/ 390899 h 1092380"/>
                  <a:gd name="connsiteX16" fmla="*/ 1790700 w 2873185"/>
                  <a:gd name="connsiteY16" fmla="*/ 371887 h 1092380"/>
                  <a:gd name="connsiteX17" fmla="*/ 1962205 w 2873185"/>
                  <a:gd name="connsiteY17" fmla="*/ 286145 h 1092380"/>
                  <a:gd name="connsiteX18" fmla="*/ 2047875 w 2873185"/>
                  <a:gd name="connsiteY18" fmla="*/ 314748 h 1092380"/>
                  <a:gd name="connsiteX19" fmla="*/ 2124092 w 2873185"/>
                  <a:gd name="connsiteY19" fmla="*/ 181340 h 1092380"/>
                  <a:gd name="connsiteX20" fmla="*/ 2390775 w 2873185"/>
                  <a:gd name="connsiteY20" fmla="*/ 95634 h 1092380"/>
                  <a:gd name="connsiteX21" fmla="*/ 2562230 w 2873185"/>
                  <a:gd name="connsiteY21" fmla="*/ 38507 h 1092380"/>
                  <a:gd name="connsiteX22" fmla="*/ 2657480 w 2873185"/>
                  <a:gd name="connsiteY22" fmla="*/ 399 h 1092380"/>
                  <a:gd name="connsiteX23" fmla="*/ 2752728 w 2873185"/>
                  <a:gd name="connsiteY23" fmla="*/ 66790 h 1092380"/>
                  <a:gd name="connsiteX24" fmla="*/ 2867025 w 2873185"/>
                  <a:gd name="connsiteY24" fmla="*/ 1028852 h 1092380"/>
                  <a:gd name="connsiteX25" fmla="*/ 2857500 w 2873185"/>
                  <a:gd name="connsiteY25" fmla="*/ 1000125 h 1092380"/>
                  <a:gd name="connsiteX0" fmla="*/ 0 w 2905254"/>
                  <a:gd name="connsiteY0" fmla="*/ 73425 h 1055406"/>
                  <a:gd name="connsiteX1" fmla="*/ 276225 w 2905254"/>
                  <a:gd name="connsiteY1" fmla="*/ 92516 h 1055406"/>
                  <a:gd name="connsiteX2" fmla="*/ 323850 w 2905254"/>
                  <a:gd name="connsiteY2" fmla="*/ 436306 h 1055406"/>
                  <a:gd name="connsiteX3" fmla="*/ 352437 w 2905254"/>
                  <a:gd name="connsiteY3" fmla="*/ 278579 h 1055406"/>
                  <a:gd name="connsiteX4" fmla="*/ 400050 w 2905254"/>
                  <a:gd name="connsiteY4" fmla="*/ 572343 h 1055406"/>
                  <a:gd name="connsiteX5" fmla="*/ 428661 w 2905254"/>
                  <a:gd name="connsiteY5" fmla="*/ 705315 h 1055406"/>
                  <a:gd name="connsiteX6" fmla="*/ 476250 w 2905254"/>
                  <a:gd name="connsiteY6" fmla="*/ 562392 h 1055406"/>
                  <a:gd name="connsiteX7" fmla="*/ 676275 w 2905254"/>
                  <a:gd name="connsiteY7" fmla="*/ 762637 h 1055406"/>
                  <a:gd name="connsiteX8" fmla="*/ 981046 w 2905254"/>
                  <a:gd name="connsiteY8" fmla="*/ 628991 h 1055406"/>
                  <a:gd name="connsiteX9" fmla="*/ 1123970 w 2905254"/>
                  <a:gd name="connsiteY9" fmla="*/ 562407 h 1055406"/>
                  <a:gd name="connsiteX10" fmla="*/ 1228725 w 2905254"/>
                  <a:gd name="connsiteY10" fmla="*/ 524293 h 1055406"/>
                  <a:gd name="connsiteX11" fmla="*/ 1304925 w 2905254"/>
                  <a:gd name="connsiteY11" fmla="*/ 676738 h 1055406"/>
                  <a:gd name="connsiteX12" fmla="*/ 1371628 w 2905254"/>
                  <a:gd name="connsiteY12" fmla="*/ 562339 h 1055406"/>
                  <a:gd name="connsiteX13" fmla="*/ 1438275 w 2905254"/>
                  <a:gd name="connsiteY13" fmla="*/ 571926 h 1055406"/>
                  <a:gd name="connsiteX14" fmla="*/ 1476375 w 2905254"/>
                  <a:gd name="connsiteY14" fmla="*/ 495698 h 1055406"/>
                  <a:gd name="connsiteX15" fmla="*/ 1609725 w 2905254"/>
                  <a:gd name="connsiteY15" fmla="*/ 390899 h 1055406"/>
                  <a:gd name="connsiteX16" fmla="*/ 1790700 w 2905254"/>
                  <a:gd name="connsiteY16" fmla="*/ 371887 h 1055406"/>
                  <a:gd name="connsiteX17" fmla="*/ 1962205 w 2905254"/>
                  <a:gd name="connsiteY17" fmla="*/ 286145 h 1055406"/>
                  <a:gd name="connsiteX18" fmla="*/ 2047875 w 2905254"/>
                  <a:gd name="connsiteY18" fmla="*/ 314748 h 1055406"/>
                  <a:gd name="connsiteX19" fmla="*/ 2124092 w 2905254"/>
                  <a:gd name="connsiteY19" fmla="*/ 181340 h 1055406"/>
                  <a:gd name="connsiteX20" fmla="*/ 2390775 w 2905254"/>
                  <a:gd name="connsiteY20" fmla="*/ 95634 h 1055406"/>
                  <a:gd name="connsiteX21" fmla="*/ 2562230 w 2905254"/>
                  <a:gd name="connsiteY21" fmla="*/ 38507 h 1055406"/>
                  <a:gd name="connsiteX22" fmla="*/ 2657480 w 2905254"/>
                  <a:gd name="connsiteY22" fmla="*/ 399 h 1055406"/>
                  <a:gd name="connsiteX23" fmla="*/ 2752728 w 2905254"/>
                  <a:gd name="connsiteY23" fmla="*/ 66790 h 1055406"/>
                  <a:gd name="connsiteX24" fmla="*/ 2867025 w 2905254"/>
                  <a:gd name="connsiteY24" fmla="*/ 1028852 h 1055406"/>
                  <a:gd name="connsiteX25" fmla="*/ 2905133 w 2905254"/>
                  <a:gd name="connsiteY25" fmla="*/ 600009 h 1055406"/>
                  <a:gd name="connsiteX0" fmla="*/ 0 w 2952750"/>
                  <a:gd name="connsiteY0" fmla="*/ 73425 h 1055406"/>
                  <a:gd name="connsiteX1" fmla="*/ 276225 w 2952750"/>
                  <a:gd name="connsiteY1" fmla="*/ 92516 h 1055406"/>
                  <a:gd name="connsiteX2" fmla="*/ 323850 w 2952750"/>
                  <a:gd name="connsiteY2" fmla="*/ 436306 h 1055406"/>
                  <a:gd name="connsiteX3" fmla="*/ 352437 w 2952750"/>
                  <a:gd name="connsiteY3" fmla="*/ 278579 h 1055406"/>
                  <a:gd name="connsiteX4" fmla="*/ 400050 w 2952750"/>
                  <a:gd name="connsiteY4" fmla="*/ 572343 h 1055406"/>
                  <a:gd name="connsiteX5" fmla="*/ 428661 w 2952750"/>
                  <a:gd name="connsiteY5" fmla="*/ 705315 h 1055406"/>
                  <a:gd name="connsiteX6" fmla="*/ 476250 w 2952750"/>
                  <a:gd name="connsiteY6" fmla="*/ 562392 h 1055406"/>
                  <a:gd name="connsiteX7" fmla="*/ 676275 w 2952750"/>
                  <a:gd name="connsiteY7" fmla="*/ 762637 h 1055406"/>
                  <a:gd name="connsiteX8" fmla="*/ 981046 w 2952750"/>
                  <a:gd name="connsiteY8" fmla="*/ 628991 h 1055406"/>
                  <a:gd name="connsiteX9" fmla="*/ 1123970 w 2952750"/>
                  <a:gd name="connsiteY9" fmla="*/ 562407 h 1055406"/>
                  <a:gd name="connsiteX10" fmla="*/ 1228725 w 2952750"/>
                  <a:gd name="connsiteY10" fmla="*/ 524293 h 1055406"/>
                  <a:gd name="connsiteX11" fmla="*/ 1304925 w 2952750"/>
                  <a:gd name="connsiteY11" fmla="*/ 676738 h 1055406"/>
                  <a:gd name="connsiteX12" fmla="*/ 1371628 w 2952750"/>
                  <a:gd name="connsiteY12" fmla="*/ 562339 h 1055406"/>
                  <a:gd name="connsiteX13" fmla="*/ 1438275 w 2952750"/>
                  <a:gd name="connsiteY13" fmla="*/ 571926 h 1055406"/>
                  <a:gd name="connsiteX14" fmla="*/ 1476375 w 2952750"/>
                  <a:gd name="connsiteY14" fmla="*/ 495698 h 1055406"/>
                  <a:gd name="connsiteX15" fmla="*/ 1609725 w 2952750"/>
                  <a:gd name="connsiteY15" fmla="*/ 390899 h 1055406"/>
                  <a:gd name="connsiteX16" fmla="*/ 1790700 w 2952750"/>
                  <a:gd name="connsiteY16" fmla="*/ 371887 h 1055406"/>
                  <a:gd name="connsiteX17" fmla="*/ 1962205 w 2952750"/>
                  <a:gd name="connsiteY17" fmla="*/ 286145 h 1055406"/>
                  <a:gd name="connsiteX18" fmla="*/ 2047875 w 2952750"/>
                  <a:gd name="connsiteY18" fmla="*/ 314748 h 1055406"/>
                  <a:gd name="connsiteX19" fmla="*/ 2124092 w 2952750"/>
                  <a:gd name="connsiteY19" fmla="*/ 181340 h 1055406"/>
                  <a:gd name="connsiteX20" fmla="*/ 2390775 w 2952750"/>
                  <a:gd name="connsiteY20" fmla="*/ 95634 h 1055406"/>
                  <a:gd name="connsiteX21" fmla="*/ 2562230 w 2952750"/>
                  <a:gd name="connsiteY21" fmla="*/ 38507 h 1055406"/>
                  <a:gd name="connsiteX22" fmla="*/ 2657480 w 2952750"/>
                  <a:gd name="connsiteY22" fmla="*/ 399 h 1055406"/>
                  <a:gd name="connsiteX23" fmla="*/ 2752728 w 2952750"/>
                  <a:gd name="connsiteY23" fmla="*/ 66790 h 1055406"/>
                  <a:gd name="connsiteX24" fmla="*/ 2867025 w 2952750"/>
                  <a:gd name="connsiteY24" fmla="*/ 1028852 h 1055406"/>
                  <a:gd name="connsiteX25" fmla="*/ 2905133 w 2952750"/>
                  <a:gd name="connsiteY25" fmla="*/ 600009 h 1055406"/>
                  <a:gd name="connsiteX26" fmla="*/ 2952750 w 2952750"/>
                  <a:gd name="connsiteY26" fmla="*/ 609600 h 1055406"/>
                  <a:gd name="connsiteX0" fmla="*/ 0 w 3009900"/>
                  <a:gd name="connsiteY0" fmla="*/ 73425 h 1055406"/>
                  <a:gd name="connsiteX1" fmla="*/ 276225 w 3009900"/>
                  <a:gd name="connsiteY1" fmla="*/ 92516 h 1055406"/>
                  <a:gd name="connsiteX2" fmla="*/ 323850 w 3009900"/>
                  <a:gd name="connsiteY2" fmla="*/ 436306 h 1055406"/>
                  <a:gd name="connsiteX3" fmla="*/ 352437 w 3009900"/>
                  <a:gd name="connsiteY3" fmla="*/ 278579 h 1055406"/>
                  <a:gd name="connsiteX4" fmla="*/ 400050 w 3009900"/>
                  <a:gd name="connsiteY4" fmla="*/ 572343 h 1055406"/>
                  <a:gd name="connsiteX5" fmla="*/ 428661 w 3009900"/>
                  <a:gd name="connsiteY5" fmla="*/ 705315 h 1055406"/>
                  <a:gd name="connsiteX6" fmla="*/ 476250 w 3009900"/>
                  <a:gd name="connsiteY6" fmla="*/ 562392 h 1055406"/>
                  <a:gd name="connsiteX7" fmla="*/ 676275 w 3009900"/>
                  <a:gd name="connsiteY7" fmla="*/ 762637 h 1055406"/>
                  <a:gd name="connsiteX8" fmla="*/ 981046 w 3009900"/>
                  <a:gd name="connsiteY8" fmla="*/ 628991 h 1055406"/>
                  <a:gd name="connsiteX9" fmla="*/ 1123970 w 3009900"/>
                  <a:gd name="connsiteY9" fmla="*/ 562407 h 1055406"/>
                  <a:gd name="connsiteX10" fmla="*/ 1228725 w 3009900"/>
                  <a:gd name="connsiteY10" fmla="*/ 524293 h 1055406"/>
                  <a:gd name="connsiteX11" fmla="*/ 1304925 w 3009900"/>
                  <a:gd name="connsiteY11" fmla="*/ 676738 h 1055406"/>
                  <a:gd name="connsiteX12" fmla="*/ 1371628 w 3009900"/>
                  <a:gd name="connsiteY12" fmla="*/ 562339 h 1055406"/>
                  <a:gd name="connsiteX13" fmla="*/ 1438275 w 3009900"/>
                  <a:gd name="connsiteY13" fmla="*/ 571926 h 1055406"/>
                  <a:gd name="connsiteX14" fmla="*/ 1476375 w 3009900"/>
                  <a:gd name="connsiteY14" fmla="*/ 495698 h 1055406"/>
                  <a:gd name="connsiteX15" fmla="*/ 1609725 w 3009900"/>
                  <a:gd name="connsiteY15" fmla="*/ 390899 h 1055406"/>
                  <a:gd name="connsiteX16" fmla="*/ 1790700 w 3009900"/>
                  <a:gd name="connsiteY16" fmla="*/ 371887 h 1055406"/>
                  <a:gd name="connsiteX17" fmla="*/ 1962205 w 3009900"/>
                  <a:gd name="connsiteY17" fmla="*/ 286145 h 1055406"/>
                  <a:gd name="connsiteX18" fmla="*/ 2047875 w 3009900"/>
                  <a:gd name="connsiteY18" fmla="*/ 314748 h 1055406"/>
                  <a:gd name="connsiteX19" fmla="*/ 2124092 w 3009900"/>
                  <a:gd name="connsiteY19" fmla="*/ 181340 h 1055406"/>
                  <a:gd name="connsiteX20" fmla="*/ 2390775 w 3009900"/>
                  <a:gd name="connsiteY20" fmla="*/ 95634 h 1055406"/>
                  <a:gd name="connsiteX21" fmla="*/ 2562230 w 3009900"/>
                  <a:gd name="connsiteY21" fmla="*/ 38507 h 1055406"/>
                  <a:gd name="connsiteX22" fmla="*/ 2657480 w 3009900"/>
                  <a:gd name="connsiteY22" fmla="*/ 399 h 1055406"/>
                  <a:gd name="connsiteX23" fmla="*/ 2752728 w 3009900"/>
                  <a:gd name="connsiteY23" fmla="*/ 66790 h 1055406"/>
                  <a:gd name="connsiteX24" fmla="*/ 2867025 w 3009900"/>
                  <a:gd name="connsiteY24" fmla="*/ 1028852 h 1055406"/>
                  <a:gd name="connsiteX25" fmla="*/ 2905133 w 3009900"/>
                  <a:gd name="connsiteY25" fmla="*/ 600009 h 1055406"/>
                  <a:gd name="connsiteX26" fmla="*/ 3009900 w 3009900"/>
                  <a:gd name="connsiteY26" fmla="*/ 819157 h 1055406"/>
                  <a:gd name="connsiteX0" fmla="*/ 0 w 3011785"/>
                  <a:gd name="connsiteY0" fmla="*/ 73425 h 1055406"/>
                  <a:gd name="connsiteX1" fmla="*/ 276225 w 3011785"/>
                  <a:gd name="connsiteY1" fmla="*/ 92516 h 1055406"/>
                  <a:gd name="connsiteX2" fmla="*/ 323850 w 3011785"/>
                  <a:gd name="connsiteY2" fmla="*/ 436306 h 1055406"/>
                  <a:gd name="connsiteX3" fmla="*/ 352437 w 3011785"/>
                  <a:gd name="connsiteY3" fmla="*/ 278579 h 1055406"/>
                  <a:gd name="connsiteX4" fmla="*/ 400050 w 3011785"/>
                  <a:gd name="connsiteY4" fmla="*/ 572343 h 1055406"/>
                  <a:gd name="connsiteX5" fmla="*/ 428661 w 3011785"/>
                  <a:gd name="connsiteY5" fmla="*/ 705315 h 1055406"/>
                  <a:gd name="connsiteX6" fmla="*/ 476250 w 3011785"/>
                  <a:gd name="connsiteY6" fmla="*/ 562392 h 1055406"/>
                  <a:gd name="connsiteX7" fmla="*/ 676275 w 3011785"/>
                  <a:gd name="connsiteY7" fmla="*/ 762637 h 1055406"/>
                  <a:gd name="connsiteX8" fmla="*/ 981046 w 3011785"/>
                  <a:gd name="connsiteY8" fmla="*/ 628991 h 1055406"/>
                  <a:gd name="connsiteX9" fmla="*/ 1123970 w 3011785"/>
                  <a:gd name="connsiteY9" fmla="*/ 562407 h 1055406"/>
                  <a:gd name="connsiteX10" fmla="*/ 1228725 w 3011785"/>
                  <a:gd name="connsiteY10" fmla="*/ 524293 h 1055406"/>
                  <a:gd name="connsiteX11" fmla="*/ 1304925 w 3011785"/>
                  <a:gd name="connsiteY11" fmla="*/ 676738 h 1055406"/>
                  <a:gd name="connsiteX12" fmla="*/ 1371628 w 3011785"/>
                  <a:gd name="connsiteY12" fmla="*/ 562339 h 1055406"/>
                  <a:gd name="connsiteX13" fmla="*/ 1438275 w 3011785"/>
                  <a:gd name="connsiteY13" fmla="*/ 571926 h 1055406"/>
                  <a:gd name="connsiteX14" fmla="*/ 1476375 w 3011785"/>
                  <a:gd name="connsiteY14" fmla="*/ 495698 h 1055406"/>
                  <a:gd name="connsiteX15" fmla="*/ 1609725 w 3011785"/>
                  <a:gd name="connsiteY15" fmla="*/ 390899 h 1055406"/>
                  <a:gd name="connsiteX16" fmla="*/ 1790700 w 3011785"/>
                  <a:gd name="connsiteY16" fmla="*/ 371887 h 1055406"/>
                  <a:gd name="connsiteX17" fmla="*/ 1962205 w 3011785"/>
                  <a:gd name="connsiteY17" fmla="*/ 286145 h 1055406"/>
                  <a:gd name="connsiteX18" fmla="*/ 2047875 w 3011785"/>
                  <a:gd name="connsiteY18" fmla="*/ 314748 h 1055406"/>
                  <a:gd name="connsiteX19" fmla="*/ 2124092 w 3011785"/>
                  <a:gd name="connsiteY19" fmla="*/ 181340 h 1055406"/>
                  <a:gd name="connsiteX20" fmla="*/ 2390775 w 3011785"/>
                  <a:gd name="connsiteY20" fmla="*/ 95634 h 1055406"/>
                  <a:gd name="connsiteX21" fmla="*/ 2562230 w 3011785"/>
                  <a:gd name="connsiteY21" fmla="*/ 38507 h 1055406"/>
                  <a:gd name="connsiteX22" fmla="*/ 2657480 w 3011785"/>
                  <a:gd name="connsiteY22" fmla="*/ 399 h 1055406"/>
                  <a:gd name="connsiteX23" fmla="*/ 2752728 w 3011785"/>
                  <a:gd name="connsiteY23" fmla="*/ 66790 h 1055406"/>
                  <a:gd name="connsiteX24" fmla="*/ 2867025 w 3011785"/>
                  <a:gd name="connsiteY24" fmla="*/ 1028852 h 1055406"/>
                  <a:gd name="connsiteX25" fmla="*/ 2905133 w 3011785"/>
                  <a:gd name="connsiteY25" fmla="*/ 600009 h 1055406"/>
                  <a:gd name="connsiteX26" fmla="*/ 3009900 w 3011785"/>
                  <a:gd name="connsiteY26" fmla="*/ 819157 h 1055406"/>
                  <a:gd name="connsiteX27" fmla="*/ 2971800 w 3011785"/>
                  <a:gd name="connsiteY27" fmla="*/ 828675 h 1055406"/>
                  <a:gd name="connsiteX0" fmla="*/ 0 w 3134132"/>
                  <a:gd name="connsiteY0" fmla="*/ 73425 h 1055406"/>
                  <a:gd name="connsiteX1" fmla="*/ 276225 w 3134132"/>
                  <a:gd name="connsiteY1" fmla="*/ 92516 h 1055406"/>
                  <a:gd name="connsiteX2" fmla="*/ 323850 w 3134132"/>
                  <a:gd name="connsiteY2" fmla="*/ 436306 h 1055406"/>
                  <a:gd name="connsiteX3" fmla="*/ 352437 w 3134132"/>
                  <a:gd name="connsiteY3" fmla="*/ 278579 h 1055406"/>
                  <a:gd name="connsiteX4" fmla="*/ 400050 w 3134132"/>
                  <a:gd name="connsiteY4" fmla="*/ 572343 h 1055406"/>
                  <a:gd name="connsiteX5" fmla="*/ 428661 w 3134132"/>
                  <a:gd name="connsiteY5" fmla="*/ 705315 h 1055406"/>
                  <a:gd name="connsiteX6" fmla="*/ 476250 w 3134132"/>
                  <a:gd name="connsiteY6" fmla="*/ 562392 h 1055406"/>
                  <a:gd name="connsiteX7" fmla="*/ 676275 w 3134132"/>
                  <a:gd name="connsiteY7" fmla="*/ 762637 h 1055406"/>
                  <a:gd name="connsiteX8" fmla="*/ 981046 w 3134132"/>
                  <a:gd name="connsiteY8" fmla="*/ 628991 h 1055406"/>
                  <a:gd name="connsiteX9" fmla="*/ 1123970 w 3134132"/>
                  <a:gd name="connsiteY9" fmla="*/ 562407 h 1055406"/>
                  <a:gd name="connsiteX10" fmla="*/ 1228725 w 3134132"/>
                  <a:gd name="connsiteY10" fmla="*/ 524293 h 1055406"/>
                  <a:gd name="connsiteX11" fmla="*/ 1304925 w 3134132"/>
                  <a:gd name="connsiteY11" fmla="*/ 676738 h 1055406"/>
                  <a:gd name="connsiteX12" fmla="*/ 1371628 w 3134132"/>
                  <a:gd name="connsiteY12" fmla="*/ 562339 h 1055406"/>
                  <a:gd name="connsiteX13" fmla="*/ 1438275 w 3134132"/>
                  <a:gd name="connsiteY13" fmla="*/ 571926 h 1055406"/>
                  <a:gd name="connsiteX14" fmla="*/ 1476375 w 3134132"/>
                  <a:gd name="connsiteY14" fmla="*/ 495698 h 1055406"/>
                  <a:gd name="connsiteX15" fmla="*/ 1609725 w 3134132"/>
                  <a:gd name="connsiteY15" fmla="*/ 390899 h 1055406"/>
                  <a:gd name="connsiteX16" fmla="*/ 1790700 w 3134132"/>
                  <a:gd name="connsiteY16" fmla="*/ 371887 h 1055406"/>
                  <a:gd name="connsiteX17" fmla="*/ 1962205 w 3134132"/>
                  <a:gd name="connsiteY17" fmla="*/ 286145 h 1055406"/>
                  <a:gd name="connsiteX18" fmla="*/ 2047875 w 3134132"/>
                  <a:gd name="connsiteY18" fmla="*/ 314748 h 1055406"/>
                  <a:gd name="connsiteX19" fmla="*/ 2124092 w 3134132"/>
                  <a:gd name="connsiteY19" fmla="*/ 181340 h 1055406"/>
                  <a:gd name="connsiteX20" fmla="*/ 2390775 w 3134132"/>
                  <a:gd name="connsiteY20" fmla="*/ 95634 h 1055406"/>
                  <a:gd name="connsiteX21" fmla="*/ 2562230 w 3134132"/>
                  <a:gd name="connsiteY21" fmla="*/ 38507 h 1055406"/>
                  <a:gd name="connsiteX22" fmla="*/ 2657480 w 3134132"/>
                  <a:gd name="connsiteY22" fmla="*/ 399 h 1055406"/>
                  <a:gd name="connsiteX23" fmla="*/ 2752728 w 3134132"/>
                  <a:gd name="connsiteY23" fmla="*/ 66790 h 1055406"/>
                  <a:gd name="connsiteX24" fmla="*/ 2867025 w 3134132"/>
                  <a:gd name="connsiteY24" fmla="*/ 1028852 h 1055406"/>
                  <a:gd name="connsiteX25" fmla="*/ 2905133 w 3134132"/>
                  <a:gd name="connsiteY25" fmla="*/ 600009 h 1055406"/>
                  <a:gd name="connsiteX26" fmla="*/ 3009900 w 3134132"/>
                  <a:gd name="connsiteY26" fmla="*/ 819157 h 1055406"/>
                  <a:gd name="connsiteX27" fmla="*/ 3133758 w 3134132"/>
                  <a:gd name="connsiteY27" fmla="*/ 285732 h 1055406"/>
                  <a:gd name="connsiteX0" fmla="*/ 0 w 3142923"/>
                  <a:gd name="connsiteY0" fmla="*/ 73425 h 1055406"/>
                  <a:gd name="connsiteX1" fmla="*/ 276225 w 3142923"/>
                  <a:gd name="connsiteY1" fmla="*/ 92516 h 1055406"/>
                  <a:gd name="connsiteX2" fmla="*/ 323850 w 3142923"/>
                  <a:gd name="connsiteY2" fmla="*/ 436306 h 1055406"/>
                  <a:gd name="connsiteX3" fmla="*/ 352437 w 3142923"/>
                  <a:gd name="connsiteY3" fmla="*/ 278579 h 1055406"/>
                  <a:gd name="connsiteX4" fmla="*/ 400050 w 3142923"/>
                  <a:gd name="connsiteY4" fmla="*/ 572343 h 1055406"/>
                  <a:gd name="connsiteX5" fmla="*/ 428661 w 3142923"/>
                  <a:gd name="connsiteY5" fmla="*/ 705315 h 1055406"/>
                  <a:gd name="connsiteX6" fmla="*/ 476250 w 3142923"/>
                  <a:gd name="connsiteY6" fmla="*/ 562392 h 1055406"/>
                  <a:gd name="connsiteX7" fmla="*/ 676275 w 3142923"/>
                  <a:gd name="connsiteY7" fmla="*/ 762637 h 1055406"/>
                  <a:gd name="connsiteX8" fmla="*/ 981046 w 3142923"/>
                  <a:gd name="connsiteY8" fmla="*/ 628991 h 1055406"/>
                  <a:gd name="connsiteX9" fmla="*/ 1123970 w 3142923"/>
                  <a:gd name="connsiteY9" fmla="*/ 562407 h 1055406"/>
                  <a:gd name="connsiteX10" fmla="*/ 1228725 w 3142923"/>
                  <a:gd name="connsiteY10" fmla="*/ 524293 h 1055406"/>
                  <a:gd name="connsiteX11" fmla="*/ 1304925 w 3142923"/>
                  <a:gd name="connsiteY11" fmla="*/ 676738 h 1055406"/>
                  <a:gd name="connsiteX12" fmla="*/ 1371628 w 3142923"/>
                  <a:gd name="connsiteY12" fmla="*/ 562339 h 1055406"/>
                  <a:gd name="connsiteX13" fmla="*/ 1438275 w 3142923"/>
                  <a:gd name="connsiteY13" fmla="*/ 571926 h 1055406"/>
                  <a:gd name="connsiteX14" fmla="*/ 1476375 w 3142923"/>
                  <a:gd name="connsiteY14" fmla="*/ 495698 h 1055406"/>
                  <a:gd name="connsiteX15" fmla="*/ 1609725 w 3142923"/>
                  <a:gd name="connsiteY15" fmla="*/ 390899 h 1055406"/>
                  <a:gd name="connsiteX16" fmla="*/ 1790700 w 3142923"/>
                  <a:gd name="connsiteY16" fmla="*/ 371887 h 1055406"/>
                  <a:gd name="connsiteX17" fmla="*/ 1962205 w 3142923"/>
                  <a:gd name="connsiteY17" fmla="*/ 286145 h 1055406"/>
                  <a:gd name="connsiteX18" fmla="*/ 2047875 w 3142923"/>
                  <a:gd name="connsiteY18" fmla="*/ 314748 h 1055406"/>
                  <a:gd name="connsiteX19" fmla="*/ 2124092 w 3142923"/>
                  <a:gd name="connsiteY19" fmla="*/ 181340 h 1055406"/>
                  <a:gd name="connsiteX20" fmla="*/ 2390775 w 3142923"/>
                  <a:gd name="connsiteY20" fmla="*/ 95634 h 1055406"/>
                  <a:gd name="connsiteX21" fmla="*/ 2562230 w 3142923"/>
                  <a:gd name="connsiteY21" fmla="*/ 38507 h 1055406"/>
                  <a:gd name="connsiteX22" fmla="*/ 2657480 w 3142923"/>
                  <a:gd name="connsiteY22" fmla="*/ 399 h 1055406"/>
                  <a:gd name="connsiteX23" fmla="*/ 2752728 w 3142923"/>
                  <a:gd name="connsiteY23" fmla="*/ 66790 h 1055406"/>
                  <a:gd name="connsiteX24" fmla="*/ 2867025 w 3142923"/>
                  <a:gd name="connsiteY24" fmla="*/ 1028852 h 1055406"/>
                  <a:gd name="connsiteX25" fmla="*/ 2905133 w 3142923"/>
                  <a:gd name="connsiteY25" fmla="*/ 600009 h 1055406"/>
                  <a:gd name="connsiteX26" fmla="*/ 3009900 w 3142923"/>
                  <a:gd name="connsiteY26" fmla="*/ 819157 h 1055406"/>
                  <a:gd name="connsiteX27" fmla="*/ 3133758 w 3142923"/>
                  <a:gd name="connsiteY27" fmla="*/ 285732 h 1055406"/>
                  <a:gd name="connsiteX28" fmla="*/ 3133725 w 3142923"/>
                  <a:gd name="connsiteY28" fmla="*/ 238125 h 1055406"/>
                  <a:gd name="connsiteX0" fmla="*/ 0 w 3228984"/>
                  <a:gd name="connsiteY0" fmla="*/ 73425 h 1055406"/>
                  <a:gd name="connsiteX1" fmla="*/ 276225 w 3228984"/>
                  <a:gd name="connsiteY1" fmla="*/ 92516 h 1055406"/>
                  <a:gd name="connsiteX2" fmla="*/ 323850 w 3228984"/>
                  <a:gd name="connsiteY2" fmla="*/ 436306 h 1055406"/>
                  <a:gd name="connsiteX3" fmla="*/ 352437 w 3228984"/>
                  <a:gd name="connsiteY3" fmla="*/ 278579 h 1055406"/>
                  <a:gd name="connsiteX4" fmla="*/ 400050 w 3228984"/>
                  <a:gd name="connsiteY4" fmla="*/ 572343 h 1055406"/>
                  <a:gd name="connsiteX5" fmla="*/ 428661 w 3228984"/>
                  <a:gd name="connsiteY5" fmla="*/ 705315 h 1055406"/>
                  <a:gd name="connsiteX6" fmla="*/ 476250 w 3228984"/>
                  <a:gd name="connsiteY6" fmla="*/ 562392 h 1055406"/>
                  <a:gd name="connsiteX7" fmla="*/ 676275 w 3228984"/>
                  <a:gd name="connsiteY7" fmla="*/ 762637 h 1055406"/>
                  <a:gd name="connsiteX8" fmla="*/ 981046 w 3228984"/>
                  <a:gd name="connsiteY8" fmla="*/ 628991 h 1055406"/>
                  <a:gd name="connsiteX9" fmla="*/ 1123970 w 3228984"/>
                  <a:gd name="connsiteY9" fmla="*/ 562407 h 1055406"/>
                  <a:gd name="connsiteX10" fmla="*/ 1228725 w 3228984"/>
                  <a:gd name="connsiteY10" fmla="*/ 524293 h 1055406"/>
                  <a:gd name="connsiteX11" fmla="*/ 1304925 w 3228984"/>
                  <a:gd name="connsiteY11" fmla="*/ 676738 h 1055406"/>
                  <a:gd name="connsiteX12" fmla="*/ 1371628 w 3228984"/>
                  <a:gd name="connsiteY12" fmla="*/ 562339 h 1055406"/>
                  <a:gd name="connsiteX13" fmla="*/ 1438275 w 3228984"/>
                  <a:gd name="connsiteY13" fmla="*/ 571926 h 1055406"/>
                  <a:gd name="connsiteX14" fmla="*/ 1476375 w 3228984"/>
                  <a:gd name="connsiteY14" fmla="*/ 495698 h 1055406"/>
                  <a:gd name="connsiteX15" fmla="*/ 1609725 w 3228984"/>
                  <a:gd name="connsiteY15" fmla="*/ 390899 h 1055406"/>
                  <a:gd name="connsiteX16" fmla="*/ 1790700 w 3228984"/>
                  <a:gd name="connsiteY16" fmla="*/ 371887 h 1055406"/>
                  <a:gd name="connsiteX17" fmla="*/ 1962205 w 3228984"/>
                  <a:gd name="connsiteY17" fmla="*/ 286145 h 1055406"/>
                  <a:gd name="connsiteX18" fmla="*/ 2047875 w 3228984"/>
                  <a:gd name="connsiteY18" fmla="*/ 314748 h 1055406"/>
                  <a:gd name="connsiteX19" fmla="*/ 2124092 w 3228984"/>
                  <a:gd name="connsiteY19" fmla="*/ 181340 h 1055406"/>
                  <a:gd name="connsiteX20" fmla="*/ 2390775 w 3228984"/>
                  <a:gd name="connsiteY20" fmla="*/ 95634 h 1055406"/>
                  <a:gd name="connsiteX21" fmla="*/ 2562230 w 3228984"/>
                  <a:gd name="connsiteY21" fmla="*/ 38507 h 1055406"/>
                  <a:gd name="connsiteX22" fmla="*/ 2657480 w 3228984"/>
                  <a:gd name="connsiteY22" fmla="*/ 399 h 1055406"/>
                  <a:gd name="connsiteX23" fmla="*/ 2752728 w 3228984"/>
                  <a:gd name="connsiteY23" fmla="*/ 66790 h 1055406"/>
                  <a:gd name="connsiteX24" fmla="*/ 2867025 w 3228984"/>
                  <a:gd name="connsiteY24" fmla="*/ 1028852 h 1055406"/>
                  <a:gd name="connsiteX25" fmla="*/ 2905133 w 3228984"/>
                  <a:gd name="connsiteY25" fmla="*/ 600009 h 1055406"/>
                  <a:gd name="connsiteX26" fmla="*/ 3009900 w 3228984"/>
                  <a:gd name="connsiteY26" fmla="*/ 819157 h 1055406"/>
                  <a:gd name="connsiteX27" fmla="*/ 3133758 w 3228984"/>
                  <a:gd name="connsiteY27" fmla="*/ 285732 h 1055406"/>
                  <a:gd name="connsiteX28" fmla="*/ 3228984 w 3228984"/>
                  <a:gd name="connsiteY28" fmla="*/ 485784 h 1055406"/>
                  <a:gd name="connsiteX0" fmla="*/ 0 w 3228984"/>
                  <a:gd name="connsiteY0" fmla="*/ 73425 h 1055406"/>
                  <a:gd name="connsiteX1" fmla="*/ 276225 w 3228984"/>
                  <a:gd name="connsiteY1" fmla="*/ 92516 h 1055406"/>
                  <a:gd name="connsiteX2" fmla="*/ 323850 w 3228984"/>
                  <a:gd name="connsiteY2" fmla="*/ 436306 h 1055406"/>
                  <a:gd name="connsiteX3" fmla="*/ 352437 w 3228984"/>
                  <a:gd name="connsiteY3" fmla="*/ 278579 h 1055406"/>
                  <a:gd name="connsiteX4" fmla="*/ 400050 w 3228984"/>
                  <a:gd name="connsiteY4" fmla="*/ 572343 h 1055406"/>
                  <a:gd name="connsiteX5" fmla="*/ 428661 w 3228984"/>
                  <a:gd name="connsiteY5" fmla="*/ 705315 h 1055406"/>
                  <a:gd name="connsiteX6" fmla="*/ 476250 w 3228984"/>
                  <a:gd name="connsiteY6" fmla="*/ 562392 h 1055406"/>
                  <a:gd name="connsiteX7" fmla="*/ 676275 w 3228984"/>
                  <a:gd name="connsiteY7" fmla="*/ 762637 h 1055406"/>
                  <a:gd name="connsiteX8" fmla="*/ 981046 w 3228984"/>
                  <a:gd name="connsiteY8" fmla="*/ 628991 h 1055406"/>
                  <a:gd name="connsiteX9" fmla="*/ 1123970 w 3228984"/>
                  <a:gd name="connsiteY9" fmla="*/ 562407 h 1055406"/>
                  <a:gd name="connsiteX10" fmla="*/ 1228725 w 3228984"/>
                  <a:gd name="connsiteY10" fmla="*/ 524293 h 1055406"/>
                  <a:gd name="connsiteX11" fmla="*/ 1304925 w 3228984"/>
                  <a:gd name="connsiteY11" fmla="*/ 676738 h 1055406"/>
                  <a:gd name="connsiteX12" fmla="*/ 1371628 w 3228984"/>
                  <a:gd name="connsiteY12" fmla="*/ 562339 h 1055406"/>
                  <a:gd name="connsiteX13" fmla="*/ 1438275 w 3228984"/>
                  <a:gd name="connsiteY13" fmla="*/ 571926 h 1055406"/>
                  <a:gd name="connsiteX14" fmla="*/ 1476375 w 3228984"/>
                  <a:gd name="connsiteY14" fmla="*/ 495698 h 1055406"/>
                  <a:gd name="connsiteX15" fmla="*/ 1609725 w 3228984"/>
                  <a:gd name="connsiteY15" fmla="*/ 390899 h 1055406"/>
                  <a:gd name="connsiteX16" fmla="*/ 1790700 w 3228984"/>
                  <a:gd name="connsiteY16" fmla="*/ 371887 h 1055406"/>
                  <a:gd name="connsiteX17" fmla="*/ 1962205 w 3228984"/>
                  <a:gd name="connsiteY17" fmla="*/ 286145 h 1055406"/>
                  <a:gd name="connsiteX18" fmla="*/ 2047875 w 3228984"/>
                  <a:gd name="connsiteY18" fmla="*/ 314748 h 1055406"/>
                  <a:gd name="connsiteX19" fmla="*/ 2124092 w 3228984"/>
                  <a:gd name="connsiteY19" fmla="*/ 181340 h 1055406"/>
                  <a:gd name="connsiteX20" fmla="*/ 2390775 w 3228984"/>
                  <a:gd name="connsiteY20" fmla="*/ 95634 h 1055406"/>
                  <a:gd name="connsiteX21" fmla="*/ 2562230 w 3228984"/>
                  <a:gd name="connsiteY21" fmla="*/ 38507 h 1055406"/>
                  <a:gd name="connsiteX22" fmla="*/ 2657480 w 3228984"/>
                  <a:gd name="connsiteY22" fmla="*/ 399 h 1055406"/>
                  <a:gd name="connsiteX23" fmla="*/ 2752728 w 3228984"/>
                  <a:gd name="connsiteY23" fmla="*/ 66790 h 1055406"/>
                  <a:gd name="connsiteX24" fmla="*/ 2867025 w 3228984"/>
                  <a:gd name="connsiteY24" fmla="*/ 1028852 h 1055406"/>
                  <a:gd name="connsiteX25" fmla="*/ 2905133 w 3228984"/>
                  <a:gd name="connsiteY25" fmla="*/ 600009 h 1055406"/>
                  <a:gd name="connsiteX26" fmla="*/ 3009900 w 3228984"/>
                  <a:gd name="connsiteY26" fmla="*/ 819157 h 1055406"/>
                  <a:gd name="connsiteX27" fmla="*/ 3133758 w 3228984"/>
                  <a:gd name="connsiteY27" fmla="*/ 285732 h 1055406"/>
                  <a:gd name="connsiteX28" fmla="*/ 3228984 w 3228984"/>
                  <a:gd name="connsiteY28" fmla="*/ 514360 h 1055406"/>
                  <a:gd name="connsiteX0" fmla="*/ 0 w 3236035"/>
                  <a:gd name="connsiteY0" fmla="*/ 73425 h 1055406"/>
                  <a:gd name="connsiteX1" fmla="*/ 276225 w 3236035"/>
                  <a:gd name="connsiteY1" fmla="*/ 92516 h 1055406"/>
                  <a:gd name="connsiteX2" fmla="*/ 323850 w 3236035"/>
                  <a:gd name="connsiteY2" fmla="*/ 436306 h 1055406"/>
                  <a:gd name="connsiteX3" fmla="*/ 352437 w 3236035"/>
                  <a:gd name="connsiteY3" fmla="*/ 278579 h 1055406"/>
                  <a:gd name="connsiteX4" fmla="*/ 400050 w 3236035"/>
                  <a:gd name="connsiteY4" fmla="*/ 572343 h 1055406"/>
                  <a:gd name="connsiteX5" fmla="*/ 428661 w 3236035"/>
                  <a:gd name="connsiteY5" fmla="*/ 705315 h 1055406"/>
                  <a:gd name="connsiteX6" fmla="*/ 476250 w 3236035"/>
                  <a:gd name="connsiteY6" fmla="*/ 562392 h 1055406"/>
                  <a:gd name="connsiteX7" fmla="*/ 676275 w 3236035"/>
                  <a:gd name="connsiteY7" fmla="*/ 762637 h 1055406"/>
                  <a:gd name="connsiteX8" fmla="*/ 981046 w 3236035"/>
                  <a:gd name="connsiteY8" fmla="*/ 628991 h 1055406"/>
                  <a:gd name="connsiteX9" fmla="*/ 1123970 w 3236035"/>
                  <a:gd name="connsiteY9" fmla="*/ 562407 h 1055406"/>
                  <a:gd name="connsiteX10" fmla="*/ 1228725 w 3236035"/>
                  <a:gd name="connsiteY10" fmla="*/ 524293 h 1055406"/>
                  <a:gd name="connsiteX11" fmla="*/ 1304925 w 3236035"/>
                  <a:gd name="connsiteY11" fmla="*/ 676738 h 1055406"/>
                  <a:gd name="connsiteX12" fmla="*/ 1371628 w 3236035"/>
                  <a:gd name="connsiteY12" fmla="*/ 562339 h 1055406"/>
                  <a:gd name="connsiteX13" fmla="*/ 1438275 w 3236035"/>
                  <a:gd name="connsiteY13" fmla="*/ 571926 h 1055406"/>
                  <a:gd name="connsiteX14" fmla="*/ 1476375 w 3236035"/>
                  <a:gd name="connsiteY14" fmla="*/ 495698 h 1055406"/>
                  <a:gd name="connsiteX15" fmla="*/ 1609725 w 3236035"/>
                  <a:gd name="connsiteY15" fmla="*/ 390899 h 1055406"/>
                  <a:gd name="connsiteX16" fmla="*/ 1790700 w 3236035"/>
                  <a:gd name="connsiteY16" fmla="*/ 371887 h 1055406"/>
                  <a:gd name="connsiteX17" fmla="*/ 1962205 w 3236035"/>
                  <a:gd name="connsiteY17" fmla="*/ 286145 h 1055406"/>
                  <a:gd name="connsiteX18" fmla="*/ 2047875 w 3236035"/>
                  <a:gd name="connsiteY18" fmla="*/ 314748 h 1055406"/>
                  <a:gd name="connsiteX19" fmla="*/ 2124092 w 3236035"/>
                  <a:gd name="connsiteY19" fmla="*/ 181340 h 1055406"/>
                  <a:gd name="connsiteX20" fmla="*/ 2390775 w 3236035"/>
                  <a:gd name="connsiteY20" fmla="*/ 95634 h 1055406"/>
                  <a:gd name="connsiteX21" fmla="*/ 2562230 w 3236035"/>
                  <a:gd name="connsiteY21" fmla="*/ 38507 h 1055406"/>
                  <a:gd name="connsiteX22" fmla="*/ 2657480 w 3236035"/>
                  <a:gd name="connsiteY22" fmla="*/ 399 h 1055406"/>
                  <a:gd name="connsiteX23" fmla="*/ 2752728 w 3236035"/>
                  <a:gd name="connsiteY23" fmla="*/ 66790 h 1055406"/>
                  <a:gd name="connsiteX24" fmla="*/ 2867025 w 3236035"/>
                  <a:gd name="connsiteY24" fmla="*/ 1028852 h 1055406"/>
                  <a:gd name="connsiteX25" fmla="*/ 2905133 w 3236035"/>
                  <a:gd name="connsiteY25" fmla="*/ 600009 h 1055406"/>
                  <a:gd name="connsiteX26" fmla="*/ 3009900 w 3236035"/>
                  <a:gd name="connsiteY26" fmla="*/ 819157 h 1055406"/>
                  <a:gd name="connsiteX27" fmla="*/ 3133758 w 3236035"/>
                  <a:gd name="connsiteY27" fmla="*/ 285732 h 1055406"/>
                  <a:gd name="connsiteX28" fmla="*/ 3228984 w 3236035"/>
                  <a:gd name="connsiteY28" fmla="*/ 514360 h 1055406"/>
                  <a:gd name="connsiteX29" fmla="*/ 3228975 w 3236035"/>
                  <a:gd name="connsiteY29" fmla="*/ 533400 h 1055406"/>
                  <a:gd name="connsiteX0" fmla="*/ 0 w 3286126"/>
                  <a:gd name="connsiteY0" fmla="*/ 73425 h 1055406"/>
                  <a:gd name="connsiteX1" fmla="*/ 276225 w 3286126"/>
                  <a:gd name="connsiteY1" fmla="*/ 92516 h 1055406"/>
                  <a:gd name="connsiteX2" fmla="*/ 323850 w 3286126"/>
                  <a:gd name="connsiteY2" fmla="*/ 436306 h 1055406"/>
                  <a:gd name="connsiteX3" fmla="*/ 352437 w 3286126"/>
                  <a:gd name="connsiteY3" fmla="*/ 278579 h 1055406"/>
                  <a:gd name="connsiteX4" fmla="*/ 400050 w 3286126"/>
                  <a:gd name="connsiteY4" fmla="*/ 572343 h 1055406"/>
                  <a:gd name="connsiteX5" fmla="*/ 428661 w 3286126"/>
                  <a:gd name="connsiteY5" fmla="*/ 705315 h 1055406"/>
                  <a:gd name="connsiteX6" fmla="*/ 476250 w 3286126"/>
                  <a:gd name="connsiteY6" fmla="*/ 562392 h 1055406"/>
                  <a:gd name="connsiteX7" fmla="*/ 676275 w 3286126"/>
                  <a:gd name="connsiteY7" fmla="*/ 762637 h 1055406"/>
                  <a:gd name="connsiteX8" fmla="*/ 981046 w 3286126"/>
                  <a:gd name="connsiteY8" fmla="*/ 628991 h 1055406"/>
                  <a:gd name="connsiteX9" fmla="*/ 1123970 w 3286126"/>
                  <a:gd name="connsiteY9" fmla="*/ 562407 h 1055406"/>
                  <a:gd name="connsiteX10" fmla="*/ 1228725 w 3286126"/>
                  <a:gd name="connsiteY10" fmla="*/ 524293 h 1055406"/>
                  <a:gd name="connsiteX11" fmla="*/ 1304925 w 3286126"/>
                  <a:gd name="connsiteY11" fmla="*/ 676738 h 1055406"/>
                  <a:gd name="connsiteX12" fmla="*/ 1371628 w 3286126"/>
                  <a:gd name="connsiteY12" fmla="*/ 562339 h 1055406"/>
                  <a:gd name="connsiteX13" fmla="*/ 1438275 w 3286126"/>
                  <a:gd name="connsiteY13" fmla="*/ 571926 h 1055406"/>
                  <a:gd name="connsiteX14" fmla="*/ 1476375 w 3286126"/>
                  <a:gd name="connsiteY14" fmla="*/ 495698 h 1055406"/>
                  <a:gd name="connsiteX15" fmla="*/ 1609725 w 3286126"/>
                  <a:gd name="connsiteY15" fmla="*/ 390899 h 1055406"/>
                  <a:gd name="connsiteX16" fmla="*/ 1790700 w 3286126"/>
                  <a:gd name="connsiteY16" fmla="*/ 371887 h 1055406"/>
                  <a:gd name="connsiteX17" fmla="*/ 1962205 w 3286126"/>
                  <a:gd name="connsiteY17" fmla="*/ 286145 h 1055406"/>
                  <a:gd name="connsiteX18" fmla="*/ 2047875 w 3286126"/>
                  <a:gd name="connsiteY18" fmla="*/ 314748 h 1055406"/>
                  <a:gd name="connsiteX19" fmla="*/ 2124092 w 3286126"/>
                  <a:gd name="connsiteY19" fmla="*/ 181340 h 1055406"/>
                  <a:gd name="connsiteX20" fmla="*/ 2390775 w 3286126"/>
                  <a:gd name="connsiteY20" fmla="*/ 95634 h 1055406"/>
                  <a:gd name="connsiteX21" fmla="*/ 2562230 w 3286126"/>
                  <a:gd name="connsiteY21" fmla="*/ 38507 h 1055406"/>
                  <a:gd name="connsiteX22" fmla="*/ 2657480 w 3286126"/>
                  <a:gd name="connsiteY22" fmla="*/ 399 h 1055406"/>
                  <a:gd name="connsiteX23" fmla="*/ 2752728 w 3286126"/>
                  <a:gd name="connsiteY23" fmla="*/ 66790 h 1055406"/>
                  <a:gd name="connsiteX24" fmla="*/ 2867025 w 3286126"/>
                  <a:gd name="connsiteY24" fmla="*/ 1028852 h 1055406"/>
                  <a:gd name="connsiteX25" fmla="*/ 2905133 w 3286126"/>
                  <a:gd name="connsiteY25" fmla="*/ 600009 h 1055406"/>
                  <a:gd name="connsiteX26" fmla="*/ 3009900 w 3286126"/>
                  <a:gd name="connsiteY26" fmla="*/ 819157 h 1055406"/>
                  <a:gd name="connsiteX27" fmla="*/ 3133758 w 3286126"/>
                  <a:gd name="connsiteY27" fmla="*/ 285732 h 1055406"/>
                  <a:gd name="connsiteX28" fmla="*/ 3228984 w 3286126"/>
                  <a:gd name="connsiteY28" fmla="*/ 514360 h 1055406"/>
                  <a:gd name="connsiteX29" fmla="*/ 3286126 w 3286126"/>
                  <a:gd name="connsiteY29" fmla="*/ 447672 h 1055406"/>
                  <a:gd name="connsiteX0" fmla="*/ 0 w 3288373"/>
                  <a:gd name="connsiteY0" fmla="*/ 73425 h 1055406"/>
                  <a:gd name="connsiteX1" fmla="*/ 276225 w 3288373"/>
                  <a:gd name="connsiteY1" fmla="*/ 92516 h 1055406"/>
                  <a:gd name="connsiteX2" fmla="*/ 323850 w 3288373"/>
                  <a:gd name="connsiteY2" fmla="*/ 436306 h 1055406"/>
                  <a:gd name="connsiteX3" fmla="*/ 352437 w 3288373"/>
                  <a:gd name="connsiteY3" fmla="*/ 278579 h 1055406"/>
                  <a:gd name="connsiteX4" fmla="*/ 400050 w 3288373"/>
                  <a:gd name="connsiteY4" fmla="*/ 572343 h 1055406"/>
                  <a:gd name="connsiteX5" fmla="*/ 428661 w 3288373"/>
                  <a:gd name="connsiteY5" fmla="*/ 705315 h 1055406"/>
                  <a:gd name="connsiteX6" fmla="*/ 476250 w 3288373"/>
                  <a:gd name="connsiteY6" fmla="*/ 562392 h 1055406"/>
                  <a:gd name="connsiteX7" fmla="*/ 676275 w 3288373"/>
                  <a:gd name="connsiteY7" fmla="*/ 762637 h 1055406"/>
                  <a:gd name="connsiteX8" fmla="*/ 981046 w 3288373"/>
                  <a:gd name="connsiteY8" fmla="*/ 628991 h 1055406"/>
                  <a:gd name="connsiteX9" fmla="*/ 1123970 w 3288373"/>
                  <a:gd name="connsiteY9" fmla="*/ 562407 h 1055406"/>
                  <a:gd name="connsiteX10" fmla="*/ 1228725 w 3288373"/>
                  <a:gd name="connsiteY10" fmla="*/ 524293 h 1055406"/>
                  <a:gd name="connsiteX11" fmla="*/ 1304925 w 3288373"/>
                  <a:gd name="connsiteY11" fmla="*/ 676738 h 1055406"/>
                  <a:gd name="connsiteX12" fmla="*/ 1371628 w 3288373"/>
                  <a:gd name="connsiteY12" fmla="*/ 562339 h 1055406"/>
                  <a:gd name="connsiteX13" fmla="*/ 1438275 w 3288373"/>
                  <a:gd name="connsiteY13" fmla="*/ 571926 h 1055406"/>
                  <a:gd name="connsiteX14" fmla="*/ 1476375 w 3288373"/>
                  <a:gd name="connsiteY14" fmla="*/ 495698 h 1055406"/>
                  <a:gd name="connsiteX15" fmla="*/ 1609725 w 3288373"/>
                  <a:gd name="connsiteY15" fmla="*/ 390899 h 1055406"/>
                  <a:gd name="connsiteX16" fmla="*/ 1790700 w 3288373"/>
                  <a:gd name="connsiteY16" fmla="*/ 371887 h 1055406"/>
                  <a:gd name="connsiteX17" fmla="*/ 1962205 w 3288373"/>
                  <a:gd name="connsiteY17" fmla="*/ 286145 h 1055406"/>
                  <a:gd name="connsiteX18" fmla="*/ 2047875 w 3288373"/>
                  <a:gd name="connsiteY18" fmla="*/ 314748 h 1055406"/>
                  <a:gd name="connsiteX19" fmla="*/ 2124092 w 3288373"/>
                  <a:gd name="connsiteY19" fmla="*/ 181340 h 1055406"/>
                  <a:gd name="connsiteX20" fmla="*/ 2390775 w 3288373"/>
                  <a:gd name="connsiteY20" fmla="*/ 95634 h 1055406"/>
                  <a:gd name="connsiteX21" fmla="*/ 2562230 w 3288373"/>
                  <a:gd name="connsiteY21" fmla="*/ 38507 h 1055406"/>
                  <a:gd name="connsiteX22" fmla="*/ 2657480 w 3288373"/>
                  <a:gd name="connsiteY22" fmla="*/ 399 h 1055406"/>
                  <a:gd name="connsiteX23" fmla="*/ 2752728 w 3288373"/>
                  <a:gd name="connsiteY23" fmla="*/ 66790 h 1055406"/>
                  <a:gd name="connsiteX24" fmla="*/ 2867025 w 3288373"/>
                  <a:gd name="connsiteY24" fmla="*/ 1028852 h 1055406"/>
                  <a:gd name="connsiteX25" fmla="*/ 2905133 w 3288373"/>
                  <a:gd name="connsiteY25" fmla="*/ 600009 h 1055406"/>
                  <a:gd name="connsiteX26" fmla="*/ 3009900 w 3288373"/>
                  <a:gd name="connsiteY26" fmla="*/ 819157 h 1055406"/>
                  <a:gd name="connsiteX27" fmla="*/ 3133758 w 3288373"/>
                  <a:gd name="connsiteY27" fmla="*/ 285732 h 1055406"/>
                  <a:gd name="connsiteX28" fmla="*/ 3228984 w 3288373"/>
                  <a:gd name="connsiteY28" fmla="*/ 514360 h 1055406"/>
                  <a:gd name="connsiteX29" fmla="*/ 3286126 w 3288373"/>
                  <a:gd name="connsiteY29" fmla="*/ 447672 h 1055406"/>
                  <a:gd name="connsiteX30" fmla="*/ 3276600 w 3288373"/>
                  <a:gd name="connsiteY30" fmla="*/ 400050 h 1055406"/>
                  <a:gd name="connsiteX0" fmla="*/ 0 w 3352855"/>
                  <a:gd name="connsiteY0" fmla="*/ 73425 h 1055406"/>
                  <a:gd name="connsiteX1" fmla="*/ 276225 w 3352855"/>
                  <a:gd name="connsiteY1" fmla="*/ 92516 h 1055406"/>
                  <a:gd name="connsiteX2" fmla="*/ 323850 w 3352855"/>
                  <a:gd name="connsiteY2" fmla="*/ 436306 h 1055406"/>
                  <a:gd name="connsiteX3" fmla="*/ 352437 w 3352855"/>
                  <a:gd name="connsiteY3" fmla="*/ 278579 h 1055406"/>
                  <a:gd name="connsiteX4" fmla="*/ 400050 w 3352855"/>
                  <a:gd name="connsiteY4" fmla="*/ 572343 h 1055406"/>
                  <a:gd name="connsiteX5" fmla="*/ 428661 w 3352855"/>
                  <a:gd name="connsiteY5" fmla="*/ 705315 h 1055406"/>
                  <a:gd name="connsiteX6" fmla="*/ 476250 w 3352855"/>
                  <a:gd name="connsiteY6" fmla="*/ 562392 h 1055406"/>
                  <a:gd name="connsiteX7" fmla="*/ 676275 w 3352855"/>
                  <a:gd name="connsiteY7" fmla="*/ 762637 h 1055406"/>
                  <a:gd name="connsiteX8" fmla="*/ 981046 w 3352855"/>
                  <a:gd name="connsiteY8" fmla="*/ 628991 h 1055406"/>
                  <a:gd name="connsiteX9" fmla="*/ 1123970 w 3352855"/>
                  <a:gd name="connsiteY9" fmla="*/ 562407 h 1055406"/>
                  <a:gd name="connsiteX10" fmla="*/ 1228725 w 3352855"/>
                  <a:gd name="connsiteY10" fmla="*/ 524293 h 1055406"/>
                  <a:gd name="connsiteX11" fmla="*/ 1304925 w 3352855"/>
                  <a:gd name="connsiteY11" fmla="*/ 676738 h 1055406"/>
                  <a:gd name="connsiteX12" fmla="*/ 1371628 w 3352855"/>
                  <a:gd name="connsiteY12" fmla="*/ 562339 h 1055406"/>
                  <a:gd name="connsiteX13" fmla="*/ 1438275 w 3352855"/>
                  <a:gd name="connsiteY13" fmla="*/ 571926 h 1055406"/>
                  <a:gd name="connsiteX14" fmla="*/ 1476375 w 3352855"/>
                  <a:gd name="connsiteY14" fmla="*/ 495698 h 1055406"/>
                  <a:gd name="connsiteX15" fmla="*/ 1609725 w 3352855"/>
                  <a:gd name="connsiteY15" fmla="*/ 390899 h 1055406"/>
                  <a:gd name="connsiteX16" fmla="*/ 1790700 w 3352855"/>
                  <a:gd name="connsiteY16" fmla="*/ 371887 h 1055406"/>
                  <a:gd name="connsiteX17" fmla="*/ 1962205 w 3352855"/>
                  <a:gd name="connsiteY17" fmla="*/ 286145 h 1055406"/>
                  <a:gd name="connsiteX18" fmla="*/ 2047875 w 3352855"/>
                  <a:gd name="connsiteY18" fmla="*/ 314748 h 1055406"/>
                  <a:gd name="connsiteX19" fmla="*/ 2124092 w 3352855"/>
                  <a:gd name="connsiteY19" fmla="*/ 181340 h 1055406"/>
                  <a:gd name="connsiteX20" fmla="*/ 2390775 w 3352855"/>
                  <a:gd name="connsiteY20" fmla="*/ 95634 h 1055406"/>
                  <a:gd name="connsiteX21" fmla="*/ 2562230 w 3352855"/>
                  <a:gd name="connsiteY21" fmla="*/ 38507 h 1055406"/>
                  <a:gd name="connsiteX22" fmla="*/ 2657480 w 3352855"/>
                  <a:gd name="connsiteY22" fmla="*/ 399 h 1055406"/>
                  <a:gd name="connsiteX23" fmla="*/ 2752728 w 3352855"/>
                  <a:gd name="connsiteY23" fmla="*/ 66790 h 1055406"/>
                  <a:gd name="connsiteX24" fmla="*/ 2867025 w 3352855"/>
                  <a:gd name="connsiteY24" fmla="*/ 1028852 h 1055406"/>
                  <a:gd name="connsiteX25" fmla="*/ 2905133 w 3352855"/>
                  <a:gd name="connsiteY25" fmla="*/ 600009 h 1055406"/>
                  <a:gd name="connsiteX26" fmla="*/ 3009900 w 3352855"/>
                  <a:gd name="connsiteY26" fmla="*/ 819157 h 1055406"/>
                  <a:gd name="connsiteX27" fmla="*/ 3133758 w 3352855"/>
                  <a:gd name="connsiteY27" fmla="*/ 285732 h 1055406"/>
                  <a:gd name="connsiteX28" fmla="*/ 3228984 w 3352855"/>
                  <a:gd name="connsiteY28" fmla="*/ 514360 h 1055406"/>
                  <a:gd name="connsiteX29" fmla="*/ 3286126 w 3352855"/>
                  <a:gd name="connsiteY29" fmla="*/ 447672 h 1055406"/>
                  <a:gd name="connsiteX30" fmla="*/ 3352808 w 3352855"/>
                  <a:gd name="connsiteY30" fmla="*/ 476252 h 1055406"/>
                  <a:gd name="connsiteX0" fmla="*/ 0 w 3362325"/>
                  <a:gd name="connsiteY0" fmla="*/ 73425 h 1055406"/>
                  <a:gd name="connsiteX1" fmla="*/ 276225 w 3362325"/>
                  <a:gd name="connsiteY1" fmla="*/ 92516 h 1055406"/>
                  <a:gd name="connsiteX2" fmla="*/ 323850 w 3362325"/>
                  <a:gd name="connsiteY2" fmla="*/ 436306 h 1055406"/>
                  <a:gd name="connsiteX3" fmla="*/ 352437 w 3362325"/>
                  <a:gd name="connsiteY3" fmla="*/ 278579 h 1055406"/>
                  <a:gd name="connsiteX4" fmla="*/ 400050 w 3362325"/>
                  <a:gd name="connsiteY4" fmla="*/ 572343 h 1055406"/>
                  <a:gd name="connsiteX5" fmla="*/ 428661 w 3362325"/>
                  <a:gd name="connsiteY5" fmla="*/ 705315 h 1055406"/>
                  <a:gd name="connsiteX6" fmla="*/ 476250 w 3362325"/>
                  <a:gd name="connsiteY6" fmla="*/ 562392 h 1055406"/>
                  <a:gd name="connsiteX7" fmla="*/ 676275 w 3362325"/>
                  <a:gd name="connsiteY7" fmla="*/ 762637 h 1055406"/>
                  <a:gd name="connsiteX8" fmla="*/ 981046 w 3362325"/>
                  <a:gd name="connsiteY8" fmla="*/ 628991 h 1055406"/>
                  <a:gd name="connsiteX9" fmla="*/ 1123970 w 3362325"/>
                  <a:gd name="connsiteY9" fmla="*/ 562407 h 1055406"/>
                  <a:gd name="connsiteX10" fmla="*/ 1228725 w 3362325"/>
                  <a:gd name="connsiteY10" fmla="*/ 524293 h 1055406"/>
                  <a:gd name="connsiteX11" fmla="*/ 1304925 w 3362325"/>
                  <a:gd name="connsiteY11" fmla="*/ 676738 h 1055406"/>
                  <a:gd name="connsiteX12" fmla="*/ 1371628 w 3362325"/>
                  <a:gd name="connsiteY12" fmla="*/ 562339 h 1055406"/>
                  <a:gd name="connsiteX13" fmla="*/ 1438275 w 3362325"/>
                  <a:gd name="connsiteY13" fmla="*/ 571926 h 1055406"/>
                  <a:gd name="connsiteX14" fmla="*/ 1476375 w 3362325"/>
                  <a:gd name="connsiteY14" fmla="*/ 495698 h 1055406"/>
                  <a:gd name="connsiteX15" fmla="*/ 1609725 w 3362325"/>
                  <a:gd name="connsiteY15" fmla="*/ 390899 h 1055406"/>
                  <a:gd name="connsiteX16" fmla="*/ 1790700 w 3362325"/>
                  <a:gd name="connsiteY16" fmla="*/ 371887 h 1055406"/>
                  <a:gd name="connsiteX17" fmla="*/ 1962205 w 3362325"/>
                  <a:gd name="connsiteY17" fmla="*/ 286145 h 1055406"/>
                  <a:gd name="connsiteX18" fmla="*/ 2047875 w 3362325"/>
                  <a:gd name="connsiteY18" fmla="*/ 314748 h 1055406"/>
                  <a:gd name="connsiteX19" fmla="*/ 2124092 w 3362325"/>
                  <a:gd name="connsiteY19" fmla="*/ 181340 h 1055406"/>
                  <a:gd name="connsiteX20" fmla="*/ 2390775 w 3362325"/>
                  <a:gd name="connsiteY20" fmla="*/ 95634 h 1055406"/>
                  <a:gd name="connsiteX21" fmla="*/ 2562230 w 3362325"/>
                  <a:gd name="connsiteY21" fmla="*/ 38507 h 1055406"/>
                  <a:gd name="connsiteX22" fmla="*/ 2657480 w 3362325"/>
                  <a:gd name="connsiteY22" fmla="*/ 399 h 1055406"/>
                  <a:gd name="connsiteX23" fmla="*/ 2752728 w 3362325"/>
                  <a:gd name="connsiteY23" fmla="*/ 66790 h 1055406"/>
                  <a:gd name="connsiteX24" fmla="*/ 2867025 w 3362325"/>
                  <a:gd name="connsiteY24" fmla="*/ 1028852 h 1055406"/>
                  <a:gd name="connsiteX25" fmla="*/ 2905133 w 3362325"/>
                  <a:gd name="connsiteY25" fmla="*/ 600009 h 1055406"/>
                  <a:gd name="connsiteX26" fmla="*/ 3009900 w 3362325"/>
                  <a:gd name="connsiteY26" fmla="*/ 819157 h 1055406"/>
                  <a:gd name="connsiteX27" fmla="*/ 3133758 w 3362325"/>
                  <a:gd name="connsiteY27" fmla="*/ 285732 h 1055406"/>
                  <a:gd name="connsiteX28" fmla="*/ 3228984 w 3362325"/>
                  <a:gd name="connsiteY28" fmla="*/ 514360 h 1055406"/>
                  <a:gd name="connsiteX29" fmla="*/ 3286126 w 3362325"/>
                  <a:gd name="connsiteY29" fmla="*/ 447672 h 1055406"/>
                  <a:gd name="connsiteX30" fmla="*/ 3352808 w 3362325"/>
                  <a:gd name="connsiteY30" fmla="*/ 476252 h 1055406"/>
                  <a:gd name="connsiteX31" fmla="*/ 3362325 w 3362325"/>
                  <a:gd name="connsiteY31" fmla="*/ 523875 h 1055406"/>
                  <a:gd name="connsiteX0" fmla="*/ 0 w 3448050"/>
                  <a:gd name="connsiteY0" fmla="*/ 73425 h 1055406"/>
                  <a:gd name="connsiteX1" fmla="*/ 276225 w 3448050"/>
                  <a:gd name="connsiteY1" fmla="*/ 92516 h 1055406"/>
                  <a:gd name="connsiteX2" fmla="*/ 323850 w 3448050"/>
                  <a:gd name="connsiteY2" fmla="*/ 436306 h 1055406"/>
                  <a:gd name="connsiteX3" fmla="*/ 352437 w 3448050"/>
                  <a:gd name="connsiteY3" fmla="*/ 278579 h 1055406"/>
                  <a:gd name="connsiteX4" fmla="*/ 400050 w 3448050"/>
                  <a:gd name="connsiteY4" fmla="*/ 572343 h 1055406"/>
                  <a:gd name="connsiteX5" fmla="*/ 428661 w 3448050"/>
                  <a:gd name="connsiteY5" fmla="*/ 705315 h 1055406"/>
                  <a:gd name="connsiteX6" fmla="*/ 476250 w 3448050"/>
                  <a:gd name="connsiteY6" fmla="*/ 562392 h 1055406"/>
                  <a:gd name="connsiteX7" fmla="*/ 676275 w 3448050"/>
                  <a:gd name="connsiteY7" fmla="*/ 762637 h 1055406"/>
                  <a:gd name="connsiteX8" fmla="*/ 981046 w 3448050"/>
                  <a:gd name="connsiteY8" fmla="*/ 628991 h 1055406"/>
                  <a:gd name="connsiteX9" fmla="*/ 1123970 w 3448050"/>
                  <a:gd name="connsiteY9" fmla="*/ 562407 h 1055406"/>
                  <a:gd name="connsiteX10" fmla="*/ 1228725 w 3448050"/>
                  <a:gd name="connsiteY10" fmla="*/ 524293 h 1055406"/>
                  <a:gd name="connsiteX11" fmla="*/ 1304925 w 3448050"/>
                  <a:gd name="connsiteY11" fmla="*/ 676738 h 1055406"/>
                  <a:gd name="connsiteX12" fmla="*/ 1371628 w 3448050"/>
                  <a:gd name="connsiteY12" fmla="*/ 562339 h 1055406"/>
                  <a:gd name="connsiteX13" fmla="*/ 1438275 w 3448050"/>
                  <a:gd name="connsiteY13" fmla="*/ 571926 h 1055406"/>
                  <a:gd name="connsiteX14" fmla="*/ 1476375 w 3448050"/>
                  <a:gd name="connsiteY14" fmla="*/ 495698 h 1055406"/>
                  <a:gd name="connsiteX15" fmla="*/ 1609725 w 3448050"/>
                  <a:gd name="connsiteY15" fmla="*/ 390899 h 1055406"/>
                  <a:gd name="connsiteX16" fmla="*/ 1790700 w 3448050"/>
                  <a:gd name="connsiteY16" fmla="*/ 371887 h 1055406"/>
                  <a:gd name="connsiteX17" fmla="*/ 1962205 w 3448050"/>
                  <a:gd name="connsiteY17" fmla="*/ 286145 h 1055406"/>
                  <a:gd name="connsiteX18" fmla="*/ 2047875 w 3448050"/>
                  <a:gd name="connsiteY18" fmla="*/ 314748 h 1055406"/>
                  <a:gd name="connsiteX19" fmla="*/ 2124092 w 3448050"/>
                  <a:gd name="connsiteY19" fmla="*/ 181340 h 1055406"/>
                  <a:gd name="connsiteX20" fmla="*/ 2390775 w 3448050"/>
                  <a:gd name="connsiteY20" fmla="*/ 95634 h 1055406"/>
                  <a:gd name="connsiteX21" fmla="*/ 2562230 w 3448050"/>
                  <a:gd name="connsiteY21" fmla="*/ 38507 h 1055406"/>
                  <a:gd name="connsiteX22" fmla="*/ 2657480 w 3448050"/>
                  <a:gd name="connsiteY22" fmla="*/ 399 h 1055406"/>
                  <a:gd name="connsiteX23" fmla="*/ 2752728 w 3448050"/>
                  <a:gd name="connsiteY23" fmla="*/ 66790 h 1055406"/>
                  <a:gd name="connsiteX24" fmla="*/ 2867025 w 3448050"/>
                  <a:gd name="connsiteY24" fmla="*/ 1028852 h 1055406"/>
                  <a:gd name="connsiteX25" fmla="*/ 2905133 w 3448050"/>
                  <a:gd name="connsiteY25" fmla="*/ 600009 h 1055406"/>
                  <a:gd name="connsiteX26" fmla="*/ 3009900 w 3448050"/>
                  <a:gd name="connsiteY26" fmla="*/ 819157 h 1055406"/>
                  <a:gd name="connsiteX27" fmla="*/ 3133758 w 3448050"/>
                  <a:gd name="connsiteY27" fmla="*/ 285732 h 1055406"/>
                  <a:gd name="connsiteX28" fmla="*/ 3228984 w 3448050"/>
                  <a:gd name="connsiteY28" fmla="*/ 514360 h 1055406"/>
                  <a:gd name="connsiteX29" fmla="*/ 3286126 w 3448050"/>
                  <a:gd name="connsiteY29" fmla="*/ 447672 h 1055406"/>
                  <a:gd name="connsiteX30" fmla="*/ 3352808 w 3448050"/>
                  <a:gd name="connsiteY30" fmla="*/ 476252 h 1055406"/>
                  <a:gd name="connsiteX31" fmla="*/ 3448050 w 3448050"/>
                  <a:gd name="connsiteY31" fmla="*/ 800109 h 1055406"/>
                  <a:gd name="connsiteX0" fmla="*/ 0 w 3455105"/>
                  <a:gd name="connsiteY0" fmla="*/ 73425 h 1055406"/>
                  <a:gd name="connsiteX1" fmla="*/ 276225 w 3455105"/>
                  <a:gd name="connsiteY1" fmla="*/ 92516 h 1055406"/>
                  <a:gd name="connsiteX2" fmla="*/ 323850 w 3455105"/>
                  <a:gd name="connsiteY2" fmla="*/ 436306 h 1055406"/>
                  <a:gd name="connsiteX3" fmla="*/ 352437 w 3455105"/>
                  <a:gd name="connsiteY3" fmla="*/ 278579 h 1055406"/>
                  <a:gd name="connsiteX4" fmla="*/ 400050 w 3455105"/>
                  <a:gd name="connsiteY4" fmla="*/ 572343 h 1055406"/>
                  <a:gd name="connsiteX5" fmla="*/ 428661 w 3455105"/>
                  <a:gd name="connsiteY5" fmla="*/ 705315 h 1055406"/>
                  <a:gd name="connsiteX6" fmla="*/ 476250 w 3455105"/>
                  <a:gd name="connsiteY6" fmla="*/ 562392 h 1055406"/>
                  <a:gd name="connsiteX7" fmla="*/ 676275 w 3455105"/>
                  <a:gd name="connsiteY7" fmla="*/ 762637 h 1055406"/>
                  <a:gd name="connsiteX8" fmla="*/ 981046 w 3455105"/>
                  <a:gd name="connsiteY8" fmla="*/ 628991 h 1055406"/>
                  <a:gd name="connsiteX9" fmla="*/ 1123970 w 3455105"/>
                  <a:gd name="connsiteY9" fmla="*/ 562407 h 1055406"/>
                  <a:gd name="connsiteX10" fmla="*/ 1228725 w 3455105"/>
                  <a:gd name="connsiteY10" fmla="*/ 524293 h 1055406"/>
                  <a:gd name="connsiteX11" fmla="*/ 1304925 w 3455105"/>
                  <a:gd name="connsiteY11" fmla="*/ 676738 h 1055406"/>
                  <a:gd name="connsiteX12" fmla="*/ 1371628 w 3455105"/>
                  <a:gd name="connsiteY12" fmla="*/ 562339 h 1055406"/>
                  <a:gd name="connsiteX13" fmla="*/ 1438275 w 3455105"/>
                  <a:gd name="connsiteY13" fmla="*/ 571926 h 1055406"/>
                  <a:gd name="connsiteX14" fmla="*/ 1476375 w 3455105"/>
                  <a:gd name="connsiteY14" fmla="*/ 495698 h 1055406"/>
                  <a:gd name="connsiteX15" fmla="*/ 1609725 w 3455105"/>
                  <a:gd name="connsiteY15" fmla="*/ 390899 h 1055406"/>
                  <a:gd name="connsiteX16" fmla="*/ 1790700 w 3455105"/>
                  <a:gd name="connsiteY16" fmla="*/ 371887 h 1055406"/>
                  <a:gd name="connsiteX17" fmla="*/ 1962205 w 3455105"/>
                  <a:gd name="connsiteY17" fmla="*/ 286145 h 1055406"/>
                  <a:gd name="connsiteX18" fmla="*/ 2047875 w 3455105"/>
                  <a:gd name="connsiteY18" fmla="*/ 314748 h 1055406"/>
                  <a:gd name="connsiteX19" fmla="*/ 2124092 w 3455105"/>
                  <a:gd name="connsiteY19" fmla="*/ 181340 h 1055406"/>
                  <a:gd name="connsiteX20" fmla="*/ 2390775 w 3455105"/>
                  <a:gd name="connsiteY20" fmla="*/ 95634 h 1055406"/>
                  <a:gd name="connsiteX21" fmla="*/ 2562230 w 3455105"/>
                  <a:gd name="connsiteY21" fmla="*/ 38507 h 1055406"/>
                  <a:gd name="connsiteX22" fmla="*/ 2657480 w 3455105"/>
                  <a:gd name="connsiteY22" fmla="*/ 399 h 1055406"/>
                  <a:gd name="connsiteX23" fmla="*/ 2752728 w 3455105"/>
                  <a:gd name="connsiteY23" fmla="*/ 66790 h 1055406"/>
                  <a:gd name="connsiteX24" fmla="*/ 2867025 w 3455105"/>
                  <a:gd name="connsiteY24" fmla="*/ 1028852 h 1055406"/>
                  <a:gd name="connsiteX25" fmla="*/ 2905133 w 3455105"/>
                  <a:gd name="connsiteY25" fmla="*/ 600009 h 1055406"/>
                  <a:gd name="connsiteX26" fmla="*/ 3009900 w 3455105"/>
                  <a:gd name="connsiteY26" fmla="*/ 819157 h 1055406"/>
                  <a:gd name="connsiteX27" fmla="*/ 3133758 w 3455105"/>
                  <a:gd name="connsiteY27" fmla="*/ 285732 h 1055406"/>
                  <a:gd name="connsiteX28" fmla="*/ 3228984 w 3455105"/>
                  <a:gd name="connsiteY28" fmla="*/ 514360 h 1055406"/>
                  <a:gd name="connsiteX29" fmla="*/ 3286126 w 3455105"/>
                  <a:gd name="connsiteY29" fmla="*/ 447672 h 1055406"/>
                  <a:gd name="connsiteX30" fmla="*/ 3352808 w 3455105"/>
                  <a:gd name="connsiteY30" fmla="*/ 476252 h 1055406"/>
                  <a:gd name="connsiteX31" fmla="*/ 3448050 w 3455105"/>
                  <a:gd name="connsiteY31" fmla="*/ 800109 h 1055406"/>
                  <a:gd name="connsiteX32" fmla="*/ 3448050 w 3455105"/>
                  <a:gd name="connsiteY32" fmla="*/ 762000 h 1055406"/>
                  <a:gd name="connsiteX0" fmla="*/ 0 w 3486151"/>
                  <a:gd name="connsiteY0" fmla="*/ 73425 h 1055406"/>
                  <a:gd name="connsiteX1" fmla="*/ 276225 w 3486151"/>
                  <a:gd name="connsiteY1" fmla="*/ 92516 h 1055406"/>
                  <a:gd name="connsiteX2" fmla="*/ 323850 w 3486151"/>
                  <a:gd name="connsiteY2" fmla="*/ 436306 h 1055406"/>
                  <a:gd name="connsiteX3" fmla="*/ 352437 w 3486151"/>
                  <a:gd name="connsiteY3" fmla="*/ 278579 h 1055406"/>
                  <a:gd name="connsiteX4" fmla="*/ 400050 w 3486151"/>
                  <a:gd name="connsiteY4" fmla="*/ 572343 h 1055406"/>
                  <a:gd name="connsiteX5" fmla="*/ 428661 w 3486151"/>
                  <a:gd name="connsiteY5" fmla="*/ 705315 h 1055406"/>
                  <a:gd name="connsiteX6" fmla="*/ 476250 w 3486151"/>
                  <a:gd name="connsiteY6" fmla="*/ 562392 h 1055406"/>
                  <a:gd name="connsiteX7" fmla="*/ 676275 w 3486151"/>
                  <a:gd name="connsiteY7" fmla="*/ 762637 h 1055406"/>
                  <a:gd name="connsiteX8" fmla="*/ 981046 w 3486151"/>
                  <a:gd name="connsiteY8" fmla="*/ 628991 h 1055406"/>
                  <a:gd name="connsiteX9" fmla="*/ 1123970 w 3486151"/>
                  <a:gd name="connsiteY9" fmla="*/ 562407 h 1055406"/>
                  <a:gd name="connsiteX10" fmla="*/ 1228725 w 3486151"/>
                  <a:gd name="connsiteY10" fmla="*/ 524293 h 1055406"/>
                  <a:gd name="connsiteX11" fmla="*/ 1304925 w 3486151"/>
                  <a:gd name="connsiteY11" fmla="*/ 676738 h 1055406"/>
                  <a:gd name="connsiteX12" fmla="*/ 1371628 w 3486151"/>
                  <a:gd name="connsiteY12" fmla="*/ 562339 h 1055406"/>
                  <a:gd name="connsiteX13" fmla="*/ 1438275 w 3486151"/>
                  <a:gd name="connsiteY13" fmla="*/ 571926 h 1055406"/>
                  <a:gd name="connsiteX14" fmla="*/ 1476375 w 3486151"/>
                  <a:gd name="connsiteY14" fmla="*/ 495698 h 1055406"/>
                  <a:gd name="connsiteX15" fmla="*/ 1609725 w 3486151"/>
                  <a:gd name="connsiteY15" fmla="*/ 390899 h 1055406"/>
                  <a:gd name="connsiteX16" fmla="*/ 1790700 w 3486151"/>
                  <a:gd name="connsiteY16" fmla="*/ 371887 h 1055406"/>
                  <a:gd name="connsiteX17" fmla="*/ 1962205 w 3486151"/>
                  <a:gd name="connsiteY17" fmla="*/ 286145 h 1055406"/>
                  <a:gd name="connsiteX18" fmla="*/ 2047875 w 3486151"/>
                  <a:gd name="connsiteY18" fmla="*/ 314748 h 1055406"/>
                  <a:gd name="connsiteX19" fmla="*/ 2124092 w 3486151"/>
                  <a:gd name="connsiteY19" fmla="*/ 181340 h 1055406"/>
                  <a:gd name="connsiteX20" fmla="*/ 2390775 w 3486151"/>
                  <a:gd name="connsiteY20" fmla="*/ 95634 h 1055406"/>
                  <a:gd name="connsiteX21" fmla="*/ 2562230 w 3486151"/>
                  <a:gd name="connsiteY21" fmla="*/ 38507 h 1055406"/>
                  <a:gd name="connsiteX22" fmla="*/ 2657480 w 3486151"/>
                  <a:gd name="connsiteY22" fmla="*/ 399 h 1055406"/>
                  <a:gd name="connsiteX23" fmla="*/ 2752728 w 3486151"/>
                  <a:gd name="connsiteY23" fmla="*/ 66790 h 1055406"/>
                  <a:gd name="connsiteX24" fmla="*/ 2867025 w 3486151"/>
                  <a:gd name="connsiteY24" fmla="*/ 1028852 h 1055406"/>
                  <a:gd name="connsiteX25" fmla="*/ 2905133 w 3486151"/>
                  <a:gd name="connsiteY25" fmla="*/ 600009 h 1055406"/>
                  <a:gd name="connsiteX26" fmla="*/ 3009900 w 3486151"/>
                  <a:gd name="connsiteY26" fmla="*/ 819157 h 1055406"/>
                  <a:gd name="connsiteX27" fmla="*/ 3133758 w 3486151"/>
                  <a:gd name="connsiteY27" fmla="*/ 285732 h 1055406"/>
                  <a:gd name="connsiteX28" fmla="*/ 3228984 w 3486151"/>
                  <a:gd name="connsiteY28" fmla="*/ 514360 h 1055406"/>
                  <a:gd name="connsiteX29" fmla="*/ 3286126 w 3486151"/>
                  <a:gd name="connsiteY29" fmla="*/ 447672 h 1055406"/>
                  <a:gd name="connsiteX30" fmla="*/ 3352808 w 3486151"/>
                  <a:gd name="connsiteY30" fmla="*/ 476252 h 1055406"/>
                  <a:gd name="connsiteX31" fmla="*/ 3448050 w 3486151"/>
                  <a:gd name="connsiteY31" fmla="*/ 800109 h 1055406"/>
                  <a:gd name="connsiteX32" fmla="*/ 3486151 w 3486151"/>
                  <a:gd name="connsiteY32" fmla="*/ 847728 h 1055406"/>
                  <a:gd name="connsiteX0" fmla="*/ 0 w 3487238"/>
                  <a:gd name="connsiteY0" fmla="*/ 73425 h 1055406"/>
                  <a:gd name="connsiteX1" fmla="*/ 276225 w 3487238"/>
                  <a:gd name="connsiteY1" fmla="*/ 92516 h 1055406"/>
                  <a:gd name="connsiteX2" fmla="*/ 323850 w 3487238"/>
                  <a:gd name="connsiteY2" fmla="*/ 436306 h 1055406"/>
                  <a:gd name="connsiteX3" fmla="*/ 352437 w 3487238"/>
                  <a:gd name="connsiteY3" fmla="*/ 278579 h 1055406"/>
                  <a:gd name="connsiteX4" fmla="*/ 400050 w 3487238"/>
                  <a:gd name="connsiteY4" fmla="*/ 572343 h 1055406"/>
                  <a:gd name="connsiteX5" fmla="*/ 428661 w 3487238"/>
                  <a:gd name="connsiteY5" fmla="*/ 705315 h 1055406"/>
                  <a:gd name="connsiteX6" fmla="*/ 476250 w 3487238"/>
                  <a:gd name="connsiteY6" fmla="*/ 562392 h 1055406"/>
                  <a:gd name="connsiteX7" fmla="*/ 676275 w 3487238"/>
                  <a:gd name="connsiteY7" fmla="*/ 762637 h 1055406"/>
                  <a:gd name="connsiteX8" fmla="*/ 981046 w 3487238"/>
                  <a:gd name="connsiteY8" fmla="*/ 628991 h 1055406"/>
                  <a:gd name="connsiteX9" fmla="*/ 1123970 w 3487238"/>
                  <a:gd name="connsiteY9" fmla="*/ 562407 h 1055406"/>
                  <a:gd name="connsiteX10" fmla="*/ 1228725 w 3487238"/>
                  <a:gd name="connsiteY10" fmla="*/ 524293 h 1055406"/>
                  <a:gd name="connsiteX11" fmla="*/ 1304925 w 3487238"/>
                  <a:gd name="connsiteY11" fmla="*/ 676738 h 1055406"/>
                  <a:gd name="connsiteX12" fmla="*/ 1371628 w 3487238"/>
                  <a:gd name="connsiteY12" fmla="*/ 562339 h 1055406"/>
                  <a:gd name="connsiteX13" fmla="*/ 1438275 w 3487238"/>
                  <a:gd name="connsiteY13" fmla="*/ 571926 h 1055406"/>
                  <a:gd name="connsiteX14" fmla="*/ 1476375 w 3487238"/>
                  <a:gd name="connsiteY14" fmla="*/ 495698 h 1055406"/>
                  <a:gd name="connsiteX15" fmla="*/ 1609725 w 3487238"/>
                  <a:gd name="connsiteY15" fmla="*/ 390899 h 1055406"/>
                  <a:gd name="connsiteX16" fmla="*/ 1790700 w 3487238"/>
                  <a:gd name="connsiteY16" fmla="*/ 371887 h 1055406"/>
                  <a:gd name="connsiteX17" fmla="*/ 1962205 w 3487238"/>
                  <a:gd name="connsiteY17" fmla="*/ 286145 h 1055406"/>
                  <a:gd name="connsiteX18" fmla="*/ 2047875 w 3487238"/>
                  <a:gd name="connsiteY18" fmla="*/ 314748 h 1055406"/>
                  <a:gd name="connsiteX19" fmla="*/ 2124092 w 3487238"/>
                  <a:gd name="connsiteY19" fmla="*/ 181340 h 1055406"/>
                  <a:gd name="connsiteX20" fmla="*/ 2390775 w 3487238"/>
                  <a:gd name="connsiteY20" fmla="*/ 95634 h 1055406"/>
                  <a:gd name="connsiteX21" fmla="*/ 2562230 w 3487238"/>
                  <a:gd name="connsiteY21" fmla="*/ 38507 h 1055406"/>
                  <a:gd name="connsiteX22" fmla="*/ 2657480 w 3487238"/>
                  <a:gd name="connsiteY22" fmla="*/ 399 h 1055406"/>
                  <a:gd name="connsiteX23" fmla="*/ 2752728 w 3487238"/>
                  <a:gd name="connsiteY23" fmla="*/ 66790 h 1055406"/>
                  <a:gd name="connsiteX24" fmla="*/ 2867025 w 3487238"/>
                  <a:gd name="connsiteY24" fmla="*/ 1028852 h 1055406"/>
                  <a:gd name="connsiteX25" fmla="*/ 2905133 w 3487238"/>
                  <a:gd name="connsiteY25" fmla="*/ 600009 h 1055406"/>
                  <a:gd name="connsiteX26" fmla="*/ 3009900 w 3487238"/>
                  <a:gd name="connsiteY26" fmla="*/ 819157 h 1055406"/>
                  <a:gd name="connsiteX27" fmla="*/ 3133758 w 3487238"/>
                  <a:gd name="connsiteY27" fmla="*/ 285732 h 1055406"/>
                  <a:gd name="connsiteX28" fmla="*/ 3228984 w 3487238"/>
                  <a:gd name="connsiteY28" fmla="*/ 514360 h 1055406"/>
                  <a:gd name="connsiteX29" fmla="*/ 3286126 w 3487238"/>
                  <a:gd name="connsiteY29" fmla="*/ 447672 h 1055406"/>
                  <a:gd name="connsiteX30" fmla="*/ 3352808 w 3487238"/>
                  <a:gd name="connsiteY30" fmla="*/ 476252 h 1055406"/>
                  <a:gd name="connsiteX31" fmla="*/ 3448050 w 3487238"/>
                  <a:gd name="connsiteY31" fmla="*/ 800109 h 1055406"/>
                  <a:gd name="connsiteX32" fmla="*/ 3486151 w 3487238"/>
                  <a:gd name="connsiteY32" fmla="*/ 847728 h 1055406"/>
                  <a:gd name="connsiteX33" fmla="*/ 3476625 w 3487238"/>
                  <a:gd name="connsiteY33" fmla="*/ 866775 h 1055406"/>
                  <a:gd name="connsiteX0" fmla="*/ 0 w 3600493"/>
                  <a:gd name="connsiteY0" fmla="*/ 73425 h 1055406"/>
                  <a:gd name="connsiteX1" fmla="*/ 276225 w 3600493"/>
                  <a:gd name="connsiteY1" fmla="*/ 92516 h 1055406"/>
                  <a:gd name="connsiteX2" fmla="*/ 323850 w 3600493"/>
                  <a:gd name="connsiteY2" fmla="*/ 436306 h 1055406"/>
                  <a:gd name="connsiteX3" fmla="*/ 352437 w 3600493"/>
                  <a:gd name="connsiteY3" fmla="*/ 278579 h 1055406"/>
                  <a:gd name="connsiteX4" fmla="*/ 400050 w 3600493"/>
                  <a:gd name="connsiteY4" fmla="*/ 572343 h 1055406"/>
                  <a:gd name="connsiteX5" fmla="*/ 428661 w 3600493"/>
                  <a:gd name="connsiteY5" fmla="*/ 705315 h 1055406"/>
                  <a:gd name="connsiteX6" fmla="*/ 476250 w 3600493"/>
                  <a:gd name="connsiteY6" fmla="*/ 562392 h 1055406"/>
                  <a:gd name="connsiteX7" fmla="*/ 676275 w 3600493"/>
                  <a:gd name="connsiteY7" fmla="*/ 762637 h 1055406"/>
                  <a:gd name="connsiteX8" fmla="*/ 981046 w 3600493"/>
                  <a:gd name="connsiteY8" fmla="*/ 628991 h 1055406"/>
                  <a:gd name="connsiteX9" fmla="*/ 1123970 w 3600493"/>
                  <a:gd name="connsiteY9" fmla="*/ 562407 h 1055406"/>
                  <a:gd name="connsiteX10" fmla="*/ 1228725 w 3600493"/>
                  <a:gd name="connsiteY10" fmla="*/ 524293 h 1055406"/>
                  <a:gd name="connsiteX11" fmla="*/ 1304925 w 3600493"/>
                  <a:gd name="connsiteY11" fmla="*/ 676738 h 1055406"/>
                  <a:gd name="connsiteX12" fmla="*/ 1371628 w 3600493"/>
                  <a:gd name="connsiteY12" fmla="*/ 562339 h 1055406"/>
                  <a:gd name="connsiteX13" fmla="*/ 1438275 w 3600493"/>
                  <a:gd name="connsiteY13" fmla="*/ 571926 h 1055406"/>
                  <a:gd name="connsiteX14" fmla="*/ 1476375 w 3600493"/>
                  <a:gd name="connsiteY14" fmla="*/ 495698 h 1055406"/>
                  <a:gd name="connsiteX15" fmla="*/ 1609725 w 3600493"/>
                  <a:gd name="connsiteY15" fmla="*/ 390899 h 1055406"/>
                  <a:gd name="connsiteX16" fmla="*/ 1790700 w 3600493"/>
                  <a:gd name="connsiteY16" fmla="*/ 371887 h 1055406"/>
                  <a:gd name="connsiteX17" fmla="*/ 1962205 w 3600493"/>
                  <a:gd name="connsiteY17" fmla="*/ 286145 h 1055406"/>
                  <a:gd name="connsiteX18" fmla="*/ 2047875 w 3600493"/>
                  <a:gd name="connsiteY18" fmla="*/ 314748 h 1055406"/>
                  <a:gd name="connsiteX19" fmla="*/ 2124092 w 3600493"/>
                  <a:gd name="connsiteY19" fmla="*/ 181340 h 1055406"/>
                  <a:gd name="connsiteX20" fmla="*/ 2390775 w 3600493"/>
                  <a:gd name="connsiteY20" fmla="*/ 95634 h 1055406"/>
                  <a:gd name="connsiteX21" fmla="*/ 2562230 w 3600493"/>
                  <a:gd name="connsiteY21" fmla="*/ 38507 h 1055406"/>
                  <a:gd name="connsiteX22" fmla="*/ 2657480 w 3600493"/>
                  <a:gd name="connsiteY22" fmla="*/ 399 h 1055406"/>
                  <a:gd name="connsiteX23" fmla="*/ 2752728 w 3600493"/>
                  <a:gd name="connsiteY23" fmla="*/ 66790 h 1055406"/>
                  <a:gd name="connsiteX24" fmla="*/ 2867025 w 3600493"/>
                  <a:gd name="connsiteY24" fmla="*/ 1028852 h 1055406"/>
                  <a:gd name="connsiteX25" fmla="*/ 2905133 w 3600493"/>
                  <a:gd name="connsiteY25" fmla="*/ 600009 h 1055406"/>
                  <a:gd name="connsiteX26" fmla="*/ 3009900 w 3600493"/>
                  <a:gd name="connsiteY26" fmla="*/ 819157 h 1055406"/>
                  <a:gd name="connsiteX27" fmla="*/ 3133758 w 3600493"/>
                  <a:gd name="connsiteY27" fmla="*/ 285732 h 1055406"/>
                  <a:gd name="connsiteX28" fmla="*/ 3228984 w 3600493"/>
                  <a:gd name="connsiteY28" fmla="*/ 514360 h 1055406"/>
                  <a:gd name="connsiteX29" fmla="*/ 3286126 w 3600493"/>
                  <a:gd name="connsiteY29" fmla="*/ 447672 h 1055406"/>
                  <a:gd name="connsiteX30" fmla="*/ 3352808 w 3600493"/>
                  <a:gd name="connsiteY30" fmla="*/ 476252 h 1055406"/>
                  <a:gd name="connsiteX31" fmla="*/ 3448050 w 3600493"/>
                  <a:gd name="connsiteY31" fmla="*/ 800109 h 1055406"/>
                  <a:gd name="connsiteX32" fmla="*/ 3486151 w 3600493"/>
                  <a:gd name="connsiteY32" fmla="*/ 847728 h 1055406"/>
                  <a:gd name="connsiteX33" fmla="*/ 3600467 w 3600493"/>
                  <a:gd name="connsiteY33" fmla="*/ 1055406 h 1055406"/>
                  <a:gd name="connsiteX0" fmla="*/ 0 w 3600520"/>
                  <a:gd name="connsiteY0" fmla="*/ 73425 h 1055406"/>
                  <a:gd name="connsiteX1" fmla="*/ 276225 w 3600520"/>
                  <a:gd name="connsiteY1" fmla="*/ 92516 h 1055406"/>
                  <a:gd name="connsiteX2" fmla="*/ 323850 w 3600520"/>
                  <a:gd name="connsiteY2" fmla="*/ 436306 h 1055406"/>
                  <a:gd name="connsiteX3" fmla="*/ 352437 w 3600520"/>
                  <a:gd name="connsiteY3" fmla="*/ 278579 h 1055406"/>
                  <a:gd name="connsiteX4" fmla="*/ 400050 w 3600520"/>
                  <a:gd name="connsiteY4" fmla="*/ 572343 h 1055406"/>
                  <a:gd name="connsiteX5" fmla="*/ 428661 w 3600520"/>
                  <a:gd name="connsiteY5" fmla="*/ 705315 h 1055406"/>
                  <a:gd name="connsiteX6" fmla="*/ 476250 w 3600520"/>
                  <a:gd name="connsiteY6" fmla="*/ 562392 h 1055406"/>
                  <a:gd name="connsiteX7" fmla="*/ 676275 w 3600520"/>
                  <a:gd name="connsiteY7" fmla="*/ 762637 h 1055406"/>
                  <a:gd name="connsiteX8" fmla="*/ 981046 w 3600520"/>
                  <a:gd name="connsiteY8" fmla="*/ 628991 h 1055406"/>
                  <a:gd name="connsiteX9" fmla="*/ 1123970 w 3600520"/>
                  <a:gd name="connsiteY9" fmla="*/ 562407 h 1055406"/>
                  <a:gd name="connsiteX10" fmla="*/ 1228725 w 3600520"/>
                  <a:gd name="connsiteY10" fmla="*/ 524293 h 1055406"/>
                  <a:gd name="connsiteX11" fmla="*/ 1304925 w 3600520"/>
                  <a:gd name="connsiteY11" fmla="*/ 676738 h 1055406"/>
                  <a:gd name="connsiteX12" fmla="*/ 1371628 w 3600520"/>
                  <a:gd name="connsiteY12" fmla="*/ 562339 h 1055406"/>
                  <a:gd name="connsiteX13" fmla="*/ 1438275 w 3600520"/>
                  <a:gd name="connsiteY13" fmla="*/ 571926 h 1055406"/>
                  <a:gd name="connsiteX14" fmla="*/ 1476375 w 3600520"/>
                  <a:gd name="connsiteY14" fmla="*/ 495698 h 1055406"/>
                  <a:gd name="connsiteX15" fmla="*/ 1609725 w 3600520"/>
                  <a:gd name="connsiteY15" fmla="*/ 390899 h 1055406"/>
                  <a:gd name="connsiteX16" fmla="*/ 1790700 w 3600520"/>
                  <a:gd name="connsiteY16" fmla="*/ 371887 h 1055406"/>
                  <a:gd name="connsiteX17" fmla="*/ 1962205 w 3600520"/>
                  <a:gd name="connsiteY17" fmla="*/ 286145 h 1055406"/>
                  <a:gd name="connsiteX18" fmla="*/ 2047875 w 3600520"/>
                  <a:gd name="connsiteY18" fmla="*/ 314748 h 1055406"/>
                  <a:gd name="connsiteX19" fmla="*/ 2124092 w 3600520"/>
                  <a:gd name="connsiteY19" fmla="*/ 181340 h 1055406"/>
                  <a:gd name="connsiteX20" fmla="*/ 2390775 w 3600520"/>
                  <a:gd name="connsiteY20" fmla="*/ 95634 h 1055406"/>
                  <a:gd name="connsiteX21" fmla="*/ 2562230 w 3600520"/>
                  <a:gd name="connsiteY21" fmla="*/ 38507 h 1055406"/>
                  <a:gd name="connsiteX22" fmla="*/ 2657480 w 3600520"/>
                  <a:gd name="connsiteY22" fmla="*/ 399 h 1055406"/>
                  <a:gd name="connsiteX23" fmla="*/ 2752728 w 3600520"/>
                  <a:gd name="connsiteY23" fmla="*/ 66790 h 1055406"/>
                  <a:gd name="connsiteX24" fmla="*/ 2867025 w 3600520"/>
                  <a:gd name="connsiteY24" fmla="*/ 1028852 h 1055406"/>
                  <a:gd name="connsiteX25" fmla="*/ 2905133 w 3600520"/>
                  <a:gd name="connsiteY25" fmla="*/ 600009 h 1055406"/>
                  <a:gd name="connsiteX26" fmla="*/ 3009900 w 3600520"/>
                  <a:gd name="connsiteY26" fmla="*/ 819157 h 1055406"/>
                  <a:gd name="connsiteX27" fmla="*/ 3133758 w 3600520"/>
                  <a:gd name="connsiteY27" fmla="*/ 285732 h 1055406"/>
                  <a:gd name="connsiteX28" fmla="*/ 3228984 w 3600520"/>
                  <a:gd name="connsiteY28" fmla="*/ 514360 h 1055406"/>
                  <a:gd name="connsiteX29" fmla="*/ 3286126 w 3600520"/>
                  <a:gd name="connsiteY29" fmla="*/ 447672 h 1055406"/>
                  <a:gd name="connsiteX30" fmla="*/ 3352808 w 3600520"/>
                  <a:gd name="connsiteY30" fmla="*/ 476252 h 1055406"/>
                  <a:gd name="connsiteX31" fmla="*/ 3448050 w 3600520"/>
                  <a:gd name="connsiteY31" fmla="*/ 800109 h 1055406"/>
                  <a:gd name="connsiteX32" fmla="*/ 3543301 w 3600520"/>
                  <a:gd name="connsiteY32" fmla="*/ 847728 h 1055406"/>
                  <a:gd name="connsiteX33" fmla="*/ 3600467 w 3600520"/>
                  <a:gd name="connsiteY33" fmla="*/ 1055406 h 1055406"/>
                  <a:gd name="connsiteX0" fmla="*/ 0 w 3648075"/>
                  <a:gd name="connsiteY0" fmla="*/ 73425 h 1071336"/>
                  <a:gd name="connsiteX1" fmla="*/ 276225 w 3648075"/>
                  <a:gd name="connsiteY1" fmla="*/ 92516 h 1071336"/>
                  <a:gd name="connsiteX2" fmla="*/ 323850 w 3648075"/>
                  <a:gd name="connsiteY2" fmla="*/ 436306 h 1071336"/>
                  <a:gd name="connsiteX3" fmla="*/ 352437 w 3648075"/>
                  <a:gd name="connsiteY3" fmla="*/ 278579 h 1071336"/>
                  <a:gd name="connsiteX4" fmla="*/ 400050 w 3648075"/>
                  <a:gd name="connsiteY4" fmla="*/ 572343 h 1071336"/>
                  <a:gd name="connsiteX5" fmla="*/ 428661 w 3648075"/>
                  <a:gd name="connsiteY5" fmla="*/ 705315 h 1071336"/>
                  <a:gd name="connsiteX6" fmla="*/ 476250 w 3648075"/>
                  <a:gd name="connsiteY6" fmla="*/ 562392 h 1071336"/>
                  <a:gd name="connsiteX7" fmla="*/ 676275 w 3648075"/>
                  <a:gd name="connsiteY7" fmla="*/ 762637 h 1071336"/>
                  <a:gd name="connsiteX8" fmla="*/ 981046 w 3648075"/>
                  <a:gd name="connsiteY8" fmla="*/ 628991 h 1071336"/>
                  <a:gd name="connsiteX9" fmla="*/ 1123970 w 3648075"/>
                  <a:gd name="connsiteY9" fmla="*/ 562407 h 1071336"/>
                  <a:gd name="connsiteX10" fmla="*/ 1228725 w 3648075"/>
                  <a:gd name="connsiteY10" fmla="*/ 524293 h 1071336"/>
                  <a:gd name="connsiteX11" fmla="*/ 1304925 w 3648075"/>
                  <a:gd name="connsiteY11" fmla="*/ 676738 h 1071336"/>
                  <a:gd name="connsiteX12" fmla="*/ 1371628 w 3648075"/>
                  <a:gd name="connsiteY12" fmla="*/ 562339 h 1071336"/>
                  <a:gd name="connsiteX13" fmla="*/ 1438275 w 3648075"/>
                  <a:gd name="connsiteY13" fmla="*/ 571926 h 1071336"/>
                  <a:gd name="connsiteX14" fmla="*/ 1476375 w 3648075"/>
                  <a:gd name="connsiteY14" fmla="*/ 495698 h 1071336"/>
                  <a:gd name="connsiteX15" fmla="*/ 1609725 w 3648075"/>
                  <a:gd name="connsiteY15" fmla="*/ 390899 h 1071336"/>
                  <a:gd name="connsiteX16" fmla="*/ 1790700 w 3648075"/>
                  <a:gd name="connsiteY16" fmla="*/ 371887 h 1071336"/>
                  <a:gd name="connsiteX17" fmla="*/ 1962205 w 3648075"/>
                  <a:gd name="connsiteY17" fmla="*/ 286145 h 1071336"/>
                  <a:gd name="connsiteX18" fmla="*/ 2047875 w 3648075"/>
                  <a:gd name="connsiteY18" fmla="*/ 314748 h 1071336"/>
                  <a:gd name="connsiteX19" fmla="*/ 2124092 w 3648075"/>
                  <a:gd name="connsiteY19" fmla="*/ 181340 h 1071336"/>
                  <a:gd name="connsiteX20" fmla="*/ 2390775 w 3648075"/>
                  <a:gd name="connsiteY20" fmla="*/ 95634 h 1071336"/>
                  <a:gd name="connsiteX21" fmla="*/ 2562230 w 3648075"/>
                  <a:gd name="connsiteY21" fmla="*/ 38507 h 1071336"/>
                  <a:gd name="connsiteX22" fmla="*/ 2657480 w 3648075"/>
                  <a:gd name="connsiteY22" fmla="*/ 399 h 1071336"/>
                  <a:gd name="connsiteX23" fmla="*/ 2752728 w 3648075"/>
                  <a:gd name="connsiteY23" fmla="*/ 66790 h 1071336"/>
                  <a:gd name="connsiteX24" fmla="*/ 2867025 w 3648075"/>
                  <a:gd name="connsiteY24" fmla="*/ 1028852 h 1071336"/>
                  <a:gd name="connsiteX25" fmla="*/ 2905133 w 3648075"/>
                  <a:gd name="connsiteY25" fmla="*/ 600009 h 1071336"/>
                  <a:gd name="connsiteX26" fmla="*/ 3009900 w 3648075"/>
                  <a:gd name="connsiteY26" fmla="*/ 819157 h 1071336"/>
                  <a:gd name="connsiteX27" fmla="*/ 3133758 w 3648075"/>
                  <a:gd name="connsiteY27" fmla="*/ 285732 h 1071336"/>
                  <a:gd name="connsiteX28" fmla="*/ 3228984 w 3648075"/>
                  <a:gd name="connsiteY28" fmla="*/ 514360 h 1071336"/>
                  <a:gd name="connsiteX29" fmla="*/ 3286126 w 3648075"/>
                  <a:gd name="connsiteY29" fmla="*/ 447672 h 1071336"/>
                  <a:gd name="connsiteX30" fmla="*/ 3352808 w 3648075"/>
                  <a:gd name="connsiteY30" fmla="*/ 476252 h 1071336"/>
                  <a:gd name="connsiteX31" fmla="*/ 3448050 w 3648075"/>
                  <a:gd name="connsiteY31" fmla="*/ 800109 h 1071336"/>
                  <a:gd name="connsiteX32" fmla="*/ 3543301 w 3648075"/>
                  <a:gd name="connsiteY32" fmla="*/ 847728 h 1071336"/>
                  <a:gd name="connsiteX33" fmla="*/ 3600467 w 3648075"/>
                  <a:gd name="connsiteY33" fmla="*/ 1055406 h 1071336"/>
                  <a:gd name="connsiteX34" fmla="*/ 3648075 w 3648075"/>
                  <a:gd name="connsiteY34" fmla="*/ 1057275 h 1071336"/>
                  <a:gd name="connsiteX0" fmla="*/ 0 w 3648075"/>
                  <a:gd name="connsiteY0" fmla="*/ 73425 h 1276368"/>
                  <a:gd name="connsiteX1" fmla="*/ 276225 w 3648075"/>
                  <a:gd name="connsiteY1" fmla="*/ 92516 h 1276368"/>
                  <a:gd name="connsiteX2" fmla="*/ 323850 w 3648075"/>
                  <a:gd name="connsiteY2" fmla="*/ 436306 h 1276368"/>
                  <a:gd name="connsiteX3" fmla="*/ 352437 w 3648075"/>
                  <a:gd name="connsiteY3" fmla="*/ 278579 h 1276368"/>
                  <a:gd name="connsiteX4" fmla="*/ 400050 w 3648075"/>
                  <a:gd name="connsiteY4" fmla="*/ 572343 h 1276368"/>
                  <a:gd name="connsiteX5" fmla="*/ 428661 w 3648075"/>
                  <a:gd name="connsiteY5" fmla="*/ 705315 h 1276368"/>
                  <a:gd name="connsiteX6" fmla="*/ 476250 w 3648075"/>
                  <a:gd name="connsiteY6" fmla="*/ 562392 h 1276368"/>
                  <a:gd name="connsiteX7" fmla="*/ 676275 w 3648075"/>
                  <a:gd name="connsiteY7" fmla="*/ 762637 h 1276368"/>
                  <a:gd name="connsiteX8" fmla="*/ 981046 w 3648075"/>
                  <a:gd name="connsiteY8" fmla="*/ 628991 h 1276368"/>
                  <a:gd name="connsiteX9" fmla="*/ 1123970 w 3648075"/>
                  <a:gd name="connsiteY9" fmla="*/ 562407 h 1276368"/>
                  <a:gd name="connsiteX10" fmla="*/ 1228725 w 3648075"/>
                  <a:gd name="connsiteY10" fmla="*/ 524293 h 1276368"/>
                  <a:gd name="connsiteX11" fmla="*/ 1304925 w 3648075"/>
                  <a:gd name="connsiteY11" fmla="*/ 676738 h 1276368"/>
                  <a:gd name="connsiteX12" fmla="*/ 1371628 w 3648075"/>
                  <a:gd name="connsiteY12" fmla="*/ 562339 h 1276368"/>
                  <a:gd name="connsiteX13" fmla="*/ 1438275 w 3648075"/>
                  <a:gd name="connsiteY13" fmla="*/ 571926 h 1276368"/>
                  <a:gd name="connsiteX14" fmla="*/ 1476375 w 3648075"/>
                  <a:gd name="connsiteY14" fmla="*/ 495698 h 1276368"/>
                  <a:gd name="connsiteX15" fmla="*/ 1609725 w 3648075"/>
                  <a:gd name="connsiteY15" fmla="*/ 390899 h 1276368"/>
                  <a:gd name="connsiteX16" fmla="*/ 1790700 w 3648075"/>
                  <a:gd name="connsiteY16" fmla="*/ 371887 h 1276368"/>
                  <a:gd name="connsiteX17" fmla="*/ 1962205 w 3648075"/>
                  <a:gd name="connsiteY17" fmla="*/ 286145 h 1276368"/>
                  <a:gd name="connsiteX18" fmla="*/ 2047875 w 3648075"/>
                  <a:gd name="connsiteY18" fmla="*/ 314748 h 1276368"/>
                  <a:gd name="connsiteX19" fmla="*/ 2124092 w 3648075"/>
                  <a:gd name="connsiteY19" fmla="*/ 181340 h 1276368"/>
                  <a:gd name="connsiteX20" fmla="*/ 2390775 w 3648075"/>
                  <a:gd name="connsiteY20" fmla="*/ 95634 h 1276368"/>
                  <a:gd name="connsiteX21" fmla="*/ 2562230 w 3648075"/>
                  <a:gd name="connsiteY21" fmla="*/ 38507 h 1276368"/>
                  <a:gd name="connsiteX22" fmla="*/ 2657480 w 3648075"/>
                  <a:gd name="connsiteY22" fmla="*/ 399 h 1276368"/>
                  <a:gd name="connsiteX23" fmla="*/ 2752728 w 3648075"/>
                  <a:gd name="connsiteY23" fmla="*/ 66790 h 1276368"/>
                  <a:gd name="connsiteX24" fmla="*/ 2867025 w 3648075"/>
                  <a:gd name="connsiteY24" fmla="*/ 1028852 h 1276368"/>
                  <a:gd name="connsiteX25" fmla="*/ 2905133 w 3648075"/>
                  <a:gd name="connsiteY25" fmla="*/ 600009 h 1276368"/>
                  <a:gd name="connsiteX26" fmla="*/ 3009900 w 3648075"/>
                  <a:gd name="connsiteY26" fmla="*/ 819157 h 1276368"/>
                  <a:gd name="connsiteX27" fmla="*/ 3133758 w 3648075"/>
                  <a:gd name="connsiteY27" fmla="*/ 285732 h 1276368"/>
                  <a:gd name="connsiteX28" fmla="*/ 3228984 w 3648075"/>
                  <a:gd name="connsiteY28" fmla="*/ 514360 h 1276368"/>
                  <a:gd name="connsiteX29" fmla="*/ 3286126 w 3648075"/>
                  <a:gd name="connsiteY29" fmla="*/ 447672 h 1276368"/>
                  <a:gd name="connsiteX30" fmla="*/ 3352808 w 3648075"/>
                  <a:gd name="connsiteY30" fmla="*/ 476252 h 1276368"/>
                  <a:gd name="connsiteX31" fmla="*/ 3448050 w 3648075"/>
                  <a:gd name="connsiteY31" fmla="*/ 800109 h 1276368"/>
                  <a:gd name="connsiteX32" fmla="*/ 3543301 w 3648075"/>
                  <a:gd name="connsiteY32" fmla="*/ 847728 h 1276368"/>
                  <a:gd name="connsiteX33" fmla="*/ 3600467 w 3648075"/>
                  <a:gd name="connsiteY33" fmla="*/ 1055406 h 1276368"/>
                  <a:gd name="connsiteX34" fmla="*/ 3648075 w 3648075"/>
                  <a:gd name="connsiteY34" fmla="*/ 1276368 h 1276368"/>
                  <a:gd name="connsiteX0" fmla="*/ 0 w 3648344"/>
                  <a:gd name="connsiteY0" fmla="*/ 73425 h 1295750"/>
                  <a:gd name="connsiteX1" fmla="*/ 276225 w 3648344"/>
                  <a:gd name="connsiteY1" fmla="*/ 92516 h 1295750"/>
                  <a:gd name="connsiteX2" fmla="*/ 323850 w 3648344"/>
                  <a:gd name="connsiteY2" fmla="*/ 436306 h 1295750"/>
                  <a:gd name="connsiteX3" fmla="*/ 352437 w 3648344"/>
                  <a:gd name="connsiteY3" fmla="*/ 278579 h 1295750"/>
                  <a:gd name="connsiteX4" fmla="*/ 400050 w 3648344"/>
                  <a:gd name="connsiteY4" fmla="*/ 572343 h 1295750"/>
                  <a:gd name="connsiteX5" fmla="*/ 428661 w 3648344"/>
                  <a:gd name="connsiteY5" fmla="*/ 705315 h 1295750"/>
                  <a:gd name="connsiteX6" fmla="*/ 476250 w 3648344"/>
                  <a:gd name="connsiteY6" fmla="*/ 562392 h 1295750"/>
                  <a:gd name="connsiteX7" fmla="*/ 676275 w 3648344"/>
                  <a:gd name="connsiteY7" fmla="*/ 762637 h 1295750"/>
                  <a:gd name="connsiteX8" fmla="*/ 981046 w 3648344"/>
                  <a:gd name="connsiteY8" fmla="*/ 628991 h 1295750"/>
                  <a:gd name="connsiteX9" fmla="*/ 1123970 w 3648344"/>
                  <a:gd name="connsiteY9" fmla="*/ 562407 h 1295750"/>
                  <a:gd name="connsiteX10" fmla="*/ 1228725 w 3648344"/>
                  <a:gd name="connsiteY10" fmla="*/ 524293 h 1295750"/>
                  <a:gd name="connsiteX11" fmla="*/ 1304925 w 3648344"/>
                  <a:gd name="connsiteY11" fmla="*/ 676738 h 1295750"/>
                  <a:gd name="connsiteX12" fmla="*/ 1371628 w 3648344"/>
                  <a:gd name="connsiteY12" fmla="*/ 562339 h 1295750"/>
                  <a:gd name="connsiteX13" fmla="*/ 1438275 w 3648344"/>
                  <a:gd name="connsiteY13" fmla="*/ 571926 h 1295750"/>
                  <a:gd name="connsiteX14" fmla="*/ 1476375 w 3648344"/>
                  <a:gd name="connsiteY14" fmla="*/ 495698 h 1295750"/>
                  <a:gd name="connsiteX15" fmla="*/ 1609725 w 3648344"/>
                  <a:gd name="connsiteY15" fmla="*/ 390899 h 1295750"/>
                  <a:gd name="connsiteX16" fmla="*/ 1790700 w 3648344"/>
                  <a:gd name="connsiteY16" fmla="*/ 371887 h 1295750"/>
                  <a:gd name="connsiteX17" fmla="*/ 1962205 w 3648344"/>
                  <a:gd name="connsiteY17" fmla="*/ 286145 h 1295750"/>
                  <a:gd name="connsiteX18" fmla="*/ 2047875 w 3648344"/>
                  <a:gd name="connsiteY18" fmla="*/ 314748 h 1295750"/>
                  <a:gd name="connsiteX19" fmla="*/ 2124092 w 3648344"/>
                  <a:gd name="connsiteY19" fmla="*/ 181340 h 1295750"/>
                  <a:gd name="connsiteX20" fmla="*/ 2390775 w 3648344"/>
                  <a:gd name="connsiteY20" fmla="*/ 95634 h 1295750"/>
                  <a:gd name="connsiteX21" fmla="*/ 2562230 w 3648344"/>
                  <a:gd name="connsiteY21" fmla="*/ 38507 h 1295750"/>
                  <a:gd name="connsiteX22" fmla="*/ 2657480 w 3648344"/>
                  <a:gd name="connsiteY22" fmla="*/ 399 h 1295750"/>
                  <a:gd name="connsiteX23" fmla="*/ 2752728 w 3648344"/>
                  <a:gd name="connsiteY23" fmla="*/ 66790 h 1295750"/>
                  <a:gd name="connsiteX24" fmla="*/ 2867025 w 3648344"/>
                  <a:gd name="connsiteY24" fmla="*/ 1028852 h 1295750"/>
                  <a:gd name="connsiteX25" fmla="*/ 2905133 w 3648344"/>
                  <a:gd name="connsiteY25" fmla="*/ 600009 h 1295750"/>
                  <a:gd name="connsiteX26" fmla="*/ 3009900 w 3648344"/>
                  <a:gd name="connsiteY26" fmla="*/ 819157 h 1295750"/>
                  <a:gd name="connsiteX27" fmla="*/ 3133758 w 3648344"/>
                  <a:gd name="connsiteY27" fmla="*/ 285732 h 1295750"/>
                  <a:gd name="connsiteX28" fmla="*/ 3228984 w 3648344"/>
                  <a:gd name="connsiteY28" fmla="*/ 514360 h 1295750"/>
                  <a:gd name="connsiteX29" fmla="*/ 3286126 w 3648344"/>
                  <a:gd name="connsiteY29" fmla="*/ 447672 h 1295750"/>
                  <a:gd name="connsiteX30" fmla="*/ 3352808 w 3648344"/>
                  <a:gd name="connsiteY30" fmla="*/ 476252 h 1295750"/>
                  <a:gd name="connsiteX31" fmla="*/ 3448050 w 3648344"/>
                  <a:gd name="connsiteY31" fmla="*/ 800109 h 1295750"/>
                  <a:gd name="connsiteX32" fmla="*/ 3543301 w 3648344"/>
                  <a:gd name="connsiteY32" fmla="*/ 847728 h 1295750"/>
                  <a:gd name="connsiteX33" fmla="*/ 3600467 w 3648344"/>
                  <a:gd name="connsiteY33" fmla="*/ 1055406 h 1295750"/>
                  <a:gd name="connsiteX34" fmla="*/ 3648075 w 3648344"/>
                  <a:gd name="connsiteY34" fmla="*/ 1276368 h 1295750"/>
                  <a:gd name="connsiteX35" fmla="*/ 3619500 w 3648344"/>
                  <a:gd name="connsiteY35" fmla="*/ 1285875 h 1295750"/>
                  <a:gd name="connsiteX0" fmla="*/ 0 w 3753098"/>
                  <a:gd name="connsiteY0" fmla="*/ 73425 h 1762254"/>
                  <a:gd name="connsiteX1" fmla="*/ 276225 w 3753098"/>
                  <a:gd name="connsiteY1" fmla="*/ 92516 h 1762254"/>
                  <a:gd name="connsiteX2" fmla="*/ 323850 w 3753098"/>
                  <a:gd name="connsiteY2" fmla="*/ 436306 h 1762254"/>
                  <a:gd name="connsiteX3" fmla="*/ 352437 w 3753098"/>
                  <a:gd name="connsiteY3" fmla="*/ 278579 h 1762254"/>
                  <a:gd name="connsiteX4" fmla="*/ 400050 w 3753098"/>
                  <a:gd name="connsiteY4" fmla="*/ 572343 h 1762254"/>
                  <a:gd name="connsiteX5" fmla="*/ 428661 w 3753098"/>
                  <a:gd name="connsiteY5" fmla="*/ 705315 h 1762254"/>
                  <a:gd name="connsiteX6" fmla="*/ 476250 w 3753098"/>
                  <a:gd name="connsiteY6" fmla="*/ 562392 h 1762254"/>
                  <a:gd name="connsiteX7" fmla="*/ 676275 w 3753098"/>
                  <a:gd name="connsiteY7" fmla="*/ 762637 h 1762254"/>
                  <a:gd name="connsiteX8" fmla="*/ 981046 w 3753098"/>
                  <a:gd name="connsiteY8" fmla="*/ 628991 h 1762254"/>
                  <a:gd name="connsiteX9" fmla="*/ 1123970 w 3753098"/>
                  <a:gd name="connsiteY9" fmla="*/ 562407 h 1762254"/>
                  <a:gd name="connsiteX10" fmla="*/ 1228725 w 3753098"/>
                  <a:gd name="connsiteY10" fmla="*/ 524293 h 1762254"/>
                  <a:gd name="connsiteX11" fmla="*/ 1304925 w 3753098"/>
                  <a:gd name="connsiteY11" fmla="*/ 676738 h 1762254"/>
                  <a:gd name="connsiteX12" fmla="*/ 1371628 w 3753098"/>
                  <a:gd name="connsiteY12" fmla="*/ 562339 h 1762254"/>
                  <a:gd name="connsiteX13" fmla="*/ 1438275 w 3753098"/>
                  <a:gd name="connsiteY13" fmla="*/ 571926 h 1762254"/>
                  <a:gd name="connsiteX14" fmla="*/ 1476375 w 3753098"/>
                  <a:gd name="connsiteY14" fmla="*/ 495698 h 1762254"/>
                  <a:gd name="connsiteX15" fmla="*/ 1609725 w 3753098"/>
                  <a:gd name="connsiteY15" fmla="*/ 390899 h 1762254"/>
                  <a:gd name="connsiteX16" fmla="*/ 1790700 w 3753098"/>
                  <a:gd name="connsiteY16" fmla="*/ 371887 h 1762254"/>
                  <a:gd name="connsiteX17" fmla="*/ 1962205 w 3753098"/>
                  <a:gd name="connsiteY17" fmla="*/ 286145 h 1762254"/>
                  <a:gd name="connsiteX18" fmla="*/ 2047875 w 3753098"/>
                  <a:gd name="connsiteY18" fmla="*/ 314748 h 1762254"/>
                  <a:gd name="connsiteX19" fmla="*/ 2124092 w 3753098"/>
                  <a:gd name="connsiteY19" fmla="*/ 181340 h 1762254"/>
                  <a:gd name="connsiteX20" fmla="*/ 2390775 w 3753098"/>
                  <a:gd name="connsiteY20" fmla="*/ 95634 h 1762254"/>
                  <a:gd name="connsiteX21" fmla="*/ 2562230 w 3753098"/>
                  <a:gd name="connsiteY21" fmla="*/ 38507 h 1762254"/>
                  <a:gd name="connsiteX22" fmla="*/ 2657480 w 3753098"/>
                  <a:gd name="connsiteY22" fmla="*/ 399 h 1762254"/>
                  <a:gd name="connsiteX23" fmla="*/ 2752728 w 3753098"/>
                  <a:gd name="connsiteY23" fmla="*/ 66790 h 1762254"/>
                  <a:gd name="connsiteX24" fmla="*/ 2867025 w 3753098"/>
                  <a:gd name="connsiteY24" fmla="*/ 1028852 h 1762254"/>
                  <a:gd name="connsiteX25" fmla="*/ 2905133 w 3753098"/>
                  <a:gd name="connsiteY25" fmla="*/ 600009 h 1762254"/>
                  <a:gd name="connsiteX26" fmla="*/ 3009900 w 3753098"/>
                  <a:gd name="connsiteY26" fmla="*/ 819157 h 1762254"/>
                  <a:gd name="connsiteX27" fmla="*/ 3133758 w 3753098"/>
                  <a:gd name="connsiteY27" fmla="*/ 285732 h 1762254"/>
                  <a:gd name="connsiteX28" fmla="*/ 3228984 w 3753098"/>
                  <a:gd name="connsiteY28" fmla="*/ 514360 h 1762254"/>
                  <a:gd name="connsiteX29" fmla="*/ 3286126 w 3753098"/>
                  <a:gd name="connsiteY29" fmla="*/ 447672 h 1762254"/>
                  <a:gd name="connsiteX30" fmla="*/ 3352808 w 3753098"/>
                  <a:gd name="connsiteY30" fmla="*/ 476252 h 1762254"/>
                  <a:gd name="connsiteX31" fmla="*/ 3448050 w 3753098"/>
                  <a:gd name="connsiteY31" fmla="*/ 800109 h 1762254"/>
                  <a:gd name="connsiteX32" fmla="*/ 3543301 w 3753098"/>
                  <a:gd name="connsiteY32" fmla="*/ 847728 h 1762254"/>
                  <a:gd name="connsiteX33" fmla="*/ 3600467 w 3753098"/>
                  <a:gd name="connsiteY33" fmla="*/ 1055406 h 1762254"/>
                  <a:gd name="connsiteX34" fmla="*/ 3648075 w 3753098"/>
                  <a:gd name="connsiteY34" fmla="*/ 1276368 h 1762254"/>
                  <a:gd name="connsiteX35" fmla="*/ 3752860 w 3753098"/>
                  <a:gd name="connsiteY35" fmla="*/ 1762254 h 1762254"/>
                  <a:gd name="connsiteX0" fmla="*/ 0 w 3753098"/>
                  <a:gd name="connsiteY0" fmla="*/ 73425 h 1762254"/>
                  <a:gd name="connsiteX1" fmla="*/ 276225 w 3753098"/>
                  <a:gd name="connsiteY1" fmla="*/ 92516 h 1762254"/>
                  <a:gd name="connsiteX2" fmla="*/ 323850 w 3753098"/>
                  <a:gd name="connsiteY2" fmla="*/ 436306 h 1762254"/>
                  <a:gd name="connsiteX3" fmla="*/ 352437 w 3753098"/>
                  <a:gd name="connsiteY3" fmla="*/ 278579 h 1762254"/>
                  <a:gd name="connsiteX4" fmla="*/ 400050 w 3753098"/>
                  <a:gd name="connsiteY4" fmla="*/ 572343 h 1762254"/>
                  <a:gd name="connsiteX5" fmla="*/ 428661 w 3753098"/>
                  <a:gd name="connsiteY5" fmla="*/ 705315 h 1762254"/>
                  <a:gd name="connsiteX6" fmla="*/ 476250 w 3753098"/>
                  <a:gd name="connsiteY6" fmla="*/ 562392 h 1762254"/>
                  <a:gd name="connsiteX7" fmla="*/ 676275 w 3753098"/>
                  <a:gd name="connsiteY7" fmla="*/ 762637 h 1762254"/>
                  <a:gd name="connsiteX8" fmla="*/ 981046 w 3753098"/>
                  <a:gd name="connsiteY8" fmla="*/ 628991 h 1762254"/>
                  <a:gd name="connsiteX9" fmla="*/ 1123970 w 3753098"/>
                  <a:gd name="connsiteY9" fmla="*/ 562407 h 1762254"/>
                  <a:gd name="connsiteX10" fmla="*/ 1228725 w 3753098"/>
                  <a:gd name="connsiteY10" fmla="*/ 524293 h 1762254"/>
                  <a:gd name="connsiteX11" fmla="*/ 1304925 w 3753098"/>
                  <a:gd name="connsiteY11" fmla="*/ 676738 h 1762254"/>
                  <a:gd name="connsiteX12" fmla="*/ 1371628 w 3753098"/>
                  <a:gd name="connsiteY12" fmla="*/ 562339 h 1762254"/>
                  <a:gd name="connsiteX13" fmla="*/ 1438275 w 3753098"/>
                  <a:gd name="connsiteY13" fmla="*/ 571926 h 1762254"/>
                  <a:gd name="connsiteX14" fmla="*/ 1476375 w 3753098"/>
                  <a:gd name="connsiteY14" fmla="*/ 495698 h 1762254"/>
                  <a:gd name="connsiteX15" fmla="*/ 1609725 w 3753098"/>
                  <a:gd name="connsiteY15" fmla="*/ 390899 h 1762254"/>
                  <a:gd name="connsiteX16" fmla="*/ 1790700 w 3753098"/>
                  <a:gd name="connsiteY16" fmla="*/ 371887 h 1762254"/>
                  <a:gd name="connsiteX17" fmla="*/ 1962205 w 3753098"/>
                  <a:gd name="connsiteY17" fmla="*/ 286145 h 1762254"/>
                  <a:gd name="connsiteX18" fmla="*/ 2047875 w 3753098"/>
                  <a:gd name="connsiteY18" fmla="*/ 314748 h 1762254"/>
                  <a:gd name="connsiteX19" fmla="*/ 2124092 w 3753098"/>
                  <a:gd name="connsiteY19" fmla="*/ 181340 h 1762254"/>
                  <a:gd name="connsiteX20" fmla="*/ 2390775 w 3753098"/>
                  <a:gd name="connsiteY20" fmla="*/ 95634 h 1762254"/>
                  <a:gd name="connsiteX21" fmla="*/ 2562230 w 3753098"/>
                  <a:gd name="connsiteY21" fmla="*/ 38507 h 1762254"/>
                  <a:gd name="connsiteX22" fmla="*/ 2657480 w 3753098"/>
                  <a:gd name="connsiteY22" fmla="*/ 399 h 1762254"/>
                  <a:gd name="connsiteX23" fmla="*/ 2752728 w 3753098"/>
                  <a:gd name="connsiteY23" fmla="*/ 66790 h 1762254"/>
                  <a:gd name="connsiteX24" fmla="*/ 2867025 w 3753098"/>
                  <a:gd name="connsiteY24" fmla="*/ 1028852 h 1762254"/>
                  <a:gd name="connsiteX25" fmla="*/ 2905133 w 3753098"/>
                  <a:gd name="connsiteY25" fmla="*/ 600009 h 1762254"/>
                  <a:gd name="connsiteX26" fmla="*/ 3009900 w 3753098"/>
                  <a:gd name="connsiteY26" fmla="*/ 819157 h 1762254"/>
                  <a:gd name="connsiteX27" fmla="*/ 3133758 w 3753098"/>
                  <a:gd name="connsiteY27" fmla="*/ 285732 h 1762254"/>
                  <a:gd name="connsiteX28" fmla="*/ 3228984 w 3753098"/>
                  <a:gd name="connsiteY28" fmla="*/ 514360 h 1762254"/>
                  <a:gd name="connsiteX29" fmla="*/ 3286126 w 3753098"/>
                  <a:gd name="connsiteY29" fmla="*/ 447672 h 1762254"/>
                  <a:gd name="connsiteX30" fmla="*/ 3352808 w 3753098"/>
                  <a:gd name="connsiteY30" fmla="*/ 476252 h 1762254"/>
                  <a:gd name="connsiteX31" fmla="*/ 3448050 w 3753098"/>
                  <a:gd name="connsiteY31" fmla="*/ 800109 h 1762254"/>
                  <a:gd name="connsiteX32" fmla="*/ 3495673 w 3753098"/>
                  <a:gd name="connsiteY32" fmla="*/ 876305 h 1762254"/>
                  <a:gd name="connsiteX33" fmla="*/ 3600467 w 3753098"/>
                  <a:gd name="connsiteY33" fmla="*/ 1055406 h 1762254"/>
                  <a:gd name="connsiteX34" fmla="*/ 3648075 w 3753098"/>
                  <a:gd name="connsiteY34" fmla="*/ 1276368 h 1762254"/>
                  <a:gd name="connsiteX35" fmla="*/ 3752860 w 3753098"/>
                  <a:gd name="connsiteY35" fmla="*/ 1762254 h 1762254"/>
                  <a:gd name="connsiteX0" fmla="*/ 0 w 3753098"/>
                  <a:gd name="connsiteY0" fmla="*/ 73425 h 1762254"/>
                  <a:gd name="connsiteX1" fmla="*/ 276225 w 3753098"/>
                  <a:gd name="connsiteY1" fmla="*/ 92516 h 1762254"/>
                  <a:gd name="connsiteX2" fmla="*/ 323850 w 3753098"/>
                  <a:gd name="connsiteY2" fmla="*/ 436306 h 1762254"/>
                  <a:gd name="connsiteX3" fmla="*/ 352437 w 3753098"/>
                  <a:gd name="connsiteY3" fmla="*/ 278579 h 1762254"/>
                  <a:gd name="connsiteX4" fmla="*/ 400050 w 3753098"/>
                  <a:gd name="connsiteY4" fmla="*/ 572343 h 1762254"/>
                  <a:gd name="connsiteX5" fmla="*/ 428661 w 3753098"/>
                  <a:gd name="connsiteY5" fmla="*/ 705315 h 1762254"/>
                  <a:gd name="connsiteX6" fmla="*/ 476250 w 3753098"/>
                  <a:gd name="connsiteY6" fmla="*/ 562392 h 1762254"/>
                  <a:gd name="connsiteX7" fmla="*/ 676275 w 3753098"/>
                  <a:gd name="connsiteY7" fmla="*/ 762637 h 1762254"/>
                  <a:gd name="connsiteX8" fmla="*/ 981046 w 3753098"/>
                  <a:gd name="connsiteY8" fmla="*/ 628991 h 1762254"/>
                  <a:gd name="connsiteX9" fmla="*/ 1123970 w 3753098"/>
                  <a:gd name="connsiteY9" fmla="*/ 562407 h 1762254"/>
                  <a:gd name="connsiteX10" fmla="*/ 1228725 w 3753098"/>
                  <a:gd name="connsiteY10" fmla="*/ 524293 h 1762254"/>
                  <a:gd name="connsiteX11" fmla="*/ 1304925 w 3753098"/>
                  <a:gd name="connsiteY11" fmla="*/ 676738 h 1762254"/>
                  <a:gd name="connsiteX12" fmla="*/ 1371628 w 3753098"/>
                  <a:gd name="connsiteY12" fmla="*/ 562339 h 1762254"/>
                  <a:gd name="connsiteX13" fmla="*/ 1438275 w 3753098"/>
                  <a:gd name="connsiteY13" fmla="*/ 571926 h 1762254"/>
                  <a:gd name="connsiteX14" fmla="*/ 1476375 w 3753098"/>
                  <a:gd name="connsiteY14" fmla="*/ 495698 h 1762254"/>
                  <a:gd name="connsiteX15" fmla="*/ 1609725 w 3753098"/>
                  <a:gd name="connsiteY15" fmla="*/ 390899 h 1762254"/>
                  <a:gd name="connsiteX16" fmla="*/ 1790700 w 3753098"/>
                  <a:gd name="connsiteY16" fmla="*/ 371887 h 1762254"/>
                  <a:gd name="connsiteX17" fmla="*/ 1962205 w 3753098"/>
                  <a:gd name="connsiteY17" fmla="*/ 286145 h 1762254"/>
                  <a:gd name="connsiteX18" fmla="*/ 2047875 w 3753098"/>
                  <a:gd name="connsiteY18" fmla="*/ 314748 h 1762254"/>
                  <a:gd name="connsiteX19" fmla="*/ 2124092 w 3753098"/>
                  <a:gd name="connsiteY19" fmla="*/ 181340 h 1762254"/>
                  <a:gd name="connsiteX20" fmla="*/ 2390775 w 3753098"/>
                  <a:gd name="connsiteY20" fmla="*/ 95634 h 1762254"/>
                  <a:gd name="connsiteX21" fmla="*/ 2562230 w 3753098"/>
                  <a:gd name="connsiteY21" fmla="*/ 38507 h 1762254"/>
                  <a:gd name="connsiteX22" fmla="*/ 2657480 w 3753098"/>
                  <a:gd name="connsiteY22" fmla="*/ 399 h 1762254"/>
                  <a:gd name="connsiteX23" fmla="*/ 2752728 w 3753098"/>
                  <a:gd name="connsiteY23" fmla="*/ 66790 h 1762254"/>
                  <a:gd name="connsiteX24" fmla="*/ 2867025 w 3753098"/>
                  <a:gd name="connsiteY24" fmla="*/ 1028852 h 1762254"/>
                  <a:gd name="connsiteX25" fmla="*/ 2905133 w 3753098"/>
                  <a:gd name="connsiteY25" fmla="*/ 600009 h 1762254"/>
                  <a:gd name="connsiteX26" fmla="*/ 3009900 w 3753098"/>
                  <a:gd name="connsiteY26" fmla="*/ 819157 h 1762254"/>
                  <a:gd name="connsiteX27" fmla="*/ 3133758 w 3753098"/>
                  <a:gd name="connsiteY27" fmla="*/ 285732 h 1762254"/>
                  <a:gd name="connsiteX28" fmla="*/ 3228984 w 3753098"/>
                  <a:gd name="connsiteY28" fmla="*/ 514360 h 1762254"/>
                  <a:gd name="connsiteX29" fmla="*/ 3286126 w 3753098"/>
                  <a:gd name="connsiteY29" fmla="*/ 447672 h 1762254"/>
                  <a:gd name="connsiteX30" fmla="*/ 3352808 w 3753098"/>
                  <a:gd name="connsiteY30" fmla="*/ 476252 h 1762254"/>
                  <a:gd name="connsiteX31" fmla="*/ 3448050 w 3753098"/>
                  <a:gd name="connsiteY31" fmla="*/ 800109 h 1762254"/>
                  <a:gd name="connsiteX32" fmla="*/ 3495673 w 3753098"/>
                  <a:gd name="connsiteY32" fmla="*/ 876305 h 1762254"/>
                  <a:gd name="connsiteX33" fmla="*/ 3581637 w 3753098"/>
                  <a:gd name="connsiteY33" fmla="*/ 933518 h 1762254"/>
                  <a:gd name="connsiteX34" fmla="*/ 3600467 w 3753098"/>
                  <a:gd name="connsiteY34" fmla="*/ 1055406 h 1762254"/>
                  <a:gd name="connsiteX35" fmla="*/ 3648075 w 3753098"/>
                  <a:gd name="connsiteY35" fmla="*/ 1276368 h 1762254"/>
                  <a:gd name="connsiteX36" fmla="*/ 3752860 w 3753098"/>
                  <a:gd name="connsiteY36" fmla="*/ 1762254 h 1762254"/>
                  <a:gd name="connsiteX0" fmla="*/ 0 w 3771900"/>
                  <a:gd name="connsiteY0" fmla="*/ 73425 h 1804185"/>
                  <a:gd name="connsiteX1" fmla="*/ 276225 w 3771900"/>
                  <a:gd name="connsiteY1" fmla="*/ 92516 h 1804185"/>
                  <a:gd name="connsiteX2" fmla="*/ 323850 w 3771900"/>
                  <a:gd name="connsiteY2" fmla="*/ 436306 h 1804185"/>
                  <a:gd name="connsiteX3" fmla="*/ 352437 w 3771900"/>
                  <a:gd name="connsiteY3" fmla="*/ 278579 h 1804185"/>
                  <a:gd name="connsiteX4" fmla="*/ 400050 w 3771900"/>
                  <a:gd name="connsiteY4" fmla="*/ 572343 h 1804185"/>
                  <a:gd name="connsiteX5" fmla="*/ 428661 w 3771900"/>
                  <a:gd name="connsiteY5" fmla="*/ 705315 h 1804185"/>
                  <a:gd name="connsiteX6" fmla="*/ 476250 w 3771900"/>
                  <a:gd name="connsiteY6" fmla="*/ 562392 h 1804185"/>
                  <a:gd name="connsiteX7" fmla="*/ 676275 w 3771900"/>
                  <a:gd name="connsiteY7" fmla="*/ 762637 h 1804185"/>
                  <a:gd name="connsiteX8" fmla="*/ 981046 w 3771900"/>
                  <a:gd name="connsiteY8" fmla="*/ 628991 h 1804185"/>
                  <a:gd name="connsiteX9" fmla="*/ 1123970 w 3771900"/>
                  <a:gd name="connsiteY9" fmla="*/ 562407 h 1804185"/>
                  <a:gd name="connsiteX10" fmla="*/ 1228725 w 3771900"/>
                  <a:gd name="connsiteY10" fmla="*/ 524293 h 1804185"/>
                  <a:gd name="connsiteX11" fmla="*/ 1304925 w 3771900"/>
                  <a:gd name="connsiteY11" fmla="*/ 676738 h 1804185"/>
                  <a:gd name="connsiteX12" fmla="*/ 1371628 w 3771900"/>
                  <a:gd name="connsiteY12" fmla="*/ 562339 h 1804185"/>
                  <a:gd name="connsiteX13" fmla="*/ 1438275 w 3771900"/>
                  <a:gd name="connsiteY13" fmla="*/ 571926 h 1804185"/>
                  <a:gd name="connsiteX14" fmla="*/ 1476375 w 3771900"/>
                  <a:gd name="connsiteY14" fmla="*/ 495698 h 1804185"/>
                  <a:gd name="connsiteX15" fmla="*/ 1609725 w 3771900"/>
                  <a:gd name="connsiteY15" fmla="*/ 390899 h 1804185"/>
                  <a:gd name="connsiteX16" fmla="*/ 1790700 w 3771900"/>
                  <a:gd name="connsiteY16" fmla="*/ 371887 h 1804185"/>
                  <a:gd name="connsiteX17" fmla="*/ 1962205 w 3771900"/>
                  <a:gd name="connsiteY17" fmla="*/ 286145 h 1804185"/>
                  <a:gd name="connsiteX18" fmla="*/ 2047875 w 3771900"/>
                  <a:gd name="connsiteY18" fmla="*/ 314748 h 1804185"/>
                  <a:gd name="connsiteX19" fmla="*/ 2124092 w 3771900"/>
                  <a:gd name="connsiteY19" fmla="*/ 181340 h 1804185"/>
                  <a:gd name="connsiteX20" fmla="*/ 2390775 w 3771900"/>
                  <a:gd name="connsiteY20" fmla="*/ 95634 h 1804185"/>
                  <a:gd name="connsiteX21" fmla="*/ 2562230 w 3771900"/>
                  <a:gd name="connsiteY21" fmla="*/ 38507 h 1804185"/>
                  <a:gd name="connsiteX22" fmla="*/ 2657480 w 3771900"/>
                  <a:gd name="connsiteY22" fmla="*/ 399 h 1804185"/>
                  <a:gd name="connsiteX23" fmla="*/ 2752728 w 3771900"/>
                  <a:gd name="connsiteY23" fmla="*/ 66790 h 1804185"/>
                  <a:gd name="connsiteX24" fmla="*/ 2867025 w 3771900"/>
                  <a:gd name="connsiteY24" fmla="*/ 1028852 h 1804185"/>
                  <a:gd name="connsiteX25" fmla="*/ 2905133 w 3771900"/>
                  <a:gd name="connsiteY25" fmla="*/ 600009 h 1804185"/>
                  <a:gd name="connsiteX26" fmla="*/ 3009900 w 3771900"/>
                  <a:gd name="connsiteY26" fmla="*/ 819157 h 1804185"/>
                  <a:gd name="connsiteX27" fmla="*/ 3133758 w 3771900"/>
                  <a:gd name="connsiteY27" fmla="*/ 285732 h 1804185"/>
                  <a:gd name="connsiteX28" fmla="*/ 3228984 w 3771900"/>
                  <a:gd name="connsiteY28" fmla="*/ 514360 h 1804185"/>
                  <a:gd name="connsiteX29" fmla="*/ 3286126 w 3771900"/>
                  <a:gd name="connsiteY29" fmla="*/ 447672 h 1804185"/>
                  <a:gd name="connsiteX30" fmla="*/ 3352808 w 3771900"/>
                  <a:gd name="connsiteY30" fmla="*/ 476252 h 1804185"/>
                  <a:gd name="connsiteX31" fmla="*/ 3448050 w 3771900"/>
                  <a:gd name="connsiteY31" fmla="*/ 800109 h 1804185"/>
                  <a:gd name="connsiteX32" fmla="*/ 3495673 w 3771900"/>
                  <a:gd name="connsiteY32" fmla="*/ 876305 h 1804185"/>
                  <a:gd name="connsiteX33" fmla="*/ 3581637 w 3771900"/>
                  <a:gd name="connsiteY33" fmla="*/ 933518 h 1804185"/>
                  <a:gd name="connsiteX34" fmla="*/ 3600467 w 3771900"/>
                  <a:gd name="connsiteY34" fmla="*/ 1055406 h 1804185"/>
                  <a:gd name="connsiteX35" fmla="*/ 3648075 w 3771900"/>
                  <a:gd name="connsiteY35" fmla="*/ 1276368 h 1804185"/>
                  <a:gd name="connsiteX36" fmla="*/ 3752860 w 3771900"/>
                  <a:gd name="connsiteY36" fmla="*/ 1762254 h 1804185"/>
                  <a:gd name="connsiteX37" fmla="*/ 3771900 w 3771900"/>
                  <a:gd name="connsiteY37" fmla="*/ 1781175 h 1804185"/>
                  <a:gd name="connsiteX0" fmla="*/ 0 w 3848100"/>
                  <a:gd name="connsiteY0" fmla="*/ 73425 h 1767359"/>
                  <a:gd name="connsiteX1" fmla="*/ 276225 w 3848100"/>
                  <a:gd name="connsiteY1" fmla="*/ 92516 h 1767359"/>
                  <a:gd name="connsiteX2" fmla="*/ 323850 w 3848100"/>
                  <a:gd name="connsiteY2" fmla="*/ 436306 h 1767359"/>
                  <a:gd name="connsiteX3" fmla="*/ 352437 w 3848100"/>
                  <a:gd name="connsiteY3" fmla="*/ 278579 h 1767359"/>
                  <a:gd name="connsiteX4" fmla="*/ 400050 w 3848100"/>
                  <a:gd name="connsiteY4" fmla="*/ 572343 h 1767359"/>
                  <a:gd name="connsiteX5" fmla="*/ 428661 w 3848100"/>
                  <a:gd name="connsiteY5" fmla="*/ 705315 h 1767359"/>
                  <a:gd name="connsiteX6" fmla="*/ 476250 w 3848100"/>
                  <a:gd name="connsiteY6" fmla="*/ 562392 h 1767359"/>
                  <a:gd name="connsiteX7" fmla="*/ 676275 w 3848100"/>
                  <a:gd name="connsiteY7" fmla="*/ 762637 h 1767359"/>
                  <a:gd name="connsiteX8" fmla="*/ 981046 w 3848100"/>
                  <a:gd name="connsiteY8" fmla="*/ 628991 h 1767359"/>
                  <a:gd name="connsiteX9" fmla="*/ 1123970 w 3848100"/>
                  <a:gd name="connsiteY9" fmla="*/ 562407 h 1767359"/>
                  <a:gd name="connsiteX10" fmla="*/ 1228725 w 3848100"/>
                  <a:gd name="connsiteY10" fmla="*/ 524293 h 1767359"/>
                  <a:gd name="connsiteX11" fmla="*/ 1304925 w 3848100"/>
                  <a:gd name="connsiteY11" fmla="*/ 676738 h 1767359"/>
                  <a:gd name="connsiteX12" fmla="*/ 1371628 w 3848100"/>
                  <a:gd name="connsiteY12" fmla="*/ 562339 h 1767359"/>
                  <a:gd name="connsiteX13" fmla="*/ 1438275 w 3848100"/>
                  <a:gd name="connsiteY13" fmla="*/ 571926 h 1767359"/>
                  <a:gd name="connsiteX14" fmla="*/ 1476375 w 3848100"/>
                  <a:gd name="connsiteY14" fmla="*/ 495698 h 1767359"/>
                  <a:gd name="connsiteX15" fmla="*/ 1609725 w 3848100"/>
                  <a:gd name="connsiteY15" fmla="*/ 390899 h 1767359"/>
                  <a:gd name="connsiteX16" fmla="*/ 1790700 w 3848100"/>
                  <a:gd name="connsiteY16" fmla="*/ 371887 h 1767359"/>
                  <a:gd name="connsiteX17" fmla="*/ 1962205 w 3848100"/>
                  <a:gd name="connsiteY17" fmla="*/ 286145 h 1767359"/>
                  <a:gd name="connsiteX18" fmla="*/ 2047875 w 3848100"/>
                  <a:gd name="connsiteY18" fmla="*/ 314748 h 1767359"/>
                  <a:gd name="connsiteX19" fmla="*/ 2124092 w 3848100"/>
                  <a:gd name="connsiteY19" fmla="*/ 181340 h 1767359"/>
                  <a:gd name="connsiteX20" fmla="*/ 2390775 w 3848100"/>
                  <a:gd name="connsiteY20" fmla="*/ 95634 h 1767359"/>
                  <a:gd name="connsiteX21" fmla="*/ 2562230 w 3848100"/>
                  <a:gd name="connsiteY21" fmla="*/ 38507 h 1767359"/>
                  <a:gd name="connsiteX22" fmla="*/ 2657480 w 3848100"/>
                  <a:gd name="connsiteY22" fmla="*/ 399 h 1767359"/>
                  <a:gd name="connsiteX23" fmla="*/ 2752728 w 3848100"/>
                  <a:gd name="connsiteY23" fmla="*/ 66790 h 1767359"/>
                  <a:gd name="connsiteX24" fmla="*/ 2867025 w 3848100"/>
                  <a:gd name="connsiteY24" fmla="*/ 1028852 h 1767359"/>
                  <a:gd name="connsiteX25" fmla="*/ 2905133 w 3848100"/>
                  <a:gd name="connsiteY25" fmla="*/ 600009 h 1767359"/>
                  <a:gd name="connsiteX26" fmla="*/ 3009900 w 3848100"/>
                  <a:gd name="connsiteY26" fmla="*/ 819157 h 1767359"/>
                  <a:gd name="connsiteX27" fmla="*/ 3133758 w 3848100"/>
                  <a:gd name="connsiteY27" fmla="*/ 285732 h 1767359"/>
                  <a:gd name="connsiteX28" fmla="*/ 3228984 w 3848100"/>
                  <a:gd name="connsiteY28" fmla="*/ 514360 h 1767359"/>
                  <a:gd name="connsiteX29" fmla="*/ 3286126 w 3848100"/>
                  <a:gd name="connsiteY29" fmla="*/ 447672 h 1767359"/>
                  <a:gd name="connsiteX30" fmla="*/ 3352808 w 3848100"/>
                  <a:gd name="connsiteY30" fmla="*/ 476252 h 1767359"/>
                  <a:gd name="connsiteX31" fmla="*/ 3448050 w 3848100"/>
                  <a:gd name="connsiteY31" fmla="*/ 800109 h 1767359"/>
                  <a:gd name="connsiteX32" fmla="*/ 3495673 w 3848100"/>
                  <a:gd name="connsiteY32" fmla="*/ 876305 h 1767359"/>
                  <a:gd name="connsiteX33" fmla="*/ 3581637 w 3848100"/>
                  <a:gd name="connsiteY33" fmla="*/ 933518 h 1767359"/>
                  <a:gd name="connsiteX34" fmla="*/ 3600467 w 3848100"/>
                  <a:gd name="connsiteY34" fmla="*/ 1055406 h 1767359"/>
                  <a:gd name="connsiteX35" fmla="*/ 3648075 w 3848100"/>
                  <a:gd name="connsiteY35" fmla="*/ 1276368 h 1767359"/>
                  <a:gd name="connsiteX36" fmla="*/ 3752860 w 3848100"/>
                  <a:gd name="connsiteY36" fmla="*/ 1762254 h 1767359"/>
                  <a:gd name="connsiteX37" fmla="*/ 3848100 w 3848100"/>
                  <a:gd name="connsiteY37" fmla="*/ 866699 h 1767359"/>
                  <a:gd name="connsiteX0" fmla="*/ 0 w 3848100"/>
                  <a:gd name="connsiteY0" fmla="*/ 73425 h 1776668"/>
                  <a:gd name="connsiteX1" fmla="*/ 276225 w 3848100"/>
                  <a:gd name="connsiteY1" fmla="*/ 92516 h 1776668"/>
                  <a:gd name="connsiteX2" fmla="*/ 323850 w 3848100"/>
                  <a:gd name="connsiteY2" fmla="*/ 436306 h 1776668"/>
                  <a:gd name="connsiteX3" fmla="*/ 352437 w 3848100"/>
                  <a:gd name="connsiteY3" fmla="*/ 278579 h 1776668"/>
                  <a:gd name="connsiteX4" fmla="*/ 400050 w 3848100"/>
                  <a:gd name="connsiteY4" fmla="*/ 572343 h 1776668"/>
                  <a:gd name="connsiteX5" fmla="*/ 428661 w 3848100"/>
                  <a:gd name="connsiteY5" fmla="*/ 705315 h 1776668"/>
                  <a:gd name="connsiteX6" fmla="*/ 476250 w 3848100"/>
                  <a:gd name="connsiteY6" fmla="*/ 562392 h 1776668"/>
                  <a:gd name="connsiteX7" fmla="*/ 676275 w 3848100"/>
                  <a:gd name="connsiteY7" fmla="*/ 762637 h 1776668"/>
                  <a:gd name="connsiteX8" fmla="*/ 981046 w 3848100"/>
                  <a:gd name="connsiteY8" fmla="*/ 628991 h 1776668"/>
                  <a:gd name="connsiteX9" fmla="*/ 1123970 w 3848100"/>
                  <a:gd name="connsiteY9" fmla="*/ 562407 h 1776668"/>
                  <a:gd name="connsiteX10" fmla="*/ 1228725 w 3848100"/>
                  <a:gd name="connsiteY10" fmla="*/ 524293 h 1776668"/>
                  <a:gd name="connsiteX11" fmla="*/ 1304925 w 3848100"/>
                  <a:gd name="connsiteY11" fmla="*/ 676738 h 1776668"/>
                  <a:gd name="connsiteX12" fmla="*/ 1371628 w 3848100"/>
                  <a:gd name="connsiteY12" fmla="*/ 562339 h 1776668"/>
                  <a:gd name="connsiteX13" fmla="*/ 1438275 w 3848100"/>
                  <a:gd name="connsiteY13" fmla="*/ 571926 h 1776668"/>
                  <a:gd name="connsiteX14" fmla="*/ 1476375 w 3848100"/>
                  <a:gd name="connsiteY14" fmla="*/ 495698 h 1776668"/>
                  <a:gd name="connsiteX15" fmla="*/ 1609725 w 3848100"/>
                  <a:gd name="connsiteY15" fmla="*/ 390899 h 1776668"/>
                  <a:gd name="connsiteX16" fmla="*/ 1790700 w 3848100"/>
                  <a:gd name="connsiteY16" fmla="*/ 371887 h 1776668"/>
                  <a:gd name="connsiteX17" fmla="*/ 1962205 w 3848100"/>
                  <a:gd name="connsiteY17" fmla="*/ 286145 h 1776668"/>
                  <a:gd name="connsiteX18" fmla="*/ 2047875 w 3848100"/>
                  <a:gd name="connsiteY18" fmla="*/ 314748 h 1776668"/>
                  <a:gd name="connsiteX19" fmla="*/ 2124092 w 3848100"/>
                  <a:gd name="connsiteY19" fmla="*/ 181340 h 1776668"/>
                  <a:gd name="connsiteX20" fmla="*/ 2390775 w 3848100"/>
                  <a:gd name="connsiteY20" fmla="*/ 95634 h 1776668"/>
                  <a:gd name="connsiteX21" fmla="*/ 2562230 w 3848100"/>
                  <a:gd name="connsiteY21" fmla="*/ 38507 h 1776668"/>
                  <a:gd name="connsiteX22" fmla="*/ 2657480 w 3848100"/>
                  <a:gd name="connsiteY22" fmla="*/ 399 h 1776668"/>
                  <a:gd name="connsiteX23" fmla="*/ 2752728 w 3848100"/>
                  <a:gd name="connsiteY23" fmla="*/ 66790 h 1776668"/>
                  <a:gd name="connsiteX24" fmla="*/ 2867025 w 3848100"/>
                  <a:gd name="connsiteY24" fmla="*/ 1028852 h 1776668"/>
                  <a:gd name="connsiteX25" fmla="*/ 2905133 w 3848100"/>
                  <a:gd name="connsiteY25" fmla="*/ 600009 h 1776668"/>
                  <a:gd name="connsiteX26" fmla="*/ 3009900 w 3848100"/>
                  <a:gd name="connsiteY26" fmla="*/ 819157 h 1776668"/>
                  <a:gd name="connsiteX27" fmla="*/ 3133758 w 3848100"/>
                  <a:gd name="connsiteY27" fmla="*/ 285732 h 1776668"/>
                  <a:gd name="connsiteX28" fmla="*/ 3228984 w 3848100"/>
                  <a:gd name="connsiteY28" fmla="*/ 514360 h 1776668"/>
                  <a:gd name="connsiteX29" fmla="*/ 3286126 w 3848100"/>
                  <a:gd name="connsiteY29" fmla="*/ 447672 h 1776668"/>
                  <a:gd name="connsiteX30" fmla="*/ 3352808 w 3848100"/>
                  <a:gd name="connsiteY30" fmla="*/ 476252 h 1776668"/>
                  <a:gd name="connsiteX31" fmla="*/ 3448050 w 3848100"/>
                  <a:gd name="connsiteY31" fmla="*/ 800109 h 1776668"/>
                  <a:gd name="connsiteX32" fmla="*/ 3495673 w 3848100"/>
                  <a:gd name="connsiteY32" fmla="*/ 876305 h 1776668"/>
                  <a:gd name="connsiteX33" fmla="*/ 3581637 w 3848100"/>
                  <a:gd name="connsiteY33" fmla="*/ 933518 h 1776668"/>
                  <a:gd name="connsiteX34" fmla="*/ 3600467 w 3848100"/>
                  <a:gd name="connsiteY34" fmla="*/ 1055406 h 1776668"/>
                  <a:gd name="connsiteX35" fmla="*/ 3648075 w 3848100"/>
                  <a:gd name="connsiteY35" fmla="*/ 1276368 h 1776668"/>
                  <a:gd name="connsiteX36" fmla="*/ 3752860 w 3848100"/>
                  <a:gd name="connsiteY36" fmla="*/ 1762254 h 1776668"/>
                  <a:gd name="connsiteX37" fmla="*/ 3810000 w 3848100"/>
                  <a:gd name="connsiteY37" fmla="*/ 1581288 h 1776668"/>
                  <a:gd name="connsiteX38" fmla="*/ 3848100 w 3848100"/>
                  <a:gd name="connsiteY38" fmla="*/ 866699 h 1776668"/>
                  <a:gd name="connsiteX0" fmla="*/ 0 w 3848100"/>
                  <a:gd name="connsiteY0" fmla="*/ 73425 h 1776668"/>
                  <a:gd name="connsiteX1" fmla="*/ 276225 w 3848100"/>
                  <a:gd name="connsiteY1" fmla="*/ 92516 h 1776668"/>
                  <a:gd name="connsiteX2" fmla="*/ 323850 w 3848100"/>
                  <a:gd name="connsiteY2" fmla="*/ 436306 h 1776668"/>
                  <a:gd name="connsiteX3" fmla="*/ 352437 w 3848100"/>
                  <a:gd name="connsiteY3" fmla="*/ 278579 h 1776668"/>
                  <a:gd name="connsiteX4" fmla="*/ 400050 w 3848100"/>
                  <a:gd name="connsiteY4" fmla="*/ 572343 h 1776668"/>
                  <a:gd name="connsiteX5" fmla="*/ 428661 w 3848100"/>
                  <a:gd name="connsiteY5" fmla="*/ 705315 h 1776668"/>
                  <a:gd name="connsiteX6" fmla="*/ 476250 w 3848100"/>
                  <a:gd name="connsiteY6" fmla="*/ 562392 h 1776668"/>
                  <a:gd name="connsiteX7" fmla="*/ 676275 w 3848100"/>
                  <a:gd name="connsiteY7" fmla="*/ 762637 h 1776668"/>
                  <a:gd name="connsiteX8" fmla="*/ 981046 w 3848100"/>
                  <a:gd name="connsiteY8" fmla="*/ 628991 h 1776668"/>
                  <a:gd name="connsiteX9" fmla="*/ 1123970 w 3848100"/>
                  <a:gd name="connsiteY9" fmla="*/ 562407 h 1776668"/>
                  <a:gd name="connsiteX10" fmla="*/ 1228725 w 3848100"/>
                  <a:gd name="connsiteY10" fmla="*/ 524293 h 1776668"/>
                  <a:gd name="connsiteX11" fmla="*/ 1304925 w 3848100"/>
                  <a:gd name="connsiteY11" fmla="*/ 676738 h 1776668"/>
                  <a:gd name="connsiteX12" fmla="*/ 1371628 w 3848100"/>
                  <a:gd name="connsiteY12" fmla="*/ 562339 h 1776668"/>
                  <a:gd name="connsiteX13" fmla="*/ 1438275 w 3848100"/>
                  <a:gd name="connsiteY13" fmla="*/ 571926 h 1776668"/>
                  <a:gd name="connsiteX14" fmla="*/ 1476375 w 3848100"/>
                  <a:gd name="connsiteY14" fmla="*/ 495698 h 1776668"/>
                  <a:gd name="connsiteX15" fmla="*/ 1609725 w 3848100"/>
                  <a:gd name="connsiteY15" fmla="*/ 390899 h 1776668"/>
                  <a:gd name="connsiteX16" fmla="*/ 1790700 w 3848100"/>
                  <a:gd name="connsiteY16" fmla="*/ 371887 h 1776668"/>
                  <a:gd name="connsiteX17" fmla="*/ 1962205 w 3848100"/>
                  <a:gd name="connsiteY17" fmla="*/ 286145 h 1776668"/>
                  <a:gd name="connsiteX18" fmla="*/ 2047875 w 3848100"/>
                  <a:gd name="connsiteY18" fmla="*/ 314748 h 1776668"/>
                  <a:gd name="connsiteX19" fmla="*/ 2124092 w 3848100"/>
                  <a:gd name="connsiteY19" fmla="*/ 181340 h 1776668"/>
                  <a:gd name="connsiteX20" fmla="*/ 2390775 w 3848100"/>
                  <a:gd name="connsiteY20" fmla="*/ 95634 h 1776668"/>
                  <a:gd name="connsiteX21" fmla="*/ 2562230 w 3848100"/>
                  <a:gd name="connsiteY21" fmla="*/ 38507 h 1776668"/>
                  <a:gd name="connsiteX22" fmla="*/ 2657480 w 3848100"/>
                  <a:gd name="connsiteY22" fmla="*/ 399 h 1776668"/>
                  <a:gd name="connsiteX23" fmla="*/ 2752728 w 3848100"/>
                  <a:gd name="connsiteY23" fmla="*/ 66790 h 1776668"/>
                  <a:gd name="connsiteX24" fmla="*/ 2867025 w 3848100"/>
                  <a:gd name="connsiteY24" fmla="*/ 1028852 h 1776668"/>
                  <a:gd name="connsiteX25" fmla="*/ 2905133 w 3848100"/>
                  <a:gd name="connsiteY25" fmla="*/ 600009 h 1776668"/>
                  <a:gd name="connsiteX26" fmla="*/ 3009900 w 3848100"/>
                  <a:gd name="connsiteY26" fmla="*/ 819157 h 1776668"/>
                  <a:gd name="connsiteX27" fmla="*/ 3133758 w 3848100"/>
                  <a:gd name="connsiteY27" fmla="*/ 285732 h 1776668"/>
                  <a:gd name="connsiteX28" fmla="*/ 3228984 w 3848100"/>
                  <a:gd name="connsiteY28" fmla="*/ 514360 h 1776668"/>
                  <a:gd name="connsiteX29" fmla="*/ 3286126 w 3848100"/>
                  <a:gd name="connsiteY29" fmla="*/ 447672 h 1776668"/>
                  <a:gd name="connsiteX30" fmla="*/ 3352808 w 3848100"/>
                  <a:gd name="connsiteY30" fmla="*/ 476252 h 1776668"/>
                  <a:gd name="connsiteX31" fmla="*/ 3448050 w 3848100"/>
                  <a:gd name="connsiteY31" fmla="*/ 800109 h 1776668"/>
                  <a:gd name="connsiteX32" fmla="*/ 3495673 w 3848100"/>
                  <a:gd name="connsiteY32" fmla="*/ 876305 h 1776668"/>
                  <a:gd name="connsiteX33" fmla="*/ 3581637 w 3848100"/>
                  <a:gd name="connsiteY33" fmla="*/ 933518 h 1776668"/>
                  <a:gd name="connsiteX34" fmla="*/ 3600467 w 3848100"/>
                  <a:gd name="connsiteY34" fmla="*/ 1055406 h 1776668"/>
                  <a:gd name="connsiteX35" fmla="*/ 3648075 w 3848100"/>
                  <a:gd name="connsiteY35" fmla="*/ 1276368 h 1776668"/>
                  <a:gd name="connsiteX36" fmla="*/ 3752860 w 3848100"/>
                  <a:gd name="connsiteY36" fmla="*/ 1762254 h 1776668"/>
                  <a:gd name="connsiteX37" fmla="*/ 3810000 w 3848100"/>
                  <a:gd name="connsiteY37" fmla="*/ 1581288 h 1776668"/>
                  <a:gd name="connsiteX38" fmla="*/ 3848100 w 3848100"/>
                  <a:gd name="connsiteY38" fmla="*/ 876228 h 1776668"/>
                  <a:gd name="connsiteX0" fmla="*/ 0 w 3867150"/>
                  <a:gd name="connsiteY0" fmla="*/ 73425 h 1776668"/>
                  <a:gd name="connsiteX1" fmla="*/ 276225 w 3867150"/>
                  <a:gd name="connsiteY1" fmla="*/ 92516 h 1776668"/>
                  <a:gd name="connsiteX2" fmla="*/ 323850 w 3867150"/>
                  <a:gd name="connsiteY2" fmla="*/ 436306 h 1776668"/>
                  <a:gd name="connsiteX3" fmla="*/ 352437 w 3867150"/>
                  <a:gd name="connsiteY3" fmla="*/ 278579 h 1776668"/>
                  <a:gd name="connsiteX4" fmla="*/ 400050 w 3867150"/>
                  <a:gd name="connsiteY4" fmla="*/ 572343 h 1776668"/>
                  <a:gd name="connsiteX5" fmla="*/ 428661 w 3867150"/>
                  <a:gd name="connsiteY5" fmla="*/ 705315 h 1776668"/>
                  <a:gd name="connsiteX6" fmla="*/ 476250 w 3867150"/>
                  <a:gd name="connsiteY6" fmla="*/ 562392 h 1776668"/>
                  <a:gd name="connsiteX7" fmla="*/ 676275 w 3867150"/>
                  <a:gd name="connsiteY7" fmla="*/ 762637 h 1776668"/>
                  <a:gd name="connsiteX8" fmla="*/ 981046 w 3867150"/>
                  <a:gd name="connsiteY8" fmla="*/ 628991 h 1776668"/>
                  <a:gd name="connsiteX9" fmla="*/ 1123970 w 3867150"/>
                  <a:gd name="connsiteY9" fmla="*/ 562407 h 1776668"/>
                  <a:gd name="connsiteX10" fmla="*/ 1228725 w 3867150"/>
                  <a:gd name="connsiteY10" fmla="*/ 524293 h 1776668"/>
                  <a:gd name="connsiteX11" fmla="*/ 1304925 w 3867150"/>
                  <a:gd name="connsiteY11" fmla="*/ 676738 h 1776668"/>
                  <a:gd name="connsiteX12" fmla="*/ 1371628 w 3867150"/>
                  <a:gd name="connsiteY12" fmla="*/ 562339 h 1776668"/>
                  <a:gd name="connsiteX13" fmla="*/ 1438275 w 3867150"/>
                  <a:gd name="connsiteY13" fmla="*/ 571926 h 1776668"/>
                  <a:gd name="connsiteX14" fmla="*/ 1476375 w 3867150"/>
                  <a:gd name="connsiteY14" fmla="*/ 495698 h 1776668"/>
                  <a:gd name="connsiteX15" fmla="*/ 1609725 w 3867150"/>
                  <a:gd name="connsiteY15" fmla="*/ 390899 h 1776668"/>
                  <a:gd name="connsiteX16" fmla="*/ 1790700 w 3867150"/>
                  <a:gd name="connsiteY16" fmla="*/ 371887 h 1776668"/>
                  <a:gd name="connsiteX17" fmla="*/ 1962205 w 3867150"/>
                  <a:gd name="connsiteY17" fmla="*/ 286145 h 1776668"/>
                  <a:gd name="connsiteX18" fmla="*/ 2047875 w 3867150"/>
                  <a:gd name="connsiteY18" fmla="*/ 314748 h 1776668"/>
                  <a:gd name="connsiteX19" fmla="*/ 2124092 w 3867150"/>
                  <a:gd name="connsiteY19" fmla="*/ 181340 h 1776668"/>
                  <a:gd name="connsiteX20" fmla="*/ 2390775 w 3867150"/>
                  <a:gd name="connsiteY20" fmla="*/ 95634 h 1776668"/>
                  <a:gd name="connsiteX21" fmla="*/ 2562230 w 3867150"/>
                  <a:gd name="connsiteY21" fmla="*/ 38507 h 1776668"/>
                  <a:gd name="connsiteX22" fmla="*/ 2657480 w 3867150"/>
                  <a:gd name="connsiteY22" fmla="*/ 399 h 1776668"/>
                  <a:gd name="connsiteX23" fmla="*/ 2752728 w 3867150"/>
                  <a:gd name="connsiteY23" fmla="*/ 66790 h 1776668"/>
                  <a:gd name="connsiteX24" fmla="*/ 2867025 w 3867150"/>
                  <a:gd name="connsiteY24" fmla="*/ 1028852 h 1776668"/>
                  <a:gd name="connsiteX25" fmla="*/ 2905133 w 3867150"/>
                  <a:gd name="connsiteY25" fmla="*/ 600009 h 1776668"/>
                  <a:gd name="connsiteX26" fmla="*/ 3009900 w 3867150"/>
                  <a:gd name="connsiteY26" fmla="*/ 819157 h 1776668"/>
                  <a:gd name="connsiteX27" fmla="*/ 3133758 w 3867150"/>
                  <a:gd name="connsiteY27" fmla="*/ 285732 h 1776668"/>
                  <a:gd name="connsiteX28" fmla="*/ 3228984 w 3867150"/>
                  <a:gd name="connsiteY28" fmla="*/ 514360 h 1776668"/>
                  <a:gd name="connsiteX29" fmla="*/ 3286126 w 3867150"/>
                  <a:gd name="connsiteY29" fmla="*/ 447672 h 1776668"/>
                  <a:gd name="connsiteX30" fmla="*/ 3352808 w 3867150"/>
                  <a:gd name="connsiteY30" fmla="*/ 476252 h 1776668"/>
                  <a:gd name="connsiteX31" fmla="*/ 3448050 w 3867150"/>
                  <a:gd name="connsiteY31" fmla="*/ 800109 h 1776668"/>
                  <a:gd name="connsiteX32" fmla="*/ 3495673 w 3867150"/>
                  <a:gd name="connsiteY32" fmla="*/ 876305 h 1776668"/>
                  <a:gd name="connsiteX33" fmla="*/ 3581637 w 3867150"/>
                  <a:gd name="connsiteY33" fmla="*/ 933518 h 1776668"/>
                  <a:gd name="connsiteX34" fmla="*/ 3600467 w 3867150"/>
                  <a:gd name="connsiteY34" fmla="*/ 1055406 h 1776668"/>
                  <a:gd name="connsiteX35" fmla="*/ 3648075 w 3867150"/>
                  <a:gd name="connsiteY35" fmla="*/ 1276368 h 1776668"/>
                  <a:gd name="connsiteX36" fmla="*/ 3752860 w 3867150"/>
                  <a:gd name="connsiteY36" fmla="*/ 1762254 h 1776668"/>
                  <a:gd name="connsiteX37" fmla="*/ 3810000 w 3867150"/>
                  <a:gd name="connsiteY37" fmla="*/ 1581288 h 1776668"/>
                  <a:gd name="connsiteX38" fmla="*/ 3848100 w 3867150"/>
                  <a:gd name="connsiteY38" fmla="*/ 876228 h 1776668"/>
                  <a:gd name="connsiteX39" fmla="*/ 3867150 w 3867150"/>
                  <a:gd name="connsiteY39" fmla="*/ 876300 h 1776668"/>
                  <a:gd name="connsiteX0" fmla="*/ 0 w 3895725"/>
                  <a:gd name="connsiteY0" fmla="*/ 73425 h 1776668"/>
                  <a:gd name="connsiteX1" fmla="*/ 276225 w 3895725"/>
                  <a:gd name="connsiteY1" fmla="*/ 92516 h 1776668"/>
                  <a:gd name="connsiteX2" fmla="*/ 323850 w 3895725"/>
                  <a:gd name="connsiteY2" fmla="*/ 436306 h 1776668"/>
                  <a:gd name="connsiteX3" fmla="*/ 352437 w 3895725"/>
                  <a:gd name="connsiteY3" fmla="*/ 278579 h 1776668"/>
                  <a:gd name="connsiteX4" fmla="*/ 400050 w 3895725"/>
                  <a:gd name="connsiteY4" fmla="*/ 572343 h 1776668"/>
                  <a:gd name="connsiteX5" fmla="*/ 428661 w 3895725"/>
                  <a:gd name="connsiteY5" fmla="*/ 705315 h 1776668"/>
                  <a:gd name="connsiteX6" fmla="*/ 476250 w 3895725"/>
                  <a:gd name="connsiteY6" fmla="*/ 562392 h 1776668"/>
                  <a:gd name="connsiteX7" fmla="*/ 676275 w 3895725"/>
                  <a:gd name="connsiteY7" fmla="*/ 762637 h 1776668"/>
                  <a:gd name="connsiteX8" fmla="*/ 981046 w 3895725"/>
                  <a:gd name="connsiteY8" fmla="*/ 628991 h 1776668"/>
                  <a:gd name="connsiteX9" fmla="*/ 1123970 w 3895725"/>
                  <a:gd name="connsiteY9" fmla="*/ 562407 h 1776668"/>
                  <a:gd name="connsiteX10" fmla="*/ 1228725 w 3895725"/>
                  <a:gd name="connsiteY10" fmla="*/ 524293 h 1776668"/>
                  <a:gd name="connsiteX11" fmla="*/ 1304925 w 3895725"/>
                  <a:gd name="connsiteY11" fmla="*/ 676738 h 1776668"/>
                  <a:gd name="connsiteX12" fmla="*/ 1371628 w 3895725"/>
                  <a:gd name="connsiteY12" fmla="*/ 562339 h 1776668"/>
                  <a:gd name="connsiteX13" fmla="*/ 1438275 w 3895725"/>
                  <a:gd name="connsiteY13" fmla="*/ 571926 h 1776668"/>
                  <a:gd name="connsiteX14" fmla="*/ 1476375 w 3895725"/>
                  <a:gd name="connsiteY14" fmla="*/ 495698 h 1776668"/>
                  <a:gd name="connsiteX15" fmla="*/ 1609725 w 3895725"/>
                  <a:gd name="connsiteY15" fmla="*/ 390899 h 1776668"/>
                  <a:gd name="connsiteX16" fmla="*/ 1790700 w 3895725"/>
                  <a:gd name="connsiteY16" fmla="*/ 371887 h 1776668"/>
                  <a:gd name="connsiteX17" fmla="*/ 1962205 w 3895725"/>
                  <a:gd name="connsiteY17" fmla="*/ 286145 h 1776668"/>
                  <a:gd name="connsiteX18" fmla="*/ 2047875 w 3895725"/>
                  <a:gd name="connsiteY18" fmla="*/ 314748 h 1776668"/>
                  <a:gd name="connsiteX19" fmla="*/ 2124092 w 3895725"/>
                  <a:gd name="connsiteY19" fmla="*/ 181340 h 1776668"/>
                  <a:gd name="connsiteX20" fmla="*/ 2390775 w 3895725"/>
                  <a:gd name="connsiteY20" fmla="*/ 95634 h 1776668"/>
                  <a:gd name="connsiteX21" fmla="*/ 2562230 w 3895725"/>
                  <a:gd name="connsiteY21" fmla="*/ 38507 h 1776668"/>
                  <a:gd name="connsiteX22" fmla="*/ 2657480 w 3895725"/>
                  <a:gd name="connsiteY22" fmla="*/ 399 h 1776668"/>
                  <a:gd name="connsiteX23" fmla="*/ 2752728 w 3895725"/>
                  <a:gd name="connsiteY23" fmla="*/ 66790 h 1776668"/>
                  <a:gd name="connsiteX24" fmla="*/ 2867025 w 3895725"/>
                  <a:gd name="connsiteY24" fmla="*/ 1028852 h 1776668"/>
                  <a:gd name="connsiteX25" fmla="*/ 2905133 w 3895725"/>
                  <a:gd name="connsiteY25" fmla="*/ 600009 h 1776668"/>
                  <a:gd name="connsiteX26" fmla="*/ 3009900 w 3895725"/>
                  <a:gd name="connsiteY26" fmla="*/ 819157 h 1776668"/>
                  <a:gd name="connsiteX27" fmla="*/ 3133758 w 3895725"/>
                  <a:gd name="connsiteY27" fmla="*/ 285732 h 1776668"/>
                  <a:gd name="connsiteX28" fmla="*/ 3228984 w 3895725"/>
                  <a:gd name="connsiteY28" fmla="*/ 514360 h 1776668"/>
                  <a:gd name="connsiteX29" fmla="*/ 3286126 w 3895725"/>
                  <a:gd name="connsiteY29" fmla="*/ 447672 h 1776668"/>
                  <a:gd name="connsiteX30" fmla="*/ 3352808 w 3895725"/>
                  <a:gd name="connsiteY30" fmla="*/ 476252 h 1776668"/>
                  <a:gd name="connsiteX31" fmla="*/ 3448050 w 3895725"/>
                  <a:gd name="connsiteY31" fmla="*/ 800109 h 1776668"/>
                  <a:gd name="connsiteX32" fmla="*/ 3495673 w 3895725"/>
                  <a:gd name="connsiteY32" fmla="*/ 876305 h 1776668"/>
                  <a:gd name="connsiteX33" fmla="*/ 3581637 w 3895725"/>
                  <a:gd name="connsiteY33" fmla="*/ 933518 h 1776668"/>
                  <a:gd name="connsiteX34" fmla="*/ 3600467 w 3895725"/>
                  <a:gd name="connsiteY34" fmla="*/ 1055406 h 1776668"/>
                  <a:gd name="connsiteX35" fmla="*/ 3648075 w 3895725"/>
                  <a:gd name="connsiteY35" fmla="*/ 1276368 h 1776668"/>
                  <a:gd name="connsiteX36" fmla="*/ 3752860 w 3895725"/>
                  <a:gd name="connsiteY36" fmla="*/ 1762254 h 1776668"/>
                  <a:gd name="connsiteX37" fmla="*/ 3810000 w 3895725"/>
                  <a:gd name="connsiteY37" fmla="*/ 1581288 h 1776668"/>
                  <a:gd name="connsiteX38" fmla="*/ 3848100 w 3895725"/>
                  <a:gd name="connsiteY38" fmla="*/ 876228 h 1776668"/>
                  <a:gd name="connsiteX39" fmla="*/ 3895725 w 3895725"/>
                  <a:gd name="connsiteY39" fmla="*/ 971580 h 1776668"/>
                  <a:gd name="connsiteX0" fmla="*/ 0 w 3896458"/>
                  <a:gd name="connsiteY0" fmla="*/ 73425 h 1776668"/>
                  <a:gd name="connsiteX1" fmla="*/ 276225 w 3896458"/>
                  <a:gd name="connsiteY1" fmla="*/ 92516 h 1776668"/>
                  <a:gd name="connsiteX2" fmla="*/ 323850 w 3896458"/>
                  <a:gd name="connsiteY2" fmla="*/ 436306 h 1776668"/>
                  <a:gd name="connsiteX3" fmla="*/ 352437 w 3896458"/>
                  <a:gd name="connsiteY3" fmla="*/ 278579 h 1776668"/>
                  <a:gd name="connsiteX4" fmla="*/ 400050 w 3896458"/>
                  <a:gd name="connsiteY4" fmla="*/ 572343 h 1776668"/>
                  <a:gd name="connsiteX5" fmla="*/ 428661 w 3896458"/>
                  <a:gd name="connsiteY5" fmla="*/ 705315 h 1776668"/>
                  <a:gd name="connsiteX6" fmla="*/ 476250 w 3896458"/>
                  <a:gd name="connsiteY6" fmla="*/ 562392 h 1776668"/>
                  <a:gd name="connsiteX7" fmla="*/ 676275 w 3896458"/>
                  <a:gd name="connsiteY7" fmla="*/ 762637 h 1776668"/>
                  <a:gd name="connsiteX8" fmla="*/ 981046 w 3896458"/>
                  <a:gd name="connsiteY8" fmla="*/ 628991 h 1776668"/>
                  <a:gd name="connsiteX9" fmla="*/ 1123970 w 3896458"/>
                  <a:gd name="connsiteY9" fmla="*/ 562407 h 1776668"/>
                  <a:gd name="connsiteX10" fmla="*/ 1228725 w 3896458"/>
                  <a:gd name="connsiteY10" fmla="*/ 524293 h 1776668"/>
                  <a:gd name="connsiteX11" fmla="*/ 1304925 w 3896458"/>
                  <a:gd name="connsiteY11" fmla="*/ 676738 h 1776668"/>
                  <a:gd name="connsiteX12" fmla="*/ 1371628 w 3896458"/>
                  <a:gd name="connsiteY12" fmla="*/ 562339 h 1776668"/>
                  <a:gd name="connsiteX13" fmla="*/ 1438275 w 3896458"/>
                  <a:gd name="connsiteY13" fmla="*/ 571926 h 1776668"/>
                  <a:gd name="connsiteX14" fmla="*/ 1476375 w 3896458"/>
                  <a:gd name="connsiteY14" fmla="*/ 495698 h 1776668"/>
                  <a:gd name="connsiteX15" fmla="*/ 1609725 w 3896458"/>
                  <a:gd name="connsiteY15" fmla="*/ 390899 h 1776668"/>
                  <a:gd name="connsiteX16" fmla="*/ 1790700 w 3896458"/>
                  <a:gd name="connsiteY16" fmla="*/ 371887 h 1776668"/>
                  <a:gd name="connsiteX17" fmla="*/ 1962205 w 3896458"/>
                  <a:gd name="connsiteY17" fmla="*/ 286145 h 1776668"/>
                  <a:gd name="connsiteX18" fmla="*/ 2047875 w 3896458"/>
                  <a:gd name="connsiteY18" fmla="*/ 314748 h 1776668"/>
                  <a:gd name="connsiteX19" fmla="*/ 2124092 w 3896458"/>
                  <a:gd name="connsiteY19" fmla="*/ 181340 h 1776668"/>
                  <a:gd name="connsiteX20" fmla="*/ 2390775 w 3896458"/>
                  <a:gd name="connsiteY20" fmla="*/ 95634 h 1776668"/>
                  <a:gd name="connsiteX21" fmla="*/ 2562230 w 3896458"/>
                  <a:gd name="connsiteY21" fmla="*/ 38507 h 1776668"/>
                  <a:gd name="connsiteX22" fmla="*/ 2657480 w 3896458"/>
                  <a:gd name="connsiteY22" fmla="*/ 399 h 1776668"/>
                  <a:gd name="connsiteX23" fmla="*/ 2752728 w 3896458"/>
                  <a:gd name="connsiteY23" fmla="*/ 66790 h 1776668"/>
                  <a:gd name="connsiteX24" fmla="*/ 2867025 w 3896458"/>
                  <a:gd name="connsiteY24" fmla="*/ 1028852 h 1776668"/>
                  <a:gd name="connsiteX25" fmla="*/ 2905133 w 3896458"/>
                  <a:gd name="connsiteY25" fmla="*/ 600009 h 1776668"/>
                  <a:gd name="connsiteX26" fmla="*/ 3009900 w 3896458"/>
                  <a:gd name="connsiteY26" fmla="*/ 819157 h 1776668"/>
                  <a:gd name="connsiteX27" fmla="*/ 3133758 w 3896458"/>
                  <a:gd name="connsiteY27" fmla="*/ 285732 h 1776668"/>
                  <a:gd name="connsiteX28" fmla="*/ 3228984 w 3896458"/>
                  <a:gd name="connsiteY28" fmla="*/ 514360 h 1776668"/>
                  <a:gd name="connsiteX29" fmla="*/ 3286126 w 3896458"/>
                  <a:gd name="connsiteY29" fmla="*/ 447672 h 1776668"/>
                  <a:gd name="connsiteX30" fmla="*/ 3352808 w 3896458"/>
                  <a:gd name="connsiteY30" fmla="*/ 476252 h 1776668"/>
                  <a:gd name="connsiteX31" fmla="*/ 3448050 w 3896458"/>
                  <a:gd name="connsiteY31" fmla="*/ 800109 h 1776668"/>
                  <a:gd name="connsiteX32" fmla="*/ 3495673 w 3896458"/>
                  <a:gd name="connsiteY32" fmla="*/ 876305 h 1776668"/>
                  <a:gd name="connsiteX33" fmla="*/ 3581637 w 3896458"/>
                  <a:gd name="connsiteY33" fmla="*/ 933518 h 1776668"/>
                  <a:gd name="connsiteX34" fmla="*/ 3600467 w 3896458"/>
                  <a:gd name="connsiteY34" fmla="*/ 1055406 h 1776668"/>
                  <a:gd name="connsiteX35" fmla="*/ 3648075 w 3896458"/>
                  <a:gd name="connsiteY35" fmla="*/ 1276368 h 1776668"/>
                  <a:gd name="connsiteX36" fmla="*/ 3752860 w 3896458"/>
                  <a:gd name="connsiteY36" fmla="*/ 1762254 h 1776668"/>
                  <a:gd name="connsiteX37" fmla="*/ 3810000 w 3896458"/>
                  <a:gd name="connsiteY37" fmla="*/ 1581288 h 1776668"/>
                  <a:gd name="connsiteX38" fmla="*/ 3848100 w 3896458"/>
                  <a:gd name="connsiteY38" fmla="*/ 876228 h 1776668"/>
                  <a:gd name="connsiteX39" fmla="*/ 3895725 w 3896458"/>
                  <a:gd name="connsiteY39" fmla="*/ 971580 h 1776668"/>
                  <a:gd name="connsiteX40" fmla="*/ 3876675 w 3896458"/>
                  <a:gd name="connsiteY40" fmla="*/ 971550 h 1776668"/>
                  <a:gd name="connsiteX0" fmla="*/ 0 w 3972079"/>
                  <a:gd name="connsiteY0" fmla="*/ 73425 h 1776668"/>
                  <a:gd name="connsiteX1" fmla="*/ 276225 w 3972079"/>
                  <a:gd name="connsiteY1" fmla="*/ 92516 h 1776668"/>
                  <a:gd name="connsiteX2" fmla="*/ 323850 w 3972079"/>
                  <a:gd name="connsiteY2" fmla="*/ 436306 h 1776668"/>
                  <a:gd name="connsiteX3" fmla="*/ 352437 w 3972079"/>
                  <a:gd name="connsiteY3" fmla="*/ 278579 h 1776668"/>
                  <a:gd name="connsiteX4" fmla="*/ 400050 w 3972079"/>
                  <a:gd name="connsiteY4" fmla="*/ 572343 h 1776668"/>
                  <a:gd name="connsiteX5" fmla="*/ 428661 w 3972079"/>
                  <a:gd name="connsiteY5" fmla="*/ 705315 h 1776668"/>
                  <a:gd name="connsiteX6" fmla="*/ 476250 w 3972079"/>
                  <a:gd name="connsiteY6" fmla="*/ 562392 h 1776668"/>
                  <a:gd name="connsiteX7" fmla="*/ 676275 w 3972079"/>
                  <a:gd name="connsiteY7" fmla="*/ 762637 h 1776668"/>
                  <a:gd name="connsiteX8" fmla="*/ 981046 w 3972079"/>
                  <a:gd name="connsiteY8" fmla="*/ 628991 h 1776668"/>
                  <a:gd name="connsiteX9" fmla="*/ 1123970 w 3972079"/>
                  <a:gd name="connsiteY9" fmla="*/ 562407 h 1776668"/>
                  <a:gd name="connsiteX10" fmla="*/ 1228725 w 3972079"/>
                  <a:gd name="connsiteY10" fmla="*/ 524293 h 1776668"/>
                  <a:gd name="connsiteX11" fmla="*/ 1304925 w 3972079"/>
                  <a:gd name="connsiteY11" fmla="*/ 676738 h 1776668"/>
                  <a:gd name="connsiteX12" fmla="*/ 1371628 w 3972079"/>
                  <a:gd name="connsiteY12" fmla="*/ 562339 h 1776668"/>
                  <a:gd name="connsiteX13" fmla="*/ 1438275 w 3972079"/>
                  <a:gd name="connsiteY13" fmla="*/ 571926 h 1776668"/>
                  <a:gd name="connsiteX14" fmla="*/ 1476375 w 3972079"/>
                  <a:gd name="connsiteY14" fmla="*/ 495698 h 1776668"/>
                  <a:gd name="connsiteX15" fmla="*/ 1609725 w 3972079"/>
                  <a:gd name="connsiteY15" fmla="*/ 390899 h 1776668"/>
                  <a:gd name="connsiteX16" fmla="*/ 1790700 w 3972079"/>
                  <a:gd name="connsiteY16" fmla="*/ 371887 h 1776668"/>
                  <a:gd name="connsiteX17" fmla="*/ 1962205 w 3972079"/>
                  <a:gd name="connsiteY17" fmla="*/ 286145 h 1776668"/>
                  <a:gd name="connsiteX18" fmla="*/ 2047875 w 3972079"/>
                  <a:gd name="connsiteY18" fmla="*/ 314748 h 1776668"/>
                  <a:gd name="connsiteX19" fmla="*/ 2124092 w 3972079"/>
                  <a:gd name="connsiteY19" fmla="*/ 181340 h 1776668"/>
                  <a:gd name="connsiteX20" fmla="*/ 2390775 w 3972079"/>
                  <a:gd name="connsiteY20" fmla="*/ 95634 h 1776668"/>
                  <a:gd name="connsiteX21" fmla="*/ 2562230 w 3972079"/>
                  <a:gd name="connsiteY21" fmla="*/ 38507 h 1776668"/>
                  <a:gd name="connsiteX22" fmla="*/ 2657480 w 3972079"/>
                  <a:gd name="connsiteY22" fmla="*/ 399 h 1776668"/>
                  <a:gd name="connsiteX23" fmla="*/ 2752728 w 3972079"/>
                  <a:gd name="connsiteY23" fmla="*/ 66790 h 1776668"/>
                  <a:gd name="connsiteX24" fmla="*/ 2867025 w 3972079"/>
                  <a:gd name="connsiteY24" fmla="*/ 1028852 h 1776668"/>
                  <a:gd name="connsiteX25" fmla="*/ 2905133 w 3972079"/>
                  <a:gd name="connsiteY25" fmla="*/ 600009 h 1776668"/>
                  <a:gd name="connsiteX26" fmla="*/ 3009900 w 3972079"/>
                  <a:gd name="connsiteY26" fmla="*/ 819157 h 1776668"/>
                  <a:gd name="connsiteX27" fmla="*/ 3133758 w 3972079"/>
                  <a:gd name="connsiteY27" fmla="*/ 285732 h 1776668"/>
                  <a:gd name="connsiteX28" fmla="*/ 3228984 w 3972079"/>
                  <a:gd name="connsiteY28" fmla="*/ 514360 h 1776668"/>
                  <a:gd name="connsiteX29" fmla="*/ 3286126 w 3972079"/>
                  <a:gd name="connsiteY29" fmla="*/ 447672 h 1776668"/>
                  <a:gd name="connsiteX30" fmla="*/ 3352808 w 3972079"/>
                  <a:gd name="connsiteY30" fmla="*/ 476252 h 1776668"/>
                  <a:gd name="connsiteX31" fmla="*/ 3448050 w 3972079"/>
                  <a:gd name="connsiteY31" fmla="*/ 800109 h 1776668"/>
                  <a:gd name="connsiteX32" fmla="*/ 3495673 w 3972079"/>
                  <a:gd name="connsiteY32" fmla="*/ 876305 h 1776668"/>
                  <a:gd name="connsiteX33" fmla="*/ 3581637 w 3972079"/>
                  <a:gd name="connsiteY33" fmla="*/ 933518 h 1776668"/>
                  <a:gd name="connsiteX34" fmla="*/ 3600467 w 3972079"/>
                  <a:gd name="connsiteY34" fmla="*/ 1055406 h 1776668"/>
                  <a:gd name="connsiteX35" fmla="*/ 3648075 w 3972079"/>
                  <a:gd name="connsiteY35" fmla="*/ 1276368 h 1776668"/>
                  <a:gd name="connsiteX36" fmla="*/ 3752860 w 3972079"/>
                  <a:gd name="connsiteY36" fmla="*/ 1762254 h 1776668"/>
                  <a:gd name="connsiteX37" fmla="*/ 3810000 w 3972079"/>
                  <a:gd name="connsiteY37" fmla="*/ 1581288 h 1776668"/>
                  <a:gd name="connsiteX38" fmla="*/ 3848100 w 3972079"/>
                  <a:gd name="connsiteY38" fmla="*/ 876228 h 1776668"/>
                  <a:gd name="connsiteX39" fmla="*/ 3895725 w 3972079"/>
                  <a:gd name="connsiteY39" fmla="*/ 971580 h 1776668"/>
                  <a:gd name="connsiteX40" fmla="*/ 3971928 w 3972079"/>
                  <a:gd name="connsiteY40" fmla="*/ 75911 h 1776668"/>
                  <a:gd name="connsiteX0" fmla="*/ 0 w 3990975"/>
                  <a:gd name="connsiteY0" fmla="*/ 73425 h 1776668"/>
                  <a:gd name="connsiteX1" fmla="*/ 276225 w 3990975"/>
                  <a:gd name="connsiteY1" fmla="*/ 92516 h 1776668"/>
                  <a:gd name="connsiteX2" fmla="*/ 323850 w 3990975"/>
                  <a:gd name="connsiteY2" fmla="*/ 436306 h 1776668"/>
                  <a:gd name="connsiteX3" fmla="*/ 352437 w 3990975"/>
                  <a:gd name="connsiteY3" fmla="*/ 278579 h 1776668"/>
                  <a:gd name="connsiteX4" fmla="*/ 400050 w 3990975"/>
                  <a:gd name="connsiteY4" fmla="*/ 572343 h 1776668"/>
                  <a:gd name="connsiteX5" fmla="*/ 428661 w 3990975"/>
                  <a:gd name="connsiteY5" fmla="*/ 705315 h 1776668"/>
                  <a:gd name="connsiteX6" fmla="*/ 476250 w 3990975"/>
                  <a:gd name="connsiteY6" fmla="*/ 562392 h 1776668"/>
                  <a:gd name="connsiteX7" fmla="*/ 676275 w 3990975"/>
                  <a:gd name="connsiteY7" fmla="*/ 762637 h 1776668"/>
                  <a:gd name="connsiteX8" fmla="*/ 981046 w 3990975"/>
                  <a:gd name="connsiteY8" fmla="*/ 628991 h 1776668"/>
                  <a:gd name="connsiteX9" fmla="*/ 1123970 w 3990975"/>
                  <a:gd name="connsiteY9" fmla="*/ 562407 h 1776668"/>
                  <a:gd name="connsiteX10" fmla="*/ 1228725 w 3990975"/>
                  <a:gd name="connsiteY10" fmla="*/ 524293 h 1776668"/>
                  <a:gd name="connsiteX11" fmla="*/ 1304925 w 3990975"/>
                  <a:gd name="connsiteY11" fmla="*/ 676738 h 1776668"/>
                  <a:gd name="connsiteX12" fmla="*/ 1371628 w 3990975"/>
                  <a:gd name="connsiteY12" fmla="*/ 562339 h 1776668"/>
                  <a:gd name="connsiteX13" fmla="*/ 1438275 w 3990975"/>
                  <a:gd name="connsiteY13" fmla="*/ 571926 h 1776668"/>
                  <a:gd name="connsiteX14" fmla="*/ 1476375 w 3990975"/>
                  <a:gd name="connsiteY14" fmla="*/ 495698 h 1776668"/>
                  <a:gd name="connsiteX15" fmla="*/ 1609725 w 3990975"/>
                  <a:gd name="connsiteY15" fmla="*/ 390899 h 1776668"/>
                  <a:gd name="connsiteX16" fmla="*/ 1790700 w 3990975"/>
                  <a:gd name="connsiteY16" fmla="*/ 371887 h 1776668"/>
                  <a:gd name="connsiteX17" fmla="*/ 1962205 w 3990975"/>
                  <a:gd name="connsiteY17" fmla="*/ 286145 h 1776668"/>
                  <a:gd name="connsiteX18" fmla="*/ 2047875 w 3990975"/>
                  <a:gd name="connsiteY18" fmla="*/ 314748 h 1776668"/>
                  <a:gd name="connsiteX19" fmla="*/ 2124092 w 3990975"/>
                  <a:gd name="connsiteY19" fmla="*/ 181340 h 1776668"/>
                  <a:gd name="connsiteX20" fmla="*/ 2390775 w 3990975"/>
                  <a:gd name="connsiteY20" fmla="*/ 95634 h 1776668"/>
                  <a:gd name="connsiteX21" fmla="*/ 2562230 w 3990975"/>
                  <a:gd name="connsiteY21" fmla="*/ 38507 h 1776668"/>
                  <a:gd name="connsiteX22" fmla="*/ 2657480 w 3990975"/>
                  <a:gd name="connsiteY22" fmla="*/ 399 h 1776668"/>
                  <a:gd name="connsiteX23" fmla="*/ 2752728 w 3990975"/>
                  <a:gd name="connsiteY23" fmla="*/ 66790 h 1776668"/>
                  <a:gd name="connsiteX24" fmla="*/ 2867025 w 3990975"/>
                  <a:gd name="connsiteY24" fmla="*/ 1028852 h 1776668"/>
                  <a:gd name="connsiteX25" fmla="*/ 2905133 w 3990975"/>
                  <a:gd name="connsiteY25" fmla="*/ 600009 h 1776668"/>
                  <a:gd name="connsiteX26" fmla="*/ 3009900 w 3990975"/>
                  <a:gd name="connsiteY26" fmla="*/ 819157 h 1776668"/>
                  <a:gd name="connsiteX27" fmla="*/ 3133758 w 3990975"/>
                  <a:gd name="connsiteY27" fmla="*/ 285732 h 1776668"/>
                  <a:gd name="connsiteX28" fmla="*/ 3228984 w 3990975"/>
                  <a:gd name="connsiteY28" fmla="*/ 514360 h 1776668"/>
                  <a:gd name="connsiteX29" fmla="*/ 3286126 w 3990975"/>
                  <a:gd name="connsiteY29" fmla="*/ 447672 h 1776668"/>
                  <a:gd name="connsiteX30" fmla="*/ 3352808 w 3990975"/>
                  <a:gd name="connsiteY30" fmla="*/ 476252 h 1776668"/>
                  <a:gd name="connsiteX31" fmla="*/ 3448050 w 3990975"/>
                  <a:gd name="connsiteY31" fmla="*/ 800109 h 1776668"/>
                  <a:gd name="connsiteX32" fmla="*/ 3495673 w 3990975"/>
                  <a:gd name="connsiteY32" fmla="*/ 876305 h 1776668"/>
                  <a:gd name="connsiteX33" fmla="*/ 3581637 w 3990975"/>
                  <a:gd name="connsiteY33" fmla="*/ 933518 h 1776668"/>
                  <a:gd name="connsiteX34" fmla="*/ 3600467 w 3990975"/>
                  <a:gd name="connsiteY34" fmla="*/ 1055406 h 1776668"/>
                  <a:gd name="connsiteX35" fmla="*/ 3648075 w 3990975"/>
                  <a:gd name="connsiteY35" fmla="*/ 1276368 h 1776668"/>
                  <a:gd name="connsiteX36" fmla="*/ 3752860 w 3990975"/>
                  <a:gd name="connsiteY36" fmla="*/ 1762254 h 1776668"/>
                  <a:gd name="connsiteX37" fmla="*/ 3810000 w 3990975"/>
                  <a:gd name="connsiteY37" fmla="*/ 1581288 h 1776668"/>
                  <a:gd name="connsiteX38" fmla="*/ 3848100 w 3990975"/>
                  <a:gd name="connsiteY38" fmla="*/ 876228 h 1776668"/>
                  <a:gd name="connsiteX39" fmla="*/ 3895725 w 3990975"/>
                  <a:gd name="connsiteY39" fmla="*/ 971580 h 1776668"/>
                  <a:gd name="connsiteX40" fmla="*/ 3971928 w 3990975"/>
                  <a:gd name="connsiteY40" fmla="*/ 75911 h 1776668"/>
                  <a:gd name="connsiteX41" fmla="*/ 3990975 w 3990975"/>
                  <a:gd name="connsiteY41" fmla="*/ 123825 h 1776668"/>
                  <a:gd name="connsiteX0" fmla="*/ 0 w 4038600"/>
                  <a:gd name="connsiteY0" fmla="*/ 73425 h 1776668"/>
                  <a:gd name="connsiteX1" fmla="*/ 276225 w 4038600"/>
                  <a:gd name="connsiteY1" fmla="*/ 92516 h 1776668"/>
                  <a:gd name="connsiteX2" fmla="*/ 323850 w 4038600"/>
                  <a:gd name="connsiteY2" fmla="*/ 436306 h 1776668"/>
                  <a:gd name="connsiteX3" fmla="*/ 352437 w 4038600"/>
                  <a:gd name="connsiteY3" fmla="*/ 278579 h 1776668"/>
                  <a:gd name="connsiteX4" fmla="*/ 400050 w 4038600"/>
                  <a:gd name="connsiteY4" fmla="*/ 572343 h 1776668"/>
                  <a:gd name="connsiteX5" fmla="*/ 428661 w 4038600"/>
                  <a:gd name="connsiteY5" fmla="*/ 705315 h 1776668"/>
                  <a:gd name="connsiteX6" fmla="*/ 476250 w 4038600"/>
                  <a:gd name="connsiteY6" fmla="*/ 562392 h 1776668"/>
                  <a:gd name="connsiteX7" fmla="*/ 676275 w 4038600"/>
                  <a:gd name="connsiteY7" fmla="*/ 762637 h 1776668"/>
                  <a:gd name="connsiteX8" fmla="*/ 981046 w 4038600"/>
                  <a:gd name="connsiteY8" fmla="*/ 628991 h 1776668"/>
                  <a:gd name="connsiteX9" fmla="*/ 1123970 w 4038600"/>
                  <a:gd name="connsiteY9" fmla="*/ 562407 h 1776668"/>
                  <a:gd name="connsiteX10" fmla="*/ 1228725 w 4038600"/>
                  <a:gd name="connsiteY10" fmla="*/ 524293 h 1776668"/>
                  <a:gd name="connsiteX11" fmla="*/ 1304925 w 4038600"/>
                  <a:gd name="connsiteY11" fmla="*/ 676738 h 1776668"/>
                  <a:gd name="connsiteX12" fmla="*/ 1371628 w 4038600"/>
                  <a:gd name="connsiteY12" fmla="*/ 562339 h 1776668"/>
                  <a:gd name="connsiteX13" fmla="*/ 1438275 w 4038600"/>
                  <a:gd name="connsiteY13" fmla="*/ 571926 h 1776668"/>
                  <a:gd name="connsiteX14" fmla="*/ 1476375 w 4038600"/>
                  <a:gd name="connsiteY14" fmla="*/ 495698 h 1776668"/>
                  <a:gd name="connsiteX15" fmla="*/ 1609725 w 4038600"/>
                  <a:gd name="connsiteY15" fmla="*/ 390899 h 1776668"/>
                  <a:gd name="connsiteX16" fmla="*/ 1790700 w 4038600"/>
                  <a:gd name="connsiteY16" fmla="*/ 371887 h 1776668"/>
                  <a:gd name="connsiteX17" fmla="*/ 1962205 w 4038600"/>
                  <a:gd name="connsiteY17" fmla="*/ 286145 h 1776668"/>
                  <a:gd name="connsiteX18" fmla="*/ 2047875 w 4038600"/>
                  <a:gd name="connsiteY18" fmla="*/ 314748 h 1776668"/>
                  <a:gd name="connsiteX19" fmla="*/ 2124092 w 4038600"/>
                  <a:gd name="connsiteY19" fmla="*/ 181340 h 1776668"/>
                  <a:gd name="connsiteX20" fmla="*/ 2390775 w 4038600"/>
                  <a:gd name="connsiteY20" fmla="*/ 95634 h 1776668"/>
                  <a:gd name="connsiteX21" fmla="*/ 2562230 w 4038600"/>
                  <a:gd name="connsiteY21" fmla="*/ 38507 h 1776668"/>
                  <a:gd name="connsiteX22" fmla="*/ 2657480 w 4038600"/>
                  <a:gd name="connsiteY22" fmla="*/ 399 h 1776668"/>
                  <a:gd name="connsiteX23" fmla="*/ 2752728 w 4038600"/>
                  <a:gd name="connsiteY23" fmla="*/ 66790 h 1776668"/>
                  <a:gd name="connsiteX24" fmla="*/ 2867025 w 4038600"/>
                  <a:gd name="connsiteY24" fmla="*/ 1028852 h 1776668"/>
                  <a:gd name="connsiteX25" fmla="*/ 2905133 w 4038600"/>
                  <a:gd name="connsiteY25" fmla="*/ 600009 h 1776668"/>
                  <a:gd name="connsiteX26" fmla="*/ 3009900 w 4038600"/>
                  <a:gd name="connsiteY26" fmla="*/ 819157 h 1776668"/>
                  <a:gd name="connsiteX27" fmla="*/ 3133758 w 4038600"/>
                  <a:gd name="connsiteY27" fmla="*/ 285732 h 1776668"/>
                  <a:gd name="connsiteX28" fmla="*/ 3228984 w 4038600"/>
                  <a:gd name="connsiteY28" fmla="*/ 514360 h 1776668"/>
                  <a:gd name="connsiteX29" fmla="*/ 3286126 w 4038600"/>
                  <a:gd name="connsiteY29" fmla="*/ 447672 h 1776668"/>
                  <a:gd name="connsiteX30" fmla="*/ 3352808 w 4038600"/>
                  <a:gd name="connsiteY30" fmla="*/ 476252 h 1776668"/>
                  <a:gd name="connsiteX31" fmla="*/ 3448050 w 4038600"/>
                  <a:gd name="connsiteY31" fmla="*/ 800109 h 1776668"/>
                  <a:gd name="connsiteX32" fmla="*/ 3495673 w 4038600"/>
                  <a:gd name="connsiteY32" fmla="*/ 876305 h 1776668"/>
                  <a:gd name="connsiteX33" fmla="*/ 3581637 w 4038600"/>
                  <a:gd name="connsiteY33" fmla="*/ 933518 h 1776668"/>
                  <a:gd name="connsiteX34" fmla="*/ 3600467 w 4038600"/>
                  <a:gd name="connsiteY34" fmla="*/ 1055406 h 1776668"/>
                  <a:gd name="connsiteX35" fmla="*/ 3648075 w 4038600"/>
                  <a:gd name="connsiteY35" fmla="*/ 1276368 h 1776668"/>
                  <a:gd name="connsiteX36" fmla="*/ 3752860 w 4038600"/>
                  <a:gd name="connsiteY36" fmla="*/ 1762254 h 1776668"/>
                  <a:gd name="connsiteX37" fmla="*/ 3810000 w 4038600"/>
                  <a:gd name="connsiteY37" fmla="*/ 1581288 h 1776668"/>
                  <a:gd name="connsiteX38" fmla="*/ 3848100 w 4038600"/>
                  <a:gd name="connsiteY38" fmla="*/ 876228 h 1776668"/>
                  <a:gd name="connsiteX39" fmla="*/ 3895725 w 4038600"/>
                  <a:gd name="connsiteY39" fmla="*/ 971580 h 1776668"/>
                  <a:gd name="connsiteX40" fmla="*/ 3971928 w 4038600"/>
                  <a:gd name="connsiteY40" fmla="*/ 75911 h 1776668"/>
                  <a:gd name="connsiteX41" fmla="*/ 4038600 w 4038600"/>
                  <a:gd name="connsiteY41" fmla="*/ 180993 h 1776668"/>
                  <a:gd name="connsiteX0" fmla="*/ 0 w 4041470"/>
                  <a:gd name="connsiteY0" fmla="*/ 73425 h 1776668"/>
                  <a:gd name="connsiteX1" fmla="*/ 276225 w 4041470"/>
                  <a:gd name="connsiteY1" fmla="*/ 92516 h 1776668"/>
                  <a:gd name="connsiteX2" fmla="*/ 323850 w 4041470"/>
                  <a:gd name="connsiteY2" fmla="*/ 436306 h 1776668"/>
                  <a:gd name="connsiteX3" fmla="*/ 352437 w 4041470"/>
                  <a:gd name="connsiteY3" fmla="*/ 278579 h 1776668"/>
                  <a:gd name="connsiteX4" fmla="*/ 400050 w 4041470"/>
                  <a:gd name="connsiteY4" fmla="*/ 572343 h 1776668"/>
                  <a:gd name="connsiteX5" fmla="*/ 428661 w 4041470"/>
                  <a:gd name="connsiteY5" fmla="*/ 705315 h 1776668"/>
                  <a:gd name="connsiteX6" fmla="*/ 476250 w 4041470"/>
                  <a:gd name="connsiteY6" fmla="*/ 562392 h 1776668"/>
                  <a:gd name="connsiteX7" fmla="*/ 676275 w 4041470"/>
                  <a:gd name="connsiteY7" fmla="*/ 762637 h 1776668"/>
                  <a:gd name="connsiteX8" fmla="*/ 981046 w 4041470"/>
                  <a:gd name="connsiteY8" fmla="*/ 628991 h 1776668"/>
                  <a:gd name="connsiteX9" fmla="*/ 1123970 w 4041470"/>
                  <a:gd name="connsiteY9" fmla="*/ 562407 h 1776668"/>
                  <a:gd name="connsiteX10" fmla="*/ 1228725 w 4041470"/>
                  <a:gd name="connsiteY10" fmla="*/ 524293 h 1776668"/>
                  <a:gd name="connsiteX11" fmla="*/ 1304925 w 4041470"/>
                  <a:gd name="connsiteY11" fmla="*/ 676738 h 1776668"/>
                  <a:gd name="connsiteX12" fmla="*/ 1371628 w 4041470"/>
                  <a:gd name="connsiteY12" fmla="*/ 562339 h 1776668"/>
                  <a:gd name="connsiteX13" fmla="*/ 1438275 w 4041470"/>
                  <a:gd name="connsiteY13" fmla="*/ 571926 h 1776668"/>
                  <a:gd name="connsiteX14" fmla="*/ 1476375 w 4041470"/>
                  <a:gd name="connsiteY14" fmla="*/ 495698 h 1776668"/>
                  <a:gd name="connsiteX15" fmla="*/ 1609725 w 4041470"/>
                  <a:gd name="connsiteY15" fmla="*/ 390899 h 1776668"/>
                  <a:gd name="connsiteX16" fmla="*/ 1790700 w 4041470"/>
                  <a:gd name="connsiteY16" fmla="*/ 371887 h 1776668"/>
                  <a:gd name="connsiteX17" fmla="*/ 1962205 w 4041470"/>
                  <a:gd name="connsiteY17" fmla="*/ 286145 h 1776668"/>
                  <a:gd name="connsiteX18" fmla="*/ 2047875 w 4041470"/>
                  <a:gd name="connsiteY18" fmla="*/ 314748 h 1776668"/>
                  <a:gd name="connsiteX19" fmla="*/ 2124092 w 4041470"/>
                  <a:gd name="connsiteY19" fmla="*/ 181340 h 1776668"/>
                  <a:gd name="connsiteX20" fmla="*/ 2390775 w 4041470"/>
                  <a:gd name="connsiteY20" fmla="*/ 95634 h 1776668"/>
                  <a:gd name="connsiteX21" fmla="*/ 2562230 w 4041470"/>
                  <a:gd name="connsiteY21" fmla="*/ 38507 h 1776668"/>
                  <a:gd name="connsiteX22" fmla="*/ 2657480 w 4041470"/>
                  <a:gd name="connsiteY22" fmla="*/ 399 h 1776668"/>
                  <a:gd name="connsiteX23" fmla="*/ 2752728 w 4041470"/>
                  <a:gd name="connsiteY23" fmla="*/ 66790 h 1776668"/>
                  <a:gd name="connsiteX24" fmla="*/ 2867025 w 4041470"/>
                  <a:gd name="connsiteY24" fmla="*/ 1028852 h 1776668"/>
                  <a:gd name="connsiteX25" fmla="*/ 2905133 w 4041470"/>
                  <a:gd name="connsiteY25" fmla="*/ 600009 h 1776668"/>
                  <a:gd name="connsiteX26" fmla="*/ 3009900 w 4041470"/>
                  <a:gd name="connsiteY26" fmla="*/ 819157 h 1776668"/>
                  <a:gd name="connsiteX27" fmla="*/ 3133758 w 4041470"/>
                  <a:gd name="connsiteY27" fmla="*/ 285732 h 1776668"/>
                  <a:gd name="connsiteX28" fmla="*/ 3228984 w 4041470"/>
                  <a:gd name="connsiteY28" fmla="*/ 514360 h 1776668"/>
                  <a:gd name="connsiteX29" fmla="*/ 3286126 w 4041470"/>
                  <a:gd name="connsiteY29" fmla="*/ 447672 h 1776668"/>
                  <a:gd name="connsiteX30" fmla="*/ 3352808 w 4041470"/>
                  <a:gd name="connsiteY30" fmla="*/ 476252 h 1776668"/>
                  <a:gd name="connsiteX31" fmla="*/ 3448050 w 4041470"/>
                  <a:gd name="connsiteY31" fmla="*/ 800109 h 1776668"/>
                  <a:gd name="connsiteX32" fmla="*/ 3495673 w 4041470"/>
                  <a:gd name="connsiteY32" fmla="*/ 876305 h 1776668"/>
                  <a:gd name="connsiteX33" fmla="*/ 3581637 w 4041470"/>
                  <a:gd name="connsiteY33" fmla="*/ 933518 h 1776668"/>
                  <a:gd name="connsiteX34" fmla="*/ 3600467 w 4041470"/>
                  <a:gd name="connsiteY34" fmla="*/ 1055406 h 1776668"/>
                  <a:gd name="connsiteX35" fmla="*/ 3648075 w 4041470"/>
                  <a:gd name="connsiteY35" fmla="*/ 1276368 h 1776668"/>
                  <a:gd name="connsiteX36" fmla="*/ 3752860 w 4041470"/>
                  <a:gd name="connsiteY36" fmla="*/ 1762254 h 1776668"/>
                  <a:gd name="connsiteX37" fmla="*/ 3810000 w 4041470"/>
                  <a:gd name="connsiteY37" fmla="*/ 1581288 h 1776668"/>
                  <a:gd name="connsiteX38" fmla="*/ 3848100 w 4041470"/>
                  <a:gd name="connsiteY38" fmla="*/ 876228 h 1776668"/>
                  <a:gd name="connsiteX39" fmla="*/ 3895725 w 4041470"/>
                  <a:gd name="connsiteY39" fmla="*/ 971580 h 1776668"/>
                  <a:gd name="connsiteX40" fmla="*/ 3971928 w 4041470"/>
                  <a:gd name="connsiteY40" fmla="*/ 75911 h 1776668"/>
                  <a:gd name="connsiteX41" fmla="*/ 4038600 w 4041470"/>
                  <a:gd name="connsiteY41" fmla="*/ 180993 h 1776668"/>
                  <a:gd name="connsiteX42" fmla="*/ 4029075 w 4041470"/>
                  <a:gd name="connsiteY42" fmla="*/ 152400 h 1776668"/>
                  <a:gd name="connsiteX0" fmla="*/ 0 w 4044033"/>
                  <a:gd name="connsiteY0" fmla="*/ 73425 h 1776668"/>
                  <a:gd name="connsiteX1" fmla="*/ 276225 w 4044033"/>
                  <a:gd name="connsiteY1" fmla="*/ 92516 h 1776668"/>
                  <a:gd name="connsiteX2" fmla="*/ 323850 w 4044033"/>
                  <a:gd name="connsiteY2" fmla="*/ 436306 h 1776668"/>
                  <a:gd name="connsiteX3" fmla="*/ 352437 w 4044033"/>
                  <a:gd name="connsiteY3" fmla="*/ 278579 h 1776668"/>
                  <a:gd name="connsiteX4" fmla="*/ 400050 w 4044033"/>
                  <a:gd name="connsiteY4" fmla="*/ 572343 h 1776668"/>
                  <a:gd name="connsiteX5" fmla="*/ 428661 w 4044033"/>
                  <a:gd name="connsiteY5" fmla="*/ 705315 h 1776668"/>
                  <a:gd name="connsiteX6" fmla="*/ 476250 w 4044033"/>
                  <a:gd name="connsiteY6" fmla="*/ 562392 h 1776668"/>
                  <a:gd name="connsiteX7" fmla="*/ 676275 w 4044033"/>
                  <a:gd name="connsiteY7" fmla="*/ 762637 h 1776668"/>
                  <a:gd name="connsiteX8" fmla="*/ 981046 w 4044033"/>
                  <a:gd name="connsiteY8" fmla="*/ 628991 h 1776668"/>
                  <a:gd name="connsiteX9" fmla="*/ 1123970 w 4044033"/>
                  <a:gd name="connsiteY9" fmla="*/ 562407 h 1776668"/>
                  <a:gd name="connsiteX10" fmla="*/ 1228725 w 4044033"/>
                  <a:gd name="connsiteY10" fmla="*/ 524293 h 1776668"/>
                  <a:gd name="connsiteX11" fmla="*/ 1304925 w 4044033"/>
                  <a:gd name="connsiteY11" fmla="*/ 676738 h 1776668"/>
                  <a:gd name="connsiteX12" fmla="*/ 1371628 w 4044033"/>
                  <a:gd name="connsiteY12" fmla="*/ 562339 h 1776668"/>
                  <a:gd name="connsiteX13" fmla="*/ 1438275 w 4044033"/>
                  <a:gd name="connsiteY13" fmla="*/ 571926 h 1776668"/>
                  <a:gd name="connsiteX14" fmla="*/ 1476375 w 4044033"/>
                  <a:gd name="connsiteY14" fmla="*/ 495698 h 1776668"/>
                  <a:gd name="connsiteX15" fmla="*/ 1609725 w 4044033"/>
                  <a:gd name="connsiteY15" fmla="*/ 390899 h 1776668"/>
                  <a:gd name="connsiteX16" fmla="*/ 1790700 w 4044033"/>
                  <a:gd name="connsiteY16" fmla="*/ 371887 h 1776668"/>
                  <a:gd name="connsiteX17" fmla="*/ 1962205 w 4044033"/>
                  <a:gd name="connsiteY17" fmla="*/ 286145 h 1776668"/>
                  <a:gd name="connsiteX18" fmla="*/ 2047875 w 4044033"/>
                  <a:gd name="connsiteY18" fmla="*/ 314748 h 1776668"/>
                  <a:gd name="connsiteX19" fmla="*/ 2124092 w 4044033"/>
                  <a:gd name="connsiteY19" fmla="*/ 181340 h 1776668"/>
                  <a:gd name="connsiteX20" fmla="*/ 2390775 w 4044033"/>
                  <a:gd name="connsiteY20" fmla="*/ 95634 h 1776668"/>
                  <a:gd name="connsiteX21" fmla="*/ 2562230 w 4044033"/>
                  <a:gd name="connsiteY21" fmla="*/ 38507 h 1776668"/>
                  <a:gd name="connsiteX22" fmla="*/ 2657480 w 4044033"/>
                  <a:gd name="connsiteY22" fmla="*/ 399 h 1776668"/>
                  <a:gd name="connsiteX23" fmla="*/ 2752728 w 4044033"/>
                  <a:gd name="connsiteY23" fmla="*/ 66790 h 1776668"/>
                  <a:gd name="connsiteX24" fmla="*/ 2867025 w 4044033"/>
                  <a:gd name="connsiteY24" fmla="*/ 1028852 h 1776668"/>
                  <a:gd name="connsiteX25" fmla="*/ 2905133 w 4044033"/>
                  <a:gd name="connsiteY25" fmla="*/ 600009 h 1776668"/>
                  <a:gd name="connsiteX26" fmla="*/ 3009900 w 4044033"/>
                  <a:gd name="connsiteY26" fmla="*/ 819157 h 1776668"/>
                  <a:gd name="connsiteX27" fmla="*/ 3133758 w 4044033"/>
                  <a:gd name="connsiteY27" fmla="*/ 285732 h 1776668"/>
                  <a:gd name="connsiteX28" fmla="*/ 3228984 w 4044033"/>
                  <a:gd name="connsiteY28" fmla="*/ 514360 h 1776668"/>
                  <a:gd name="connsiteX29" fmla="*/ 3286126 w 4044033"/>
                  <a:gd name="connsiteY29" fmla="*/ 447672 h 1776668"/>
                  <a:gd name="connsiteX30" fmla="*/ 3352808 w 4044033"/>
                  <a:gd name="connsiteY30" fmla="*/ 476252 h 1776668"/>
                  <a:gd name="connsiteX31" fmla="*/ 3448050 w 4044033"/>
                  <a:gd name="connsiteY31" fmla="*/ 800109 h 1776668"/>
                  <a:gd name="connsiteX32" fmla="*/ 3495673 w 4044033"/>
                  <a:gd name="connsiteY32" fmla="*/ 876305 h 1776668"/>
                  <a:gd name="connsiteX33" fmla="*/ 3581637 w 4044033"/>
                  <a:gd name="connsiteY33" fmla="*/ 933518 h 1776668"/>
                  <a:gd name="connsiteX34" fmla="*/ 3600467 w 4044033"/>
                  <a:gd name="connsiteY34" fmla="*/ 1055406 h 1776668"/>
                  <a:gd name="connsiteX35" fmla="*/ 3648075 w 4044033"/>
                  <a:gd name="connsiteY35" fmla="*/ 1276368 h 1776668"/>
                  <a:gd name="connsiteX36" fmla="*/ 3752860 w 4044033"/>
                  <a:gd name="connsiteY36" fmla="*/ 1762254 h 1776668"/>
                  <a:gd name="connsiteX37" fmla="*/ 3810000 w 4044033"/>
                  <a:gd name="connsiteY37" fmla="*/ 1581288 h 1776668"/>
                  <a:gd name="connsiteX38" fmla="*/ 3848100 w 4044033"/>
                  <a:gd name="connsiteY38" fmla="*/ 876228 h 1776668"/>
                  <a:gd name="connsiteX39" fmla="*/ 3895725 w 4044033"/>
                  <a:gd name="connsiteY39" fmla="*/ 971580 h 1776668"/>
                  <a:gd name="connsiteX40" fmla="*/ 3971928 w 4044033"/>
                  <a:gd name="connsiteY40" fmla="*/ 75911 h 1776668"/>
                  <a:gd name="connsiteX41" fmla="*/ 4041470 w 4044033"/>
                  <a:gd name="connsiteY41" fmla="*/ 133353 h 1776668"/>
                  <a:gd name="connsiteX42" fmla="*/ 4029075 w 4044033"/>
                  <a:gd name="connsiteY42" fmla="*/ 152400 h 1776668"/>
                  <a:gd name="connsiteX0" fmla="*/ 0 w 4044033"/>
                  <a:gd name="connsiteY0" fmla="*/ 73425 h 1776668"/>
                  <a:gd name="connsiteX1" fmla="*/ 276225 w 4044033"/>
                  <a:gd name="connsiteY1" fmla="*/ 92516 h 1776668"/>
                  <a:gd name="connsiteX2" fmla="*/ 323850 w 4044033"/>
                  <a:gd name="connsiteY2" fmla="*/ 436306 h 1776668"/>
                  <a:gd name="connsiteX3" fmla="*/ 352437 w 4044033"/>
                  <a:gd name="connsiteY3" fmla="*/ 278579 h 1776668"/>
                  <a:gd name="connsiteX4" fmla="*/ 400050 w 4044033"/>
                  <a:gd name="connsiteY4" fmla="*/ 572343 h 1776668"/>
                  <a:gd name="connsiteX5" fmla="*/ 428661 w 4044033"/>
                  <a:gd name="connsiteY5" fmla="*/ 705315 h 1776668"/>
                  <a:gd name="connsiteX6" fmla="*/ 476250 w 4044033"/>
                  <a:gd name="connsiteY6" fmla="*/ 562392 h 1776668"/>
                  <a:gd name="connsiteX7" fmla="*/ 676275 w 4044033"/>
                  <a:gd name="connsiteY7" fmla="*/ 762637 h 1776668"/>
                  <a:gd name="connsiteX8" fmla="*/ 981046 w 4044033"/>
                  <a:gd name="connsiteY8" fmla="*/ 628991 h 1776668"/>
                  <a:gd name="connsiteX9" fmla="*/ 1123970 w 4044033"/>
                  <a:gd name="connsiteY9" fmla="*/ 562407 h 1776668"/>
                  <a:gd name="connsiteX10" fmla="*/ 1228725 w 4044033"/>
                  <a:gd name="connsiteY10" fmla="*/ 524293 h 1776668"/>
                  <a:gd name="connsiteX11" fmla="*/ 1304925 w 4044033"/>
                  <a:gd name="connsiteY11" fmla="*/ 676738 h 1776668"/>
                  <a:gd name="connsiteX12" fmla="*/ 1371628 w 4044033"/>
                  <a:gd name="connsiteY12" fmla="*/ 562339 h 1776668"/>
                  <a:gd name="connsiteX13" fmla="*/ 1438275 w 4044033"/>
                  <a:gd name="connsiteY13" fmla="*/ 571926 h 1776668"/>
                  <a:gd name="connsiteX14" fmla="*/ 1476375 w 4044033"/>
                  <a:gd name="connsiteY14" fmla="*/ 495698 h 1776668"/>
                  <a:gd name="connsiteX15" fmla="*/ 1609725 w 4044033"/>
                  <a:gd name="connsiteY15" fmla="*/ 390899 h 1776668"/>
                  <a:gd name="connsiteX16" fmla="*/ 1790700 w 4044033"/>
                  <a:gd name="connsiteY16" fmla="*/ 371887 h 1776668"/>
                  <a:gd name="connsiteX17" fmla="*/ 1962205 w 4044033"/>
                  <a:gd name="connsiteY17" fmla="*/ 286145 h 1776668"/>
                  <a:gd name="connsiteX18" fmla="*/ 2047875 w 4044033"/>
                  <a:gd name="connsiteY18" fmla="*/ 314748 h 1776668"/>
                  <a:gd name="connsiteX19" fmla="*/ 2124092 w 4044033"/>
                  <a:gd name="connsiteY19" fmla="*/ 181340 h 1776668"/>
                  <a:gd name="connsiteX20" fmla="*/ 2390775 w 4044033"/>
                  <a:gd name="connsiteY20" fmla="*/ 95634 h 1776668"/>
                  <a:gd name="connsiteX21" fmla="*/ 2562230 w 4044033"/>
                  <a:gd name="connsiteY21" fmla="*/ 38507 h 1776668"/>
                  <a:gd name="connsiteX22" fmla="*/ 2657480 w 4044033"/>
                  <a:gd name="connsiteY22" fmla="*/ 399 h 1776668"/>
                  <a:gd name="connsiteX23" fmla="*/ 2752728 w 4044033"/>
                  <a:gd name="connsiteY23" fmla="*/ 66790 h 1776668"/>
                  <a:gd name="connsiteX24" fmla="*/ 2867025 w 4044033"/>
                  <a:gd name="connsiteY24" fmla="*/ 1028852 h 1776668"/>
                  <a:gd name="connsiteX25" fmla="*/ 2905133 w 4044033"/>
                  <a:gd name="connsiteY25" fmla="*/ 600009 h 1776668"/>
                  <a:gd name="connsiteX26" fmla="*/ 3009900 w 4044033"/>
                  <a:gd name="connsiteY26" fmla="*/ 819157 h 1776668"/>
                  <a:gd name="connsiteX27" fmla="*/ 3133758 w 4044033"/>
                  <a:gd name="connsiteY27" fmla="*/ 285732 h 1776668"/>
                  <a:gd name="connsiteX28" fmla="*/ 3228984 w 4044033"/>
                  <a:gd name="connsiteY28" fmla="*/ 514360 h 1776668"/>
                  <a:gd name="connsiteX29" fmla="*/ 3286126 w 4044033"/>
                  <a:gd name="connsiteY29" fmla="*/ 447672 h 1776668"/>
                  <a:gd name="connsiteX30" fmla="*/ 3352808 w 4044033"/>
                  <a:gd name="connsiteY30" fmla="*/ 476252 h 1776668"/>
                  <a:gd name="connsiteX31" fmla="*/ 3448050 w 4044033"/>
                  <a:gd name="connsiteY31" fmla="*/ 800109 h 1776668"/>
                  <a:gd name="connsiteX32" fmla="*/ 3495673 w 4044033"/>
                  <a:gd name="connsiteY32" fmla="*/ 876305 h 1776668"/>
                  <a:gd name="connsiteX33" fmla="*/ 3581637 w 4044033"/>
                  <a:gd name="connsiteY33" fmla="*/ 933518 h 1776668"/>
                  <a:gd name="connsiteX34" fmla="*/ 3600467 w 4044033"/>
                  <a:gd name="connsiteY34" fmla="*/ 1055406 h 1776668"/>
                  <a:gd name="connsiteX35" fmla="*/ 3648075 w 4044033"/>
                  <a:gd name="connsiteY35" fmla="*/ 1276368 h 1776668"/>
                  <a:gd name="connsiteX36" fmla="*/ 3752860 w 4044033"/>
                  <a:gd name="connsiteY36" fmla="*/ 1762254 h 1776668"/>
                  <a:gd name="connsiteX37" fmla="*/ 3810000 w 4044033"/>
                  <a:gd name="connsiteY37" fmla="*/ 1581288 h 1776668"/>
                  <a:gd name="connsiteX38" fmla="*/ 3848100 w 4044033"/>
                  <a:gd name="connsiteY38" fmla="*/ 876228 h 1776668"/>
                  <a:gd name="connsiteX39" fmla="*/ 3895725 w 4044033"/>
                  <a:gd name="connsiteY39" fmla="*/ 971580 h 1776668"/>
                  <a:gd name="connsiteX40" fmla="*/ 3971928 w 4044033"/>
                  <a:gd name="connsiteY40" fmla="*/ 75911 h 1776668"/>
                  <a:gd name="connsiteX41" fmla="*/ 4041470 w 4044033"/>
                  <a:gd name="connsiteY41" fmla="*/ 133353 h 1776668"/>
                  <a:gd name="connsiteX42" fmla="*/ 4029075 w 4044033"/>
                  <a:gd name="connsiteY42" fmla="*/ 152400 h 1776668"/>
                  <a:gd name="connsiteX43" fmla="*/ 4038600 w 4044033"/>
                  <a:gd name="connsiteY43" fmla="*/ 142875 h 1776668"/>
                  <a:gd name="connsiteX0" fmla="*/ 0 w 4105281"/>
                  <a:gd name="connsiteY0" fmla="*/ 73425 h 1776668"/>
                  <a:gd name="connsiteX1" fmla="*/ 276225 w 4105281"/>
                  <a:gd name="connsiteY1" fmla="*/ 92516 h 1776668"/>
                  <a:gd name="connsiteX2" fmla="*/ 323850 w 4105281"/>
                  <a:gd name="connsiteY2" fmla="*/ 436306 h 1776668"/>
                  <a:gd name="connsiteX3" fmla="*/ 352437 w 4105281"/>
                  <a:gd name="connsiteY3" fmla="*/ 278579 h 1776668"/>
                  <a:gd name="connsiteX4" fmla="*/ 400050 w 4105281"/>
                  <a:gd name="connsiteY4" fmla="*/ 572343 h 1776668"/>
                  <a:gd name="connsiteX5" fmla="*/ 428661 w 4105281"/>
                  <a:gd name="connsiteY5" fmla="*/ 705315 h 1776668"/>
                  <a:gd name="connsiteX6" fmla="*/ 476250 w 4105281"/>
                  <a:gd name="connsiteY6" fmla="*/ 562392 h 1776668"/>
                  <a:gd name="connsiteX7" fmla="*/ 676275 w 4105281"/>
                  <a:gd name="connsiteY7" fmla="*/ 762637 h 1776668"/>
                  <a:gd name="connsiteX8" fmla="*/ 981046 w 4105281"/>
                  <a:gd name="connsiteY8" fmla="*/ 628991 h 1776668"/>
                  <a:gd name="connsiteX9" fmla="*/ 1123970 w 4105281"/>
                  <a:gd name="connsiteY9" fmla="*/ 562407 h 1776668"/>
                  <a:gd name="connsiteX10" fmla="*/ 1228725 w 4105281"/>
                  <a:gd name="connsiteY10" fmla="*/ 524293 h 1776668"/>
                  <a:gd name="connsiteX11" fmla="*/ 1304925 w 4105281"/>
                  <a:gd name="connsiteY11" fmla="*/ 676738 h 1776668"/>
                  <a:gd name="connsiteX12" fmla="*/ 1371628 w 4105281"/>
                  <a:gd name="connsiteY12" fmla="*/ 562339 h 1776668"/>
                  <a:gd name="connsiteX13" fmla="*/ 1438275 w 4105281"/>
                  <a:gd name="connsiteY13" fmla="*/ 571926 h 1776668"/>
                  <a:gd name="connsiteX14" fmla="*/ 1476375 w 4105281"/>
                  <a:gd name="connsiteY14" fmla="*/ 495698 h 1776668"/>
                  <a:gd name="connsiteX15" fmla="*/ 1609725 w 4105281"/>
                  <a:gd name="connsiteY15" fmla="*/ 390899 h 1776668"/>
                  <a:gd name="connsiteX16" fmla="*/ 1790700 w 4105281"/>
                  <a:gd name="connsiteY16" fmla="*/ 371887 h 1776668"/>
                  <a:gd name="connsiteX17" fmla="*/ 1962205 w 4105281"/>
                  <a:gd name="connsiteY17" fmla="*/ 286145 h 1776668"/>
                  <a:gd name="connsiteX18" fmla="*/ 2047875 w 4105281"/>
                  <a:gd name="connsiteY18" fmla="*/ 314748 h 1776668"/>
                  <a:gd name="connsiteX19" fmla="*/ 2124092 w 4105281"/>
                  <a:gd name="connsiteY19" fmla="*/ 181340 h 1776668"/>
                  <a:gd name="connsiteX20" fmla="*/ 2390775 w 4105281"/>
                  <a:gd name="connsiteY20" fmla="*/ 95634 h 1776668"/>
                  <a:gd name="connsiteX21" fmla="*/ 2562230 w 4105281"/>
                  <a:gd name="connsiteY21" fmla="*/ 38507 h 1776668"/>
                  <a:gd name="connsiteX22" fmla="*/ 2657480 w 4105281"/>
                  <a:gd name="connsiteY22" fmla="*/ 399 h 1776668"/>
                  <a:gd name="connsiteX23" fmla="*/ 2752728 w 4105281"/>
                  <a:gd name="connsiteY23" fmla="*/ 66790 h 1776668"/>
                  <a:gd name="connsiteX24" fmla="*/ 2867025 w 4105281"/>
                  <a:gd name="connsiteY24" fmla="*/ 1028852 h 1776668"/>
                  <a:gd name="connsiteX25" fmla="*/ 2905133 w 4105281"/>
                  <a:gd name="connsiteY25" fmla="*/ 600009 h 1776668"/>
                  <a:gd name="connsiteX26" fmla="*/ 3009900 w 4105281"/>
                  <a:gd name="connsiteY26" fmla="*/ 819157 h 1776668"/>
                  <a:gd name="connsiteX27" fmla="*/ 3133758 w 4105281"/>
                  <a:gd name="connsiteY27" fmla="*/ 285732 h 1776668"/>
                  <a:gd name="connsiteX28" fmla="*/ 3228984 w 4105281"/>
                  <a:gd name="connsiteY28" fmla="*/ 514360 h 1776668"/>
                  <a:gd name="connsiteX29" fmla="*/ 3286126 w 4105281"/>
                  <a:gd name="connsiteY29" fmla="*/ 447672 h 1776668"/>
                  <a:gd name="connsiteX30" fmla="*/ 3352808 w 4105281"/>
                  <a:gd name="connsiteY30" fmla="*/ 476252 h 1776668"/>
                  <a:gd name="connsiteX31" fmla="*/ 3448050 w 4105281"/>
                  <a:gd name="connsiteY31" fmla="*/ 800109 h 1776668"/>
                  <a:gd name="connsiteX32" fmla="*/ 3495673 w 4105281"/>
                  <a:gd name="connsiteY32" fmla="*/ 876305 h 1776668"/>
                  <a:gd name="connsiteX33" fmla="*/ 3581637 w 4105281"/>
                  <a:gd name="connsiteY33" fmla="*/ 933518 h 1776668"/>
                  <a:gd name="connsiteX34" fmla="*/ 3600467 w 4105281"/>
                  <a:gd name="connsiteY34" fmla="*/ 1055406 h 1776668"/>
                  <a:gd name="connsiteX35" fmla="*/ 3648075 w 4105281"/>
                  <a:gd name="connsiteY35" fmla="*/ 1276368 h 1776668"/>
                  <a:gd name="connsiteX36" fmla="*/ 3752860 w 4105281"/>
                  <a:gd name="connsiteY36" fmla="*/ 1762254 h 1776668"/>
                  <a:gd name="connsiteX37" fmla="*/ 3810000 w 4105281"/>
                  <a:gd name="connsiteY37" fmla="*/ 1581288 h 1776668"/>
                  <a:gd name="connsiteX38" fmla="*/ 3848100 w 4105281"/>
                  <a:gd name="connsiteY38" fmla="*/ 876228 h 1776668"/>
                  <a:gd name="connsiteX39" fmla="*/ 3895725 w 4105281"/>
                  <a:gd name="connsiteY39" fmla="*/ 971580 h 1776668"/>
                  <a:gd name="connsiteX40" fmla="*/ 3971928 w 4105281"/>
                  <a:gd name="connsiteY40" fmla="*/ 75911 h 1776668"/>
                  <a:gd name="connsiteX41" fmla="*/ 4041470 w 4105281"/>
                  <a:gd name="connsiteY41" fmla="*/ 133353 h 1776668"/>
                  <a:gd name="connsiteX42" fmla="*/ 4029075 w 4105281"/>
                  <a:gd name="connsiteY42" fmla="*/ 152400 h 1776668"/>
                  <a:gd name="connsiteX43" fmla="*/ 4105281 w 4105281"/>
                  <a:gd name="connsiteY43" fmla="*/ 200044 h 1776668"/>
                  <a:gd name="connsiteX0" fmla="*/ 0 w 4133850"/>
                  <a:gd name="connsiteY0" fmla="*/ 73425 h 1776668"/>
                  <a:gd name="connsiteX1" fmla="*/ 276225 w 4133850"/>
                  <a:gd name="connsiteY1" fmla="*/ 92516 h 1776668"/>
                  <a:gd name="connsiteX2" fmla="*/ 323850 w 4133850"/>
                  <a:gd name="connsiteY2" fmla="*/ 436306 h 1776668"/>
                  <a:gd name="connsiteX3" fmla="*/ 352437 w 4133850"/>
                  <a:gd name="connsiteY3" fmla="*/ 278579 h 1776668"/>
                  <a:gd name="connsiteX4" fmla="*/ 400050 w 4133850"/>
                  <a:gd name="connsiteY4" fmla="*/ 572343 h 1776668"/>
                  <a:gd name="connsiteX5" fmla="*/ 428661 w 4133850"/>
                  <a:gd name="connsiteY5" fmla="*/ 705315 h 1776668"/>
                  <a:gd name="connsiteX6" fmla="*/ 476250 w 4133850"/>
                  <a:gd name="connsiteY6" fmla="*/ 562392 h 1776668"/>
                  <a:gd name="connsiteX7" fmla="*/ 676275 w 4133850"/>
                  <a:gd name="connsiteY7" fmla="*/ 762637 h 1776668"/>
                  <a:gd name="connsiteX8" fmla="*/ 981046 w 4133850"/>
                  <a:gd name="connsiteY8" fmla="*/ 628991 h 1776668"/>
                  <a:gd name="connsiteX9" fmla="*/ 1123970 w 4133850"/>
                  <a:gd name="connsiteY9" fmla="*/ 562407 h 1776668"/>
                  <a:gd name="connsiteX10" fmla="*/ 1228725 w 4133850"/>
                  <a:gd name="connsiteY10" fmla="*/ 524293 h 1776668"/>
                  <a:gd name="connsiteX11" fmla="*/ 1304925 w 4133850"/>
                  <a:gd name="connsiteY11" fmla="*/ 676738 h 1776668"/>
                  <a:gd name="connsiteX12" fmla="*/ 1371628 w 4133850"/>
                  <a:gd name="connsiteY12" fmla="*/ 562339 h 1776668"/>
                  <a:gd name="connsiteX13" fmla="*/ 1438275 w 4133850"/>
                  <a:gd name="connsiteY13" fmla="*/ 571926 h 1776668"/>
                  <a:gd name="connsiteX14" fmla="*/ 1476375 w 4133850"/>
                  <a:gd name="connsiteY14" fmla="*/ 495698 h 1776668"/>
                  <a:gd name="connsiteX15" fmla="*/ 1609725 w 4133850"/>
                  <a:gd name="connsiteY15" fmla="*/ 390899 h 1776668"/>
                  <a:gd name="connsiteX16" fmla="*/ 1790700 w 4133850"/>
                  <a:gd name="connsiteY16" fmla="*/ 371887 h 1776668"/>
                  <a:gd name="connsiteX17" fmla="*/ 1962205 w 4133850"/>
                  <a:gd name="connsiteY17" fmla="*/ 286145 h 1776668"/>
                  <a:gd name="connsiteX18" fmla="*/ 2047875 w 4133850"/>
                  <a:gd name="connsiteY18" fmla="*/ 314748 h 1776668"/>
                  <a:gd name="connsiteX19" fmla="*/ 2124092 w 4133850"/>
                  <a:gd name="connsiteY19" fmla="*/ 181340 h 1776668"/>
                  <a:gd name="connsiteX20" fmla="*/ 2390775 w 4133850"/>
                  <a:gd name="connsiteY20" fmla="*/ 95634 h 1776668"/>
                  <a:gd name="connsiteX21" fmla="*/ 2562230 w 4133850"/>
                  <a:gd name="connsiteY21" fmla="*/ 38507 h 1776668"/>
                  <a:gd name="connsiteX22" fmla="*/ 2657480 w 4133850"/>
                  <a:gd name="connsiteY22" fmla="*/ 399 h 1776668"/>
                  <a:gd name="connsiteX23" fmla="*/ 2752728 w 4133850"/>
                  <a:gd name="connsiteY23" fmla="*/ 66790 h 1776668"/>
                  <a:gd name="connsiteX24" fmla="*/ 2867025 w 4133850"/>
                  <a:gd name="connsiteY24" fmla="*/ 1028852 h 1776668"/>
                  <a:gd name="connsiteX25" fmla="*/ 2905133 w 4133850"/>
                  <a:gd name="connsiteY25" fmla="*/ 600009 h 1776668"/>
                  <a:gd name="connsiteX26" fmla="*/ 3009900 w 4133850"/>
                  <a:gd name="connsiteY26" fmla="*/ 819157 h 1776668"/>
                  <a:gd name="connsiteX27" fmla="*/ 3133758 w 4133850"/>
                  <a:gd name="connsiteY27" fmla="*/ 285732 h 1776668"/>
                  <a:gd name="connsiteX28" fmla="*/ 3228984 w 4133850"/>
                  <a:gd name="connsiteY28" fmla="*/ 514360 h 1776668"/>
                  <a:gd name="connsiteX29" fmla="*/ 3286126 w 4133850"/>
                  <a:gd name="connsiteY29" fmla="*/ 447672 h 1776668"/>
                  <a:gd name="connsiteX30" fmla="*/ 3352808 w 4133850"/>
                  <a:gd name="connsiteY30" fmla="*/ 476252 h 1776668"/>
                  <a:gd name="connsiteX31" fmla="*/ 3448050 w 4133850"/>
                  <a:gd name="connsiteY31" fmla="*/ 800109 h 1776668"/>
                  <a:gd name="connsiteX32" fmla="*/ 3495673 w 4133850"/>
                  <a:gd name="connsiteY32" fmla="*/ 876305 h 1776668"/>
                  <a:gd name="connsiteX33" fmla="*/ 3581637 w 4133850"/>
                  <a:gd name="connsiteY33" fmla="*/ 933518 h 1776668"/>
                  <a:gd name="connsiteX34" fmla="*/ 3600467 w 4133850"/>
                  <a:gd name="connsiteY34" fmla="*/ 1055406 h 1776668"/>
                  <a:gd name="connsiteX35" fmla="*/ 3648075 w 4133850"/>
                  <a:gd name="connsiteY35" fmla="*/ 1276368 h 1776668"/>
                  <a:gd name="connsiteX36" fmla="*/ 3752860 w 4133850"/>
                  <a:gd name="connsiteY36" fmla="*/ 1762254 h 1776668"/>
                  <a:gd name="connsiteX37" fmla="*/ 3810000 w 4133850"/>
                  <a:gd name="connsiteY37" fmla="*/ 1581288 h 1776668"/>
                  <a:gd name="connsiteX38" fmla="*/ 3848100 w 4133850"/>
                  <a:gd name="connsiteY38" fmla="*/ 876228 h 1776668"/>
                  <a:gd name="connsiteX39" fmla="*/ 3895725 w 4133850"/>
                  <a:gd name="connsiteY39" fmla="*/ 971580 h 1776668"/>
                  <a:gd name="connsiteX40" fmla="*/ 3971928 w 4133850"/>
                  <a:gd name="connsiteY40" fmla="*/ 75911 h 1776668"/>
                  <a:gd name="connsiteX41" fmla="*/ 4041470 w 4133850"/>
                  <a:gd name="connsiteY41" fmla="*/ 133353 h 1776668"/>
                  <a:gd name="connsiteX42" fmla="*/ 4029075 w 4133850"/>
                  <a:gd name="connsiteY42" fmla="*/ 152400 h 1776668"/>
                  <a:gd name="connsiteX43" fmla="*/ 4105281 w 4133850"/>
                  <a:gd name="connsiteY43" fmla="*/ 200044 h 1776668"/>
                  <a:gd name="connsiteX44" fmla="*/ 4133850 w 4133850"/>
                  <a:gd name="connsiteY44" fmla="*/ 161925 h 1776668"/>
                  <a:gd name="connsiteX0" fmla="*/ 0 w 4143375"/>
                  <a:gd name="connsiteY0" fmla="*/ 92533 h 1795776"/>
                  <a:gd name="connsiteX1" fmla="*/ 276225 w 4143375"/>
                  <a:gd name="connsiteY1" fmla="*/ 111624 h 1795776"/>
                  <a:gd name="connsiteX2" fmla="*/ 323850 w 4143375"/>
                  <a:gd name="connsiteY2" fmla="*/ 455414 h 1795776"/>
                  <a:gd name="connsiteX3" fmla="*/ 352437 w 4143375"/>
                  <a:gd name="connsiteY3" fmla="*/ 297687 h 1795776"/>
                  <a:gd name="connsiteX4" fmla="*/ 400050 w 4143375"/>
                  <a:gd name="connsiteY4" fmla="*/ 591451 h 1795776"/>
                  <a:gd name="connsiteX5" fmla="*/ 428661 w 4143375"/>
                  <a:gd name="connsiteY5" fmla="*/ 724423 h 1795776"/>
                  <a:gd name="connsiteX6" fmla="*/ 476250 w 4143375"/>
                  <a:gd name="connsiteY6" fmla="*/ 581500 h 1795776"/>
                  <a:gd name="connsiteX7" fmla="*/ 676275 w 4143375"/>
                  <a:gd name="connsiteY7" fmla="*/ 781745 h 1795776"/>
                  <a:gd name="connsiteX8" fmla="*/ 981046 w 4143375"/>
                  <a:gd name="connsiteY8" fmla="*/ 648099 h 1795776"/>
                  <a:gd name="connsiteX9" fmla="*/ 1123970 w 4143375"/>
                  <a:gd name="connsiteY9" fmla="*/ 581515 h 1795776"/>
                  <a:gd name="connsiteX10" fmla="*/ 1228725 w 4143375"/>
                  <a:gd name="connsiteY10" fmla="*/ 543401 h 1795776"/>
                  <a:gd name="connsiteX11" fmla="*/ 1304925 w 4143375"/>
                  <a:gd name="connsiteY11" fmla="*/ 695846 h 1795776"/>
                  <a:gd name="connsiteX12" fmla="*/ 1371628 w 4143375"/>
                  <a:gd name="connsiteY12" fmla="*/ 581447 h 1795776"/>
                  <a:gd name="connsiteX13" fmla="*/ 1438275 w 4143375"/>
                  <a:gd name="connsiteY13" fmla="*/ 591034 h 1795776"/>
                  <a:gd name="connsiteX14" fmla="*/ 1476375 w 4143375"/>
                  <a:gd name="connsiteY14" fmla="*/ 514806 h 1795776"/>
                  <a:gd name="connsiteX15" fmla="*/ 1609725 w 4143375"/>
                  <a:gd name="connsiteY15" fmla="*/ 410007 h 1795776"/>
                  <a:gd name="connsiteX16" fmla="*/ 1790700 w 4143375"/>
                  <a:gd name="connsiteY16" fmla="*/ 390995 h 1795776"/>
                  <a:gd name="connsiteX17" fmla="*/ 1962205 w 4143375"/>
                  <a:gd name="connsiteY17" fmla="*/ 305253 h 1795776"/>
                  <a:gd name="connsiteX18" fmla="*/ 2047875 w 4143375"/>
                  <a:gd name="connsiteY18" fmla="*/ 333856 h 1795776"/>
                  <a:gd name="connsiteX19" fmla="*/ 2124092 w 4143375"/>
                  <a:gd name="connsiteY19" fmla="*/ 200448 h 1795776"/>
                  <a:gd name="connsiteX20" fmla="*/ 2390775 w 4143375"/>
                  <a:gd name="connsiteY20" fmla="*/ 114742 h 1795776"/>
                  <a:gd name="connsiteX21" fmla="*/ 2562230 w 4143375"/>
                  <a:gd name="connsiteY21" fmla="*/ 57615 h 1795776"/>
                  <a:gd name="connsiteX22" fmla="*/ 2657480 w 4143375"/>
                  <a:gd name="connsiteY22" fmla="*/ 19507 h 1795776"/>
                  <a:gd name="connsiteX23" fmla="*/ 2752728 w 4143375"/>
                  <a:gd name="connsiteY23" fmla="*/ 85898 h 1795776"/>
                  <a:gd name="connsiteX24" fmla="*/ 2867025 w 4143375"/>
                  <a:gd name="connsiteY24" fmla="*/ 1047960 h 1795776"/>
                  <a:gd name="connsiteX25" fmla="*/ 2905133 w 4143375"/>
                  <a:gd name="connsiteY25" fmla="*/ 619117 h 1795776"/>
                  <a:gd name="connsiteX26" fmla="*/ 3009900 w 4143375"/>
                  <a:gd name="connsiteY26" fmla="*/ 838265 h 1795776"/>
                  <a:gd name="connsiteX27" fmla="*/ 3133758 w 4143375"/>
                  <a:gd name="connsiteY27" fmla="*/ 304840 h 1795776"/>
                  <a:gd name="connsiteX28" fmla="*/ 3228984 w 4143375"/>
                  <a:gd name="connsiteY28" fmla="*/ 533468 h 1795776"/>
                  <a:gd name="connsiteX29" fmla="*/ 3286126 w 4143375"/>
                  <a:gd name="connsiteY29" fmla="*/ 466780 h 1795776"/>
                  <a:gd name="connsiteX30" fmla="*/ 3352808 w 4143375"/>
                  <a:gd name="connsiteY30" fmla="*/ 495360 h 1795776"/>
                  <a:gd name="connsiteX31" fmla="*/ 3448050 w 4143375"/>
                  <a:gd name="connsiteY31" fmla="*/ 819217 h 1795776"/>
                  <a:gd name="connsiteX32" fmla="*/ 3495673 w 4143375"/>
                  <a:gd name="connsiteY32" fmla="*/ 895413 h 1795776"/>
                  <a:gd name="connsiteX33" fmla="*/ 3581637 w 4143375"/>
                  <a:gd name="connsiteY33" fmla="*/ 952626 h 1795776"/>
                  <a:gd name="connsiteX34" fmla="*/ 3600467 w 4143375"/>
                  <a:gd name="connsiteY34" fmla="*/ 1074514 h 1795776"/>
                  <a:gd name="connsiteX35" fmla="*/ 3648075 w 4143375"/>
                  <a:gd name="connsiteY35" fmla="*/ 1295476 h 1795776"/>
                  <a:gd name="connsiteX36" fmla="*/ 3752860 w 4143375"/>
                  <a:gd name="connsiteY36" fmla="*/ 1781362 h 1795776"/>
                  <a:gd name="connsiteX37" fmla="*/ 3810000 w 4143375"/>
                  <a:gd name="connsiteY37" fmla="*/ 1600396 h 1795776"/>
                  <a:gd name="connsiteX38" fmla="*/ 3848100 w 4143375"/>
                  <a:gd name="connsiteY38" fmla="*/ 895336 h 1795776"/>
                  <a:gd name="connsiteX39" fmla="*/ 3895725 w 4143375"/>
                  <a:gd name="connsiteY39" fmla="*/ 990688 h 1795776"/>
                  <a:gd name="connsiteX40" fmla="*/ 3971928 w 4143375"/>
                  <a:gd name="connsiteY40" fmla="*/ 95019 h 1795776"/>
                  <a:gd name="connsiteX41" fmla="*/ 4041470 w 4143375"/>
                  <a:gd name="connsiteY41" fmla="*/ 152461 h 1795776"/>
                  <a:gd name="connsiteX42" fmla="*/ 4029075 w 4143375"/>
                  <a:gd name="connsiteY42" fmla="*/ 171508 h 1795776"/>
                  <a:gd name="connsiteX43" fmla="*/ 4105281 w 4143375"/>
                  <a:gd name="connsiteY43" fmla="*/ 219152 h 1795776"/>
                  <a:gd name="connsiteX44" fmla="*/ 4143375 w 4143375"/>
                  <a:gd name="connsiteY44" fmla="*/ 0 h 1795776"/>
                  <a:gd name="connsiteX0" fmla="*/ 0 w 4146196"/>
                  <a:gd name="connsiteY0" fmla="*/ 106272 h 1809515"/>
                  <a:gd name="connsiteX1" fmla="*/ 276225 w 4146196"/>
                  <a:gd name="connsiteY1" fmla="*/ 125363 h 1809515"/>
                  <a:gd name="connsiteX2" fmla="*/ 323850 w 4146196"/>
                  <a:gd name="connsiteY2" fmla="*/ 469153 h 1809515"/>
                  <a:gd name="connsiteX3" fmla="*/ 352437 w 4146196"/>
                  <a:gd name="connsiteY3" fmla="*/ 311426 h 1809515"/>
                  <a:gd name="connsiteX4" fmla="*/ 400050 w 4146196"/>
                  <a:gd name="connsiteY4" fmla="*/ 605190 h 1809515"/>
                  <a:gd name="connsiteX5" fmla="*/ 428661 w 4146196"/>
                  <a:gd name="connsiteY5" fmla="*/ 738162 h 1809515"/>
                  <a:gd name="connsiteX6" fmla="*/ 476250 w 4146196"/>
                  <a:gd name="connsiteY6" fmla="*/ 595239 h 1809515"/>
                  <a:gd name="connsiteX7" fmla="*/ 676275 w 4146196"/>
                  <a:gd name="connsiteY7" fmla="*/ 795484 h 1809515"/>
                  <a:gd name="connsiteX8" fmla="*/ 981046 w 4146196"/>
                  <a:gd name="connsiteY8" fmla="*/ 661838 h 1809515"/>
                  <a:gd name="connsiteX9" fmla="*/ 1123970 w 4146196"/>
                  <a:gd name="connsiteY9" fmla="*/ 595254 h 1809515"/>
                  <a:gd name="connsiteX10" fmla="*/ 1228725 w 4146196"/>
                  <a:gd name="connsiteY10" fmla="*/ 557140 h 1809515"/>
                  <a:gd name="connsiteX11" fmla="*/ 1304925 w 4146196"/>
                  <a:gd name="connsiteY11" fmla="*/ 709585 h 1809515"/>
                  <a:gd name="connsiteX12" fmla="*/ 1371628 w 4146196"/>
                  <a:gd name="connsiteY12" fmla="*/ 595186 h 1809515"/>
                  <a:gd name="connsiteX13" fmla="*/ 1438275 w 4146196"/>
                  <a:gd name="connsiteY13" fmla="*/ 604773 h 1809515"/>
                  <a:gd name="connsiteX14" fmla="*/ 1476375 w 4146196"/>
                  <a:gd name="connsiteY14" fmla="*/ 528545 h 1809515"/>
                  <a:gd name="connsiteX15" fmla="*/ 1609725 w 4146196"/>
                  <a:gd name="connsiteY15" fmla="*/ 423746 h 1809515"/>
                  <a:gd name="connsiteX16" fmla="*/ 1790700 w 4146196"/>
                  <a:gd name="connsiteY16" fmla="*/ 404734 h 1809515"/>
                  <a:gd name="connsiteX17" fmla="*/ 1962205 w 4146196"/>
                  <a:gd name="connsiteY17" fmla="*/ 318992 h 1809515"/>
                  <a:gd name="connsiteX18" fmla="*/ 2047875 w 4146196"/>
                  <a:gd name="connsiteY18" fmla="*/ 347595 h 1809515"/>
                  <a:gd name="connsiteX19" fmla="*/ 2124092 w 4146196"/>
                  <a:gd name="connsiteY19" fmla="*/ 214187 h 1809515"/>
                  <a:gd name="connsiteX20" fmla="*/ 2390775 w 4146196"/>
                  <a:gd name="connsiteY20" fmla="*/ 128481 h 1809515"/>
                  <a:gd name="connsiteX21" fmla="*/ 2562230 w 4146196"/>
                  <a:gd name="connsiteY21" fmla="*/ 71354 h 1809515"/>
                  <a:gd name="connsiteX22" fmla="*/ 2657480 w 4146196"/>
                  <a:gd name="connsiteY22" fmla="*/ 33246 h 1809515"/>
                  <a:gd name="connsiteX23" fmla="*/ 2752728 w 4146196"/>
                  <a:gd name="connsiteY23" fmla="*/ 99637 h 1809515"/>
                  <a:gd name="connsiteX24" fmla="*/ 2867025 w 4146196"/>
                  <a:gd name="connsiteY24" fmla="*/ 1061699 h 1809515"/>
                  <a:gd name="connsiteX25" fmla="*/ 2905133 w 4146196"/>
                  <a:gd name="connsiteY25" fmla="*/ 632856 h 1809515"/>
                  <a:gd name="connsiteX26" fmla="*/ 3009900 w 4146196"/>
                  <a:gd name="connsiteY26" fmla="*/ 852004 h 1809515"/>
                  <a:gd name="connsiteX27" fmla="*/ 3133758 w 4146196"/>
                  <a:gd name="connsiteY27" fmla="*/ 318579 h 1809515"/>
                  <a:gd name="connsiteX28" fmla="*/ 3228984 w 4146196"/>
                  <a:gd name="connsiteY28" fmla="*/ 547207 h 1809515"/>
                  <a:gd name="connsiteX29" fmla="*/ 3286126 w 4146196"/>
                  <a:gd name="connsiteY29" fmla="*/ 480519 h 1809515"/>
                  <a:gd name="connsiteX30" fmla="*/ 3352808 w 4146196"/>
                  <a:gd name="connsiteY30" fmla="*/ 509099 h 1809515"/>
                  <a:gd name="connsiteX31" fmla="*/ 3448050 w 4146196"/>
                  <a:gd name="connsiteY31" fmla="*/ 832956 h 1809515"/>
                  <a:gd name="connsiteX32" fmla="*/ 3495673 w 4146196"/>
                  <a:gd name="connsiteY32" fmla="*/ 909152 h 1809515"/>
                  <a:gd name="connsiteX33" fmla="*/ 3581637 w 4146196"/>
                  <a:gd name="connsiteY33" fmla="*/ 966365 h 1809515"/>
                  <a:gd name="connsiteX34" fmla="*/ 3600467 w 4146196"/>
                  <a:gd name="connsiteY34" fmla="*/ 1088253 h 1809515"/>
                  <a:gd name="connsiteX35" fmla="*/ 3648075 w 4146196"/>
                  <a:gd name="connsiteY35" fmla="*/ 1309215 h 1809515"/>
                  <a:gd name="connsiteX36" fmla="*/ 3752860 w 4146196"/>
                  <a:gd name="connsiteY36" fmla="*/ 1795101 h 1809515"/>
                  <a:gd name="connsiteX37" fmla="*/ 3810000 w 4146196"/>
                  <a:gd name="connsiteY37" fmla="*/ 1614135 h 1809515"/>
                  <a:gd name="connsiteX38" fmla="*/ 3848100 w 4146196"/>
                  <a:gd name="connsiteY38" fmla="*/ 909075 h 1809515"/>
                  <a:gd name="connsiteX39" fmla="*/ 3895725 w 4146196"/>
                  <a:gd name="connsiteY39" fmla="*/ 1004427 h 1809515"/>
                  <a:gd name="connsiteX40" fmla="*/ 3971928 w 4146196"/>
                  <a:gd name="connsiteY40" fmla="*/ 108758 h 1809515"/>
                  <a:gd name="connsiteX41" fmla="*/ 4041470 w 4146196"/>
                  <a:gd name="connsiteY41" fmla="*/ 166200 h 1809515"/>
                  <a:gd name="connsiteX42" fmla="*/ 4029075 w 4146196"/>
                  <a:gd name="connsiteY42" fmla="*/ 185247 h 1809515"/>
                  <a:gd name="connsiteX43" fmla="*/ 4105281 w 4146196"/>
                  <a:gd name="connsiteY43" fmla="*/ 232891 h 1809515"/>
                  <a:gd name="connsiteX44" fmla="*/ 4143375 w 4146196"/>
                  <a:gd name="connsiteY44" fmla="*/ 13739 h 1809515"/>
                  <a:gd name="connsiteX45" fmla="*/ 4143375 w 4146196"/>
                  <a:gd name="connsiteY45" fmla="*/ 23264 h 1809515"/>
                  <a:gd name="connsiteX0" fmla="*/ 0 w 4171952"/>
                  <a:gd name="connsiteY0" fmla="*/ 95544 h 1798787"/>
                  <a:gd name="connsiteX1" fmla="*/ 276225 w 4171952"/>
                  <a:gd name="connsiteY1" fmla="*/ 114635 h 1798787"/>
                  <a:gd name="connsiteX2" fmla="*/ 323850 w 4171952"/>
                  <a:gd name="connsiteY2" fmla="*/ 458425 h 1798787"/>
                  <a:gd name="connsiteX3" fmla="*/ 352437 w 4171952"/>
                  <a:gd name="connsiteY3" fmla="*/ 300698 h 1798787"/>
                  <a:gd name="connsiteX4" fmla="*/ 400050 w 4171952"/>
                  <a:gd name="connsiteY4" fmla="*/ 594462 h 1798787"/>
                  <a:gd name="connsiteX5" fmla="*/ 428661 w 4171952"/>
                  <a:gd name="connsiteY5" fmla="*/ 727434 h 1798787"/>
                  <a:gd name="connsiteX6" fmla="*/ 476250 w 4171952"/>
                  <a:gd name="connsiteY6" fmla="*/ 584511 h 1798787"/>
                  <a:gd name="connsiteX7" fmla="*/ 676275 w 4171952"/>
                  <a:gd name="connsiteY7" fmla="*/ 784756 h 1798787"/>
                  <a:gd name="connsiteX8" fmla="*/ 981046 w 4171952"/>
                  <a:gd name="connsiteY8" fmla="*/ 651110 h 1798787"/>
                  <a:gd name="connsiteX9" fmla="*/ 1123970 w 4171952"/>
                  <a:gd name="connsiteY9" fmla="*/ 584526 h 1798787"/>
                  <a:gd name="connsiteX10" fmla="*/ 1228725 w 4171952"/>
                  <a:gd name="connsiteY10" fmla="*/ 546412 h 1798787"/>
                  <a:gd name="connsiteX11" fmla="*/ 1304925 w 4171952"/>
                  <a:gd name="connsiteY11" fmla="*/ 698857 h 1798787"/>
                  <a:gd name="connsiteX12" fmla="*/ 1371628 w 4171952"/>
                  <a:gd name="connsiteY12" fmla="*/ 584458 h 1798787"/>
                  <a:gd name="connsiteX13" fmla="*/ 1438275 w 4171952"/>
                  <a:gd name="connsiteY13" fmla="*/ 594045 h 1798787"/>
                  <a:gd name="connsiteX14" fmla="*/ 1476375 w 4171952"/>
                  <a:gd name="connsiteY14" fmla="*/ 517817 h 1798787"/>
                  <a:gd name="connsiteX15" fmla="*/ 1609725 w 4171952"/>
                  <a:gd name="connsiteY15" fmla="*/ 413018 h 1798787"/>
                  <a:gd name="connsiteX16" fmla="*/ 1790700 w 4171952"/>
                  <a:gd name="connsiteY16" fmla="*/ 394006 h 1798787"/>
                  <a:gd name="connsiteX17" fmla="*/ 1962205 w 4171952"/>
                  <a:gd name="connsiteY17" fmla="*/ 308264 h 1798787"/>
                  <a:gd name="connsiteX18" fmla="*/ 2047875 w 4171952"/>
                  <a:gd name="connsiteY18" fmla="*/ 336867 h 1798787"/>
                  <a:gd name="connsiteX19" fmla="*/ 2124092 w 4171952"/>
                  <a:gd name="connsiteY19" fmla="*/ 203459 h 1798787"/>
                  <a:gd name="connsiteX20" fmla="*/ 2390775 w 4171952"/>
                  <a:gd name="connsiteY20" fmla="*/ 117753 h 1798787"/>
                  <a:gd name="connsiteX21" fmla="*/ 2562230 w 4171952"/>
                  <a:gd name="connsiteY21" fmla="*/ 60626 h 1798787"/>
                  <a:gd name="connsiteX22" fmla="*/ 2657480 w 4171952"/>
                  <a:gd name="connsiteY22" fmla="*/ 22518 h 1798787"/>
                  <a:gd name="connsiteX23" fmla="*/ 2752728 w 4171952"/>
                  <a:gd name="connsiteY23" fmla="*/ 88909 h 1798787"/>
                  <a:gd name="connsiteX24" fmla="*/ 2867025 w 4171952"/>
                  <a:gd name="connsiteY24" fmla="*/ 1050971 h 1798787"/>
                  <a:gd name="connsiteX25" fmla="*/ 2905133 w 4171952"/>
                  <a:gd name="connsiteY25" fmla="*/ 622128 h 1798787"/>
                  <a:gd name="connsiteX26" fmla="*/ 3009900 w 4171952"/>
                  <a:gd name="connsiteY26" fmla="*/ 841276 h 1798787"/>
                  <a:gd name="connsiteX27" fmla="*/ 3133758 w 4171952"/>
                  <a:gd name="connsiteY27" fmla="*/ 307851 h 1798787"/>
                  <a:gd name="connsiteX28" fmla="*/ 3228984 w 4171952"/>
                  <a:gd name="connsiteY28" fmla="*/ 536479 h 1798787"/>
                  <a:gd name="connsiteX29" fmla="*/ 3286126 w 4171952"/>
                  <a:gd name="connsiteY29" fmla="*/ 469791 h 1798787"/>
                  <a:gd name="connsiteX30" fmla="*/ 3352808 w 4171952"/>
                  <a:gd name="connsiteY30" fmla="*/ 498371 h 1798787"/>
                  <a:gd name="connsiteX31" fmla="*/ 3448050 w 4171952"/>
                  <a:gd name="connsiteY31" fmla="*/ 822228 h 1798787"/>
                  <a:gd name="connsiteX32" fmla="*/ 3495673 w 4171952"/>
                  <a:gd name="connsiteY32" fmla="*/ 898424 h 1798787"/>
                  <a:gd name="connsiteX33" fmla="*/ 3581637 w 4171952"/>
                  <a:gd name="connsiteY33" fmla="*/ 955637 h 1798787"/>
                  <a:gd name="connsiteX34" fmla="*/ 3600467 w 4171952"/>
                  <a:gd name="connsiteY34" fmla="*/ 1077525 h 1798787"/>
                  <a:gd name="connsiteX35" fmla="*/ 3648075 w 4171952"/>
                  <a:gd name="connsiteY35" fmla="*/ 1298487 h 1798787"/>
                  <a:gd name="connsiteX36" fmla="*/ 3752860 w 4171952"/>
                  <a:gd name="connsiteY36" fmla="*/ 1784373 h 1798787"/>
                  <a:gd name="connsiteX37" fmla="*/ 3810000 w 4171952"/>
                  <a:gd name="connsiteY37" fmla="*/ 1603407 h 1798787"/>
                  <a:gd name="connsiteX38" fmla="*/ 3848100 w 4171952"/>
                  <a:gd name="connsiteY38" fmla="*/ 898347 h 1798787"/>
                  <a:gd name="connsiteX39" fmla="*/ 3895725 w 4171952"/>
                  <a:gd name="connsiteY39" fmla="*/ 993699 h 1798787"/>
                  <a:gd name="connsiteX40" fmla="*/ 3971928 w 4171952"/>
                  <a:gd name="connsiteY40" fmla="*/ 98030 h 1798787"/>
                  <a:gd name="connsiteX41" fmla="*/ 4041470 w 4171952"/>
                  <a:gd name="connsiteY41" fmla="*/ 155472 h 1798787"/>
                  <a:gd name="connsiteX42" fmla="*/ 4029075 w 4171952"/>
                  <a:gd name="connsiteY42" fmla="*/ 174519 h 1798787"/>
                  <a:gd name="connsiteX43" fmla="*/ 4105281 w 4171952"/>
                  <a:gd name="connsiteY43" fmla="*/ 222163 h 1798787"/>
                  <a:gd name="connsiteX44" fmla="*/ 4143375 w 4171952"/>
                  <a:gd name="connsiteY44" fmla="*/ 3011 h 1798787"/>
                  <a:gd name="connsiteX45" fmla="*/ 4171952 w 4171952"/>
                  <a:gd name="connsiteY45" fmla="*/ 250714 h 1798787"/>
                  <a:gd name="connsiteX0" fmla="*/ 0 w 4191000"/>
                  <a:gd name="connsiteY0" fmla="*/ 95544 h 1798787"/>
                  <a:gd name="connsiteX1" fmla="*/ 276225 w 4191000"/>
                  <a:gd name="connsiteY1" fmla="*/ 114635 h 1798787"/>
                  <a:gd name="connsiteX2" fmla="*/ 323850 w 4191000"/>
                  <a:gd name="connsiteY2" fmla="*/ 458425 h 1798787"/>
                  <a:gd name="connsiteX3" fmla="*/ 352437 w 4191000"/>
                  <a:gd name="connsiteY3" fmla="*/ 300698 h 1798787"/>
                  <a:gd name="connsiteX4" fmla="*/ 400050 w 4191000"/>
                  <a:gd name="connsiteY4" fmla="*/ 594462 h 1798787"/>
                  <a:gd name="connsiteX5" fmla="*/ 428661 w 4191000"/>
                  <a:gd name="connsiteY5" fmla="*/ 727434 h 1798787"/>
                  <a:gd name="connsiteX6" fmla="*/ 476250 w 4191000"/>
                  <a:gd name="connsiteY6" fmla="*/ 584511 h 1798787"/>
                  <a:gd name="connsiteX7" fmla="*/ 676275 w 4191000"/>
                  <a:gd name="connsiteY7" fmla="*/ 784756 h 1798787"/>
                  <a:gd name="connsiteX8" fmla="*/ 981046 w 4191000"/>
                  <a:gd name="connsiteY8" fmla="*/ 651110 h 1798787"/>
                  <a:gd name="connsiteX9" fmla="*/ 1123970 w 4191000"/>
                  <a:gd name="connsiteY9" fmla="*/ 584526 h 1798787"/>
                  <a:gd name="connsiteX10" fmla="*/ 1228725 w 4191000"/>
                  <a:gd name="connsiteY10" fmla="*/ 546412 h 1798787"/>
                  <a:gd name="connsiteX11" fmla="*/ 1304925 w 4191000"/>
                  <a:gd name="connsiteY11" fmla="*/ 698857 h 1798787"/>
                  <a:gd name="connsiteX12" fmla="*/ 1371628 w 4191000"/>
                  <a:gd name="connsiteY12" fmla="*/ 584458 h 1798787"/>
                  <a:gd name="connsiteX13" fmla="*/ 1438275 w 4191000"/>
                  <a:gd name="connsiteY13" fmla="*/ 594045 h 1798787"/>
                  <a:gd name="connsiteX14" fmla="*/ 1476375 w 4191000"/>
                  <a:gd name="connsiteY14" fmla="*/ 517817 h 1798787"/>
                  <a:gd name="connsiteX15" fmla="*/ 1609725 w 4191000"/>
                  <a:gd name="connsiteY15" fmla="*/ 413018 h 1798787"/>
                  <a:gd name="connsiteX16" fmla="*/ 1790700 w 4191000"/>
                  <a:gd name="connsiteY16" fmla="*/ 394006 h 1798787"/>
                  <a:gd name="connsiteX17" fmla="*/ 1962205 w 4191000"/>
                  <a:gd name="connsiteY17" fmla="*/ 308264 h 1798787"/>
                  <a:gd name="connsiteX18" fmla="*/ 2047875 w 4191000"/>
                  <a:gd name="connsiteY18" fmla="*/ 336867 h 1798787"/>
                  <a:gd name="connsiteX19" fmla="*/ 2124092 w 4191000"/>
                  <a:gd name="connsiteY19" fmla="*/ 203459 h 1798787"/>
                  <a:gd name="connsiteX20" fmla="*/ 2390775 w 4191000"/>
                  <a:gd name="connsiteY20" fmla="*/ 117753 h 1798787"/>
                  <a:gd name="connsiteX21" fmla="*/ 2562230 w 4191000"/>
                  <a:gd name="connsiteY21" fmla="*/ 60626 h 1798787"/>
                  <a:gd name="connsiteX22" fmla="*/ 2657480 w 4191000"/>
                  <a:gd name="connsiteY22" fmla="*/ 22518 h 1798787"/>
                  <a:gd name="connsiteX23" fmla="*/ 2752728 w 4191000"/>
                  <a:gd name="connsiteY23" fmla="*/ 88909 h 1798787"/>
                  <a:gd name="connsiteX24" fmla="*/ 2867025 w 4191000"/>
                  <a:gd name="connsiteY24" fmla="*/ 1050971 h 1798787"/>
                  <a:gd name="connsiteX25" fmla="*/ 2905133 w 4191000"/>
                  <a:gd name="connsiteY25" fmla="*/ 622128 h 1798787"/>
                  <a:gd name="connsiteX26" fmla="*/ 3009900 w 4191000"/>
                  <a:gd name="connsiteY26" fmla="*/ 841276 h 1798787"/>
                  <a:gd name="connsiteX27" fmla="*/ 3133758 w 4191000"/>
                  <a:gd name="connsiteY27" fmla="*/ 307851 h 1798787"/>
                  <a:gd name="connsiteX28" fmla="*/ 3228984 w 4191000"/>
                  <a:gd name="connsiteY28" fmla="*/ 536479 h 1798787"/>
                  <a:gd name="connsiteX29" fmla="*/ 3286126 w 4191000"/>
                  <a:gd name="connsiteY29" fmla="*/ 469791 h 1798787"/>
                  <a:gd name="connsiteX30" fmla="*/ 3352808 w 4191000"/>
                  <a:gd name="connsiteY30" fmla="*/ 498371 h 1798787"/>
                  <a:gd name="connsiteX31" fmla="*/ 3448050 w 4191000"/>
                  <a:gd name="connsiteY31" fmla="*/ 822228 h 1798787"/>
                  <a:gd name="connsiteX32" fmla="*/ 3495673 w 4191000"/>
                  <a:gd name="connsiteY32" fmla="*/ 898424 h 1798787"/>
                  <a:gd name="connsiteX33" fmla="*/ 3581637 w 4191000"/>
                  <a:gd name="connsiteY33" fmla="*/ 955637 h 1798787"/>
                  <a:gd name="connsiteX34" fmla="*/ 3600467 w 4191000"/>
                  <a:gd name="connsiteY34" fmla="*/ 1077525 h 1798787"/>
                  <a:gd name="connsiteX35" fmla="*/ 3648075 w 4191000"/>
                  <a:gd name="connsiteY35" fmla="*/ 1298487 h 1798787"/>
                  <a:gd name="connsiteX36" fmla="*/ 3752860 w 4191000"/>
                  <a:gd name="connsiteY36" fmla="*/ 1784373 h 1798787"/>
                  <a:gd name="connsiteX37" fmla="*/ 3810000 w 4191000"/>
                  <a:gd name="connsiteY37" fmla="*/ 1603407 h 1798787"/>
                  <a:gd name="connsiteX38" fmla="*/ 3848100 w 4191000"/>
                  <a:gd name="connsiteY38" fmla="*/ 898347 h 1798787"/>
                  <a:gd name="connsiteX39" fmla="*/ 3895725 w 4191000"/>
                  <a:gd name="connsiteY39" fmla="*/ 993699 h 1798787"/>
                  <a:gd name="connsiteX40" fmla="*/ 3971928 w 4191000"/>
                  <a:gd name="connsiteY40" fmla="*/ 98030 h 1798787"/>
                  <a:gd name="connsiteX41" fmla="*/ 4041470 w 4191000"/>
                  <a:gd name="connsiteY41" fmla="*/ 155472 h 1798787"/>
                  <a:gd name="connsiteX42" fmla="*/ 4029075 w 4191000"/>
                  <a:gd name="connsiteY42" fmla="*/ 174519 h 1798787"/>
                  <a:gd name="connsiteX43" fmla="*/ 4105281 w 4191000"/>
                  <a:gd name="connsiteY43" fmla="*/ 222163 h 1798787"/>
                  <a:gd name="connsiteX44" fmla="*/ 4143375 w 4191000"/>
                  <a:gd name="connsiteY44" fmla="*/ 3011 h 1798787"/>
                  <a:gd name="connsiteX45" fmla="*/ 4171952 w 4191000"/>
                  <a:gd name="connsiteY45" fmla="*/ 250714 h 1798787"/>
                  <a:gd name="connsiteX46" fmla="*/ 4191000 w 4191000"/>
                  <a:gd name="connsiteY46" fmla="*/ 228600 h 1798787"/>
                  <a:gd name="connsiteX0" fmla="*/ 0 w 4219575"/>
                  <a:gd name="connsiteY0" fmla="*/ 95544 h 1798787"/>
                  <a:gd name="connsiteX1" fmla="*/ 276225 w 4219575"/>
                  <a:gd name="connsiteY1" fmla="*/ 114635 h 1798787"/>
                  <a:gd name="connsiteX2" fmla="*/ 323850 w 4219575"/>
                  <a:gd name="connsiteY2" fmla="*/ 458425 h 1798787"/>
                  <a:gd name="connsiteX3" fmla="*/ 352437 w 4219575"/>
                  <a:gd name="connsiteY3" fmla="*/ 300698 h 1798787"/>
                  <a:gd name="connsiteX4" fmla="*/ 400050 w 4219575"/>
                  <a:gd name="connsiteY4" fmla="*/ 594462 h 1798787"/>
                  <a:gd name="connsiteX5" fmla="*/ 428661 w 4219575"/>
                  <a:gd name="connsiteY5" fmla="*/ 727434 h 1798787"/>
                  <a:gd name="connsiteX6" fmla="*/ 476250 w 4219575"/>
                  <a:gd name="connsiteY6" fmla="*/ 584511 h 1798787"/>
                  <a:gd name="connsiteX7" fmla="*/ 676275 w 4219575"/>
                  <a:gd name="connsiteY7" fmla="*/ 784756 h 1798787"/>
                  <a:gd name="connsiteX8" fmla="*/ 981046 w 4219575"/>
                  <a:gd name="connsiteY8" fmla="*/ 651110 h 1798787"/>
                  <a:gd name="connsiteX9" fmla="*/ 1123970 w 4219575"/>
                  <a:gd name="connsiteY9" fmla="*/ 584526 h 1798787"/>
                  <a:gd name="connsiteX10" fmla="*/ 1228725 w 4219575"/>
                  <a:gd name="connsiteY10" fmla="*/ 546412 h 1798787"/>
                  <a:gd name="connsiteX11" fmla="*/ 1304925 w 4219575"/>
                  <a:gd name="connsiteY11" fmla="*/ 698857 h 1798787"/>
                  <a:gd name="connsiteX12" fmla="*/ 1371628 w 4219575"/>
                  <a:gd name="connsiteY12" fmla="*/ 584458 h 1798787"/>
                  <a:gd name="connsiteX13" fmla="*/ 1438275 w 4219575"/>
                  <a:gd name="connsiteY13" fmla="*/ 594045 h 1798787"/>
                  <a:gd name="connsiteX14" fmla="*/ 1476375 w 4219575"/>
                  <a:gd name="connsiteY14" fmla="*/ 517817 h 1798787"/>
                  <a:gd name="connsiteX15" fmla="*/ 1609725 w 4219575"/>
                  <a:gd name="connsiteY15" fmla="*/ 413018 h 1798787"/>
                  <a:gd name="connsiteX16" fmla="*/ 1790700 w 4219575"/>
                  <a:gd name="connsiteY16" fmla="*/ 394006 h 1798787"/>
                  <a:gd name="connsiteX17" fmla="*/ 1962205 w 4219575"/>
                  <a:gd name="connsiteY17" fmla="*/ 308264 h 1798787"/>
                  <a:gd name="connsiteX18" fmla="*/ 2047875 w 4219575"/>
                  <a:gd name="connsiteY18" fmla="*/ 336867 h 1798787"/>
                  <a:gd name="connsiteX19" fmla="*/ 2124092 w 4219575"/>
                  <a:gd name="connsiteY19" fmla="*/ 203459 h 1798787"/>
                  <a:gd name="connsiteX20" fmla="*/ 2390775 w 4219575"/>
                  <a:gd name="connsiteY20" fmla="*/ 117753 h 1798787"/>
                  <a:gd name="connsiteX21" fmla="*/ 2562230 w 4219575"/>
                  <a:gd name="connsiteY21" fmla="*/ 60626 h 1798787"/>
                  <a:gd name="connsiteX22" fmla="*/ 2657480 w 4219575"/>
                  <a:gd name="connsiteY22" fmla="*/ 22518 h 1798787"/>
                  <a:gd name="connsiteX23" fmla="*/ 2752728 w 4219575"/>
                  <a:gd name="connsiteY23" fmla="*/ 88909 h 1798787"/>
                  <a:gd name="connsiteX24" fmla="*/ 2867025 w 4219575"/>
                  <a:gd name="connsiteY24" fmla="*/ 1050971 h 1798787"/>
                  <a:gd name="connsiteX25" fmla="*/ 2905133 w 4219575"/>
                  <a:gd name="connsiteY25" fmla="*/ 622128 h 1798787"/>
                  <a:gd name="connsiteX26" fmla="*/ 3009900 w 4219575"/>
                  <a:gd name="connsiteY26" fmla="*/ 841276 h 1798787"/>
                  <a:gd name="connsiteX27" fmla="*/ 3133758 w 4219575"/>
                  <a:gd name="connsiteY27" fmla="*/ 307851 h 1798787"/>
                  <a:gd name="connsiteX28" fmla="*/ 3228984 w 4219575"/>
                  <a:gd name="connsiteY28" fmla="*/ 536479 h 1798787"/>
                  <a:gd name="connsiteX29" fmla="*/ 3286126 w 4219575"/>
                  <a:gd name="connsiteY29" fmla="*/ 469791 h 1798787"/>
                  <a:gd name="connsiteX30" fmla="*/ 3352808 w 4219575"/>
                  <a:gd name="connsiteY30" fmla="*/ 498371 h 1798787"/>
                  <a:gd name="connsiteX31" fmla="*/ 3448050 w 4219575"/>
                  <a:gd name="connsiteY31" fmla="*/ 822228 h 1798787"/>
                  <a:gd name="connsiteX32" fmla="*/ 3495673 w 4219575"/>
                  <a:gd name="connsiteY32" fmla="*/ 898424 h 1798787"/>
                  <a:gd name="connsiteX33" fmla="*/ 3581637 w 4219575"/>
                  <a:gd name="connsiteY33" fmla="*/ 955637 h 1798787"/>
                  <a:gd name="connsiteX34" fmla="*/ 3600467 w 4219575"/>
                  <a:gd name="connsiteY34" fmla="*/ 1077525 h 1798787"/>
                  <a:gd name="connsiteX35" fmla="*/ 3648075 w 4219575"/>
                  <a:gd name="connsiteY35" fmla="*/ 1298487 h 1798787"/>
                  <a:gd name="connsiteX36" fmla="*/ 3752860 w 4219575"/>
                  <a:gd name="connsiteY36" fmla="*/ 1784373 h 1798787"/>
                  <a:gd name="connsiteX37" fmla="*/ 3810000 w 4219575"/>
                  <a:gd name="connsiteY37" fmla="*/ 1603407 h 1798787"/>
                  <a:gd name="connsiteX38" fmla="*/ 3848100 w 4219575"/>
                  <a:gd name="connsiteY38" fmla="*/ 898347 h 1798787"/>
                  <a:gd name="connsiteX39" fmla="*/ 3895725 w 4219575"/>
                  <a:gd name="connsiteY39" fmla="*/ 993699 h 1798787"/>
                  <a:gd name="connsiteX40" fmla="*/ 3971928 w 4219575"/>
                  <a:gd name="connsiteY40" fmla="*/ 98030 h 1798787"/>
                  <a:gd name="connsiteX41" fmla="*/ 4041470 w 4219575"/>
                  <a:gd name="connsiteY41" fmla="*/ 155472 h 1798787"/>
                  <a:gd name="connsiteX42" fmla="*/ 4029075 w 4219575"/>
                  <a:gd name="connsiteY42" fmla="*/ 174519 h 1798787"/>
                  <a:gd name="connsiteX43" fmla="*/ 4105281 w 4219575"/>
                  <a:gd name="connsiteY43" fmla="*/ 222163 h 1798787"/>
                  <a:gd name="connsiteX44" fmla="*/ 4143375 w 4219575"/>
                  <a:gd name="connsiteY44" fmla="*/ 3011 h 1798787"/>
                  <a:gd name="connsiteX45" fmla="*/ 4171952 w 4219575"/>
                  <a:gd name="connsiteY45" fmla="*/ 250714 h 1798787"/>
                  <a:gd name="connsiteX46" fmla="*/ 4219575 w 4219575"/>
                  <a:gd name="connsiteY46" fmla="*/ 0 h 1798787"/>
                  <a:gd name="connsiteX0" fmla="*/ 0 w 4238625"/>
                  <a:gd name="connsiteY0" fmla="*/ 117098 h 1820341"/>
                  <a:gd name="connsiteX1" fmla="*/ 276225 w 4238625"/>
                  <a:gd name="connsiteY1" fmla="*/ 136189 h 1820341"/>
                  <a:gd name="connsiteX2" fmla="*/ 323850 w 4238625"/>
                  <a:gd name="connsiteY2" fmla="*/ 479979 h 1820341"/>
                  <a:gd name="connsiteX3" fmla="*/ 352437 w 4238625"/>
                  <a:gd name="connsiteY3" fmla="*/ 322252 h 1820341"/>
                  <a:gd name="connsiteX4" fmla="*/ 400050 w 4238625"/>
                  <a:gd name="connsiteY4" fmla="*/ 616016 h 1820341"/>
                  <a:gd name="connsiteX5" fmla="*/ 428661 w 4238625"/>
                  <a:gd name="connsiteY5" fmla="*/ 748988 h 1820341"/>
                  <a:gd name="connsiteX6" fmla="*/ 476250 w 4238625"/>
                  <a:gd name="connsiteY6" fmla="*/ 606065 h 1820341"/>
                  <a:gd name="connsiteX7" fmla="*/ 676275 w 4238625"/>
                  <a:gd name="connsiteY7" fmla="*/ 806310 h 1820341"/>
                  <a:gd name="connsiteX8" fmla="*/ 981046 w 4238625"/>
                  <a:gd name="connsiteY8" fmla="*/ 672664 h 1820341"/>
                  <a:gd name="connsiteX9" fmla="*/ 1123970 w 4238625"/>
                  <a:gd name="connsiteY9" fmla="*/ 606080 h 1820341"/>
                  <a:gd name="connsiteX10" fmla="*/ 1228725 w 4238625"/>
                  <a:gd name="connsiteY10" fmla="*/ 567966 h 1820341"/>
                  <a:gd name="connsiteX11" fmla="*/ 1304925 w 4238625"/>
                  <a:gd name="connsiteY11" fmla="*/ 720411 h 1820341"/>
                  <a:gd name="connsiteX12" fmla="*/ 1371628 w 4238625"/>
                  <a:gd name="connsiteY12" fmla="*/ 606012 h 1820341"/>
                  <a:gd name="connsiteX13" fmla="*/ 1438275 w 4238625"/>
                  <a:gd name="connsiteY13" fmla="*/ 615599 h 1820341"/>
                  <a:gd name="connsiteX14" fmla="*/ 1476375 w 4238625"/>
                  <a:gd name="connsiteY14" fmla="*/ 539371 h 1820341"/>
                  <a:gd name="connsiteX15" fmla="*/ 1609725 w 4238625"/>
                  <a:gd name="connsiteY15" fmla="*/ 434572 h 1820341"/>
                  <a:gd name="connsiteX16" fmla="*/ 1790700 w 4238625"/>
                  <a:gd name="connsiteY16" fmla="*/ 415560 h 1820341"/>
                  <a:gd name="connsiteX17" fmla="*/ 1962205 w 4238625"/>
                  <a:gd name="connsiteY17" fmla="*/ 329818 h 1820341"/>
                  <a:gd name="connsiteX18" fmla="*/ 2047875 w 4238625"/>
                  <a:gd name="connsiteY18" fmla="*/ 358421 h 1820341"/>
                  <a:gd name="connsiteX19" fmla="*/ 2124092 w 4238625"/>
                  <a:gd name="connsiteY19" fmla="*/ 225013 h 1820341"/>
                  <a:gd name="connsiteX20" fmla="*/ 2390775 w 4238625"/>
                  <a:gd name="connsiteY20" fmla="*/ 139307 h 1820341"/>
                  <a:gd name="connsiteX21" fmla="*/ 2562230 w 4238625"/>
                  <a:gd name="connsiteY21" fmla="*/ 82180 h 1820341"/>
                  <a:gd name="connsiteX22" fmla="*/ 2657480 w 4238625"/>
                  <a:gd name="connsiteY22" fmla="*/ 44072 h 1820341"/>
                  <a:gd name="connsiteX23" fmla="*/ 2752728 w 4238625"/>
                  <a:gd name="connsiteY23" fmla="*/ 110463 h 1820341"/>
                  <a:gd name="connsiteX24" fmla="*/ 2867025 w 4238625"/>
                  <a:gd name="connsiteY24" fmla="*/ 1072525 h 1820341"/>
                  <a:gd name="connsiteX25" fmla="*/ 2905133 w 4238625"/>
                  <a:gd name="connsiteY25" fmla="*/ 643682 h 1820341"/>
                  <a:gd name="connsiteX26" fmla="*/ 3009900 w 4238625"/>
                  <a:gd name="connsiteY26" fmla="*/ 862830 h 1820341"/>
                  <a:gd name="connsiteX27" fmla="*/ 3133758 w 4238625"/>
                  <a:gd name="connsiteY27" fmla="*/ 329405 h 1820341"/>
                  <a:gd name="connsiteX28" fmla="*/ 3228984 w 4238625"/>
                  <a:gd name="connsiteY28" fmla="*/ 558033 h 1820341"/>
                  <a:gd name="connsiteX29" fmla="*/ 3286126 w 4238625"/>
                  <a:gd name="connsiteY29" fmla="*/ 491345 h 1820341"/>
                  <a:gd name="connsiteX30" fmla="*/ 3352808 w 4238625"/>
                  <a:gd name="connsiteY30" fmla="*/ 519925 h 1820341"/>
                  <a:gd name="connsiteX31" fmla="*/ 3448050 w 4238625"/>
                  <a:gd name="connsiteY31" fmla="*/ 843782 h 1820341"/>
                  <a:gd name="connsiteX32" fmla="*/ 3495673 w 4238625"/>
                  <a:gd name="connsiteY32" fmla="*/ 919978 h 1820341"/>
                  <a:gd name="connsiteX33" fmla="*/ 3581637 w 4238625"/>
                  <a:gd name="connsiteY33" fmla="*/ 977191 h 1820341"/>
                  <a:gd name="connsiteX34" fmla="*/ 3600467 w 4238625"/>
                  <a:gd name="connsiteY34" fmla="*/ 1099079 h 1820341"/>
                  <a:gd name="connsiteX35" fmla="*/ 3648075 w 4238625"/>
                  <a:gd name="connsiteY35" fmla="*/ 1320041 h 1820341"/>
                  <a:gd name="connsiteX36" fmla="*/ 3752860 w 4238625"/>
                  <a:gd name="connsiteY36" fmla="*/ 1805927 h 1820341"/>
                  <a:gd name="connsiteX37" fmla="*/ 3810000 w 4238625"/>
                  <a:gd name="connsiteY37" fmla="*/ 1624961 h 1820341"/>
                  <a:gd name="connsiteX38" fmla="*/ 3848100 w 4238625"/>
                  <a:gd name="connsiteY38" fmla="*/ 919901 h 1820341"/>
                  <a:gd name="connsiteX39" fmla="*/ 3895725 w 4238625"/>
                  <a:gd name="connsiteY39" fmla="*/ 1015253 h 1820341"/>
                  <a:gd name="connsiteX40" fmla="*/ 3971928 w 4238625"/>
                  <a:gd name="connsiteY40" fmla="*/ 119584 h 1820341"/>
                  <a:gd name="connsiteX41" fmla="*/ 4041470 w 4238625"/>
                  <a:gd name="connsiteY41" fmla="*/ 177026 h 1820341"/>
                  <a:gd name="connsiteX42" fmla="*/ 4029075 w 4238625"/>
                  <a:gd name="connsiteY42" fmla="*/ 196073 h 1820341"/>
                  <a:gd name="connsiteX43" fmla="*/ 4105281 w 4238625"/>
                  <a:gd name="connsiteY43" fmla="*/ 243717 h 1820341"/>
                  <a:gd name="connsiteX44" fmla="*/ 4143375 w 4238625"/>
                  <a:gd name="connsiteY44" fmla="*/ 24565 h 1820341"/>
                  <a:gd name="connsiteX45" fmla="*/ 4171952 w 4238625"/>
                  <a:gd name="connsiteY45" fmla="*/ 272268 h 1820341"/>
                  <a:gd name="connsiteX46" fmla="*/ 4219575 w 4238625"/>
                  <a:gd name="connsiteY46" fmla="*/ 21554 h 1820341"/>
                  <a:gd name="connsiteX47" fmla="*/ 4238625 w 4238625"/>
                  <a:gd name="connsiteY47" fmla="*/ 12029 h 1820341"/>
                  <a:gd name="connsiteX0" fmla="*/ 0 w 4391025"/>
                  <a:gd name="connsiteY0" fmla="*/ 96781 h 1800024"/>
                  <a:gd name="connsiteX1" fmla="*/ 276225 w 4391025"/>
                  <a:gd name="connsiteY1" fmla="*/ 115872 h 1800024"/>
                  <a:gd name="connsiteX2" fmla="*/ 323850 w 4391025"/>
                  <a:gd name="connsiteY2" fmla="*/ 459662 h 1800024"/>
                  <a:gd name="connsiteX3" fmla="*/ 352437 w 4391025"/>
                  <a:gd name="connsiteY3" fmla="*/ 301935 h 1800024"/>
                  <a:gd name="connsiteX4" fmla="*/ 400050 w 4391025"/>
                  <a:gd name="connsiteY4" fmla="*/ 595699 h 1800024"/>
                  <a:gd name="connsiteX5" fmla="*/ 428661 w 4391025"/>
                  <a:gd name="connsiteY5" fmla="*/ 728671 h 1800024"/>
                  <a:gd name="connsiteX6" fmla="*/ 476250 w 4391025"/>
                  <a:gd name="connsiteY6" fmla="*/ 585748 h 1800024"/>
                  <a:gd name="connsiteX7" fmla="*/ 676275 w 4391025"/>
                  <a:gd name="connsiteY7" fmla="*/ 785993 h 1800024"/>
                  <a:gd name="connsiteX8" fmla="*/ 981046 w 4391025"/>
                  <a:gd name="connsiteY8" fmla="*/ 652347 h 1800024"/>
                  <a:gd name="connsiteX9" fmla="*/ 1123970 w 4391025"/>
                  <a:gd name="connsiteY9" fmla="*/ 585763 h 1800024"/>
                  <a:gd name="connsiteX10" fmla="*/ 1228725 w 4391025"/>
                  <a:gd name="connsiteY10" fmla="*/ 547649 h 1800024"/>
                  <a:gd name="connsiteX11" fmla="*/ 1304925 w 4391025"/>
                  <a:gd name="connsiteY11" fmla="*/ 700094 h 1800024"/>
                  <a:gd name="connsiteX12" fmla="*/ 1371628 w 4391025"/>
                  <a:gd name="connsiteY12" fmla="*/ 585695 h 1800024"/>
                  <a:gd name="connsiteX13" fmla="*/ 1438275 w 4391025"/>
                  <a:gd name="connsiteY13" fmla="*/ 595282 h 1800024"/>
                  <a:gd name="connsiteX14" fmla="*/ 1476375 w 4391025"/>
                  <a:gd name="connsiteY14" fmla="*/ 519054 h 1800024"/>
                  <a:gd name="connsiteX15" fmla="*/ 1609725 w 4391025"/>
                  <a:gd name="connsiteY15" fmla="*/ 414255 h 1800024"/>
                  <a:gd name="connsiteX16" fmla="*/ 1790700 w 4391025"/>
                  <a:gd name="connsiteY16" fmla="*/ 395243 h 1800024"/>
                  <a:gd name="connsiteX17" fmla="*/ 1962205 w 4391025"/>
                  <a:gd name="connsiteY17" fmla="*/ 309501 h 1800024"/>
                  <a:gd name="connsiteX18" fmla="*/ 2047875 w 4391025"/>
                  <a:gd name="connsiteY18" fmla="*/ 338104 h 1800024"/>
                  <a:gd name="connsiteX19" fmla="*/ 2124092 w 4391025"/>
                  <a:gd name="connsiteY19" fmla="*/ 204696 h 1800024"/>
                  <a:gd name="connsiteX20" fmla="*/ 2390775 w 4391025"/>
                  <a:gd name="connsiteY20" fmla="*/ 118990 h 1800024"/>
                  <a:gd name="connsiteX21" fmla="*/ 2562230 w 4391025"/>
                  <a:gd name="connsiteY21" fmla="*/ 61863 h 1800024"/>
                  <a:gd name="connsiteX22" fmla="*/ 2657480 w 4391025"/>
                  <a:gd name="connsiteY22" fmla="*/ 23755 h 1800024"/>
                  <a:gd name="connsiteX23" fmla="*/ 2752728 w 4391025"/>
                  <a:gd name="connsiteY23" fmla="*/ 90146 h 1800024"/>
                  <a:gd name="connsiteX24" fmla="*/ 2867025 w 4391025"/>
                  <a:gd name="connsiteY24" fmla="*/ 1052208 h 1800024"/>
                  <a:gd name="connsiteX25" fmla="*/ 2905133 w 4391025"/>
                  <a:gd name="connsiteY25" fmla="*/ 623365 h 1800024"/>
                  <a:gd name="connsiteX26" fmla="*/ 3009900 w 4391025"/>
                  <a:gd name="connsiteY26" fmla="*/ 842513 h 1800024"/>
                  <a:gd name="connsiteX27" fmla="*/ 3133758 w 4391025"/>
                  <a:gd name="connsiteY27" fmla="*/ 309088 h 1800024"/>
                  <a:gd name="connsiteX28" fmla="*/ 3228984 w 4391025"/>
                  <a:gd name="connsiteY28" fmla="*/ 537716 h 1800024"/>
                  <a:gd name="connsiteX29" fmla="*/ 3286126 w 4391025"/>
                  <a:gd name="connsiteY29" fmla="*/ 471028 h 1800024"/>
                  <a:gd name="connsiteX30" fmla="*/ 3352808 w 4391025"/>
                  <a:gd name="connsiteY30" fmla="*/ 499608 h 1800024"/>
                  <a:gd name="connsiteX31" fmla="*/ 3448050 w 4391025"/>
                  <a:gd name="connsiteY31" fmla="*/ 823465 h 1800024"/>
                  <a:gd name="connsiteX32" fmla="*/ 3495673 w 4391025"/>
                  <a:gd name="connsiteY32" fmla="*/ 899661 h 1800024"/>
                  <a:gd name="connsiteX33" fmla="*/ 3581637 w 4391025"/>
                  <a:gd name="connsiteY33" fmla="*/ 956874 h 1800024"/>
                  <a:gd name="connsiteX34" fmla="*/ 3600467 w 4391025"/>
                  <a:gd name="connsiteY34" fmla="*/ 1078762 h 1800024"/>
                  <a:gd name="connsiteX35" fmla="*/ 3648075 w 4391025"/>
                  <a:gd name="connsiteY35" fmla="*/ 1299724 h 1800024"/>
                  <a:gd name="connsiteX36" fmla="*/ 3752860 w 4391025"/>
                  <a:gd name="connsiteY36" fmla="*/ 1785610 h 1800024"/>
                  <a:gd name="connsiteX37" fmla="*/ 3810000 w 4391025"/>
                  <a:gd name="connsiteY37" fmla="*/ 1604644 h 1800024"/>
                  <a:gd name="connsiteX38" fmla="*/ 3848100 w 4391025"/>
                  <a:gd name="connsiteY38" fmla="*/ 899584 h 1800024"/>
                  <a:gd name="connsiteX39" fmla="*/ 3895725 w 4391025"/>
                  <a:gd name="connsiteY39" fmla="*/ 994936 h 1800024"/>
                  <a:gd name="connsiteX40" fmla="*/ 3971928 w 4391025"/>
                  <a:gd name="connsiteY40" fmla="*/ 99267 h 1800024"/>
                  <a:gd name="connsiteX41" fmla="*/ 4041470 w 4391025"/>
                  <a:gd name="connsiteY41" fmla="*/ 156709 h 1800024"/>
                  <a:gd name="connsiteX42" fmla="*/ 4029075 w 4391025"/>
                  <a:gd name="connsiteY42" fmla="*/ 175756 h 1800024"/>
                  <a:gd name="connsiteX43" fmla="*/ 4105281 w 4391025"/>
                  <a:gd name="connsiteY43" fmla="*/ 223400 h 1800024"/>
                  <a:gd name="connsiteX44" fmla="*/ 4143375 w 4391025"/>
                  <a:gd name="connsiteY44" fmla="*/ 4248 h 1800024"/>
                  <a:gd name="connsiteX45" fmla="*/ 4171952 w 4391025"/>
                  <a:gd name="connsiteY45" fmla="*/ 251951 h 1800024"/>
                  <a:gd name="connsiteX46" fmla="*/ 4219575 w 4391025"/>
                  <a:gd name="connsiteY46" fmla="*/ 1237 h 1800024"/>
                  <a:gd name="connsiteX47" fmla="*/ 4391025 w 4391025"/>
                  <a:gd name="connsiteY47" fmla="*/ 1068292 h 1800024"/>
                  <a:gd name="connsiteX0" fmla="*/ 0 w 4391025"/>
                  <a:gd name="connsiteY0" fmla="*/ 97733 h 1800976"/>
                  <a:gd name="connsiteX1" fmla="*/ 276225 w 4391025"/>
                  <a:gd name="connsiteY1" fmla="*/ 116824 h 1800976"/>
                  <a:gd name="connsiteX2" fmla="*/ 323850 w 4391025"/>
                  <a:gd name="connsiteY2" fmla="*/ 460614 h 1800976"/>
                  <a:gd name="connsiteX3" fmla="*/ 352437 w 4391025"/>
                  <a:gd name="connsiteY3" fmla="*/ 302887 h 1800976"/>
                  <a:gd name="connsiteX4" fmla="*/ 400050 w 4391025"/>
                  <a:gd name="connsiteY4" fmla="*/ 596651 h 1800976"/>
                  <a:gd name="connsiteX5" fmla="*/ 428661 w 4391025"/>
                  <a:gd name="connsiteY5" fmla="*/ 729623 h 1800976"/>
                  <a:gd name="connsiteX6" fmla="*/ 476250 w 4391025"/>
                  <a:gd name="connsiteY6" fmla="*/ 586700 h 1800976"/>
                  <a:gd name="connsiteX7" fmla="*/ 676275 w 4391025"/>
                  <a:gd name="connsiteY7" fmla="*/ 786945 h 1800976"/>
                  <a:gd name="connsiteX8" fmla="*/ 981046 w 4391025"/>
                  <a:gd name="connsiteY8" fmla="*/ 653299 h 1800976"/>
                  <a:gd name="connsiteX9" fmla="*/ 1123970 w 4391025"/>
                  <a:gd name="connsiteY9" fmla="*/ 586715 h 1800976"/>
                  <a:gd name="connsiteX10" fmla="*/ 1228725 w 4391025"/>
                  <a:gd name="connsiteY10" fmla="*/ 548601 h 1800976"/>
                  <a:gd name="connsiteX11" fmla="*/ 1304925 w 4391025"/>
                  <a:gd name="connsiteY11" fmla="*/ 701046 h 1800976"/>
                  <a:gd name="connsiteX12" fmla="*/ 1371628 w 4391025"/>
                  <a:gd name="connsiteY12" fmla="*/ 586647 h 1800976"/>
                  <a:gd name="connsiteX13" fmla="*/ 1438275 w 4391025"/>
                  <a:gd name="connsiteY13" fmla="*/ 596234 h 1800976"/>
                  <a:gd name="connsiteX14" fmla="*/ 1476375 w 4391025"/>
                  <a:gd name="connsiteY14" fmla="*/ 520006 h 1800976"/>
                  <a:gd name="connsiteX15" fmla="*/ 1609725 w 4391025"/>
                  <a:gd name="connsiteY15" fmla="*/ 415207 h 1800976"/>
                  <a:gd name="connsiteX16" fmla="*/ 1790700 w 4391025"/>
                  <a:gd name="connsiteY16" fmla="*/ 396195 h 1800976"/>
                  <a:gd name="connsiteX17" fmla="*/ 1962205 w 4391025"/>
                  <a:gd name="connsiteY17" fmla="*/ 310453 h 1800976"/>
                  <a:gd name="connsiteX18" fmla="*/ 2047875 w 4391025"/>
                  <a:gd name="connsiteY18" fmla="*/ 339056 h 1800976"/>
                  <a:gd name="connsiteX19" fmla="*/ 2124092 w 4391025"/>
                  <a:gd name="connsiteY19" fmla="*/ 205648 h 1800976"/>
                  <a:gd name="connsiteX20" fmla="*/ 2390775 w 4391025"/>
                  <a:gd name="connsiteY20" fmla="*/ 119942 h 1800976"/>
                  <a:gd name="connsiteX21" fmla="*/ 2562230 w 4391025"/>
                  <a:gd name="connsiteY21" fmla="*/ 62815 h 1800976"/>
                  <a:gd name="connsiteX22" fmla="*/ 2657480 w 4391025"/>
                  <a:gd name="connsiteY22" fmla="*/ 24707 h 1800976"/>
                  <a:gd name="connsiteX23" fmla="*/ 2752728 w 4391025"/>
                  <a:gd name="connsiteY23" fmla="*/ 91098 h 1800976"/>
                  <a:gd name="connsiteX24" fmla="*/ 2867025 w 4391025"/>
                  <a:gd name="connsiteY24" fmla="*/ 1053160 h 1800976"/>
                  <a:gd name="connsiteX25" fmla="*/ 2905133 w 4391025"/>
                  <a:gd name="connsiteY25" fmla="*/ 624317 h 1800976"/>
                  <a:gd name="connsiteX26" fmla="*/ 3009900 w 4391025"/>
                  <a:gd name="connsiteY26" fmla="*/ 843465 h 1800976"/>
                  <a:gd name="connsiteX27" fmla="*/ 3133758 w 4391025"/>
                  <a:gd name="connsiteY27" fmla="*/ 310040 h 1800976"/>
                  <a:gd name="connsiteX28" fmla="*/ 3228984 w 4391025"/>
                  <a:gd name="connsiteY28" fmla="*/ 538668 h 1800976"/>
                  <a:gd name="connsiteX29" fmla="*/ 3286126 w 4391025"/>
                  <a:gd name="connsiteY29" fmla="*/ 471980 h 1800976"/>
                  <a:gd name="connsiteX30" fmla="*/ 3352808 w 4391025"/>
                  <a:gd name="connsiteY30" fmla="*/ 500560 h 1800976"/>
                  <a:gd name="connsiteX31" fmla="*/ 3448050 w 4391025"/>
                  <a:gd name="connsiteY31" fmla="*/ 824417 h 1800976"/>
                  <a:gd name="connsiteX32" fmla="*/ 3495673 w 4391025"/>
                  <a:gd name="connsiteY32" fmla="*/ 900613 h 1800976"/>
                  <a:gd name="connsiteX33" fmla="*/ 3581637 w 4391025"/>
                  <a:gd name="connsiteY33" fmla="*/ 957826 h 1800976"/>
                  <a:gd name="connsiteX34" fmla="*/ 3600467 w 4391025"/>
                  <a:gd name="connsiteY34" fmla="*/ 1079714 h 1800976"/>
                  <a:gd name="connsiteX35" fmla="*/ 3648075 w 4391025"/>
                  <a:gd name="connsiteY35" fmla="*/ 1300676 h 1800976"/>
                  <a:gd name="connsiteX36" fmla="*/ 3752860 w 4391025"/>
                  <a:gd name="connsiteY36" fmla="*/ 1786562 h 1800976"/>
                  <a:gd name="connsiteX37" fmla="*/ 3810000 w 4391025"/>
                  <a:gd name="connsiteY37" fmla="*/ 1605596 h 1800976"/>
                  <a:gd name="connsiteX38" fmla="*/ 3848100 w 4391025"/>
                  <a:gd name="connsiteY38" fmla="*/ 900536 h 1800976"/>
                  <a:gd name="connsiteX39" fmla="*/ 3895725 w 4391025"/>
                  <a:gd name="connsiteY39" fmla="*/ 995888 h 1800976"/>
                  <a:gd name="connsiteX40" fmla="*/ 3971928 w 4391025"/>
                  <a:gd name="connsiteY40" fmla="*/ 100219 h 1800976"/>
                  <a:gd name="connsiteX41" fmla="*/ 4041470 w 4391025"/>
                  <a:gd name="connsiteY41" fmla="*/ 157661 h 1800976"/>
                  <a:gd name="connsiteX42" fmla="*/ 4029075 w 4391025"/>
                  <a:gd name="connsiteY42" fmla="*/ 176708 h 1800976"/>
                  <a:gd name="connsiteX43" fmla="*/ 4105281 w 4391025"/>
                  <a:gd name="connsiteY43" fmla="*/ 224352 h 1800976"/>
                  <a:gd name="connsiteX44" fmla="*/ 4143375 w 4391025"/>
                  <a:gd name="connsiteY44" fmla="*/ 5200 h 1800976"/>
                  <a:gd name="connsiteX45" fmla="*/ 4171952 w 4391025"/>
                  <a:gd name="connsiteY45" fmla="*/ 252903 h 1800976"/>
                  <a:gd name="connsiteX46" fmla="*/ 4219575 w 4391025"/>
                  <a:gd name="connsiteY46" fmla="*/ 2189 h 1800976"/>
                  <a:gd name="connsiteX47" fmla="*/ 4305300 w 4391025"/>
                  <a:gd name="connsiteY47" fmla="*/ 172443 h 1800976"/>
                  <a:gd name="connsiteX48" fmla="*/ 4391025 w 4391025"/>
                  <a:gd name="connsiteY48" fmla="*/ 1069244 h 1800976"/>
                  <a:gd name="connsiteX0" fmla="*/ 0 w 4397374"/>
                  <a:gd name="connsiteY0" fmla="*/ 97733 h 1800976"/>
                  <a:gd name="connsiteX1" fmla="*/ 276225 w 4397374"/>
                  <a:gd name="connsiteY1" fmla="*/ 116824 h 1800976"/>
                  <a:gd name="connsiteX2" fmla="*/ 323850 w 4397374"/>
                  <a:gd name="connsiteY2" fmla="*/ 460614 h 1800976"/>
                  <a:gd name="connsiteX3" fmla="*/ 352437 w 4397374"/>
                  <a:gd name="connsiteY3" fmla="*/ 302887 h 1800976"/>
                  <a:gd name="connsiteX4" fmla="*/ 400050 w 4397374"/>
                  <a:gd name="connsiteY4" fmla="*/ 596651 h 1800976"/>
                  <a:gd name="connsiteX5" fmla="*/ 428661 w 4397374"/>
                  <a:gd name="connsiteY5" fmla="*/ 729623 h 1800976"/>
                  <a:gd name="connsiteX6" fmla="*/ 476250 w 4397374"/>
                  <a:gd name="connsiteY6" fmla="*/ 586700 h 1800976"/>
                  <a:gd name="connsiteX7" fmla="*/ 676275 w 4397374"/>
                  <a:gd name="connsiteY7" fmla="*/ 786945 h 1800976"/>
                  <a:gd name="connsiteX8" fmla="*/ 981046 w 4397374"/>
                  <a:gd name="connsiteY8" fmla="*/ 653299 h 1800976"/>
                  <a:gd name="connsiteX9" fmla="*/ 1123970 w 4397374"/>
                  <a:gd name="connsiteY9" fmla="*/ 586715 h 1800976"/>
                  <a:gd name="connsiteX10" fmla="*/ 1228725 w 4397374"/>
                  <a:gd name="connsiteY10" fmla="*/ 548601 h 1800976"/>
                  <a:gd name="connsiteX11" fmla="*/ 1304925 w 4397374"/>
                  <a:gd name="connsiteY11" fmla="*/ 701046 h 1800976"/>
                  <a:gd name="connsiteX12" fmla="*/ 1371628 w 4397374"/>
                  <a:gd name="connsiteY12" fmla="*/ 586647 h 1800976"/>
                  <a:gd name="connsiteX13" fmla="*/ 1438275 w 4397374"/>
                  <a:gd name="connsiteY13" fmla="*/ 596234 h 1800976"/>
                  <a:gd name="connsiteX14" fmla="*/ 1476375 w 4397374"/>
                  <a:gd name="connsiteY14" fmla="*/ 520006 h 1800976"/>
                  <a:gd name="connsiteX15" fmla="*/ 1609725 w 4397374"/>
                  <a:gd name="connsiteY15" fmla="*/ 415207 h 1800976"/>
                  <a:gd name="connsiteX16" fmla="*/ 1790700 w 4397374"/>
                  <a:gd name="connsiteY16" fmla="*/ 396195 h 1800976"/>
                  <a:gd name="connsiteX17" fmla="*/ 1962205 w 4397374"/>
                  <a:gd name="connsiteY17" fmla="*/ 310453 h 1800976"/>
                  <a:gd name="connsiteX18" fmla="*/ 2047875 w 4397374"/>
                  <a:gd name="connsiteY18" fmla="*/ 339056 h 1800976"/>
                  <a:gd name="connsiteX19" fmla="*/ 2124092 w 4397374"/>
                  <a:gd name="connsiteY19" fmla="*/ 205648 h 1800976"/>
                  <a:gd name="connsiteX20" fmla="*/ 2390775 w 4397374"/>
                  <a:gd name="connsiteY20" fmla="*/ 119942 h 1800976"/>
                  <a:gd name="connsiteX21" fmla="*/ 2562230 w 4397374"/>
                  <a:gd name="connsiteY21" fmla="*/ 62815 h 1800976"/>
                  <a:gd name="connsiteX22" fmla="*/ 2657480 w 4397374"/>
                  <a:gd name="connsiteY22" fmla="*/ 24707 h 1800976"/>
                  <a:gd name="connsiteX23" fmla="*/ 2752728 w 4397374"/>
                  <a:gd name="connsiteY23" fmla="*/ 91098 h 1800976"/>
                  <a:gd name="connsiteX24" fmla="*/ 2867025 w 4397374"/>
                  <a:gd name="connsiteY24" fmla="*/ 1053160 h 1800976"/>
                  <a:gd name="connsiteX25" fmla="*/ 2905133 w 4397374"/>
                  <a:gd name="connsiteY25" fmla="*/ 624317 h 1800976"/>
                  <a:gd name="connsiteX26" fmla="*/ 3009900 w 4397374"/>
                  <a:gd name="connsiteY26" fmla="*/ 843465 h 1800976"/>
                  <a:gd name="connsiteX27" fmla="*/ 3133758 w 4397374"/>
                  <a:gd name="connsiteY27" fmla="*/ 310040 h 1800976"/>
                  <a:gd name="connsiteX28" fmla="*/ 3228984 w 4397374"/>
                  <a:gd name="connsiteY28" fmla="*/ 538668 h 1800976"/>
                  <a:gd name="connsiteX29" fmla="*/ 3286126 w 4397374"/>
                  <a:gd name="connsiteY29" fmla="*/ 471980 h 1800976"/>
                  <a:gd name="connsiteX30" fmla="*/ 3352808 w 4397374"/>
                  <a:gd name="connsiteY30" fmla="*/ 500560 h 1800976"/>
                  <a:gd name="connsiteX31" fmla="*/ 3448050 w 4397374"/>
                  <a:gd name="connsiteY31" fmla="*/ 824417 h 1800976"/>
                  <a:gd name="connsiteX32" fmla="*/ 3495673 w 4397374"/>
                  <a:gd name="connsiteY32" fmla="*/ 900613 h 1800976"/>
                  <a:gd name="connsiteX33" fmla="*/ 3581637 w 4397374"/>
                  <a:gd name="connsiteY33" fmla="*/ 957826 h 1800976"/>
                  <a:gd name="connsiteX34" fmla="*/ 3600467 w 4397374"/>
                  <a:gd name="connsiteY34" fmla="*/ 1079714 h 1800976"/>
                  <a:gd name="connsiteX35" fmla="*/ 3648075 w 4397374"/>
                  <a:gd name="connsiteY35" fmla="*/ 1300676 h 1800976"/>
                  <a:gd name="connsiteX36" fmla="*/ 3752860 w 4397374"/>
                  <a:gd name="connsiteY36" fmla="*/ 1786562 h 1800976"/>
                  <a:gd name="connsiteX37" fmla="*/ 3810000 w 4397374"/>
                  <a:gd name="connsiteY37" fmla="*/ 1605596 h 1800976"/>
                  <a:gd name="connsiteX38" fmla="*/ 3848100 w 4397374"/>
                  <a:gd name="connsiteY38" fmla="*/ 900536 h 1800976"/>
                  <a:gd name="connsiteX39" fmla="*/ 3895725 w 4397374"/>
                  <a:gd name="connsiteY39" fmla="*/ 995888 h 1800976"/>
                  <a:gd name="connsiteX40" fmla="*/ 3971928 w 4397374"/>
                  <a:gd name="connsiteY40" fmla="*/ 100219 h 1800976"/>
                  <a:gd name="connsiteX41" fmla="*/ 4041470 w 4397374"/>
                  <a:gd name="connsiteY41" fmla="*/ 157661 h 1800976"/>
                  <a:gd name="connsiteX42" fmla="*/ 4029075 w 4397374"/>
                  <a:gd name="connsiteY42" fmla="*/ 176708 h 1800976"/>
                  <a:gd name="connsiteX43" fmla="*/ 4105281 w 4397374"/>
                  <a:gd name="connsiteY43" fmla="*/ 224352 h 1800976"/>
                  <a:gd name="connsiteX44" fmla="*/ 4143375 w 4397374"/>
                  <a:gd name="connsiteY44" fmla="*/ 5200 h 1800976"/>
                  <a:gd name="connsiteX45" fmla="*/ 4171952 w 4397374"/>
                  <a:gd name="connsiteY45" fmla="*/ 252903 h 1800976"/>
                  <a:gd name="connsiteX46" fmla="*/ 4219575 w 4397374"/>
                  <a:gd name="connsiteY46" fmla="*/ 2189 h 1800976"/>
                  <a:gd name="connsiteX47" fmla="*/ 4305300 w 4397374"/>
                  <a:gd name="connsiteY47" fmla="*/ 172443 h 1800976"/>
                  <a:gd name="connsiteX48" fmla="*/ 4391025 w 4397374"/>
                  <a:gd name="connsiteY48" fmla="*/ 1069244 h 1800976"/>
                  <a:gd name="connsiteX49" fmla="*/ 4391025 w 4397374"/>
                  <a:gd name="connsiteY49" fmla="*/ 1095375 h 1800976"/>
                  <a:gd name="connsiteX0" fmla="*/ 0 w 4410078"/>
                  <a:gd name="connsiteY0" fmla="*/ 97733 h 1800976"/>
                  <a:gd name="connsiteX1" fmla="*/ 276225 w 4410078"/>
                  <a:gd name="connsiteY1" fmla="*/ 116824 h 1800976"/>
                  <a:gd name="connsiteX2" fmla="*/ 323850 w 4410078"/>
                  <a:gd name="connsiteY2" fmla="*/ 460614 h 1800976"/>
                  <a:gd name="connsiteX3" fmla="*/ 352437 w 4410078"/>
                  <a:gd name="connsiteY3" fmla="*/ 302887 h 1800976"/>
                  <a:gd name="connsiteX4" fmla="*/ 400050 w 4410078"/>
                  <a:gd name="connsiteY4" fmla="*/ 596651 h 1800976"/>
                  <a:gd name="connsiteX5" fmla="*/ 428661 w 4410078"/>
                  <a:gd name="connsiteY5" fmla="*/ 729623 h 1800976"/>
                  <a:gd name="connsiteX6" fmla="*/ 476250 w 4410078"/>
                  <a:gd name="connsiteY6" fmla="*/ 586700 h 1800976"/>
                  <a:gd name="connsiteX7" fmla="*/ 676275 w 4410078"/>
                  <a:gd name="connsiteY7" fmla="*/ 786945 h 1800976"/>
                  <a:gd name="connsiteX8" fmla="*/ 981046 w 4410078"/>
                  <a:gd name="connsiteY8" fmla="*/ 653299 h 1800976"/>
                  <a:gd name="connsiteX9" fmla="*/ 1123970 w 4410078"/>
                  <a:gd name="connsiteY9" fmla="*/ 586715 h 1800976"/>
                  <a:gd name="connsiteX10" fmla="*/ 1228725 w 4410078"/>
                  <a:gd name="connsiteY10" fmla="*/ 548601 h 1800976"/>
                  <a:gd name="connsiteX11" fmla="*/ 1304925 w 4410078"/>
                  <a:gd name="connsiteY11" fmla="*/ 701046 h 1800976"/>
                  <a:gd name="connsiteX12" fmla="*/ 1371628 w 4410078"/>
                  <a:gd name="connsiteY12" fmla="*/ 586647 h 1800976"/>
                  <a:gd name="connsiteX13" fmla="*/ 1438275 w 4410078"/>
                  <a:gd name="connsiteY13" fmla="*/ 596234 h 1800976"/>
                  <a:gd name="connsiteX14" fmla="*/ 1476375 w 4410078"/>
                  <a:gd name="connsiteY14" fmla="*/ 520006 h 1800976"/>
                  <a:gd name="connsiteX15" fmla="*/ 1609725 w 4410078"/>
                  <a:gd name="connsiteY15" fmla="*/ 415207 h 1800976"/>
                  <a:gd name="connsiteX16" fmla="*/ 1790700 w 4410078"/>
                  <a:gd name="connsiteY16" fmla="*/ 396195 h 1800976"/>
                  <a:gd name="connsiteX17" fmla="*/ 1962205 w 4410078"/>
                  <a:gd name="connsiteY17" fmla="*/ 310453 h 1800976"/>
                  <a:gd name="connsiteX18" fmla="*/ 2047875 w 4410078"/>
                  <a:gd name="connsiteY18" fmla="*/ 339056 h 1800976"/>
                  <a:gd name="connsiteX19" fmla="*/ 2124092 w 4410078"/>
                  <a:gd name="connsiteY19" fmla="*/ 205648 h 1800976"/>
                  <a:gd name="connsiteX20" fmla="*/ 2390775 w 4410078"/>
                  <a:gd name="connsiteY20" fmla="*/ 119942 h 1800976"/>
                  <a:gd name="connsiteX21" fmla="*/ 2562230 w 4410078"/>
                  <a:gd name="connsiteY21" fmla="*/ 62815 h 1800976"/>
                  <a:gd name="connsiteX22" fmla="*/ 2657480 w 4410078"/>
                  <a:gd name="connsiteY22" fmla="*/ 24707 h 1800976"/>
                  <a:gd name="connsiteX23" fmla="*/ 2752728 w 4410078"/>
                  <a:gd name="connsiteY23" fmla="*/ 91098 h 1800976"/>
                  <a:gd name="connsiteX24" fmla="*/ 2867025 w 4410078"/>
                  <a:gd name="connsiteY24" fmla="*/ 1053160 h 1800976"/>
                  <a:gd name="connsiteX25" fmla="*/ 2905133 w 4410078"/>
                  <a:gd name="connsiteY25" fmla="*/ 624317 h 1800976"/>
                  <a:gd name="connsiteX26" fmla="*/ 3009900 w 4410078"/>
                  <a:gd name="connsiteY26" fmla="*/ 843465 h 1800976"/>
                  <a:gd name="connsiteX27" fmla="*/ 3133758 w 4410078"/>
                  <a:gd name="connsiteY27" fmla="*/ 310040 h 1800976"/>
                  <a:gd name="connsiteX28" fmla="*/ 3228984 w 4410078"/>
                  <a:gd name="connsiteY28" fmla="*/ 538668 h 1800976"/>
                  <a:gd name="connsiteX29" fmla="*/ 3286126 w 4410078"/>
                  <a:gd name="connsiteY29" fmla="*/ 471980 h 1800976"/>
                  <a:gd name="connsiteX30" fmla="*/ 3352808 w 4410078"/>
                  <a:gd name="connsiteY30" fmla="*/ 500560 h 1800976"/>
                  <a:gd name="connsiteX31" fmla="*/ 3448050 w 4410078"/>
                  <a:gd name="connsiteY31" fmla="*/ 824417 h 1800976"/>
                  <a:gd name="connsiteX32" fmla="*/ 3495673 w 4410078"/>
                  <a:gd name="connsiteY32" fmla="*/ 900613 h 1800976"/>
                  <a:gd name="connsiteX33" fmla="*/ 3581637 w 4410078"/>
                  <a:gd name="connsiteY33" fmla="*/ 957826 h 1800976"/>
                  <a:gd name="connsiteX34" fmla="*/ 3600467 w 4410078"/>
                  <a:gd name="connsiteY34" fmla="*/ 1079714 h 1800976"/>
                  <a:gd name="connsiteX35" fmla="*/ 3648075 w 4410078"/>
                  <a:gd name="connsiteY35" fmla="*/ 1300676 h 1800976"/>
                  <a:gd name="connsiteX36" fmla="*/ 3752860 w 4410078"/>
                  <a:gd name="connsiteY36" fmla="*/ 1786562 h 1800976"/>
                  <a:gd name="connsiteX37" fmla="*/ 3810000 w 4410078"/>
                  <a:gd name="connsiteY37" fmla="*/ 1605596 h 1800976"/>
                  <a:gd name="connsiteX38" fmla="*/ 3848100 w 4410078"/>
                  <a:gd name="connsiteY38" fmla="*/ 900536 h 1800976"/>
                  <a:gd name="connsiteX39" fmla="*/ 3895725 w 4410078"/>
                  <a:gd name="connsiteY39" fmla="*/ 995888 h 1800976"/>
                  <a:gd name="connsiteX40" fmla="*/ 3971928 w 4410078"/>
                  <a:gd name="connsiteY40" fmla="*/ 100219 h 1800976"/>
                  <a:gd name="connsiteX41" fmla="*/ 4041470 w 4410078"/>
                  <a:gd name="connsiteY41" fmla="*/ 157661 h 1800976"/>
                  <a:gd name="connsiteX42" fmla="*/ 4029075 w 4410078"/>
                  <a:gd name="connsiteY42" fmla="*/ 176708 h 1800976"/>
                  <a:gd name="connsiteX43" fmla="*/ 4105281 w 4410078"/>
                  <a:gd name="connsiteY43" fmla="*/ 224352 h 1800976"/>
                  <a:gd name="connsiteX44" fmla="*/ 4143375 w 4410078"/>
                  <a:gd name="connsiteY44" fmla="*/ 5200 h 1800976"/>
                  <a:gd name="connsiteX45" fmla="*/ 4171952 w 4410078"/>
                  <a:gd name="connsiteY45" fmla="*/ 252903 h 1800976"/>
                  <a:gd name="connsiteX46" fmla="*/ 4219575 w 4410078"/>
                  <a:gd name="connsiteY46" fmla="*/ 2189 h 1800976"/>
                  <a:gd name="connsiteX47" fmla="*/ 4305300 w 4410078"/>
                  <a:gd name="connsiteY47" fmla="*/ 172443 h 1800976"/>
                  <a:gd name="connsiteX48" fmla="*/ 4391025 w 4410078"/>
                  <a:gd name="connsiteY48" fmla="*/ 1069244 h 1800976"/>
                  <a:gd name="connsiteX49" fmla="*/ 4410078 w 4410078"/>
                  <a:gd name="connsiteY49" fmla="*/ 447634 h 1800976"/>
                  <a:gd name="connsiteX0" fmla="*/ 0 w 4438650"/>
                  <a:gd name="connsiteY0" fmla="*/ 97733 h 1800976"/>
                  <a:gd name="connsiteX1" fmla="*/ 276225 w 4438650"/>
                  <a:gd name="connsiteY1" fmla="*/ 116824 h 1800976"/>
                  <a:gd name="connsiteX2" fmla="*/ 323850 w 4438650"/>
                  <a:gd name="connsiteY2" fmla="*/ 460614 h 1800976"/>
                  <a:gd name="connsiteX3" fmla="*/ 352437 w 4438650"/>
                  <a:gd name="connsiteY3" fmla="*/ 302887 h 1800976"/>
                  <a:gd name="connsiteX4" fmla="*/ 400050 w 4438650"/>
                  <a:gd name="connsiteY4" fmla="*/ 596651 h 1800976"/>
                  <a:gd name="connsiteX5" fmla="*/ 428661 w 4438650"/>
                  <a:gd name="connsiteY5" fmla="*/ 729623 h 1800976"/>
                  <a:gd name="connsiteX6" fmla="*/ 476250 w 4438650"/>
                  <a:gd name="connsiteY6" fmla="*/ 586700 h 1800976"/>
                  <a:gd name="connsiteX7" fmla="*/ 676275 w 4438650"/>
                  <a:gd name="connsiteY7" fmla="*/ 786945 h 1800976"/>
                  <a:gd name="connsiteX8" fmla="*/ 981046 w 4438650"/>
                  <a:gd name="connsiteY8" fmla="*/ 653299 h 1800976"/>
                  <a:gd name="connsiteX9" fmla="*/ 1123970 w 4438650"/>
                  <a:gd name="connsiteY9" fmla="*/ 586715 h 1800976"/>
                  <a:gd name="connsiteX10" fmla="*/ 1228725 w 4438650"/>
                  <a:gd name="connsiteY10" fmla="*/ 548601 h 1800976"/>
                  <a:gd name="connsiteX11" fmla="*/ 1304925 w 4438650"/>
                  <a:gd name="connsiteY11" fmla="*/ 701046 h 1800976"/>
                  <a:gd name="connsiteX12" fmla="*/ 1371628 w 4438650"/>
                  <a:gd name="connsiteY12" fmla="*/ 586647 h 1800976"/>
                  <a:gd name="connsiteX13" fmla="*/ 1438275 w 4438650"/>
                  <a:gd name="connsiteY13" fmla="*/ 596234 h 1800976"/>
                  <a:gd name="connsiteX14" fmla="*/ 1476375 w 4438650"/>
                  <a:gd name="connsiteY14" fmla="*/ 520006 h 1800976"/>
                  <a:gd name="connsiteX15" fmla="*/ 1609725 w 4438650"/>
                  <a:gd name="connsiteY15" fmla="*/ 415207 h 1800976"/>
                  <a:gd name="connsiteX16" fmla="*/ 1790700 w 4438650"/>
                  <a:gd name="connsiteY16" fmla="*/ 396195 h 1800976"/>
                  <a:gd name="connsiteX17" fmla="*/ 1962205 w 4438650"/>
                  <a:gd name="connsiteY17" fmla="*/ 310453 h 1800976"/>
                  <a:gd name="connsiteX18" fmla="*/ 2047875 w 4438650"/>
                  <a:gd name="connsiteY18" fmla="*/ 339056 h 1800976"/>
                  <a:gd name="connsiteX19" fmla="*/ 2124092 w 4438650"/>
                  <a:gd name="connsiteY19" fmla="*/ 205648 h 1800976"/>
                  <a:gd name="connsiteX20" fmla="*/ 2390775 w 4438650"/>
                  <a:gd name="connsiteY20" fmla="*/ 119942 h 1800976"/>
                  <a:gd name="connsiteX21" fmla="*/ 2562230 w 4438650"/>
                  <a:gd name="connsiteY21" fmla="*/ 62815 h 1800976"/>
                  <a:gd name="connsiteX22" fmla="*/ 2657480 w 4438650"/>
                  <a:gd name="connsiteY22" fmla="*/ 24707 h 1800976"/>
                  <a:gd name="connsiteX23" fmla="*/ 2752728 w 4438650"/>
                  <a:gd name="connsiteY23" fmla="*/ 91098 h 1800976"/>
                  <a:gd name="connsiteX24" fmla="*/ 2867025 w 4438650"/>
                  <a:gd name="connsiteY24" fmla="*/ 1053160 h 1800976"/>
                  <a:gd name="connsiteX25" fmla="*/ 2905133 w 4438650"/>
                  <a:gd name="connsiteY25" fmla="*/ 624317 h 1800976"/>
                  <a:gd name="connsiteX26" fmla="*/ 3009900 w 4438650"/>
                  <a:gd name="connsiteY26" fmla="*/ 843465 h 1800976"/>
                  <a:gd name="connsiteX27" fmla="*/ 3133758 w 4438650"/>
                  <a:gd name="connsiteY27" fmla="*/ 310040 h 1800976"/>
                  <a:gd name="connsiteX28" fmla="*/ 3228984 w 4438650"/>
                  <a:gd name="connsiteY28" fmla="*/ 538668 h 1800976"/>
                  <a:gd name="connsiteX29" fmla="*/ 3286126 w 4438650"/>
                  <a:gd name="connsiteY29" fmla="*/ 471980 h 1800976"/>
                  <a:gd name="connsiteX30" fmla="*/ 3352808 w 4438650"/>
                  <a:gd name="connsiteY30" fmla="*/ 500560 h 1800976"/>
                  <a:gd name="connsiteX31" fmla="*/ 3448050 w 4438650"/>
                  <a:gd name="connsiteY31" fmla="*/ 824417 h 1800976"/>
                  <a:gd name="connsiteX32" fmla="*/ 3495673 w 4438650"/>
                  <a:gd name="connsiteY32" fmla="*/ 900613 h 1800976"/>
                  <a:gd name="connsiteX33" fmla="*/ 3581637 w 4438650"/>
                  <a:gd name="connsiteY33" fmla="*/ 957826 h 1800976"/>
                  <a:gd name="connsiteX34" fmla="*/ 3600467 w 4438650"/>
                  <a:gd name="connsiteY34" fmla="*/ 1079714 h 1800976"/>
                  <a:gd name="connsiteX35" fmla="*/ 3648075 w 4438650"/>
                  <a:gd name="connsiteY35" fmla="*/ 1300676 h 1800976"/>
                  <a:gd name="connsiteX36" fmla="*/ 3752860 w 4438650"/>
                  <a:gd name="connsiteY36" fmla="*/ 1786562 h 1800976"/>
                  <a:gd name="connsiteX37" fmla="*/ 3810000 w 4438650"/>
                  <a:gd name="connsiteY37" fmla="*/ 1605596 h 1800976"/>
                  <a:gd name="connsiteX38" fmla="*/ 3848100 w 4438650"/>
                  <a:gd name="connsiteY38" fmla="*/ 900536 h 1800976"/>
                  <a:gd name="connsiteX39" fmla="*/ 3895725 w 4438650"/>
                  <a:gd name="connsiteY39" fmla="*/ 995888 h 1800976"/>
                  <a:gd name="connsiteX40" fmla="*/ 3971928 w 4438650"/>
                  <a:gd name="connsiteY40" fmla="*/ 100219 h 1800976"/>
                  <a:gd name="connsiteX41" fmla="*/ 4041470 w 4438650"/>
                  <a:gd name="connsiteY41" fmla="*/ 157661 h 1800976"/>
                  <a:gd name="connsiteX42" fmla="*/ 4029075 w 4438650"/>
                  <a:gd name="connsiteY42" fmla="*/ 176708 h 1800976"/>
                  <a:gd name="connsiteX43" fmla="*/ 4105281 w 4438650"/>
                  <a:gd name="connsiteY43" fmla="*/ 224352 h 1800976"/>
                  <a:gd name="connsiteX44" fmla="*/ 4143375 w 4438650"/>
                  <a:gd name="connsiteY44" fmla="*/ 5200 h 1800976"/>
                  <a:gd name="connsiteX45" fmla="*/ 4171952 w 4438650"/>
                  <a:gd name="connsiteY45" fmla="*/ 252903 h 1800976"/>
                  <a:gd name="connsiteX46" fmla="*/ 4219575 w 4438650"/>
                  <a:gd name="connsiteY46" fmla="*/ 2189 h 1800976"/>
                  <a:gd name="connsiteX47" fmla="*/ 4305300 w 4438650"/>
                  <a:gd name="connsiteY47" fmla="*/ 172443 h 1800976"/>
                  <a:gd name="connsiteX48" fmla="*/ 4391025 w 4438650"/>
                  <a:gd name="connsiteY48" fmla="*/ 1069244 h 1800976"/>
                  <a:gd name="connsiteX49" fmla="*/ 4410078 w 4438650"/>
                  <a:gd name="connsiteY49" fmla="*/ 447634 h 1800976"/>
                  <a:gd name="connsiteX50" fmla="*/ 4438650 w 4438650"/>
                  <a:gd name="connsiteY50" fmla="*/ 466725 h 1800976"/>
                  <a:gd name="connsiteX0" fmla="*/ 0 w 4476750"/>
                  <a:gd name="connsiteY0" fmla="*/ 97733 h 1800976"/>
                  <a:gd name="connsiteX1" fmla="*/ 276225 w 4476750"/>
                  <a:gd name="connsiteY1" fmla="*/ 116824 h 1800976"/>
                  <a:gd name="connsiteX2" fmla="*/ 323850 w 4476750"/>
                  <a:gd name="connsiteY2" fmla="*/ 460614 h 1800976"/>
                  <a:gd name="connsiteX3" fmla="*/ 352437 w 4476750"/>
                  <a:gd name="connsiteY3" fmla="*/ 302887 h 1800976"/>
                  <a:gd name="connsiteX4" fmla="*/ 400050 w 4476750"/>
                  <a:gd name="connsiteY4" fmla="*/ 596651 h 1800976"/>
                  <a:gd name="connsiteX5" fmla="*/ 428661 w 4476750"/>
                  <a:gd name="connsiteY5" fmla="*/ 729623 h 1800976"/>
                  <a:gd name="connsiteX6" fmla="*/ 476250 w 4476750"/>
                  <a:gd name="connsiteY6" fmla="*/ 586700 h 1800976"/>
                  <a:gd name="connsiteX7" fmla="*/ 676275 w 4476750"/>
                  <a:gd name="connsiteY7" fmla="*/ 786945 h 1800976"/>
                  <a:gd name="connsiteX8" fmla="*/ 981046 w 4476750"/>
                  <a:gd name="connsiteY8" fmla="*/ 653299 h 1800976"/>
                  <a:gd name="connsiteX9" fmla="*/ 1123970 w 4476750"/>
                  <a:gd name="connsiteY9" fmla="*/ 586715 h 1800976"/>
                  <a:gd name="connsiteX10" fmla="*/ 1228725 w 4476750"/>
                  <a:gd name="connsiteY10" fmla="*/ 548601 h 1800976"/>
                  <a:gd name="connsiteX11" fmla="*/ 1304925 w 4476750"/>
                  <a:gd name="connsiteY11" fmla="*/ 701046 h 1800976"/>
                  <a:gd name="connsiteX12" fmla="*/ 1371628 w 4476750"/>
                  <a:gd name="connsiteY12" fmla="*/ 586647 h 1800976"/>
                  <a:gd name="connsiteX13" fmla="*/ 1438275 w 4476750"/>
                  <a:gd name="connsiteY13" fmla="*/ 596234 h 1800976"/>
                  <a:gd name="connsiteX14" fmla="*/ 1476375 w 4476750"/>
                  <a:gd name="connsiteY14" fmla="*/ 520006 h 1800976"/>
                  <a:gd name="connsiteX15" fmla="*/ 1609725 w 4476750"/>
                  <a:gd name="connsiteY15" fmla="*/ 415207 h 1800976"/>
                  <a:gd name="connsiteX16" fmla="*/ 1790700 w 4476750"/>
                  <a:gd name="connsiteY16" fmla="*/ 396195 h 1800976"/>
                  <a:gd name="connsiteX17" fmla="*/ 1962205 w 4476750"/>
                  <a:gd name="connsiteY17" fmla="*/ 310453 h 1800976"/>
                  <a:gd name="connsiteX18" fmla="*/ 2047875 w 4476750"/>
                  <a:gd name="connsiteY18" fmla="*/ 339056 h 1800976"/>
                  <a:gd name="connsiteX19" fmla="*/ 2124092 w 4476750"/>
                  <a:gd name="connsiteY19" fmla="*/ 205648 h 1800976"/>
                  <a:gd name="connsiteX20" fmla="*/ 2390775 w 4476750"/>
                  <a:gd name="connsiteY20" fmla="*/ 119942 h 1800976"/>
                  <a:gd name="connsiteX21" fmla="*/ 2562230 w 4476750"/>
                  <a:gd name="connsiteY21" fmla="*/ 62815 h 1800976"/>
                  <a:gd name="connsiteX22" fmla="*/ 2657480 w 4476750"/>
                  <a:gd name="connsiteY22" fmla="*/ 24707 h 1800976"/>
                  <a:gd name="connsiteX23" fmla="*/ 2752728 w 4476750"/>
                  <a:gd name="connsiteY23" fmla="*/ 91098 h 1800976"/>
                  <a:gd name="connsiteX24" fmla="*/ 2867025 w 4476750"/>
                  <a:gd name="connsiteY24" fmla="*/ 1053160 h 1800976"/>
                  <a:gd name="connsiteX25" fmla="*/ 2905133 w 4476750"/>
                  <a:gd name="connsiteY25" fmla="*/ 624317 h 1800976"/>
                  <a:gd name="connsiteX26" fmla="*/ 3009900 w 4476750"/>
                  <a:gd name="connsiteY26" fmla="*/ 843465 h 1800976"/>
                  <a:gd name="connsiteX27" fmla="*/ 3133758 w 4476750"/>
                  <a:gd name="connsiteY27" fmla="*/ 310040 h 1800976"/>
                  <a:gd name="connsiteX28" fmla="*/ 3228984 w 4476750"/>
                  <a:gd name="connsiteY28" fmla="*/ 538668 h 1800976"/>
                  <a:gd name="connsiteX29" fmla="*/ 3286126 w 4476750"/>
                  <a:gd name="connsiteY29" fmla="*/ 471980 h 1800976"/>
                  <a:gd name="connsiteX30" fmla="*/ 3352808 w 4476750"/>
                  <a:gd name="connsiteY30" fmla="*/ 500560 h 1800976"/>
                  <a:gd name="connsiteX31" fmla="*/ 3448050 w 4476750"/>
                  <a:gd name="connsiteY31" fmla="*/ 824417 h 1800976"/>
                  <a:gd name="connsiteX32" fmla="*/ 3495673 w 4476750"/>
                  <a:gd name="connsiteY32" fmla="*/ 900613 h 1800976"/>
                  <a:gd name="connsiteX33" fmla="*/ 3581637 w 4476750"/>
                  <a:gd name="connsiteY33" fmla="*/ 957826 h 1800976"/>
                  <a:gd name="connsiteX34" fmla="*/ 3600467 w 4476750"/>
                  <a:gd name="connsiteY34" fmla="*/ 1079714 h 1800976"/>
                  <a:gd name="connsiteX35" fmla="*/ 3648075 w 4476750"/>
                  <a:gd name="connsiteY35" fmla="*/ 1300676 h 1800976"/>
                  <a:gd name="connsiteX36" fmla="*/ 3752860 w 4476750"/>
                  <a:gd name="connsiteY36" fmla="*/ 1786562 h 1800976"/>
                  <a:gd name="connsiteX37" fmla="*/ 3810000 w 4476750"/>
                  <a:gd name="connsiteY37" fmla="*/ 1605596 h 1800976"/>
                  <a:gd name="connsiteX38" fmla="*/ 3848100 w 4476750"/>
                  <a:gd name="connsiteY38" fmla="*/ 900536 h 1800976"/>
                  <a:gd name="connsiteX39" fmla="*/ 3895725 w 4476750"/>
                  <a:gd name="connsiteY39" fmla="*/ 995888 h 1800976"/>
                  <a:gd name="connsiteX40" fmla="*/ 3971928 w 4476750"/>
                  <a:gd name="connsiteY40" fmla="*/ 100219 h 1800976"/>
                  <a:gd name="connsiteX41" fmla="*/ 4041470 w 4476750"/>
                  <a:gd name="connsiteY41" fmla="*/ 157661 h 1800976"/>
                  <a:gd name="connsiteX42" fmla="*/ 4029075 w 4476750"/>
                  <a:gd name="connsiteY42" fmla="*/ 176708 h 1800976"/>
                  <a:gd name="connsiteX43" fmla="*/ 4105281 w 4476750"/>
                  <a:gd name="connsiteY43" fmla="*/ 224352 h 1800976"/>
                  <a:gd name="connsiteX44" fmla="*/ 4143375 w 4476750"/>
                  <a:gd name="connsiteY44" fmla="*/ 5200 h 1800976"/>
                  <a:gd name="connsiteX45" fmla="*/ 4171952 w 4476750"/>
                  <a:gd name="connsiteY45" fmla="*/ 252903 h 1800976"/>
                  <a:gd name="connsiteX46" fmla="*/ 4219575 w 4476750"/>
                  <a:gd name="connsiteY46" fmla="*/ 2189 h 1800976"/>
                  <a:gd name="connsiteX47" fmla="*/ 4305300 w 4476750"/>
                  <a:gd name="connsiteY47" fmla="*/ 172443 h 1800976"/>
                  <a:gd name="connsiteX48" fmla="*/ 4391025 w 4476750"/>
                  <a:gd name="connsiteY48" fmla="*/ 1069244 h 1800976"/>
                  <a:gd name="connsiteX49" fmla="*/ 4410078 w 4476750"/>
                  <a:gd name="connsiteY49" fmla="*/ 447634 h 1800976"/>
                  <a:gd name="connsiteX50" fmla="*/ 4476750 w 4476750"/>
                  <a:gd name="connsiteY50" fmla="*/ 1304979 h 1800976"/>
                  <a:gd name="connsiteX0" fmla="*/ 0 w 4524375"/>
                  <a:gd name="connsiteY0" fmla="*/ 97733 h 1800976"/>
                  <a:gd name="connsiteX1" fmla="*/ 276225 w 4524375"/>
                  <a:gd name="connsiteY1" fmla="*/ 116824 h 1800976"/>
                  <a:gd name="connsiteX2" fmla="*/ 323850 w 4524375"/>
                  <a:gd name="connsiteY2" fmla="*/ 460614 h 1800976"/>
                  <a:gd name="connsiteX3" fmla="*/ 352437 w 4524375"/>
                  <a:gd name="connsiteY3" fmla="*/ 302887 h 1800976"/>
                  <a:gd name="connsiteX4" fmla="*/ 400050 w 4524375"/>
                  <a:gd name="connsiteY4" fmla="*/ 596651 h 1800976"/>
                  <a:gd name="connsiteX5" fmla="*/ 428661 w 4524375"/>
                  <a:gd name="connsiteY5" fmla="*/ 729623 h 1800976"/>
                  <a:gd name="connsiteX6" fmla="*/ 476250 w 4524375"/>
                  <a:gd name="connsiteY6" fmla="*/ 586700 h 1800976"/>
                  <a:gd name="connsiteX7" fmla="*/ 676275 w 4524375"/>
                  <a:gd name="connsiteY7" fmla="*/ 786945 h 1800976"/>
                  <a:gd name="connsiteX8" fmla="*/ 981046 w 4524375"/>
                  <a:gd name="connsiteY8" fmla="*/ 653299 h 1800976"/>
                  <a:gd name="connsiteX9" fmla="*/ 1123970 w 4524375"/>
                  <a:gd name="connsiteY9" fmla="*/ 586715 h 1800976"/>
                  <a:gd name="connsiteX10" fmla="*/ 1228725 w 4524375"/>
                  <a:gd name="connsiteY10" fmla="*/ 548601 h 1800976"/>
                  <a:gd name="connsiteX11" fmla="*/ 1304925 w 4524375"/>
                  <a:gd name="connsiteY11" fmla="*/ 701046 h 1800976"/>
                  <a:gd name="connsiteX12" fmla="*/ 1371628 w 4524375"/>
                  <a:gd name="connsiteY12" fmla="*/ 586647 h 1800976"/>
                  <a:gd name="connsiteX13" fmla="*/ 1438275 w 4524375"/>
                  <a:gd name="connsiteY13" fmla="*/ 596234 h 1800976"/>
                  <a:gd name="connsiteX14" fmla="*/ 1476375 w 4524375"/>
                  <a:gd name="connsiteY14" fmla="*/ 520006 h 1800976"/>
                  <a:gd name="connsiteX15" fmla="*/ 1609725 w 4524375"/>
                  <a:gd name="connsiteY15" fmla="*/ 415207 h 1800976"/>
                  <a:gd name="connsiteX16" fmla="*/ 1790700 w 4524375"/>
                  <a:gd name="connsiteY16" fmla="*/ 396195 h 1800976"/>
                  <a:gd name="connsiteX17" fmla="*/ 1962205 w 4524375"/>
                  <a:gd name="connsiteY17" fmla="*/ 310453 h 1800976"/>
                  <a:gd name="connsiteX18" fmla="*/ 2047875 w 4524375"/>
                  <a:gd name="connsiteY18" fmla="*/ 339056 h 1800976"/>
                  <a:gd name="connsiteX19" fmla="*/ 2124092 w 4524375"/>
                  <a:gd name="connsiteY19" fmla="*/ 205648 h 1800976"/>
                  <a:gd name="connsiteX20" fmla="*/ 2390775 w 4524375"/>
                  <a:gd name="connsiteY20" fmla="*/ 119942 h 1800976"/>
                  <a:gd name="connsiteX21" fmla="*/ 2562230 w 4524375"/>
                  <a:gd name="connsiteY21" fmla="*/ 62815 h 1800976"/>
                  <a:gd name="connsiteX22" fmla="*/ 2657480 w 4524375"/>
                  <a:gd name="connsiteY22" fmla="*/ 24707 h 1800976"/>
                  <a:gd name="connsiteX23" fmla="*/ 2752728 w 4524375"/>
                  <a:gd name="connsiteY23" fmla="*/ 91098 h 1800976"/>
                  <a:gd name="connsiteX24" fmla="*/ 2867025 w 4524375"/>
                  <a:gd name="connsiteY24" fmla="*/ 1053160 h 1800976"/>
                  <a:gd name="connsiteX25" fmla="*/ 2905133 w 4524375"/>
                  <a:gd name="connsiteY25" fmla="*/ 624317 h 1800976"/>
                  <a:gd name="connsiteX26" fmla="*/ 3009900 w 4524375"/>
                  <a:gd name="connsiteY26" fmla="*/ 843465 h 1800976"/>
                  <a:gd name="connsiteX27" fmla="*/ 3133758 w 4524375"/>
                  <a:gd name="connsiteY27" fmla="*/ 310040 h 1800976"/>
                  <a:gd name="connsiteX28" fmla="*/ 3228984 w 4524375"/>
                  <a:gd name="connsiteY28" fmla="*/ 538668 h 1800976"/>
                  <a:gd name="connsiteX29" fmla="*/ 3286126 w 4524375"/>
                  <a:gd name="connsiteY29" fmla="*/ 471980 h 1800976"/>
                  <a:gd name="connsiteX30" fmla="*/ 3352808 w 4524375"/>
                  <a:gd name="connsiteY30" fmla="*/ 500560 h 1800976"/>
                  <a:gd name="connsiteX31" fmla="*/ 3448050 w 4524375"/>
                  <a:gd name="connsiteY31" fmla="*/ 824417 h 1800976"/>
                  <a:gd name="connsiteX32" fmla="*/ 3495673 w 4524375"/>
                  <a:gd name="connsiteY32" fmla="*/ 900613 h 1800976"/>
                  <a:gd name="connsiteX33" fmla="*/ 3581637 w 4524375"/>
                  <a:gd name="connsiteY33" fmla="*/ 957826 h 1800976"/>
                  <a:gd name="connsiteX34" fmla="*/ 3600467 w 4524375"/>
                  <a:gd name="connsiteY34" fmla="*/ 1079714 h 1800976"/>
                  <a:gd name="connsiteX35" fmla="*/ 3648075 w 4524375"/>
                  <a:gd name="connsiteY35" fmla="*/ 1300676 h 1800976"/>
                  <a:gd name="connsiteX36" fmla="*/ 3752860 w 4524375"/>
                  <a:gd name="connsiteY36" fmla="*/ 1786562 h 1800976"/>
                  <a:gd name="connsiteX37" fmla="*/ 3810000 w 4524375"/>
                  <a:gd name="connsiteY37" fmla="*/ 1605596 h 1800976"/>
                  <a:gd name="connsiteX38" fmla="*/ 3848100 w 4524375"/>
                  <a:gd name="connsiteY38" fmla="*/ 900536 h 1800976"/>
                  <a:gd name="connsiteX39" fmla="*/ 3895725 w 4524375"/>
                  <a:gd name="connsiteY39" fmla="*/ 995888 h 1800976"/>
                  <a:gd name="connsiteX40" fmla="*/ 3971928 w 4524375"/>
                  <a:gd name="connsiteY40" fmla="*/ 100219 h 1800976"/>
                  <a:gd name="connsiteX41" fmla="*/ 4041470 w 4524375"/>
                  <a:gd name="connsiteY41" fmla="*/ 157661 h 1800976"/>
                  <a:gd name="connsiteX42" fmla="*/ 4029075 w 4524375"/>
                  <a:gd name="connsiteY42" fmla="*/ 176708 h 1800976"/>
                  <a:gd name="connsiteX43" fmla="*/ 4105281 w 4524375"/>
                  <a:gd name="connsiteY43" fmla="*/ 224352 h 1800976"/>
                  <a:gd name="connsiteX44" fmla="*/ 4143375 w 4524375"/>
                  <a:gd name="connsiteY44" fmla="*/ 5200 h 1800976"/>
                  <a:gd name="connsiteX45" fmla="*/ 4171952 w 4524375"/>
                  <a:gd name="connsiteY45" fmla="*/ 252903 h 1800976"/>
                  <a:gd name="connsiteX46" fmla="*/ 4219575 w 4524375"/>
                  <a:gd name="connsiteY46" fmla="*/ 2189 h 1800976"/>
                  <a:gd name="connsiteX47" fmla="*/ 4305300 w 4524375"/>
                  <a:gd name="connsiteY47" fmla="*/ 172443 h 1800976"/>
                  <a:gd name="connsiteX48" fmla="*/ 4391025 w 4524375"/>
                  <a:gd name="connsiteY48" fmla="*/ 1069244 h 1800976"/>
                  <a:gd name="connsiteX49" fmla="*/ 4410078 w 4524375"/>
                  <a:gd name="connsiteY49" fmla="*/ 447634 h 1800976"/>
                  <a:gd name="connsiteX50" fmla="*/ 4476750 w 4524375"/>
                  <a:gd name="connsiteY50" fmla="*/ 1304979 h 1800976"/>
                  <a:gd name="connsiteX51" fmla="*/ 4524375 w 4524375"/>
                  <a:gd name="connsiteY51" fmla="*/ 1323975 h 1800976"/>
                  <a:gd name="connsiteX0" fmla="*/ 0 w 4495800"/>
                  <a:gd name="connsiteY0" fmla="*/ 97733 h 1800976"/>
                  <a:gd name="connsiteX1" fmla="*/ 276225 w 4495800"/>
                  <a:gd name="connsiteY1" fmla="*/ 116824 h 1800976"/>
                  <a:gd name="connsiteX2" fmla="*/ 323850 w 4495800"/>
                  <a:gd name="connsiteY2" fmla="*/ 460614 h 1800976"/>
                  <a:gd name="connsiteX3" fmla="*/ 352437 w 4495800"/>
                  <a:gd name="connsiteY3" fmla="*/ 302887 h 1800976"/>
                  <a:gd name="connsiteX4" fmla="*/ 400050 w 4495800"/>
                  <a:gd name="connsiteY4" fmla="*/ 596651 h 1800976"/>
                  <a:gd name="connsiteX5" fmla="*/ 428661 w 4495800"/>
                  <a:gd name="connsiteY5" fmla="*/ 729623 h 1800976"/>
                  <a:gd name="connsiteX6" fmla="*/ 476250 w 4495800"/>
                  <a:gd name="connsiteY6" fmla="*/ 586700 h 1800976"/>
                  <a:gd name="connsiteX7" fmla="*/ 676275 w 4495800"/>
                  <a:gd name="connsiteY7" fmla="*/ 786945 h 1800976"/>
                  <a:gd name="connsiteX8" fmla="*/ 981046 w 4495800"/>
                  <a:gd name="connsiteY8" fmla="*/ 653299 h 1800976"/>
                  <a:gd name="connsiteX9" fmla="*/ 1123970 w 4495800"/>
                  <a:gd name="connsiteY9" fmla="*/ 586715 h 1800976"/>
                  <a:gd name="connsiteX10" fmla="*/ 1228725 w 4495800"/>
                  <a:gd name="connsiteY10" fmla="*/ 548601 h 1800976"/>
                  <a:gd name="connsiteX11" fmla="*/ 1304925 w 4495800"/>
                  <a:gd name="connsiteY11" fmla="*/ 701046 h 1800976"/>
                  <a:gd name="connsiteX12" fmla="*/ 1371628 w 4495800"/>
                  <a:gd name="connsiteY12" fmla="*/ 586647 h 1800976"/>
                  <a:gd name="connsiteX13" fmla="*/ 1438275 w 4495800"/>
                  <a:gd name="connsiteY13" fmla="*/ 596234 h 1800976"/>
                  <a:gd name="connsiteX14" fmla="*/ 1476375 w 4495800"/>
                  <a:gd name="connsiteY14" fmla="*/ 520006 h 1800976"/>
                  <a:gd name="connsiteX15" fmla="*/ 1609725 w 4495800"/>
                  <a:gd name="connsiteY15" fmla="*/ 415207 h 1800976"/>
                  <a:gd name="connsiteX16" fmla="*/ 1790700 w 4495800"/>
                  <a:gd name="connsiteY16" fmla="*/ 396195 h 1800976"/>
                  <a:gd name="connsiteX17" fmla="*/ 1962205 w 4495800"/>
                  <a:gd name="connsiteY17" fmla="*/ 310453 h 1800976"/>
                  <a:gd name="connsiteX18" fmla="*/ 2047875 w 4495800"/>
                  <a:gd name="connsiteY18" fmla="*/ 339056 h 1800976"/>
                  <a:gd name="connsiteX19" fmla="*/ 2124092 w 4495800"/>
                  <a:gd name="connsiteY19" fmla="*/ 205648 h 1800976"/>
                  <a:gd name="connsiteX20" fmla="*/ 2390775 w 4495800"/>
                  <a:gd name="connsiteY20" fmla="*/ 119942 h 1800976"/>
                  <a:gd name="connsiteX21" fmla="*/ 2562230 w 4495800"/>
                  <a:gd name="connsiteY21" fmla="*/ 62815 h 1800976"/>
                  <a:gd name="connsiteX22" fmla="*/ 2657480 w 4495800"/>
                  <a:gd name="connsiteY22" fmla="*/ 24707 h 1800976"/>
                  <a:gd name="connsiteX23" fmla="*/ 2752728 w 4495800"/>
                  <a:gd name="connsiteY23" fmla="*/ 91098 h 1800976"/>
                  <a:gd name="connsiteX24" fmla="*/ 2867025 w 4495800"/>
                  <a:gd name="connsiteY24" fmla="*/ 1053160 h 1800976"/>
                  <a:gd name="connsiteX25" fmla="*/ 2905133 w 4495800"/>
                  <a:gd name="connsiteY25" fmla="*/ 624317 h 1800976"/>
                  <a:gd name="connsiteX26" fmla="*/ 3009900 w 4495800"/>
                  <a:gd name="connsiteY26" fmla="*/ 843465 h 1800976"/>
                  <a:gd name="connsiteX27" fmla="*/ 3133758 w 4495800"/>
                  <a:gd name="connsiteY27" fmla="*/ 310040 h 1800976"/>
                  <a:gd name="connsiteX28" fmla="*/ 3228984 w 4495800"/>
                  <a:gd name="connsiteY28" fmla="*/ 538668 h 1800976"/>
                  <a:gd name="connsiteX29" fmla="*/ 3286126 w 4495800"/>
                  <a:gd name="connsiteY29" fmla="*/ 471980 h 1800976"/>
                  <a:gd name="connsiteX30" fmla="*/ 3352808 w 4495800"/>
                  <a:gd name="connsiteY30" fmla="*/ 500560 h 1800976"/>
                  <a:gd name="connsiteX31" fmla="*/ 3448050 w 4495800"/>
                  <a:gd name="connsiteY31" fmla="*/ 824417 h 1800976"/>
                  <a:gd name="connsiteX32" fmla="*/ 3495673 w 4495800"/>
                  <a:gd name="connsiteY32" fmla="*/ 900613 h 1800976"/>
                  <a:gd name="connsiteX33" fmla="*/ 3581637 w 4495800"/>
                  <a:gd name="connsiteY33" fmla="*/ 957826 h 1800976"/>
                  <a:gd name="connsiteX34" fmla="*/ 3600467 w 4495800"/>
                  <a:gd name="connsiteY34" fmla="*/ 1079714 h 1800976"/>
                  <a:gd name="connsiteX35" fmla="*/ 3648075 w 4495800"/>
                  <a:gd name="connsiteY35" fmla="*/ 1300676 h 1800976"/>
                  <a:gd name="connsiteX36" fmla="*/ 3752860 w 4495800"/>
                  <a:gd name="connsiteY36" fmla="*/ 1786562 h 1800976"/>
                  <a:gd name="connsiteX37" fmla="*/ 3810000 w 4495800"/>
                  <a:gd name="connsiteY37" fmla="*/ 1605596 h 1800976"/>
                  <a:gd name="connsiteX38" fmla="*/ 3848100 w 4495800"/>
                  <a:gd name="connsiteY38" fmla="*/ 900536 h 1800976"/>
                  <a:gd name="connsiteX39" fmla="*/ 3895725 w 4495800"/>
                  <a:gd name="connsiteY39" fmla="*/ 995888 h 1800976"/>
                  <a:gd name="connsiteX40" fmla="*/ 3971928 w 4495800"/>
                  <a:gd name="connsiteY40" fmla="*/ 100219 h 1800976"/>
                  <a:gd name="connsiteX41" fmla="*/ 4041470 w 4495800"/>
                  <a:gd name="connsiteY41" fmla="*/ 157661 h 1800976"/>
                  <a:gd name="connsiteX42" fmla="*/ 4029075 w 4495800"/>
                  <a:gd name="connsiteY42" fmla="*/ 176708 h 1800976"/>
                  <a:gd name="connsiteX43" fmla="*/ 4105281 w 4495800"/>
                  <a:gd name="connsiteY43" fmla="*/ 224352 h 1800976"/>
                  <a:gd name="connsiteX44" fmla="*/ 4143375 w 4495800"/>
                  <a:gd name="connsiteY44" fmla="*/ 5200 h 1800976"/>
                  <a:gd name="connsiteX45" fmla="*/ 4171952 w 4495800"/>
                  <a:gd name="connsiteY45" fmla="*/ 252903 h 1800976"/>
                  <a:gd name="connsiteX46" fmla="*/ 4219575 w 4495800"/>
                  <a:gd name="connsiteY46" fmla="*/ 2189 h 1800976"/>
                  <a:gd name="connsiteX47" fmla="*/ 4305300 w 4495800"/>
                  <a:gd name="connsiteY47" fmla="*/ 172443 h 1800976"/>
                  <a:gd name="connsiteX48" fmla="*/ 4391025 w 4495800"/>
                  <a:gd name="connsiteY48" fmla="*/ 1069244 h 1800976"/>
                  <a:gd name="connsiteX49" fmla="*/ 4410078 w 4495800"/>
                  <a:gd name="connsiteY49" fmla="*/ 447634 h 1800976"/>
                  <a:gd name="connsiteX50" fmla="*/ 4476750 w 4495800"/>
                  <a:gd name="connsiteY50" fmla="*/ 1304979 h 1800976"/>
                  <a:gd name="connsiteX51" fmla="*/ 4495800 w 4495800"/>
                  <a:gd name="connsiteY51" fmla="*/ 380940 h 1800976"/>
                  <a:gd name="connsiteX0" fmla="*/ 0 w 4495984"/>
                  <a:gd name="connsiteY0" fmla="*/ 97733 h 1800976"/>
                  <a:gd name="connsiteX1" fmla="*/ 276225 w 4495984"/>
                  <a:gd name="connsiteY1" fmla="*/ 116824 h 1800976"/>
                  <a:gd name="connsiteX2" fmla="*/ 323850 w 4495984"/>
                  <a:gd name="connsiteY2" fmla="*/ 460614 h 1800976"/>
                  <a:gd name="connsiteX3" fmla="*/ 352437 w 4495984"/>
                  <a:gd name="connsiteY3" fmla="*/ 302887 h 1800976"/>
                  <a:gd name="connsiteX4" fmla="*/ 400050 w 4495984"/>
                  <a:gd name="connsiteY4" fmla="*/ 596651 h 1800976"/>
                  <a:gd name="connsiteX5" fmla="*/ 428661 w 4495984"/>
                  <a:gd name="connsiteY5" fmla="*/ 729623 h 1800976"/>
                  <a:gd name="connsiteX6" fmla="*/ 476250 w 4495984"/>
                  <a:gd name="connsiteY6" fmla="*/ 586700 h 1800976"/>
                  <a:gd name="connsiteX7" fmla="*/ 676275 w 4495984"/>
                  <a:gd name="connsiteY7" fmla="*/ 786945 h 1800976"/>
                  <a:gd name="connsiteX8" fmla="*/ 981046 w 4495984"/>
                  <a:gd name="connsiteY8" fmla="*/ 653299 h 1800976"/>
                  <a:gd name="connsiteX9" fmla="*/ 1123970 w 4495984"/>
                  <a:gd name="connsiteY9" fmla="*/ 586715 h 1800976"/>
                  <a:gd name="connsiteX10" fmla="*/ 1228725 w 4495984"/>
                  <a:gd name="connsiteY10" fmla="*/ 548601 h 1800976"/>
                  <a:gd name="connsiteX11" fmla="*/ 1304925 w 4495984"/>
                  <a:gd name="connsiteY11" fmla="*/ 701046 h 1800976"/>
                  <a:gd name="connsiteX12" fmla="*/ 1371628 w 4495984"/>
                  <a:gd name="connsiteY12" fmla="*/ 586647 h 1800976"/>
                  <a:gd name="connsiteX13" fmla="*/ 1438275 w 4495984"/>
                  <a:gd name="connsiteY13" fmla="*/ 596234 h 1800976"/>
                  <a:gd name="connsiteX14" fmla="*/ 1476375 w 4495984"/>
                  <a:gd name="connsiteY14" fmla="*/ 520006 h 1800976"/>
                  <a:gd name="connsiteX15" fmla="*/ 1609725 w 4495984"/>
                  <a:gd name="connsiteY15" fmla="*/ 415207 h 1800976"/>
                  <a:gd name="connsiteX16" fmla="*/ 1790700 w 4495984"/>
                  <a:gd name="connsiteY16" fmla="*/ 396195 h 1800976"/>
                  <a:gd name="connsiteX17" fmla="*/ 1962205 w 4495984"/>
                  <a:gd name="connsiteY17" fmla="*/ 310453 h 1800976"/>
                  <a:gd name="connsiteX18" fmla="*/ 2047875 w 4495984"/>
                  <a:gd name="connsiteY18" fmla="*/ 339056 h 1800976"/>
                  <a:gd name="connsiteX19" fmla="*/ 2124092 w 4495984"/>
                  <a:gd name="connsiteY19" fmla="*/ 205648 h 1800976"/>
                  <a:gd name="connsiteX20" fmla="*/ 2390775 w 4495984"/>
                  <a:gd name="connsiteY20" fmla="*/ 119942 h 1800976"/>
                  <a:gd name="connsiteX21" fmla="*/ 2562230 w 4495984"/>
                  <a:gd name="connsiteY21" fmla="*/ 62815 h 1800976"/>
                  <a:gd name="connsiteX22" fmla="*/ 2657480 w 4495984"/>
                  <a:gd name="connsiteY22" fmla="*/ 24707 h 1800976"/>
                  <a:gd name="connsiteX23" fmla="*/ 2752728 w 4495984"/>
                  <a:gd name="connsiteY23" fmla="*/ 91098 h 1800976"/>
                  <a:gd name="connsiteX24" fmla="*/ 2867025 w 4495984"/>
                  <a:gd name="connsiteY24" fmla="*/ 1053160 h 1800976"/>
                  <a:gd name="connsiteX25" fmla="*/ 2905133 w 4495984"/>
                  <a:gd name="connsiteY25" fmla="*/ 624317 h 1800976"/>
                  <a:gd name="connsiteX26" fmla="*/ 3009900 w 4495984"/>
                  <a:gd name="connsiteY26" fmla="*/ 843465 h 1800976"/>
                  <a:gd name="connsiteX27" fmla="*/ 3133758 w 4495984"/>
                  <a:gd name="connsiteY27" fmla="*/ 310040 h 1800976"/>
                  <a:gd name="connsiteX28" fmla="*/ 3228984 w 4495984"/>
                  <a:gd name="connsiteY28" fmla="*/ 538668 h 1800976"/>
                  <a:gd name="connsiteX29" fmla="*/ 3286126 w 4495984"/>
                  <a:gd name="connsiteY29" fmla="*/ 471980 h 1800976"/>
                  <a:gd name="connsiteX30" fmla="*/ 3352808 w 4495984"/>
                  <a:gd name="connsiteY30" fmla="*/ 500560 h 1800976"/>
                  <a:gd name="connsiteX31" fmla="*/ 3448050 w 4495984"/>
                  <a:gd name="connsiteY31" fmla="*/ 824417 h 1800976"/>
                  <a:gd name="connsiteX32" fmla="*/ 3495673 w 4495984"/>
                  <a:gd name="connsiteY32" fmla="*/ 900613 h 1800976"/>
                  <a:gd name="connsiteX33" fmla="*/ 3581637 w 4495984"/>
                  <a:gd name="connsiteY33" fmla="*/ 957826 h 1800976"/>
                  <a:gd name="connsiteX34" fmla="*/ 3600467 w 4495984"/>
                  <a:gd name="connsiteY34" fmla="*/ 1079714 h 1800976"/>
                  <a:gd name="connsiteX35" fmla="*/ 3648075 w 4495984"/>
                  <a:gd name="connsiteY35" fmla="*/ 1300676 h 1800976"/>
                  <a:gd name="connsiteX36" fmla="*/ 3752860 w 4495984"/>
                  <a:gd name="connsiteY36" fmla="*/ 1786562 h 1800976"/>
                  <a:gd name="connsiteX37" fmla="*/ 3810000 w 4495984"/>
                  <a:gd name="connsiteY37" fmla="*/ 1605596 h 1800976"/>
                  <a:gd name="connsiteX38" fmla="*/ 3848100 w 4495984"/>
                  <a:gd name="connsiteY38" fmla="*/ 900536 h 1800976"/>
                  <a:gd name="connsiteX39" fmla="*/ 3895725 w 4495984"/>
                  <a:gd name="connsiteY39" fmla="*/ 995888 h 1800976"/>
                  <a:gd name="connsiteX40" fmla="*/ 3971928 w 4495984"/>
                  <a:gd name="connsiteY40" fmla="*/ 100219 h 1800976"/>
                  <a:gd name="connsiteX41" fmla="*/ 4041470 w 4495984"/>
                  <a:gd name="connsiteY41" fmla="*/ 157661 h 1800976"/>
                  <a:gd name="connsiteX42" fmla="*/ 4029075 w 4495984"/>
                  <a:gd name="connsiteY42" fmla="*/ 176708 h 1800976"/>
                  <a:gd name="connsiteX43" fmla="*/ 4105281 w 4495984"/>
                  <a:gd name="connsiteY43" fmla="*/ 224352 h 1800976"/>
                  <a:gd name="connsiteX44" fmla="*/ 4143375 w 4495984"/>
                  <a:gd name="connsiteY44" fmla="*/ 5200 h 1800976"/>
                  <a:gd name="connsiteX45" fmla="*/ 4171952 w 4495984"/>
                  <a:gd name="connsiteY45" fmla="*/ 252903 h 1800976"/>
                  <a:gd name="connsiteX46" fmla="*/ 4219575 w 4495984"/>
                  <a:gd name="connsiteY46" fmla="*/ 2189 h 1800976"/>
                  <a:gd name="connsiteX47" fmla="*/ 4305300 w 4495984"/>
                  <a:gd name="connsiteY47" fmla="*/ 172443 h 1800976"/>
                  <a:gd name="connsiteX48" fmla="*/ 4391025 w 4495984"/>
                  <a:gd name="connsiteY48" fmla="*/ 1069244 h 1800976"/>
                  <a:gd name="connsiteX49" fmla="*/ 4410078 w 4495984"/>
                  <a:gd name="connsiteY49" fmla="*/ 447634 h 1800976"/>
                  <a:gd name="connsiteX50" fmla="*/ 4476750 w 4495984"/>
                  <a:gd name="connsiteY50" fmla="*/ 1304979 h 1800976"/>
                  <a:gd name="connsiteX51" fmla="*/ 4495800 w 4495984"/>
                  <a:gd name="connsiteY51" fmla="*/ 380940 h 1800976"/>
                  <a:gd name="connsiteX52" fmla="*/ 4486275 w 4495984"/>
                  <a:gd name="connsiteY52" fmla="*/ 361950 h 1800976"/>
                  <a:gd name="connsiteX0" fmla="*/ 0 w 4514994"/>
                  <a:gd name="connsiteY0" fmla="*/ 97733 h 1800976"/>
                  <a:gd name="connsiteX1" fmla="*/ 276225 w 4514994"/>
                  <a:gd name="connsiteY1" fmla="*/ 116824 h 1800976"/>
                  <a:gd name="connsiteX2" fmla="*/ 323850 w 4514994"/>
                  <a:gd name="connsiteY2" fmla="*/ 460614 h 1800976"/>
                  <a:gd name="connsiteX3" fmla="*/ 352437 w 4514994"/>
                  <a:gd name="connsiteY3" fmla="*/ 302887 h 1800976"/>
                  <a:gd name="connsiteX4" fmla="*/ 400050 w 4514994"/>
                  <a:gd name="connsiteY4" fmla="*/ 596651 h 1800976"/>
                  <a:gd name="connsiteX5" fmla="*/ 428661 w 4514994"/>
                  <a:gd name="connsiteY5" fmla="*/ 729623 h 1800976"/>
                  <a:gd name="connsiteX6" fmla="*/ 476250 w 4514994"/>
                  <a:gd name="connsiteY6" fmla="*/ 586700 h 1800976"/>
                  <a:gd name="connsiteX7" fmla="*/ 676275 w 4514994"/>
                  <a:gd name="connsiteY7" fmla="*/ 786945 h 1800976"/>
                  <a:gd name="connsiteX8" fmla="*/ 981046 w 4514994"/>
                  <a:gd name="connsiteY8" fmla="*/ 653299 h 1800976"/>
                  <a:gd name="connsiteX9" fmla="*/ 1123970 w 4514994"/>
                  <a:gd name="connsiteY9" fmla="*/ 586715 h 1800976"/>
                  <a:gd name="connsiteX10" fmla="*/ 1228725 w 4514994"/>
                  <a:gd name="connsiteY10" fmla="*/ 548601 h 1800976"/>
                  <a:gd name="connsiteX11" fmla="*/ 1304925 w 4514994"/>
                  <a:gd name="connsiteY11" fmla="*/ 701046 h 1800976"/>
                  <a:gd name="connsiteX12" fmla="*/ 1371628 w 4514994"/>
                  <a:gd name="connsiteY12" fmla="*/ 586647 h 1800976"/>
                  <a:gd name="connsiteX13" fmla="*/ 1438275 w 4514994"/>
                  <a:gd name="connsiteY13" fmla="*/ 596234 h 1800976"/>
                  <a:gd name="connsiteX14" fmla="*/ 1476375 w 4514994"/>
                  <a:gd name="connsiteY14" fmla="*/ 520006 h 1800976"/>
                  <a:gd name="connsiteX15" fmla="*/ 1609725 w 4514994"/>
                  <a:gd name="connsiteY15" fmla="*/ 415207 h 1800976"/>
                  <a:gd name="connsiteX16" fmla="*/ 1790700 w 4514994"/>
                  <a:gd name="connsiteY16" fmla="*/ 396195 h 1800976"/>
                  <a:gd name="connsiteX17" fmla="*/ 1962205 w 4514994"/>
                  <a:gd name="connsiteY17" fmla="*/ 310453 h 1800976"/>
                  <a:gd name="connsiteX18" fmla="*/ 2047875 w 4514994"/>
                  <a:gd name="connsiteY18" fmla="*/ 339056 h 1800976"/>
                  <a:gd name="connsiteX19" fmla="*/ 2124092 w 4514994"/>
                  <a:gd name="connsiteY19" fmla="*/ 205648 h 1800976"/>
                  <a:gd name="connsiteX20" fmla="*/ 2390775 w 4514994"/>
                  <a:gd name="connsiteY20" fmla="*/ 119942 h 1800976"/>
                  <a:gd name="connsiteX21" fmla="*/ 2562230 w 4514994"/>
                  <a:gd name="connsiteY21" fmla="*/ 62815 h 1800976"/>
                  <a:gd name="connsiteX22" fmla="*/ 2657480 w 4514994"/>
                  <a:gd name="connsiteY22" fmla="*/ 24707 h 1800976"/>
                  <a:gd name="connsiteX23" fmla="*/ 2752728 w 4514994"/>
                  <a:gd name="connsiteY23" fmla="*/ 91098 h 1800976"/>
                  <a:gd name="connsiteX24" fmla="*/ 2867025 w 4514994"/>
                  <a:gd name="connsiteY24" fmla="*/ 1053160 h 1800976"/>
                  <a:gd name="connsiteX25" fmla="*/ 2905133 w 4514994"/>
                  <a:gd name="connsiteY25" fmla="*/ 624317 h 1800976"/>
                  <a:gd name="connsiteX26" fmla="*/ 3009900 w 4514994"/>
                  <a:gd name="connsiteY26" fmla="*/ 843465 h 1800976"/>
                  <a:gd name="connsiteX27" fmla="*/ 3133758 w 4514994"/>
                  <a:gd name="connsiteY27" fmla="*/ 310040 h 1800976"/>
                  <a:gd name="connsiteX28" fmla="*/ 3228984 w 4514994"/>
                  <a:gd name="connsiteY28" fmla="*/ 538668 h 1800976"/>
                  <a:gd name="connsiteX29" fmla="*/ 3286126 w 4514994"/>
                  <a:gd name="connsiteY29" fmla="*/ 471980 h 1800976"/>
                  <a:gd name="connsiteX30" fmla="*/ 3352808 w 4514994"/>
                  <a:gd name="connsiteY30" fmla="*/ 500560 h 1800976"/>
                  <a:gd name="connsiteX31" fmla="*/ 3448050 w 4514994"/>
                  <a:gd name="connsiteY31" fmla="*/ 824417 h 1800976"/>
                  <a:gd name="connsiteX32" fmla="*/ 3495673 w 4514994"/>
                  <a:gd name="connsiteY32" fmla="*/ 900613 h 1800976"/>
                  <a:gd name="connsiteX33" fmla="*/ 3581637 w 4514994"/>
                  <a:gd name="connsiteY33" fmla="*/ 957826 h 1800976"/>
                  <a:gd name="connsiteX34" fmla="*/ 3600467 w 4514994"/>
                  <a:gd name="connsiteY34" fmla="*/ 1079714 h 1800976"/>
                  <a:gd name="connsiteX35" fmla="*/ 3648075 w 4514994"/>
                  <a:gd name="connsiteY35" fmla="*/ 1300676 h 1800976"/>
                  <a:gd name="connsiteX36" fmla="*/ 3752860 w 4514994"/>
                  <a:gd name="connsiteY36" fmla="*/ 1786562 h 1800976"/>
                  <a:gd name="connsiteX37" fmla="*/ 3810000 w 4514994"/>
                  <a:gd name="connsiteY37" fmla="*/ 1605596 h 1800976"/>
                  <a:gd name="connsiteX38" fmla="*/ 3848100 w 4514994"/>
                  <a:gd name="connsiteY38" fmla="*/ 900536 h 1800976"/>
                  <a:gd name="connsiteX39" fmla="*/ 3895725 w 4514994"/>
                  <a:gd name="connsiteY39" fmla="*/ 995888 h 1800976"/>
                  <a:gd name="connsiteX40" fmla="*/ 3971928 w 4514994"/>
                  <a:gd name="connsiteY40" fmla="*/ 100219 h 1800976"/>
                  <a:gd name="connsiteX41" fmla="*/ 4041470 w 4514994"/>
                  <a:gd name="connsiteY41" fmla="*/ 157661 h 1800976"/>
                  <a:gd name="connsiteX42" fmla="*/ 4029075 w 4514994"/>
                  <a:gd name="connsiteY42" fmla="*/ 176708 h 1800976"/>
                  <a:gd name="connsiteX43" fmla="*/ 4105281 w 4514994"/>
                  <a:gd name="connsiteY43" fmla="*/ 224352 h 1800976"/>
                  <a:gd name="connsiteX44" fmla="*/ 4143375 w 4514994"/>
                  <a:gd name="connsiteY44" fmla="*/ 5200 h 1800976"/>
                  <a:gd name="connsiteX45" fmla="*/ 4171952 w 4514994"/>
                  <a:gd name="connsiteY45" fmla="*/ 252903 h 1800976"/>
                  <a:gd name="connsiteX46" fmla="*/ 4219575 w 4514994"/>
                  <a:gd name="connsiteY46" fmla="*/ 2189 h 1800976"/>
                  <a:gd name="connsiteX47" fmla="*/ 4305300 w 4514994"/>
                  <a:gd name="connsiteY47" fmla="*/ 172443 h 1800976"/>
                  <a:gd name="connsiteX48" fmla="*/ 4391025 w 4514994"/>
                  <a:gd name="connsiteY48" fmla="*/ 1069244 h 1800976"/>
                  <a:gd name="connsiteX49" fmla="*/ 4410078 w 4514994"/>
                  <a:gd name="connsiteY49" fmla="*/ 447634 h 1800976"/>
                  <a:gd name="connsiteX50" fmla="*/ 4476750 w 4514994"/>
                  <a:gd name="connsiteY50" fmla="*/ 1304979 h 1800976"/>
                  <a:gd name="connsiteX51" fmla="*/ 4495800 w 4514994"/>
                  <a:gd name="connsiteY51" fmla="*/ 380940 h 1800976"/>
                  <a:gd name="connsiteX52" fmla="*/ 4514852 w 4514994"/>
                  <a:gd name="connsiteY52" fmla="*/ 409578 h 1800976"/>
                  <a:gd name="connsiteX0" fmla="*/ 0 w 4516262"/>
                  <a:gd name="connsiteY0" fmla="*/ 97733 h 1800976"/>
                  <a:gd name="connsiteX1" fmla="*/ 276225 w 4516262"/>
                  <a:gd name="connsiteY1" fmla="*/ 116824 h 1800976"/>
                  <a:gd name="connsiteX2" fmla="*/ 323850 w 4516262"/>
                  <a:gd name="connsiteY2" fmla="*/ 460614 h 1800976"/>
                  <a:gd name="connsiteX3" fmla="*/ 352437 w 4516262"/>
                  <a:gd name="connsiteY3" fmla="*/ 302887 h 1800976"/>
                  <a:gd name="connsiteX4" fmla="*/ 400050 w 4516262"/>
                  <a:gd name="connsiteY4" fmla="*/ 596651 h 1800976"/>
                  <a:gd name="connsiteX5" fmla="*/ 428661 w 4516262"/>
                  <a:gd name="connsiteY5" fmla="*/ 729623 h 1800976"/>
                  <a:gd name="connsiteX6" fmla="*/ 476250 w 4516262"/>
                  <a:gd name="connsiteY6" fmla="*/ 586700 h 1800976"/>
                  <a:gd name="connsiteX7" fmla="*/ 676275 w 4516262"/>
                  <a:gd name="connsiteY7" fmla="*/ 786945 h 1800976"/>
                  <a:gd name="connsiteX8" fmla="*/ 981046 w 4516262"/>
                  <a:gd name="connsiteY8" fmla="*/ 653299 h 1800976"/>
                  <a:gd name="connsiteX9" fmla="*/ 1123970 w 4516262"/>
                  <a:gd name="connsiteY9" fmla="*/ 586715 h 1800976"/>
                  <a:gd name="connsiteX10" fmla="*/ 1228725 w 4516262"/>
                  <a:gd name="connsiteY10" fmla="*/ 548601 h 1800976"/>
                  <a:gd name="connsiteX11" fmla="*/ 1304925 w 4516262"/>
                  <a:gd name="connsiteY11" fmla="*/ 701046 h 1800976"/>
                  <a:gd name="connsiteX12" fmla="*/ 1371628 w 4516262"/>
                  <a:gd name="connsiteY12" fmla="*/ 586647 h 1800976"/>
                  <a:gd name="connsiteX13" fmla="*/ 1438275 w 4516262"/>
                  <a:gd name="connsiteY13" fmla="*/ 596234 h 1800976"/>
                  <a:gd name="connsiteX14" fmla="*/ 1476375 w 4516262"/>
                  <a:gd name="connsiteY14" fmla="*/ 520006 h 1800976"/>
                  <a:gd name="connsiteX15" fmla="*/ 1609725 w 4516262"/>
                  <a:gd name="connsiteY15" fmla="*/ 415207 h 1800976"/>
                  <a:gd name="connsiteX16" fmla="*/ 1790700 w 4516262"/>
                  <a:gd name="connsiteY16" fmla="*/ 396195 h 1800976"/>
                  <a:gd name="connsiteX17" fmla="*/ 1962205 w 4516262"/>
                  <a:gd name="connsiteY17" fmla="*/ 310453 h 1800976"/>
                  <a:gd name="connsiteX18" fmla="*/ 2047875 w 4516262"/>
                  <a:gd name="connsiteY18" fmla="*/ 339056 h 1800976"/>
                  <a:gd name="connsiteX19" fmla="*/ 2124092 w 4516262"/>
                  <a:gd name="connsiteY19" fmla="*/ 205648 h 1800976"/>
                  <a:gd name="connsiteX20" fmla="*/ 2390775 w 4516262"/>
                  <a:gd name="connsiteY20" fmla="*/ 119942 h 1800976"/>
                  <a:gd name="connsiteX21" fmla="*/ 2562230 w 4516262"/>
                  <a:gd name="connsiteY21" fmla="*/ 62815 h 1800976"/>
                  <a:gd name="connsiteX22" fmla="*/ 2657480 w 4516262"/>
                  <a:gd name="connsiteY22" fmla="*/ 24707 h 1800976"/>
                  <a:gd name="connsiteX23" fmla="*/ 2752728 w 4516262"/>
                  <a:gd name="connsiteY23" fmla="*/ 91098 h 1800976"/>
                  <a:gd name="connsiteX24" fmla="*/ 2867025 w 4516262"/>
                  <a:gd name="connsiteY24" fmla="*/ 1053160 h 1800976"/>
                  <a:gd name="connsiteX25" fmla="*/ 2905133 w 4516262"/>
                  <a:gd name="connsiteY25" fmla="*/ 624317 h 1800976"/>
                  <a:gd name="connsiteX26" fmla="*/ 3009900 w 4516262"/>
                  <a:gd name="connsiteY26" fmla="*/ 843465 h 1800976"/>
                  <a:gd name="connsiteX27" fmla="*/ 3133758 w 4516262"/>
                  <a:gd name="connsiteY27" fmla="*/ 310040 h 1800976"/>
                  <a:gd name="connsiteX28" fmla="*/ 3228984 w 4516262"/>
                  <a:gd name="connsiteY28" fmla="*/ 538668 h 1800976"/>
                  <a:gd name="connsiteX29" fmla="*/ 3286126 w 4516262"/>
                  <a:gd name="connsiteY29" fmla="*/ 471980 h 1800976"/>
                  <a:gd name="connsiteX30" fmla="*/ 3352808 w 4516262"/>
                  <a:gd name="connsiteY30" fmla="*/ 500560 h 1800976"/>
                  <a:gd name="connsiteX31" fmla="*/ 3448050 w 4516262"/>
                  <a:gd name="connsiteY31" fmla="*/ 824417 h 1800976"/>
                  <a:gd name="connsiteX32" fmla="*/ 3495673 w 4516262"/>
                  <a:gd name="connsiteY32" fmla="*/ 900613 h 1800976"/>
                  <a:gd name="connsiteX33" fmla="*/ 3581637 w 4516262"/>
                  <a:gd name="connsiteY33" fmla="*/ 957826 h 1800976"/>
                  <a:gd name="connsiteX34" fmla="*/ 3600467 w 4516262"/>
                  <a:gd name="connsiteY34" fmla="*/ 1079714 h 1800976"/>
                  <a:gd name="connsiteX35" fmla="*/ 3648075 w 4516262"/>
                  <a:gd name="connsiteY35" fmla="*/ 1300676 h 1800976"/>
                  <a:gd name="connsiteX36" fmla="*/ 3752860 w 4516262"/>
                  <a:gd name="connsiteY36" fmla="*/ 1786562 h 1800976"/>
                  <a:gd name="connsiteX37" fmla="*/ 3810000 w 4516262"/>
                  <a:gd name="connsiteY37" fmla="*/ 1605596 h 1800976"/>
                  <a:gd name="connsiteX38" fmla="*/ 3848100 w 4516262"/>
                  <a:gd name="connsiteY38" fmla="*/ 900536 h 1800976"/>
                  <a:gd name="connsiteX39" fmla="*/ 3895725 w 4516262"/>
                  <a:gd name="connsiteY39" fmla="*/ 995888 h 1800976"/>
                  <a:gd name="connsiteX40" fmla="*/ 3971928 w 4516262"/>
                  <a:gd name="connsiteY40" fmla="*/ 100219 h 1800976"/>
                  <a:gd name="connsiteX41" fmla="*/ 4041470 w 4516262"/>
                  <a:gd name="connsiteY41" fmla="*/ 157661 h 1800976"/>
                  <a:gd name="connsiteX42" fmla="*/ 4029075 w 4516262"/>
                  <a:gd name="connsiteY42" fmla="*/ 176708 h 1800976"/>
                  <a:gd name="connsiteX43" fmla="*/ 4105281 w 4516262"/>
                  <a:gd name="connsiteY43" fmla="*/ 224352 h 1800976"/>
                  <a:gd name="connsiteX44" fmla="*/ 4143375 w 4516262"/>
                  <a:gd name="connsiteY44" fmla="*/ 5200 h 1800976"/>
                  <a:gd name="connsiteX45" fmla="*/ 4171952 w 4516262"/>
                  <a:gd name="connsiteY45" fmla="*/ 252903 h 1800976"/>
                  <a:gd name="connsiteX46" fmla="*/ 4219575 w 4516262"/>
                  <a:gd name="connsiteY46" fmla="*/ 2189 h 1800976"/>
                  <a:gd name="connsiteX47" fmla="*/ 4305300 w 4516262"/>
                  <a:gd name="connsiteY47" fmla="*/ 172443 h 1800976"/>
                  <a:gd name="connsiteX48" fmla="*/ 4391025 w 4516262"/>
                  <a:gd name="connsiteY48" fmla="*/ 1069244 h 1800976"/>
                  <a:gd name="connsiteX49" fmla="*/ 4410078 w 4516262"/>
                  <a:gd name="connsiteY49" fmla="*/ 447634 h 1800976"/>
                  <a:gd name="connsiteX50" fmla="*/ 4476750 w 4516262"/>
                  <a:gd name="connsiteY50" fmla="*/ 1304979 h 1800976"/>
                  <a:gd name="connsiteX51" fmla="*/ 4495800 w 4516262"/>
                  <a:gd name="connsiteY51" fmla="*/ 380940 h 1800976"/>
                  <a:gd name="connsiteX52" fmla="*/ 4514852 w 4516262"/>
                  <a:gd name="connsiteY52" fmla="*/ 409578 h 1800976"/>
                  <a:gd name="connsiteX53" fmla="*/ 4514850 w 4516262"/>
                  <a:gd name="connsiteY53" fmla="*/ 438150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95673 w 4543426"/>
                  <a:gd name="connsiteY32" fmla="*/ 900613 h 1800976"/>
                  <a:gd name="connsiteX33" fmla="*/ 3581637 w 4543426"/>
                  <a:gd name="connsiteY33" fmla="*/ 95782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95673 w 4543426"/>
                  <a:gd name="connsiteY32" fmla="*/ 900613 h 1800976"/>
                  <a:gd name="connsiteX33" fmla="*/ 3562587 w 4543426"/>
                  <a:gd name="connsiteY33" fmla="*/ 95782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95673 w 4543426"/>
                  <a:gd name="connsiteY32" fmla="*/ 900613 h 1800976"/>
                  <a:gd name="connsiteX33" fmla="*/ 3562587 w 4543426"/>
                  <a:gd name="connsiteY33" fmla="*/ 967351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95673 w 4543426"/>
                  <a:gd name="connsiteY32" fmla="*/ 900613 h 1800976"/>
                  <a:gd name="connsiteX33" fmla="*/ 3562587 w 4543426"/>
                  <a:gd name="connsiteY33" fmla="*/ 929249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62587 w 4543426"/>
                  <a:gd name="connsiteY33" fmla="*/ 929249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62587 w 4543426"/>
                  <a:gd name="connsiteY33" fmla="*/ 872095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62587 w 4543426"/>
                  <a:gd name="connsiteY33" fmla="*/ 872095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72112 w 4543426"/>
                  <a:gd name="connsiteY33" fmla="*/ 89114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81046 w 4543426"/>
                  <a:gd name="connsiteY8" fmla="*/ 653299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34012 w 4543426"/>
                  <a:gd name="connsiteY33" fmla="*/ 89114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04925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34012 w 4543426"/>
                  <a:gd name="connsiteY33" fmla="*/ 89114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67025 w 4543426"/>
                  <a:gd name="connsiteY24" fmla="*/ 1053160 h 1800976"/>
                  <a:gd name="connsiteX25" fmla="*/ 2905133 w 4543426"/>
                  <a:gd name="connsiteY25" fmla="*/ 624317 h 1800976"/>
                  <a:gd name="connsiteX26" fmla="*/ 3009900 w 4543426"/>
                  <a:gd name="connsiteY26" fmla="*/ 843465 h 1800976"/>
                  <a:gd name="connsiteX27" fmla="*/ 3133758 w 4543426"/>
                  <a:gd name="connsiteY27" fmla="*/ 310040 h 1800976"/>
                  <a:gd name="connsiteX28" fmla="*/ 3228984 w 4543426"/>
                  <a:gd name="connsiteY28" fmla="*/ 538668 h 1800976"/>
                  <a:gd name="connsiteX29" fmla="*/ 3286126 w 4543426"/>
                  <a:gd name="connsiteY29" fmla="*/ 471980 h 1800976"/>
                  <a:gd name="connsiteX30" fmla="*/ 3352808 w 4543426"/>
                  <a:gd name="connsiteY30" fmla="*/ 500560 h 1800976"/>
                  <a:gd name="connsiteX31" fmla="*/ 3448050 w 4543426"/>
                  <a:gd name="connsiteY31" fmla="*/ 824417 h 1800976"/>
                  <a:gd name="connsiteX32" fmla="*/ 3486148 w 4543426"/>
                  <a:gd name="connsiteY32" fmla="*/ 948241 h 1800976"/>
                  <a:gd name="connsiteX33" fmla="*/ 3534012 w 4543426"/>
                  <a:gd name="connsiteY33" fmla="*/ 891146 h 1800976"/>
                  <a:gd name="connsiteX34" fmla="*/ 3600467 w 4543426"/>
                  <a:gd name="connsiteY34" fmla="*/ 1079714 h 1800976"/>
                  <a:gd name="connsiteX35" fmla="*/ 3648075 w 4543426"/>
                  <a:gd name="connsiteY35" fmla="*/ 1300676 h 1800976"/>
                  <a:gd name="connsiteX36" fmla="*/ 3752860 w 4543426"/>
                  <a:gd name="connsiteY36" fmla="*/ 1786562 h 1800976"/>
                  <a:gd name="connsiteX37" fmla="*/ 3810000 w 4543426"/>
                  <a:gd name="connsiteY37" fmla="*/ 1605596 h 1800976"/>
                  <a:gd name="connsiteX38" fmla="*/ 3848100 w 4543426"/>
                  <a:gd name="connsiteY38" fmla="*/ 900536 h 1800976"/>
                  <a:gd name="connsiteX39" fmla="*/ 3895725 w 4543426"/>
                  <a:gd name="connsiteY39" fmla="*/ 995888 h 1800976"/>
                  <a:gd name="connsiteX40" fmla="*/ 3971928 w 4543426"/>
                  <a:gd name="connsiteY40" fmla="*/ 100219 h 1800976"/>
                  <a:gd name="connsiteX41" fmla="*/ 4041470 w 4543426"/>
                  <a:gd name="connsiteY41" fmla="*/ 157661 h 1800976"/>
                  <a:gd name="connsiteX42" fmla="*/ 4029075 w 4543426"/>
                  <a:gd name="connsiteY42" fmla="*/ 176708 h 1800976"/>
                  <a:gd name="connsiteX43" fmla="*/ 4105281 w 4543426"/>
                  <a:gd name="connsiteY43" fmla="*/ 224352 h 1800976"/>
                  <a:gd name="connsiteX44" fmla="*/ 4143375 w 4543426"/>
                  <a:gd name="connsiteY44" fmla="*/ 5200 h 1800976"/>
                  <a:gd name="connsiteX45" fmla="*/ 4171952 w 4543426"/>
                  <a:gd name="connsiteY45" fmla="*/ 252903 h 1800976"/>
                  <a:gd name="connsiteX46" fmla="*/ 4219575 w 4543426"/>
                  <a:gd name="connsiteY46" fmla="*/ 2189 h 1800976"/>
                  <a:gd name="connsiteX47" fmla="*/ 4305300 w 4543426"/>
                  <a:gd name="connsiteY47" fmla="*/ 172443 h 1800976"/>
                  <a:gd name="connsiteX48" fmla="*/ 4391025 w 4543426"/>
                  <a:gd name="connsiteY48" fmla="*/ 1069244 h 1800976"/>
                  <a:gd name="connsiteX49" fmla="*/ 4410078 w 4543426"/>
                  <a:gd name="connsiteY49" fmla="*/ 447634 h 1800976"/>
                  <a:gd name="connsiteX50" fmla="*/ 4476750 w 4543426"/>
                  <a:gd name="connsiteY50" fmla="*/ 1304979 h 1800976"/>
                  <a:gd name="connsiteX51" fmla="*/ 4495800 w 4543426"/>
                  <a:gd name="connsiteY51" fmla="*/ 380940 h 1800976"/>
                  <a:gd name="connsiteX52" fmla="*/ 4514852 w 4543426"/>
                  <a:gd name="connsiteY52" fmla="*/ 409578 h 1800976"/>
                  <a:gd name="connsiteX53" fmla="*/ 4543426 w 4543426"/>
                  <a:gd name="connsiteY53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76375 w 4543426"/>
                  <a:gd name="connsiteY14" fmla="*/ 520006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00351 w 4543426"/>
                  <a:gd name="connsiteY24" fmla="*/ 419127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00351 w 4543426"/>
                  <a:gd name="connsiteY24" fmla="*/ 419127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809877 w 4543426"/>
                  <a:gd name="connsiteY24" fmla="*/ 466755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52728 w 4543426"/>
                  <a:gd name="connsiteY23" fmla="*/ 91098 h 1800976"/>
                  <a:gd name="connsiteX24" fmla="*/ 2790828 w 4543426"/>
                  <a:gd name="connsiteY24" fmla="*/ 485806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123970 w 4543426"/>
                  <a:gd name="connsiteY9" fmla="*/ 586715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62254 w 4543426"/>
                  <a:gd name="connsiteY23" fmla="*/ 33944 h 1800976"/>
                  <a:gd name="connsiteX24" fmla="*/ 2790828 w 4543426"/>
                  <a:gd name="connsiteY24" fmla="*/ 485806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066820 w 4543426"/>
                  <a:gd name="connsiteY9" fmla="*/ 577189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62254 w 4543426"/>
                  <a:gd name="connsiteY23" fmla="*/ 33944 h 1800976"/>
                  <a:gd name="connsiteX24" fmla="*/ 2790828 w 4543426"/>
                  <a:gd name="connsiteY24" fmla="*/ 485806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71952 w 4543426"/>
                  <a:gd name="connsiteY46" fmla="*/ 252903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066820 w 4543426"/>
                  <a:gd name="connsiteY9" fmla="*/ 577189 h 1800976"/>
                  <a:gd name="connsiteX10" fmla="*/ 1228725 w 4543426"/>
                  <a:gd name="connsiteY10" fmla="*/ 548601 h 1800976"/>
                  <a:gd name="connsiteX11" fmla="*/ 1314450 w 4543426"/>
                  <a:gd name="connsiteY11" fmla="*/ 701046 h 1800976"/>
                  <a:gd name="connsiteX12" fmla="*/ 1371628 w 4543426"/>
                  <a:gd name="connsiteY12" fmla="*/ 586647 h 1800976"/>
                  <a:gd name="connsiteX13" fmla="*/ 1438275 w 4543426"/>
                  <a:gd name="connsiteY13" fmla="*/ 596234 h 1800976"/>
                  <a:gd name="connsiteX14" fmla="*/ 1457325 w 4543426"/>
                  <a:gd name="connsiteY14" fmla="*/ 491430 h 1800976"/>
                  <a:gd name="connsiteX15" fmla="*/ 1609725 w 4543426"/>
                  <a:gd name="connsiteY15" fmla="*/ 415207 h 1800976"/>
                  <a:gd name="connsiteX16" fmla="*/ 1790700 w 4543426"/>
                  <a:gd name="connsiteY16" fmla="*/ 396195 h 1800976"/>
                  <a:gd name="connsiteX17" fmla="*/ 1962205 w 4543426"/>
                  <a:gd name="connsiteY17" fmla="*/ 310453 h 1800976"/>
                  <a:gd name="connsiteX18" fmla="*/ 2047875 w 4543426"/>
                  <a:gd name="connsiteY18" fmla="*/ 339056 h 1800976"/>
                  <a:gd name="connsiteX19" fmla="*/ 2124092 w 4543426"/>
                  <a:gd name="connsiteY19" fmla="*/ 205648 h 1800976"/>
                  <a:gd name="connsiteX20" fmla="*/ 2390775 w 4543426"/>
                  <a:gd name="connsiteY20" fmla="*/ 119942 h 1800976"/>
                  <a:gd name="connsiteX21" fmla="*/ 2562230 w 4543426"/>
                  <a:gd name="connsiteY21" fmla="*/ 62815 h 1800976"/>
                  <a:gd name="connsiteX22" fmla="*/ 2657480 w 4543426"/>
                  <a:gd name="connsiteY22" fmla="*/ 24707 h 1800976"/>
                  <a:gd name="connsiteX23" fmla="*/ 2762254 w 4543426"/>
                  <a:gd name="connsiteY23" fmla="*/ 33944 h 1800976"/>
                  <a:gd name="connsiteX24" fmla="*/ 2790828 w 4543426"/>
                  <a:gd name="connsiteY24" fmla="*/ 485806 h 1800976"/>
                  <a:gd name="connsiteX25" fmla="*/ 2867025 w 4543426"/>
                  <a:gd name="connsiteY25" fmla="*/ 1053160 h 1800976"/>
                  <a:gd name="connsiteX26" fmla="*/ 2905133 w 4543426"/>
                  <a:gd name="connsiteY26" fmla="*/ 624317 h 1800976"/>
                  <a:gd name="connsiteX27" fmla="*/ 3009900 w 4543426"/>
                  <a:gd name="connsiteY27" fmla="*/ 843465 h 1800976"/>
                  <a:gd name="connsiteX28" fmla="*/ 3133758 w 4543426"/>
                  <a:gd name="connsiteY28" fmla="*/ 310040 h 1800976"/>
                  <a:gd name="connsiteX29" fmla="*/ 3228984 w 4543426"/>
                  <a:gd name="connsiteY29" fmla="*/ 538668 h 1800976"/>
                  <a:gd name="connsiteX30" fmla="*/ 3286126 w 4543426"/>
                  <a:gd name="connsiteY30" fmla="*/ 471980 h 1800976"/>
                  <a:gd name="connsiteX31" fmla="*/ 3352808 w 4543426"/>
                  <a:gd name="connsiteY31" fmla="*/ 500560 h 1800976"/>
                  <a:gd name="connsiteX32" fmla="*/ 3448050 w 4543426"/>
                  <a:gd name="connsiteY32" fmla="*/ 824417 h 1800976"/>
                  <a:gd name="connsiteX33" fmla="*/ 3486148 w 4543426"/>
                  <a:gd name="connsiteY33" fmla="*/ 948241 h 1800976"/>
                  <a:gd name="connsiteX34" fmla="*/ 3534012 w 4543426"/>
                  <a:gd name="connsiteY34" fmla="*/ 891146 h 1800976"/>
                  <a:gd name="connsiteX35" fmla="*/ 3600467 w 4543426"/>
                  <a:gd name="connsiteY35" fmla="*/ 1079714 h 1800976"/>
                  <a:gd name="connsiteX36" fmla="*/ 3648075 w 4543426"/>
                  <a:gd name="connsiteY36" fmla="*/ 1300676 h 1800976"/>
                  <a:gd name="connsiteX37" fmla="*/ 3752860 w 4543426"/>
                  <a:gd name="connsiteY37" fmla="*/ 1786562 h 1800976"/>
                  <a:gd name="connsiteX38" fmla="*/ 3810000 w 4543426"/>
                  <a:gd name="connsiteY38" fmla="*/ 1605596 h 1800976"/>
                  <a:gd name="connsiteX39" fmla="*/ 3848100 w 4543426"/>
                  <a:gd name="connsiteY39" fmla="*/ 900536 h 1800976"/>
                  <a:gd name="connsiteX40" fmla="*/ 3895725 w 4543426"/>
                  <a:gd name="connsiteY40" fmla="*/ 995888 h 1800976"/>
                  <a:gd name="connsiteX41" fmla="*/ 3971928 w 4543426"/>
                  <a:gd name="connsiteY41" fmla="*/ 100219 h 1800976"/>
                  <a:gd name="connsiteX42" fmla="*/ 4041470 w 4543426"/>
                  <a:gd name="connsiteY42" fmla="*/ 157661 h 1800976"/>
                  <a:gd name="connsiteX43" fmla="*/ 4029075 w 4543426"/>
                  <a:gd name="connsiteY43" fmla="*/ 176708 h 1800976"/>
                  <a:gd name="connsiteX44" fmla="*/ 4105281 w 4543426"/>
                  <a:gd name="connsiteY44" fmla="*/ 224352 h 1800976"/>
                  <a:gd name="connsiteX45" fmla="*/ 4143375 w 4543426"/>
                  <a:gd name="connsiteY45" fmla="*/ 5200 h 1800976"/>
                  <a:gd name="connsiteX46" fmla="*/ 4181477 w 4543426"/>
                  <a:gd name="connsiteY46" fmla="*/ 386262 h 1800976"/>
                  <a:gd name="connsiteX47" fmla="*/ 4219575 w 4543426"/>
                  <a:gd name="connsiteY47" fmla="*/ 2189 h 1800976"/>
                  <a:gd name="connsiteX48" fmla="*/ 4305300 w 4543426"/>
                  <a:gd name="connsiteY48" fmla="*/ 172443 h 1800976"/>
                  <a:gd name="connsiteX49" fmla="*/ 4391025 w 4543426"/>
                  <a:gd name="connsiteY49" fmla="*/ 1069244 h 1800976"/>
                  <a:gd name="connsiteX50" fmla="*/ 4410078 w 4543426"/>
                  <a:gd name="connsiteY50" fmla="*/ 447634 h 1800976"/>
                  <a:gd name="connsiteX51" fmla="*/ 4476750 w 4543426"/>
                  <a:gd name="connsiteY51" fmla="*/ 1304979 h 1800976"/>
                  <a:gd name="connsiteX52" fmla="*/ 4495800 w 4543426"/>
                  <a:gd name="connsiteY52" fmla="*/ 380940 h 1800976"/>
                  <a:gd name="connsiteX53" fmla="*/ 4514852 w 4543426"/>
                  <a:gd name="connsiteY53" fmla="*/ 409578 h 1800976"/>
                  <a:gd name="connsiteX54" fmla="*/ 4543426 w 4543426"/>
                  <a:gd name="connsiteY54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066820 w 4543426"/>
                  <a:gd name="connsiteY9" fmla="*/ 577189 h 1800976"/>
                  <a:gd name="connsiteX10" fmla="*/ 1228725 w 4543426"/>
                  <a:gd name="connsiteY10" fmla="*/ 548601 h 1800976"/>
                  <a:gd name="connsiteX11" fmla="*/ 1266825 w 4543426"/>
                  <a:gd name="connsiteY11" fmla="*/ 619165 h 1800976"/>
                  <a:gd name="connsiteX12" fmla="*/ 1314450 w 4543426"/>
                  <a:gd name="connsiteY12" fmla="*/ 701046 h 1800976"/>
                  <a:gd name="connsiteX13" fmla="*/ 1371628 w 4543426"/>
                  <a:gd name="connsiteY13" fmla="*/ 586647 h 1800976"/>
                  <a:gd name="connsiteX14" fmla="*/ 1438275 w 4543426"/>
                  <a:gd name="connsiteY14" fmla="*/ 596234 h 1800976"/>
                  <a:gd name="connsiteX15" fmla="*/ 1457325 w 4543426"/>
                  <a:gd name="connsiteY15" fmla="*/ 491430 h 1800976"/>
                  <a:gd name="connsiteX16" fmla="*/ 1609725 w 4543426"/>
                  <a:gd name="connsiteY16" fmla="*/ 415207 h 1800976"/>
                  <a:gd name="connsiteX17" fmla="*/ 1790700 w 4543426"/>
                  <a:gd name="connsiteY17" fmla="*/ 396195 h 1800976"/>
                  <a:gd name="connsiteX18" fmla="*/ 1962205 w 4543426"/>
                  <a:gd name="connsiteY18" fmla="*/ 310453 h 1800976"/>
                  <a:gd name="connsiteX19" fmla="*/ 2047875 w 4543426"/>
                  <a:gd name="connsiteY19" fmla="*/ 339056 h 1800976"/>
                  <a:gd name="connsiteX20" fmla="*/ 2124092 w 4543426"/>
                  <a:gd name="connsiteY20" fmla="*/ 205648 h 1800976"/>
                  <a:gd name="connsiteX21" fmla="*/ 2390775 w 4543426"/>
                  <a:gd name="connsiteY21" fmla="*/ 119942 h 1800976"/>
                  <a:gd name="connsiteX22" fmla="*/ 2562230 w 4543426"/>
                  <a:gd name="connsiteY22" fmla="*/ 62815 h 1800976"/>
                  <a:gd name="connsiteX23" fmla="*/ 2657480 w 4543426"/>
                  <a:gd name="connsiteY23" fmla="*/ 24707 h 1800976"/>
                  <a:gd name="connsiteX24" fmla="*/ 2762254 w 4543426"/>
                  <a:gd name="connsiteY24" fmla="*/ 33944 h 1800976"/>
                  <a:gd name="connsiteX25" fmla="*/ 2790828 w 4543426"/>
                  <a:gd name="connsiteY25" fmla="*/ 485806 h 1800976"/>
                  <a:gd name="connsiteX26" fmla="*/ 2867025 w 4543426"/>
                  <a:gd name="connsiteY26" fmla="*/ 1053160 h 1800976"/>
                  <a:gd name="connsiteX27" fmla="*/ 2905133 w 4543426"/>
                  <a:gd name="connsiteY27" fmla="*/ 624317 h 1800976"/>
                  <a:gd name="connsiteX28" fmla="*/ 3009900 w 4543426"/>
                  <a:gd name="connsiteY28" fmla="*/ 843465 h 1800976"/>
                  <a:gd name="connsiteX29" fmla="*/ 3133758 w 4543426"/>
                  <a:gd name="connsiteY29" fmla="*/ 310040 h 1800976"/>
                  <a:gd name="connsiteX30" fmla="*/ 3228984 w 4543426"/>
                  <a:gd name="connsiteY30" fmla="*/ 538668 h 1800976"/>
                  <a:gd name="connsiteX31" fmla="*/ 3286126 w 4543426"/>
                  <a:gd name="connsiteY31" fmla="*/ 471980 h 1800976"/>
                  <a:gd name="connsiteX32" fmla="*/ 3352808 w 4543426"/>
                  <a:gd name="connsiteY32" fmla="*/ 500560 h 1800976"/>
                  <a:gd name="connsiteX33" fmla="*/ 3448050 w 4543426"/>
                  <a:gd name="connsiteY33" fmla="*/ 824417 h 1800976"/>
                  <a:gd name="connsiteX34" fmla="*/ 3486148 w 4543426"/>
                  <a:gd name="connsiteY34" fmla="*/ 948241 h 1800976"/>
                  <a:gd name="connsiteX35" fmla="*/ 3534012 w 4543426"/>
                  <a:gd name="connsiteY35" fmla="*/ 891146 h 1800976"/>
                  <a:gd name="connsiteX36" fmla="*/ 3600467 w 4543426"/>
                  <a:gd name="connsiteY36" fmla="*/ 1079714 h 1800976"/>
                  <a:gd name="connsiteX37" fmla="*/ 3648075 w 4543426"/>
                  <a:gd name="connsiteY37" fmla="*/ 1300676 h 1800976"/>
                  <a:gd name="connsiteX38" fmla="*/ 3752860 w 4543426"/>
                  <a:gd name="connsiteY38" fmla="*/ 1786562 h 1800976"/>
                  <a:gd name="connsiteX39" fmla="*/ 3810000 w 4543426"/>
                  <a:gd name="connsiteY39" fmla="*/ 1605596 h 1800976"/>
                  <a:gd name="connsiteX40" fmla="*/ 3848100 w 4543426"/>
                  <a:gd name="connsiteY40" fmla="*/ 900536 h 1800976"/>
                  <a:gd name="connsiteX41" fmla="*/ 3895725 w 4543426"/>
                  <a:gd name="connsiteY41" fmla="*/ 995888 h 1800976"/>
                  <a:gd name="connsiteX42" fmla="*/ 3971928 w 4543426"/>
                  <a:gd name="connsiteY42" fmla="*/ 100219 h 1800976"/>
                  <a:gd name="connsiteX43" fmla="*/ 4041470 w 4543426"/>
                  <a:gd name="connsiteY43" fmla="*/ 157661 h 1800976"/>
                  <a:gd name="connsiteX44" fmla="*/ 4029075 w 4543426"/>
                  <a:gd name="connsiteY44" fmla="*/ 176708 h 1800976"/>
                  <a:gd name="connsiteX45" fmla="*/ 4105281 w 4543426"/>
                  <a:gd name="connsiteY45" fmla="*/ 224352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942946 w 4543426"/>
                  <a:gd name="connsiteY8" fmla="*/ 672350 h 1800976"/>
                  <a:gd name="connsiteX9" fmla="*/ 1066820 w 4543426"/>
                  <a:gd name="connsiteY9" fmla="*/ 577189 h 1800976"/>
                  <a:gd name="connsiteX10" fmla="*/ 1228725 w 4543426"/>
                  <a:gd name="connsiteY10" fmla="*/ 548601 h 1800976"/>
                  <a:gd name="connsiteX11" fmla="*/ 1266825 w 4543426"/>
                  <a:gd name="connsiteY11" fmla="*/ 619165 h 1800976"/>
                  <a:gd name="connsiteX12" fmla="*/ 1314450 w 4543426"/>
                  <a:gd name="connsiteY12" fmla="*/ 701046 h 1800976"/>
                  <a:gd name="connsiteX13" fmla="*/ 1371628 w 4543426"/>
                  <a:gd name="connsiteY13" fmla="*/ 586647 h 1800976"/>
                  <a:gd name="connsiteX14" fmla="*/ 1438275 w 4543426"/>
                  <a:gd name="connsiteY14" fmla="*/ 615286 h 1800976"/>
                  <a:gd name="connsiteX15" fmla="*/ 1457325 w 4543426"/>
                  <a:gd name="connsiteY15" fmla="*/ 491430 h 1800976"/>
                  <a:gd name="connsiteX16" fmla="*/ 1609725 w 4543426"/>
                  <a:gd name="connsiteY16" fmla="*/ 415207 h 1800976"/>
                  <a:gd name="connsiteX17" fmla="*/ 1790700 w 4543426"/>
                  <a:gd name="connsiteY17" fmla="*/ 396195 h 1800976"/>
                  <a:gd name="connsiteX18" fmla="*/ 1962205 w 4543426"/>
                  <a:gd name="connsiteY18" fmla="*/ 310453 h 1800976"/>
                  <a:gd name="connsiteX19" fmla="*/ 2047875 w 4543426"/>
                  <a:gd name="connsiteY19" fmla="*/ 339056 h 1800976"/>
                  <a:gd name="connsiteX20" fmla="*/ 2124092 w 4543426"/>
                  <a:gd name="connsiteY20" fmla="*/ 205648 h 1800976"/>
                  <a:gd name="connsiteX21" fmla="*/ 2390775 w 4543426"/>
                  <a:gd name="connsiteY21" fmla="*/ 119942 h 1800976"/>
                  <a:gd name="connsiteX22" fmla="*/ 2562230 w 4543426"/>
                  <a:gd name="connsiteY22" fmla="*/ 62815 h 1800976"/>
                  <a:gd name="connsiteX23" fmla="*/ 2657480 w 4543426"/>
                  <a:gd name="connsiteY23" fmla="*/ 24707 h 1800976"/>
                  <a:gd name="connsiteX24" fmla="*/ 2762254 w 4543426"/>
                  <a:gd name="connsiteY24" fmla="*/ 33944 h 1800976"/>
                  <a:gd name="connsiteX25" fmla="*/ 2790828 w 4543426"/>
                  <a:gd name="connsiteY25" fmla="*/ 485806 h 1800976"/>
                  <a:gd name="connsiteX26" fmla="*/ 2867025 w 4543426"/>
                  <a:gd name="connsiteY26" fmla="*/ 1053160 h 1800976"/>
                  <a:gd name="connsiteX27" fmla="*/ 2905133 w 4543426"/>
                  <a:gd name="connsiteY27" fmla="*/ 624317 h 1800976"/>
                  <a:gd name="connsiteX28" fmla="*/ 3009900 w 4543426"/>
                  <a:gd name="connsiteY28" fmla="*/ 843465 h 1800976"/>
                  <a:gd name="connsiteX29" fmla="*/ 3133758 w 4543426"/>
                  <a:gd name="connsiteY29" fmla="*/ 310040 h 1800976"/>
                  <a:gd name="connsiteX30" fmla="*/ 3228984 w 4543426"/>
                  <a:gd name="connsiteY30" fmla="*/ 538668 h 1800976"/>
                  <a:gd name="connsiteX31" fmla="*/ 3286126 w 4543426"/>
                  <a:gd name="connsiteY31" fmla="*/ 471980 h 1800976"/>
                  <a:gd name="connsiteX32" fmla="*/ 3352808 w 4543426"/>
                  <a:gd name="connsiteY32" fmla="*/ 500560 h 1800976"/>
                  <a:gd name="connsiteX33" fmla="*/ 3448050 w 4543426"/>
                  <a:gd name="connsiteY33" fmla="*/ 824417 h 1800976"/>
                  <a:gd name="connsiteX34" fmla="*/ 3486148 w 4543426"/>
                  <a:gd name="connsiteY34" fmla="*/ 948241 h 1800976"/>
                  <a:gd name="connsiteX35" fmla="*/ 3534012 w 4543426"/>
                  <a:gd name="connsiteY35" fmla="*/ 891146 h 1800976"/>
                  <a:gd name="connsiteX36" fmla="*/ 3600467 w 4543426"/>
                  <a:gd name="connsiteY36" fmla="*/ 1079714 h 1800976"/>
                  <a:gd name="connsiteX37" fmla="*/ 3648075 w 4543426"/>
                  <a:gd name="connsiteY37" fmla="*/ 1300676 h 1800976"/>
                  <a:gd name="connsiteX38" fmla="*/ 3752860 w 4543426"/>
                  <a:gd name="connsiteY38" fmla="*/ 1786562 h 1800976"/>
                  <a:gd name="connsiteX39" fmla="*/ 3810000 w 4543426"/>
                  <a:gd name="connsiteY39" fmla="*/ 1605596 h 1800976"/>
                  <a:gd name="connsiteX40" fmla="*/ 3848100 w 4543426"/>
                  <a:gd name="connsiteY40" fmla="*/ 900536 h 1800976"/>
                  <a:gd name="connsiteX41" fmla="*/ 3895725 w 4543426"/>
                  <a:gd name="connsiteY41" fmla="*/ 995888 h 1800976"/>
                  <a:gd name="connsiteX42" fmla="*/ 3971928 w 4543426"/>
                  <a:gd name="connsiteY42" fmla="*/ 100219 h 1800976"/>
                  <a:gd name="connsiteX43" fmla="*/ 4041470 w 4543426"/>
                  <a:gd name="connsiteY43" fmla="*/ 157661 h 1800976"/>
                  <a:gd name="connsiteX44" fmla="*/ 4029075 w 4543426"/>
                  <a:gd name="connsiteY44" fmla="*/ 176708 h 1800976"/>
                  <a:gd name="connsiteX45" fmla="*/ 4105281 w 4543426"/>
                  <a:gd name="connsiteY45" fmla="*/ 224352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14450 w 4543426"/>
                  <a:gd name="connsiteY13" fmla="*/ 701046 h 1800976"/>
                  <a:gd name="connsiteX14" fmla="*/ 1371628 w 4543426"/>
                  <a:gd name="connsiteY14" fmla="*/ 586647 h 1800976"/>
                  <a:gd name="connsiteX15" fmla="*/ 1438275 w 4543426"/>
                  <a:gd name="connsiteY15" fmla="*/ 615286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14450 w 4543426"/>
                  <a:gd name="connsiteY13" fmla="*/ 701046 h 1800976"/>
                  <a:gd name="connsiteX14" fmla="*/ 1371628 w 4543426"/>
                  <a:gd name="connsiteY14" fmla="*/ 586647 h 1800976"/>
                  <a:gd name="connsiteX15" fmla="*/ 1438275 w 4543426"/>
                  <a:gd name="connsiteY15" fmla="*/ 615286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14450 w 4543426"/>
                  <a:gd name="connsiteY13" fmla="*/ 701046 h 1800976"/>
                  <a:gd name="connsiteX14" fmla="*/ 1371628 w 4543426"/>
                  <a:gd name="connsiteY14" fmla="*/ 586647 h 1800976"/>
                  <a:gd name="connsiteX15" fmla="*/ 1447800 w 4543426"/>
                  <a:gd name="connsiteY15" fmla="*/ 615286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14450 w 4543426"/>
                  <a:gd name="connsiteY13" fmla="*/ 701046 h 1800976"/>
                  <a:gd name="connsiteX14" fmla="*/ 1371628 w 4543426"/>
                  <a:gd name="connsiteY14" fmla="*/ 586647 h 1800976"/>
                  <a:gd name="connsiteX15" fmla="*/ 1447800 w 4543426"/>
                  <a:gd name="connsiteY15" fmla="*/ 615286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04925 w 4543426"/>
                  <a:gd name="connsiteY13" fmla="*/ 624841 h 1800976"/>
                  <a:gd name="connsiteX14" fmla="*/ 1371628 w 4543426"/>
                  <a:gd name="connsiteY14" fmla="*/ 586647 h 1800976"/>
                  <a:gd name="connsiteX15" fmla="*/ 1447800 w 4543426"/>
                  <a:gd name="connsiteY15" fmla="*/ 615286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304925 w 4543426"/>
                  <a:gd name="connsiteY13" fmla="*/ 624841 h 1800976"/>
                  <a:gd name="connsiteX14" fmla="*/ 1371628 w 4543426"/>
                  <a:gd name="connsiteY14" fmla="*/ 586647 h 1800976"/>
                  <a:gd name="connsiteX15" fmla="*/ 1447800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47800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29075 w 4543426"/>
                  <a:gd name="connsiteY45" fmla="*/ 176708 h 1800976"/>
                  <a:gd name="connsiteX46" fmla="*/ 4105281 w 4543426"/>
                  <a:gd name="connsiteY46" fmla="*/ 22435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05281 w 4543426"/>
                  <a:gd name="connsiteY45" fmla="*/ 224352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205301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07499 w 4543426"/>
                  <a:gd name="connsiteY45" fmla="*/ 167199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26549 w 4543426"/>
                  <a:gd name="connsiteY45" fmla="*/ 205301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076701 w 4543426"/>
                  <a:gd name="connsiteY46" fmla="*/ 200038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117024 w 4543426"/>
                  <a:gd name="connsiteY46" fmla="*/ 190512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097974 w 4543426"/>
                  <a:gd name="connsiteY46" fmla="*/ 142884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059874 w 4543426"/>
                  <a:gd name="connsiteY46" fmla="*/ 209563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097974 w 4543426"/>
                  <a:gd name="connsiteY46" fmla="*/ 180987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17024 w 4543426"/>
                  <a:gd name="connsiteY45" fmla="*/ 195776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97974 w 4543426"/>
                  <a:gd name="connsiteY45" fmla="*/ 195776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36074 w 4543426"/>
                  <a:gd name="connsiteY45" fmla="*/ 205301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088449 w 4543426"/>
                  <a:gd name="connsiteY45" fmla="*/ 205301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36074 w 4543426"/>
                  <a:gd name="connsiteY45" fmla="*/ 186250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41470 w 4543426"/>
                  <a:gd name="connsiteY44" fmla="*/ 157661 h 1800976"/>
                  <a:gd name="connsiteX45" fmla="*/ 4136074 w 4543426"/>
                  <a:gd name="connsiteY45" fmla="*/ 186250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31945 w 4543426"/>
                  <a:gd name="connsiteY44" fmla="*/ 186238 h 1800976"/>
                  <a:gd name="connsiteX45" fmla="*/ 4136074 w 4543426"/>
                  <a:gd name="connsiteY45" fmla="*/ 186250 h 1800976"/>
                  <a:gd name="connsiteX46" fmla="*/ 4143375 w 4543426"/>
                  <a:gd name="connsiteY46" fmla="*/ 5200 h 1800976"/>
                  <a:gd name="connsiteX47" fmla="*/ 4181477 w 4543426"/>
                  <a:gd name="connsiteY47" fmla="*/ 386262 h 1800976"/>
                  <a:gd name="connsiteX48" fmla="*/ 4219575 w 4543426"/>
                  <a:gd name="connsiteY48" fmla="*/ 2189 h 1800976"/>
                  <a:gd name="connsiteX49" fmla="*/ 4305300 w 4543426"/>
                  <a:gd name="connsiteY49" fmla="*/ 172443 h 1800976"/>
                  <a:gd name="connsiteX50" fmla="*/ 4391025 w 4543426"/>
                  <a:gd name="connsiteY50" fmla="*/ 1069244 h 1800976"/>
                  <a:gd name="connsiteX51" fmla="*/ 4410078 w 4543426"/>
                  <a:gd name="connsiteY51" fmla="*/ 447634 h 1800976"/>
                  <a:gd name="connsiteX52" fmla="*/ 4476750 w 4543426"/>
                  <a:gd name="connsiteY52" fmla="*/ 1304979 h 1800976"/>
                  <a:gd name="connsiteX53" fmla="*/ 4495800 w 4543426"/>
                  <a:gd name="connsiteY53" fmla="*/ 380940 h 1800976"/>
                  <a:gd name="connsiteX54" fmla="*/ 4514852 w 4543426"/>
                  <a:gd name="connsiteY54" fmla="*/ 409578 h 1800976"/>
                  <a:gd name="connsiteX55" fmla="*/ 4543426 w 4543426"/>
                  <a:gd name="connsiteY55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31945 w 4543426"/>
                  <a:gd name="connsiteY44" fmla="*/ 186238 h 1800976"/>
                  <a:gd name="connsiteX45" fmla="*/ 4057651 w 4543426"/>
                  <a:gd name="connsiteY45" fmla="*/ 238140 h 1800976"/>
                  <a:gd name="connsiteX46" fmla="*/ 4136074 w 4543426"/>
                  <a:gd name="connsiteY46" fmla="*/ 186250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31945 w 4543426"/>
                  <a:gd name="connsiteY44" fmla="*/ 186238 h 1800976"/>
                  <a:gd name="connsiteX45" fmla="*/ 4086226 w 4543426"/>
                  <a:gd name="connsiteY45" fmla="*/ 180987 h 1800976"/>
                  <a:gd name="connsiteX46" fmla="*/ 4136074 w 4543426"/>
                  <a:gd name="connsiteY46" fmla="*/ 186250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  <a:gd name="connsiteX0" fmla="*/ 0 w 4543426"/>
                  <a:gd name="connsiteY0" fmla="*/ 97733 h 1800976"/>
                  <a:gd name="connsiteX1" fmla="*/ 276225 w 4543426"/>
                  <a:gd name="connsiteY1" fmla="*/ 116824 h 1800976"/>
                  <a:gd name="connsiteX2" fmla="*/ 323850 w 4543426"/>
                  <a:gd name="connsiteY2" fmla="*/ 460614 h 1800976"/>
                  <a:gd name="connsiteX3" fmla="*/ 352437 w 4543426"/>
                  <a:gd name="connsiteY3" fmla="*/ 302887 h 1800976"/>
                  <a:gd name="connsiteX4" fmla="*/ 400050 w 4543426"/>
                  <a:gd name="connsiteY4" fmla="*/ 596651 h 1800976"/>
                  <a:gd name="connsiteX5" fmla="*/ 428661 w 4543426"/>
                  <a:gd name="connsiteY5" fmla="*/ 729623 h 1800976"/>
                  <a:gd name="connsiteX6" fmla="*/ 476250 w 4543426"/>
                  <a:gd name="connsiteY6" fmla="*/ 586700 h 1800976"/>
                  <a:gd name="connsiteX7" fmla="*/ 676275 w 4543426"/>
                  <a:gd name="connsiteY7" fmla="*/ 786945 h 1800976"/>
                  <a:gd name="connsiteX8" fmla="*/ 790575 w 4543426"/>
                  <a:gd name="connsiteY8" fmla="*/ 771575 h 1800976"/>
                  <a:gd name="connsiteX9" fmla="*/ 942946 w 4543426"/>
                  <a:gd name="connsiteY9" fmla="*/ 672350 h 1800976"/>
                  <a:gd name="connsiteX10" fmla="*/ 1066820 w 4543426"/>
                  <a:gd name="connsiteY10" fmla="*/ 577189 h 1800976"/>
                  <a:gd name="connsiteX11" fmla="*/ 1228725 w 4543426"/>
                  <a:gd name="connsiteY11" fmla="*/ 548601 h 1800976"/>
                  <a:gd name="connsiteX12" fmla="*/ 1266825 w 4543426"/>
                  <a:gd name="connsiteY12" fmla="*/ 619165 h 1800976"/>
                  <a:gd name="connsiteX13" fmla="*/ 1276350 w 4543426"/>
                  <a:gd name="connsiteY13" fmla="*/ 643892 h 1800976"/>
                  <a:gd name="connsiteX14" fmla="*/ 1371628 w 4543426"/>
                  <a:gd name="connsiteY14" fmla="*/ 586647 h 1800976"/>
                  <a:gd name="connsiteX15" fmla="*/ 1400175 w 4543426"/>
                  <a:gd name="connsiteY15" fmla="*/ 596234 h 1800976"/>
                  <a:gd name="connsiteX16" fmla="*/ 1457325 w 4543426"/>
                  <a:gd name="connsiteY16" fmla="*/ 491430 h 1800976"/>
                  <a:gd name="connsiteX17" fmla="*/ 1609725 w 4543426"/>
                  <a:gd name="connsiteY17" fmla="*/ 415207 h 1800976"/>
                  <a:gd name="connsiteX18" fmla="*/ 1790700 w 4543426"/>
                  <a:gd name="connsiteY18" fmla="*/ 396195 h 1800976"/>
                  <a:gd name="connsiteX19" fmla="*/ 1962205 w 4543426"/>
                  <a:gd name="connsiteY19" fmla="*/ 310453 h 1800976"/>
                  <a:gd name="connsiteX20" fmla="*/ 2047875 w 4543426"/>
                  <a:gd name="connsiteY20" fmla="*/ 339056 h 1800976"/>
                  <a:gd name="connsiteX21" fmla="*/ 2124092 w 4543426"/>
                  <a:gd name="connsiteY21" fmla="*/ 205648 h 1800976"/>
                  <a:gd name="connsiteX22" fmla="*/ 2390775 w 4543426"/>
                  <a:gd name="connsiteY22" fmla="*/ 119942 h 1800976"/>
                  <a:gd name="connsiteX23" fmla="*/ 2562230 w 4543426"/>
                  <a:gd name="connsiteY23" fmla="*/ 62815 h 1800976"/>
                  <a:gd name="connsiteX24" fmla="*/ 2657480 w 4543426"/>
                  <a:gd name="connsiteY24" fmla="*/ 24707 h 1800976"/>
                  <a:gd name="connsiteX25" fmla="*/ 2762254 w 4543426"/>
                  <a:gd name="connsiteY25" fmla="*/ 33944 h 1800976"/>
                  <a:gd name="connsiteX26" fmla="*/ 2790828 w 4543426"/>
                  <a:gd name="connsiteY26" fmla="*/ 485806 h 1800976"/>
                  <a:gd name="connsiteX27" fmla="*/ 2867025 w 4543426"/>
                  <a:gd name="connsiteY27" fmla="*/ 1053160 h 1800976"/>
                  <a:gd name="connsiteX28" fmla="*/ 2905133 w 4543426"/>
                  <a:gd name="connsiteY28" fmla="*/ 624317 h 1800976"/>
                  <a:gd name="connsiteX29" fmla="*/ 3009900 w 4543426"/>
                  <a:gd name="connsiteY29" fmla="*/ 843465 h 1800976"/>
                  <a:gd name="connsiteX30" fmla="*/ 3133758 w 4543426"/>
                  <a:gd name="connsiteY30" fmla="*/ 310040 h 1800976"/>
                  <a:gd name="connsiteX31" fmla="*/ 3228984 w 4543426"/>
                  <a:gd name="connsiteY31" fmla="*/ 538668 h 1800976"/>
                  <a:gd name="connsiteX32" fmla="*/ 3286126 w 4543426"/>
                  <a:gd name="connsiteY32" fmla="*/ 471980 h 1800976"/>
                  <a:gd name="connsiteX33" fmla="*/ 3352808 w 4543426"/>
                  <a:gd name="connsiteY33" fmla="*/ 500560 h 1800976"/>
                  <a:gd name="connsiteX34" fmla="*/ 3448050 w 4543426"/>
                  <a:gd name="connsiteY34" fmla="*/ 824417 h 1800976"/>
                  <a:gd name="connsiteX35" fmla="*/ 3486148 w 4543426"/>
                  <a:gd name="connsiteY35" fmla="*/ 948241 h 1800976"/>
                  <a:gd name="connsiteX36" fmla="*/ 3534012 w 4543426"/>
                  <a:gd name="connsiteY36" fmla="*/ 891146 h 1800976"/>
                  <a:gd name="connsiteX37" fmla="*/ 3600467 w 4543426"/>
                  <a:gd name="connsiteY37" fmla="*/ 1079714 h 1800976"/>
                  <a:gd name="connsiteX38" fmla="*/ 3648075 w 4543426"/>
                  <a:gd name="connsiteY38" fmla="*/ 1300676 h 1800976"/>
                  <a:gd name="connsiteX39" fmla="*/ 3752860 w 4543426"/>
                  <a:gd name="connsiteY39" fmla="*/ 1786562 h 1800976"/>
                  <a:gd name="connsiteX40" fmla="*/ 3810000 w 4543426"/>
                  <a:gd name="connsiteY40" fmla="*/ 1605596 h 1800976"/>
                  <a:gd name="connsiteX41" fmla="*/ 3848100 w 4543426"/>
                  <a:gd name="connsiteY41" fmla="*/ 900536 h 1800976"/>
                  <a:gd name="connsiteX42" fmla="*/ 3895725 w 4543426"/>
                  <a:gd name="connsiteY42" fmla="*/ 995888 h 1800976"/>
                  <a:gd name="connsiteX43" fmla="*/ 3971928 w 4543426"/>
                  <a:gd name="connsiteY43" fmla="*/ 100219 h 1800976"/>
                  <a:gd name="connsiteX44" fmla="*/ 4031945 w 4543426"/>
                  <a:gd name="connsiteY44" fmla="*/ 186238 h 1800976"/>
                  <a:gd name="connsiteX45" fmla="*/ 4105276 w 4543426"/>
                  <a:gd name="connsiteY45" fmla="*/ 114307 h 1800976"/>
                  <a:gd name="connsiteX46" fmla="*/ 4136074 w 4543426"/>
                  <a:gd name="connsiteY46" fmla="*/ 186250 h 1800976"/>
                  <a:gd name="connsiteX47" fmla="*/ 4143375 w 4543426"/>
                  <a:gd name="connsiteY47" fmla="*/ 5200 h 1800976"/>
                  <a:gd name="connsiteX48" fmla="*/ 4181477 w 4543426"/>
                  <a:gd name="connsiteY48" fmla="*/ 386262 h 1800976"/>
                  <a:gd name="connsiteX49" fmla="*/ 4219575 w 4543426"/>
                  <a:gd name="connsiteY49" fmla="*/ 2189 h 1800976"/>
                  <a:gd name="connsiteX50" fmla="*/ 4305300 w 4543426"/>
                  <a:gd name="connsiteY50" fmla="*/ 172443 h 1800976"/>
                  <a:gd name="connsiteX51" fmla="*/ 4391025 w 4543426"/>
                  <a:gd name="connsiteY51" fmla="*/ 1069244 h 1800976"/>
                  <a:gd name="connsiteX52" fmla="*/ 4410078 w 4543426"/>
                  <a:gd name="connsiteY52" fmla="*/ 447634 h 1800976"/>
                  <a:gd name="connsiteX53" fmla="*/ 4476750 w 4543426"/>
                  <a:gd name="connsiteY53" fmla="*/ 1304979 h 1800976"/>
                  <a:gd name="connsiteX54" fmla="*/ 4495800 w 4543426"/>
                  <a:gd name="connsiteY54" fmla="*/ 380940 h 1800976"/>
                  <a:gd name="connsiteX55" fmla="*/ 4514852 w 4543426"/>
                  <a:gd name="connsiteY55" fmla="*/ 409578 h 1800976"/>
                  <a:gd name="connsiteX56" fmla="*/ 4543426 w 4543426"/>
                  <a:gd name="connsiteY56" fmla="*/ 333368 h 1800976"/>
                </a:gdLst>
                <a:ahLst/>
                <a:cxnLst>
                  <a:cxn ang="0">
                    <a:pos x="connsiteX0" y="connsiteY0"/>
                  </a:cxn>
                  <a:cxn ang="0">
                    <a:pos x="connsiteX1" y="connsiteY1"/>
                  </a:cxn>
                  <a:cxn ang="0">
                    <a:pos x="connsiteX2" y="connsiteY2"/>
                  </a:cxn>
                  <a:cxn ang="0">
                    <a:pos x="connsiteX3" y="connsiteY3"/>
                  </a:cxn>
                  <a:cxn ang="0">
                    <a:pos x="connsiteX4" y="connsiteY4"/>
                  </a:cxn>
                  <a:cxn ang="0">
                    <a:pos x="connsiteX5" y="connsiteY5"/>
                  </a:cxn>
                  <a:cxn ang="0">
                    <a:pos x="connsiteX6" y="connsiteY6"/>
                  </a:cxn>
                  <a:cxn ang="0">
                    <a:pos x="connsiteX7" y="connsiteY7"/>
                  </a:cxn>
                  <a:cxn ang="0">
                    <a:pos x="connsiteX8" y="connsiteY8"/>
                  </a:cxn>
                  <a:cxn ang="0">
                    <a:pos x="connsiteX9" y="connsiteY9"/>
                  </a:cxn>
                  <a:cxn ang="0">
                    <a:pos x="connsiteX10" y="connsiteY10"/>
                  </a:cxn>
                  <a:cxn ang="0">
                    <a:pos x="connsiteX11" y="connsiteY11"/>
                  </a:cxn>
                  <a:cxn ang="0">
                    <a:pos x="connsiteX12" y="connsiteY12"/>
                  </a:cxn>
                  <a:cxn ang="0">
                    <a:pos x="connsiteX13" y="connsiteY13"/>
                  </a:cxn>
                  <a:cxn ang="0">
                    <a:pos x="connsiteX14" y="connsiteY14"/>
                  </a:cxn>
                  <a:cxn ang="0">
                    <a:pos x="connsiteX15" y="connsiteY15"/>
                  </a:cxn>
                  <a:cxn ang="0">
                    <a:pos x="connsiteX16" y="connsiteY16"/>
                  </a:cxn>
                  <a:cxn ang="0">
                    <a:pos x="connsiteX17" y="connsiteY17"/>
                  </a:cxn>
                  <a:cxn ang="0">
                    <a:pos x="connsiteX18" y="connsiteY18"/>
                  </a:cxn>
                  <a:cxn ang="0">
                    <a:pos x="connsiteX19" y="connsiteY19"/>
                  </a:cxn>
                  <a:cxn ang="0">
                    <a:pos x="connsiteX20" y="connsiteY20"/>
                  </a:cxn>
                  <a:cxn ang="0">
                    <a:pos x="connsiteX21" y="connsiteY21"/>
                  </a:cxn>
                  <a:cxn ang="0">
                    <a:pos x="connsiteX22" y="connsiteY22"/>
                  </a:cxn>
                  <a:cxn ang="0">
                    <a:pos x="connsiteX23" y="connsiteY23"/>
                  </a:cxn>
                  <a:cxn ang="0">
                    <a:pos x="connsiteX24" y="connsiteY24"/>
                  </a:cxn>
                  <a:cxn ang="0">
                    <a:pos x="connsiteX25" y="connsiteY25"/>
                  </a:cxn>
                  <a:cxn ang="0">
                    <a:pos x="connsiteX26" y="connsiteY26"/>
                  </a:cxn>
                  <a:cxn ang="0">
                    <a:pos x="connsiteX27" y="connsiteY27"/>
                  </a:cxn>
                  <a:cxn ang="0">
                    <a:pos x="connsiteX28" y="connsiteY28"/>
                  </a:cxn>
                  <a:cxn ang="0">
                    <a:pos x="connsiteX29" y="connsiteY29"/>
                  </a:cxn>
                  <a:cxn ang="0">
                    <a:pos x="connsiteX30" y="connsiteY30"/>
                  </a:cxn>
                  <a:cxn ang="0">
                    <a:pos x="connsiteX31" y="connsiteY31"/>
                  </a:cxn>
                  <a:cxn ang="0">
                    <a:pos x="connsiteX32" y="connsiteY32"/>
                  </a:cxn>
                  <a:cxn ang="0">
                    <a:pos x="connsiteX33" y="connsiteY33"/>
                  </a:cxn>
                  <a:cxn ang="0">
                    <a:pos x="connsiteX34" y="connsiteY34"/>
                  </a:cxn>
                  <a:cxn ang="0">
                    <a:pos x="connsiteX35" y="connsiteY35"/>
                  </a:cxn>
                  <a:cxn ang="0">
                    <a:pos x="connsiteX36" y="connsiteY36"/>
                  </a:cxn>
                  <a:cxn ang="0">
                    <a:pos x="connsiteX37" y="connsiteY37"/>
                  </a:cxn>
                  <a:cxn ang="0">
                    <a:pos x="connsiteX38" y="connsiteY38"/>
                  </a:cxn>
                  <a:cxn ang="0">
                    <a:pos x="connsiteX39" y="connsiteY39"/>
                  </a:cxn>
                  <a:cxn ang="0">
                    <a:pos x="connsiteX40" y="connsiteY40"/>
                  </a:cxn>
                  <a:cxn ang="0">
                    <a:pos x="connsiteX41" y="connsiteY41"/>
                  </a:cxn>
                  <a:cxn ang="0">
                    <a:pos x="connsiteX42" y="connsiteY42"/>
                  </a:cxn>
                  <a:cxn ang="0">
                    <a:pos x="connsiteX43" y="connsiteY43"/>
                  </a:cxn>
                  <a:cxn ang="0">
                    <a:pos x="connsiteX44" y="connsiteY44"/>
                  </a:cxn>
                  <a:cxn ang="0">
                    <a:pos x="connsiteX45" y="connsiteY45"/>
                  </a:cxn>
                  <a:cxn ang="0">
                    <a:pos x="connsiteX46" y="connsiteY46"/>
                  </a:cxn>
                  <a:cxn ang="0">
                    <a:pos x="connsiteX47" y="connsiteY47"/>
                  </a:cxn>
                  <a:cxn ang="0">
                    <a:pos x="connsiteX48" y="connsiteY48"/>
                  </a:cxn>
                  <a:cxn ang="0">
                    <a:pos x="connsiteX49" y="connsiteY49"/>
                  </a:cxn>
                  <a:cxn ang="0">
                    <a:pos x="connsiteX50" y="connsiteY50"/>
                  </a:cxn>
                  <a:cxn ang="0">
                    <a:pos x="connsiteX51" y="connsiteY51"/>
                  </a:cxn>
                  <a:cxn ang="0">
                    <a:pos x="connsiteX52" y="connsiteY52"/>
                  </a:cxn>
                  <a:cxn ang="0">
                    <a:pos x="connsiteX53" y="connsiteY53"/>
                  </a:cxn>
                  <a:cxn ang="0">
                    <a:pos x="connsiteX54" y="connsiteY54"/>
                  </a:cxn>
                  <a:cxn ang="0">
                    <a:pos x="connsiteX55" y="connsiteY55"/>
                  </a:cxn>
                  <a:cxn ang="0">
                    <a:pos x="connsiteX56" y="connsiteY56"/>
                  </a:cxn>
                </a:cxnLst>
                <a:rect l="l" t="t" r="r" b="b"/>
                <a:pathLst>
                  <a:path w="4543426" h="1800976">
                    <a:moveTo>
                      <a:pt x="0" y="97733"/>
                    </a:moveTo>
                    <a:cubicBezTo>
                      <a:pt x="86641" y="126613"/>
                      <a:pt x="222250" y="56344"/>
                      <a:pt x="276225" y="116824"/>
                    </a:cubicBezTo>
                    <a:cubicBezTo>
                      <a:pt x="330200" y="177304"/>
                      <a:pt x="304800" y="460614"/>
                      <a:pt x="323850" y="460614"/>
                    </a:cubicBezTo>
                    <a:cubicBezTo>
                      <a:pt x="325437" y="510703"/>
                      <a:pt x="360374" y="305943"/>
                      <a:pt x="352437" y="302887"/>
                    </a:cubicBezTo>
                    <a:cubicBezTo>
                      <a:pt x="365137" y="276275"/>
                      <a:pt x="390131" y="597056"/>
                      <a:pt x="400050" y="596651"/>
                    </a:cubicBezTo>
                    <a:cubicBezTo>
                      <a:pt x="406398" y="647127"/>
                      <a:pt x="430645" y="727729"/>
                      <a:pt x="428661" y="729623"/>
                    </a:cubicBezTo>
                    <a:cubicBezTo>
                      <a:pt x="436598" y="748601"/>
                      <a:pt x="472289" y="590680"/>
                      <a:pt x="476250" y="586700"/>
                    </a:cubicBezTo>
                    <a:cubicBezTo>
                      <a:pt x="485769" y="556529"/>
                      <a:pt x="674291" y="782974"/>
                      <a:pt x="676275" y="786945"/>
                    </a:cubicBezTo>
                    <a:cubicBezTo>
                      <a:pt x="728662" y="817757"/>
                      <a:pt x="746130" y="790674"/>
                      <a:pt x="790575" y="771575"/>
                    </a:cubicBezTo>
                    <a:cubicBezTo>
                      <a:pt x="835020" y="752476"/>
                      <a:pt x="896905" y="704748"/>
                      <a:pt x="942946" y="672350"/>
                    </a:cubicBezTo>
                    <a:cubicBezTo>
                      <a:pt x="1012796" y="629450"/>
                      <a:pt x="1060867" y="585106"/>
                      <a:pt x="1066820" y="577189"/>
                    </a:cubicBezTo>
                    <a:cubicBezTo>
                      <a:pt x="1085870" y="570855"/>
                      <a:pt x="1220793" y="556541"/>
                      <a:pt x="1228725" y="548601"/>
                    </a:cubicBezTo>
                    <a:cubicBezTo>
                      <a:pt x="1263647" y="555597"/>
                      <a:pt x="1252538" y="593758"/>
                      <a:pt x="1266825" y="619165"/>
                    </a:cubicBezTo>
                    <a:cubicBezTo>
                      <a:pt x="1281112" y="644572"/>
                      <a:pt x="1260470" y="649312"/>
                      <a:pt x="1276350" y="643892"/>
                    </a:cubicBezTo>
                    <a:cubicBezTo>
                      <a:pt x="1289050" y="672466"/>
                      <a:pt x="1371628" y="582689"/>
                      <a:pt x="1371628" y="586647"/>
                    </a:cubicBezTo>
                    <a:cubicBezTo>
                      <a:pt x="1384328" y="562826"/>
                      <a:pt x="1398196" y="602177"/>
                      <a:pt x="1400175" y="596234"/>
                    </a:cubicBezTo>
                    <a:cubicBezTo>
                      <a:pt x="1411283" y="593067"/>
                      <a:pt x="1457325" y="497386"/>
                      <a:pt x="1457325" y="491430"/>
                    </a:cubicBezTo>
                    <a:cubicBezTo>
                      <a:pt x="1465263" y="483490"/>
                      <a:pt x="1599803" y="419176"/>
                      <a:pt x="1609725" y="415207"/>
                    </a:cubicBezTo>
                    <a:cubicBezTo>
                      <a:pt x="1636712" y="394572"/>
                      <a:pt x="1782763" y="392216"/>
                      <a:pt x="1790700" y="396195"/>
                    </a:cubicBezTo>
                    <a:cubicBezTo>
                      <a:pt x="1822450" y="388264"/>
                      <a:pt x="1960221" y="316406"/>
                      <a:pt x="1962205" y="310453"/>
                    </a:cubicBezTo>
                    <a:cubicBezTo>
                      <a:pt x="1998718" y="294578"/>
                      <a:pt x="2037965" y="341037"/>
                      <a:pt x="2047875" y="339056"/>
                    </a:cubicBezTo>
                    <a:cubicBezTo>
                      <a:pt x="2065328" y="348584"/>
                      <a:pt x="2122108" y="199697"/>
                      <a:pt x="2124092" y="205648"/>
                    </a:cubicBezTo>
                    <a:cubicBezTo>
                      <a:pt x="2139967" y="185009"/>
                      <a:pt x="2386810" y="117948"/>
                      <a:pt x="2390775" y="119942"/>
                    </a:cubicBezTo>
                    <a:cubicBezTo>
                      <a:pt x="2435222" y="99312"/>
                      <a:pt x="2562230" y="70747"/>
                      <a:pt x="2562230" y="62815"/>
                    </a:cubicBezTo>
                    <a:cubicBezTo>
                      <a:pt x="2589217" y="56469"/>
                      <a:pt x="2659465" y="20738"/>
                      <a:pt x="2657480" y="24707"/>
                    </a:cubicBezTo>
                    <a:cubicBezTo>
                      <a:pt x="2670179" y="18305"/>
                      <a:pt x="2766224" y="34008"/>
                      <a:pt x="2762254" y="33944"/>
                    </a:cubicBezTo>
                    <a:cubicBezTo>
                      <a:pt x="2786066" y="99681"/>
                      <a:pt x="2771779" y="325462"/>
                      <a:pt x="2790828" y="485806"/>
                    </a:cubicBezTo>
                    <a:cubicBezTo>
                      <a:pt x="2809877" y="646150"/>
                      <a:pt x="2849561" y="1018962"/>
                      <a:pt x="2867025" y="1053160"/>
                    </a:cubicBezTo>
                    <a:cubicBezTo>
                      <a:pt x="2884487" y="1208716"/>
                      <a:pt x="2907117" y="630302"/>
                      <a:pt x="2905133" y="624317"/>
                    </a:cubicBezTo>
                    <a:cubicBezTo>
                      <a:pt x="2919420" y="554442"/>
                      <a:pt x="2999980" y="841467"/>
                      <a:pt x="3009900" y="843465"/>
                    </a:cubicBezTo>
                    <a:cubicBezTo>
                      <a:pt x="3021011" y="881576"/>
                      <a:pt x="3141695" y="308057"/>
                      <a:pt x="3133758" y="310040"/>
                    </a:cubicBezTo>
                    <a:cubicBezTo>
                      <a:pt x="3154395" y="213201"/>
                      <a:pt x="3228991" y="548586"/>
                      <a:pt x="3228984" y="538668"/>
                    </a:cubicBezTo>
                    <a:cubicBezTo>
                      <a:pt x="3244853" y="579946"/>
                      <a:pt x="3286128" y="468013"/>
                      <a:pt x="3286126" y="471980"/>
                    </a:cubicBezTo>
                    <a:cubicBezTo>
                      <a:pt x="3294062" y="452928"/>
                      <a:pt x="3354793" y="510481"/>
                      <a:pt x="3352808" y="500560"/>
                    </a:cubicBezTo>
                    <a:cubicBezTo>
                      <a:pt x="3365508" y="513260"/>
                      <a:pt x="3446067" y="814496"/>
                      <a:pt x="3448050" y="824417"/>
                    </a:cubicBezTo>
                    <a:cubicBezTo>
                      <a:pt x="3463924" y="872042"/>
                      <a:pt x="3486148" y="956180"/>
                      <a:pt x="3486148" y="948241"/>
                    </a:cubicBezTo>
                    <a:cubicBezTo>
                      <a:pt x="3502062" y="975239"/>
                      <a:pt x="3516546" y="861296"/>
                      <a:pt x="3534012" y="891146"/>
                    </a:cubicBezTo>
                    <a:cubicBezTo>
                      <a:pt x="3551478" y="920996"/>
                      <a:pt x="3583044" y="1027335"/>
                      <a:pt x="3600467" y="1079714"/>
                    </a:cubicBezTo>
                    <a:cubicBezTo>
                      <a:pt x="3617929" y="1114638"/>
                      <a:pt x="3638157" y="1300287"/>
                      <a:pt x="3648075" y="1300676"/>
                    </a:cubicBezTo>
                    <a:cubicBezTo>
                      <a:pt x="3651247" y="1339088"/>
                      <a:pt x="3758813" y="1784582"/>
                      <a:pt x="3752860" y="1786562"/>
                    </a:cubicBezTo>
                    <a:cubicBezTo>
                      <a:pt x="3773498" y="1835794"/>
                      <a:pt x="3794127" y="1754855"/>
                      <a:pt x="3810000" y="1605596"/>
                    </a:cubicBezTo>
                    <a:cubicBezTo>
                      <a:pt x="3825873" y="1456337"/>
                      <a:pt x="3835400" y="1018047"/>
                      <a:pt x="3848100" y="900536"/>
                    </a:cubicBezTo>
                    <a:cubicBezTo>
                      <a:pt x="3857625" y="783038"/>
                      <a:pt x="3891756" y="995873"/>
                      <a:pt x="3895725" y="995888"/>
                    </a:cubicBezTo>
                    <a:cubicBezTo>
                      <a:pt x="3900487" y="1011775"/>
                      <a:pt x="3975897" y="100225"/>
                      <a:pt x="3971928" y="100219"/>
                    </a:cubicBezTo>
                    <a:cubicBezTo>
                      <a:pt x="3987803" y="-41073"/>
                      <a:pt x="4027977" y="176256"/>
                      <a:pt x="4031945" y="186238"/>
                    </a:cubicBezTo>
                    <a:cubicBezTo>
                      <a:pt x="4046232" y="209225"/>
                      <a:pt x="4087921" y="114305"/>
                      <a:pt x="4105276" y="114307"/>
                    </a:cubicBezTo>
                    <a:cubicBezTo>
                      <a:pt x="4122631" y="114309"/>
                      <a:pt x="4121787" y="225073"/>
                      <a:pt x="4136074" y="186250"/>
                    </a:cubicBezTo>
                    <a:cubicBezTo>
                      <a:pt x="4150361" y="147427"/>
                      <a:pt x="4132633" y="-26548"/>
                      <a:pt x="4143375" y="5200"/>
                    </a:cubicBezTo>
                    <a:cubicBezTo>
                      <a:pt x="4149724" y="-29738"/>
                      <a:pt x="4181477" y="384278"/>
                      <a:pt x="4181477" y="386262"/>
                    </a:cubicBezTo>
                    <a:cubicBezTo>
                      <a:pt x="4189414" y="423860"/>
                      <a:pt x="4215607" y="6796"/>
                      <a:pt x="4219575" y="2189"/>
                    </a:cubicBezTo>
                    <a:cubicBezTo>
                      <a:pt x="4233862" y="-4869"/>
                      <a:pt x="4276725" y="-5399"/>
                      <a:pt x="4305300" y="172443"/>
                    </a:cubicBezTo>
                    <a:cubicBezTo>
                      <a:pt x="4333875" y="350286"/>
                      <a:pt x="4368800" y="926129"/>
                      <a:pt x="4391025" y="1069244"/>
                    </a:cubicBezTo>
                    <a:cubicBezTo>
                      <a:pt x="4405312" y="1223066"/>
                      <a:pt x="4410078" y="442190"/>
                      <a:pt x="4410078" y="447634"/>
                    </a:cubicBezTo>
                    <a:cubicBezTo>
                      <a:pt x="4418016" y="347214"/>
                      <a:pt x="4470798" y="1301002"/>
                      <a:pt x="4476750" y="1304979"/>
                    </a:cubicBezTo>
                    <a:cubicBezTo>
                      <a:pt x="4495800" y="1451036"/>
                      <a:pt x="4485878" y="376983"/>
                      <a:pt x="4495800" y="380940"/>
                    </a:cubicBezTo>
                    <a:cubicBezTo>
                      <a:pt x="4497387" y="223769"/>
                      <a:pt x="4516837" y="413534"/>
                      <a:pt x="4514852" y="409578"/>
                    </a:cubicBezTo>
                    <a:cubicBezTo>
                      <a:pt x="4518027" y="419113"/>
                      <a:pt x="4543426" y="327416"/>
                      <a:pt x="4543426" y="333368"/>
                    </a:cubicBezTo>
                  </a:path>
                </a:pathLst>
              </a:custGeom>
              <a:noFill xmlns:a="http://schemas.openxmlformats.org/drawingml/2006/main"/>
              <a:ln xmlns:a="http://schemas.openxmlformats.org/drawingml/2006/main" w="12700" cap="flat" cmpd="sng" algn="ctr">
                <a:solidFill>
                  <a:srgbClr val="C00000"/>
                </a:solidFill>
                <a:prstDash val="solid"/>
                <a:miter lim="800000"/>
              </a:ln>
              <a:effectLst xmlns:a="http://schemas.openxmlformats.org/drawingml/2006/main"/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pPr marL="0" marR="0">
                  <a:lnSpc>
                    <a:spcPct val="107000"/>
                  </a:lnSpc>
                  <a:spcBef>
                    <a:spcPts val="0"/>
                  </a:spcBef>
                  <a:spcAft>
                    <a:spcPts val="800"/>
                  </a:spcAft>
                </a:pPr>
                <a:r>
                  <a:rPr lang="en-US" sz="1600">
                    <a:solidFill>
                      <a:srgbClr val="FF0000"/>
                    </a:solidFill>
                    <a:effectLst/>
                    <a:latin typeface="Times New Roman" panose="02020603050405020304" pitchFamily="18" charset="0"/>
                    <a:ea typeface="Calibri" panose="020F0502020204030204" pitchFamily="34" charset="0"/>
                  </a:rPr>
                  <a:t> </a:t>
                </a:r>
                <a:endParaRPr lang="en-US" sz="1600">
                  <a:effectLst/>
                  <a:latin typeface="Times New Roman" panose="02020603050405020304" pitchFamily="18" charset="0"/>
                  <a:ea typeface="Calibri" panose="020F0502020204030204" pitchFamily="34" charset="0"/>
                </a:endParaRPr>
              </a:p>
            </cdr:txBody>
          </cdr:sp>
          <cdr:sp macro="" textlink="">
            <cdr:nvSpPr>
              <cdr:cNvPr id="5" name="Freeform 4"/>
              <cdr:cNvSpPr/>
            </cdr:nvSpPr>
            <cdr:spPr>
              <a:xfrm xmlns:a="http://schemas.openxmlformats.org/drawingml/2006/main">
                <a:off x="385188" y="1285479"/>
                <a:ext cx="4570244" cy="1594947"/>
              </a:xfrm>
              <a:custGeom xmlns:a="http://schemas.openxmlformats.org/drawingml/2006/main">
                <a:avLst/>
                <a:gdLst>
                  <a:gd name="connsiteX0" fmla="*/ 0 w 1609725"/>
                  <a:gd name="connsiteY0" fmla="*/ 695325 h 895693"/>
                  <a:gd name="connsiteX1" fmla="*/ 9525 w 1609725"/>
                  <a:gd name="connsiteY1" fmla="*/ 647700 h 895693"/>
                  <a:gd name="connsiteX2" fmla="*/ 19050 w 1609725"/>
                  <a:gd name="connsiteY2" fmla="*/ 619125 h 895693"/>
                  <a:gd name="connsiteX3" fmla="*/ 47625 w 1609725"/>
                  <a:gd name="connsiteY3" fmla="*/ 609600 h 895693"/>
                  <a:gd name="connsiteX4" fmla="*/ 76200 w 1609725"/>
                  <a:gd name="connsiteY4" fmla="*/ 581025 h 895693"/>
                  <a:gd name="connsiteX5" fmla="*/ 95250 w 1609725"/>
                  <a:gd name="connsiteY5" fmla="*/ 552450 h 895693"/>
                  <a:gd name="connsiteX6" fmla="*/ 152400 w 1609725"/>
                  <a:gd name="connsiteY6" fmla="*/ 533400 h 895693"/>
                  <a:gd name="connsiteX7" fmla="*/ 180975 w 1609725"/>
                  <a:gd name="connsiteY7" fmla="*/ 523875 h 895693"/>
                  <a:gd name="connsiteX8" fmla="*/ 238125 w 1609725"/>
                  <a:gd name="connsiteY8" fmla="*/ 485775 h 895693"/>
                  <a:gd name="connsiteX9" fmla="*/ 266700 w 1609725"/>
                  <a:gd name="connsiteY9" fmla="*/ 457200 h 895693"/>
                  <a:gd name="connsiteX10" fmla="*/ 352425 w 1609725"/>
                  <a:gd name="connsiteY10" fmla="*/ 428625 h 895693"/>
                  <a:gd name="connsiteX11" fmla="*/ 381000 w 1609725"/>
                  <a:gd name="connsiteY11" fmla="*/ 419100 h 895693"/>
                  <a:gd name="connsiteX12" fmla="*/ 438150 w 1609725"/>
                  <a:gd name="connsiteY12" fmla="*/ 381000 h 895693"/>
                  <a:gd name="connsiteX13" fmla="*/ 466725 w 1609725"/>
                  <a:gd name="connsiteY13" fmla="*/ 371475 h 895693"/>
                  <a:gd name="connsiteX14" fmla="*/ 523875 w 1609725"/>
                  <a:gd name="connsiteY14" fmla="*/ 342900 h 895693"/>
                  <a:gd name="connsiteX15" fmla="*/ 542925 w 1609725"/>
                  <a:gd name="connsiteY15" fmla="*/ 314325 h 895693"/>
                  <a:gd name="connsiteX16" fmla="*/ 571500 w 1609725"/>
                  <a:gd name="connsiteY16" fmla="*/ 304800 h 895693"/>
                  <a:gd name="connsiteX17" fmla="*/ 638175 w 1609725"/>
                  <a:gd name="connsiteY17" fmla="*/ 285750 h 895693"/>
                  <a:gd name="connsiteX18" fmla="*/ 666750 w 1609725"/>
                  <a:gd name="connsiteY18" fmla="*/ 266700 h 895693"/>
                  <a:gd name="connsiteX19" fmla="*/ 695325 w 1609725"/>
                  <a:gd name="connsiteY19" fmla="*/ 257175 h 895693"/>
                  <a:gd name="connsiteX20" fmla="*/ 752475 w 1609725"/>
                  <a:gd name="connsiteY20" fmla="*/ 219075 h 895693"/>
                  <a:gd name="connsiteX21" fmla="*/ 800100 w 1609725"/>
                  <a:gd name="connsiteY21" fmla="*/ 180975 h 895693"/>
                  <a:gd name="connsiteX22" fmla="*/ 857250 w 1609725"/>
                  <a:gd name="connsiteY22" fmla="*/ 133350 h 895693"/>
                  <a:gd name="connsiteX23" fmla="*/ 914400 w 1609725"/>
                  <a:gd name="connsiteY23" fmla="*/ 114300 h 895693"/>
                  <a:gd name="connsiteX24" fmla="*/ 942975 w 1609725"/>
                  <a:gd name="connsiteY24" fmla="*/ 104775 h 895693"/>
                  <a:gd name="connsiteX25" fmla="*/ 981075 w 1609725"/>
                  <a:gd name="connsiteY25" fmla="*/ 95250 h 895693"/>
                  <a:gd name="connsiteX26" fmla="*/ 1038225 w 1609725"/>
                  <a:gd name="connsiteY26" fmla="*/ 76200 h 895693"/>
                  <a:gd name="connsiteX27" fmla="*/ 1066800 w 1609725"/>
                  <a:gd name="connsiteY27" fmla="*/ 66675 h 895693"/>
                  <a:gd name="connsiteX28" fmla="*/ 1114425 w 1609725"/>
                  <a:gd name="connsiteY28" fmla="*/ 57150 h 895693"/>
                  <a:gd name="connsiteX29" fmla="*/ 1143000 w 1609725"/>
                  <a:gd name="connsiteY29" fmla="*/ 47625 h 895693"/>
                  <a:gd name="connsiteX30" fmla="*/ 1190625 w 1609725"/>
                  <a:gd name="connsiteY30" fmla="*/ 38100 h 895693"/>
                  <a:gd name="connsiteX31" fmla="*/ 1295400 w 1609725"/>
                  <a:gd name="connsiteY31" fmla="*/ 19050 h 895693"/>
                  <a:gd name="connsiteX32" fmla="*/ 1362075 w 1609725"/>
                  <a:gd name="connsiteY32" fmla="*/ 0 h 895693"/>
                  <a:gd name="connsiteX33" fmla="*/ 1476375 w 1609725"/>
                  <a:gd name="connsiteY33" fmla="*/ 9525 h 895693"/>
                  <a:gd name="connsiteX34" fmla="*/ 1495425 w 1609725"/>
                  <a:gd name="connsiteY34" fmla="*/ 38100 h 895693"/>
                  <a:gd name="connsiteX35" fmla="*/ 1504950 w 1609725"/>
                  <a:gd name="connsiteY35" fmla="*/ 85725 h 895693"/>
                  <a:gd name="connsiteX36" fmla="*/ 1514475 w 1609725"/>
                  <a:gd name="connsiteY36" fmla="*/ 323850 h 895693"/>
                  <a:gd name="connsiteX37" fmla="*/ 1543050 w 1609725"/>
                  <a:gd name="connsiteY37" fmla="*/ 485775 h 895693"/>
                  <a:gd name="connsiteX38" fmla="*/ 1552575 w 1609725"/>
                  <a:gd name="connsiteY38" fmla="*/ 514350 h 895693"/>
                  <a:gd name="connsiteX39" fmla="*/ 1571625 w 1609725"/>
                  <a:gd name="connsiteY39" fmla="*/ 590550 h 895693"/>
                  <a:gd name="connsiteX40" fmla="*/ 1581150 w 1609725"/>
                  <a:gd name="connsiteY40" fmla="*/ 704850 h 895693"/>
                  <a:gd name="connsiteX41" fmla="*/ 1600200 w 1609725"/>
                  <a:gd name="connsiteY41" fmla="*/ 733425 h 895693"/>
                  <a:gd name="connsiteX42" fmla="*/ 1609725 w 1609725"/>
                  <a:gd name="connsiteY42" fmla="*/ 762000 h 895693"/>
                  <a:gd name="connsiteX43" fmla="*/ 1600200 w 1609725"/>
                  <a:gd name="connsiteY43" fmla="*/ 866775 h 895693"/>
                  <a:gd name="connsiteX44" fmla="*/ 1590675 w 1609725"/>
                  <a:gd name="connsiteY44" fmla="*/ 895350 h 895693"/>
                  <a:gd name="connsiteX45" fmla="*/ 1571625 w 1609725"/>
                  <a:gd name="connsiteY45" fmla="*/ 876300 h 895693"/>
                  <a:gd name="connsiteX0" fmla="*/ 0 w 1609725"/>
                  <a:gd name="connsiteY0" fmla="*/ 695325 h 924948"/>
                  <a:gd name="connsiteX1" fmla="*/ 9525 w 1609725"/>
                  <a:gd name="connsiteY1" fmla="*/ 647700 h 924948"/>
                  <a:gd name="connsiteX2" fmla="*/ 19050 w 1609725"/>
                  <a:gd name="connsiteY2" fmla="*/ 619125 h 924948"/>
                  <a:gd name="connsiteX3" fmla="*/ 47625 w 1609725"/>
                  <a:gd name="connsiteY3" fmla="*/ 609600 h 924948"/>
                  <a:gd name="connsiteX4" fmla="*/ 76200 w 1609725"/>
                  <a:gd name="connsiteY4" fmla="*/ 581025 h 924948"/>
                  <a:gd name="connsiteX5" fmla="*/ 95250 w 1609725"/>
                  <a:gd name="connsiteY5" fmla="*/ 552450 h 924948"/>
                  <a:gd name="connsiteX6" fmla="*/ 152400 w 1609725"/>
                  <a:gd name="connsiteY6" fmla="*/ 533400 h 924948"/>
                  <a:gd name="connsiteX7" fmla="*/ 180975 w 1609725"/>
                  <a:gd name="connsiteY7" fmla="*/ 523875 h 924948"/>
                  <a:gd name="connsiteX8" fmla="*/ 238125 w 1609725"/>
                  <a:gd name="connsiteY8" fmla="*/ 485775 h 924948"/>
                  <a:gd name="connsiteX9" fmla="*/ 266700 w 1609725"/>
                  <a:gd name="connsiteY9" fmla="*/ 457200 h 924948"/>
                  <a:gd name="connsiteX10" fmla="*/ 352425 w 1609725"/>
                  <a:gd name="connsiteY10" fmla="*/ 428625 h 924948"/>
                  <a:gd name="connsiteX11" fmla="*/ 381000 w 1609725"/>
                  <a:gd name="connsiteY11" fmla="*/ 419100 h 924948"/>
                  <a:gd name="connsiteX12" fmla="*/ 438150 w 1609725"/>
                  <a:gd name="connsiteY12" fmla="*/ 381000 h 924948"/>
                  <a:gd name="connsiteX13" fmla="*/ 466725 w 1609725"/>
                  <a:gd name="connsiteY13" fmla="*/ 371475 h 924948"/>
                  <a:gd name="connsiteX14" fmla="*/ 523875 w 1609725"/>
                  <a:gd name="connsiteY14" fmla="*/ 342900 h 924948"/>
                  <a:gd name="connsiteX15" fmla="*/ 542925 w 1609725"/>
                  <a:gd name="connsiteY15" fmla="*/ 314325 h 924948"/>
                  <a:gd name="connsiteX16" fmla="*/ 571500 w 1609725"/>
                  <a:gd name="connsiteY16" fmla="*/ 304800 h 924948"/>
                  <a:gd name="connsiteX17" fmla="*/ 638175 w 1609725"/>
                  <a:gd name="connsiteY17" fmla="*/ 285750 h 924948"/>
                  <a:gd name="connsiteX18" fmla="*/ 666750 w 1609725"/>
                  <a:gd name="connsiteY18" fmla="*/ 266700 h 924948"/>
                  <a:gd name="connsiteX19" fmla="*/ 695325 w 1609725"/>
                  <a:gd name="connsiteY19" fmla="*/ 257175 h 924948"/>
                  <a:gd name="connsiteX20" fmla="*/ 752475 w 1609725"/>
                  <a:gd name="connsiteY20" fmla="*/ 219075 h 924948"/>
                  <a:gd name="connsiteX21" fmla="*/ 800100 w 1609725"/>
                  <a:gd name="connsiteY21" fmla="*/ 180975 h 924948"/>
                  <a:gd name="connsiteX22" fmla="*/ 857250 w 1609725"/>
                  <a:gd name="connsiteY22" fmla="*/ 133350 h 924948"/>
                  <a:gd name="connsiteX23" fmla="*/ 914400 w 1609725"/>
                  <a:gd name="connsiteY23" fmla="*/ 114300 h 924948"/>
                  <a:gd name="connsiteX24" fmla="*/ 942975 w 1609725"/>
                  <a:gd name="connsiteY24" fmla="*/ 104775 h 924948"/>
                  <a:gd name="connsiteX25" fmla="*/ 981075 w 1609725"/>
                  <a:gd name="connsiteY25" fmla="*/ 95250 h 924948"/>
                  <a:gd name="connsiteX26" fmla="*/ 1038225 w 1609725"/>
                  <a:gd name="connsiteY26" fmla="*/ 76200 h 924948"/>
                  <a:gd name="connsiteX27" fmla="*/ 1066800 w 1609725"/>
                  <a:gd name="connsiteY27" fmla="*/ 66675 h 924948"/>
                  <a:gd name="connsiteX28" fmla="*/ 1114425 w 1609725"/>
                  <a:gd name="connsiteY28" fmla="*/ 57150 h 924948"/>
                  <a:gd name="connsiteX29" fmla="*/ 1143000 w 1609725"/>
                  <a:gd name="connsiteY29" fmla="*/ 47625 h 924948"/>
                  <a:gd name="connsiteX30" fmla="*/ 1190625 w 1609725"/>
                  <a:gd name="connsiteY30" fmla="*/ 38100 h 924948"/>
                  <a:gd name="connsiteX31" fmla="*/ 1295400 w 1609725"/>
                  <a:gd name="connsiteY31" fmla="*/ 19050 h 924948"/>
                  <a:gd name="connsiteX32" fmla="*/ 1362075 w 1609725"/>
                  <a:gd name="connsiteY32" fmla="*/ 0 h 924948"/>
                  <a:gd name="connsiteX33" fmla="*/ 1476375 w 1609725"/>
                  <a:gd name="connsiteY33" fmla="*/ 9525 h 924948"/>
                  <a:gd name="connsiteX34" fmla="*/ 1495425 w 1609725"/>
                  <a:gd name="connsiteY34" fmla="*/ 38100 h 924948"/>
                  <a:gd name="connsiteX35" fmla="*/ 1504950 w 1609725"/>
                  <a:gd name="connsiteY35" fmla="*/ 85725 h 924948"/>
                  <a:gd name="connsiteX36" fmla="*/ 1514475 w 1609725"/>
                  <a:gd name="connsiteY36" fmla="*/ 323850 h 924948"/>
                  <a:gd name="connsiteX37" fmla="*/ 1543050 w 1609725"/>
                  <a:gd name="connsiteY37" fmla="*/ 485775 h 924948"/>
                  <a:gd name="connsiteX38" fmla="*/ 1552575 w 1609725"/>
                  <a:gd name="connsiteY38" fmla="*/ 514350 h 924948"/>
                  <a:gd name="connsiteX39" fmla="*/ 1571625 w 1609725"/>
                  <a:gd name="connsiteY39" fmla="*/ 590550 h 924948"/>
                  <a:gd name="connsiteX40" fmla="*/ 1581150 w 1609725"/>
                  <a:gd name="connsiteY40" fmla="*/ 704850 h 924948"/>
                  <a:gd name="connsiteX41" fmla="*/ 1600200 w 1609725"/>
                  <a:gd name="connsiteY41" fmla="*/ 733425 h 924948"/>
                  <a:gd name="connsiteX42" fmla="*/ 1609725 w 1609725"/>
                  <a:gd name="connsiteY42" fmla="*/ 762000 h 924948"/>
                  <a:gd name="connsiteX43" fmla="*/ 1600200 w 1609725"/>
                  <a:gd name="connsiteY43" fmla="*/ 866775 h 924948"/>
                  <a:gd name="connsiteX44" fmla="*/ 1590675 w 1609725"/>
                  <a:gd name="connsiteY44" fmla="*/ 895350 h 924948"/>
                  <a:gd name="connsiteX45" fmla="*/ 1600200 w 1609725"/>
                  <a:gd name="connsiteY45" fmla="*/ 923943 h 924948"/>
                  <a:gd name="connsiteX0" fmla="*/ 0 w 1620087"/>
                  <a:gd name="connsiteY0" fmla="*/ 695325 h 981506"/>
                  <a:gd name="connsiteX1" fmla="*/ 9525 w 1620087"/>
                  <a:gd name="connsiteY1" fmla="*/ 647700 h 981506"/>
                  <a:gd name="connsiteX2" fmla="*/ 19050 w 1620087"/>
                  <a:gd name="connsiteY2" fmla="*/ 619125 h 981506"/>
                  <a:gd name="connsiteX3" fmla="*/ 47625 w 1620087"/>
                  <a:gd name="connsiteY3" fmla="*/ 609600 h 981506"/>
                  <a:gd name="connsiteX4" fmla="*/ 76200 w 1620087"/>
                  <a:gd name="connsiteY4" fmla="*/ 581025 h 981506"/>
                  <a:gd name="connsiteX5" fmla="*/ 95250 w 1620087"/>
                  <a:gd name="connsiteY5" fmla="*/ 552450 h 981506"/>
                  <a:gd name="connsiteX6" fmla="*/ 152400 w 1620087"/>
                  <a:gd name="connsiteY6" fmla="*/ 533400 h 981506"/>
                  <a:gd name="connsiteX7" fmla="*/ 180975 w 1620087"/>
                  <a:gd name="connsiteY7" fmla="*/ 523875 h 981506"/>
                  <a:gd name="connsiteX8" fmla="*/ 238125 w 1620087"/>
                  <a:gd name="connsiteY8" fmla="*/ 485775 h 981506"/>
                  <a:gd name="connsiteX9" fmla="*/ 266700 w 1620087"/>
                  <a:gd name="connsiteY9" fmla="*/ 457200 h 981506"/>
                  <a:gd name="connsiteX10" fmla="*/ 352425 w 1620087"/>
                  <a:gd name="connsiteY10" fmla="*/ 428625 h 981506"/>
                  <a:gd name="connsiteX11" fmla="*/ 381000 w 1620087"/>
                  <a:gd name="connsiteY11" fmla="*/ 419100 h 981506"/>
                  <a:gd name="connsiteX12" fmla="*/ 438150 w 1620087"/>
                  <a:gd name="connsiteY12" fmla="*/ 381000 h 981506"/>
                  <a:gd name="connsiteX13" fmla="*/ 466725 w 1620087"/>
                  <a:gd name="connsiteY13" fmla="*/ 371475 h 981506"/>
                  <a:gd name="connsiteX14" fmla="*/ 523875 w 1620087"/>
                  <a:gd name="connsiteY14" fmla="*/ 342900 h 981506"/>
                  <a:gd name="connsiteX15" fmla="*/ 542925 w 1620087"/>
                  <a:gd name="connsiteY15" fmla="*/ 314325 h 981506"/>
                  <a:gd name="connsiteX16" fmla="*/ 571500 w 1620087"/>
                  <a:gd name="connsiteY16" fmla="*/ 304800 h 981506"/>
                  <a:gd name="connsiteX17" fmla="*/ 638175 w 1620087"/>
                  <a:gd name="connsiteY17" fmla="*/ 285750 h 981506"/>
                  <a:gd name="connsiteX18" fmla="*/ 666750 w 1620087"/>
                  <a:gd name="connsiteY18" fmla="*/ 266700 h 981506"/>
                  <a:gd name="connsiteX19" fmla="*/ 695325 w 1620087"/>
                  <a:gd name="connsiteY19" fmla="*/ 257175 h 981506"/>
                  <a:gd name="connsiteX20" fmla="*/ 752475 w 1620087"/>
                  <a:gd name="connsiteY20" fmla="*/ 219075 h 981506"/>
                  <a:gd name="connsiteX21" fmla="*/ 800100 w 1620087"/>
                  <a:gd name="connsiteY21" fmla="*/ 180975 h 981506"/>
                  <a:gd name="connsiteX22" fmla="*/ 857250 w 1620087"/>
                  <a:gd name="connsiteY22" fmla="*/ 133350 h 981506"/>
                  <a:gd name="connsiteX23" fmla="*/ 914400 w 1620087"/>
                  <a:gd name="connsiteY23" fmla="*/ 114300 h 981506"/>
                  <a:gd name="connsiteX24" fmla="*/ 942975 w 1620087"/>
                  <a:gd name="connsiteY24" fmla="*/ 104775 h 981506"/>
                  <a:gd name="connsiteX25" fmla="*/ 981075 w 1620087"/>
                  <a:gd name="connsiteY25" fmla="*/ 95250 h 981506"/>
                  <a:gd name="connsiteX26" fmla="*/ 1038225 w 1620087"/>
                  <a:gd name="connsiteY26" fmla="*/ 76200 h 981506"/>
                  <a:gd name="connsiteX27" fmla="*/ 1066800 w 1620087"/>
                  <a:gd name="connsiteY27" fmla="*/ 66675 h 981506"/>
                  <a:gd name="connsiteX28" fmla="*/ 1114425 w 1620087"/>
                  <a:gd name="connsiteY28" fmla="*/ 57150 h 981506"/>
                  <a:gd name="connsiteX29" fmla="*/ 1143000 w 1620087"/>
                  <a:gd name="connsiteY29" fmla="*/ 47625 h 981506"/>
                  <a:gd name="connsiteX30" fmla="*/ 1190625 w 1620087"/>
                  <a:gd name="connsiteY30" fmla="*/ 38100 h 981506"/>
                  <a:gd name="connsiteX31" fmla="*/ 1295400 w 1620087"/>
                  <a:gd name="connsiteY31" fmla="*/ 19050 h 981506"/>
                  <a:gd name="connsiteX32" fmla="*/ 1362075 w 1620087"/>
                  <a:gd name="connsiteY32" fmla="*/ 0 h 981506"/>
                  <a:gd name="connsiteX33" fmla="*/ 1476375 w 1620087"/>
                  <a:gd name="connsiteY33" fmla="*/ 9525 h 981506"/>
                  <a:gd name="connsiteX34" fmla="*/ 1495425 w 1620087"/>
                  <a:gd name="connsiteY34" fmla="*/ 38100 h 981506"/>
                  <a:gd name="connsiteX35" fmla="*/ 1504950 w 1620087"/>
                  <a:gd name="connsiteY35" fmla="*/ 85725 h 981506"/>
                  <a:gd name="connsiteX36" fmla="*/ 1514475 w 1620087"/>
                  <a:gd name="connsiteY36" fmla="*/ 323850 h 981506"/>
                  <a:gd name="connsiteX37" fmla="*/ 1543050 w 1620087"/>
                  <a:gd name="connsiteY37" fmla="*/ 485775 h 981506"/>
                  <a:gd name="connsiteX38" fmla="*/ 1552575 w 1620087"/>
                  <a:gd name="connsiteY38" fmla="*/ 514350 h 981506"/>
                  <a:gd name="connsiteX39" fmla="*/ 1571625 w 1620087"/>
                  <a:gd name="connsiteY39" fmla="*/ 590550 h 981506"/>
                  <a:gd name="connsiteX40" fmla="*/ 1581150 w 1620087"/>
                  <a:gd name="connsiteY40" fmla="*/ 704850 h 981506"/>
                  <a:gd name="connsiteX41" fmla="*/ 1600200 w 1620087"/>
                  <a:gd name="connsiteY41" fmla="*/ 733425 h 981506"/>
                  <a:gd name="connsiteX42" fmla="*/ 1609725 w 1620087"/>
                  <a:gd name="connsiteY42" fmla="*/ 762000 h 981506"/>
                  <a:gd name="connsiteX43" fmla="*/ 1600200 w 1620087"/>
                  <a:gd name="connsiteY43" fmla="*/ 866775 h 981506"/>
                  <a:gd name="connsiteX44" fmla="*/ 1590675 w 1620087"/>
                  <a:gd name="connsiteY44" fmla="*/ 895350 h 981506"/>
                  <a:gd name="connsiteX45" fmla="*/ 1619250 w 1620087"/>
                  <a:gd name="connsiteY45" fmla="*/ 981117 h 981506"/>
                  <a:gd name="connsiteX0" fmla="*/ 0 w 1623262"/>
                  <a:gd name="connsiteY0" fmla="*/ 695325 h 981877"/>
                  <a:gd name="connsiteX1" fmla="*/ 9525 w 1623262"/>
                  <a:gd name="connsiteY1" fmla="*/ 647700 h 981877"/>
                  <a:gd name="connsiteX2" fmla="*/ 19050 w 1623262"/>
                  <a:gd name="connsiteY2" fmla="*/ 619125 h 981877"/>
                  <a:gd name="connsiteX3" fmla="*/ 47625 w 1623262"/>
                  <a:gd name="connsiteY3" fmla="*/ 609600 h 981877"/>
                  <a:gd name="connsiteX4" fmla="*/ 76200 w 1623262"/>
                  <a:gd name="connsiteY4" fmla="*/ 581025 h 981877"/>
                  <a:gd name="connsiteX5" fmla="*/ 95250 w 1623262"/>
                  <a:gd name="connsiteY5" fmla="*/ 552450 h 981877"/>
                  <a:gd name="connsiteX6" fmla="*/ 152400 w 1623262"/>
                  <a:gd name="connsiteY6" fmla="*/ 533400 h 981877"/>
                  <a:gd name="connsiteX7" fmla="*/ 180975 w 1623262"/>
                  <a:gd name="connsiteY7" fmla="*/ 523875 h 981877"/>
                  <a:gd name="connsiteX8" fmla="*/ 238125 w 1623262"/>
                  <a:gd name="connsiteY8" fmla="*/ 485775 h 981877"/>
                  <a:gd name="connsiteX9" fmla="*/ 266700 w 1623262"/>
                  <a:gd name="connsiteY9" fmla="*/ 457200 h 981877"/>
                  <a:gd name="connsiteX10" fmla="*/ 352425 w 1623262"/>
                  <a:gd name="connsiteY10" fmla="*/ 428625 h 981877"/>
                  <a:gd name="connsiteX11" fmla="*/ 381000 w 1623262"/>
                  <a:gd name="connsiteY11" fmla="*/ 419100 h 981877"/>
                  <a:gd name="connsiteX12" fmla="*/ 438150 w 1623262"/>
                  <a:gd name="connsiteY12" fmla="*/ 381000 h 981877"/>
                  <a:gd name="connsiteX13" fmla="*/ 466725 w 1623262"/>
                  <a:gd name="connsiteY13" fmla="*/ 371475 h 981877"/>
                  <a:gd name="connsiteX14" fmla="*/ 523875 w 1623262"/>
                  <a:gd name="connsiteY14" fmla="*/ 342900 h 981877"/>
                  <a:gd name="connsiteX15" fmla="*/ 542925 w 1623262"/>
                  <a:gd name="connsiteY15" fmla="*/ 314325 h 981877"/>
                  <a:gd name="connsiteX16" fmla="*/ 571500 w 1623262"/>
                  <a:gd name="connsiteY16" fmla="*/ 304800 h 981877"/>
                  <a:gd name="connsiteX17" fmla="*/ 638175 w 1623262"/>
                  <a:gd name="connsiteY17" fmla="*/ 285750 h 981877"/>
                  <a:gd name="connsiteX18" fmla="*/ 666750 w 1623262"/>
                  <a:gd name="connsiteY18" fmla="*/ 266700 h 981877"/>
                  <a:gd name="connsiteX19" fmla="*/ 695325 w 1623262"/>
                  <a:gd name="connsiteY19" fmla="*/ 257175 h 981877"/>
                  <a:gd name="connsiteX20" fmla="*/ 752475 w 1623262"/>
                  <a:gd name="connsiteY20" fmla="*/ 219075 h 981877"/>
                  <a:gd name="connsiteX21" fmla="*/ 800100 w 1623262"/>
                  <a:gd name="connsiteY21" fmla="*/ 180975 h 981877"/>
                  <a:gd name="connsiteX22" fmla="*/ 857250 w 1623262"/>
                  <a:gd name="connsiteY22" fmla="*/ 133350 h 981877"/>
                  <a:gd name="connsiteX23" fmla="*/ 914400 w 1623262"/>
                  <a:gd name="connsiteY23" fmla="*/ 114300 h 981877"/>
                  <a:gd name="connsiteX24" fmla="*/ 942975 w 1623262"/>
                  <a:gd name="connsiteY24" fmla="*/ 104775 h 981877"/>
                  <a:gd name="connsiteX25" fmla="*/ 981075 w 1623262"/>
                  <a:gd name="connsiteY25" fmla="*/ 95250 h 981877"/>
                  <a:gd name="connsiteX26" fmla="*/ 1038225 w 1623262"/>
                  <a:gd name="connsiteY26" fmla="*/ 76200 h 981877"/>
                  <a:gd name="connsiteX27" fmla="*/ 1066800 w 1623262"/>
                  <a:gd name="connsiteY27" fmla="*/ 66675 h 981877"/>
                  <a:gd name="connsiteX28" fmla="*/ 1114425 w 1623262"/>
                  <a:gd name="connsiteY28" fmla="*/ 57150 h 981877"/>
                  <a:gd name="connsiteX29" fmla="*/ 1143000 w 1623262"/>
                  <a:gd name="connsiteY29" fmla="*/ 47625 h 981877"/>
                  <a:gd name="connsiteX30" fmla="*/ 1190625 w 1623262"/>
                  <a:gd name="connsiteY30" fmla="*/ 38100 h 981877"/>
                  <a:gd name="connsiteX31" fmla="*/ 1295400 w 1623262"/>
                  <a:gd name="connsiteY31" fmla="*/ 19050 h 981877"/>
                  <a:gd name="connsiteX32" fmla="*/ 1362075 w 1623262"/>
                  <a:gd name="connsiteY32" fmla="*/ 0 h 981877"/>
                  <a:gd name="connsiteX33" fmla="*/ 1476375 w 1623262"/>
                  <a:gd name="connsiteY33" fmla="*/ 9525 h 981877"/>
                  <a:gd name="connsiteX34" fmla="*/ 1495425 w 1623262"/>
                  <a:gd name="connsiteY34" fmla="*/ 38100 h 981877"/>
                  <a:gd name="connsiteX35" fmla="*/ 1504950 w 1623262"/>
                  <a:gd name="connsiteY35" fmla="*/ 85725 h 981877"/>
                  <a:gd name="connsiteX36" fmla="*/ 1514475 w 1623262"/>
                  <a:gd name="connsiteY36" fmla="*/ 323850 h 981877"/>
                  <a:gd name="connsiteX37" fmla="*/ 1543050 w 1623262"/>
                  <a:gd name="connsiteY37" fmla="*/ 485775 h 981877"/>
                  <a:gd name="connsiteX38" fmla="*/ 1552575 w 1623262"/>
                  <a:gd name="connsiteY38" fmla="*/ 514350 h 981877"/>
                  <a:gd name="connsiteX39" fmla="*/ 1571625 w 1623262"/>
                  <a:gd name="connsiteY39" fmla="*/ 590550 h 981877"/>
                  <a:gd name="connsiteX40" fmla="*/ 1581150 w 1623262"/>
                  <a:gd name="connsiteY40" fmla="*/ 704850 h 981877"/>
                  <a:gd name="connsiteX41" fmla="*/ 1600200 w 1623262"/>
                  <a:gd name="connsiteY41" fmla="*/ 733425 h 981877"/>
                  <a:gd name="connsiteX42" fmla="*/ 1609725 w 1623262"/>
                  <a:gd name="connsiteY42" fmla="*/ 762000 h 981877"/>
                  <a:gd name="connsiteX43" fmla="*/ 1600200 w 1623262"/>
                  <a:gd name="connsiteY43" fmla="*/ 866775 h 981877"/>
                  <a:gd name="connsiteX44" fmla="*/ 1620087 w 1623262"/>
                  <a:gd name="connsiteY44" fmla="*/ 933467 h 981877"/>
                  <a:gd name="connsiteX45" fmla="*/ 1619250 w 1623262"/>
                  <a:gd name="connsiteY45" fmla="*/ 981117 h 98187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52425 w 1623262"/>
                  <a:gd name="connsiteY10" fmla="*/ 428625 h 981907"/>
                  <a:gd name="connsiteX11" fmla="*/ 381000 w 1623262"/>
                  <a:gd name="connsiteY11" fmla="*/ 419100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609725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52425 w 1623262"/>
                  <a:gd name="connsiteY10" fmla="*/ 428625 h 981907"/>
                  <a:gd name="connsiteX11" fmla="*/ 381000 w 1623262"/>
                  <a:gd name="connsiteY11" fmla="*/ 419100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52425 w 1623262"/>
                  <a:gd name="connsiteY10" fmla="*/ 428625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90673 w 1623262"/>
                  <a:gd name="connsiteY42" fmla="*/ 762000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571621 w 1623262"/>
                  <a:gd name="connsiteY42" fmla="*/ 704838 h 981907"/>
                  <a:gd name="connsiteX43" fmla="*/ 1600200 w 1623262"/>
                  <a:gd name="connsiteY43" fmla="*/ 857249 h 981907"/>
                  <a:gd name="connsiteX44" fmla="*/ 1620087 w 1623262"/>
                  <a:gd name="connsiteY44" fmla="*/ 933467 h 981907"/>
                  <a:gd name="connsiteX45" fmla="*/ 1619250 w 1623262"/>
                  <a:gd name="connsiteY45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733425 h 981907"/>
                  <a:gd name="connsiteX42" fmla="*/ 1600200 w 1623262"/>
                  <a:gd name="connsiteY42" fmla="*/ 857249 h 981907"/>
                  <a:gd name="connsiteX43" fmla="*/ 1620087 w 1623262"/>
                  <a:gd name="connsiteY43" fmla="*/ 933467 h 981907"/>
                  <a:gd name="connsiteX44" fmla="*/ 1619250 w 1623262"/>
                  <a:gd name="connsiteY44" fmla="*/ 981117 h 981907"/>
                  <a:gd name="connsiteX0" fmla="*/ 0 w 1623262"/>
                  <a:gd name="connsiteY0" fmla="*/ 695325 h 981907"/>
                  <a:gd name="connsiteX1" fmla="*/ 9525 w 1623262"/>
                  <a:gd name="connsiteY1" fmla="*/ 647700 h 981907"/>
                  <a:gd name="connsiteX2" fmla="*/ 19050 w 1623262"/>
                  <a:gd name="connsiteY2" fmla="*/ 619125 h 981907"/>
                  <a:gd name="connsiteX3" fmla="*/ 47625 w 1623262"/>
                  <a:gd name="connsiteY3" fmla="*/ 609600 h 981907"/>
                  <a:gd name="connsiteX4" fmla="*/ 76200 w 1623262"/>
                  <a:gd name="connsiteY4" fmla="*/ 581025 h 981907"/>
                  <a:gd name="connsiteX5" fmla="*/ 95250 w 1623262"/>
                  <a:gd name="connsiteY5" fmla="*/ 552450 h 981907"/>
                  <a:gd name="connsiteX6" fmla="*/ 152400 w 1623262"/>
                  <a:gd name="connsiteY6" fmla="*/ 533400 h 981907"/>
                  <a:gd name="connsiteX7" fmla="*/ 180975 w 1623262"/>
                  <a:gd name="connsiteY7" fmla="*/ 523875 h 981907"/>
                  <a:gd name="connsiteX8" fmla="*/ 238125 w 1623262"/>
                  <a:gd name="connsiteY8" fmla="*/ 485775 h 981907"/>
                  <a:gd name="connsiteX9" fmla="*/ 266700 w 1623262"/>
                  <a:gd name="connsiteY9" fmla="*/ 457200 h 981907"/>
                  <a:gd name="connsiteX10" fmla="*/ 390530 w 1623262"/>
                  <a:gd name="connsiteY10" fmla="*/ 419098 h 981907"/>
                  <a:gd name="connsiteX11" fmla="*/ 409579 w 1623262"/>
                  <a:gd name="connsiteY11" fmla="*/ 390519 h 981907"/>
                  <a:gd name="connsiteX12" fmla="*/ 438150 w 1623262"/>
                  <a:gd name="connsiteY12" fmla="*/ 381000 h 981907"/>
                  <a:gd name="connsiteX13" fmla="*/ 466725 w 1623262"/>
                  <a:gd name="connsiteY13" fmla="*/ 371475 h 981907"/>
                  <a:gd name="connsiteX14" fmla="*/ 523875 w 1623262"/>
                  <a:gd name="connsiteY14" fmla="*/ 342900 h 981907"/>
                  <a:gd name="connsiteX15" fmla="*/ 542925 w 1623262"/>
                  <a:gd name="connsiteY15" fmla="*/ 314325 h 981907"/>
                  <a:gd name="connsiteX16" fmla="*/ 571500 w 1623262"/>
                  <a:gd name="connsiteY16" fmla="*/ 304800 h 981907"/>
                  <a:gd name="connsiteX17" fmla="*/ 638175 w 1623262"/>
                  <a:gd name="connsiteY17" fmla="*/ 285750 h 981907"/>
                  <a:gd name="connsiteX18" fmla="*/ 666750 w 1623262"/>
                  <a:gd name="connsiteY18" fmla="*/ 266700 h 981907"/>
                  <a:gd name="connsiteX19" fmla="*/ 695325 w 1623262"/>
                  <a:gd name="connsiteY19" fmla="*/ 257175 h 981907"/>
                  <a:gd name="connsiteX20" fmla="*/ 752475 w 1623262"/>
                  <a:gd name="connsiteY20" fmla="*/ 219075 h 981907"/>
                  <a:gd name="connsiteX21" fmla="*/ 800100 w 1623262"/>
                  <a:gd name="connsiteY21" fmla="*/ 180975 h 981907"/>
                  <a:gd name="connsiteX22" fmla="*/ 857250 w 1623262"/>
                  <a:gd name="connsiteY22" fmla="*/ 133350 h 981907"/>
                  <a:gd name="connsiteX23" fmla="*/ 914400 w 1623262"/>
                  <a:gd name="connsiteY23" fmla="*/ 114300 h 981907"/>
                  <a:gd name="connsiteX24" fmla="*/ 942975 w 1623262"/>
                  <a:gd name="connsiteY24" fmla="*/ 104775 h 981907"/>
                  <a:gd name="connsiteX25" fmla="*/ 981075 w 1623262"/>
                  <a:gd name="connsiteY25" fmla="*/ 95250 h 981907"/>
                  <a:gd name="connsiteX26" fmla="*/ 1038225 w 1623262"/>
                  <a:gd name="connsiteY26" fmla="*/ 76200 h 981907"/>
                  <a:gd name="connsiteX27" fmla="*/ 1066800 w 1623262"/>
                  <a:gd name="connsiteY27" fmla="*/ 66675 h 981907"/>
                  <a:gd name="connsiteX28" fmla="*/ 1114425 w 1623262"/>
                  <a:gd name="connsiteY28" fmla="*/ 57150 h 981907"/>
                  <a:gd name="connsiteX29" fmla="*/ 1143000 w 1623262"/>
                  <a:gd name="connsiteY29" fmla="*/ 47625 h 981907"/>
                  <a:gd name="connsiteX30" fmla="*/ 1190625 w 1623262"/>
                  <a:gd name="connsiteY30" fmla="*/ 38100 h 981907"/>
                  <a:gd name="connsiteX31" fmla="*/ 1295400 w 1623262"/>
                  <a:gd name="connsiteY31" fmla="*/ 19050 h 981907"/>
                  <a:gd name="connsiteX32" fmla="*/ 1362075 w 1623262"/>
                  <a:gd name="connsiteY32" fmla="*/ 0 h 981907"/>
                  <a:gd name="connsiteX33" fmla="*/ 1476375 w 1623262"/>
                  <a:gd name="connsiteY33" fmla="*/ 9525 h 981907"/>
                  <a:gd name="connsiteX34" fmla="*/ 1495425 w 1623262"/>
                  <a:gd name="connsiteY34" fmla="*/ 38100 h 981907"/>
                  <a:gd name="connsiteX35" fmla="*/ 1504950 w 1623262"/>
                  <a:gd name="connsiteY35" fmla="*/ 85725 h 981907"/>
                  <a:gd name="connsiteX36" fmla="*/ 1514475 w 1623262"/>
                  <a:gd name="connsiteY36" fmla="*/ 323850 h 981907"/>
                  <a:gd name="connsiteX37" fmla="*/ 1543050 w 1623262"/>
                  <a:gd name="connsiteY37" fmla="*/ 485775 h 981907"/>
                  <a:gd name="connsiteX38" fmla="*/ 1552575 w 1623262"/>
                  <a:gd name="connsiteY38" fmla="*/ 514350 h 981907"/>
                  <a:gd name="connsiteX39" fmla="*/ 1571625 w 1623262"/>
                  <a:gd name="connsiteY39" fmla="*/ 590550 h 981907"/>
                  <a:gd name="connsiteX40" fmla="*/ 1581150 w 1623262"/>
                  <a:gd name="connsiteY40" fmla="*/ 704850 h 981907"/>
                  <a:gd name="connsiteX41" fmla="*/ 1600200 w 1623262"/>
                  <a:gd name="connsiteY41" fmla="*/ 857249 h 981907"/>
                  <a:gd name="connsiteX42" fmla="*/ 1620087 w 1623262"/>
                  <a:gd name="connsiteY42" fmla="*/ 933467 h 981907"/>
                  <a:gd name="connsiteX43" fmla="*/ 1619250 w 1623262"/>
                  <a:gd name="connsiteY43" fmla="*/ 981117 h 981907"/>
                  <a:gd name="connsiteX0" fmla="*/ 0 w 1620087"/>
                  <a:gd name="connsiteY0" fmla="*/ 695325 h 933467"/>
                  <a:gd name="connsiteX1" fmla="*/ 9525 w 1620087"/>
                  <a:gd name="connsiteY1" fmla="*/ 647700 h 933467"/>
                  <a:gd name="connsiteX2" fmla="*/ 19050 w 1620087"/>
                  <a:gd name="connsiteY2" fmla="*/ 619125 h 933467"/>
                  <a:gd name="connsiteX3" fmla="*/ 47625 w 1620087"/>
                  <a:gd name="connsiteY3" fmla="*/ 609600 h 933467"/>
                  <a:gd name="connsiteX4" fmla="*/ 76200 w 1620087"/>
                  <a:gd name="connsiteY4" fmla="*/ 581025 h 933467"/>
                  <a:gd name="connsiteX5" fmla="*/ 95250 w 1620087"/>
                  <a:gd name="connsiteY5" fmla="*/ 552450 h 933467"/>
                  <a:gd name="connsiteX6" fmla="*/ 152400 w 1620087"/>
                  <a:gd name="connsiteY6" fmla="*/ 533400 h 933467"/>
                  <a:gd name="connsiteX7" fmla="*/ 180975 w 1620087"/>
                  <a:gd name="connsiteY7" fmla="*/ 523875 h 933467"/>
                  <a:gd name="connsiteX8" fmla="*/ 238125 w 1620087"/>
                  <a:gd name="connsiteY8" fmla="*/ 485775 h 933467"/>
                  <a:gd name="connsiteX9" fmla="*/ 266700 w 1620087"/>
                  <a:gd name="connsiteY9" fmla="*/ 457200 h 933467"/>
                  <a:gd name="connsiteX10" fmla="*/ 390530 w 1620087"/>
                  <a:gd name="connsiteY10" fmla="*/ 419098 h 933467"/>
                  <a:gd name="connsiteX11" fmla="*/ 409579 w 1620087"/>
                  <a:gd name="connsiteY11" fmla="*/ 390519 h 933467"/>
                  <a:gd name="connsiteX12" fmla="*/ 438150 w 1620087"/>
                  <a:gd name="connsiteY12" fmla="*/ 381000 h 933467"/>
                  <a:gd name="connsiteX13" fmla="*/ 466725 w 1620087"/>
                  <a:gd name="connsiteY13" fmla="*/ 371475 h 933467"/>
                  <a:gd name="connsiteX14" fmla="*/ 523875 w 1620087"/>
                  <a:gd name="connsiteY14" fmla="*/ 342900 h 933467"/>
                  <a:gd name="connsiteX15" fmla="*/ 542925 w 1620087"/>
                  <a:gd name="connsiteY15" fmla="*/ 314325 h 933467"/>
                  <a:gd name="connsiteX16" fmla="*/ 571500 w 1620087"/>
                  <a:gd name="connsiteY16" fmla="*/ 304800 h 933467"/>
                  <a:gd name="connsiteX17" fmla="*/ 638175 w 1620087"/>
                  <a:gd name="connsiteY17" fmla="*/ 285750 h 933467"/>
                  <a:gd name="connsiteX18" fmla="*/ 666750 w 1620087"/>
                  <a:gd name="connsiteY18" fmla="*/ 266700 h 933467"/>
                  <a:gd name="connsiteX19" fmla="*/ 695325 w 1620087"/>
                  <a:gd name="connsiteY19" fmla="*/ 257175 h 933467"/>
                  <a:gd name="connsiteX20" fmla="*/ 752475 w 1620087"/>
                  <a:gd name="connsiteY20" fmla="*/ 219075 h 933467"/>
                  <a:gd name="connsiteX21" fmla="*/ 800100 w 1620087"/>
                  <a:gd name="connsiteY21" fmla="*/ 180975 h 933467"/>
                  <a:gd name="connsiteX22" fmla="*/ 857250 w 1620087"/>
                  <a:gd name="connsiteY22" fmla="*/ 133350 h 933467"/>
                  <a:gd name="connsiteX23" fmla="*/ 914400 w 1620087"/>
                  <a:gd name="connsiteY23" fmla="*/ 114300 h 933467"/>
                  <a:gd name="connsiteX24" fmla="*/ 942975 w 1620087"/>
                  <a:gd name="connsiteY24" fmla="*/ 104775 h 933467"/>
                  <a:gd name="connsiteX25" fmla="*/ 981075 w 1620087"/>
                  <a:gd name="connsiteY25" fmla="*/ 95250 h 933467"/>
                  <a:gd name="connsiteX26" fmla="*/ 1038225 w 1620087"/>
                  <a:gd name="connsiteY26" fmla="*/ 76200 h 933467"/>
                  <a:gd name="connsiteX27" fmla="*/ 1066800 w 1620087"/>
                  <a:gd name="connsiteY27" fmla="*/ 66675 h 933467"/>
                  <a:gd name="connsiteX28" fmla="*/ 1114425 w 1620087"/>
                  <a:gd name="connsiteY28" fmla="*/ 57150 h 933467"/>
                  <a:gd name="connsiteX29" fmla="*/ 1143000 w 1620087"/>
                  <a:gd name="connsiteY29" fmla="*/ 47625 h 933467"/>
                  <a:gd name="connsiteX30" fmla="*/ 1190625 w 1620087"/>
                  <a:gd name="connsiteY30" fmla="*/ 38100 h 933467"/>
                  <a:gd name="connsiteX31" fmla="*/ 1295400 w 1620087"/>
                  <a:gd name="connsiteY31" fmla="*/ 19050 h 933467"/>
                  <a:gd name="connsiteX32" fmla="*/ 1362075 w 1620087"/>
                  <a:gd name="connsiteY32" fmla="*/ 0 h 933467"/>
                  <a:gd name="connsiteX33" fmla="*/ 1476375 w 1620087"/>
                  <a:gd name="connsiteY33" fmla="*/ 9525 h 933467"/>
                  <a:gd name="connsiteX34" fmla="*/ 1495425 w 1620087"/>
                  <a:gd name="connsiteY34" fmla="*/ 38100 h 933467"/>
                  <a:gd name="connsiteX35" fmla="*/ 1504950 w 1620087"/>
                  <a:gd name="connsiteY35" fmla="*/ 85725 h 933467"/>
                  <a:gd name="connsiteX36" fmla="*/ 1514475 w 1620087"/>
                  <a:gd name="connsiteY36" fmla="*/ 323850 h 933467"/>
                  <a:gd name="connsiteX37" fmla="*/ 1543050 w 1620087"/>
                  <a:gd name="connsiteY37" fmla="*/ 485775 h 933467"/>
                  <a:gd name="connsiteX38" fmla="*/ 1552575 w 1620087"/>
                  <a:gd name="connsiteY38" fmla="*/ 514350 h 933467"/>
                  <a:gd name="connsiteX39" fmla="*/ 1571625 w 1620087"/>
                  <a:gd name="connsiteY39" fmla="*/ 590550 h 933467"/>
                  <a:gd name="connsiteX40" fmla="*/ 1581150 w 1620087"/>
                  <a:gd name="connsiteY40" fmla="*/ 704850 h 933467"/>
                  <a:gd name="connsiteX41" fmla="*/ 1600200 w 1620087"/>
                  <a:gd name="connsiteY41" fmla="*/ 857249 h 933467"/>
                  <a:gd name="connsiteX42" fmla="*/ 1620087 w 1620087"/>
                  <a:gd name="connsiteY42" fmla="*/ 933467 h 933467"/>
                  <a:gd name="connsiteX0" fmla="*/ 0 w 1600200"/>
                  <a:gd name="connsiteY0" fmla="*/ 695325 h 857249"/>
                  <a:gd name="connsiteX1" fmla="*/ 9525 w 1600200"/>
                  <a:gd name="connsiteY1" fmla="*/ 647700 h 857249"/>
                  <a:gd name="connsiteX2" fmla="*/ 19050 w 1600200"/>
                  <a:gd name="connsiteY2" fmla="*/ 619125 h 857249"/>
                  <a:gd name="connsiteX3" fmla="*/ 47625 w 1600200"/>
                  <a:gd name="connsiteY3" fmla="*/ 609600 h 857249"/>
                  <a:gd name="connsiteX4" fmla="*/ 76200 w 1600200"/>
                  <a:gd name="connsiteY4" fmla="*/ 581025 h 857249"/>
                  <a:gd name="connsiteX5" fmla="*/ 95250 w 1600200"/>
                  <a:gd name="connsiteY5" fmla="*/ 552450 h 857249"/>
                  <a:gd name="connsiteX6" fmla="*/ 152400 w 1600200"/>
                  <a:gd name="connsiteY6" fmla="*/ 533400 h 857249"/>
                  <a:gd name="connsiteX7" fmla="*/ 180975 w 1600200"/>
                  <a:gd name="connsiteY7" fmla="*/ 523875 h 857249"/>
                  <a:gd name="connsiteX8" fmla="*/ 238125 w 1600200"/>
                  <a:gd name="connsiteY8" fmla="*/ 485775 h 857249"/>
                  <a:gd name="connsiteX9" fmla="*/ 266700 w 1600200"/>
                  <a:gd name="connsiteY9" fmla="*/ 457200 h 857249"/>
                  <a:gd name="connsiteX10" fmla="*/ 390530 w 1600200"/>
                  <a:gd name="connsiteY10" fmla="*/ 419098 h 857249"/>
                  <a:gd name="connsiteX11" fmla="*/ 409579 w 1600200"/>
                  <a:gd name="connsiteY11" fmla="*/ 390519 h 857249"/>
                  <a:gd name="connsiteX12" fmla="*/ 438150 w 1600200"/>
                  <a:gd name="connsiteY12" fmla="*/ 381000 h 857249"/>
                  <a:gd name="connsiteX13" fmla="*/ 466725 w 1600200"/>
                  <a:gd name="connsiteY13" fmla="*/ 371475 h 857249"/>
                  <a:gd name="connsiteX14" fmla="*/ 523875 w 1600200"/>
                  <a:gd name="connsiteY14" fmla="*/ 342900 h 857249"/>
                  <a:gd name="connsiteX15" fmla="*/ 542925 w 1600200"/>
                  <a:gd name="connsiteY15" fmla="*/ 314325 h 857249"/>
                  <a:gd name="connsiteX16" fmla="*/ 571500 w 1600200"/>
                  <a:gd name="connsiteY16" fmla="*/ 304800 h 857249"/>
                  <a:gd name="connsiteX17" fmla="*/ 638175 w 1600200"/>
                  <a:gd name="connsiteY17" fmla="*/ 285750 h 857249"/>
                  <a:gd name="connsiteX18" fmla="*/ 666750 w 1600200"/>
                  <a:gd name="connsiteY18" fmla="*/ 266700 h 857249"/>
                  <a:gd name="connsiteX19" fmla="*/ 695325 w 1600200"/>
                  <a:gd name="connsiteY19" fmla="*/ 257175 h 857249"/>
                  <a:gd name="connsiteX20" fmla="*/ 752475 w 1600200"/>
                  <a:gd name="connsiteY20" fmla="*/ 219075 h 857249"/>
                  <a:gd name="connsiteX21" fmla="*/ 800100 w 1600200"/>
                  <a:gd name="connsiteY21" fmla="*/ 180975 h 857249"/>
                  <a:gd name="connsiteX22" fmla="*/ 857250 w 1600200"/>
                  <a:gd name="connsiteY22" fmla="*/ 133350 h 857249"/>
                  <a:gd name="connsiteX23" fmla="*/ 914400 w 1600200"/>
                  <a:gd name="connsiteY23" fmla="*/ 114300 h 857249"/>
                  <a:gd name="connsiteX24" fmla="*/ 942975 w 1600200"/>
                  <a:gd name="connsiteY24" fmla="*/ 104775 h 857249"/>
                  <a:gd name="connsiteX25" fmla="*/ 981075 w 1600200"/>
                  <a:gd name="connsiteY25" fmla="*/ 95250 h 857249"/>
                  <a:gd name="connsiteX26" fmla="*/ 1038225 w 1600200"/>
                  <a:gd name="connsiteY26" fmla="*/ 76200 h 857249"/>
                  <a:gd name="connsiteX27" fmla="*/ 1066800 w 1600200"/>
                  <a:gd name="connsiteY27" fmla="*/ 66675 h 857249"/>
                  <a:gd name="connsiteX28" fmla="*/ 1114425 w 1600200"/>
                  <a:gd name="connsiteY28" fmla="*/ 57150 h 857249"/>
                  <a:gd name="connsiteX29" fmla="*/ 1143000 w 1600200"/>
                  <a:gd name="connsiteY29" fmla="*/ 47625 h 857249"/>
                  <a:gd name="connsiteX30" fmla="*/ 1190625 w 1600200"/>
                  <a:gd name="connsiteY30" fmla="*/ 38100 h 857249"/>
                  <a:gd name="connsiteX31" fmla="*/ 1295400 w 1600200"/>
                  <a:gd name="connsiteY31" fmla="*/ 19050 h 857249"/>
                  <a:gd name="connsiteX32" fmla="*/ 1362075 w 1600200"/>
                  <a:gd name="connsiteY32" fmla="*/ 0 h 857249"/>
                  <a:gd name="connsiteX33" fmla="*/ 1476375 w 1600200"/>
                  <a:gd name="connsiteY33" fmla="*/ 9525 h 857249"/>
                  <a:gd name="connsiteX34" fmla="*/ 1495425 w 1600200"/>
                  <a:gd name="connsiteY34" fmla="*/ 38100 h 857249"/>
                  <a:gd name="connsiteX35" fmla="*/ 1504950 w 1600200"/>
                  <a:gd name="connsiteY35" fmla="*/ 85725 h 857249"/>
                  <a:gd name="connsiteX36" fmla="*/ 1514475 w 1600200"/>
                  <a:gd name="connsiteY36" fmla="*/ 323850 h 857249"/>
                  <a:gd name="connsiteX37" fmla="*/ 1543050 w 1600200"/>
                  <a:gd name="connsiteY37" fmla="*/ 485775 h 857249"/>
                  <a:gd name="connsiteX38" fmla="*/ 1552575 w 1600200"/>
                  <a:gd name="connsiteY38" fmla="*/ 514350 h 857249"/>
                  <a:gd name="connsiteX39" fmla="*/ 1571625 w 1600200"/>
                  <a:gd name="connsiteY39" fmla="*/ 590550 h 857249"/>
                  <a:gd name="connsiteX40" fmla="*/ 1581150 w 1600200"/>
                  <a:gd name="connsiteY40" fmla="*/ 704850 h 857249"/>
                  <a:gd name="connsiteX41" fmla="*/ 1600200 w 1600200"/>
                  <a:gd name="connsiteY41" fmla="*/ 857249 h 857249"/>
                  <a:gd name="connsiteX0" fmla="*/ 0 w 1581150"/>
                  <a:gd name="connsiteY0" fmla="*/ 695325 h 704850"/>
                  <a:gd name="connsiteX1" fmla="*/ 9525 w 1581150"/>
                  <a:gd name="connsiteY1" fmla="*/ 647700 h 704850"/>
                  <a:gd name="connsiteX2" fmla="*/ 19050 w 1581150"/>
                  <a:gd name="connsiteY2" fmla="*/ 619125 h 704850"/>
                  <a:gd name="connsiteX3" fmla="*/ 47625 w 1581150"/>
                  <a:gd name="connsiteY3" fmla="*/ 609600 h 704850"/>
                  <a:gd name="connsiteX4" fmla="*/ 76200 w 1581150"/>
                  <a:gd name="connsiteY4" fmla="*/ 581025 h 704850"/>
                  <a:gd name="connsiteX5" fmla="*/ 95250 w 1581150"/>
                  <a:gd name="connsiteY5" fmla="*/ 552450 h 704850"/>
                  <a:gd name="connsiteX6" fmla="*/ 152400 w 1581150"/>
                  <a:gd name="connsiteY6" fmla="*/ 533400 h 704850"/>
                  <a:gd name="connsiteX7" fmla="*/ 180975 w 1581150"/>
                  <a:gd name="connsiteY7" fmla="*/ 523875 h 704850"/>
                  <a:gd name="connsiteX8" fmla="*/ 238125 w 1581150"/>
                  <a:gd name="connsiteY8" fmla="*/ 485775 h 704850"/>
                  <a:gd name="connsiteX9" fmla="*/ 266700 w 1581150"/>
                  <a:gd name="connsiteY9" fmla="*/ 457200 h 704850"/>
                  <a:gd name="connsiteX10" fmla="*/ 390530 w 1581150"/>
                  <a:gd name="connsiteY10" fmla="*/ 419098 h 704850"/>
                  <a:gd name="connsiteX11" fmla="*/ 409579 w 1581150"/>
                  <a:gd name="connsiteY11" fmla="*/ 390519 h 704850"/>
                  <a:gd name="connsiteX12" fmla="*/ 438150 w 1581150"/>
                  <a:gd name="connsiteY12" fmla="*/ 381000 h 704850"/>
                  <a:gd name="connsiteX13" fmla="*/ 466725 w 1581150"/>
                  <a:gd name="connsiteY13" fmla="*/ 371475 h 704850"/>
                  <a:gd name="connsiteX14" fmla="*/ 523875 w 1581150"/>
                  <a:gd name="connsiteY14" fmla="*/ 342900 h 704850"/>
                  <a:gd name="connsiteX15" fmla="*/ 542925 w 1581150"/>
                  <a:gd name="connsiteY15" fmla="*/ 314325 h 704850"/>
                  <a:gd name="connsiteX16" fmla="*/ 571500 w 1581150"/>
                  <a:gd name="connsiteY16" fmla="*/ 304800 h 704850"/>
                  <a:gd name="connsiteX17" fmla="*/ 638175 w 1581150"/>
                  <a:gd name="connsiteY17" fmla="*/ 285750 h 704850"/>
                  <a:gd name="connsiteX18" fmla="*/ 666750 w 1581150"/>
                  <a:gd name="connsiteY18" fmla="*/ 266700 h 704850"/>
                  <a:gd name="connsiteX19" fmla="*/ 695325 w 1581150"/>
                  <a:gd name="connsiteY19" fmla="*/ 257175 h 704850"/>
                  <a:gd name="connsiteX20" fmla="*/ 752475 w 1581150"/>
                  <a:gd name="connsiteY20" fmla="*/ 219075 h 704850"/>
                  <a:gd name="connsiteX21" fmla="*/ 800100 w 1581150"/>
                  <a:gd name="connsiteY21" fmla="*/ 180975 h 704850"/>
                  <a:gd name="connsiteX22" fmla="*/ 857250 w 1581150"/>
                  <a:gd name="connsiteY22" fmla="*/ 133350 h 704850"/>
                  <a:gd name="connsiteX23" fmla="*/ 914400 w 1581150"/>
                  <a:gd name="connsiteY23" fmla="*/ 114300 h 704850"/>
                  <a:gd name="connsiteX24" fmla="*/ 942975 w 1581150"/>
                  <a:gd name="connsiteY24" fmla="*/ 104775 h 704850"/>
                  <a:gd name="connsiteX25" fmla="*/ 981075 w 1581150"/>
                  <a:gd name="connsiteY25" fmla="*/ 95250 h 704850"/>
                  <a:gd name="connsiteX26" fmla="*/ 1038225 w 1581150"/>
                  <a:gd name="connsiteY26" fmla="*/ 76200 h 704850"/>
                  <a:gd name="connsiteX27" fmla="*/ 1066800 w 1581150"/>
                  <a:gd name="connsiteY27" fmla="*/ 66675 h 704850"/>
                  <a:gd name="connsiteX28" fmla="*/ 1114425 w 1581150"/>
                  <a:gd name="connsiteY28" fmla="*/ 57150 h 704850"/>
                  <a:gd name="connsiteX29" fmla="*/ 1143000 w 1581150"/>
                  <a:gd name="connsiteY29" fmla="*/ 47625 h 704850"/>
                  <a:gd name="connsiteX30" fmla="*/ 1190625 w 1581150"/>
                  <a:gd name="connsiteY30" fmla="*/ 38100 h 704850"/>
                  <a:gd name="connsiteX31" fmla="*/ 1295400 w 1581150"/>
                  <a:gd name="connsiteY31" fmla="*/ 19050 h 704850"/>
                  <a:gd name="connsiteX32" fmla="*/ 1362075 w 1581150"/>
                  <a:gd name="connsiteY32" fmla="*/ 0 h 704850"/>
                  <a:gd name="connsiteX33" fmla="*/ 1476375 w 1581150"/>
                  <a:gd name="connsiteY33" fmla="*/ 9525 h 704850"/>
                  <a:gd name="connsiteX34" fmla="*/ 1495425 w 1581150"/>
                  <a:gd name="connsiteY34" fmla="*/ 38100 h 704850"/>
                  <a:gd name="connsiteX35" fmla="*/ 1504950 w 1581150"/>
                  <a:gd name="connsiteY35" fmla="*/ 85725 h 704850"/>
                  <a:gd name="connsiteX36" fmla="*/ 1514475 w 1581150"/>
                  <a:gd name="connsiteY36" fmla="*/ 323850 h 704850"/>
                  <a:gd name="connsiteX37" fmla="*/ 1543050 w 1581150"/>
                  <a:gd name="connsiteY37" fmla="*/ 485775 h 704850"/>
                  <a:gd name="connsiteX38" fmla="*/ 1552575 w 1581150"/>
                  <a:gd name="connsiteY38" fmla="*/ 514350 h 704850"/>
                  <a:gd name="connsiteX39" fmla="*/ 1571625 w 1581150"/>
                  <a:gd name="connsiteY39" fmla="*/ 590550 h 704850"/>
                  <a:gd name="connsiteX40" fmla="*/ 1581150 w 1581150"/>
                  <a:gd name="connsiteY40" fmla="*/ 704850 h 704850"/>
                  <a:gd name="connsiteX0" fmla="*/ 0 w 1571625"/>
                  <a:gd name="connsiteY0" fmla="*/ 695325 h 695325"/>
                  <a:gd name="connsiteX1" fmla="*/ 9525 w 1571625"/>
                  <a:gd name="connsiteY1" fmla="*/ 647700 h 695325"/>
                  <a:gd name="connsiteX2" fmla="*/ 19050 w 1571625"/>
                  <a:gd name="connsiteY2" fmla="*/ 619125 h 695325"/>
                  <a:gd name="connsiteX3" fmla="*/ 47625 w 1571625"/>
                  <a:gd name="connsiteY3" fmla="*/ 609600 h 695325"/>
                  <a:gd name="connsiteX4" fmla="*/ 76200 w 1571625"/>
                  <a:gd name="connsiteY4" fmla="*/ 581025 h 695325"/>
                  <a:gd name="connsiteX5" fmla="*/ 95250 w 1571625"/>
                  <a:gd name="connsiteY5" fmla="*/ 552450 h 695325"/>
                  <a:gd name="connsiteX6" fmla="*/ 152400 w 1571625"/>
                  <a:gd name="connsiteY6" fmla="*/ 533400 h 695325"/>
                  <a:gd name="connsiteX7" fmla="*/ 180975 w 1571625"/>
                  <a:gd name="connsiteY7" fmla="*/ 523875 h 695325"/>
                  <a:gd name="connsiteX8" fmla="*/ 238125 w 1571625"/>
                  <a:gd name="connsiteY8" fmla="*/ 485775 h 695325"/>
                  <a:gd name="connsiteX9" fmla="*/ 266700 w 1571625"/>
                  <a:gd name="connsiteY9" fmla="*/ 457200 h 695325"/>
                  <a:gd name="connsiteX10" fmla="*/ 390530 w 1571625"/>
                  <a:gd name="connsiteY10" fmla="*/ 419098 h 695325"/>
                  <a:gd name="connsiteX11" fmla="*/ 409579 w 1571625"/>
                  <a:gd name="connsiteY11" fmla="*/ 390519 h 695325"/>
                  <a:gd name="connsiteX12" fmla="*/ 438150 w 1571625"/>
                  <a:gd name="connsiteY12" fmla="*/ 381000 h 695325"/>
                  <a:gd name="connsiteX13" fmla="*/ 466725 w 1571625"/>
                  <a:gd name="connsiteY13" fmla="*/ 371475 h 695325"/>
                  <a:gd name="connsiteX14" fmla="*/ 523875 w 1571625"/>
                  <a:gd name="connsiteY14" fmla="*/ 342900 h 695325"/>
                  <a:gd name="connsiteX15" fmla="*/ 542925 w 1571625"/>
                  <a:gd name="connsiteY15" fmla="*/ 314325 h 695325"/>
                  <a:gd name="connsiteX16" fmla="*/ 571500 w 1571625"/>
                  <a:gd name="connsiteY16" fmla="*/ 304800 h 695325"/>
                  <a:gd name="connsiteX17" fmla="*/ 638175 w 1571625"/>
                  <a:gd name="connsiteY17" fmla="*/ 285750 h 695325"/>
                  <a:gd name="connsiteX18" fmla="*/ 666750 w 1571625"/>
                  <a:gd name="connsiteY18" fmla="*/ 266700 h 695325"/>
                  <a:gd name="connsiteX19" fmla="*/ 695325 w 1571625"/>
                  <a:gd name="connsiteY19" fmla="*/ 257175 h 695325"/>
                  <a:gd name="connsiteX20" fmla="*/ 752475 w 1571625"/>
                  <a:gd name="connsiteY20" fmla="*/ 219075 h 695325"/>
                  <a:gd name="connsiteX21" fmla="*/ 800100 w 1571625"/>
                  <a:gd name="connsiteY21" fmla="*/ 180975 h 695325"/>
                  <a:gd name="connsiteX22" fmla="*/ 857250 w 1571625"/>
                  <a:gd name="connsiteY22" fmla="*/ 133350 h 695325"/>
                  <a:gd name="connsiteX23" fmla="*/ 914400 w 1571625"/>
                  <a:gd name="connsiteY23" fmla="*/ 114300 h 695325"/>
                  <a:gd name="connsiteX24" fmla="*/ 942975 w 1571625"/>
                  <a:gd name="connsiteY24" fmla="*/ 104775 h 695325"/>
                  <a:gd name="connsiteX25" fmla="*/ 981075 w 1571625"/>
                  <a:gd name="connsiteY25" fmla="*/ 95250 h 695325"/>
                  <a:gd name="connsiteX26" fmla="*/ 1038225 w 1571625"/>
                  <a:gd name="connsiteY26" fmla="*/ 76200 h 695325"/>
                  <a:gd name="connsiteX27" fmla="*/ 1066800 w 1571625"/>
                  <a:gd name="connsiteY27" fmla="*/ 66675 h 695325"/>
                  <a:gd name="connsiteX28" fmla="*/ 1114425 w 1571625"/>
                  <a:gd name="connsiteY28" fmla="*/ 57150 h 695325"/>
                  <a:gd name="connsiteX29" fmla="*/ 1143000 w 1571625"/>
                  <a:gd name="connsiteY29" fmla="*/ 47625 h 695325"/>
                  <a:gd name="connsiteX30" fmla="*/ 1190625 w 1571625"/>
                  <a:gd name="connsiteY30" fmla="*/ 38100 h 695325"/>
                  <a:gd name="connsiteX31" fmla="*/ 1295400 w 1571625"/>
                  <a:gd name="connsiteY31" fmla="*/ 19050 h 695325"/>
                  <a:gd name="connsiteX32" fmla="*/ 1362075 w 1571625"/>
                  <a:gd name="connsiteY32" fmla="*/ 0 h 695325"/>
                  <a:gd name="connsiteX33" fmla="*/ 1476375 w 1571625"/>
                  <a:gd name="connsiteY33" fmla="*/ 9525 h 695325"/>
                  <a:gd name="connsiteX34" fmla="*/ 1495425 w 1571625"/>
                  <a:gd name="connsiteY34" fmla="*/ 38100 h 695325"/>
                  <a:gd name="connsiteX35" fmla="*/ 1504950 w 1571625"/>
                  <a:gd name="connsiteY35" fmla="*/ 85725 h 695325"/>
                  <a:gd name="connsiteX36" fmla="*/ 1514475 w 1571625"/>
                  <a:gd name="connsiteY36" fmla="*/ 323850 h 695325"/>
                  <a:gd name="connsiteX37" fmla="*/ 1543050 w 1571625"/>
                  <a:gd name="connsiteY37" fmla="*/ 485775 h 695325"/>
                  <a:gd name="connsiteX38" fmla="*/ 1552575 w 1571625"/>
                  <a:gd name="connsiteY38" fmla="*/ 514350 h 695325"/>
                  <a:gd name="connsiteX39" fmla="*/ 1571625 w 1571625"/>
                  <a:gd name="connsiteY39" fmla="*/ 590550 h 695325"/>
                  <a:gd name="connsiteX0" fmla="*/ 0 w 1571809"/>
                  <a:gd name="connsiteY0" fmla="*/ 695325 h 695325"/>
                  <a:gd name="connsiteX1" fmla="*/ 9525 w 1571809"/>
                  <a:gd name="connsiteY1" fmla="*/ 647700 h 695325"/>
                  <a:gd name="connsiteX2" fmla="*/ 19050 w 1571809"/>
                  <a:gd name="connsiteY2" fmla="*/ 619125 h 695325"/>
                  <a:gd name="connsiteX3" fmla="*/ 47625 w 1571809"/>
                  <a:gd name="connsiteY3" fmla="*/ 609600 h 695325"/>
                  <a:gd name="connsiteX4" fmla="*/ 76200 w 1571809"/>
                  <a:gd name="connsiteY4" fmla="*/ 581025 h 695325"/>
                  <a:gd name="connsiteX5" fmla="*/ 95250 w 1571809"/>
                  <a:gd name="connsiteY5" fmla="*/ 552450 h 695325"/>
                  <a:gd name="connsiteX6" fmla="*/ 152400 w 1571809"/>
                  <a:gd name="connsiteY6" fmla="*/ 533400 h 695325"/>
                  <a:gd name="connsiteX7" fmla="*/ 180975 w 1571809"/>
                  <a:gd name="connsiteY7" fmla="*/ 523875 h 695325"/>
                  <a:gd name="connsiteX8" fmla="*/ 238125 w 1571809"/>
                  <a:gd name="connsiteY8" fmla="*/ 485775 h 695325"/>
                  <a:gd name="connsiteX9" fmla="*/ 266700 w 1571809"/>
                  <a:gd name="connsiteY9" fmla="*/ 457200 h 695325"/>
                  <a:gd name="connsiteX10" fmla="*/ 390530 w 1571809"/>
                  <a:gd name="connsiteY10" fmla="*/ 419098 h 695325"/>
                  <a:gd name="connsiteX11" fmla="*/ 409579 w 1571809"/>
                  <a:gd name="connsiteY11" fmla="*/ 390519 h 695325"/>
                  <a:gd name="connsiteX12" fmla="*/ 438150 w 1571809"/>
                  <a:gd name="connsiteY12" fmla="*/ 381000 h 695325"/>
                  <a:gd name="connsiteX13" fmla="*/ 466725 w 1571809"/>
                  <a:gd name="connsiteY13" fmla="*/ 371475 h 695325"/>
                  <a:gd name="connsiteX14" fmla="*/ 523875 w 1571809"/>
                  <a:gd name="connsiteY14" fmla="*/ 342900 h 695325"/>
                  <a:gd name="connsiteX15" fmla="*/ 542925 w 1571809"/>
                  <a:gd name="connsiteY15" fmla="*/ 314325 h 695325"/>
                  <a:gd name="connsiteX16" fmla="*/ 571500 w 1571809"/>
                  <a:gd name="connsiteY16" fmla="*/ 304800 h 695325"/>
                  <a:gd name="connsiteX17" fmla="*/ 638175 w 1571809"/>
                  <a:gd name="connsiteY17" fmla="*/ 285750 h 695325"/>
                  <a:gd name="connsiteX18" fmla="*/ 666750 w 1571809"/>
                  <a:gd name="connsiteY18" fmla="*/ 266700 h 695325"/>
                  <a:gd name="connsiteX19" fmla="*/ 695325 w 1571809"/>
                  <a:gd name="connsiteY19" fmla="*/ 257175 h 695325"/>
                  <a:gd name="connsiteX20" fmla="*/ 752475 w 1571809"/>
                  <a:gd name="connsiteY20" fmla="*/ 219075 h 695325"/>
                  <a:gd name="connsiteX21" fmla="*/ 800100 w 1571809"/>
                  <a:gd name="connsiteY21" fmla="*/ 180975 h 695325"/>
                  <a:gd name="connsiteX22" fmla="*/ 857250 w 1571809"/>
                  <a:gd name="connsiteY22" fmla="*/ 133350 h 695325"/>
                  <a:gd name="connsiteX23" fmla="*/ 914400 w 1571809"/>
                  <a:gd name="connsiteY23" fmla="*/ 114300 h 695325"/>
                  <a:gd name="connsiteX24" fmla="*/ 942975 w 1571809"/>
                  <a:gd name="connsiteY24" fmla="*/ 104775 h 695325"/>
                  <a:gd name="connsiteX25" fmla="*/ 981075 w 1571809"/>
                  <a:gd name="connsiteY25" fmla="*/ 95250 h 695325"/>
                  <a:gd name="connsiteX26" fmla="*/ 1038225 w 1571809"/>
                  <a:gd name="connsiteY26" fmla="*/ 76200 h 695325"/>
                  <a:gd name="connsiteX27" fmla="*/ 1066800 w 1571809"/>
                  <a:gd name="connsiteY27" fmla="*/ 66675 h 695325"/>
                  <a:gd name="connsiteX28" fmla="*/ 1114425 w 1571809"/>
                  <a:gd name="connsiteY28" fmla="*/ 57150 h 695325"/>
                  <a:gd name="connsiteX29" fmla="*/ 1143000 w 1571809"/>
                  <a:gd name="connsiteY29" fmla="*/ 47625 h 695325"/>
                  <a:gd name="connsiteX30" fmla="*/ 1190625 w 1571809"/>
                  <a:gd name="connsiteY30" fmla="*/ 38100 h 695325"/>
                  <a:gd name="connsiteX31" fmla="*/ 1295400 w 1571809"/>
                  <a:gd name="connsiteY31" fmla="*/ 19050 h 695325"/>
                  <a:gd name="connsiteX32" fmla="*/ 1362075 w 1571809"/>
                  <a:gd name="connsiteY32" fmla="*/ 0 h 695325"/>
                  <a:gd name="connsiteX33" fmla="*/ 1476375 w 1571809"/>
                  <a:gd name="connsiteY33" fmla="*/ 9525 h 695325"/>
                  <a:gd name="connsiteX34" fmla="*/ 1495425 w 1571809"/>
                  <a:gd name="connsiteY34" fmla="*/ 38100 h 695325"/>
                  <a:gd name="connsiteX35" fmla="*/ 1504950 w 1571809"/>
                  <a:gd name="connsiteY35" fmla="*/ 85725 h 695325"/>
                  <a:gd name="connsiteX36" fmla="*/ 1514475 w 1571809"/>
                  <a:gd name="connsiteY36" fmla="*/ 323850 h 695325"/>
                  <a:gd name="connsiteX37" fmla="*/ 1543050 w 1571809"/>
                  <a:gd name="connsiteY37" fmla="*/ 485775 h 695325"/>
                  <a:gd name="connsiteX38" fmla="*/ 1552575 w 1571809"/>
                  <a:gd name="connsiteY38" fmla="*/ 514350 h 695325"/>
                  <a:gd name="connsiteX39" fmla="*/ 1571625 w 1571809"/>
                  <a:gd name="connsiteY39" fmla="*/ 590550 h 695325"/>
                  <a:gd name="connsiteX40" fmla="*/ 1562100 w 1571809"/>
                  <a:gd name="connsiteY40" fmla="*/ 638175 h 695325"/>
                  <a:gd name="connsiteX0" fmla="*/ 0 w 1571809"/>
                  <a:gd name="connsiteY0" fmla="*/ 695325 h 695325"/>
                  <a:gd name="connsiteX1" fmla="*/ 9525 w 1571809"/>
                  <a:gd name="connsiteY1" fmla="*/ 647700 h 695325"/>
                  <a:gd name="connsiteX2" fmla="*/ 19050 w 1571809"/>
                  <a:gd name="connsiteY2" fmla="*/ 619125 h 695325"/>
                  <a:gd name="connsiteX3" fmla="*/ 47625 w 1571809"/>
                  <a:gd name="connsiteY3" fmla="*/ 609600 h 695325"/>
                  <a:gd name="connsiteX4" fmla="*/ 76200 w 1571809"/>
                  <a:gd name="connsiteY4" fmla="*/ 581025 h 695325"/>
                  <a:gd name="connsiteX5" fmla="*/ 95250 w 1571809"/>
                  <a:gd name="connsiteY5" fmla="*/ 552450 h 695325"/>
                  <a:gd name="connsiteX6" fmla="*/ 152400 w 1571809"/>
                  <a:gd name="connsiteY6" fmla="*/ 533400 h 695325"/>
                  <a:gd name="connsiteX7" fmla="*/ 180975 w 1571809"/>
                  <a:gd name="connsiteY7" fmla="*/ 523875 h 695325"/>
                  <a:gd name="connsiteX8" fmla="*/ 238125 w 1571809"/>
                  <a:gd name="connsiteY8" fmla="*/ 485775 h 695325"/>
                  <a:gd name="connsiteX9" fmla="*/ 266700 w 1571809"/>
                  <a:gd name="connsiteY9" fmla="*/ 457200 h 695325"/>
                  <a:gd name="connsiteX10" fmla="*/ 390530 w 1571809"/>
                  <a:gd name="connsiteY10" fmla="*/ 419098 h 695325"/>
                  <a:gd name="connsiteX11" fmla="*/ 409579 w 1571809"/>
                  <a:gd name="connsiteY11" fmla="*/ 390519 h 695325"/>
                  <a:gd name="connsiteX12" fmla="*/ 438150 w 1571809"/>
                  <a:gd name="connsiteY12" fmla="*/ 381000 h 695325"/>
                  <a:gd name="connsiteX13" fmla="*/ 466725 w 1571809"/>
                  <a:gd name="connsiteY13" fmla="*/ 371475 h 695325"/>
                  <a:gd name="connsiteX14" fmla="*/ 523875 w 1571809"/>
                  <a:gd name="connsiteY14" fmla="*/ 342900 h 695325"/>
                  <a:gd name="connsiteX15" fmla="*/ 542925 w 1571809"/>
                  <a:gd name="connsiteY15" fmla="*/ 314325 h 695325"/>
                  <a:gd name="connsiteX16" fmla="*/ 571500 w 1571809"/>
                  <a:gd name="connsiteY16" fmla="*/ 304800 h 695325"/>
                  <a:gd name="connsiteX17" fmla="*/ 638175 w 1571809"/>
                  <a:gd name="connsiteY17" fmla="*/ 285750 h 695325"/>
                  <a:gd name="connsiteX18" fmla="*/ 666750 w 1571809"/>
                  <a:gd name="connsiteY18" fmla="*/ 266700 h 695325"/>
                  <a:gd name="connsiteX19" fmla="*/ 695325 w 1571809"/>
                  <a:gd name="connsiteY19" fmla="*/ 257175 h 695325"/>
                  <a:gd name="connsiteX20" fmla="*/ 752475 w 1571809"/>
                  <a:gd name="connsiteY20" fmla="*/ 219075 h 695325"/>
                  <a:gd name="connsiteX21" fmla="*/ 800100 w 1571809"/>
                  <a:gd name="connsiteY21" fmla="*/ 180975 h 695325"/>
                  <a:gd name="connsiteX22" fmla="*/ 857250 w 1571809"/>
                  <a:gd name="connsiteY22" fmla="*/ 133350 h 695325"/>
                  <a:gd name="connsiteX23" fmla="*/ 914400 w 1571809"/>
                  <a:gd name="connsiteY23" fmla="*/ 114300 h 695325"/>
                  <a:gd name="connsiteX24" fmla="*/ 942975 w 1571809"/>
                  <a:gd name="connsiteY24" fmla="*/ 104775 h 695325"/>
                  <a:gd name="connsiteX25" fmla="*/ 981075 w 1571809"/>
                  <a:gd name="connsiteY25" fmla="*/ 95250 h 695325"/>
                  <a:gd name="connsiteX26" fmla="*/ 1038225 w 1571809"/>
                  <a:gd name="connsiteY26" fmla="*/ 76200 h 695325"/>
                  <a:gd name="connsiteX27" fmla="*/ 1066800 w 1571809"/>
                  <a:gd name="connsiteY27" fmla="*/ 66675 h 695325"/>
                  <a:gd name="connsiteX28" fmla="*/ 1114425 w 1571809"/>
                  <a:gd name="connsiteY28" fmla="*/ 57150 h 695325"/>
                  <a:gd name="connsiteX29" fmla="*/ 1143000 w 1571809"/>
                  <a:gd name="connsiteY29" fmla="*/ 47625 h 695325"/>
                  <a:gd name="connsiteX30" fmla="*/ 1190625 w 1571809"/>
                  <a:gd name="connsiteY30" fmla="*/ 38100 h 695325"/>
                  <a:gd name="connsiteX31" fmla="*/ 1295400 w 1571809"/>
                  <a:gd name="connsiteY31" fmla="*/ 19050 h 695325"/>
                  <a:gd name="connsiteX32" fmla="*/ 1362075 w 1571809"/>
                  <a:gd name="connsiteY32" fmla="*/ 0 h 695325"/>
                  <a:gd name="connsiteX33" fmla="*/ 1476375 w 1571809"/>
                  <a:gd name="connsiteY33" fmla="*/ 9525 h 695325"/>
                  <a:gd name="connsiteX34" fmla="*/ 1495425 w 1571809"/>
                  <a:gd name="connsiteY34" fmla="*/ 38100 h 695325"/>
                  <a:gd name="connsiteX35" fmla="*/ 1504950 w 1571809"/>
                  <a:gd name="connsiteY35" fmla="*/ 85725 h 695325"/>
                  <a:gd name="connsiteX36" fmla="*/ 1514475 w 1571809"/>
                  <a:gd name="connsiteY36" fmla="*/ 323850 h 695325"/>
                  <a:gd name="connsiteX37" fmla="*/ 1543050 w 1571809"/>
                  <a:gd name="connsiteY37" fmla="*/ 485775 h 695325"/>
                  <a:gd name="connsiteX38" fmla="*/ 1552575 w 1571809"/>
                  <a:gd name="connsiteY38" fmla="*/ 514350 h 695325"/>
                  <a:gd name="connsiteX39" fmla="*/ 1571625 w 1571809"/>
                  <a:gd name="connsiteY39" fmla="*/ 590550 h 695325"/>
                  <a:gd name="connsiteX40" fmla="*/ 1562100 w 1571809"/>
                  <a:gd name="connsiteY40" fmla="*/ 638175 h 695325"/>
                  <a:gd name="connsiteX41" fmla="*/ 1571625 w 1571809"/>
                  <a:gd name="connsiteY41" fmla="*/ 657225 h 695325"/>
                  <a:gd name="connsiteX0" fmla="*/ 0 w 1600200"/>
                  <a:gd name="connsiteY0" fmla="*/ 695325 h 695325"/>
                  <a:gd name="connsiteX1" fmla="*/ 9525 w 1600200"/>
                  <a:gd name="connsiteY1" fmla="*/ 647700 h 695325"/>
                  <a:gd name="connsiteX2" fmla="*/ 19050 w 1600200"/>
                  <a:gd name="connsiteY2" fmla="*/ 619125 h 695325"/>
                  <a:gd name="connsiteX3" fmla="*/ 47625 w 1600200"/>
                  <a:gd name="connsiteY3" fmla="*/ 609600 h 695325"/>
                  <a:gd name="connsiteX4" fmla="*/ 76200 w 1600200"/>
                  <a:gd name="connsiteY4" fmla="*/ 581025 h 695325"/>
                  <a:gd name="connsiteX5" fmla="*/ 95250 w 1600200"/>
                  <a:gd name="connsiteY5" fmla="*/ 552450 h 695325"/>
                  <a:gd name="connsiteX6" fmla="*/ 152400 w 1600200"/>
                  <a:gd name="connsiteY6" fmla="*/ 533400 h 695325"/>
                  <a:gd name="connsiteX7" fmla="*/ 180975 w 1600200"/>
                  <a:gd name="connsiteY7" fmla="*/ 523875 h 695325"/>
                  <a:gd name="connsiteX8" fmla="*/ 238125 w 1600200"/>
                  <a:gd name="connsiteY8" fmla="*/ 485775 h 695325"/>
                  <a:gd name="connsiteX9" fmla="*/ 266700 w 1600200"/>
                  <a:gd name="connsiteY9" fmla="*/ 457200 h 695325"/>
                  <a:gd name="connsiteX10" fmla="*/ 390530 w 1600200"/>
                  <a:gd name="connsiteY10" fmla="*/ 419098 h 695325"/>
                  <a:gd name="connsiteX11" fmla="*/ 409579 w 1600200"/>
                  <a:gd name="connsiteY11" fmla="*/ 390519 h 695325"/>
                  <a:gd name="connsiteX12" fmla="*/ 438150 w 1600200"/>
                  <a:gd name="connsiteY12" fmla="*/ 381000 h 695325"/>
                  <a:gd name="connsiteX13" fmla="*/ 466725 w 1600200"/>
                  <a:gd name="connsiteY13" fmla="*/ 371475 h 695325"/>
                  <a:gd name="connsiteX14" fmla="*/ 523875 w 1600200"/>
                  <a:gd name="connsiteY14" fmla="*/ 342900 h 695325"/>
                  <a:gd name="connsiteX15" fmla="*/ 542925 w 1600200"/>
                  <a:gd name="connsiteY15" fmla="*/ 314325 h 695325"/>
                  <a:gd name="connsiteX16" fmla="*/ 571500 w 1600200"/>
                  <a:gd name="connsiteY16" fmla="*/ 304800 h 695325"/>
                  <a:gd name="connsiteX17" fmla="*/ 638175 w 1600200"/>
                  <a:gd name="connsiteY17" fmla="*/ 285750 h 695325"/>
                  <a:gd name="connsiteX18" fmla="*/ 666750 w 1600200"/>
                  <a:gd name="connsiteY18" fmla="*/ 266700 h 695325"/>
                  <a:gd name="connsiteX19" fmla="*/ 695325 w 1600200"/>
                  <a:gd name="connsiteY19" fmla="*/ 257175 h 695325"/>
                  <a:gd name="connsiteX20" fmla="*/ 752475 w 1600200"/>
                  <a:gd name="connsiteY20" fmla="*/ 219075 h 695325"/>
                  <a:gd name="connsiteX21" fmla="*/ 800100 w 1600200"/>
                  <a:gd name="connsiteY21" fmla="*/ 180975 h 695325"/>
                  <a:gd name="connsiteX22" fmla="*/ 857250 w 1600200"/>
                  <a:gd name="connsiteY22" fmla="*/ 133350 h 695325"/>
                  <a:gd name="connsiteX23" fmla="*/ 914400 w 1600200"/>
                  <a:gd name="connsiteY23" fmla="*/ 114300 h 695325"/>
                  <a:gd name="connsiteX24" fmla="*/ 942975 w 1600200"/>
                  <a:gd name="connsiteY24" fmla="*/ 104775 h 695325"/>
                  <a:gd name="connsiteX25" fmla="*/ 981075 w 1600200"/>
                  <a:gd name="connsiteY25" fmla="*/ 95250 h 695325"/>
                  <a:gd name="connsiteX26" fmla="*/ 1038225 w 1600200"/>
                  <a:gd name="connsiteY26" fmla="*/ 76200 h 695325"/>
                  <a:gd name="connsiteX27" fmla="*/ 1066800 w 1600200"/>
                  <a:gd name="connsiteY27" fmla="*/ 66675 h 695325"/>
                  <a:gd name="connsiteX28" fmla="*/ 1114425 w 1600200"/>
                  <a:gd name="connsiteY28" fmla="*/ 57150 h 695325"/>
                  <a:gd name="connsiteX29" fmla="*/ 1143000 w 1600200"/>
                  <a:gd name="connsiteY29" fmla="*/ 47625 h 695325"/>
                  <a:gd name="connsiteX30" fmla="*/ 1190625 w 1600200"/>
                  <a:gd name="connsiteY30" fmla="*/ 38100 h 695325"/>
                  <a:gd name="connsiteX31" fmla="*/ 1295400 w 1600200"/>
                  <a:gd name="connsiteY31" fmla="*/ 19050 h 695325"/>
                  <a:gd name="connsiteX32" fmla="*/ 1362075 w 1600200"/>
                  <a:gd name="connsiteY32" fmla="*/ 0 h 695325"/>
                  <a:gd name="connsiteX33" fmla="*/ 1476375 w 1600200"/>
                  <a:gd name="connsiteY33" fmla="*/ 9525 h 695325"/>
                  <a:gd name="connsiteX34" fmla="*/ 1495425 w 1600200"/>
                  <a:gd name="connsiteY34" fmla="*/ 38100 h 695325"/>
                  <a:gd name="connsiteX35" fmla="*/ 1504950 w 1600200"/>
                  <a:gd name="connsiteY35" fmla="*/ 85725 h 695325"/>
                  <a:gd name="connsiteX36" fmla="*/ 1514475 w 1600200"/>
                  <a:gd name="connsiteY36" fmla="*/ 323850 h 695325"/>
                  <a:gd name="connsiteX37" fmla="*/ 1543050 w 1600200"/>
                  <a:gd name="connsiteY37" fmla="*/ 485775 h 695325"/>
                  <a:gd name="connsiteX38" fmla="*/ 1552575 w 1600200"/>
                  <a:gd name="connsiteY38" fmla="*/ 514350 h 695325"/>
                  <a:gd name="connsiteX39" fmla="*/ 1571625 w 1600200"/>
                  <a:gd name="connsiteY39" fmla="*/ 590550 h 695325"/>
                  <a:gd name="connsiteX40" fmla="*/ 1562100 w 1600200"/>
                  <a:gd name="connsiteY40" fmla="*/ 638175 h 695325"/>
                  <a:gd name="connsiteX41" fmla="*/ 1571625 w 1600200"/>
                  <a:gd name="connsiteY41" fmla="*/ 657225 h 695325"/>
                  <a:gd name="connsiteX42" fmla="*/ 1600200 w 1600200"/>
                  <a:gd name="connsiteY42" fmla="*/ 685800 h 695325"/>
                  <a:gd name="connsiteX0" fmla="*/ 0 w 1600306"/>
                  <a:gd name="connsiteY0" fmla="*/ 695325 h 723900"/>
                  <a:gd name="connsiteX1" fmla="*/ 9525 w 1600306"/>
                  <a:gd name="connsiteY1" fmla="*/ 647700 h 723900"/>
                  <a:gd name="connsiteX2" fmla="*/ 19050 w 1600306"/>
                  <a:gd name="connsiteY2" fmla="*/ 619125 h 723900"/>
                  <a:gd name="connsiteX3" fmla="*/ 47625 w 1600306"/>
                  <a:gd name="connsiteY3" fmla="*/ 609600 h 723900"/>
                  <a:gd name="connsiteX4" fmla="*/ 76200 w 1600306"/>
                  <a:gd name="connsiteY4" fmla="*/ 581025 h 723900"/>
                  <a:gd name="connsiteX5" fmla="*/ 95250 w 1600306"/>
                  <a:gd name="connsiteY5" fmla="*/ 552450 h 723900"/>
                  <a:gd name="connsiteX6" fmla="*/ 152400 w 1600306"/>
                  <a:gd name="connsiteY6" fmla="*/ 533400 h 723900"/>
                  <a:gd name="connsiteX7" fmla="*/ 180975 w 1600306"/>
                  <a:gd name="connsiteY7" fmla="*/ 523875 h 723900"/>
                  <a:gd name="connsiteX8" fmla="*/ 238125 w 1600306"/>
                  <a:gd name="connsiteY8" fmla="*/ 485775 h 723900"/>
                  <a:gd name="connsiteX9" fmla="*/ 266700 w 1600306"/>
                  <a:gd name="connsiteY9" fmla="*/ 457200 h 723900"/>
                  <a:gd name="connsiteX10" fmla="*/ 390530 w 1600306"/>
                  <a:gd name="connsiteY10" fmla="*/ 419098 h 723900"/>
                  <a:gd name="connsiteX11" fmla="*/ 409579 w 1600306"/>
                  <a:gd name="connsiteY11" fmla="*/ 390519 h 723900"/>
                  <a:gd name="connsiteX12" fmla="*/ 438150 w 1600306"/>
                  <a:gd name="connsiteY12" fmla="*/ 381000 h 723900"/>
                  <a:gd name="connsiteX13" fmla="*/ 466725 w 1600306"/>
                  <a:gd name="connsiteY13" fmla="*/ 371475 h 723900"/>
                  <a:gd name="connsiteX14" fmla="*/ 523875 w 1600306"/>
                  <a:gd name="connsiteY14" fmla="*/ 342900 h 723900"/>
                  <a:gd name="connsiteX15" fmla="*/ 542925 w 1600306"/>
                  <a:gd name="connsiteY15" fmla="*/ 314325 h 723900"/>
                  <a:gd name="connsiteX16" fmla="*/ 571500 w 1600306"/>
                  <a:gd name="connsiteY16" fmla="*/ 304800 h 723900"/>
                  <a:gd name="connsiteX17" fmla="*/ 638175 w 1600306"/>
                  <a:gd name="connsiteY17" fmla="*/ 285750 h 723900"/>
                  <a:gd name="connsiteX18" fmla="*/ 666750 w 1600306"/>
                  <a:gd name="connsiteY18" fmla="*/ 266700 h 723900"/>
                  <a:gd name="connsiteX19" fmla="*/ 695325 w 1600306"/>
                  <a:gd name="connsiteY19" fmla="*/ 257175 h 723900"/>
                  <a:gd name="connsiteX20" fmla="*/ 752475 w 1600306"/>
                  <a:gd name="connsiteY20" fmla="*/ 219075 h 723900"/>
                  <a:gd name="connsiteX21" fmla="*/ 800100 w 1600306"/>
                  <a:gd name="connsiteY21" fmla="*/ 180975 h 723900"/>
                  <a:gd name="connsiteX22" fmla="*/ 857250 w 1600306"/>
                  <a:gd name="connsiteY22" fmla="*/ 133350 h 723900"/>
                  <a:gd name="connsiteX23" fmla="*/ 914400 w 1600306"/>
                  <a:gd name="connsiteY23" fmla="*/ 114300 h 723900"/>
                  <a:gd name="connsiteX24" fmla="*/ 942975 w 1600306"/>
                  <a:gd name="connsiteY24" fmla="*/ 104775 h 723900"/>
                  <a:gd name="connsiteX25" fmla="*/ 981075 w 1600306"/>
                  <a:gd name="connsiteY25" fmla="*/ 95250 h 723900"/>
                  <a:gd name="connsiteX26" fmla="*/ 1038225 w 1600306"/>
                  <a:gd name="connsiteY26" fmla="*/ 76200 h 723900"/>
                  <a:gd name="connsiteX27" fmla="*/ 1066800 w 1600306"/>
                  <a:gd name="connsiteY27" fmla="*/ 66675 h 723900"/>
                  <a:gd name="connsiteX28" fmla="*/ 1114425 w 1600306"/>
                  <a:gd name="connsiteY28" fmla="*/ 57150 h 723900"/>
                  <a:gd name="connsiteX29" fmla="*/ 1143000 w 1600306"/>
                  <a:gd name="connsiteY29" fmla="*/ 47625 h 723900"/>
                  <a:gd name="connsiteX30" fmla="*/ 1190625 w 1600306"/>
                  <a:gd name="connsiteY30" fmla="*/ 38100 h 723900"/>
                  <a:gd name="connsiteX31" fmla="*/ 1295400 w 1600306"/>
                  <a:gd name="connsiteY31" fmla="*/ 19050 h 723900"/>
                  <a:gd name="connsiteX32" fmla="*/ 1362075 w 1600306"/>
                  <a:gd name="connsiteY32" fmla="*/ 0 h 723900"/>
                  <a:gd name="connsiteX33" fmla="*/ 1476375 w 1600306"/>
                  <a:gd name="connsiteY33" fmla="*/ 9525 h 723900"/>
                  <a:gd name="connsiteX34" fmla="*/ 1495425 w 1600306"/>
                  <a:gd name="connsiteY34" fmla="*/ 38100 h 723900"/>
                  <a:gd name="connsiteX35" fmla="*/ 1504950 w 1600306"/>
                  <a:gd name="connsiteY35" fmla="*/ 85725 h 723900"/>
                  <a:gd name="connsiteX36" fmla="*/ 1514475 w 1600306"/>
                  <a:gd name="connsiteY36" fmla="*/ 323850 h 723900"/>
                  <a:gd name="connsiteX37" fmla="*/ 1543050 w 1600306"/>
                  <a:gd name="connsiteY37" fmla="*/ 485775 h 723900"/>
                  <a:gd name="connsiteX38" fmla="*/ 1552575 w 1600306"/>
                  <a:gd name="connsiteY38" fmla="*/ 514350 h 723900"/>
                  <a:gd name="connsiteX39" fmla="*/ 1571625 w 1600306"/>
                  <a:gd name="connsiteY39" fmla="*/ 590550 h 723900"/>
                  <a:gd name="connsiteX40" fmla="*/ 1562100 w 1600306"/>
                  <a:gd name="connsiteY40" fmla="*/ 638175 h 723900"/>
                  <a:gd name="connsiteX41" fmla="*/ 1571625 w 1600306"/>
                  <a:gd name="connsiteY41" fmla="*/ 657225 h 723900"/>
                  <a:gd name="connsiteX42" fmla="*/ 1600200 w 1600306"/>
                  <a:gd name="connsiteY42" fmla="*/ 685800 h 723900"/>
                  <a:gd name="connsiteX43" fmla="*/ 1581150 w 1600306"/>
                  <a:gd name="connsiteY43" fmla="*/ 723900 h 723900"/>
                  <a:gd name="connsiteX0" fmla="*/ 0 w 1619741"/>
                  <a:gd name="connsiteY0" fmla="*/ 695325 h 752475"/>
                  <a:gd name="connsiteX1" fmla="*/ 9525 w 1619741"/>
                  <a:gd name="connsiteY1" fmla="*/ 647700 h 752475"/>
                  <a:gd name="connsiteX2" fmla="*/ 19050 w 1619741"/>
                  <a:gd name="connsiteY2" fmla="*/ 619125 h 752475"/>
                  <a:gd name="connsiteX3" fmla="*/ 47625 w 1619741"/>
                  <a:gd name="connsiteY3" fmla="*/ 609600 h 752475"/>
                  <a:gd name="connsiteX4" fmla="*/ 76200 w 1619741"/>
                  <a:gd name="connsiteY4" fmla="*/ 581025 h 752475"/>
                  <a:gd name="connsiteX5" fmla="*/ 95250 w 1619741"/>
                  <a:gd name="connsiteY5" fmla="*/ 552450 h 752475"/>
                  <a:gd name="connsiteX6" fmla="*/ 152400 w 1619741"/>
                  <a:gd name="connsiteY6" fmla="*/ 533400 h 752475"/>
                  <a:gd name="connsiteX7" fmla="*/ 180975 w 1619741"/>
                  <a:gd name="connsiteY7" fmla="*/ 523875 h 752475"/>
                  <a:gd name="connsiteX8" fmla="*/ 238125 w 1619741"/>
                  <a:gd name="connsiteY8" fmla="*/ 485775 h 752475"/>
                  <a:gd name="connsiteX9" fmla="*/ 266700 w 1619741"/>
                  <a:gd name="connsiteY9" fmla="*/ 457200 h 752475"/>
                  <a:gd name="connsiteX10" fmla="*/ 390530 w 1619741"/>
                  <a:gd name="connsiteY10" fmla="*/ 419098 h 752475"/>
                  <a:gd name="connsiteX11" fmla="*/ 409579 w 1619741"/>
                  <a:gd name="connsiteY11" fmla="*/ 390519 h 752475"/>
                  <a:gd name="connsiteX12" fmla="*/ 438150 w 1619741"/>
                  <a:gd name="connsiteY12" fmla="*/ 381000 h 752475"/>
                  <a:gd name="connsiteX13" fmla="*/ 466725 w 1619741"/>
                  <a:gd name="connsiteY13" fmla="*/ 371475 h 752475"/>
                  <a:gd name="connsiteX14" fmla="*/ 523875 w 1619741"/>
                  <a:gd name="connsiteY14" fmla="*/ 342900 h 752475"/>
                  <a:gd name="connsiteX15" fmla="*/ 542925 w 1619741"/>
                  <a:gd name="connsiteY15" fmla="*/ 314325 h 752475"/>
                  <a:gd name="connsiteX16" fmla="*/ 571500 w 1619741"/>
                  <a:gd name="connsiteY16" fmla="*/ 304800 h 752475"/>
                  <a:gd name="connsiteX17" fmla="*/ 638175 w 1619741"/>
                  <a:gd name="connsiteY17" fmla="*/ 285750 h 752475"/>
                  <a:gd name="connsiteX18" fmla="*/ 666750 w 1619741"/>
                  <a:gd name="connsiteY18" fmla="*/ 266700 h 752475"/>
                  <a:gd name="connsiteX19" fmla="*/ 695325 w 1619741"/>
                  <a:gd name="connsiteY19" fmla="*/ 257175 h 752475"/>
                  <a:gd name="connsiteX20" fmla="*/ 752475 w 1619741"/>
                  <a:gd name="connsiteY20" fmla="*/ 219075 h 752475"/>
                  <a:gd name="connsiteX21" fmla="*/ 800100 w 1619741"/>
                  <a:gd name="connsiteY21" fmla="*/ 180975 h 752475"/>
                  <a:gd name="connsiteX22" fmla="*/ 857250 w 1619741"/>
                  <a:gd name="connsiteY22" fmla="*/ 133350 h 752475"/>
                  <a:gd name="connsiteX23" fmla="*/ 914400 w 1619741"/>
                  <a:gd name="connsiteY23" fmla="*/ 114300 h 752475"/>
                  <a:gd name="connsiteX24" fmla="*/ 942975 w 1619741"/>
                  <a:gd name="connsiteY24" fmla="*/ 104775 h 752475"/>
                  <a:gd name="connsiteX25" fmla="*/ 981075 w 1619741"/>
                  <a:gd name="connsiteY25" fmla="*/ 95250 h 752475"/>
                  <a:gd name="connsiteX26" fmla="*/ 1038225 w 1619741"/>
                  <a:gd name="connsiteY26" fmla="*/ 76200 h 752475"/>
                  <a:gd name="connsiteX27" fmla="*/ 1066800 w 1619741"/>
                  <a:gd name="connsiteY27" fmla="*/ 66675 h 752475"/>
                  <a:gd name="connsiteX28" fmla="*/ 1114425 w 1619741"/>
                  <a:gd name="connsiteY28" fmla="*/ 57150 h 752475"/>
                  <a:gd name="connsiteX29" fmla="*/ 1143000 w 1619741"/>
                  <a:gd name="connsiteY29" fmla="*/ 47625 h 752475"/>
                  <a:gd name="connsiteX30" fmla="*/ 1190625 w 1619741"/>
                  <a:gd name="connsiteY30" fmla="*/ 38100 h 752475"/>
                  <a:gd name="connsiteX31" fmla="*/ 1295400 w 1619741"/>
                  <a:gd name="connsiteY31" fmla="*/ 19050 h 752475"/>
                  <a:gd name="connsiteX32" fmla="*/ 1362075 w 1619741"/>
                  <a:gd name="connsiteY32" fmla="*/ 0 h 752475"/>
                  <a:gd name="connsiteX33" fmla="*/ 1476375 w 1619741"/>
                  <a:gd name="connsiteY33" fmla="*/ 9525 h 752475"/>
                  <a:gd name="connsiteX34" fmla="*/ 1495425 w 1619741"/>
                  <a:gd name="connsiteY34" fmla="*/ 38100 h 752475"/>
                  <a:gd name="connsiteX35" fmla="*/ 1504950 w 1619741"/>
                  <a:gd name="connsiteY35" fmla="*/ 85725 h 752475"/>
                  <a:gd name="connsiteX36" fmla="*/ 1514475 w 1619741"/>
                  <a:gd name="connsiteY36" fmla="*/ 323850 h 752475"/>
                  <a:gd name="connsiteX37" fmla="*/ 1543050 w 1619741"/>
                  <a:gd name="connsiteY37" fmla="*/ 485775 h 752475"/>
                  <a:gd name="connsiteX38" fmla="*/ 1552575 w 1619741"/>
                  <a:gd name="connsiteY38" fmla="*/ 514350 h 752475"/>
                  <a:gd name="connsiteX39" fmla="*/ 1571625 w 1619741"/>
                  <a:gd name="connsiteY39" fmla="*/ 590550 h 752475"/>
                  <a:gd name="connsiteX40" fmla="*/ 1562100 w 1619741"/>
                  <a:gd name="connsiteY40" fmla="*/ 638175 h 752475"/>
                  <a:gd name="connsiteX41" fmla="*/ 1571625 w 1619741"/>
                  <a:gd name="connsiteY41" fmla="*/ 657225 h 752475"/>
                  <a:gd name="connsiteX42" fmla="*/ 1600200 w 1619741"/>
                  <a:gd name="connsiteY42" fmla="*/ 685800 h 752475"/>
                  <a:gd name="connsiteX43" fmla="*/ 1619252 w 1619741"/>
                  <a:gd name="connsiteY43" fmla="*/ 752475 h 752475"/>
                  <a:gd name="connsiteX0" fmla="*/ 0 w 1620662"/>
                  <a:gd name="connsiteY0" fmla="*/ 695325 h 809625"/>
                  <a:gd name="connsiteX1" fmla="*/ 9525 w 1620662"/>
                  <a:gd name="connsiteY1" fmla="*/ 647700 h 809625"/>
                  <a:gd name="connsiteX2" fmla="*/ 19050 w 1620662"/>
                  <a:gd name="connsiteY2" fmla="*/ 619125 h 809625"/>
                  <a:gd name="connsiteX3" fmla="*/ 47625 w 1620662"/>
                  <a:gd name="connsiteY3" fmla="*/ 609600 h 809625"/>
                  <a:gd name="connsiteX4" fmla="*/ 76200 w 1620662"/>
                  <a:gd name="connsiteY4" fmla="*/ 581025 h 809625"/>
                  <a:gd name="connsiteX5" fmla="*/ 95250 w 1620662"/>
                  <a:gd name="connsiteY5" fmla="*/ 552450 h 809625"/>
                  <a:gd name="connsiteX6" fmla="*/ 152400 w 1620662"/>
                  <a:gd name="connsiteY6" fmla="*/ 533400 h 809625"/>
                  <a:gd name="connsiteX7" fmla="*/ 180975 w 1620662"/>
                  <a:gd name="connsiteY7" fmla="*/ 523875 h 809625"/>
                  <a:gd name="connsiteX8" fmla="*/ 238125 w 1620662"/>
                  <a:gd name="connsiteY8" fmla="*/ 485775 h 809625"/>
                  <a:gd name="connsiteX9" fmla="*/ 266700 w 1620662"/>
                  <a:gd name="connsiteY9" fmla="*/ 457200 h 809625"/>
                  <a:gd name="connsiteX10" fmla="*/ 390530 w 1620662"/>
                  <a:gd name="connsiteY10" fmla="*/ 419098 h 809625"/>
                  <a:gd name="connsiteX11" fmla="*/ 409579 w 1620662"/>
                  <a:gd name="connsiteY11" fmla="*/ 390519 h 809625"/>
                  <a:gd name="connsiteX12" fmla="*/ 438150 w 1620662"/>
                  <a:gd name="connsiteY12" fmla="*/ 381000 h 809625"/>
                  <a:gd name="connsiteX13" fmla="*/ 466725 w 1620662"/>
                  <a:gd name="connsiteY13" fmla="*/ 371475 h 809625"/>
                  <a:gd name="connsiteX14" fmla="*/ 523875 w 1620662"/>
                  <a:gd name="connsiteY14" fmla="*/ 342900 h 809625"/>
                  <a:gd name="connsiteX15" fmla="*/ 542925 w 1620662"/>
                  <a:gd name="connsiteY15" fmla="*/ 314325 h 809625"/>
                  <a:gd name="connsiteX16" fmla="*/ 571500 w 1620662"/>
                  <a:gd name="connsiteY16" fmla="*/ 304800 h 809625"/>
                  <a:gd name="connsiteX17" fmla="*/ 638175 w 1620662"/>
                  <a:gd name="connsiteY17" fmla="*/ 285750 h 809625"/>
                  <a:gd name="connsiteX18" fmla="*/ 666750 w 1620662"/>
                  <a:gd name="connsiteY18" fmla="*/ 266700 h 809625"/>
                  <a:gd name="connsiteX19" fmla="*/ 695325 w 1620662"/>
                  <a:gd name="connsiteY19" fmla="*/ 257175 h 809625"/>
                  <a:gd name="connsiteX20" fmla="*/ 752475 w 1620662"/>
                  <a:gd name="connsiteY20" fmla="*/ 219075 h 809625"/>
                  <a:gd name="connsiteX21" fmla="*/ 800100 w 1620662"/>
                  <a:gd name="connsiteY21" fmla="*/ 180975 h 809625"/>
                  <a:gd name="connsiteX22" fmla="*/ 857250 w 1620662"/>
                  <a:gd name="connsiteY22" fmla="*/ 133350 h 809625"/>
                  <a:gd name="connsiteX23" fmla="*/ 914400 w 1620662"/>
                  <a:gd name="connsiteY23" fmla="*/ 114300 h 809625"/>
                  <a:gd name="connsiteX24" fmla="*/ 942975 w 1620662"/>
                  <a:gd name="connsiteY24" fmla="*/ 104775 h 809625"/>
                  <a:gd name="connsiteX25" fmla="*/ 981075 w 1620662"/>
                  <a:gd name="connsiteY25" fmla="*/ 95250 h 809625"/>
                  <a:gd name="connsiteX26" fmla="*/ 1038225 w 1620662"/>
                  <a:gd name="connsiteY26" fmla="*/ 76200 h 809625"/>
                  <a:gd name="connsiteX27" fmla="*/ 1066800 w 1620662"/>
                  <a:gd name="connsiteY27" fmla="*/ 66675 h 809625"/>
                  <a:gd name="connsiteX28" fmla="*/ 1114425 w 1620662"/>
                  <a:gd name="connsiteY28" fmla="*/ 57150 h 809625"/>
                  <a:gd name="connsiteX29" fmla="*/ 1143000 w 1620662"/>
                  <a:gd name="connsiteY29" fmla="*/ 47625 h 809625"/>
                  <a:gd name="connsiteX30" fmla="*/ 1190625 w 1620662"/>
                  <a:gd name="connsiteY30" fmla="*/ 38100 h 809625"/>
                  <a:gd name="connsiteX31" fmla="*/ 1295400 w 1620662"/>
                  <a:gd name="connsiteY31" fmla="*/ 19050 h 809625"/>
                  <a:gd name="connsiteX32" fmla="*/ 1362075 w 1620662"/>
                  <a:gd name="connsiteY32" fmla="*/ 0 h 809625"/>
                  <a:gd name="connsiteX33" fmla="*/ 1476375 w 1620662"/>
                  <a:gd name="connsiteY33" fmla="*/ 9525 h 809625"/>
                  <a:gd name="connsiteX34" fmla="*/ 1495425 w 1620662"/>
                  <a:gd name="connsiteY34" fmla="*/ 38100 h 809625"/>
                  <a:gd name="connsiteX35" fmla="*/ 1504950 w 1620662"/>
                  <a:gd name="connsiteY35" fmla="*/ 85725 h 809625"/>
                  <a:gd name="connsiteX36" fmla="*/ 1514475 w 1620662"/>
                  <a:gd name="connsiteY36" fmla="*/ 323850 h 809625"/>
                  <a:gd name="connsiteX37" fmla="*/ 1543050 w 1620662"/>
                  <a:gd name="connsiteY37" fmla="*/ 485775 h 809625"/>
                  <a:gd name="connsiteX38" fmla="*/ 1552575 w 1620662"/>
                  <a:gd name="connsiteY38" fmla="*/ 514350 h 809625"/>
                  <a:gd name="connsiteX39" fmla="*/ 1571625 w 1620662"/>
                  <a:gd name="connsiteY39" fmla="*/ 590550 h 809625"/>
                  <a:gd name="connsiteX40" fmla="*/ 1562100 w 1620662"/>
                  <a:gd name="connsiteY40" fmla="*/ 638175 h 809625"/>
                  <a:gd name="connsiteX41" fmla="*/ 1571625 w 1620662"/>
                  <a:gd name="connsiteY41" fmla="*/ 657225 h 809625"/>
                  <a:gd name="connsiteX42" fmla="*/ 1600200 w 1620662"/>
                  <a:gd name="connsiteY42" fmla="*/ 685800 h 809625"/>
                  <a:gd name="connsiteX43" fmla="*/ 1619252 w 1620662"/>
                  <a:gd name="connsiteY43" fmla="*/ 752475 h 809625"/>
                  <a:gd name="connsiteX44" fmla="*/ 1619250 w 1620662"/>
                  <a:gd name="connsiteY44" fmla="*/ 809625 h 809625"/>
                  <a:gd name="connsiteX0" fmla="*/ 0 w 1628775"/>
                  <a:gd name="connsiteY0" fmla="*/ 695325 h 866775"/>
                  <a:gd name="connsiteX1" fmla="*/ 9525 w 1628775"/>
                  <a:gd name="connsiteY1" fmla="*/ 647700 h 866775"/>
                  <a:gd name="connsiteX2" fmla="*/ 19050 w 1628775"/>
                  <a:gd name="connsiteY2" fmla="*/ 619125 h 866775"/>
                  <a:gd name="connsiteX3" fmla="*/ 47625 w 1628775"/>
                  <a:gd name="connsiteY3" fmla="*/ 609600 h 866775"/>
                  <a:gd name="connsiteX4" fmla="*/ 76200 w 1628775"/>
                  <a:gd name="connsiteY4" fmla="*/ 581025 h 866775"/>
                  <a:gd name="connsiteX5" fmla="*/ 95250 w 1628775"/>
                  <a:gd name="connsiteY5" fmla="*/ 552450 h 866775"/>
                  <a:gd name="connsiteX6" fmla="*/ 152400 w 1628775"/>
                  <a:gd name="connsiteY6" fmla="*/ 533400 h 866775"/>
                  <a:gd name="connsiteX7" fmla="*/ 180975 w 1628775"/>
                  <a:gd name="connsiteY7" fmla="*/ 523875 h 866775"/>
                  <a:gd name="connsiteX8" fmla="*/ 238125 w 1628775"/>
                  <a:gd name="connsiteY8" fmla="*/ 485775 h 866775"/>
                  <a:gd name="connsiteX9" fmla="*/ 266700 w 1628775"/>
                  <a:gd name="connsiteY9" fmla="*/ 457200 h 866775"/>
                  <a:gd name="connsiteX10" fmla="*/ 390530 w 1628775"/>
                  <a:gd name="connsiteY10" fmla="*/ 419098 h 866775"/>
                  <a:gd name="connsiteX11" fmla="*/ 409579 w 1628775"/>
                  <a:gd name="connsiteY11" fmla="*/ 390519 h 866775"/>
                  <a:gd name="connsiteX12" fmla="*/ 438150 w 1628775"/>
                  <a:gd name="connsiteY12" fmla="*/ 381000 h 866775"/>
                  <a:gd name="connsiteX13" fmla="*/ 466725 w 1628775"/>
                  <a:gd name="connsiteY13" fmla="*/ 371475 h 866775"/>
                  <a:gd name="connsiteX14" fmla="*/ 523875 w 1628775"/>
                  <a:gd name="connsiteY14" fmla="*/ 342900 h 866775"/>
                  <a:gd name="connsiteX15" fmla="*/ 542925 w 1628775"/>
                  <a:gd name="connsiteY15" fmla="*/ 314325 h 866775"/>
                  <a:gd name="connsiteX16" fmla="*/ 571500 w 1628775"/>
                  <a:gd name="connsiteY16" fmla="*/ 304800 h 866775"/>
                  <a:gd name="connsiteX17" fmla="*/ 638175 w 1628775"/>
                  <a:gd name="connsiteY17" fmla="*/ 285750 h 866775"/>
                  <a:gd name="connsiteX18" fmla="*/ 666750 w 1628775"/>
                  <a:gd name="connsiteY18" fmla="*/ 266700 h 866775"/>
                  <a:gd name="connsiteX19" fmla="*/ 695325 w 1628775"/>
                  <a:gd name="connsiteY19" fmla="*/ 257175 h 866775"/>
                  <a:gd name="connsiteX20" fmla="*/ 752475 w 1628775"/>
                  <a:gd name="connsiteY20" fmla="*/ 219075 h 866775"/>
                  <a:gd name="connsiteX21" fmla="*/ 800100 w 1628775"/>
                  <a:gd name="connsiteY21" fmla="*/ 180975 h 866775"/>
                  <a:gd name="connsiteX22" fmla="*/ 857250 w 1628775"/>
                  <a:gd name="connsiteY22" fmla="*/ 133350 h 866775"/>
                  <a:gd name="connsiteX23" fmla="*/ 914400 w 1628775"/>
                  <a:gd name="connsiteY23" fmla="*/ 114300 h 866775"/>
                  <a:gd name="connsiteX24" fmla="*/ 942975 w 1628775"/>
                  <a:gd name="connsiteY24" fmla="*/ 104775 h 866775"/>
                  <a:gd name="connsiteX25" fmla="*/ 981075 w 1628775"/>
                  <a:gd name="connsiteY25" fmla="*/ 95250 h 866775"/>
                  <a:gd name="connsiteX26" fmla="*/ 1038225 w 1628775"/>
                  <a:gd name="connsiteY26" fmla="*/ 76200 h 866775"/>
                  <a:gd name="connsiteX27" fmla="*/ 1066800 w 1628775"/>
                  <a:gd name="connsiteY27" fmla="*/ 66675 h 866775"/>
                  <a:gd name="connsiteX28" fmla="*/ 1114425 w 1628775"/>
                  <a:gd name="connsiteY28" fmla="*/ 57150 h 866775"/>
                  <a:gd name="connsiteX29" fmla="*/ 1143000 w 1628775"/>
                  <a:gd name="connsiteY29" fmla="*/ 47625 h 866775"/>
                  <a:gd name="connsiteX30" fmla="*/ 1190625 w 1628775"/>
                  <a:gd name="connsiteY30" fmla="*/ 38100 h 866775"/>
                  <a:gd name="connsiteX31" fmla="*/ 1295400 w 1628775"/>
                  <a:gd name="connsiteY31" fmla="*/ 19050 h 866775"/>
                  <a:gd name="connsiteX32" fmla="*/ 1362075 w 1628775"/>
                  <a:gd name="connsiteY32" fmla="*/ 0 h 866775"/>
                  <a:gd name="connsiteX33" fmla="*/ 1476375 w 1628775"/>
                  <a:gd name="connsiteY33" fmla="*/ 9525 h 866775"/>
                  <a:gd name="connsiteX34" fmla="*/ 1495425 w 1628775"/>
                  <a:gd name="connsiteY34" fmla="*/ 38100 h 866775"/>
                  <a:gd name="connsiteX35" fmla="*/ 1504950 w 1628775"/>
                  <a:gd name="connsiteY35" fmla="*/ 85725 h 866775"/>
                  <a:gd name="connsiteX36" fmla="*/ 1514475 w 1628775"/>
                  <a:gd name="connsiteY36" fmla="*/ 323850 h 866775"/>
                  <a:gd name="connsiteX37" fmla="*/ 1543050 w 1628775"/>
                  <a:gd name="connsiteY37" fmla="*/ 485775 h 866775"/>
                  <a:gd name="connsiteX38" fmla="*/ 1552575 w 1628775"/>
                  <a:gd name="connsiteY38" fmla="*/ 514350 h 866775"/>
                  <a:gd name="connsiteX39" fmla="*/ 1571625 w 1628775"/>
                  <a:gd name="connsiteY39" fmla="*/ 590550 h 866775"/>
                  <a:gd name="connsiteX40" fmla="*/ 1562100 w 1628775"/>
                  <a:gd name="connsiteY40" fmla="*/ 638175 h 866775"/>
                  <a:gd name="connsiteX41" fmla="*/ 1571625 w 1628775"/>
                  <a:gd name="connsiteY41" fmla="*/ 657225 h 866775"/>
                  <a:gd name="connsiteX42" fmla="*/ 1600200 w 1628775"/>
                  <a:gd name="connsiteY42" fmla="*/ 685800 h 866775"/>
                  <a:gd name="connsiteX43" fmla="*/ 1619252 w 1628775"/>
                  <a:gd name="connsiteY43" fmla="*/ 752475 h 866775"/>
                  <a:gd name="connsiteX44" fmla="*/ 1619250 w 1628775"/>
                  <a:gd name="connsiteY44" fmla="*/ 809625 h 866775"/>
                  <a:gd name="connsiteX45" fmla="*/ 1628775 w 1628775"/>
                  <a:gd name="connsiteY45" fmla="*/ 866775 h 866775"/>
                  <a:gd name="connsiteX0" fmla="*/ 0 w 1638300"/>
                  <a:gd name="connsiteY0" fmla="*/ 695325 h 895350"/>
                  <a:gd name="connsiteX1" fmla="*/ 9525 w 1638300"/>
                  <a:gd name="connsiteY1" fmla="*/ 647700 h 895350"/>
                  <a:gd name="connsiteX2" fmla="*/ 19050 w 1638300"/>
                  <a:gd name="connsiteY2" fmla="*/ 619125 h 895350"/>
                  <a:gd name="connsiteX3" fmla="*/ 47625 w 1638300"/>
                  <a:gd name="connsiteY3" fmla="*/ 609600 h 895350"/>
                  <a:gd name="connsiteX4" fmla="*/ 76200 w 1638300"/>
                  <a:gd name="connsiteY4" fmla="*/ 581025 h 895350"/>
                  <a:gd name="connsiteX5" fmla="*/ 95250 w 1638300"/>
                  <a:gd name="connsiteY5" fmla="*/ 552450 h 895350"/>
                  <a:gd name="connsiteX6" fmla="*/ 152400 w 1638300"/>
                  <a:gd name="connsiteY6" fmla="*/ 533400 h 895350"/>
                  <a:gd name="connsiteX7" fmla="*/ 180975 w 1638300"/>
                  <a:gd name="connsiteY7" fmla="*/ 523875 h 895350"/>
                  <a:gd name="connsiteX8" fmla="*/ 238125 w 1638300"/>
                  <a:gd name="connsiteY8" fmla="*/ 485775 h 895350"/>
                  <a:gd name="connsiteX9" fmla="*/ 266700 w 1638300"/>
                  <a:gd name="connsiteY9" fmla="*/ 457200 h 895350"/>
                  <a:gd name="connsiteX10" fmla="*/ 390530 w 1638300"/>
                  <a:gd name="connsiteY10" fmla="*/ 419098 h 895350"/>
                  <a:gd name="connsiteX11" fmla="*/ 409579 w 1638300"/>
                  <a:gd name="connsiteY11" fmla="*/ 390519 h 895350"/>
                  <a:gd name="connsiteX12" fmla="*/ 438150 w 1638300"/>
                  <a:gd name="connsiteY12" fmla="*/ 381000 h 895350"/>
                  <a:gd name="connsiteX13" fmla="*/ 466725 w 1638300"/>
                  <a:gd name="connsiteY13" fmla="*/ 371475 h 895350"/>
                  <a:gd name="connsiteX14" fmla="*/ 523875 w 1638300"/>
                  <a:gd name="connsiteY14" fmla="*/ 342900 h 895350"/>
                  <a:gd name="connsiteX15" fmla="*/ 542925 w 1638300"/>
                  <a:gd name="connsiteY15" fmla="*/ 314325 h 895350"/>
                  <a:gd name="connsiteX16" fmla="*/ 571500 w 1638300"/>
                  <a:gd name="connsiteY16" fmla="*/ 304800 h 895350"/>
                  <a:gd name="connsiteX17" fmla="*/ 638175 w 1638300"/>
                  <a:gd name="connsiteY17" fmla="*/ 285750 h 895350"/>
                  <a:gd name="connsiteX18" fmla="*/ 666750 w 1638300"/>
                  <a:gd name="connsiteY18" fmla="*/ 266700 h 895350"/>
                  <a:gd name="connsiteX19" fmla="*/ 695325 w 1638300"/>
                  <a:gd name="connsiteY19" fmla="*/ 257175 h 895350"/>
                  <a:gd name="connsiteX20" fmla="*/ 752475 w 1638300"/>
                  <a:gd name="connsiteY20" fmla="*/ 219075 h 895350"/>
                  <a:gd name="connsiteX21" fmla="*/ 800100 w 1638300"/>
                  <a:gd name="connsiteY21" fmla="*/ 180975 h 895350"/>
                  <a:gd name="connsiteX22" fmla="*/ 857250 w 1638300"/>
                  <a:gd name="connsiteY22" fmla="*/ 133350 h 895350"/>
                  <a:gd name="connsiteX23" fmla="*/ 914400 w 1638300"/>
                  <a:gd name="connsiteY23" fmla="*/ 114300 h 895350"/>
                  <a:gd name="connsiteX24" fmla="*/ 942975 w 1638300"/>
                  <a:gd name="connsiteY24" fmla="*/ 104775 h 895350"/>
                  <a:gd name="connsiteX25" fmla="*/ 981075 w 1638300"/>
                  <a:gd name="connsiteY25" fmla="*/ 95250 h 895350"/>
                  <a:gd name="connsiteX26" fmla="*/ 1038225 w 1638300"/>
                  <a:gd name="connsiteY26" fmla="*/ 76200 h 895350"/>
                  <a:gd name="connsiteX27" fmla="*/ 1066800 w 1638300"/>
                  <a:gd name="connsiteY27" fmla="*/ 66675 h 895350"/>
                  <a:gd name="connsiteX28" fmla="*/ 1114425 w 1638300"/>
                  <a:gd name="connsiteY28" fmla="*/ 57150 h 895350"/>
                  <a:gd name="connsiteX29" fmla="*/ 1143000 w 1638300"/>
                  <a:gd name="connsiteY29" fmla="*/ 47625 h 895350"/>
                  <a:gd name="connsiteX30" fmla="*/ 1190625 w 1638300"/>
                  <a:gd name="connsiteY30" fmla="*/ 38100 h 895350"/>
                  <a:gd name="connsiteX31" fmla="*/ 1295400 w 1638300"/>
                  <a:gd name="connsiteY31" fmla="*/ 19050 h 895350"/>
                  <a:gd name="connsiteX32" fmla="*/ 1362075 w 1638300"/>
                  <a:gd name="connsiteY32" fmla="*/ 0 h 895350"/>
                  <a:gd name="connsiteX33" fmla="*/ 1476375 w 1638300"/>
                  <a:gd name="connsiteY33" fmla="*/ 9525 h 895350"/>
                  <a:gd name="connsiteX34" fmla="*/ 1495425 w 1638300"/>
                  <a:gd name="connsiteY34" fmla="*/ 38100 h 895350"/>
                  <a:gd name="connsiteX35" fmla="*/ 1504950 w 1638300"/>
                  <a:gd name="connsiteY35" fmla="*/ 85725 h 895350"/>
                  <a:gd name="connsiteX36" fmla="*/ 1514475 w 1638300"/>
                  <a:gd name="connsiteY36" fmla="*/ 323850 h 895350"/>
                  <a:gd name="connsiteX37" fmla="*/ 1543050 w 1638300"/>
                  <a:gd name="connsiteY37" fmla="*/ 485775 h 895350"/>
                  <a:gd name="connsiteX38" fmla="*/ 1552575 w 1638300"/>
                  <a:gd name="connsiteY38" fmla="*/ 514350 h 895350"/>
                  <a:gd name="connsiteX39" fmla="*/ 1571625 w 1638300"/>
                  <a:gd name="connsiteY39" fmla="*/ 590550 h 895350"/>
                  <a:gd name="connsiteX40" fmla="*/ 1562100 w 1638300"/>
                  <a:gd name="connsiteY40" fmla="*/ 638175 h 895350"/>
                  <a:gd name="connsiteX41" fmla="*/ 1571625 w 1638300"/>
                  <a:gd name="connsiteY41" fmla="*/ 657225 h 895350"/>
                  <a:gd name="connsiteX42" fmla="*/ 1600200 w 1638300"/>
                  <a:gd name="connsiteY42" fmla="*/ 685800 h 895350"/>
                  <a:gd name="connsiteX43" fmla="*/ 1619252 w 1638300"/>
                  <a:gd name="connsiteY43" fmla="*/ 752475 h 895350"/>
                  <a:gd name="connsiteX44" fmla="*/ 1619250 w 1638300"/>
                  <a:gd name="connsiteY44" fmla="*/ 809625 h 895350"/>
                  <a:gd name="connsiteX45" fmla="*/ 1628775 w 1638300"/>
                  <a:gd name="connsiteY45" fmla="*/ 866775 h 895350"/>
                  <a:gd name="connsiteX46" fmla="*/ 1638300 w 1638300"/>
                  <a:gd name="connsiteY46" fmla="*/ 895350 h 895350"/>
                  <a:gd name="connsiteX0" fmla="*/ 0 w 1638300"/>
                  <a:gd name="connsiteY0" fmla="*/ 695325 h 942975"/>
                  <a:gd name="connsiteX1" fmla="*/ 9525 w 1638300"/>
                  <a:gd name="connsiteY1" fmla="*/ 647700 h 942975"/>
                  <a:gd name="connsiteX2" fmla="*/ 19050 w 1638300"/>
                  <a:gd name="connsiteY2" fmla="*/ 619125 h 942975"/>
                  <a:gd name="connsiteX3" fmla="*/ 47625 w 1638300"/>
                  <a:gd name="connsiteY3" fmla="*/ 609600 h 942975"/>
                  <a:gd name="connsiteX4" fmla="*/ 76200 w 1638300"/>
                  <a:gd name="connsiteY4" fmla="*/ 581025 h 942975"/>
                  <a:gd name="connsiteX5" fmla="*/ 95250 w 1638300"/>
                  <a:gd name="connsiteY5" fmla="*/ 552450 h 942975"/>
                  <a:gd name="connsiteX6" fmla="*/ 152400 w 1638300"/>
                  <a:gd name="connsiteY6" fmla="*/ 533400 h 942975"/>
                  <a:gd name="connsiteX7" fmla="*/ 180975 w 1638300"/>
                  <a:gd name="connsiteY7" fmla="*/ 523875 h 942975"/>
                  <a:gd name="connsiteX8" fmla="*/ 238125 w 1638300"/>
                  <a:gd name="connsiteY8" fmla="*/ 485775 h 942975"/>
                  <a:gd name="connsiteX9" fmla="*/ 266700 w 1638300"/>
                  <a:gd name="connsiteY9" fmla="*/ 457200 h 942975"/>
                  <a:gd name="connsiteX10" fmla="*/ 390530 w 1638300"/>
                  <a:gd name="connsiteY10" fmla="*/ 419098 h 942975"/>
                  <a:gd name="connsiteX11" fmla="*/ 409579 w 1638300"/>
                  <a:gd name="connsiteY11" fmla="*/ 390519 h 942975"/>
                  <a:gd name="connsiteX12" fmla="*/ 438150 w 1638300"/>
                  <a:gd name="connsiteY12" fmla="*/ 381000 h 942975"/>
                  <a:gd name="connsiteX13" fmla="*/ 466725 w 1638300"/>
                  <a:gd name="connsiteY13" fmla="*/ 371475 h 942975"/>
                  <a:gd name="connsiteX14" fmla="*/ 523875 w 1638300"/>
                  <a:gd name="connsiteY14" fmla="*/ 342900 h 942975"/>
                  <a:gd name="connsiteX15" fmla="*/ 542925 w 1638300"/>
                  <a:gd name="connsiteY15" fmla="*/ 314325 h 942975"/>
                  <a:gd name="connsiteX16" fmla="*/ 571500 w 1638300"/>
                  <a:gd name="connsiteY16" fmla="*/ 304800 h 942975"/>
                  <a:gd name="connsiteX17" fmla="*/ 638175 w 1638300"/>
                  <a:gd name="connsiteY17" fmla="*/ 285750 h 942975"/>
                  <a:gd name="connsiteX18" fmla="*/ 666750 w 1638300"/>
                  <a:gd name="connsiteY18" fmla="*/ 266700 h 942975"/>
                  <a:gd name="connsiteX19" fmla="*/ 695325 w 1638300"/>
                  <a:gd name="connsiteY19" fmla="*/ 257175 h 942975"/>
                  <a:gd name="connsiteX20" fmla="*/ 752475 w 1638300"/>
                  <a:gd name="connsiteY20" fmla="*/ 219075 h 942975"/>
                  <a:gd name="connsiteX21" fmla="*/ 800100 w 1638300"/>
                  <a:gd name="connsiteY21" fmla="*/ 180975 h 942975"/>
                  <a:gd name="connsiteX22" fmla="*/ 857250 w 1638300"/>
                  <a:gd name="connsiteY22" fmla="*/ 133350 h 942975"/>
                  <a:gd name="connsiteX23" fmla="*/ 914400 w 1638300"/>
                  <a:gd name="connsiteY23" fmla="*/ 114300 h 942975"/>
                  <a:gd name="connsiteX24" fmla="*/ 942975 w 1638300"/>
                  <a:gd name="connsiteY24" fmla="*/ 104775 h 942975"/>
                  <a:gd name="connsiteX25" fmla="*/ 981075 w 1638300"/>
                  <a:gd name="connsiteY25" fmla="*/ 95250 h 942975"/>
                  <a:gd name="connsiteX26" fmla="*/ 1038225 w 1638300"/>
                  <a:gd name="connsiteY26" fmla="*/ 76200 h 942975"/>
                  <a:gd name="connsiteX27" fmla="*/ 1066800 w 1638300"/>
                  <a:gd name="connsiteY27" fmla="*/ 66675 h 942975"/>
                  <a:gd name="connsiteX28" fmla="*/ 1114425 w 1638300"/>
                  <a:gd name="connsiteY28" fmla="*/ 57150 h 942975"/>
                  <a:gd name="connsiteX29" fmla="*/ 1143000 w 1638300"/>
                  <a:gd name="connsiteY29" fmla="*/ 47625 h 942975"/>
                  <a:gd name="connsiteX30" fmla="*/ 1190625 w 1638300"/>
                  <a:gd name="connsiteY30" fmla="*/ 38100 h 942975"/>
                  <a:gd name="connsiteX31" fmla="*/ 1295400 w 1638300"/>
                  <a:gd name="connsiteY31" fmla="*/ 19050 h 942975"/>
                  <a:gd name="connsiteX32" fmla="*/ 1362075 w 1638300"/>
                  <a:gd name="connsiteY32" fmla="*/ 0 h 942975"/>
                  <a:gd name="connsiteX33" fmla="*/ 1476375 w 1638300"/>
                  <a:gd name="connsiteY33" fmla="*/ 9525 h 942975"/>
                  <a:gd name="connsiteX34" fmla="*/ 1495425 w 1638300"/>
                  <a:gd name="connsiteY34" fmla="*/ 38100 h 942975"/>
                  <a:gd name="connsiteX35" fmla="*/ 1504950 w 1638300"/>
                  <a:gd name="connsiteY35" fmla="*/ 85725 h 942975"/>
                  <a:gd name="connsiteX36" fmla="*/ 1514475 w 1638300"/>
                  <a:gd name="connsiteY36" fmla="*/ 323850 h 942975"/>
                  <a:gd name="connsiteX37" fmla="*/ 1543050 w 1638300"/>
                  <a:gd name="connsiteY37" fmla="*/ 485775 h 942975"/>
                  <a:gd name="connsiteX38" fmla="*/ 1552575 w 1638300"/>
                  <a:gd name="connsiteY38" fmla="*/ 514350 h 942975"/>
                  <a:gd name="connsiteX39" fmla="*/ 1571625 w 1638300"/>
                  <a:gd name="connsiteY39" fmla="*/ 590550 h 942975"/>
                  <a:gd name="connsiteX40" fmla="*/ 1562100 w 1638300"/>
                  <a:gd name="connsiteY40" fmla="*/ 638175 h 942975"/>
                  <a:gd name="connsiteX41" fmla="*/ 1571625 w 1638300"/>
                  <a:gd name="connsiteY41" fmla="*/ 657225 h 942975"/>
                  <a:gd name="connsiteX42" fmla="*/ 1600200 w 1638300"/>
                  <a:gd name="connsiteY42" fmla="*/ 685800 h 942975"/>
                  <a:gd name="connsiteX43" fmla="*/ 1619252 w 1638300"/>
                  <a:gd name="connsiteY43" fmla="*/ 752475 h 942975"/>
                  <a:gd name="connsiteX44" fmla="*/ 1619250 w 1638300"/>
                  <a:gd name="connsiteY44" fmla="*/ 809625 h 942975"/>
                  <a:gd name="connsiteX45" fmla="*/ 1628775 w 1638300"/>
                  <a:gd name="connsiteY45" fmla="*/ 866775 h 942975"/>
                  <a:gd name="connsiteX46" fmla="*/ 1638300 w 1638300"/>
                  <a:gd name="connsiteY46" fmla="*/ 895350 h 942975"/>
                  <a:gd name="connsiteX47" fmla="*/ 1628775 w 1638300"/>
                  <a:gd name="connsiteY47" fmla="*/ 942975 h 942975"/>
                  <a:gd name="connsiteX0" fmla="*/ 0 w 1647825"/>
                  <a:gd name="connsiteY0" fmla="*/ 695325 h 990600"/>
                  <a:gd name="connsiteX1" fmla="*/ 9525 w 1647825"/>
                  <a:gd name="connsiteY1" fmla="*/ 647700 h 990600"/>
                  <a:gd name="connsiteX2" fmla="*/ 19050 w 1647825"/>
                  <a:gd name="connsiteY2" fmla="*/ 619125 h 990600"/>
                  <a:gd name="connsiteX3" fmla="*/ 47625 w 1647825"/>
                  <a:gd name="connsiteY3" fmla="*/ 609600 h 990600"/>
                  <a:gd name="connsiteX4" fmla="*/ 76200 w 1647825"/>
                  <a:gd name="connsiteY4" fmla="*/ 581025 h 990600"/>
                  <a:gd name="connsiteX5" fmla="*/ 95250 w 1647825"/>
                  <a:gd name="connsiteY5" fmla="*/ 552450 h 990600"/>
                  <a:gd name="connsiteX6" fmla="*/ 152400 w 1647825"/>
                  <a:gd name="connsiteY6" fmla="*/ 533400 h 990600"/>
                  <a:gd name="connsiteX7" fmla="*/ 180975 w 1647825"/>
                  <a:gd name="connsiteY7" fmla="*/ 523875 h 990600"/>
                  <a:gd name="connsiteX8" fmla="*/ 238125 w 1647825"/>
                  <a:gd name="connsiteY8" fmla="*/ 485775 h 990600"/>
                  <a:gd name="connsiteX9" fmla="*/ 266700 w 1647825"/>
                  <a:gd name="connsiteY9" fmla="*/ 457200 h 990600"/>
                  <a:gd name="connsiteX10" fmla="*/ 390530 w 1647825"/>
                  <a:gd name="connsiteY10" fmla="*/ 419098 h 990600"/>
                  <a:gd name="connsiteX11" fmla="*/ 409579 w 1647825"/>
                  <a:gd name="connsiteY11" fmla="*/ 390519 h 990600"/>
                  <a:gd name="connsiteX12" fmla="*/ 438150 w 1647825"/>
                  <a:gd name="connsiteY12" fmla="*/ 381000 h 990600"/>
                  <a:gd name="connsiteX13" fmla="*/ 466725 w 1647825"/>
                  <a:gd name="connsiteY13" fmla="*/ 371475 h 990600"/>
                  <a:gd name="connsiteX14" fmla="*/ 523875 w 1647825"/>
                  <a:gd name="connsiteY14" fmla="*/ 342900 h 990600"/>
                  <a:gd name="connsiteX15" fmla="*/ 542925 w 1647825"/>
                  <a:gd name="connsiteY15" fmla="*/ 314325 h 990600"/>
                  <a:gd name="connsiteX16" fmla="*/ 571500 w 1647825"/>
                  <a:gd name="connsiteY16" fmla="*/ 304800 h 990600"/>
                  <a:gd name="connsiteX17" fmla="*/ 638175 w 1647825"/>
                  <a:gd name="connsiteY17" fmla="*/ 285750 h 990600"/>
                  <a:gd name="connsiteX18" fmla="*/ 666750 w 1647825"/>
                  <a:gd name="connsiteY18" fmla="*/ 266700 h 990600"/>
                  <a:gd name="connsiteX19" fmla="*/ 695325 w 1647825"/>
                  <a:gd name="connsiteY19" fmla="*/ 257175 h 990600"/>
                  <a:gd name="connsiteX20" fmla="*/ 752475 w 1647825"/>
                  <a:gd name="connsiteY20" fmla="*/ 219075 h 990600"/>
                  <a:gd name="connsiteX21" fmla="*/ 800100 w 1647825"/>
                  <a:gd name="connsiteY21" fmla="*/ 180975 h 990600"/>
                  <a:gd name="connsiteX22" fmla="*/ 857250 w 1647825"/>
                  <a:gd name="connsiteY22" fmla="*/ 133350 h 990600"/>
                  <a:gd name="connsiteX23" fmla="*/ 914400 w 1647825"/>
                  <a:gd name="connsiteY23" fmla="*/ 114300 h 990600"/>
                  <a:gd name="connsiteX24" fmla="*/ 942975 w 1647825"/>
                  <a:gd name="connsiteY24" fmla="*/ 104775 h 990600"/>
                  <a:gd name="connsiteX25" fmla="*/ 981075 w 1647825"/>
                  <a:gd name="connsiteY25" fmla="*/ 95250 h 990600"/>
                  <a:gd name="connsiteX26" fmla="*/ 1038225 w 1647825"/>
                  <a:gd name="connsiteY26" fmla="*/ 76200 h 990600"/>
                  <a:gd name="connsiteX27" fmla="*/ 1066800 w 1647825"/>
                  <a:gd name="connsiteY27" fmla="*/ 66675 h 990600"/>
                  <a:gd name="connsiteX28" fmla="*/ 1114425 w 1647825"/>
                  <a:gd name="connsiteY28" fmla="*/ 57150 h 990600"/>
                  <a:gd name="connsiteX29" fmla="*/ 1143000 w 1647825"/>
                  <a:gd name="connsiteY29" fmla="*/ 47625 h 990600"/>
                  <a:gd name="connsiteX30" fmla="*/ 1190625 w 1647825"/>
                  <a:gd name="connsiteY30" fmla="*/ 38100 h 990600"/>
                  <a:gd name="connsiteX31" fmla="*/ 1295400 w 1647825"/>
                  <a:gd name="connsiteY31" fmla="*/ 19050 h 990600"/>
                  <a:gd name="connsiteX32" fmla="*/ 1362075 w 1647825"/>
                  <a:gd name="connsiteY32" fmla="*/ 0 h 990600"/>
                  <a:gd name="connsiteX33" fmla="*/ 1476375 w 1647825"/>
                  <a:gd name="connsiteY33" fmla="*/ 9525 h 990600"/>
                  <a:gd name="connsiteX34" fmla="*/ 1495425 w 1647825"/>
                  <a:gd name="connsiteY34" fmla="*/ 38100 h 990600"/>
                  <a:gd name="connsiteX35" fmla="*/ 1504950 w 1647825"/>
                  <a:gd name="connsiteY35" fmla="*/ 85725 h 990600"/>
                  <a:gd name="connsiteX36" fmla="*/ 1514475 w 1647825"/>
                  <a:gd name="connsiteY36" fmla="*/ 323850 h 990600"/>
                  <a:gd name="connsiteX37" fmla="*/ 1543050 w 1647825"/>
                  <a:gd name="connsiteY37" fmla="*/ 485775 h 990600"/>
                  <a:gd name="connsiteX38" fmla="*/ 1552575 w 1647825"/>
                  <a:gd name="connsiteY38" fmla="*/ 514350 h 990600"/>
                  <a:gd name="connsiteX39" fmla="*/ 1571625 w 1647825"/>
                  <a:gd name="connsiteY39" fmla="*/ 590550 h 990600"/>
                  <a:gd name="connsiteX40" fmla="*/ 1562100 w 1647825"/>
                  <a:gd name="connsiteY40" fmla="*/ 638175 h 990600"/>
                  <a:gd name="connsiteX41" fmla="*/ 1571625 w 1647825"/>
                  <a:gd name="connsiteY41" fmla="*/ 657225 h 990600"/>
                  <a:gd name="connsiteX42" fmla="*/ 1600200 w 1647825"/>
                  <a:gd name="connsiteY42" fmla="*/ 685800 h 990600"/>
                  <a:gd name="connsiteX43" fmla="*/ 1619252 w 1647825"/>
                  <a:gd name="connsiteY43" fmla="*/ 752475 h 990600"/>
                  <a:gd name="connsiteX44" fmla="*/ 1619250 w 1647825"/>
                  <a:gd name="connsiteY44" fmla="*/ 809625 h 990600"/>
                  <a:gd name="connsiteX45" fmla="*/ 1628775 w 1647825"/>
                  <a:gd name="connsiteY45" fmla="*/ 866775 h 990600"/>
                  <a:gd name="connsiteX46" fmla="*/ 1638300 w 1647825"/>
                  <a:gd name="connsiteY46" fmla="*/ 895350 h 990600"/>
                  <a:gd name="connsiteX47" fmla="*/ 1628775 w 1647825"/>
                  <a:gd name="connsiteY47" fmla="*/ 942975 h 990600"/>
                  <a:gd name="connsiteX48" fmla="*/ 1647825 w 1647825"/>
                  <a:gd name="connsiteY48" fmla="*/ 990600 h 990600"/>
                  <a:gd name="connsiteX0" fmla="*/ 0 w 1649236"/>
                  <a:gd name="connsiteY0" fmla="*/ 695325 h 1019175"/>
                  <a:gd name="connsiteX1" fmla="*/ 9525 w 1649236"/>
                  <a:gd name="connsiteY1" fmla="*/ 647700 h 1019175"/>
                  <a:gd name="connsiteX2" fmla="*/ 19050 w 1649236"/>
                  <a:gd name="connsiteY2" fmla="*/ 619125 h 1019175"/>
                  <a:gd name="connsiteX3" fmla="*/ 47625 w 1649236"/>
                  <a:gd name="connsiteY3" fmla="*/ 609600 h 1019175"/>
                  <a:gd name="connsiteX4" fmla="*/ 76200 w 1649236"/>
                  <a:gd name="connsiteY4" fmla="*/ 581025 h 1019175"/>
                  <a:gd name="connsiteX5" fmla="*/ 95250 w 1649236"/>
                  <a:gd name="connsiteY5" fmla="*/ 552450 h 1019175"/>
                  <a:gd name="connsiteX6" fmla="*/ 152400 w 1649236"/>
                  <a:gd name="connsiteY6" fmla="*/ 533400 h 1019175"/>
                  <a:gd name="connsiteX7" fmla="*/ 180975 w 1649236"/>
                  <a:gd name="connsiteY7" fmla="*/ 523875 h 1019175"/>
                  <a:gd name="connsiteX8" fmla="*/ 238125 w 1649236"/>
                  <a:gd name="connsiteY8" fmla="*/ 485775 h 1019175"/>
                  <a:gd name="connsiteX9" fmla="*/ 266700 w 1649236"/>
                  <a:gd name="connsiteY9" fmla="*/ 457200 h 1019175"/>
                  <a:gd name="connsiteX10" fmla="*/ 390530 w 1649236"/>
                  <a:gd name="connsiteY10" fmla="*/ 419098 h 1019175"/>
                  <a:gd name="connsiteX11" fmla="*/ 409579 w 1649236"/>
                  <a:gd name="connsiteY11" fmla="*/ 390519 h 1019175"/>
                  <a:gd name="connsiteX12" fmla="*/ 438150 w 1649236"/>
                  <a:gd name="connsiteY12" fmla="*/ 381000 h 1019175"/>
                  <a:gd name="connsiteX13" fmla="*/ 466725 w 1649236"/>
                  <a:gd name="connsiteY13" fmla="*/ 371475 h 1019175"/>
                  <a:gd name="connsiteX14" fmla="*/ 523875 w 1649236"/>
                  <a:gd name="connsiteY14" fmla="*/ 342900 h 1019175"/>
                  <a:gd name="connsiteX15" fmla="*/ 542925 w 1649236"/>
                  <a:gd name="connsiteY15" fmla="*/ 314325 h 1019175"/>
                  <a:gd name="connsiteX16" fmla="*/ 571500 w 1649236"/>
                  <a:gd name="connsiteY16" fmla="*/ 304800 h 1019175"/>
                  <a:gd name="connsiteX17" fmla="*/ 638175 w 1649236"/>
                  <a:gd name="connsiteY17" fmla="*/ 285750 h 1019175"/>
                  <a:gd name="connsiteX18" fmla="*/ 666750 w 1649236"/>
                  <a:gd name="connsiteY18" fmla="*/ 266700 h 1019175"/>
                  <a:gd name="connsiteX19" fmla="*/ 695325 w 1649236"/>
                  <a:gd name="connsiteY19" fmla="*/ 257175 h 1019175"/>
                  <a:gd name="connsiteX20" fmla="*/ 752475 w 1649236"/>
                  <a:gd name="connsiteY20" fmla="*/ 219075 h 1019175"/>
                  <a:gd name="connsiteX21" fmla="*/ 800100 w 1649236"/>
                  <a:gd name="connsiteY21" fmla="*/ 180975 h 1019175"/>
                  <a:gd name="connsiteX22" fmla="*/ 857250 w 1649236"/>
                  <a:gd name="connsiteY22" fmla="*/ 133350 h 1019175"/>
                  <a:gd name="connsiteX23" fmla="*/ 914400 w 1649236"/>
                  <a:gd name="connsiteY23" fmla="*/ 114300 h 1019175"/>
                  <a:gd name="connsiteX24" fmla="*/ 942975 w 1649236"/>
                  <a:gd name="connsiteY24" fmla="*/ 104775 h 1019175"/>
                  <a:gd name="connsiteX25" fmla="*/ 981075 w 1649236"/>
                  <a:gd name="connsiteY25" fmla="*/ 95250 h 1019175"/>
                  <a:gd name="connsiteX26" fmla="*/ 1038225 w 1649236"/>
                  <a:gd name="connsiteY26" fmla="*/ 76200 h 1019175"/>
                  <a:gd name="connsiteX27" fmla="*/ 1066800 w 1649236"/>
                  <a:gd name="connsiteY27" fmla="*/ 66675 h 1019175"/>
                  <a:gd name="connsiteX28" fmla="*/ 1114425 w 1649236"/>
                  <a:gd name="connsiteY28" fmla="*/ 57150 h 1019175"/>
                  <a:gd name="connsiteX29" fmla="*/ 1143000 w 1649236"/>
                  <a:gd name="connsiteY29" fmla="*/ 47625 h 1019175"/>
                  <a:gd name="connsiteX30" fmla="*/ 1190625 w 1649236"/>
                  <a:gd name="connsiteY30" fmla="*/ 38100 h 1019175"/>
                  <a:gd name="connsiteX31" fmla="*/ 1295400 w 1649236"/>
                  <a:gd name="connsiteY31" fmla="*/ 19050 h 1019175"/>
                  <a:gd name="connsiteX32" fmla="*/ 1362075 w 1649236"/>
                  <a:gd name="connsiteY32" fmla="*/ 0 h 1019175"/>
                  <a:gd name="connsiteX33" fmla="*/ 1476375 w 1649236"/>
                  <a:gd name="connsiteY33" fmla="*/ 9525 h 1019175"/>
                  <a:gd name="connsiteX34" fmla="*/ 1495425 w 1649236"/>
                  <a:gd name="connsiteY34" fmla="*/ 38100 h 1019175"/>
                  <a:gd name="connsiteX35" fmla="*/ 1504950 w 1649236"/>
                  <a:gd name="connsiteY35" fmla="*/ 85725 h 1019175"/>
                  <a:gd name="connsiteX36" fmla="*/ 1514475 w 1649236"/>
                  <a:gd name="connsiteY36" fmla="*/ 323850 h 1019175"/>
                  <a:gd name="connsiteX37" fmla="*/ 1543050 w 1649236"/>
                  <a:gd name="connsiteY37" fmla="*/ 485775 h 1019175"/>
                  <a:gd name="connsiteX38" fmla="*/ 1552575 w 1649236"/>
                  <a:gd name="connsiteY38" fmla="*/ 514350 h 1019175"/>
                  <a:gd name="connsiteX39" fmla="*/ 1571625 w 1649236"/>
                  <a:gd name="connsiteY39" fmla="*/ 590550 h 1019175"/>
                  <a:gd name="connsiteX40" fmla="*/ 1562100 w 1649236"/>
                  <a:gd name="connsiteY40" fmla="*/ 638175 h 1019175"/>
                  <a:gd name="connsiteX41" fmla="*/ 1571625 w 1649236"/>
                  <a:gd name="connsiteY41" fmla="*/ 657225 h 1019175"/>
                  <a:gd name="connsiteX42" fmla="*/ 1600200 w 1649236"/>
                  <a:gd name="connsiteY42" fmla="*/ 685800 h 1019175"/>
                  <a:gd name="connsiteX43" fmla="*/ 1619252 w 1649236"/>
                  <a:gd name="connsiteY43" fmla="*/ 752475 h 1019175"/>
                  <a:gd name="connsiteX44" fmla="*/ 1619250 w 1649236"/>
                  <a:gd name="connsiteY44" fmla="*/ 809625 h 1019175"/>
                  <a:gd name="connsiteX45" fmla="*/ 1628775 w 1649236"/>
                  <a:gd name="connsiteY45" fmla="*/ 866775 h 1019175"/>
                  <a:gd name="connsiteX46" fmla="*/ 1638300 w 1649236"/>
                  <a:gd name="connsiteY46" fmla="*/ 895350 h 1019175"/>
                  <a:gd name="connsiteX47" fmla="*/ 1628775 w 1649236"/>
                  <a:gd name="connsiteY47" fmla="*/ 942975 h 1019175"/>
                  <a:gd name="connsiteX48" fmla="*/ 1647825 w 1649236"/>
                  <a:gd name="connsiteY48" fmla="*/ 990600 h 1019175"/>
                  <a:gd name="connsiteX49" fmla="*/ 1647825 w 1649236"/>
                  <a:gd name="connsiteY49" fmla="*/ 1019175 h 1019175"/>
                  <a:gd name="connsiteX0" fmla="*/ 0 w 1657350"/>
                  <a:gd name="connsiteY0" fmla="*/ 695325 h 1066800"/>
                  <a:gd name="connsiteX1" fmla="*/ 9525 w 1657350"/>
                  <a:gd name="connsiteY1" fmla="*/ 647700 h 1066800"/>
                  <a:gd name="connsiteX2" fmla="*/ 19050 w 1657350"/>
                  <a:gd name="connsiteY2" fmla="*/ 619125 h 1066800"/>
                  <a:gd name="connsiteX3" fmla="*/ 47625 w 1657350"/>
                  <a:gd name="connsiteY3" fmla="*/ 609600 h 1066800"/>
                  <a:gd name="connsiteX4" fmla="*/ 76200 w 1657350"/>
                  <a:gd name="connsiteY4" fmla="*/ 581025 h 1066800"/>
                  <a:gd name="connsiteX5" fmla="*/ 95250 w 1657350"/>
                  <a:gd name="connsiteY5" fmla="*/ 552450 h 1066800"/>
                  <a:gd name="connsiteX6" fmla="*/ 152400 w 1657350"/>
                  <a:gd name="connsiteY6" fmla="*/ 533400 h 1066800"/>
                  <a:gd name="connsiteX7" fmla="*/ 180975 w 1657350"/>
                  <a:gd name="connsiteY7" fmla="*/ 523875 h 1066800"/>
                  <a:gd name="connsiteX8" fmla="*/ 238125 w 1657350"/>
                  <a:gd name="connsiteY8" fmla="*/ 485775 h 1066800"/>
                  <a:gd name="connsiteX9" fmla="*/ 266700 w 1657350"/>
                  <a:gd name="connsiteY9" fmla="*/ 457200 h 1066800"/>
                  <a:gd name="connsiteX10" fmla="*/ 390530 w 1657350"/>
                  <a:gd name="connsiteY10" fmla="*/ 419098 h 1066800"/>
                  <a:gd name="connsiteX11" fmla="*/ 409579 w 1657350"/>
                  <a:gd name="connsiteY11" fmla="*/ 390519 h 1066800"/>
                  <a:gd name="connsiteX12" fmla="*/ 438150 w 1657350"/>
                  <a:gd name="connsiteY12" fmla="*/ 381000 h 1066800"/>
                  <a:gd name="connsiteX13" fmla="*/ 466725 w 1657350"/>
                  <a:gd name="connsiteY13" fmla="*/ 371475 h 1066800"/>
                  <a:gd name="connsiteX14" fmla="*/ 523875 w 1657350"/>
                  <a:gd name="connsiteY14" fmla="*/ 342900 h 1066800"/>
                  <a:gd name="connsiteX15" fmla="*/ 542925 w 1657350"/>
                  <a:gd name="connsiteY15" fmla="*/ 314325 h 1066800"/>
                  <a:gd name="connsiteX16" fmla="*/ 571500 w 1657350"/>
                  <a:gd name="connsiteY16" fmla="*/ 304800 h 1066800"/>
                  <a:gd name="connsiteX17" fmla="*/ 638175 w 1657350"/>
                  <a:gd name="connsiteY17" fmla="*/ 285750 h 1066800"/>
                  <a:gd name="connsiteX18" fmla="*/ 666750 w 1657350"/>
                  <a:gd name="connsiteY18" fmla="*/ 266700 h 1066800"/>
                  <a:gd name="connsiteX19" fmla="*/ 695325 w 1657350"/>
                  <a:gd name="connsiteY19" fmla="*/ 257175 h 1066800"/>
                  <a:gd name="connsiteX20" fmla="*/ 752475 w 1657350"/>
                  <a:gd name="connsiteY20" fmla="*/ 219075 h 1066800"/>
                  <a:gd name="connsiteX21" fmla="*/ 800100 w 1657350"/>
                  <a:gd name="connsiteY21" fmla="*/ 180975 h 1066800"/>
                  <a:gd name="connsiteX22" fmla="*/ 857250 w 1657350"/>
                  <a:gd name="connsiteY22" fmla="*/ 133350 h 1066800"/>
                  <a:gd name="connsiteX23" fmla="*/ 914400 w 1657350"/>
                  <a:gd name="connsiteY23" fmla="*/ 114300 h 1066800"/>
                  <a:gd name="connsiteX24" fmla="*/ 942975 w 1657350"/>
                  <a:gd name="connsiteY24" fmla="*/ 104775 h 1066800"/>
                  <a:gd name="connsiteX25" fmla="*/ 981075 w 1657350"/>
                  <a:gd name="connsiteY25" fmla="*/ 95250 h 1066800"/>
                  <a:gd name="connsiteX26" fmla="*/ 1038225 w 1657350"/>
                  <a:gd name="connsiteY26" fmla="*/ 76200 h 1066800"/>
                  <a:gd name="connsiteX27" fmla="*/ 1066800 w 1657350"/>
                  <a:gd name="connsiteY27" fmla="*/ 66675 h 1066800"/>
                  <a:gd name="connsiteX28" fmla="*/ 1114425 w 1657350"/>
                  <a:gd name="connsiteY28" fmla="*/ 57150 h 1066800"/>
                  <a:gd name="connsiteX29" fmla="*/ 1143000 w 1657350"/>
                  <a:gd name="connsiteY29" fmla="*/ 47625 h 1066800"/>
                  <a:gd name="connsiteX30" fmla="*/ 1190625 w 1657350"/>
                  <a:gd name="connsiteY30" fmla="*/ 38100 h 1066800"/>
                  <a:gd name="connsiteX31" fmla="*/ 1295400 w 1657350"/>
                  <a:gd name="connsiteY31" fmla="*/ 19050 h 1066800"/>
                  <a:gd name="connsiteX32" fmla="*/ 1362075 w 1657350"/>
                  <a:gd name="connsiteY32" fmla="*/ 0 h 1066800"/>
                  <a:gd name="connsiteX33" fmla="*/ 1476375 w 1657350"/>
                  <a:gd name="connsiteY33" fmla="*/ 9525 h 1066800"/>
                  <a:gd name="connsiteX34" fmla="*/ 1495425 w 1657350"/>
                  <a:gd name="connsiteY34" fmla="*/ 38100 h 1066800"/>
                  <a:gd name="connsiteX35" fmla="*/ 1504950 w 1657350"/>
                  <a:gd name="connsiteY35" fmla="*/ 85725 h 1066800"/>
                  <a:gd name="connsiteX36" fmla="*/ 1514475 w 1657350"/>
                  <a:gd name="connsiteY36" fmla="*/ 323850 h 1066800"/>
                  <a:gd name="connsiteX37" fmla="*/ 1543050 w 1657350"/>
                  <a:gd name="connsiteY37" fmla="*/ 485775 h 1066800"/>
                  <a:gd name="connsiteX38" fmla="*/ 1552575 w 1657350"/>
                  <a:gd name="connsiteY38" fmla="*/ 514350 h 1066800"/>
                  <a:gd name="connsiteX39" fmla="*/ 1571625 w 1657350"/>
                  <a:gd name="connsiteY39" fmla="*/ 590550 h 1066800"/>
                  <a:gd name="connsiteX40" fmla="*/ 1562100 w 1657350"/>
                  <a:gd name="connsiteY40" fmla="*/ 638175 h 1066800"/>
                  <a:gd name="connsiteX41" fmla="*/ 1571625 w 1657350"/>
                  <a:gd name="connsiteY41" fmla="*/ 657225 h 1066800"/>
                  <a:gd name="connsiteX42" fmla="*/ 1600200 w 1657350"/>
                  <a:gd name="connsiteY42" fmla="*/ 685800 h 1066800"/>
                  <a:gd name="connsiteX43" fmla="*/ 1619252 w 1657350"/>
                  <a:gd name="connsiteY43" fmla="*/ 752475 h 1066800"/>
                  <a:gd name="connsiteX44" fmla="*/ 1619250 w 1657350"/>
                  <a:gd name="connsiteY44" fmla="*/ 809625 h 1066800"/>
                  <a:gd name="connsiteX45" fmla="*/ 1628775 w 1657350"/>
                  <a:gd name="connsiteY45" fmla="*/ 866775 h 1066800"/>
                  <a:gd name="connsiteX46" fmla="*/ 1638300 w 1657350"/>
                  <a:gd name="connsiteY46" fmla="*/ 895350 h 1066800"/>
                  <a:gd name="connsiteX47" fmla="*/ 1628775 w 1657350"/>
                  <a:gd name="connsiteY47" fmla="*/ 942975 h 1066800"/>
                  <a:gd name="connsiteX48" fmla="*/ 1647825 w 1657350"/>
                  <a:gd name="connsiteY48" fmla="*/ 990600 h 1066800"/>
                  <a:gd name="connsiteX49" fmla="*/ 1647825 w 1657350"/>
                  <a:gd name="connsiteY49" fmla="*/ 1019175 h 1066800"/>
                  <a:gd name="connsiteX50" fmla="*/ 1657350 w 1657350"/>
                  <a:gd name="connsiteY50" fmla="*/ 1066800 h 1066800"/>
                  <a:gd name="connsiteX0" fmla="*/ 0 w 1658055"/>
                  <a:gd name="connsiteY0" fmla="*/ 695325 h 1114425"/>
                  <a:gd name="connsiteX1" fmla="*/ 9525 w 1658055"/>
                  <a:gd name="connsiteY1" fmla="*/ 647700 h 1114425"/>
                  <a:gd name="connsiteX2" fmla="*/ 19050 w 1658055"/>
                  <a:gd name="connsiteY2" fmla="*/ 619125 h 1114425"/>
                  <a:gd name="connsiteX3" fmla="*/ 47625 w 1658055"/>
                  <a:gd name="connsiteY3" fmla="*/ 609600 h 1114425"/>
                  <a:gd name="connsiteX4" fmla="*/ 76200 w 1658055"/>
                  <a:gd name="connsiteY4" fmla="*/ 581025 h 1114425"/>
                  <a:gd name="connsiteX5" fmla="*/ 95250 w 1658055"/>
                  <a:gd name="connsiteY5" fmla="*/ 552450 h 1114425"/>
                  <a:gd name="connsiteX6" fmla="*/ 152400 w 1658055"/>
                  <a:gd name="connsiteY6" fmla="*/ 533400 h 1114425"/>
                  <a:gd name="connsiteX7" fmla="*/ 180975 w 1658055"/>
                  <a:gd name="connsiteY7" fmla="*/ 523875 h 1114425"/>
                  <a:gd name="connsiteX8" fmla="*/ 238125 w 1658055"/>
                  <a:gd name="connsiteY8" fmla="*/ 485775 h 1114425"/>
                  <a:gd name="connsiteX9" fmla="*/ 266700 w 1658055"/>
                  <a:gd name="connsiteY9" fmla="*/ 457200 h 1114425"/>
                  <a:gd name="connsiteX10" fmla="*/ 390530 w 1658055"/>
                  <a:gd name="connsiteY10" fmla="*/ 419098 h 1114425"/>
                  <a:gd name="connsiteX11" fmla="*/ 409579 w 1658055"/>
                  <a:gd name="connsiteY11" fmla="*/ 390519 h 1114425"/>
                  <a:gd name="connsiteX12" fmla="*/ 438150 w 1658055"/>
                  <a:gd name="connsiteY12" fmla="*/ 381000 h 1114425"/>
                  <a:gd name="connsiteX13" fmla="*/ 466725 w 1658055"/>
                  <a:gd name="connsiteY13" fmla="*/ 371475 h 1114425"/>
                  <a:gd name="connsiteX14" fmla="*/ 523875 w 1658055"/>
                  <a:gd name="connsiteY14" fmla="*/ 342900 h 1114425"/>
                  <a:gd name="connsiteX15" fmla="*/ 542925 w 1658055"/>
                  <a:gd name="connsiteY15" fmla="*/ 314325 h 1114425"/>
                  <a:gd name="connsiteX16" fmla="*/ 571500 w 1658055"/>
                  <a:gd name="connsiteY16" fmla="*/ 304800 h 1114425"/>
                  <a:gd name="connsiteX17" fmla="*/ 638175 w 1658055"/>
                  <a:gd name="connsiteY17" fmla="*/ 285750 h 1114425"/>
                  <a:gd name="connsiteX18" fmla="*/ 666750 w 1658055"/>
                  <a:gd name="connsiteY18" fmla="*/ 266700 h 1114425"/>
                  <a:gd name="connsiteX19" fmla="*/ 695325 w 1658055"/>
                  <a:gd name="connsiteY19" fmla="*/ 257175 h 1114425"/>
                  <a:gd name="connsiteX20" fmla="*/ 752475 w 1658055"/>
                  <a:gd name="connsiteY20" fmla="*/ 219075 h 1114425"/>
                  <a:gd name="connsiteX21" fmla="*/ 800100 w 1658055"/>
                  <a:gd name="connsiteY21" fmla="*/ 180975 h 1114425"/>
                  <a:gd name="connsiteX22" fmla="*/ 857250 w 1658055"/>
                  <a:gd name="connsiteY22" fmla="*/ 133350 h 1114425"/>
                  <a:gd name="connsiteX23" fmla="*/ 914400 w 1658055"/>
                  <a:gd name="connsiteY23" fmla="*/ 114300 h 1114425"/>
                  <a:gd name="connsiteX24" fmla="*/ 942975 w 1658055"/>
                  <a:gd name="connsiteY24" fmla="*/ 104775 h 1114425"/>
                  <a:gd name="connsiteX25" fmla="*/ 981075 w 1658055"/>
                  <a:gd name="connsiteY25" fmla="*/ 95250 h 1114425"/>
                  <a:gd name="connsiteX26" fmla="*/ 1038225 w 1658055"/>
                  <a:gd name="connsiteY26" fmla="*/ 76200 h 1114425"/>
                  <a:gd name="connsiteX27" fmla="*/ 1066800 w 1658055"/>
                  <a:gd name="connsiteY27" fmla="*/ 66675 h 1114425"/>
                  <a:gd name="connsiteX28" fmla="*/ 1114425 w 1658055"/>
                  <a:gd name="connsiteY28" fmla="*/ 57150 h 1114425"/>
                  <a:gd name="connsiteX29" fmla="*/ 1143000 w 1658055"/>
                  <a:gd name="connsiteY29" fmla="*/ 47625 h 1114425"/>
                  <a:gd name="connsiteX30" fmla="*/ 1190625 w 1658055"/>
                  <a:gd name="connsiteY30" fmla="*/ 38100 h 1114425"/>
                  <a:gd name="connsiteX31" fmla="*/ 1295400 w 1658055"/>
                  <a:gd name="connsiteY31" fmla="*/ 19050 h 1114425"/>
                  <a:gd name="connsiteX32" fmla="*/ 1362075 w 1658055"/>
                  <a:gd name="connsiteY32" fmla="*/ 0 h 1114425"/>
                  <a:gd name="connsiteX33" fmla="*/ 1476375 w 1658055"/>
                  <a:gd name="connsiteY33" fmla="*/ 9525 h 1114425"/>
                  <a:gd name="connsiteX34" fmla="*/ 1495425 w 1658055"/>
                  <a:gd name="connsiteY34" fmla="*/ 38100 h 1114425"/>
                  <a:gd name="connsiteX35" fmla="*/ 1504950 w 1658055"/>
                  <a:gd name="connsiteY35" fmla="*/ 85725 h 1114425"/>
                  <a:gd name="connsiteX36" fmla="*/ 1514475 w 1658055"/>
                  <a:gd name="connsiteY36" fmla="*/ 323850 h 1114425"/>
                  <a:gd name="connsiteX37" fmla="*/ 1543050 w 1658055"/>
                  <a:gd name="connsiteY37" fmla="*/ 485775 h 1114425"/>
                  <a:gd name="connsiteX38" fmla="*/ 1552575 w 1658055"/>
                  <a:gd name="connsiteY38" fmla="*/ 514350 h 1114425"/>
                  <a:gd name="connsiteX39" fmla="*/ 1571625 w 1658055"/>
                  <a:gd name="connsiteY39" fmla="*/ 590550 h 1114425"/>
                  <a:gd name="connsiteX40" fmla="*/ 1562100 w 1658055"/>
                  <a:gd name="connsiteY40" fmla="*/ 638175 h 1114425"/>
                  <a:gd name="connsiteX41" fmla="*/ 1571625 w 1658055"/>
                  <a:gd name="connsiteY41" fmla="*/ 657225 h 1114425"/>
                  <a:gd name="connsiteX42" fmla="*/ 1600200 w 1658055"/>
                  <a:gd name="connsiteY42" fmla="*/ 685800 h 1114425"/>
                  <a:gd name="connsiteX43" fmla="*/ 1619252 w 1658055"/>
                  <a:gd name="connsiteY43" fmla="*/ 752475 h 1114425"/>
                  <a:gd name="connsiteX44" fmla="*/ 1619250 w 1658055"/>
                  <a:gd name="connsiteY44" fmla="*/ 809625 h 1114425"/>
                  <a:gd name="connsiteX45" fmla="*/ 1628775 w 1658055"/>
                  <a:gd name="connsiteY45" fmla="*/ 866775 h 1114425"/>
                  <a:gd name="connsiteX46" fmla="*/ 1638300 w 1658055"/>
                  <a:gd name="connsiteY46" fmla="*/ 895350 h 1114425"/>
                  <a:gd name="connsiteX47" fmla="*/ 1628775 w 1658055"/>
                  <a:gd name="connsiteY47" fmla="*/ 942975 h 1114425"/>
                  <a:gd name="connsiteX48" fmla="*/ 1647825 w 1658055"/>
                  <a:gd name="connsiteY48" fmla="*/ 990600 h 1114425"/>
                  <a:gd name="connsiteX49" fmla="*/ 1647825 w 1658055"/>
                  <a:gd name="connsiteY49" fmla="*/ 1019175 h 1114425"/>
                  <a:gd name="connsiteX50" fmla="*/ 1657350 w 1658055"/>
                  <a:gd name="connsiteY50" fmla="*/ 1066800 h 1114425"/>
                  <a:gd name="connsiteX51" fmla="*/ 1657350 w 1658055"/>
                  <a:gd name="connsiteY51" fmla="*/ 1114425 h 1114425"/>
                  <a:gd name="connsiteX0" fmla="*/ 0 w 1666875"/>
                  <a:gd name="connsiteY0" fmla="*/ 695325 h 1152525"/>
                  <a:gd name="connsiteX1" fmla="*/ 9525 w 1666875"/>
                  <a:gd name="connsiteY1" fmla="*/ 647700 h 1152525"/>
                  <a:gd name="connsiteX2" fmla="*/ 19050 w 1666875"/>
                  <a:gd name="connsiteY2" fmla="*/ 619125 h 1152525"/>
                  <a:gd name="connsiteX3" fmla="*/ 47625 w 1666875"/>
                  <a:gd name="connsiteY3" fmla="*/ 609600 h 1152525"/>
                  <a:gd name="connsiteX4" fmla="*/ 76200 w 1666875"/>
                  <a:gd name="connsiteY4" fmla="*/ 581025 h 1152525"/>
                  <a:gd name="connsiteX5" fmla="*/ 95250 w 1666875"/>
                  <a:gd name="connsiteY5" fmla="*/ 552450 h 1152525"/>
                  <a:gd name="connsiteX6" fmla="*/ 152400 w 1666875"/>
                  <a:gd name="connsiteY6" fmla="*/ 533400 h 1152525"/>
                  <a:gd name="connsiteX7" fmla="*/ 180975 w 1666875"/>
                  <a:gd name="connsiteY7" fmla="*/ 523875 h 1152525"/>
                  <a:gd name="connsiteX8" fmla="*/ 238125 w 1666875"/>
                  <a:gd name="connsiteY8" fmla="*/ 485775 h 1152525"/>
                  <a:gd name="connsiteX9" fmla="*/ 266700 w 1666875"/>
                  <a:gd name="connsiteY9" fmla="*/ 457200 h 1152525"/>
                  <a:gd name="connsiteX10" fmla="*/ 390530 w 1666875"/>
                  <a:gd name="connsiteY10" fmla="*/ 419098 h 1152525"/>
                  <a:gd name="connsiteX11" fmla="*/ 409579 w 1666875"/>
                  <a:gd name="connsiteY11" fmla="*/ 390519 h 1152525"/>
                  <a:gd name="connsiteX12" fmla="*/ 438150 w 1666875"/>
                  <a:gd name="connsiteY12" fmla="*/ 381000 h 1152525"/>
                  <a:gd name="connsiteX13" fmla="*/ 466725 w 1666875"/>
                  <a:gd name="connsiteY13" fmla="*/ 371475 h 1152525"/>
                  <a:gd name="connsiteX14" fmla="*/ 523875 w 1666875"/>
                  <a:gd name="connsiteY14" fmla="*/ 342900 h 1152525"/>
                  <a:gd name="connsiteX15" fmla="*/ 542925 w 1666875"/>
                  <a:gd name="connsiteY15" fmla="*/ 314325 h 1152525"/>
                  <a:gd name="connsiteX16" fmla="*/ 571500 w 1666875"/>
                  <a:gd name="connsiteY16" fmla="*/ 304800 h 1152525"/>
                  <a:gd name="connsiteX17" fmla="*/ 638175 w 1666875"/>
                  <a:gd name="connsiteY17" fmla="*/ 285750 h 1152525"/>
                  <a:gd name="connsiteX18" fmla="*/ 666750 w 1666875"/>
                  <a:gd name="connsiteY18" fmla="*/ 266700 h 1152525"/>
                  <a:gd name="connsiteX19" fmla="*/ 695325 w 1666875"/>
                  <a:gd name="connsiteY19" fmla="*/ 257175 h 1152525"/>
                  <a:gd name="connsiteX20" fmla="*/ 752475 w 1666875"/>
                  <a:gd name="connsiteY20" fmla="*/ 219075 h 1152525"/>
                  <a:gd name="connsiteX21" fmla="*/ 800100 w 1666875"/>
                  <a:gd name="connsiteY21" fmla="*/ 180975 h 1152525"/>
                  <a:gd name="connsiteX22" fmla="*/ 857250 w 1666875"/>
                  <a:gd name="connsiteY22" fmla="*/ 133350 h 1152525"/>
                  <a:gd name="connsiteX23" fmla="*/ 914400 w 1666875"/>
                  <a:gd name="connsiteY23" fmla="*/ 114300 h 1152525"/>
                  <a:gd name="connsiteX24" fmla="*/ 942975 w 1666875"/>
                  <a:gd name="connsiteY24" fmla="*/ 104775 h 1152525"/>
                  <a:gd name="connsiteX25" fmla="*/ 981075 w 1666875"/>
                  <a:gd name="connsiteY25" fmla="*/ 95250 h 1152525"/>
                  <a:gd name="connsiteX26" fmla="*/ 1038225 w 1666875"/>
                  <a:gd name="connsiteY26" fmla="*/ 76200 h 1152525"/>
                  <a:gd name="connsiteX27" fmla="*/ 1066800 w 1666875"/>
                  <a:gd name="connsiteY27" fmla="*/ 66675 h 1152525"/>
                  <a:gd name="connsiteX28" fmla="*/ 1114425 w 1666875"/>
                  <a:gd name="connsiteY28" fmla="*/ 57150 h 1152525"/>
                  <a:gd name="connsiteX29" fmla="*/ 1143000 w 1666875"/>
                  <a:gd name="connsiteY29" fmla="*/ 47625 h 1152525"/>
                  <a:gd name="connsiteX30" fmla="*/ 1190625 w 1666875"/>
                  <a:gd name="connsiteY30" fmla="*/ 38100 h 1152525"/>
                  <a:gd name="connsiteX31" fmla="*/ 1295400 w 1666875"/>
                  <a:gd name="connsiteY31" fmla="*/ 19050 h 1152525"/>
                  <a:gd name="connsiteX32" fmla="*/ 1362075 w 1666875"/>
                  <a:gd name="connsiteY32" fmla="*/ 0 h 1152525"/>
                  <a:gd name="connsiteX33" fmla="*/ 1476375 w 1666875"/>
                  <a:gd name="connsiteY33" fmla="*/ 9525 h 1152525"/>
                  <a:gd name="connsiteX34" fmla="*/ 1495425 w 1666875"/>
                  <a:gd name="connsiteY34" fmla="*/ 38100 h 1152525"/>
                  <a:gd name="connsiteX35" fmla="*/ 1504950 w 1666875"/>
                  <a:gd name="connsiteY35" fmla="*/ 85725 h 1152525"/>
                  <a:gd name="connsiteX36" fmla="*/ 1514475 w 1666875"/>
                  <a:gd name="connsiteY36" fmla="*/ 323850 h 1152525"/>
                  <a:gd name="connsiteX37" fmla="*/ 1543050 w 1666875"/>
                  <a:gd name="connsiteY37" fmla="*/ 485775 h 1152525"/>
                  <a:gd name="connsiteX38" fmla="*/ 1552575 w 1666875"/>
                  <a:gd name="connsiteY38" fmla="*/ 514350 h 1152525"/>
                  <a:gd name="connsiteX39" fmla="*/ 1571625 w 1666875"/>
                  <a:gd name="connsiteY39" fmla="*/ 590550 h 1152525"/>
                  <a:gd name="connsiteX40" fmla="*/ 1562100 w 1666875"/>
                  <a:gd name="connsiteY40" fmla="*/ 638175 h 1152525"/>
                  <a:gd name="connsiteX41" fmla="*/ 1571625 w 1666875"/>
                  <a:gd name="connsiteY41" fmla="*/ 657225 h 1152525"/>
                  <a:gd name="connsiteX42" fmla="*/ 1600200 w 1666875"/>
                  <a:gd name="connsiteY42" fmla="*/ 685800 h 1152525"/>
                  <a:gd name="connsiteX43" fmla="*/ 1619252 w 1666875"/>
                  <a:gd name="connsiteY43" fmla="*/ 752475 h 1152525"/>
                  <a:gd name="connsiteX44" fmla="*/ 1619250 w 1666875"/>
                  <a:gd name="connsiteY44" fmla="*/ 809625 h 1152525"/>
                  <a:gd name="connsiteX45" fmla="*/ 1628775 w 1666875"/>
                  <a:gd name="connsiteY45" fmla="*/ 866775 h 1152525"/>
                  <a:gd name="connsiteX46" fmla="*/ 1638300 w 1666875"/>
                  <a:gd name="connsiteY46" fmla="*/ 895350 h 1152525"/>
                  <a:gd name="connsiteX47" fmla="*/ 1628775 w 1666875"/>
                  <a:gd name="connsiteY47" fmla="*/ 942975 h 1152525"/>
                  <a:gd name="connsiteX48" fmla="*/ 1647825 w 1666875"/>
                  <a:gd name="connsiteY48" fmla="*/ 990600 h 1152525"/>
                  <a:gd name="connsiteX49" fmla="*/ 1647825 w 1666875"/>
                  <a:gd name="connsiteY49" fmla="*/ 1019175 h 1152525"/>
                  <a:gd name="connsiteX50" fmla="*/ 1657350 w 1666875"/>
                  <a:gd name="connsiteY50" fmla="*/ 1066800 h 1152525"/>
                  <a:gd name="connsiteX51" fmla="*/ 1657350 w 1666875"/>
                  <a:gd name="connsiteY51" fmla="*/ 1114425 h 1152525"/>
                  <a:gd name="connsiteX52" fmla="*/ 1666875 w 1666875"/>
                  <a:gd name="connsiteY52" fmla="*/ 1152525 h 1152525"/>
                  <a:gd name="connsiteX0" fmla="*/ 0 w 1666875"/>
                  <a:gd name="connsiteY0" fmla="*/ 695325 h 1171575"/>
                  <a:gd name="connsiteX1" fmla="*/ 9525 w 1666875"/>
                  <a:gd name="connsiteY1" fmla="*/ 647700 h 1171575"/>
                  <a:gd name="connsiteX2" fmla="*/ 19050 w 1666875"/>
                  <a:gd name="connsiteY2" fmla="*/ 619125 h 1171575"/>
                  <a:gd name="connsiteX3" fmla="*/ 47625 w 1666875"/>
                  <a:gd name="connsiteY3" fmla="*/ 609600 h 1171575"/>
                  <a:gd name="connsiteX4" fmla="*/ 76200 w 1666875"/>
                  <a:gd name="connsiteY4" fmla="*/ 581025 h 1171575"/>
                  <a:gd name="connsiteX5" fmla="*/ 95250 w 1666875"/>
                  <a:gd name="connsiteY5" fmla="*/ 552450 h 1171575"/>
                  <a:gd name="connsiteX6" fmla="*/ 152400 w 1666875"/>
                  <a:gd name="connsiteY6" fmla="*/ 533400 h 1171575"/>
                  <a:gd name="connsiteX7" fmla="*/ 180975 w 1666875"/>
                  <a:gd name="connsiteY7" fmla="*/ 523875 h 1171575"/>
                  <a:gd name="connsiteX8" fmla="*/ 238125 w 1666875"/>
                  <a:gd name="connsiteY8" fmla="*/ 485775 h 1171575"/>
                  <a:gd name="connsiteX9" fmla="*/ 266700 w 1666875"/>
                  <a:gd name="connsiteY9" fmla="*/ 457200 h 1171575"/>
                  <a:gd name="connsiteX10" fmla="*/ 390530 w 1666875"/>
                  <a:gd name="connsiteY10" fmla="*/ 419098 h 1171575"/>
                  <a:gd name="connsiteX11" fmla="*/ 409579 w 1666875"/>
                  <a:gd name="connsiteY11" fmla="*/ 390519 h 1171575"/>
                  <a:gd name="connsiteX12" fmla="*/ 438150 w 1666875"/>
                  <a:gd name="connsiteY12" fmla="*/ 381000 h 1171575"/>
                  <a:gd name="connsiteX13" fmla="*/ 466725 w 1666875"/>
                  <a:gd name="connsiteY13" fmla="*/ 371475 h 1171575"/>
                  <a:gd name="connsiteX14" fmla="*/ 523875 w 1666875"/>
                  <a:gd name="connsiteY14" fmla="*/ 342900 h 1171575"/>
                  <a:gd name="connsiteX15" fmla="*/ 542925 w 1666875"/>
                  <a:gd name="connsiteY15" fmla="*/ 314325 h 1171575"/>
                  <a:gd name="connsiteX16" fmla="*/ 571500 w 1666875"/>
                  <a:gd name="connsiteY16" fmla="*/ 304800 h 1171575"/>
                  <a:gd name="connsiteX17" fmla="*/ 638175 w 1666875"/>
                  <a:gd name="connsiteY17" fmla="*/ 285750 h 1171575"/>
                  <a:gd name="connsiteX18" fmla="*/ 666750 w 1666875"/>
                  <a:gd name="connsiteY18" fmla="*/ 266700 h 1171575"/>
                  <a:gd name="connsiteX19" fmla="*/ 695325 w 1666875"/>
                  <a:gd name="connsiteY19" fmla="*/ 257175 h 1171575"/>
                  <a:gd name="connsiteX20" fmla="*/ 752475 w 1666875"/>
                  <a:gd name="connsiteY20" fmla="*/ 219075 h 1171575"/>
                  <a:gd name="connsiteX21" fmla="*/ 800100 w 1666875"/>
                  <a:gd name="connsiteY21" fmla="*/ 180975 h 1171575"/>
                  <a:gd name="connsiteX22" fmla="*/ 857250 w 1666875"/>
                  <a:gd name="connsiteY22" fmla="*/ 133350 h 1171575"/>
                  <a:gd name="connsiteX23" fmla="*/ 914400 w 1666875"/>
                  <a:gd name="connsiteY23" fmla="*/ 114300 h 1171575"/>
                  <a:gd name="connsiteX24" fmla="*/ 942975 w 1666875"/>
                  <a:gd name="connsiteY24" fmla="*/ 104775 h 1171575"/>
                  <a:gd name="connsiteX25" fmla="*/ 981075 w 1666875"/>
                  <a:gd name="connsiteY25" fmla="*/ 95250 h 1171575"/>
                  <a:gd name="connsiteX26" fmla="*/ 1038225 w 1666875"/>
                  <a:gd name="connsiteY26" fmla="*/ 76200 h 1171575"/>
                  <a:gd name="connsiteX27" fmla="*/ 1066800 w 1666875"/>
                  <a:gd name="connsiteY27" fmla="*/ 66675 h 1171575"/>
                  <a:gd name="connsiteX28" fmla="*/ 1114425 w 1666875"/>
                  <a:gd name="connsiteY28" fmla="*/ 57150 h 1171575"/>
                  <a:gd name="connsiteX29" fmla="*/ 1143000 w 1666875"/>
                  <a:gd name="connsiteY29" fmla="*/ 47625 h 1171575"/>
                  <a:gd name="connsiteX30" fmla="*/ 1190625 w 1666875"/>
                  <a:gd name="connsiteY30" fmla="*/ 38100 h 1171575"/>
                  <a:gd name="connsiteX31" fmla="*/ 1295400 w 1666875"/>
                  <a:gd name="connsiteY31" fmla="*/ 19050 h 1171575"/>
                  <a:gd name="connsiteX32" fmla="*/ 1362075 w 1666875"/>
                  <a:gd name="connsiteY32" fmla="*/ 0 h 1171575"/>
                  <a:gd name="connsiteX33" fmla="*/ 1476375 w 1666875"/>
                  <a:gd name="connsiteY33" fmla="*/ 9525 h 1171575"/>
                  <a:gd name="connsiteX34" fmla="*/ 1495425 w 1666875"/>
                  <a:gd name="connsiteY34" fmla="*/ 38100 h 1171575"/>
                  <a:gd name="connsiteX35" fmla="*/ 1504950 w 1666875"/>
                  <a:gd name="connsiteY35" fmla="*/ 85725 h 1171575"/>
                  <a:gd name="connsiteX36" fmla="*/ 1514475 w 1666875"/>
                  <a:gd name="connsiteY36" fmla="*/ 323850 h 1171575"/>
                  <a:gd name="connsiteX37" fmla="*/ 1543050 w 1666875"/>
                  <a:gd name="connsiteY37" fmla="*/ 485775 h 1171575"/>
                  <a:gd name="connsiteX38" fmla="*/ 1552575 w 1666875"/>
                  <a:gd name="connsiteY38" fmla="*/ 514350 h 1171575"/>
                  <a:gd name="connsiteX39" fmla="*/ 1571625 w 1666875"/>
                  <a:gd name="connsiteY39" fmla="*/ 590550 h 1171575"/>
                  <a:gd name="connsiteX40" fmla="*/ 1562100 w 1666875"/>
                  <a:gd name="connsiteY40" fmla="*/ 638175 h 1171575"/>
                  <a:gd name="connsiteX41" fmla="*/ 1571625 w 1666875"/>
                  <a:gd name="connsiteY41" fmla="*/ 657225 h 1171575"/>
                  <a:gd name="connsiteX42" fmla="*/ 1600200 w 1666875"/>
                  <a:gd name="connsiteY42" fmla="*/ 685800 h 1171575"/>
                  <a:gd name="connsiteX43" fmla="*/ 1619252 w 1666875"/>
                  <a:gd name="connsiteY43" fmla="*/ 752475 h 1171575"/>
                  <a:gd name="connsiteX44" fmla="*/ 1619250 w 1666875"/>
                  <a:gd name="connsiteY44" fmla="*/ 809625 h 1171575"/>
                  <a:gd name="connsiteX45" fmla="*/ 1628775 w 1666875"/>
                  <a:gd name="connsiteY45" fmla="*/ 866775 h 1171575"/>
                  <a:gd name="connsiteX46" fmla="*/ 1638300 w 1666875"/>
                  <a:gd name="connsiteY46" fmla="*/ 895350 h 1171575"/>
                  <a:gd name="connsiteX47" fmla="*/ 1628775 w 1666875"/>
                  <a:gd name="connsiteY47" fmla="*/ 942975 h 1171575"/>
                  <a:gd name="connsiteX48" fmla="*/ 1647825 w 1666875"/>
                  <a:gd name="connsiteY48" fmla="*/ 990600 h 1171575"/>
                  <a:gd name="connsiteX49" fmla="*/ 1647825 w 1666875"/>
                  <a:gd name="connsiteY49" fmla="*/ 1019175 h 1171575"/>
                  <a:gd name="connsiteX50" fmla="*/ 1657350 w 1666875"/>
                  <a:gd name="connsiteY50" fmla="*/ 1066800 h 1171575"/>
                  <a:gd name="connsiteX51" fmla="*/ 1657350 w 1666875"/>
                  <a:gd name="connsiteY51" fmla="*/ 1114425 h 1171575"/>
                  <a:gd name="connsiteX52" fmla="*/ 1666875 w 1666875"/>
                  <a:gd name="connsiteY52" fmla="*/ 1152525 h 1171575"/>
                  <a:gd name="connsiteX53" fmla="*/ 1657350 w 1666875"/>
                  <a:gd name="connsiteY53" fmla="*/ 1171575 h 1171575"/>
                  <a:gd name="connsiteX0" fmla="*/ 0 w 1676400"/>
                  <a:gd name="connsiteY0" fmla="*/ 695325 h 1209675"/>
                  <a:gd name="connsiteX1" fmla="*/ 9525 w 1676400"/>
                  <a:gd name="connsiteY1" fmla="*/ 647700 h 1209675"/>
                  <a:gd name="connsiteX2" fmla="*/ 19050 w 1676400"/>
                  <a:gd name="connsiteY2" fmla="*/ 619125 h 1209675"/>
                  <a:gd name="connsiteX3" fmla="*/ 47625 w 1676400"/>
                  <a:gd name="connsiteY3" fmla="*/ 609600 h 1209675"/>
                  <a:gd name="connsiteX4" fmla="*/ 76200 w 1676400"/>
                  <a:gd name="connsiteY4" fmla="*/ 581025 h 1209675"/>
                  <a:gd name="connsiteX5" fmla="*/ 95250 w 1676400"/>
                  <a:gd name="connsiteY5" fmla="*/ 552450 h 1209675"/>
                  <a:gd name="connsiteX6" fmla="*/ 152400 w 1676400"/>
                  <a:gd name="connsiteY6" fmla="*/ 533400 h 1209675"/>
                  <a:gd name="connsiteX7" fmla="*/ 180975 w 1676400"/>
                  <a:gd name="connsiteY7" fmla="*/ 523875 h 1209675"/>
                  <a:gd name="connsiteX8" fmla="*/ 238125 w 1676400"/>
                  <a:gd name="connsiteY8" fmla="*/ 485775 h 1209675"/>
                  <a:gd name="connsiteX9" fmla="*/ 266700 w 1676400"/>
                  <a:gd name="connsiteY9" fmla="*/ 457200 h 1209675"/>
                  <a:gd name="connsiteX10" fmla="*/ 390530 w 1676400"/>
                  <a:gd name="connsiteY10" fmla="*/ 419098 h 1209675"/>
                  <a:gd name="connsiteX11" fmla="*/ 409579 w 1676400"/>
                  <a:gd name="connsiteY11" fmla="*/ 390519 h 1209675"/>
                  <a:gd name="connsiteX12" fmla="*/ 438150 w 1676400"/>
                  <a:gd name="connsiteY12" fmla="*/ 381000 h 1209675"/>
                  <a:gd name="connsiteX13" fmla="*/ 466725 w 1676400"/>
                  <a:gd name="connsiteY13" fmla="*/ 371475 h 1209675"/>
                  <a:gd name="connsiteX14" fmla="*/ 523875 w 1676400"/>
                  <a:gd name="connsiteY14" fmla="*/ 342900 h 1209675"/>
                  <a:gd name="connsiteX15" fmla="*/ 542925 w 1676400"/>
                  <a:gd name="connsiteY15" fmla="*/ 314325 h 1209675"/>
                  <a:gd name="connsiteX16" fmla="*/ 571500 w 1676400"/>
                  <a:gd name="connsiteY16" fmla="*/ 304800 h 1209675"/>
                  <a:gd name="connsiteX17" fmla="*/ 638175 w 1676400"/>
                  <a:gd name="connsiteY17" fmla="*/ 285750 h 1209675"/>
                  <a:gd name="connsiteX18" fmla="*/ 666750 w 1676400"/>
                  <a:gd name="connsiteY18" fmla="*/ 266700 h 1209675"/>
                  <a:gd name="connsiteX19" fmla="*/ 695325 w 1676400"/>
                  <a:gd name="connsiteY19" fmla="*/ 257175 h 1209675"/>
                  <a:gd name="connsiteX20" fmla="*/ 752475 w 1676400"/>
                  <a:gd name="connsiteY20" fmla="*/ 219075 h 1209675"/>
                  <a:gd name="connsiteX21" fmla="*/ 800100 w 1676400"/>
                  <a:gd name="connsiteY21" fmla="*/ 180975 h 1209675"/>
                  <a:gd name="connsiteX22" fmla="*/ 857250 w 1676400"/>
                  <a:gd name="connsiteY22" fmla="*/ 133350 h 1209675"/>
                  <a:gd name="connsiteX23" fmla="*/ 914400 w 1676400"/>
                  <a:gd name="connsiteY23" fmla="*/ 114300 h 1209675"/>
                  <a:gd name="connsiteX24" fmla="*/ 942975 w 1676400"/>
                  <a:gd name="connsiteY24" fmla="*/ 104775 h 1209675"/>
                  <a:gd name="connsiteX25" fmla="*/ 981075 w 1676400"/>
                  <a:gd name="connsiteY25" fmla="*/ 95250 h 1209675"/>
                  <a:gd name="connsiteX26" fmla="*/ 1038225 w 1676400"/>
                  <a:gd name="connsiteY26" fmla="*/ 76200 h 1209675"/>
                  <a:gd name="connsiteX27" fmla="*/ 1066800 w 1676400"/>
                  <a:gd name="connsiteY27" fmla="*/ 66675 h 1209675"/>
                  <a:gd name="connsiteX28" fmla="*/ 1114425 w 1676400"/>
                  <a:gd name="connsiteY28" fmla="*/ 57150 h 1209675"/>
                  <a:gd name="connsiteX29" fmla="*/ 1143000 w 1676400"/>
                  <a:gd name="connsiteY29" fmla="*/ 47625 h 1209675"/>
                  <a:gd name="connsiteX30" fmla="*/ 1190625 w 1676400"/>
                  <a:gd name="connsiteY30" fmla="*/ 38100 h 1209675"/>
                  <a:gd name="connsiteX31" fmla="*/ 1295400 w 1676400"/>
                  <a:gd name="connsiteY31" fmla="*/ 19050 h 1209675"/>
                  <a:gd name="connsiteX32" fmla="*/ 1362075 w 1676400"/>
                  <a:gd name="connsiteY32" fmla="*/ 0 h 1209675"/>
                  <a:gd name="connsiteX33" fmla="*/ 1476375 w 1676400"/>
                  <a:gd name="connsiteY33" fmla="*/ 9525 h 1209675"/>
                  <a:gd name="connsiteX34" fmla="*/ 1495425 w 1676400"/>
                  <a:gd name="connsiteY34" fmla="*/ 38100 h 1209675"/>
                  <a:gd name="connsiteX35" fmla="*/ 1504950 w 1676400"/>
                  <a:gd name="connsiteY35" fmla="*/ 85725 h 1209675"/>
                  <a:gd name="connsiteX36" fmla="*/ 1514475 w 1676400"/>
                  <a:gd name="connsiteY36" fmla="*/ 323850 h 1209675"/>
                  <a:gd name="connsiteX37" fmla="*/ 1543050 w 1676400"/>
                  <a:gd name="connsiteY37" fmla="*/ 485775 h 1209675"/>
                  <a:gd name="connsiteX38" fmla="*/ 1552575 w 1676400"/>
                  <a:gd name="connsiteY38" fmla="*/ 514350 h 1209675"/>
                  <a:gd name="connsiteX39" fmla="*/ 1571625 w 1676400"/>
                  <a:gd name="connsiteY39" fmla="*/ 590550 h 1209675"/>
                  <a:gd name="connsiteX40" fmla="*/ 1562100 w 1676400"/>
                  <a:gd name="connsiteY40" fmla="*/ 638175 h 1209675"/>
                  <a:gd name="connsiteX41" fmla="*/ 1571625 w 1676400"/>
                  <a:gd name="connsiteY41" fmla="*/ 657225 h 1209675"/>
                  <a:gd name="connsiteX42" fmla="*/ 1600200 w 1676400"/>
                  <a:gd name="connsiteY42" fmla="*/ 685800 h 1209675"/>
                  <a:gd name="connsiteX43" fmla="*/ 1619252 w 1676400"/>
                  <a:gd name="connsiteY43" fmla="*/ 752475 h 1209675"/>
                  <a:gd name="connsiteX44" fmla="*/ 1619250 w 1676400"/>
                  <a:gd name="connsiteY44" fmla="*/ 809625 h 1209675"/>
                  <a:gd name="connsiteX45" fmla="*/ 1628775 w 1676400"/>
                  <a:gd name="connsiteY45" fmla="*/ 866775 h 1209675"/>
                  <a:gd name="connsiteX46" fmla="*/ 1638300 w 1676400"/>
                  <a:gd name="connsiteY46" fmla="*/ 895350 h 1209675"/>
                  <a:gd name="connsiteX47" fmla="*/ 1628775 w 1676400"/>
                  <a:gd name="connsiteY47" fmla="*/ 942975 h 1209675"/>
                  <a:gd name="connsiteX48" fmla="*/ 1647825 w 1676400"/>
                  <a:gd name="connsiteY48" fmla="*/ 990600 h 1209675"/>
                  <a:gd name="connsiteX49" fmla="*/ 1647825 w 1676400"/>
                  <a:gd name="connsiteY49" fmla="*/ 1019175 h 1209675"/>
                  <a:gd name="connsiteX50" fmla="*/ 1657350 w 1676400"/>
                  <a:gd name="connsiteY50" fmla="*/ 1066800 h 1209675"/>
                  <a:gd name="connsiteX51" fmla="*/ 1657350 w 1676400"/>
                  <a:gd name="connsiteY51" fmla="*/ 1114425 h 1209675"/>
                  <a:gd name="connsiteX52" fmla="*/ 1666875 w 1676400"/>
                  <a:gd name="connsiteY52" fmla="*/ 1152525 h 1209675"/>
                  <a:gd name="connsiteX53" fmla="*/ 1657350 w 1676400"/>
                  <a:gd name="connsiteY53" fmla="*/ 1171575 h 1209675"/>
                  <a:gd name="connsiteX54" fmla="*/ 1676400 w 1676400"/>
                  <a:gd name="connsiteY54" fmla="*/ 1209675 h 1209675"/>
                  <a:gd name="connsiteX0" fmla="*/ 0 w 1677811"/>
                  <a:gd name="connsiteY0" fmla="*/ 695325 h 1257300"/>
                  <a:gd name="connsiteX1" fmla="*/ 9525 w 1677811"/>
                  <a:gd name="connsiteY1" fmla="*/ 647700 h 1257300"/>
                  <a:gd name="connsiteX2" fmla="*/ 19050 w 1677811"/>
                  <a:gd name="connsiteY2" fmla="*/ 619125 h 1257300"/>
                  <a:gd name="connsiteX3" fmla="*/ 47625 w 1677811"/>
                  <a:gd name="connsiteY3" fmla="*/ 609600 h 1257300"/>
                  <a:gd name="connsiteX4" fmla="*/ 76200 w 1677811"/>
                  <a:gd name="connsiteY4" fmla="*/ 581025 h 1257300"/>
                  <a:gd name="connsiteX5" fmla="*/ 95250 w 1677811"/>
                  <a:gd name="connsiteY5" fmla="*/ 552450 h 1257300"/>
                  <a:gd name="connsiteX6" fmla="*/ 152400 w 1677811"/>
                  <a:gd name="connsiteY6" fmla="*/ 533400 h 1257300"/>
                  <a:gd name="connsiteX7" fmla="*/ 180975 w 1677811"/>
                  <a:gd name="connsiteY7" fmla="*/ 523875 h 1257300"/>
                  <a:gd name="connsiteX8" fmla="*/ 238125 w 1677811"/>
                  <a:gd name="connsiteY8" fmla="*/ 485775 h 1257300"/>
                  <a:gd name="connsiteX9" fmla="*/ 266700 w 1677811"/>
                  <a:gd name="connsiteY9" fmla="*/ 457200 h 1257300"/>
                  <a:gd name="connsiteX10" fmla="*/ 390530 w 1677811"/>
                  <a:gd name="connsiteY10" fmla="*/ 419098 h 1257300"/>
                  <a:gd name="connsiteX11" fmla="*/ 409579 w 1677811"/>
                  <a:gd name="connsiteY11" fmla="*/ 390519 h 1257300"/>
                  <a:gd name="connsiteX12" fmla="*/ 438150 w 1677811"/>
                  <a:gd name="connsiteY12" fmla="*/ 381000 h 1257300"/>
                  <a:gd name="connsiteX13" fmla="*/ 466725 w 1677811"/>
                  <a:gd name="connsiteY13" fmla="*/ 371475 h 1257300"/>
                  <a:gd name="connsiteX14" fmla="*/ 523875 w 1677811"/>
                  <a:gd name="connsiteY14" fmla="*/ 342900 h 1257300"/>
                  <a:gd name="connsiteX15" fmla="*/ 542925 w 1677811"/>
                  <a:gd name="connsiteY15" fmla="*/ 314325 h 1257300"/>
                  <a:gd name="connsiteX16" fmla="*/ 571500 w 1677811"/>
                  <a:gd name="connsiteY16" fmla="*/ 304800 h 1257300"/>
                  <a:gd name="connsiteX17" fmla="*/ 638175 w 1677811"/>
                  <a:gd name="connsiteY17" fmla="*/ 285750 h 1257300"/>
                  <a:gd name="connsiteX18" fmla="*/ 666750 w 1677811"/>
                  <a:gd name="connsiteY18" fmla="*/ 266700 h 1257300"/>
                  <a:gd name="connsiteX19" fmla="*/ 695325 w 1677811"/>
                  <a:gd name="connsiteY19" fmla="*/ 257175 h 1257300"/>
                  <a:gd name="connsiteX20" fmla="*/ 752475 w 1677811"/>
                  <a:gd name="connsiteY20" fmla="*/ 219075 h 1257300"/>
                  <a:gd name="connsiteX21" fmla="*/ 800100 w 1677811"/>
                  <a:gd name="connsiteY21" fmla="*/ 180975 h 1257300"/>
                  <a:gd name="connsiteX22" fmla="*/ 857250 w 1677811"/>
                  <a:gd name="connsiteY22" fmla="*/ 133350 h 1257300"/>
                  <a:gd name="connsiteX23" fmla="*/ 914400 w 1677811"/>
                  <a:gd name="connsiteY23" fmla="*/ 114300 h 1257300"/>
                  <a:gd name="connsiteX24" fmla="*/ 942975 w 1677811"/>
                  <a:gd name="connsiteY24" fmla="*/ 104775 h 1257300"/>
                  <a:gd name="connsiteX25" fmla="*/ 981075 w 1677811"/>
                  <a:gd name="connsiteY25" fmla="*/ 95250 h 1257300"/>
                  <a:gd name="connsiteX26" fmla="*/ 1038225 w 1677811"/>
                  <a:gd name="connsiteY26" fmla="*/ 76200 h 1257300"/>
                  <a:gd name="connsiteX27" fmla="*/ 1066800 w 1677811"/>
                  <a:gd name="connsiteY27" fmla="*/ 66675 h 1257300"/>
                  <a:gd name="connsiteX28" fmla="*/ 1114425 w 1677811"/>
                  <a:gd name="connsiteY28" fmla="*/ 57150 h 1257300"/>
                  <a:gd name="connsiteX29" fmla="*/ 1143000 w 1677811"/>
                  <a:gd name="connsiteY29" fmla="*/ 47625 h 1257300"/>
                  <a:gd name="connsiteX30" fmla="*/ 1190625 w 1677811"/>
                  <a:gd name="connsiteY30" fmla="*/ 38100 h 1257300"/>
                  <a:gd name="connsiteX31" fmla="*/ 1295400 w 1677811"/>
                  <a:gd name="connsiteY31" fmla="*/ 19050 h 1257300"/>
                  <a:gd name="connsiteX32" fmla="*/ 1362075 w 1677811"/>
                  <a:gd name="connsiteY32" fmla="*/ 0 h 1257300"/>
                  <a:gd name="connsiteX33" fmla="*/ 1476375 w 1677811"/>
                  <a:gd name="connsiteY33" fmla="*/ 9525 h 1257300"/>
                  <a:gd name="connsiteX34" fmla="*/ 1495425 w 1677811"/>
                  <a:gd name="connsiteY34" fmla="*/ 38100 h 1257300"/>
                  <a:gd name="connsiteX35" fmla="*/ 1504950 w 1677811"/>
                  <a:gd name="connsiteY35" fmla="*/ 85725 h 1257300"/>
                  <a:gd name="connsiteX36" fmla="*/ 1514475 w 1677811"/>
                  <a:gd name="connsiteY36" fmla="*/ 323850 h 1257300"/>
                  <a:gd name="connsiteX37" fmla="*/ 1543050 w 1677811"/>
                  <a:gd name="connsiteY37" fmla="*/ 485775 h 1257300"/>
                  <a:gd name="connsiteX38" fmla="*/ 1552575 w 1677811"/>
                  <a:gd name="connsiteY38" fmla="*/ 514350 h 1257300"/>
                  <a:gd name="connsiteX39" fmla="*/ 1571625 w 1677811"/>
                  <a:gd name="connsiteY39" fmla="*/ 590550 h 1257300"/>
                  <a:gd name="connsiteX40" fmla="*/ 1562100 w 1677811"/>
                  <a:gd name="connsiteY40" fmla="*/ 638175 h 1257300"/>
                  <a:gd name="connsiteX41" fmla="*/ 1571625 w 1677811"/>
                  <a:gd name="connsiteY41" fmla="*/ 657225 h 1257300"/>
                  <a:gd name="connsiteX42" fmla="*/ 1600200 w 1677811"/>
                  <a:gd name="connsiteY42" fmla="*/ 685800 h 1257300"/>
                  <a:gd name="connsiteX43" fmla="*/ 1619252 w 1677811"/>
                  <a:gd name="connsiteY43" fmla="*/ 752475 h 1257300"/>
                  <a:gd name="connsiteX44" fmla="*/ 1619250 w 1677811"/>
                  <a:gd name="connsiteY44" fmla="*/ 809625 h 1257300"/>
                  <a:gd name="connsiteX45" fmla="*/ 1628775 w 1677811"/>
                  <a:gd name="connsiteY45" fmla="*/ 866775 h 1257300"/>
                  <a:gd name="connsiteX46" fmla="*/ 1638300 w 1677811"/>
                  <a:gd name="connsiteY46" fmla="*/ 895350 h 1257300"/>
                  <a:gd name="connsiteX47" fmla="*/ 1628775 w 1677811"/>
                  <a:gd name="connsiteY47" fmla="*/ 942975 h 1257300"/>
                  <a:gd name="connsiteX48" fmla="*/ 1647825 w 1677811"/>
                  <a:gd name="connsiteY48" fmla="*/ 990600 h 1257300"/>
                  <a:gd name="connsiteX49" fmla="*/ 1647825 w 1677811"/>
                  <a:gd name="connsiteY49" fmla="*/ 1019175 h 1257300"/>
                  <a:gd name="connsiteX50" fmla="*/ 1657350 w 1677811"/>
                  <a:gd name="connsiteY50" fmla="*/ 1066800 h 1257300"/>
                  <a:gd name="connsiteX51" fmla="*/ 1657350 w 1677811"/>
                  <a:gd name="connsiteY51" fmla="*/ 1114425 h 1257300"/>
                  <a:gd name="connsiteX52" fmla="*/ 1666875 w 1677811"/>
                  <a:gd name="connsiteY52" fmla="*/ 1152525 h 1257300"/>
                  <a:gd name="connsiteX53" fmla="*/ 1657350 w 1677811"/>
                  <a:gd name="connsiteY53" fmla="*/ 1171575 h 1257300"/>
                  <a:gd name="connsiteX54" fmla="*/ 1676400 w 1677811"/>
                  <a:gd name="connsiteY54" fmla="*/ 1209675 h 1257300"/>
                  <a:gd name="connsiteX55" fmla="*/ 1676400 w 1677811"/>
                  <a:gd name="connsiteY55" fmla="*/ 1257300 h 1257300"/>
                  <a:gd name="connsiteX0" fmla="*/ 0 w 1695450"/>
                  <a:gd name="connsiteY0" fmla="*/ 695325 h 1304925"/>
                  <a:gd name="connsiteX1" fmla="*/ 9525 w 1695450"/>
                  <a:gd name="connsiteY1" fmla="*/ 647700 h 1304925"/>
                  <a:gd name="connsiteX2" fmla="*/ 19050 w 1695450"/>
                  <a:gd name="connsiteY2" fmla="*/ 619125 h 1304925"/>
                  <a:gd name="connsiteX3" fmla="*/ 47625 w 1695450"/>
                  <a:gd name="connsiteY3" fmla="*/ 609600 h 1304925"/>
                  <a:gd name="connsiteX4" fmla="*/ 76200 w 1695450"/>
                  <a:gd name="connsiteY4" fmla="*/ 581025 h 1304925"/>
                  <a:gd name="connsiteX5" fmla="*/ 95250 w 1695450"/>
                  <a:gd name="connsiteY5" fmla="*/ 552450 h 1304925"/>
                  <a:gd name="connsiteX6" fmla="*/ 152400 w 1695450"/>
                  <a:gd name="connsiteY6" fmla="*/ 533400 h 1304925"/>
                  <a:gd name="connsiteX7" fmla="*/ 180975 w 1695450"/>
                  <a:gd name="connsiteY7" fmla="*/ 523875 h 1304925"/>
                  <a:gd name="connsiteX8" fmla="*/ 238125 w 1695450"/>
                  <a:gd name="connsiteY8" fmla="*/ 485775 h 1304925"/>
                  <a:gd name="connsiteX9" fmla="*/ 266700 w 1695450"/>
                  <a:gd name="connsiteY9" fmla="*/ 457200 h 1304925"/>
                  <a:gd name="connsiteX10" fmla="*/ 390530 w 1695450"/>
                  <a:gd name="connsiteY10" fmla="*/ 419098 h 1304925"/>
                  <a:gd name="connsiteX11" fmla="*/ 409579 w 1695450"/>
                  <a:gd name="connsiteY11" fmla="*/ 390519 h 1304925"/>
                  <a:gd name="connsiteX12" fmla="*/ 438150 w 1695450"/>
                  <a:gd name="connsiteY12" fmla="*/ 381000 h 1304925"/>
                  <a:gd name="connsiteX13" fmla="*/ 466725 w 1695450"/>
                  <a:gd name="connsiteY13" fmla="*/ 371475 h 1304925"/>
                  <a:gd name="connsiteX14" fmla="*/ 523875 w 1695450"/>
                  <a:gd name="connsiteY14" fmla="*/ 342900 h 1304925"/>
                  <a:gd name="connsiteX15" fmla="*/ 542925 w 1695450"/>
                  <a:gd name="connsiteY15" fmla="*/ 314325 h 1304925"/>
                  <a:gd name="connsiteX16" fmla="*/ 571500 w 1695450"/>
                  <a:gd name="connsiteY16" fmla="*/ 304800 h 1304925"/>
                  <a:gd name="connsiteX17" fmla="*/ 638175 w 1695450"/>
                  <a:gd name="connsiteY17" fmla="*/ 285750 h 1304925"/>
                  <a:gd name="connsiteX18" fmla="*/ 666750 w 1695450"/>
                  <a:gd name="connsiteY18" fmla="*/ 266700 h 1304925"/>
                  <a:gd name="connsiteX19" fmla="*/ 695325 w 1695450"/>
                  <a:gd name="connsiteY19" fmla="*/ 257175 h 1304925"/>
                  <a:gd name="connsiteX20" fmla="*/ 752475 w 1695450"/>
                  <a:gd name="connsiteY20" fmla="*/ 219075 h 1304925"/>
                  <a:gd name="connsiteX21" fmla="*/ 800100 w 1695450"/>
                  <a:gd name="connsiteY21" fmla="*/ 180975 h 1304925"/>
                  <a:gd name="connsiteX22" fmla="*/ 857250 w 1695450"/>
                  <a:gd name="connsiteY22" fmla="*/ 133350 h 1304925"/>
                  <a:gd name="connsiteX23" fmla="*/ 914400 w 1695450"/>
                  <a:gd name="connsiteY23" fmla="*/ 114300 h 1304925"/>
                  <a:gd name="connsiteX24" fmla="*/ 942975 w 1695450"/>
                  <a:gd name="connsiteY24" fmla="*/ 104775 h 1304925"/>
                  <a:gd name="connsiteX25" fmla="*/ 981075 w 1695450"/>
                  <a:gd name="connsiteY25" fmla="*/ 95250 h 1304925"/>
                  <a:gd name="connsiteX26" fmla="*/ 1038225 w 1695450"/>
                  <a:gd name="connsiteY26" fmla="*/ 76200 h 1304925"/>
                  <a:gd name="connsiteX27" fmla="*/ 1066800 w 1695450"/>
                  <a:gd name="connsiteY27" fmla="*/ 66675 h 1304925"/>
                  <a:gd name="connsiteX28" fmla="*/ 1114425 w 1695450"/>
                  <a:gd name="connsiteY28" fmla="*/ 57150 h 1304925"/>
                  <a:gd name="connsiteX29" fmla="*/ 1143000 w 1695450"/>
                  <a:gd name="connsiteY29" fmla="*/ 47625 h 1304925"/>
                  <a:gd name="connsiteX30" fmla="*/ 1190625 w 1695450"/>
                  <a:gd name="connsiteY30" fmla="*/ 38100 h 1304925"/>
                  <a:gd name="connsiteX31" fmla="*/ 1295400 w 1695450"/>
                  <a:gd name="connsiteY31" fmla="*/ 19050 h 1304925"/>
                  <a:gd name="connsiteX32" fmla="*/ 1362075 w 1695450"/>
                  <a:gd name="connsiteY32" fmla="*/ 0 h 1304925"/>
                  <a:gd name="connsiteX33" fmla="*/ 1476375 w 1695450"/>
                  <a:gd name="connsiteY33" fmla="*/ 9525 h 1304925"/>
                  <a:gd name="connsiteX34" fmla="*/ 1495425 w 1695450"/>
                  <a:gd name="connsiteY34" fmla="*/ 38100 h 1304925"/>
                  <a:gd name="connsiteX35" fmla="*/ 1504950 w 1695450"/>
                  <a:gd name="connsiteY35" fmla="*/ 85725 h 1304925"/>
                  <a:gd name="connsiteX36" fmla="*/ 1514475 w 1695450"/>
                  <a:gd name="connsiteY36" fmla="*/ 323850 h 1304925"/>
                  <a:gd name="connsiteX37" fmla="*/ 1543050 w 1695450"/>
                  <a:gd name="connsiteY37" fmla="*/ 485775 h 1304925"/>
                  <a:gd name="connsiteX38" fmla="*/ 1552575 w 1695450"/>
                  <a:gd name="connsiteY38" fmla="*/ 514350 h 1304925"/>
                  <a:gd name="connsiteX39" fmla="*/ 1571625 w 1695450"/>
                  <a:gd name="connsiteY39" fmla="*/ 590550 h 1304925"/>
                  <a:gd name="connsiteX40" fmla="*/ 1562100 w 1695450"/>
                  <a:gd name="connsiteY40" fmla="*/ 638175 h 1304925"/>
                  <a:gd name="connsiteX41" fmla="*/ 1571625 w 1695450"/>
                  <a:gd name="connsiteY41" fmla="*/ 657225 h 1304925"/>
                  <a:gd name="connsiteX42" fmla="*/ 1600200 w 1695450"/>
                  <a:gd name="connsiteY42" fmla="*/ 685800 h 1304925"/>
                  <a:gd name="connsiteX43" fmla="*/ 1619252 w 1695450"/>
                  <a:gd name="connsiteY43" fmla="*/ 752475 h 1304925"/>
                  <a:gd name="connsiteX44" fmla="*/ 1619250 w 1695450"/>
                  <a:gd name="connsiteY44" fmla="*/ 809625 h 1304925"/>
                  <a:gd name="connsiteX45" fmla="*/ 1628775 w 1695450"/>
                  <a:gd name="connsiteY45" fmla="*/ 866775 h 1304925"/>
                  <a:gd name="connsiteX46" fmla="*/ 1638300 w 1695450"/>
                  <a:gd name="connsiteY46" fmla="*/ 895350 h 1304925"/>
                  <a:gd name="connsiteX47" fmla="*/ 1628775 w 1695450"/>
                  <a:gd name="connsiteY47" fmla="*/ 942975 h 1304925"/>
                  <a:gd name="connsiteX48" fmla="*/ 1647825 w 1695450"/>
                  <a:gd name="connsiteY48" fmla="*/ 990600 h 1304925"/>
                  <a:gd name="connsiteX49" fmla="*/ 1647825 w 1695450"/>
                  <a:gd name="connsiteY49" fmla="*/ 1019175 h 1304925"/>
                  <a:gd name="connsiteX50" fmla="*/ 1657350 w 1695450"/>
                  <a:gd name="connsiteY50" fmla="*/ 1066800 h 1304925"/>
                  <a:gd name="connsiteX51" fmla="*/ 1657350 w 1695450"/>
                  <a:gd name="connsiteY51" fmla="*/ 1114425 h 1304925"/>
                  <a:gd name="connsiteX52" fmla="*/ 1666875 w 1695450"/>
                  <a:gd name="connsiteY52" fmla="*/ 1152525 h 1304925"/>
                  <a:gd name="connsiteX53" fmla="*/ 1657350 w 1695450"/>
                  <a:gd name="connsiteY53" fmla="*/ 1171575 h 1304925"/>
                  <a:gd name="connsiteX54" fmla="*/ 1676400 w 1695450"/>
                  <a:gd name="connsiteY54" fmla="*/ 1209675 h 1304925"/>
                  <a:gd name="connsiteX55" fmla="*/ 1676400 w 1695450"/>
                  <a:gd name="connsiteY55" fmla="*/ 1257300 h 1304925"/>
                  <a:gd name="connsiteX56" fmla="*/ 1695450 w 1695450"/>
                  <a:gd name="connsiteY56" fmla="*/ 1304925 h 1304925"/>
                  <a:gd name="connsiteX0" fmla="*/ 0 w 1696861"/>
                  <a:gd name="connsiteY0" fmla="*/ 695325 h 1352550"/>
                  <a:gd name="connsiteX1" fmla="*/ 9525 w 1696861"/>
                  <a:gd name="connsiteY1" fmla="*/ 647700 h 1352550"/>
                  <a:gd name="connsiteX2" fmla="*/ 19050 w 1696861"/>
                  <a:gd name="connsiteY2" fmla="*/ 619125 h 1352550"/>
                  <a:gd name="connsiteX3" fmla="*/ 47625 w 1696861"/>
                  <a:gd name="connsiteY3" fmla="*/ 609600 h 1352550"/>
                  <a:gd name="connsiteX4" fmla="*/ 76200 w 1696861"/>
                  <a:gd name="connsiteY4" fmla="*/ 581025 h 1352550"/>
                  <a:gd name="connsiteX5" fmla="*/ 95250 w 1696861"/>
                  <a:gd name="connsiteY5" fmla="*/ 552450 h 1352550"/>
                  <a:gd name="connsiteX6" fmla="*/ 152400 w 1696861"/>
                  <a:gd name="connsiteY6" fmla="*/ 533400 h 1352550"/>
                  <a:gd name="connsiteX7" fmla="*/ 180975 w 1696861"/>
                  <a:gd name="connsiteY7" fmla="*/ 523875 h 1352550"/>
                  <a:gd name="connsiteX8" fmla="*/ 238125 w 1696861"/>
                  <a:gd name="connsiteY8" fmla="*/ 485775 h 1352550"/>
                  <a:gd name="connsiteX9" fmla="*/ 266700 w 1696861"/>
                  <a:gd name="connsiteY9" fmla="*/ 457200 h 1352550"/>
                  <a:gd name="connsiteX10" fmla="*/ 390530 w 1696861"/>
                  <a:gd name="connsiteY10" fmla="*/ 419098 h 1352550"/>
                  <a:gd name="connsiteX11" fmla="*/ 409579 w 1696861"/>
                  <a:gd name="connsiteY11" fmla="*/ 390519 h 1352550"/>
                  <a:gd name="connsiteX12" fmla="*/ 438150 w 1696861"/>
                  <a:gd name="connsiteY12" fmla="*/ 381000 h 1352550"/>
                  <a:gd name="connsiteX13" fmla="*/ 466725 w 1696861"/>
                  <a:gd name="connsiteY13" fmla="*/ 371475 h 1352550"/>
                  <a:gd name="connsiteX14" fmla="*/ 523875 w 1696861"/>
                  <a:gd name="connsiteY14" fmla="*/ 342900 h 1352550"/>
                  <a:gd name="connsiteX15" fmla="*/ 542925 w 1696861"/>
                  <a:gd name="connsiteY15" fmla="*/ 314325 h 1352550"/>
                  <a:gd name="connsiteX16" fmla="*/ 571500 w 1696861"/>
                  <a:gd name="connsiteY16" fmla="*/ 304800 h 1352550"/>
                  <a:gd name="connsiteX17" fmla="*/ 638175 w 1696861"/>
                  <a:gd name="connsiteY17" fmla="*/ 285750 h 1352550"/>
                  <a:gd name="connsiteX18" fmla="*/ 666750 w 1696861"/>
                  <a:gd name="connsiteY18" fmla="*/ 266700 h 1352550"/>
                  <a:gd name="connsiteX19" fmla="*/ 695325 w 1696861"/>
                  <a:gd name="connsiteY19" fmla="*/ 257175 h 1352550"/>
                  <a:gd name="connsiteX20" fmla="*/ 752475 w 1696861"/>
                  <a:gd name="connsiteY20" fmla="*/ 219075 h 1352550"/>
                  <a:gd name="connsiteX21" fmla="*/ 800100 w 1696861"/>
                  <a:gd name="connsiteY21" fmla="*/ 180975 h 1352550"/>
                  <a:gd name="connsiteX22" fmla="*/ 857250 w 1696861"/>
                  <a:gd name="connsiteY22" fmla="*/ 133350 h 1352550"/>
                  <a:gd name="connsiteX23" fmla="*/ 914400 w 1696861"/>
                  <a:gd name="connsiteY23" fmla="*/ 114300 h 1352550"/>
                  <a:gd name="connsiteX24" fmla="*/ 942975 w 1696861"/>
                  <a:gd name="connsiteY24" fmla="*/ 104775 h 1352550"/>
                  <a:gd name="connsiteX25" fmla="*/ 981075 w 1696861"/>
                  <a:gd name="connsiteY25" fmla="*/ 95250 h 1352550"/>
                  <a:gd name="connsiteX26" fmla="*/ 1038225 w 1696861"/>
                  <a:gd name="connsiteY26" fmla="*/ 76200 h 1352550"/>
                  <a:gd name="connsiteX27" fmla="*/ 1066800 w 1696861"/>
                  <a:gd name="connsiteY27" fmla="*/ 66675 h 1352550"/>
                  <a:gd name="connsiteX28" fmla="*/ 1114425 w 1696861"/>
                  <a:gd name="connsiteY28" fmla="*/ 57150 h 1352550"/>
                  <a:gd name="connsiteX29" fmla="*/ 1143000 w 1696861"/>
                  <a:gd name="connsiteY29" fmla="*/ 47625 h 1352550"/>
                  <a:gd name="connsiteX30" fmla="*/ 1190625 w 1696861"/>
                  <a:gd name="connsiteY30" fmla="*/ 38100 h 1352550"/>
                  <a:gd name="connsiteX31" fmla="*/ 1295400 w 1696861"/>
                  <a:gd name="connsiteY31" fmla="*/ 19050 h 1352550"/>
                  <a:gd name="connsiteX32" fmla="*/ 1362075 w 1696861"/>
                  <a:gd name="connsiteY32" fmla="*/ 0 h 1352550"/>
                  <a:gd name="connsiteX33" fmla="*/ 1476375 w 1696861"/>
                  <a:gd name="connsiteY33" fmla="*/ 9525 h 1352550"/>
                  <a:gd name="connsiteX34" fmla="*/ 1495425 w 1696861"/>
                  <a:gd name="connsiteY34" fmla="*/ 38100 h 1352550"/>
                  <a:gd name="connsiteX35" fmla="*/ 1504950 w 1696861"/>
                  <a:gd name="connsiteY35" fmla="*/ 85725 h 1352550"/>
                  <a:gd name="connsiteX36" fmla="*/ 1514475 w 1696861"/>
                  <a:gd name="connsiteY36" fmla="*/ 323850 h 1352550"/>
                  <a:gd name="connsiteX37" fmla="*/ 1543050 w 1696861"/>
                  <a:gd name="connsiteY37" fmla="*/ 485775 h 1352550"/>
                  <a:gd name="connsiteX38" fmla="*/ 1552575 w 1696861"/>
                  <a:gd name="connsiteY38" fmla="*/ 514350 h 1352550"/>
                  <a:gd name="connsiteX39" fmla="*/ 1571625 w 1696861"/>
                  <a:gd name="connsiteY39" fmla="*/ 590550 h 1352550"/>
                  <a:gd name="connsiteX40" fmla="*/ 1562100 w 1696861"/>
                  <a:gd name="connsiteY40" fmla="*/ 638175 h 1352550"/>
                  <a:gd name="connsiteX41" fmla="*/ 1571625 w 1696861"/>
                  <a:gd name="connsiteY41" fmla="*/ 657225 h 1352550"/>
                  <a:gd name="connsiteX42" fmla="*/ 1600200 w 1696861"/>
                  <a:gd name="connsiteY42" fmla="*/ 685800 h 1352550"/>
                  <a:gd name="connsiteX43" fmla="*/ 1619252 w 1696861"/>
                  <a:gd name="connsiteY43" fmla="*/ 752475 h 1352550"/>
                  <a:gd name="connsiteX44" fmla="*/ 1619250 w 1696861"/>
                  <a:gd name="connsiteY44" fmla="*/ 809625 h 1352550"/>
                  <a:gd name="connsiteX45" fmla="*/ 1628775 w 1696861"/>
                  <a:gd name="connsiteY45" fmla="*/ 866775 h 1352550"/>
                  <a:gd name="connsiteX46" fmla="*/ 1638300 w 1696861"/>
                  <a:gd name="connsiteY46" fmla="*/ 895350 h 1352550"/>
                  <a:gd name="connsiteX47" fmla="*/ 1628775 w 1696861"/>
                  <a:gd name="connsiteY47" fmla="*/ 942975 h 1352550"/>
                  <a:gd name="connsiteX48" fmla="*/ 1647825 w 1696861"/>
                  <a:gd name="connsiteY48" fmla="*/ 990600 h 1352550"/>
                  <a:gd name="connsiteX49" fmla="*/ 1647825 w 1696861"/>
                  <a:gd name="connsiteY49" fmla="*/ 1019175 h 1352550"/>
                  <a:gd name="connsiteX50" fmla="*/ 1657350 w 1696861"/>
                  <a:gd name="connsiteY50" fmla="*/ 1066800 h 1352550"/>
                  <a:gd name="connsiteX51" fmla="*/ 1657350 w 1696861"/>
                  <a:gd name="connsiteY51" fmla="*/ 1114425 h 1352550"/>
                  <a:gd name="connsiteX52" fmla="*/ 1666875 w 1696861"/>
                  <a:gd name="connsiteY52" fmla="*/ 1152525 h 1352550"/>
                  <a:gd name="connsiteX53" fmla="*/ 1657350 w 1696861"/>
                  <a:gd name="connsiteY53" fmla="*/ 1171575 h 1352550"/>
                  <a:gd name="connsiteX54" fmla="*/ 1676400 w 1696861"/>
                  <a:gd name="connsiteY54" fmla="*/ 1209675 h 1352550"/>
                  <a:gd name="connsiteX55" fmla="*/ 1676400 w 1696861"/>
                  <a:gd name="connsiteY55" fmla="*/ 1257300 h 1352550"/>
                  <a:gd name="connsiteX56" fmla="*/ 1695450 w 1696861"/>
                  <a:gd name="connsiteY56" fmla="*/ 1304925 h 1352550"/>
                  <a:gd name="connsiteX57" fmla="*/ 1695450 w 1696861"/>
                  <a:gd name="connsiteY57" fmla="*/ 1352550 h 1352550"/>
                  <a:gd name="connsiteX0" fmla="*/ 0 w 1733550"/>
                  <a:gd name="connsiteY0" fmla="*/ 695325 h 1390650"/>
                  <a:gd name="connsiteX1" fmla="*/ 9525 w 1733550"/>
                  <a:gd name="connsiteY1" fmla="*/ 647700 h 1390650"/>
                  <a:gd name="connsiteX2" fmla="*/ 19050 w 1733550"/>
                  <a:gd name="connsiteY2" fmla="*/ 619125 h 1390650"/>
                  <a:gd name="connsiteX3" fmla="*/ 47625 w 1733550"/>
                  <a:gd name="connsiteY3" fmla="*/ 609600 h 1390650"/>
                  <a:gd name="connsiteX4" fmla="*/ 76200 w 1733550"/>
                  <a:gd name="connsiteY4" fmla="*/ 581025 h 1390650"/>
                  <a:gd name="connsiteX5" fmla="*/ 95250 w 1733550"/>
                  <a:gd name="connsiteY5" fmla="*/ 552450 h 1390650"/>
                  <a:gd name="connsiteX6" fmla="*/ 152400 w 1733550"/>
                  <a:gd name="connsiteY6" fmla="*/ 533400 h 1390650"/>
                  <a:gd name="connsiteX7" fmla="*/ 180975 w 1733550"/>
                  <a:gd name="connsiteY7" fmla="*/ 523875 h 1390650"/>
                  <a:gd name="connsiteX8" fmla="*/ 238125 w 1733550"/>
                  <a:gd name="connsiteY8" fmla="*/ 485775 h 1390650"/>
                  <a:gd name="connsiteX9" fmla="*/ 266700 w 1733550"/>
                  <a:gd name="connsiteY9" fmla="*/ 457200 h 1390650"/>
                  <a:gd name="connsiteX10" fmla="*/ 390530 w 1733550"/>
                  <a:gd name="connsiteY10" fmla="*/ 419098 h 1390650"/>
                  <a:gd name="connsiteX11" fmla="*/ 409579 w 1733550"/>
                  <a:gd name="connsiteY11" fmla="*/ 390519 h 1390650"/>
                  <a:gd name="connsiteX12" fmla="*/ 438150 w 1733550"/>
                  <a:gd name="connsiteY12" fmla="*/ 381000 h 1390650"/>
                  <a:gd name="connsiteX13" fmla="*/ 466725 w 1733550"/>
                  <a:gd name="connsiteY13" fmla="*/ 371475 h 1390650"/>
                  <a:gd name="connsiteX14" fmla="*/ 523875 w 1733550"/>
                  <a:gd name="connsiteY14" fmla="*/ 342900 h 1390650"/>
                  <a:gd name="connsiteX15" fmla="*/ 542925 w 1733550"/>
                  <a:gd name="connsiteY15" fmla="*/ 314325 h 1390650"/>
                  <a:gd name="connsiteX16" fmla="*/ 571500 w 1733550"/>
                  <a:gd name="connsiteY16" fmla="*/ 304800 h 1390650"/>
                  <a:gd name="connsiteX17" fmla="*/ 638175 w 1733550"/>
                  <a:gd name="connsiteY17" fmla="*/ 285750 h 1390650"/>
                  <a:gd name="connsiteX18" fmla="*/ 666750 w 1733550"/>
                  <a:gd name="connsiteY18" fmla="*/ 266700 h 1390650"/>
                  <a:gd name="connsiteX19" fmla="*/ 695325 w 1733550"/>
                  <a:gd name="connsiteY19" fmla="*/ 257175 h 1390650"/>
                  <a:gd name="connsiteX20" fmla="*/ 752475 w 1733550"/>
                  <a:gd name="connsiteY20" fmla="*/ 219075 h 1390650"/>
                  <a:gd name="connsiteX21" fmla="*/ 800100 w 1733550"/>
                  <a:gd name="connsiteY21" fmla="*/ 180975 h 1390650"/>
                  <a:gd name="connsiteX22" fmla="*/ 857250 w 1733550"/>
                  <a:gd name="connsiteY22" fmla="*/ 133350 h 1390650"/>
                  <a:gd name="connsiteX23" fmla="*/ 914400 w 1733550"/>
                  <a:gd name="connsiteY23" fmla="*/ 114300 h 1390650"/>
                  <a:gd name="connsiteX24" fmla="*/ 942975 w 1733550"/>
                  <a:gd name="connsiteY24" fmla="*/ 104775 h 1390650"/>
                  <a:gd name="connsiteX25" fmla="*/ 981075 w 1733550"/>
                  <a:gd name="connsiteY25" fmla="*/ 95250 h 1390650"/>
                  <a:gd name="connsiteX26" fmla="*/ 1038225 w 1733550"/>
                  <a:gd name="connsiteY26" fmla="*/ 76200 h 1390650"/>
                  <a:gd name="connsiteX27" fmla="*/ 1066800 w 1733550"/>
                  <a:gd name="connsiteY27" fmla="*/ 66675 h 1390650"/>
                  <a:gd name="connsiteX28" fmla="*/ 1114425 w 1733550"/>
                  <a:gd name="connsiteY28" fmla="*/ 57150 h 1390650"/>
                  <a:gd name="connsiteX29" fmla="*/ 1143000 w 1733550"/>
                  <a:gd name="connsiteY29" fmla="*/ 47625 h 1390650"/>
                  <a:gd name="connsiteX30" fmla="*/ 1190625 w 1733550"/>
                  <a:gd name="connsiteY30" fmla="*/ 38100 h 1390650"/>
                  <a:gd name="connsiteX31" fmla="*/ 1295400 w 1733550"/>
                  <a:gd name="connsiteY31" fmla="*/ 19050 h 1390650"/>
                  <a:gd name="connsiteX32" fmla="*/ 1362075 w 1733550"/>
                  <a:gd name="connsiteY32" fmla="*/ 0 h 1390650"/>
                  <a:gd name="connsiteX33" fmla="*/ 1476375 w 1733550"/>
                  <a:gd name="connsiteY33" fmla="*/ 9525 h 1390650"/>
                  <a:gd name="connsiteX34" fmla="*/ 1495425 w 1733550"/>
                  <a:gd name="connsiteY34" fmla="*/ 38100 h 1390650"/>
                  <a:gd name="connsiteX35" fmla="*/ 1504950 w 1733550"/>
                  <a:gd name="connsiteY35" fmla="*/ 85725 h 1390650"/>
                  <a:gd name="connsiteX36" fmla="*/ 1514475 w 1733550"/>
                  <a:gd name="connsiteY36" fmla="*/ 323850 h 1390650"/>
                  <a:gd name="connsiteX37" fmla="*/ 1543050 w 1733550"/>
                  <a:gd name="connsiteY37" fmla="*/ 485775 h 1390650"/>
                  <a:gd name="connsiteX38" fmla="*/ 1552575 w 1733550"/>
                  <a:gd name="connsiteY38" fmla="*/ 514350 h 1390650"/>
                  <a:gd name="connsiteX39" fmla="*/ 1571625 w 1733550"/>
                  <a:gd name="connsiteY39" fmla="*/ 590550 h 1390650"/>
                  <a:gd name="connsiteX40" fmla="*/ 1562100 w 1733550"/>
                  <a:gd name="connsiteY40" fmla="*/ 638175 h 1390650"/>
                  <a:gd name="connsiteX41" fmla="*/ 1571625 w 1733550"/>
                  <a:gd name="connsiteY41" fmla="*/ 657225 h 1390650"/>
                  <a:gd name="connsiteX42" fmla="*/ 1600200 w 1733550"/>
                  <a:gd name="connsiteY42" fmla="*/ 685800 h 1390650"/>
                  <a:gd name="connsiteX43" fmla="*/ 1619252 w 1733550"/>
                  <a:gd name="connsiteY43" fmla="*/ 752475 h 1390650"/>
                  <a:gd name="connsiteX44" fmla="*/ 1619250 w 1733550"/>
                  <a:gd name="connsiteY44" fmla="*/ 809625 h 1390650"/>
                  <a:gd name="connsiteX45" fmla="*/ 1628775 w 1733550"/>
                  <a:gd name="connsiteY45" fmla="*/ 866775 h 1390650"/>
                  <a:gd name="connsiteX46" fmla="*/ 1638300 w 1733550"/>
                  <a:gd name="connsiteY46" fmla="*/ 895350 h 1390650"/>
                  <a:gd name="connsiteX47" fmla="*/ 1628775 w 1733550"/>
                  <a:gd name="connsiteY47" fmla="*/ 942975 h 1390650"/>
                  <a:gd name="connsiteX48" fmla="*/ 1647825 w 1733550"/>
                  <a:gd name="connsiteY48" fmla="*/ 990600 h 1390650"/>
                  <a:gd name="connsiteX49" fmla="*/ 1647825 w 1733550"/>
                  <a:gd name="connsiteY49" fmla="*/ 1019175 h 1390650"/>
                  <a:gd name="connsiteX50" fmla="*/ 1657350 w 1733550"/>
                  <a:gd name="connsiteY50" fmla="*/ 1066800 h 1390650"/>
                  <a:gd name="connsiteX51" fmla="*/ 1657350 w 1733550"/>
                  <a:gd name="connsiteY51" fmla="*/ 1114425 h 1390650"/>
                  <a:gd name="connsiteX52" fmla="*/ 1666875 w 1733550"/>
                  <a:gd name="connsiteY52" fmla="*/ 1152525 h 1390650"/>
                  <a:gd name="connsiteX53" fmla="*/ 1657350 w 1733550"/>
                  <a:gd name="connsiteY53" fmla="*/ 1171575 h 1390650"/>
                  <a:gd name="connsiteX54" fmla="*/ 1676400 w 1733550"/>
                  <a:gd name="connsiteY54" fmla="*/ 1209675 h 1390650"/>
                  <a:gd name="connsiteX55" fmla="*/ 1676400 w 1733550"/>
                  <a:gd name="connsiteY55" fmla="*/ 1257300 h 1390650"/>
                  <a:gd name="connsiteX56" fmla="*/ 1695450 w 1733550"/>
                  <a:gd name="connsiteY56" fmla="*/ 1304925 h 1390650"/>
                  <a:gd name="connsiteX57" fmla="*/ 1695450 w 1733550"/>
                  <a:gd name="connsiteY57" fmla="*/ 1352550 h 1390650"/>
                  <a:gd name="connsiteX58" fmla="*/ 1733550 w 1733550"/>
                  <a:gd name="connsiteY58" fmla="*/ 1390650 h 1390650"/>
                  <a:gd name="connsiteX0" fmla="*/ 0 w 1762125"/>
                  <a:gd name="connsiteY0" fmla="*/ 695325 h 1390650"/>
                  <a:gd name="connsiteX1" fmla="*/ 9525 w 1762125"/>
                  <a:gd name="connsiteY1" fmla="*/ 647700 h 1390650"/>
                  <a:gd name="connsiteX2" fmla="*/ 19050 w 1762125"/>
                  <a:gd name="connsiteY2" fmla="*/ 619125 h 1390650"/>
                  <a:gd name="connsiteX3" fmla="*/ 47625 w 1762125"/>
                  <a:gd name="connsiteY3" fmla="*/ 609600 h 1390650"/>
                  <a:gd name="connsiteX4" fmla="*/ 76200 w 1762125"/>
                  <a:gd name="connsiteY4" fmla="*/ 581025 h 1390650"/>
                  <a:gd name="connsiteX5" fmla="*/ 95250 w 1762125"/>
                  <a:gd name="connsiteY5" fmla="*/ 552450 h 1390650"/>
                  <a:gd name="connsiteX6" fmla="*/ 152400 w 1762125"/>
                  <a:gd name="connsiteY6" fmla="*/ 533400 h 1390650"/>
                  <a:gd name="connsiteX7" fmla="*/ 180975 w 1762125"/>
                  <a:gd name="connsiteY7" fmla="*/ 523875 h 1390650"/>
                  <a:gd name="connsiteX8" fmla="*/ 238125 w 1762125"/>
                  <a:gd name="connsiteY8" fmla="*/ 485775 h 1390650"/>
                  <a:gd name="connsiteX9" fmla="*/ 266700 w 1762125"/>
                  <a:gd name="connsiteY9" fmla="*/ 457200 h 1390650"/>
                  <a:gd name="connsiteX10" fmla="*/ 390530 w 1762125"/>
                  <a:gd name="connsiteY10" fmla="*/ 419098 h 1390650"/>
                  <a:gd name="connsiteX11" fmla="*/ 409579 w 1762125"/>
                  <a:gd name="connsiteY11" fmla="*/ 390519 h 1390650"/>
                  <a:gd name="connsiteX12" fmla="*/ 438150 w 1762125"/>
                  <a:gd name="connsiteY12" fmla="*/ 381000 h 1390650"/>
                  <a:gd name="connsiteX13" fmla="*/ 466725 w 1762125"/>
                  <a:gd name="connsiteY13" fmla="*/ 371475 h 1390650"/>
                  <a:gd name="connsiteX14" fmla="*/ 523875 w 1762125"/>
                  <a:gd name="connsiteY14" fmla="*/ 342900 h 1390650"/>
                  <a:gd name="connsiteX15" fmla="*/ 542925 w 1762125"/>
                  <a:gd name="connsiteY15" fmla="*/ 314325 h 1390650"/>
                  <a:gd name="connsiteX16" fmla="*/ 571500 w 1762125"/>
                  <a:gd name="connsiteY16" fmla="*/ 304800 h 1390650"/>
                  <a:gd name="connsiteX17" fmla="*/ 638175 w 1762125"/>
                  <a:gd name="connsiteY17" fmla="*/ 285750 h 1390650"/>
                  <a:gd name="connsiteX18" fmla="*/ 666750 w 1762125"/>
                  <a:gd name="connsiteY18" fmla="*/ 266700 h 1390650"/>
                  <a:gd name="connsiteX19" fmla="*/ 695325 w 1762125"/>
                  <a:gd name="connsiteY19" fmla="*/ 257175 h 1390650"/>
                  <a:gd name="connsiteX20" fmla="*/ 752475 w 1762125"/>
                  <a:gd name="connsiteY20" fmla="*/ 219075 h 1390650"/>
                  <a:gd name="connsiteX21" fmla="*/ 800100 w 1762125"/>
                  <a:gd name="connsiteY21" fmla="*/ 180975 h 1390650"/>
                  <a:gd name="connsiteX22" fmla="*/ 857250 w 1762125"/>
                  <a:gd name="connsiteY22" fmla="*/ 133350 h 1390650"/>
                  <a:gd name="connsiteX23" fmla="*/ 914400 w 1762125"/>
                  <a:gd name="connsiteY23" fmla="*/ 114300 h 1390650"/>
                  <a:gd name="connsiteX24" fmla="*/ 942975 w 1762125"/>
                  <a:gd name="connsiteY24" fmla="*/ 104775 h 1390650"/>
                  <a:gd name="connsiteX25" fmla="*/ 981075 w 1762125"/>
                  <a:gd name="connsiteY25" fmla="*/ 95250 h 1390650"/>
                  <a:gd name="connsiteX26" fmla="*/ 1038225 w 1762125"/>
                  <a:gd name="connsiteY26" fmla="*/ 76200 h 1390650"/>
                  <a:gd name="connsiteX27" fmla="*/ 1066800 w 1762125"/>
                  <a:gd name="connsiteY27" fmla="*/ 66675 h 1390650"/>
                  <a:gd name="connsiteX28" fmla="*/ 1114425 w 1762125"/>
                  <a:gd name="connsiteY28" fmla="*/ 57150 h 1390650"/>
                  <a:gd name="connsiteX29" fmla="*/ 1143000 w 1762125"/>
                  <a:gd name="connsiteY29" fmla="*/ 47625 h 1390650"/>
                  <a:gd name="connsiteX30" fmla="*/ 1190625 w 1762125"/>
                  <a:gd name="connsiteY30" fmla="*/ 38100 h 1390650"/>
                  <a:gd name="connsiteX31" fmla="*/ 1295400 w 1762125"/>
                  <a:gd name="connsiteY31" fmla="*/ 19050 h 1390650"/>
                  <a:gd name="connsiteX32" fmla="*/ 1362075 w 1762125"/>
                  <a:gd name="connsiteY32" fmla="*/ 0 h 1390650"/>
                  <a:gd name="connsiteX33" fmla="*/ 1476375 w 1762125"/>
                  <a:gd name="connsiteY33" fmla="*/ 9525 h 1390650"/>
                  <a:gd name="connsiteX34" fmla="*/ 1495425 w 1762125"/>
                  <a:gd name="connsiteY34" fmla="*/ 38100 h 1390650"/>
                  <a:gd name="connsiteX35" fmla="*/ 1504950 w 1762125"/>
                  <a:gd name="connsiteY35" fmla="*/ 85725 h 1390650"/>
                  <a:gd name="connsiteX36" fmla="*/ 1514475 w 1762125"/>
                  <a:gd name="connsiteY36" fmla="*/ 323850 h 1390650"/>
                  <a:gd name="connsiteX37" fmla="*/ 1543050 w 1762125"/>
                  <a:gd name="connsiteY37" fmla="*/ 485775 h 1390650"/>
                  <a:gd name="connsiteX38" fmla="*/ 1552575 w 1762125"/>
                  <a:gd name="connsiteY38" fmla="*/ 514350 h 1390650"/>
                  <a:gd name="connsiteX39" fmla="*/ 1571625 w 1762125"/>
                  <a:gd name="connsiteY39" fmla="*/ 590550 h 1390650"/>
                  <a:gd name="connsiteX40" fmla="*/ 1562100 w 1762125"/>
                  <a:gd name="connsiteY40" fmla="*/ 638175 h 1390650"/>
                  <a:gd name="connsiteX41" fmla="*/ 1571625 w 1762125"/>
                  <a:gd name="connsiteY41" fmla="*/ 657225 h 1390650"/>
                  <a:gd name="connsiteX42" fmla="*/ 1600200 w 1762125"/>
                  <a:gd name="connsiteY42" fmla="*/ 685800 h 1390650"/>
                  <a:gd name="connsiteX43" fmla="*/ 1619252 w 1762125"/>
                  <a:gd name="connsiteY43" fmla="*/ 752475 h 1390650"/>
                  <a:gd name="connsiteX44" fmla="*/ 1619250 w 1762125"/>
                  <a:gd name="connsiteY44" fmla="*/ 809625 h 1390650"/>
                  <a:gd name="connsiteX45" fmla="*/ 1628775 w 1762125"/>
                  <a:gd name="connsiteY45" fmla="*/ 866775 h 1390650"/>
                  <a:gd name="connsiteX46" fmla="*/ 1638300 w 1762125"/>
                  <a:gd name="connsiteY46" fmla="*/ 895350 h 1390650"/>
                  <a:gd name="connsiteX47" fmla="*/ 1628775 w 1762125"/>
                  <a:gd name="connsiteY47" fmla="*/ 942975 h 1390650"/>
                  <a:gd name="connsiteX48" fmla="*/ 1647825 w 1762125"/>
                  <a:gd name="connsiteY48" fmla="*/ 990600 h 1390650"/>
                  <a:gd name="connsiteX49" fmla="*/ 1647825 w 1762125"/>
                  <a:gd name="connsiteY49" fmla="*/ 1019175 h 1390650"/>
                  <a:gd name="connsiteX50" fmla="*/ 1657350 w 1762125"/>
                  <a:gd name="connsiteY50" fmla="*/ 1066800 h 1390650"/>
                  <a:gd name="connsiteX51" fmla="*/ 1657350 w 1762125"/>
                  <a:gd name="connsiteY51" fmla="*/ 1114425 h 1390650"/>
                  <a:gd name="connsiteX52" fmla="*/ 1666875 w 1762125"/>
                  <a:gd name="connsiteY52" fmla="*/ 1152525 h 1390650"/>
                  <a:gd name="connsiteX53" fmla="*/ 1657350 w 1762125"/>
                  <a:gd name="connsiteY53" fmla="*/ 1171575 h 1390650"/>
                  <a:gd name="connsiteX54" fmla="*/ 1676400 w 1762125"/>
                  <a:gd name="connsiteY54" fmla="*/ 1209675 h 1390650"/>
                  <a:gd name="connsiteX55" fmla="*/ 1676400 w 1762125"/>
                  <a:gd name="connsiteY55" fmla="*/ 1257300 h 1390650"/>
                  <a:gd name="connsiteX56" fmla="*/ 1695450 w 1762125"/>
                  <a:gd name="connsiteY56" fmla="*/ 1304925 h 1390650"/>
                  <a:gd name="connsiteX57" fmla="*/ 1695450 w 1762125"/>
                  <a:gd name="connsiteY57" fmla="*/ 1352550 h 1390650"/>
                  <a:gd name="connsiteX58" fmla="*/ 1733550 w 1762125"/>
                  <a:gd name="connsiteY58" fmla="*/ 1390650 h 1390650"/>
                  <a:gd name="connsiteX59" fmla="*/ 1762125 w 1762125"/>
                  <a:gd name="connsiteY59" fmla="*/ 1352550 h 1390650"/>
                  <a:gd name="connsiteX0" fmla="*/ 0 w 1771650"/>
                  <a:gd name="connsiteY0" fmla="*/ 695325 h 1390650"/>
                  <a:gd name="connsiteX1" fmla="*/ 9525 w 1771650"/>
                  <a:gd name="connsiteY1" fmla="*/ 647700 h 1390650"/>
                  <a:gd name="connsiteX2" fmla="*/ 19050 w 1771650"/>
                  <a:gd name="connsiteY2" fmla="*/ 619125 h 1390650"/>
                  <a:gd name="connsiteX3" fmla="*/ 47625 w 1771650"/>
                  <a:gd name="connsiteY3" fmla="*/ 609600 h 1390650"/>
                  <a:gd name="connsiteX4" fmla="*/ 76200 w 1771650"/>
                  <a:gd name="connsiteY4" fmla="*/ 581025 h 1390650"/>
                  <a:gd name="connsiteX5" fmla="*/ 95250 w 1771650"/>
                  <a:gd name="connsiteY5" fmla="*/ 552450 h 1390650"/>
                  <a:gd name="connsiteX6" fmla="*/ 152400 w 1771650"/>
                  <a:gd name="connsiteY6" fmla="*/ 533400 h 1390650"/>
                  <a:gd name="connsiteX7" fmla="*/ 180975 w 1771650"/>
                  <a:gd name="connsiteY7" fmla="*/ 523875 h 1390650"/>
                  <a:gd name="connsiteX8" fmla="*/ 238125 w 1771650"/>
                  <a:gd name="connsiteY8" fmla="*/ 485775 h 1390650"/>
                  <a:gd name="connsiteX9" fmla="*/ 266700 w 1771650"/>
                  <a:gd name="connsiteY9" fmla="*/ 457200 h 1390650"/>
                  <a:gd name="connsiteX10" fmla="*/ 390530 w 1771650"/>
                  <a:gd name="connsiteY10" fmla="*/ 419098 h 1390650"/>
                  <a:gd name="connsiteX11" fmla="*/ 409579 w 1771650"/>
                  <a:gd name="connsiteY11" fmla="*/ 390519 h 1390650"/>
                  <a:gd name="connsiteX12" fmla="*/ 438150 w 1771650"/>
                  <a:gd name="connsiteY12" fmla="*/ 381000 h 1390650"/>
                  <a:gd name="connsiteX13" fmla="*/ 466725 w 1771650"/>
                  <a:gd name="connsiteY13" fmla="*/ 371475 h 1390650"/>
                  <a:gd name="connsiteX14" fmla="*/ 523875 w 1771650"/>
                  <a:gd name="connsiteY14" fmla="*/ 342900 h 1390650"/>
                  <a:gd name="connsiteX15" fmla="*/ 542925 w 1771650"/>
                  <a:gd name="connsiteY15" fmla="*/ 314325 h 1390650"/>
                  <a:gd name="connsiteX16" fmla="*/ 571500 w 1771650"/>
                  <a:gd name="connsiteY16" fmla="*/ 304800 h 1390650"/>
                  <a:gd name="connsiteX17" fmla="*/ 638175 w 1771650"/>
                  <a:gd name="connsiteY17" fmla="*/ 285750 h 1390650"/>
                  <a:gd name="connsiteX18" fmla="*/ 666750 w 1771650"/>
                  <a:gd name="connsiteY18" fmla="*/ 266700 h 1390650"/>
                  <a:gd name="connsiteX19" fmla="*/ 695325 w 1771650"/>
                  <a:gd name="connsiteY19" fmla="*/ 257175 h 1390650"/>
                  <a:gd name="connsiteX20" fmla="*/ 752475 w 1771650"/>
                  <a:gd name="connsiteY20" fmla="*/ 219075 h 1390650"/>
                  <a:gd name="connsiteX21" fmla="*/ 800100 w 1771650"/>
                  <a:gd name="connsiteY21" fmla="*/ 180975 h 1390650"/>
                  <a:gd name="connsiteX22" fmla="*/ 857250 w 1771650"/>
                  <a:gd name="connsiteY22" fmla="*/ 133350 h 1390650"/>
                  <a:gd name="connsiteX23" fmla="*/ 914400 w 1771650"/>
                  <a:gd name="connsiteY23" fmla="*/ 114300 h 1390650"/>
                  <a:gd name="connsiteX24" fmla="*/ 942975 w 1771650"/>
                  <a:gd name="connsiteY24" fmla="*/ 104775 h 1390650"/>
                  <a:gd name="connsiteX25" fmla="*/ 981075 w 1771650"/>
                  <a:gd name="connsiteY25" fmla="*/ 95250 h 1390650"/>
                  <a:gd name="connsiteX26" fmla="*/ 1038225 w 1771650"/>
                  <a:gd name="connsiteY26" fmla="*/ 76200 h 1390650"/>
                  <a:gd name="connsiteX27" fmla="*/ 1066800 w 1771650"/>
                  <a:gd name="connsiteY27" fmla="*/ 66675 h 1390650"/>
                  <a:gd name="connsiteX28" fmla="*/ 1114425 w 1771650"/>
                  <a:gd name="connsiteY28" fmla="*/ 57150 h 1390650"/>
                  <a:gd name="connsiteX29" fmla="*/ 1143000 w 1771650"/>
                  <a:gd name="connsiteY29" fmla="*/ 47625 h 1390650"/>
                  <a:gd name="connsiteX30" fmla="*/ 1190625 w 1771650"/>
                  <a:gd name="connsiteY30" fmla="*/ 38100 h 1390650"/>
                  <a:gd name="connsiteX31" fmla="*/ 1295400 w 1771650"/>
                  <a:gd name="connsiteY31" fmla="*/ 19050 h 1390650"/>
                  <a:gd name="connsiteX32" fmla="*/ 1362075 w 1771650"/>
                  <a:gd name="connsiteY32" fmla="*/ 0 h 1390650"/>
                  <a:gd name="connsiteX33" fmla="*/ 1476375 w 1771650"/>
                  <a:gd name="connsiteY33" fmla="*/ 9525 h 1390650"/>
                  <a:gd name="connsiteX34" fmla="*/ 1495425 w 1771650"/>
                  <a:gd name="connsiteY34" fmla="*/ 38100 h 1390650"/>
                  <a:gd name="connsiteX35" fmla="*/ 1504950 w 1771650"/>
                  <a:gd name="connsiteY35" fmla="*/ 85725 h 1390650"/>
                  <a:gd name="connsiteX36" fmla="*/ 1514475 w 1771650"/>
                  <a:gd name="connsiteY36" fmla="*/ 323850 h 1390650"/>
                  <a:gd name="connsiteX37" fmla="*/ 1543050 w 1771650"/>
                  <a:gd name="connsiteY37" fmla="*/ 485775 h 1390650"/>
                  <a:gd name="connsiteX38" fmla="*/ 1552575 w 1771650"/>
                  <a:gd name="connsiteY38" fmla="*/ 514350 h 1390650"/>
                  <a:gd name="connsiteX39" fmla="*/ 1571625 w 1771650"/>
                  <a:gd name="connsiteY39" fmla="*/ 590550 h 1390650"/>
                  <a:gd name="connsiteX40" fmla="*/ 1562100 w 1771650"/>
                  <a:gd name="connsiteY40" fmla="*/ 638175 h 1390650"/>
                  <a:gd name="connsiteX41" fmla="*/ 1571625 w 1771650"/>
                  <a:gd name="connsiteY41" fmla="*/ 657225 h 1390650"/>
                  <a:gd name="connsiteX42" fmla="*/ 1600200 w 1771650"/>
                  <a:gd name="connsiteY42" fmla="*/ 685800 h 1390650"/>
                  <a:gd name="connsiteX43" fmla="*/ 1619252 w 1771650"/>
                  <a:gd name="connsiteY43" fmla="*/ 752475 h 1390650"/>
                  <a:gd name="connsiteX44" fmla="*/ 1619250 w 1771650"/>
                  <a:gd name="connsiteY44" fmla="*/ 809625 h 1390650"/>
                  <a:gd name="connsiteX45" fmla="*/ 1628775 w 1771650"/>
                  <a:gd name="connsiteY45" fmla="*/ 866775 h 1390650"/>
                  <a:gd name="connsiteX46" fmla="*/ 1638300 w 1771650"/>
                  <a:gd name="connsiteY46" fmla="*/ 895350 h 1390650"/>
                  <a:gd name="connsiteX47" fmla="*/ 1628775 w 1771650"/>
                  <a:gd name="connsiteY47" fmla="*/ 942975 h 1390650"/>
                  <a:gd name="connsiteX48" fmla="*/ 1647825 w 1771650"/>
                  <a:gd name="connsiteY48" fmla="*/ 990600 h 1390650"/>
                  <a:gd name="connsiteX49" fmla="*/ 1647825 w 1771650"/>
                  <a:gd name="connsiteY49" fmla="*/ 1019175 h 1390650"/>
                  <a:gd name="connsiteX50" fmla="*/ 1657350 w 1771650"/>
                  <a:gd name="connsiteY50" fmla="*/ 1066800 h 1390650"/>
                  <a:gd name="connsiteX51" fmla="*/ 1657350 w 1771650"/>
                  <a:gd name="connsiteY51" fmla="*/ 1114425 h 1390650"/>
                  <a:gd name="connsiteX52" fmla="*/ 1666875 w 1771650"/>
                  <a:gd name="connsiteY52" fmla="*/ 1152525 h 1390650"/>
                  <a:gd name="connsiteX53" fmla="*/ 1657350 w 1771650"/>
                  <a:gd name="connsiteY53" fmla="*/ 1171575 h 1390650"/>
                  <a:gd name="connsiteX54" fmla="*/ 1676400 w 1771650"/>
                  <a:gd name="connsiteY54" fmla="*/ 1209675 h 1390650"/>
                  <a:gd name="connsiteX55" fmla="*/ 1676400 w 1771650"/>
                  <a:gd name="connsiteY55" fmla="*/ 1257300 h 1390650"/>
                  <a:gd name="connsiteX56" fmla="*/ 1695450 w 1771650"/>
                  <a:gd name="connsiteY56" fmla="*/ 1304925 h 1390650"/>
                  <a:gd name="connsiteX57" fmla="*/ 1695450 w 1771650"/>
                  <a:gd name="connsiteY57" fmla="*/ 1352550 h 1390650"/>
                  <a:gd name="connsiteX58" fmla="*/ 1733550 w 1771650"/>
                  <a:gd name="connsiteY58" fmla="*/ 1390650 h 1390650"/>
                  <a:gd name="connsiteX59" fmla="*/ 1762125 w 1771650"/>
                  <a:gd name="connsiteY59" fmla="*/ 1352550 h 1390650"/>
                  <a:gd name="connsiteX60" fmla="*/ 1771650 w 1771650"/>
                  <a:gd name="connsiteY60" fmla="*/ 1304925 h 1390650"/>
                  <a:gd name="connsiteX0" fmla="*/ 0 w 1790700"/>
                  <a:gd name="connsiteY0" fmla="*/ 695325 h 1390650"/>
                  <a:gd name="connsiteX1" fmla="*/ 9525 w 1790700"/>
                  <a:gd name="connsiteY1" fmla="*/ 647700 h 1390650"/>
                  <a:gd name="connsiteX2" fmla="*/ 19050 w 1790700"/>
                  <a:gd name="connsiteY2" fmla="*/ 619125 h 1390650"/>
                  <a:gd name="connsiteX3" fmla="*/ 47625 w 1790700"/>
                  <a:gd name="connsiteY3" fmla="*/ 609600 h 1390650"/>
                  <a:gd name="connsiteX4" fmla="*/ 76200 w 1790700"/>
                  <a:gd name="connsiteY4" fmla="*/ 581025 h 1390650"/>
                  <a:gd name="connsiteX5" fmla="*/ 95250 w 1790700"/>
                  <a:gd name="connsiteY5" fmla="*/ 552450 h 1390650"/>
                  <a:gd name="connsiteX6" fmla="*/ 152400 w 1790700"/>
                  <a:gd name="connsiteY6" fmla="*/ 533400 h 1390650"/>
                  <a:gd name="connsiteX7" fmla="*/ 180975 w 1790700"/>
                  <a:gd name="connsiteY7" fmla="*/ 523875 h 1390650"/>
                  <a:gd name="connsiteX8" fmla="*/ 238125 w 1790700"/>
                  <a:gd name="connsiteY8" fmla="*/ 485775 h 1390650"/>
                  <a:gd name="connsiteX9" fmla="*/ 266700 w 1790700"/>
                  <a:gd name="connsiteY9" fmla="*/ 457200 h 1390650"/>
                  <a:gd name="connsiteX10" fmla="*/ 390530 w 1790700"/>
                  <a:gd name="connsiteY10" fmla="*/ 419098 h 1390650"/>
                  <a:gd name="connsiteX11" fmla="*/ 409579 w 1790700"/>
                  <a:gd name="connsiteY11" fmla="*/ 390519 h 1390650"/>
                  <a:gd name="connsiteX12" fmla="*/ 438150 w 1790700"/>
                  <a:gd name="connsiteY12" fmla="*/ 381000 h 1390650"/>
                  <a:gd name="connsiteX13" fmla="*/ 466725 w 1790700"/>
                  <a:gd name="connsiteY13" fmla="*/ 371475 h 1390650"/>
                  <a:gd name="connsiteX14" fmla="*/ 523875 w 1790700"/>
                  <a:gd name="connsiteY14" fmla="*/ 342900 h 1390650"/>
                  <a:gd name="connsiteX15" fmla="*/ 542925 w 1790700"/>
                  <a:gd name="connsiteY15" fmla="*/ 314325 h 1390650"/>
                  <a:gd name="connsiteX16" fmla="*/ 571500 w 1790700"/>
                  <a:gd name="connsiteY16" fmla="*/ 304800 h 1390650"/>
                  <a:gd name="connsiteX17" fmla="*/ 638175 w 1790700"/>
                  <a:gd name="connsiteY17" fmla="*/ 285750 h 1390650"/>
                  <a:gd name="connsiteX18" fmla="*/ 666750 w 1790700"/>
                  <a:gd name="connsiteY18" fmla="*/ 266700 h 1390650"/>
                  <a:gd name="connsiteX19" fmla="*/ 695325 w 1790700"/>
                  <a:gd name="connsiteY19" fmla="*/ 257175 h 1390650"/>
                  <a:gd name="connsiteX20" fmla="*/ 752475 w 1790700"/>
                  <a:gd name="connsiteY20" fmla="*/ 219075 h 1390650"/>
                  <a:gd name="connsiteX21" fmla="*/ 800100 w 1790700"/>
                  <a:gd name="connsiteY21" fmla="*/ 180975 h 1390650"/>
                  <a:gd name="connsiteX22" fmla="*/ 857250 w 1790700"/>
                  <a:gd name="connsiteY22" fmla="*/ 133350 h 1390650"/>
                  <a:gd name="connsiteX23" fmla="*/ 914400 w 1790700"/>
                  <a:gd name="connsiteY23" fmla="*/ 114300 h 1390650"/>
                  <a:gd name="connsiteX24" fmla="*/ 942975 w 1790700"/>
                  <a:gd name="connsiteY24" fmla="*/ 104775 h 1390650"/>
                  <a:gd name="connsiteX25" fmla="*/ 981075 w 1790700"/>
                  <a:gd name="connsiteY25" fmla="*/ 95250 h 1390650"/>
                  <a:gd name="connsiteX26" fmla="*/ 1038225 w 1790700"/>
                  <a:gd name="connsiteY26" fmla="*/ 76200 h 1390650"/>
                  <a:gd name="connsiteX27" fmla="*/ 1066800 w 1790700"/>
                  <a:gd name="connsiteY27" fmla="*/ 66675 h 1390650"/>
                  <a:gd name="connsiteX28" fmla="*/ 1114425 w 1790700"/>
                  <a:gd name="connsiteY28" fmla="*/ 57150 h 1390650"/>
                  <a:gd name="connsiteX29" fmla="*/ 1143000 w 1790700"/>
                  <a:gd name="connsiteY29" fmla="*/ 47625 h 1390650"/>
                  <a:gd name="connsiteX30" fmla="*/ 1190625 w 1790700"/>
                  <a:gd name="connsiteY30" fmla="*/ 38100 h 1390650"/>
                  <a:gd name="connsiteX31" fmla="*/ 1295400 w 1790700"/>
                  <a:gd name="connsiteY31" fmla="*/ 19050 h 1390650"/>
                  <a:gd name="connsiteX32" fmla="*/ 1362075 w 1790700"/>
                  <a:gd name="connsiteY32" fmla="*/ 0 h 1390650"/>
                  <a:gd name="connsiteX33" fmla="*/ 1476375 w 1790700"/>
                  <a:gd name="connsiteY33" fmla="*/ 9525 h 1390650"/>
                  <a:gd name="connsiteX34" fmla="*/ 1495425 w 1790700"/>
                  <a:gd name="connsiteY34" fmla="*/ 38100 h 1390650"/>
                  <a:gd name="connsiteX35" fmla="*/ 1504950 w 1790700"/>
                  <a:gd name="connsiteY35" fmla="*/ 85725 h 1390650"/>
                  <a:gd name="connsiteX36" fmla="*/ 1514475 w 1790700"/>
                  <a:gd name="connsiteY36" fmla="*/ 323850 h 1390650"/>
                  <a:gd name="connsiteX37" fmla="*/ 1543050 w 1790700"/>
                  <a:gd name="connsiteY37" fmla="*/ 485775 h 1390650"/>
                  <a:gd name="connsiteX38" fmla="*/ 1552575 w 1790700"/>
                  <a:gd name="connsiteY38" fmla="*/ 514350 h 1390650"/>
                  <a:gd name="connsiteX39" fmla="*/ 1571625 w 1790700"/>
                  <a:gd name="connsiteY39" fmla="*/ 590550 h 1390650"/>
                  <a:gd name="connsiteX40" fmla="*/ 1562100 w 1790700"/>
                  <a:gd name="connsiteY40" fmla="*/ 638175 h 1390650"/>
                  <a:gd name="connsiteX41" fmla="*/ 1571625 w 1790700"/>
                  <a:gd name="connsiteY41" fmla="*/ 657225 h 1390650"/>
                  <a:gd name="connsiteX42" fmla="*/ 1600200 w 1790700"/>
                  <a:gd name="connsiteY42" fmla="*/ 685800 h 1390650"/>
                  <a:gd name="connsiteX43" fmla="*/ 1619252 w 1790700"/>
                  <a:gd name="connsiteY43" fmla="*/ 752475 h 1390650"/>
                  <a:gd name="connsiteX44" fmla="*/ 1619250 w 1790700"/>
                  <a:gd name="connsiteY44" fmla="*/ 809625 h 1390650"/>
                  <a:gd name="connsiteX45" fmla="*/ 1628775 w 1790700"/>
                  <a:gd name="connsiteY45" fmla="*/ 866775 h 1390650"/>
                  <a:gd name="connsiteX46" fmla="*/ 1638300 w 1790700"/>
                  <a:gd name="connsiteY46" fmla="*/ 895350 h 1390650"/>
                  <a:gd name="connsiteX47" fmla="*/ 1628775 w 1790700"/>
                  <a:gd name="connsiteY47" fmla="*/ 942975 h 1390650"/>
                  <a:gd name="connsiteX48" fmla="*/ 1647825 w 1790700"/>
                  <a:gd name="connsiteY48" fmla="*/ 990600 h 1390650"/>
                  <a:gd name="connsiteX49" fmla="*/ 1647825 w 1790700"/>
                  <a:gd name="connsiteY49" fmla="*/ 1019175 h 1390650"/>
                  <a:gd name="connsiteX50" fmla="*/ 1657350 w 1790700"/>
                  <a:gd name="connsiteY50" fmla="*/ 1066800 h 1390650"/>
                  <a:gd name="connsiteX51" fmla="*/ 1657350 w 1790700"/>
                  <a:gd name="connsiteY51" fmla="*/ 1114425 h 1390650"/>
                  <a:gd name="connsiteX52" fmla="*/ 1666875 w 1790700"/>
                  <a:gd name="connsiteY52" fmla="*/ 1152525 h 1390650"/>
                  <a:gd name="connsiteX53" fmla="*/ 1657350 w 1790700"/>
                  <a:gd name="connsiteY53" fmla="*/ 1171575 h 1390650"/>
                  <a:gd name="connsiteX54" fmla="*/ 1676400 w 1790700"/>
                  <a:gd name="connsiteY54" fmla="*/ 1209675 h 1390650"/>
                  <a:gd name="connsiteX55" fmla="*/ 1676400 w 1790700"/>
                  <a:gd name="connsiteY55" fmla="*/ 1257300 h 1390650"/>
                  <a:gd name="connsiteX56" fmla="*/ 1695450 w 1790700"/>
                  <a:gd name="connsiteY56" fmla="*/ 1304925 h 1390650"/>
                  <a:gd name="connsiteX57" fmla="*/ 1695450 w 1790700"/>
                  <a:gd name="connsiteY57" fmla="*/ 1352550 h 1390650"/>
                  <a:gd name="connsiteX58" fmla="*/ 1733550 w 1790700"/>
                  <a:gd name="connsiteY58" fmla="*/ 1390650 h 1390650"/>
                  <a:gd name="connsiteX59" fmla="*/ 1762125 w 1790700"/>
                  <a:gd name="connsiteY59" fmla="*/ 1352550 h 1390650"/>
                  <a:gd name="connsiteX60" fmla="*/ 1771650 w 1790700"/>
                  <a:gd name="connsiteY60" fmla="*/ 1304925 h 1390650"/>
                  <a:gd name="connsiteX61" fmla="*/ 1790700 w 1790700"/>
                  <a:gd name="connsiteY61" fmla="*/ 1247775 h 1390650"/>
                  <a:gd name="connsiteX0" fmla="*/ 0 w 1790884"/>
                  <a:gd name="connsiteY0" fmla="*/ 695325 h 1390650"/>
                  <a:gd name="connsiteX1" fmla="*/ 9525 w 1790884"/>
                  <a:gd name="connsiteY1" fmla="*/ 647700 h 1390650"/>
                  <a:gd name="connsiteX2" fmla="*/ 19050 w 1790884"/>
                  <a:gd name="connsiteY2" fmla="*/ 619125 h 1390650"/>
                  <a:gd name="connsiteX3" fmla="*/ 47625 w 1790884"/>
                  <a:gd name="connsiteY3" fmla="*/ 609600 h 1390650"/>
                  <a:gd name="connsiteX4" fmla="*/ 76200 w 1790884"/>
                  <a:gd name="connsiteY4" fmla="*/ 581025 h 1390650"/>
                  <a:gd name="connsiteX5" fmla="*/ 95250 w 1790884"/>
                  <a:gd name="connsiteY5" fmla="*/ 552450 h 1390650"/>
                  <a:gd name="connsiteX6" fmla="*/ 152400 w 1790884"/>
                  <a:gd name="connsiteY6" fmla="*/ 533400 h 1390650"/>
                  <a:gd name="connsiteX7" fmla="*/ 180975 w 1790884"/>
                  <a:gd name="connsiteY7" fmla="*/ 523875 h 1390650"/>
                  <a:gd name="connsiteX8" fmla="*/ 238125 w 1790884"/>
                  <a:gd name="connsiteY8" fmla="*/ 485775 h 1390650"/>
                  <a:gd name="connsiteX9" fmla="*/ 266700 w 1790884"/>
                  <a:gd name="connsiteY9" fmla="*/ 457200 h 1390650"/>
                  <a:gd name="connsiteX10" fmla="*/ 390530 w 1790884"/>
                  <a:gd name="connsiteY10" fmla="*/ 419098 h 1390650"/>
                  <a:gd name="connsiteX11" fmla="*/ 409579 w 1790884"/>
                  <a:gd name="connsiteY11" fmla="*/ 390519 h 1390650"/>
                  <a:gd name="connsiteX12" fmla="*/ 438150 w 1790884"/>
                  <a:gd name="connsiteY12" fmla="*/ 381000 h 1390650"/>
                  <a:gd name="connsiteX13" fmla="*/ 466725 w 1790884"/>
                  <a:gd name="connsiteY13" fmla="*/ 371475 h 1390650"/>
                  <a:gd name="connsiteX14" fmla="*/ 523875 w 1790884"/>
                  <a:gd name="connsiteY14" fmla="*/ 342900 h 1390650"/>
                  <a:gd name="connsiteX15" fmla="*/ 542925 w 1790884"/>
                  <a:gd name="connsiteY15" fmla="*/ 314325 h 1390650"/>
                  <a:gd name="connsiteX16" fmla="*/ 571500 w 1790884"/>
                  <a:gd name="connsiteY16" fmla="*/ 304800 h 1390650"/>
                  <a:gd name="connsiteX17" fmla="*/ 638175 w 1790884"/>
                  <a:gd name="connsiteY17" fmla="*/ 285750 h 1390650"/>
                  <a:gd name="connsiteX18" fmla="*/ 666750 w 1790884"/>
                  <a:gd name="connsiteY18" fmla="*/ 266700 h 1390650"/>
                  <a:gd name="connsiteX19" fmla="*/ 695325 w 1790884"/>
                  <a:gd name="connsiteY19" fmla="*/ 257175 h 1390650"/>
                  <a:gd name="connsiteX20" fmla="*/ 752475 w 1790884"/>
                  <a:gd name="connsiteY20" fmla="*/ 219075 h 1390650"/>
                  <a:gd name="connsiteX21" fmla="*/ 800100 w 1790884"/>
                  <a:gd name="connsiteY21" fmla="*/ 180975 h 1390650"/>
                  <a:gd name="connsiteX22" fmla="*/ 857250 w 1790884"/>
                  <a:gd name="connsiteY22" fmla="*/ 133350 h 1390650"/>
                  <a:gd name="connsiteX23" fmla="*/ 914400 w 1790884"/>
                  <a:gd name="connsiteY23" fmla="*/ 114300 h 1390650"/>
                  <a:gd name="connsiteX24" fmla="*/ 942975 w 1790884"/>
                  <a:gd name="connsiteY24" fmla="*/ 104775 h 1390650"/>
                  <a:gd name="connsiteX25" fmla="*/ 981075 w 1790884"/>
                  <a:gd name="connsiteY25" fmla="*/ 95250 h 1390650"/>
                  <a:gd name="connsiteX26" fmla="*/ 1038225 w 1790884"/>
                  <a:gd name="connsiteY26" fmla="*/ 76200 h 1390650"/>
                  <a:gd name="connsiteX27" fmla="*/ 1066800 w 1790884"/>
                  <a:gd name="connsiteY27" fmla="*/ 66675 h 1390650"/>
                  <a:gd name="connsiteX28" fmla="*/ 1114425 w 1790884"/>
                  <a:gd name="connsiteY28" fmla="*/ 57150 h 1390650"/>
                  <a:gd name="connsiteX29" fmla="*/ 1143000 w 1790884"/>
                  <a:gd name="connsiteY29" fmla="*/ 47625 h 1390650"/>
                  <a:gd name="connsiteX30" fmla="*/ 1190625 w 1790884"/>
                  <a:gd name="connsiteY30" fmla="*/ 38100 h 1390650"/>
                  <a:gd name="connsiteX31" fmla="*/ 1295400 w 1790884"/>
                  <a:gd name="connsiteY31" fmla="*/ 19050 h 1390650"/>
                  <a:gd name="connsiteX32" fmla="*/ 1362075 w 1790884"/>
                  <a:gd name="connsiteY32" fmla="*/ 0 h 1390650"/>
                  <a:gd name="connsiteX33" fmla="*/ 1476375 w 1790884"/>
                  <a:gd name="connsiteY33" fmla="*/ 9525 h 1390650"/>
                  <a:gd name="connsiteX34" fmla="*/ 1495425 w 1790884"/>
                  <a:gd name="connsiteY34" fmla="*/ 38100 h 1390650"/>
                  <a:gd name="connsiteX35" fmla="*/ 1504950 w 1790884"/>
                  <a:gd name="connsiteY35" fmla="*/ 85725 h 1390650"/>
                  <a:gd name="connsiteX36" fmla="*/ 1514475 w 1790884"/>
                  <a:gd name="connsiteY36" fmla="*/ 323850 h 1390650"/>
                  <a:gd name="connsiteX37" fmla="*/ 1543050 w 1790884"/>
                  <a:gd name="connsiteY37" fmla="*/ 485775 h 1390650"/>
                  <a:gd name="connsiteX38" fmla="*/ 1552575 w 1790884"/>
                  <a:gd name="connsiteY38" fmla="*/ 514350 h 1390650"/>
                  <a:gd name="connsiteX39" fmla="*/ 1571625 w 1790884"/>
                  <a:gd name="connsiteY39" fmla="*/ 590550 h 1390650"/>
                  <a:gd name="connsiteX40" fmla="*/ 1562100 w 1790884"/>
                  <a:gd name="connsiteY40" fmla="*/ 638175 h 1390650"/>
                  <a:gd name="connsiteX41" fmla="*/ 1571625 w 1790884"/>
                  <a:gd name="connsiteY41" fmla="*/ 657225 h 1390650"/>
                  <a:gd name="connsiteX42" fmla="*/ 1600200 w 1790884"/>
                  <a:gd name="connsiteY42" fmla="*/ 685800 h 1390650"/>
                  <a:gd name="connsiteX43" fmla="*/ 1619252 w 1790884"/>
                  <a:gd name="connsiteY43" fmla="*/ 752475 h 1390650"/>
                  <a:gd name="connsiteX44" fmla="*/ 1619250 w 1790884"/>
                  <a:gd name="connsiteY44" fmla="*/ 809625 h 1390650"/>
                  <a:gd name="connsiteX45" fmla="*/ 1628775 w 1790884"/>
                  <a:gd name="connsiteY45" fmla="*/ 866775 h 1390650"/>
                  <a:gd name="connsiteX46" fmla="*/ 1638300 w 1790884"/>
                  <a:gd name="connsiteY46" fmla="*/ 895350 h 1390650"/>
                  <a:gd name="connsiteX47" fmla="*/ 1628775 w 1790884"/>
                  <a:gd name="connsiteY47" fmla="*/ 942975 h 1390650"/>
                  <a:gd name="connsiteX48" fmla="*/ 1647825 w 1790884"/>
                  <a:gd name="connsiteY48" fmla="*/ 990600 h 1390650"/>
                  <a:gd name="connsiteX49" fmla="*/ 1647825 w 1790884"/>
                  <a:gd name="connsiteY49" fmla="*/ 1019175 h 1390650"/>
                  <a:gd name="connsiteX50" fmla="*/ 1657350 w 1790884"/>
                  <a:gd name="connsiteY50" fmla="*/ 1066800 h 1390650"/>
                  <a:gd name="connsiteX51" fmla="*/ 1657350 w 1790884"/>
                  <a:gd name="connsiteY51" fmla="*/ 1114425 h 1390650"/>
                  <a:gd name="connsiteX52" fmla="*/ 1666875 w 1790884"/>
                  <a:gd name="connsiteY52" fmla="*/ 1152525 h 1390650"/>
                  <a:gd name="connsiteX53" fmla="*/ 1657350 w 1790884"/>
                  <a:gd name="connsiteY53" fmla="*/ 1171575 h 1390650"/>
                  <a:gd name="connsiteX54" fmla="*/ 1676400 w 1790884"/>
                  <a:gd name="connsiteY54" fmla="*/ 1209675 h 1390650"/>
                  <a:gd name="connsiteX55" fmla="*/ 1676400 w 1790884"/>
                  <a:gd name="connsiteY55" fmla="*/ 1257300 h 1390650"/>
                  <a:gd name="connsiteX56" fmla="*/ 1695450 w 1790884"/>
                  <a:gd name="connsiteY56" fmla="*/ 1304925 h 1390650"/>
                  <a:gd name="connsiteX57" fmla="*/ 1695450 w 1790884"/>
                  <a:gd name="connsiteY57" fmla="*/ 1352550 h 1390650"/>
                  <a:gd name="connsiteX58" fmla="*/ 1733550 w 1790884"/>
                  <a:gd name="connsiteY58" fmla="*/ 1390650 h 1390650"/>
                  <a:gd name="connsiteX59" fmla="*/ 1762125 w 1790884"/>
                  <a:gd name="connsiteY59" fmla="*/ 1352550 h 1390650"/>
                  <a:gd name="connsiteX60" fmla="*/ 1771650 w 1790884"/>
                  <a:gd name="connsiteY60" fmla="*/ 1304925 h 1390650"/>
                  <a:gd name="connsiteX61" fmla="*/ 1790700 w 1790884"/>
                  <a:gd name="connsiteY61" fmla="*/ 1247775 h 1390650"/>
                  <a:gd name="connsiteX62" fmla="*/ 1781175 w 1790884"/>
                  <a:gd name="connsiteY62" fmla="*/ 1190625 h 1390650"/>
                  <a:gd name="connsiteX0" fmla="*/ 0 w 1819275"/>
                  <a:gd name="connsiteY0" fmla="*/ 695325 h 1390650"/>
                  <a:gd name="connsiteX1" fmla="*/ 9525 w 1819275"/>
                  <a:gd name="connsiteY1" fmla="*/ 647700 h 1390650"/>
                  <a:gd name="connsiteX2" fmla="*/ 19050 w 1819275"/>
                  <a:gd name="connsiteY2" fmla="*/ 619125 h 1390650"/>
                  <a:gd name="connsiteX3" fmla="*/ 47625 w 1819275"/>
                  <a:gd name="connsiteY3" fmla="*/ 609600 h 1390650"/>
                  <a:gd name="connsiteX4" fmla="*/ 76200 w 1819275"/>
                  <a:gd name="connsiteY4" fmla="*/ 581025 h 1390650"/>
                  <a:gd name="connsiteX5" fmla="*/ 95250 w 1819275"/>
                  <a:gd name="connsiteY5" fmla="*/ 552450 h 1390650"/>
                  <a:gd name="connsiteX6" fmla="*/ 152400 w 1819275"/>
                  <a:gd name="connsiteY6" fmla="*/ 533400 h 1390650"/>
                  <a:gd name="connsiteX7" fmla="*/ 180975 w 1819275"/>
                  <a:gd name="connsiteY7" fmla="*/ 523875 h 1390650"/>
                  <a:gd name="connsiteX8" fmla="*/ 238125 w 1819275"/>
                  <a:gd name="connsiteY8" fmla="*/ 485775 h 1390650"/>
                  <a:gd name="connsiteX9" fmla="*/ 266700 w 1819275"/>
                  <a:gd name="connsiteY9" fmla="*/ 457200 h 1390650"/>
                  <a:gd name="connsiteX10" fmla="*/ 390530 w 1819275"/>
                  <a:gd name="connsiteY10" fmla="*/ 419098 h 1390650"/>
                  <a:gd name="connsiteX11" fmla="*/ 409579 w 1819275"/>
                  <a:gd name="connsiteY11" fmla="*/ 390519 h 1390650"/>
                  <a:gd name="connsiteX12" fmla="*/ 438150 w 1819275"/>
                  <a:gd name="connsiteY12" fmla="*/ 381000 h 1390650"/>
                  <a:gd name="connsiteX13" fmla="*/ 466725 w 1819275"/>
                  <a:gd name="connsiteY13" fmla="*/ 371475 h 1390650"/>
                  <a:gd name="connsiteX14" fmla="*/ 523875 w 1819275"/>
                  <a:gd name="connsiteY14" fmla="*/ 342900 h 1390650"/>
                  <a:gd name="connsiteX15" fmla="*/ 542925 w 1819275"/>
                  <a:gd name="connsiteY15" fmla="*/ 314325 h 1390650"/>
                  <a:gd name="connsiteX16" fmla="*/ 571500 w 1819275"/>
                  <a:gd name="connsiteY16" fmla="*/ 304800 h 1390650"/>
                  <a:gd name="connsiteX17" fmla="*/ 638175 w 1819275"/>
                  <a:gd name="connsiteY17" fmla="*/ 285750 h 1390650"/>
                  <a:gd name="connsiteX18" fmla="*/ 666750 w 1819275"/>
                  <a:gd name="connsiteY18" fmla="*/ 266700 h 1390650"/>
                  <a:gd name="connsiteX19" fmla="*/ 695325 w 1819275"/>
                  <a:gd name="connsiteY19" fmla="*/ 257175 h 1390650"/>
                  <a:gd name="connsiteX20" fmla="*/ 752475 w 1819275"/>
                  <a:gd name="connsiteY20" fmla="*/ 219075 h 1390650"/>
                  <a:gd name="connsiteX21" fmla="*/ 800100 w 1819275"/>
                  <a:gd name="connsiteY21" fmla="*/ 180975 h 1390650"/>
                  <a:gd name="connsiteX22" fmla="*/ 857250 w 1819275"/>
                  <a:gd name="connsiteY22" fmla="*/ 133350 h 1390650"/>
                  <a:gd name="connsiteX23" fmla="*/ 914400 w 1819275"/>
                  <a:gd name="connsiteY23" fmla="*/ 114300 h 1390650"/>
                  <a:gd name="connsiteX24" fmla="*/ 942975 w 1819275"/>
                  <a:gd name="connsiteY24" fmla="*/ 104775 h 1390650"/>
                  <a:gd name="connsiteX25" fmla="*/ 981075 w 1819275"/>
                  <a:gd name="connsiteY25" fmla="*/ 95250 h 1390650"/>
                  <a:gd name="connsiteX26" fmla="*/ 1038225 w 1819275"/>
                  <a:gd name="connsiteY26" fmla="*/ 76200 h 1390650"/>
                  <a:gd name="connsiteX27" fmla="*/ 1066800 w 1819275"/>
                  <a:gd name="connsiteY27" fmla="*/ 66675 h 1390650"/>
                  <a:gd name="connsiteX28" fmla="*/ 1114425 w 1819275"/>
                  <a:gd name="connsiteY28" fmla="*/ 57150 h 1390650"/>
                  <a:gd name="connsiteX29" fmla="*/ 1143000 w 1819275"/>
                  <a:gd name="connsiteY29" fmla="*/ 47625 h 1390650"/>
                  <a:gd name="connsiteX30" fmla="*/ 1190625 w 1819275"/>
                  <a:gd name="connsiteY30" fmla="*/ 38100 h 1390650"/>
                  <a:gd name="connsiteX31" fmla="*/ 1295400 w 1819275"/>
                  <a:gd name="connsiteY31" fmla="*/ 19050 h 1390650"/>
                  <a:gd name="connsiteX32" fmla="*/ 1362075 w 1819275"/>
                  <a:gd name="connsiteY32" fmla="*/ 0 h 1390650"/>
                  <a:gd name="connsiteX33" fmla="*/ 1476375 w 1819275"/>
                  <a:gd name="connsiteY33" fmla="*/ 9525 h 1390650"/>
                  <a:gd name="connsiteX34" fmla="*/ 1495425 w 1819275"/>
                  <a:gd name="connsiteY34" fmla="*/ 38100 h 1390650"/>
                  <a:gd name="connsiteX35" fmla="*/ 1504950 w 1819275"/>
                  <a:gd name="connsiteY35" fmla="*/ 85725 h 1390650"/>
                  <a:gd name="connsiteX36" fmla="*/ 1514475 w 1819275"/>
                  <a:gd name="connsiteY36" fmla="*/ 323850 h 1390650"/>
                  <a:gd name="connsiteX37" fmla="*/ 1543050 w 1819275"/>
                  <a:gd name="connsiteY37" fmla="*/ 485775 h 1390650"/>
                  <a:gd name="connsiteX38" fmla="*/ 1552575 w 1819275"/>
                  <a:gd name="connsiteY38" fmla="*/ 514350 h 1390650"/>
                  <a:gd name="connsiteX39" fmla="*/ 1571625 w 1819275"/>
                  <a:gd name="connsiteY39" fmla="*/ 590550 h 1390650"/>
                  <a:gd name="connsiteX40" fmla="*/ 1562100 w 1819275"/>
                  <a:gd name="connsiteY40" fmla="*/ 638175 h 1390650"/>
                  <a:gd name="connsiteX41" fmla="*/ 1571625 w 1819275"/>
                  <a:gd name="connsiteY41" fmla="*/ 657225 h 1390650"/>
                  <a:gd name="connsiteX42" fmla="*/ 1600200 w 1819275"/>
                  <a:gd name="connsiteY42" fmla="*/ 685800 h 1390650"/>
                  <a:gd name="connsiteX43" fmla="*/ 1619252 w 1819275"/>
                  <a:gd name="connsiteY43" fmla="*/ 752475 h 1390650"/>
                  <a:gd name="connsiteX44" fmla="*/ 1619250 w 1819275"/>
                  <a:gd name="connsiteY44" fmla="*/ 809625 h 1390650"/>
                  <a:gd name="connsiteX45" fmla="*/ 1628775 w 1819275"/>
                  <a:gd name="connsiteY45" fmla="*/ 866775 h 1390650"/>
                  <a:gd name="connsiteX46" fmla="*/ 1638300 w 1819275"/>
                  <a:gd name="connsiteY46" fmla="*/ 895350 h 1390650"/>
                  <a:gd name="connsiteX47" fmla="*/ 1628775 w 1819275"/>
                  <a:gd name="connsiteY47" fmla="*/ 942975 h 1390650"/>
                  <a:gd name="connsiteX48" fmla="*/ 1647825 w 1819275"/>
                  <a:gd name="connsiteY48" fmla="*/ 990600 h 1390650"/>
                  <a:gd name="connsiteX49" fmla="*/ 1647825 w 1819275"/>
                  <a:gd name="connsiteY49" fmla="*/ 1019175 h 1390650"/>
                  <a:gd name="connsiteX50" fmla="*/ 1657350 w 1819275"/>
                  <a:gd name="connsiteY50" fmla="*/ 1066800 h 1390650"/>
                  <a:gd name="connsiteX51" fmla="*/ 1657350 w 1819275"/>
                  <a:gd name="connsiteY51" fmla="*/ 1114425 h 1390650"/>
                  <a:gd name="connsiteX52" fmla="*/ 1666875 w 1819275"/>
                  <a:gd name="connsiteY52" fmla="*/ 1152525 h 1390650"/>
                  <a:gd name="connsiteX53" fmla="*/ 1657350 w 1819275"/>
                  <a:gd name="connsiteY53" fmla="*/ 1171575 h 1390650"/>
                  <a:gd name="connsiteX54" fmla="*/ 1676400 w 1819275"/>
                  <a:gd name="connsiteY54" fmla="*/ 1209675 h 1390650"/>
                  <a:gd name="connsiteX55" fmla="*/ 1676400 w 1819275"/>
                  <a:gd name="connsiteY55" fmla="*/ 1257300 h 1390650"/>
                  <a:gd name="connsiteX56" fmla="*/ 1695450 w 1819275"/>
                  <a:gd name="connsiteY56" fmla="*/ 1304925 h 1390650"/>
                  <a:gd name="connsiteX57" fmla="*/ 1695450 w 1819275"/>
                  <a:gd name="connsiteY57" fmla="*/ 1352550 h 1390650"/>
                  <a:gd name="connsiteX58" fmla="*/ 1733550 w 1819275"/>
                  <a:gd name="connsiteY58" fmla="*/ 1390650 h 1390650"/>
                  <a:gd name="connsiteX59" fmla="*/ 1762125 w 1819275"/>
                  <a:gd name="connsiteY59" fmla="*/ 1352550 h 1390650"/>
                  <a:gd name="connsiteX60" fmla="*/ 1771650 w 1819275"/>
                  <a:gd name="connsiteY60" fmla="*/ 1304925 h 1390650"/>
                  <a:gd name="connsiteX61" fmla="*/ 1790700 w 1819275"/>
                  <a:gd name="connsiteY61" fmla="*/ 1247775 h 1390650"/>
                  <a:gd name="connsiteX62" fmla="*/ 1781175 w 1819275"/>
                  <a:gd name="connsiteY62" fmla="*/ 1190625 h 1390650"/>
                  <a:gd name="connsiteX63" fmla="*/ 1819275 w 1819275"/>
                  <a:gd name="connsiteY63" fmla="*/ 1200150 h 1390650"/>
                  <a:gd name="connsiteX0" fmla="*/ 0 w 1819643"/>
                  <a:gd name="connsiteY0" fmla="*/ 695325 h 1390650"/>
                  <a:gd name="connsiteX1" fmla="*/ 9525 w 1819643"/>
                  <a:gd name="connsiteY1" fmla="*/ 647700 h 1390650"/>
                  <a:gd name="connsiteX2" fmla="*/ 19050 w 1819643"/>
                  <a:gd name="connsiteY2" fmla="*/ 619125 h 1390650"/>
                  <a:gd name="connsiteX3" fmla="*/ 47625 w 1819643"/>
                  <a:gd name="connsiteY3" fmla="*/ 609600 h 1390650"/>
                  <a:gd name="connsiteX4" fmla="*/ 76200 w 1819643"/>
                  <a:gd name="connsiteY4" fmla="*/ 581025 h 1390650"/>
                  <a:gd name="connsiteX5" fmla="*/ 95250 w 1819643"/>
                  <a:gd name="connsiteY5" fmla="*/ 552450 h 1390650"/>
                  <a:gd name="connsiteX6" fmla="*/ 152400 w 1819643"/>
                  <a:gd name="connsiteY6" fmla="*/ 533400 h 1390650"/>
                  <a:gd name="connsiteX7" fmla="*/ 180975 w 1819643"/>
                  <a:gd name="connsiteY7" fmla="*/ 523875 h 1390650"/>
                  <a:gd name="connsiteX8" fmla="*/ 238125 w 1819643"/>
                  <a:gd name="connsiteY8" fmla="*/ 485775 h 1390650"/>
                  <a:gd name="connsiteX9" fmla="*/ 266700 w 1819643"/>
                  <a:gd name="connsiteY9" fmla="*/ 457200 h 1390650"/>
                  <a:gd name="connsiteX10" fmla="*/ 390530 w 1819643"/>
                  <a:gd name="connsiteY10" fmla="*/ 419098 h 1390650"/>
                  <a:gd name="connsiteX11" fmla="*/ 409579 w 1819643"/>
                  <a:gd name="connsiteY11" fmla="*/ 390519 h 1390650"/>
                  <a:gd name="connsiteX12" fmla="*/ 438150 w 1819643"/>
                  <a:gd name="connsiteY12" fmla="*/ 381000 h 1390650"/>
                  <a:gd name="connsiteX13" fmla="*/ 466725 w 1819643"/>
                  <a:gd name="connsiteY13" fmla="*/ 371475 h 1390650"/>
                  <a:gd name="connsiteX14" fmla="*/ 523875 w 1819643"/>
                  <a:gd name="connsiteY14" fmla="*/ 342900 h 1390650"/>
                  <a:gd name="connsiteX15" fmla="*/ 542925 w 1819643"/>
                  <a:gd name="connsiteY15" fmla="*/ 314325 h 1390650"/>
                  <a:gd name="connsiteX16" fmla="*/ 571500 w 1819643"/>
                  <a:gd name="connsiteY16" fmla="*/ 304800 h 1390650"/>
                  <a:gd name="connsiteX17" fmla="*/ 638175 w 1819643"/>
                  <a:gd name="connsiteY17" fmla="*/ 285750 h 1390650"/>
                  <a:gd name="connsiteX18" fmla="*/ 666750 w 1819643"/>
                  <a:gd name="connsiteY18" fmla="*/ 266700 h 1390650"/>
                  <a:gd name="connsiteX19" fmla="*/ 695325 w 1819643"/>
                  <a:gd name="connsiteY19" fmla="*/ 257175 h 1390650"/>
                  <a:gd name="connsiteX20" fmla="*/ 752475 w 1819643"/>
                  <a:gd name="connsiteY20" fmla="*/ 219075 h 1390650"/>
                  <a:gd name="connsiteX21" fmla="*/ 800100 w 1819643"/>
                  <a:gd name="connsiteY21" fmla="*/ 180975 h 1390650"/>
                  <a:gd name="connsiteX22" fmla="*/ 857250 w 1819643"/>
                  <a:gd name="connsiteY22" fmla="*/ 133350 h 1390650"/>
                  <a:gd name="connsiteX23" fmla="*/ 914400 w 1819643"/>
                  <a:gd name="connsiteY23" fmla="*/ 114300 h 1390650"/>
                  <a:gd name="connsiteX24" fmla="*/ 942975 w 1819643"/>
                  <a:gd name="connsiteY24" fmla="*/ 104775 h 1390650"/>
                  <a:gd name="connsiteX25" fmla="*/ 981075 w 1819643"/>
                  <a:gd name="connsiteY25" fmla="*/ 95250 h 1390650"/>
                  <a:gd name="connsiteX26" fmla="*/ 1038225 w 1819643"/>
                  <a:gd name="connsiteY26" fmla="*/ 76200 h 1390650"/>
                  <a:gd name="connsiteX27" fmla="*/ 1066800 w 1819643"/>
                  <a:gd name="connsiteY27" fmla="*/ 66675 h 1390650"/>
                  <a:gd name="connsiteX28" fmla="*/ 1114425 w 1819643"/>
                  <a:gd name="connsiteY28" fmla="*/ 57150 h 1390650"/>
                  <a:gd name="connsiteX29" fmla="*/ 1143000 w 1819643"/>
                  <a:gd name="connsiteY29" fmla="*/ 47625 h 1390650"/>
                  <a:gd name="connsiteX30" fmla="*/ 1190625 w 1819643"/>
                  <a:gd name="connsiteY30" fmla="*/ 38100 h 1390650"/>
                  <a:gd name="connsiteX31" fmla="*/ 1295400 w 1819643"/>
                  <a:gd name="connsiteY31" fmla="*/ 19050 h 1390650"/>
                  <a:gd name="connsiteX32" fmla="*/ 1362075 w 1819643"/>
                  <a:gd name="connsiteY32" fmla="*/ 0 h 1390650"/>
                  <a:gd name="connsiteX33" fmla="*/ 1476375 w 1819643"/>
                  <a:gd name="connsiteY33" fmla="*/ 9525 h 1390650"/>
                  <a:gd name="connsiteX34" fmla="*/ 1495425 w 1819643"/>
                  <a:gd name="connsiteY34" fmla="*/ 38100 h 1390650"/>
                  <a:gd name="connsiteX35" fmla="*/ 1504950 w 1819643"/>
                  <a:gd name="connsiteY35" fmla="*/ 85725 h 1390650"/>
                  <a:gd name="connsiteX36" fmla="*/ 1514475 w 1819643"/>
                  <a:gd name="connsiteY36" fmla="*/ 323850 h 1390650"/>
                  <a:gd name="connsiteX37" fmla="*/ 1543050 w 1819643"/>
                  <a:gd name="connsiteY37" fmla="*/ 485775 h 1390650"/>
                  <a:gd name="connsiteX38" fmla="*/ 1552575 w 1819643"/>
                  <a:gd name="connsiteY38" fmla="*/ 514350 h 1390650"/>
                  <a:gd name="connsiteX39" fmla="*/ 1571625 w 1819643"/>
                  <a:gd name="connsiteY39" fmla="*/ 590550 h 1390650"/>
                  <a:gd name="connsiteX40" fmla="*/ 1562100 w 1819643"/>
                  <a:gd name="connsiteY40" fmla="*/ 638175 h 1390650"/>
                  <a:gd name="connsiteX41" fmla="*/ 1571625 w 1819643"/>
                  <a:gd name="connsiteY41" fmla="*/ 657225 h 1390650"/>
                  <a:gd name="connsiteX42" fmla="*/ 1600200 w 1819643"/>
                  <a:gd name="connsiteY42" fmla="*/ 685800 h 1390650"/>
                  <a:gd name="connsiteX43" fmla="*/ 1619252 w 1819643"/>
                  <a:gd name="connsiteY43" fmla="*/ 752475 h 1390650"/>
                  <a:gd name="connsiteX44" fmla="*/ 1619250 w 1819643"/>
                  <a:gd name="connsiteY44" fmla="*/ 809625 h 1390650"/>
                  <a:gd name="connsiteX45" fmla="*/ 1628775 w 1819643"/>
                  <a:gd name="connsiteY45" fmla="*/ 866775 h 1390650"/>
                  <a:gd name="connsiteX46" fmla="*/ 1638300 w 1819643"/>
                  <a:gd name="connsiteY46" fmla="*/ 895350 h 1390650"/>
                  <a:gd name="connsiteX47" fmla="*/ 1628775 w 1819643"/>
                  <a:gd name="connsiteY47" fmla="*/ 942975 h 1390650"/>
                  <a:gd name="connsiteX48" fmla="*/ 1647825 w 1819643"/>
                  <a:gd name="connsiteY48" fmla="*/ 990600 h 1390650"/>
                  <a:gd name="connsiteX49" fmla="*/ 1647825 w 1819643"/>
                  <a:gd name="connsiteY49" fmla="*/ 1019175 h 1390650"/>
                  <a:gd name="connsiteX50" fmla="*/ 1657350 w 1819643"/>
                  <a:gd name="connsiteY50" fmla="*/ 1066800 h 1390650"/>
                  <a:gd name="connsiteX51" fmla="*/ 1657350 w 1819643"/>
                  <a:gd name="connsiteY51" fmla="*/ 1114425 h 1390650"/>
                  <a:gd name="connsiteX52" fmla="*/ 1666875 w 1819643"/>
                  <a:gd name="connsiteY52" fmla="*/ 1152525 h 1390650"/>
                  <a:gd name="connsiteX53" fmla="*/ 1657350 w 1819643"/>
                  <a:gd name="connsiteY53" fmla="*/ 1171575 h 1390650"/>
                  <a:gd name="connsiteX54" fmla="*/ 1676400 w 1819643"/>
                  <a:gd name="connsiteY54" fmla="*/ 1209675 h 1390650"/>
                  <a:gd name="connsiteX55" fmla="*/ 1676400 w 1819643"/>
                  <a:gd name="connsiteY55" fmla="*/ 1257300 h 1390650"/>
                  <a:gd name="connsiteX56" fmla="*/ 1695450 w 1819643"/>
                  <a:gd name="connsiteY56" fmla="*/ 1304925 h 1390650"/>
                  <a:gd name="connsiteX57" fmla="*/ 1695450 w 1819643"/>
                  <a:gd name="connsiteY57" fmla="*/ 1352550 h 1390650"/>
                  <a:gd name="connsiteX58" fmla="*/ 1733550 w 1819643"/>
                  <a:gd name="connsiteY58" fmla="*/ 1390650 h 1390650"/>
                  <a:gd name="connsiteX59" fmla="*/ 1762125 w 1819643"/>
                  <a:gd name="connsiteY59" fmla="*/ 1352550 h 1390650"/>
                  <a:gd name="connsiteX60" fmla="*/ 1771650 w 1819643"/>
                  <a:gd name="connsiteY60" fmla="*/ 1304925 h 1390650"/>
                  <a:gd name="connsiteX61" fmla="*/ 1790700 w 1819643"/>
                  <a:gd name="connsiteY61" fmla="*/ 1247775 h 1390650"/>
                  <a:gd name="connsiteX62" fmla="*/ 1781175 w 1819643"/>
                  <a:gd name="connsiteY62" fmla="*/ 1190625 h 1390650"/>
                  <a:gd name="connsiteX63" fmla="*/ 1819275 w 1819643"/>
                  <a:gd name="connsiteY63" fmla="*/ 1200150 h 1390650"/>
                  <a:gd name="connsiteX64" fmla="*/ 1800225 w 1819643"/>
                  <a:gd name="connsiteY64" fmla="*/ 1143000 h 1390650"/>
                  <a:gd name="connsiteX0" fmla="*/ 0 w 1819643"/>
                  <a:gd name="connsiteY0" fmla="*/ 695325 h 1390650"/>
                  <a:gd name="connsiteX1" fmla="*/ 9525 w 1819643"/>
                  <a:gd name="connsiteY1" fmla="*/ 647700 h 1390650"/>
                  <a:gd name="connsiteX2" fmla="*/ 19050 w 1819643"/>
                  <a:gd name="connsiteY2" fmla="*/ 619125 h 1390650"/>
                  <a:gd name="connsiteX3" fmla="*/ 47625 w 1819643"/>
                  <a:gd name="connsiteY3" fmla="*/ 609600 h 1390650"/>
                  <a:gd name="connsiteX4" fmla="*/ 76200 w 1819643"/>
                  <a:gd name="connsiteY4" fmla="*/ 581025 h 1390650"/>
                  <a:gd name="connsiteX5" fmla="*/ 95250 w 1819643"/>
                  <a:gd name="connsiteY5" fmla="*/ 552450 h 1390650"/>
                  <a:gd name="connsiteX6" fmla="*/ 152400 w 1819643"/>
                  <a:gd name="connsiteY6" fmla="*/ 533400 h 1390650"/>
                  <a:gd name="connsiteX7" fmla="*/ 180975 w 1819643"/>
                  <a:gd name="connsiteY7" fmla="*/ 523875 h 1390650"/>
                  <a:gd name="connsiteX8" fmla="*/ 238125 w 1819643"/>
                  <a:gd name="connsiteY8" fmla="*/ 485775 h 1390650"/>
                  <a:gd name="connsiteX9" fmla="*/ 266700 w 1819643"/>
                  <a:gd name="connsiteY9" fmla="*/ 457200 h 1390650"/>
                  <a:gd name="connsiteX10" fmla="*/ 390530 w 1819643"/>
                  <a:gd name="connsiteY10" fmla="*/ 419098 h 1390650"/>
                  <a:gd name="connsiteX11" fmla="*/ 409579 w 1819643"/>
                  <a:gd name="connsiteY11" fmla="*/ 390519 h 1390650"/>
                  <a:gd name="connsiteX12" fmla="*/ 438150 w 1819643"/>
                  <a:gd name="connsiteY12" fmla="*/ 381000 h 1390650"/>
                  <a:gd name="connsiteX13" fmla="*/ 466725 w 1819643"/>
                  <a:gd name="connsiteY13" fmla="*/ 371475 h 1390650"/>
                  <a:gd name="connsiteX14" fmla="*/ 523875 w 1819643"/>
                  <a:gd name="connsiteY14" fmla="*/ 342900 h 1390650"/>
                  <a:gd name="connsiteX15" fmla="*/ 542925 w 1819643"/>
                  <a:gd name="connsiteY15" fmla="*/ 314325 h 1390650"/>
                  <a:gd name="connsiteX16" fmla="*/ 571500 w 1819643"/>
                  <a:gd name="connsiteY16" fmla="*/ 304800 h 1390650"/>
                  <a:gd name="connsiteX17" fmla="*/ 638175 w 1819643"/>
                  <a:gd name="connsiteY17" fmla="*/ 285750 h 1390650"/>
                  <a:gd name="connsiteX18" fmla="*/ 666750 w 1819643"/>
                  <a:gd name="connsiteY18" fmla="*/ 266700 h 1390650"/>
                  <a:gd name="connsiteX19" fmla="*/ 695325 w 1819643"/>
                  <a:gd name="connsiteY19" fmla="*/ 257175 h 1390650"/>
                  <a:gd name="connsiteX20" fmla="*/ 752475 w 1819643"/>
                  <a:gd name="connsiteY20" fmla="*/ 219075 h 1390650"/>
                  <a:gd name="connsiteX21" fmla="*/ 800100 w 1819643"/>
                  <a:gd name="connsiteY21" fmla="*/ 180975 h 1390650"/>
                  <a:gd name="connsiteX22" fmla="*/ 857250 w 1819643"/>
                  <a:gd name="connsiteY22" fmla="*/ 133350 h 1390650"/>
                  <a:gd name="connsiteX23" fmla="*/ 914400 w 1819643"/>
                  <a:gd name="connsiteY23" fmla="*/ 114300 h 1390650"/>
                  <a:gd name="connsiteX24" fmla="*/ 942975 w 1819643"/>
                  <a:gd name="connsiteY24" fmla="*/ 104775 h 1390650"/>
                  <a:gd name="connsiteX25" fmla="*/ 981075 w 1819643"/>
                  <a:gd name="connsiteY25" fmla="*/ 95250 h 1390650"/>
                  <a:gd name="connsiteX26" fmla="*/ 1038225 w 1819643"/>
                  <a:gd name="connsiteY26" fmla="*/ 76200 h 1390650"/>
                  <a:gd name="connsiteX27" fmla="*/ 1066800 w 1819643"/>
                  <a:gd name="connsiteY27" fmla="*/ 66675 h 1390650"/>
                  <a:gd name="connsiteX28" fmla="*/ 1114425 w 1819643"/>
                  <a:gd name="connsiteY28" fmla="*/ 57150 h 1390650"/>
                  <a:gd name="connsiteX29" fmla="*/ 1143000 w 1819643"/>
                  <a:gd name="connsiteY29" fmla="*/ 47625 h 1390650"/>
                  <a:gd name="connsiteX30" fmla="*/ 1190625 w 1819643"/>
                  <a:gd name="connsiteY30" fmla="*/ 38100 h 1390650"/>
                  <a:gd name="connsiteX31" fmla="*/ 1295400 w 1819643"/>
                  <a:gd name="connsiteY31" fmla="*/ 19050 h 1390650"/>
                  <a:gd name="connsiteX32" fmla="*/ 1362075 w 1819643"/>
                  <a:gd name="connsiteY32" fmla="*/ 0 h 1390650"/>
                  <a:gd name="connsiteX33" fmla="*/ 1476375 w 1819643"/>
                  <a:gd name="connsiteY33" fmla="*/ 9525 h 1390650"/>
                  <a:gd name="connsiteX34" fmla="*/ 1495425 w 1819643"/>
                  <a:gd name="connsiteY34" fmla="*/ 38100 h 1390650"/>
                  <a:gd name="connsiteX35" fmla="*/ 1504950 w 1819643"/>
                  <a:gd name="connsiteY35" fmla="*/ 85725 h 1390650"/>
                  <a:gd name="connsiteX36" fmla="*/ 1514475 w 1819643"/>
                  <a:gd name="connsiteY36" fmla="*/ 323850 h 1390650"/>
                  <a:gd name="connsiteX37" fmla="*/ 1543050 w 1819643"/>
                  <a:gd name="connsiteY37" fmla="*/ 485775 h 1390650"/>
                  <a:gd name="connsiteX38" fmla="*/ 1552575 w 1819643"/>
                  <a:gd name="connsiteY38" fmla="*/ 514350 h 1390650"/>
                  <a:gd name="connsiteX39" fmla="*/ 1571625 w 1819643"/>
                  <a:gd name="connsiteY39" fmla="*/ 590550 h 1390650"/>
                  <a:gd name="connsiteX40" fmla="*/ 1562100 w 1819643"/>
                  <a:gd name="connsiteY40" fmla="*/ 638175 h 1390650"/>
                  <a:gd name="connsiteX41" fmla="*/ 1571625 w 1819643"/>
                  <a:gd name="connsiteY41" fmla="*/ 657225 h 1390650"/>
                  <a:gd name="connsiteX42" fmla="*/ 1600200 w 1819643"/>
                  <a:gd name="connsiteY42" fmla="*/ 685800 h 1390650"/>
                  <a:gd name="connsiteX43" fmla="*/ 1619252 w 1819643"/>
                  <a:gd name="connsiteY43" fmla="*/ 752475 h 1390650"/>
                  <a:gd name="connsiteX44" fmla="*/ 1619250 w 1819643"/>
                  <a:gd name="connsiteY44" fmla="*/ 809625 h 1390650"/>
                  <a:gd name="connsiteX45" fmla="*/ 1628775 w 1819643"/>
                  <a:gd name="connsiteY45" fmla="*/ 866775 h 1390650"/>
                  <a:gd name="connsiteX46" fmla="*/ 1638300 w 1819643"/>
                  <a:gd name="connsiteY46" fmla="*/ 895350 h 1390650"/>
                  <a:gd name="connsiteX47" fmla="*/ 1628775 w 1819643"/>
                  <a:gd name="connsiteY47" fmla="*/ 942975 h 1390650"/>
                  <a:gd name="connsiteX48" fmla="*/ 1647825 w 1819643"/>
                  <a:gd name="connsiteY48" fmla="*/ 990600 h 1390650"/>
                  <a:gd name="connsiteX49" fmla="*/ 1647825 w 1819643"/>
                  <a:gd name="connsiteY49" fmla="*/ 1019175 h 1390650"/>
                  <a:gd name="connsiteX50" fmla="*/ 1657350 w 1819643"/>
                  <a:gd name="connsiteY50" fmla="*/ 1066800 h 1390650"/>
                  <a:gd name="connsiteX51" fmla="*/ 1657350 w 1819643"/>
                  <a:gd name="connsiteY51" fmla="*/ 1114425 h 1390650"/>
                  <a:gd name="connsiteX52" fmla="*/ 1666875 w 1819643"/>
                  <a:gd name="connsiteY52" fmla="*/ 1152525 h 1390650"/>
                  <a:gd name="connsiteX53" fmla="*/ 1657350 w 1819643"/>
                  <a:gd name="connsiteY53" fmla="*/ 1171575 h 1390650"/>
                  <a:gd name="connsiteX54" fmla="*/ 1676400 w 1819643"/>
                  <a:gd name="connsiteY54" fmla="*/ 1209675 h 1390650"/>
                  <a:gd name="connsiteX55" fmla="*/ 1676400 w 1819643"/>
                  <a:gd name="connsiteY55" fmla="*/ 1257300 h 1390650"/>
                  <a:gd name="connsiteX56" fmla="*/ 1695450 w 1819643"/>
                  <a:gd name="connsiteY56" fmla="*/ 1304925 h 1390650"/>
                  <a:gd name="connsiteX57" fmla="*/ 1695450 w 1819643"/>
                  <a:gd name="connsiteY57" fmla="*/ 1352550 h 1390650"/>
                  <a:gd name="connsiteX58" fmla="*/ 1733550 w 1819643"/>
                  <a:gd name="connsiteY58" fmla="*/ 1390650 h 1390650"/>
                  <a:gd name="connsiteX59" fmla="*/ 1762125 w 1819643"/>
                  <a:gd name="connsiteY59" fmla="*/ 1352550 h 1390650"/>
                  <a:gd name="connsiteX60" fmla="*/ 1771650 w 1819643"/>
                  <a:gd name="connsiteY60" fmla="*/ 1304925 h 1390650"/>
                  <a:gd name="connsiteX61" fmla="*/ 1790700 w 1819643"/>
                  <a:gd name="connsiteY61" fmla="*/ 1247775 h 1390650"/>
                  <a:gd name="connsiteX62" fmla="*/ 1781175 w 1819643"/>
                  <a:gd name="connsiteY62" fmla="*/ 1190625 h 1390650"/>
                  <a:gd name="connsiteX63" fmla="*/ 1819275 w 1819643"/>
                  <a:gd name="connsiteY63" fmla="*/ 1200150 h 1390650"/>
                  <a:gd name="connsiteX64" fmla="*/ 1800225 w 1819643"/>
                  <a:gd name="connsiteY64" fmla="*/ 1143000 h 1390650"/>
                  <a:gd name="connsiteX65" fmla="*/ 1800225 w 1819643"/>
                  <a:gd name="connsiteY65" fmla="*/ 1076325 h 1390650"/>
                  <a:gd name="connsiteX0" fmla="*/ 0 w 1819643"/>
                  <a:gd name="connsiteY0" fmla="*/ 695325 h 1390650"/>
                  <a:gd name="connsiteX1" fmla="*/ 9525 w 1819643"/>
                  <a:gd name="connsiteY1" fmla="*/ 647700 h 1390650"/>
                  <a:gd name="connsiteX2" fmla="*/ 19050 w 1819643"/>
                  <a:gd name="connsiteY2" fmla="*/ 619125 h 1390650"/>
                  <a:gd name="connsiteX3" fmla="*/ 47625 w 1819643"/>
                  <a:gd name="connsiteY3" fmla="*/ 609600 h 1390650"/>
                  <a:gd name="connsiteX4" fmla="*/ 76200 w 1819643"/>
                  <a:gd name="connsiteY4" fmla="*/ 581025 h 1390650"/>
                  <a:gd name="connsiteX5" fmla="*/ 95250 w 1819643"/>
                  <a:gd name="connsiteY5" fmla="*/ 552450 h 1390650"/>
                  <a:gd name="connsiteX6" fmla="*/ 152400 w 1819643"/>
                  <a:gd name="connsiteY6" fmla="*/ 533400 h 1390650"/>
                  <a:gd name="connsiteX7" fmla="*/ 180975 w 1819643"/>
                  <a:gd name="connsiteY7" fmla="*/ 523875 h 1390650"/>
                  <a:gd name="connsiteX8" fmla="*/ 238125 w 1819643"/>
                  <a:gd name="connsiteY8" fmla="*/ 485775 h 1390650"/>
                  <a:gd name="connsiteX9" fmla="*/ 266700 w 1819643"/>
                  <a:gd name="connsiteY9" fmla="*/ 457200 h 1390650"/>
                  <a:gd name="connsiteX10" fmla="*/ 390530 w 1819643"/>
                  <a:gd name="connsiteY10" fmla="*/ 419098 h 1390650"/>
                  <a:gd name="connsiteX11" fmla="*/ 409579 w 1819643"/>
                  <a:gd name="connsiteY11" fmla="*/ 390519 h 1390650"/>
                  <a:gd name="connsiteX12" fmla="*/ 438150 w 1819643"/>
                  <a:gd name="connsiteY12" fmla="*/ 381000 h 1390650"/>
                  <a:gd name="connsiteX13" fmla="*/ 466725 w 1819643"/>
                  <a:gd name="connsiteY13" fmla="*/ 371475 h 1390650"/>
                  <a:gd name="connsiteX14" fmla="*/ 523875 w 1819643"/>
                  <a:gd name="connsiteY14" fmla="*/ 342900 h 1390650"/>
                  <a:gd name="connsiteX15" fmla="*/ 542925 w 1819643"/>
                  <a:gd name="connsiteY15" fmla="*/ 314325 h 1390650"/>
                  <a:gd name="connsiteX16" fmla="*/ 571500 w 1819643"/>
                  <a:gd name="connsiteY16" fmla="*/ 304800 h 1390650"/>
                  <a:gd name="connsiteX17" fmla="*/ 638175 w 1819643"/>
                  <a:gd name="connsiteY17" fmla="*/ 285750 h 1390650"/>
                  <a:gd name="connsiteX18" fmla="*/ 666750 w 1819643"/>
                  <a:gd name="connsiteY18" fmla="*/ 266700 h 1390650"/>
                  <a:gd name="connsiteX19" fmla="*/ 695325 w 1819643"/>
                  <a:gd name="connsiteY19" fmla="*/ 257175 h 1390650"/>
                  <a:gd name="connsiteX20" fmla="*/ 752475 w 1819643"/>
                  <a:gd name="connsiteY20" fmla="*/ 219075 h 1390650"/>
                  <a:gd name="connsiteX21" fmla="*/ 800100 w 1819643"/>
                  <a:gd name="connsiteY21" fmla="*/ 180975 h 1390650"/>
                  <a:gd name="connsiteX22" fmla="*/ 857250 w 1819643"/>
                  <a:gd name="connsiteY22" fmla="*/ 133350 h 1390650"/>
                  <a:gd name="connsiteX23" fmla="*/ 914400 w 1819643"/>
                  <a:gd name="connsiteY23" fmla="*/ 114300 h 1390650"/>
                  <a:gd name="connsiteX24" fmla="*/ 942975 w 1819643"/>
                  <a:gd name="connsiteY24" fmla="*/ 104775 h 1390650"/>
                  <a:gd name="connsiteX25" fmla="*/ 981075 w 1819643"/>
                  <a:gd name="connsiteY25" fmla="*/ 95250 h 1390650"/>
                  <a:gd name="connsiteX26" fmla="*/ 1038225 w 1819643"/>
                  <a:gd name="connsiteY26" fmla="*/ 76200 h 1390650"/>
                  <a:gd name="connsiteX27" fmla="*/ 1066800 w 1819643"/>
                  <a:gd name="connsiteY27" fmla="*/ 66675 h 1390650"/>
                  <a:gd name="connsiteX28" fmla="*/ 1114425 w 1819643"/>
                  <a:gd name="connsiteY28" fmla="*/ 57150 h 1390650"/>
                  <a:gd name="connsiteX29" fmla="*/ 1143000 w 1819643"/>
                  <a:gd name="connsiteY29" fmla="*/ 47625 h 1390650"/>
                  <a:gd name="connsiteX30" fmla="*/ 1190625 w 1819643"/>
                  <a:gd name="connsiteY30" fmla="*/ 38100 h 1390650"/>
                  <a:gd name="connsiteX31" fmla="*/ 1295400 w 1819643"/>
                  <a:gd name="connsiteY31" fmla="*/ 19050 h 1390650"/>
                  <a:gd name="connsiteX32" fmla="*/ 1362075 w 1819643"/>
                  <a:gd name="connsiteY32" fmla="*/ 0 h 1390650"/>
                  <a:gd name="connsiteX33" fmla="*/ 1476375 w 1819643"/>
                  <a:gd name="connsiteY33" fmla="*/ 9525 h 1390650"/>
                  <a:gd name="connsiteX34" fmla="*/ 1495425 w 1819643"/>
                  <a:gd name="connsiteY34" fmla="*/ 38100 h 1390650"/>
                  <a:gd name="connsiteX35" fmla="*/ 1504950 w 1819643"/>
                  <a:gd name="connsiteY35" fmla="*/ 85725 h 1390650"/>
                  <a:gd name="connsiteX36" fmla="*/ 1514475 w 1819643"/>
                  <a:gd name="connsiteY36" fmla="*/ 323850 h 1390650"/>
                  <a:gd name="connsiteX37" fmla="*/ 1543050 w 1819643"/>
                  <a:gd name="connsiteY37" fmla="*/ 485775 h 1390650"/>
                  <a:gd name="connsiteX38" fmla="*/ 1552575 w 1819643"/>
                  <a:gd name="connsiteY38" fmla="*/ 514350 h 1390650"/>
                  <a:gd name="connsiteX39" fmla="*/ 1571625 w 1819643"/>
                  <a:gd name="connsiteY39" fmla="*/ 590550 h 1390650"/>
                  <a:gd name="connsiteX40" fmla="*/ 1562100 w 1819643"/>
                  <a:gd name="connsiteY40" fmla="*/ 638175 h 1390650"/>
                  <a:gd name="connsiteX41" fmla="*/ 1571625 w 1819643"/>
                  <a:gd name="connsiteY41" fmla="*/ 657225 h 1390650"/>
                  <a:gd name="connsiteX42" fmla="*/ 1600200 w 1819643"/>
                  <a:gd name="connsiteY42" fmla="*/ 685800 h 1390650"/>
                  <a:gd name="connsiteX43" fmla="*/ 1619252 w 1819643"/>
                  <a:gd name="connsiteY43" fmla="*/ 752475 h 1390650"/>
                  <a:gd name="connsiteX44" fmla="*/ 1619250 w 1819643"/>
                  <a:gd name="connsiteY44" fmla="*/ 809625 h 1390650"/>
                  <a:gd name="connsiteX45" fmla="*/ 1628775 w 1819643"/>
                  <a:gd name="connsiteY45" fmla="*/ 866775 h 1390650"/>
                  <a:gd name="connsiteX46" fmla="*/ 1638300 w 1819643"/>
                  <a:gd name="connsiteY46" fmla="*/ 895350 h 1390650"/>
                  <a:gd name="connsiteX47" fmla="*/ 1628775 w 1819643"/>
                  <a:gd name="connsiteY47" fmla="*/ 942975 h 1390650"/>
                  <a:gd name="connsiteX48" fmla="*/ 1647825 w 1819643"/>
                  <a:gd name="connsiteY48" fmla="*/ 990600 h 1390650"/>
                  <a:gd name="connsiteX49" fmla="*/ 1647825 w 1819643"/>
                  <a:gd name="connsiteY49" fmla="*/ 1019175 h 1390650"/>
                  <a:gd name="connsiteX50" fmla="*/ 1657350 w 1819643"/>
                  <a:gd name="connsiteY50" fmla="*/ 1066800 h 1390650"/>
                  <a:gd name="connsiteX51" fmla="*/ 1657350 w 1819643"/>
                  <a:gd name="connsiteY51" fmla="*/ 1114425 h 1390650"/>
                  <a:gd name="connsiteX52" fmla="*/ 1666875 w 1819643"/>
                  <a:gd name="connsiteY52" fmla="*/ 1152525 h 1390650"/>
                  <a:gd name="connsiteX53" fmla="*/ 1657350 w 1819643"/>
                  <a:gd name="connsiteY53" fmla="*/ 1171575 h 1390650"/>
                  <a:gd name="connsiteX54" fmla="*/ 1676400 w 1819643"/>
                  <a:gd name="connsiteY54" fmla="*/ 1209675 h 1390650"/>
                  <a:gd name="connsiteX55" fmla="*/ 1676400 w 1819643"/>
                  <a:gd name="connsiteY55" fmla="*/ 1257300 h 1390650"/>
                  <a:gd name="connsiteX56" fmla="*/ 1695450 w 1819643"/>
                  <a:gd name="connsiteY56" fmla="*/ 1304925 h 1390650"/>
                  <a:gd name="connsiteX57" fmla="*/ 1695450 w 1819643"/>
                  <a:gd name="connsiteY57" fmla="*/ 1352550 h 1390650"/>
                  <a:gd name="connsiteX58" fmla="*/ 1733550 w 1819643"/>
                  <a:gd name="connsiteY58" fmla="*/ 1390650 h 1390650"/>
                  <a:gd name="connsiteX59" fmla="*/ 1762125 w 1819643"/>
                  <a:gd name="connsiteY59" fmla="*/ 1352550 h 1390650"/>
                  <a:gd name="connsiteX60" fmla="*/ 1771650 w 1819643"/>
                  <a:gd name="connsiteY60" fmla="*/ 1304925 h 1390650"/>
                  <a:gd name="connsiteX61" fmla="*/ 1790700 w 1819643"/>
                  <a:gd name="connsiteY61" fmla="*/ 1247775 h 1390650"/>
                  <a:gd name="connsiteX62" fmla="*/ 1781175 w 1819643"/>
                  <a:gd name="connsiteY62" fmla="*/ 1190625 h 1390650"/>
                  <a:gd name="connsiteX63" fmla="*/ 1819275 w 1819643"/>
                  <a:gd name="connsiteY63" fmla="*/ 1200150 h 1390650"/>
                  <a:gd name="connsiteX64" fmla="*/ 1800225 w 1819643"/>
                  <a:gd name="connsiteY64" fmla="*/ 1143000 h 1390650"/>
                  <a:gd name="connsiteX65" fmla="*/ 1800225 w 1819643"/>
                  <a:gd name="connsiteY65" fmla="*/ 1076325 h 1390650"/>
                  <a:gd name="connsiteX66" fmla="*/ 1809750 w 1819643"/>
                  <a:gd name="connsiteY66" fmla="*/ 1047750 h 1390650"/>
                  <a:gd name="connsiteX0" fmla="*/ 0 w 1828800"/>
                  <a:gd name="connsiteY0" fmla="*/ 695325 h 1390650"/>
                  <a:gd name="connsiteX1" fmla="*/ 9525 w 1828800"/>
                  <a:gd name="connsiteY1" fmla="*/ 647700 h 1390650"/>
                  <a:gd name="connsiteX2" fmla="*/ 19050 w 1828800"/>
                  <a:gd name="connsiteY2" fmla="*/ 619125 h 1390650"/>
                  <a:gd name="connsiteX3" fmla="*/ 47625 w 1828800"/>
                  <a:gd name="connsiteY3" fmla="*/ 609600 h 1390650"/>
                  <a:gd name="connsiteX4" fmla="*/ 76200 w 1828800"/>
                  <a:gd name="connsiteY4" fmla="*/ 581025 h 1390650"/>
                  <a:gd name="connsiteX5" fmla="*/ 95250 w 1828800"/>
                  <a:gd name="connsiteY5" fmla="*/ 552450 h 1390650"/>
                  <a:gd name="connsiteX6" fmla="*/ 152400 w 1828800"/>
                  <a:gd name="connsiteY6" fmla="*/ 533400 h 1390650"/>
                  <a:gd name="connsiteX7" fmla="*/ 180975 w 1828800"/>
                  <a:gd name="connsiteY7" fmla="*/ 523875 h 1390650"/>
                  <a:gd name="connsiteX8" fmla="*/ 238125 w 1828800"/>
                  <a:gd name="connsiteY8" fmla="*/ 485775 h 1390650"/>
                  <a:gd name="connsiteX9" fmla="*/ 266700 w 1828800"/>
                  <a:gd name="connsiteY9" fmla="*/ 457200 h 1390650"/>
                  <a:gd name="connsiteX10" fmla="*/ 390530 w 1828800"/>
                  <a:gd name="connsiteY10" fmla="*/ 419098 h 1390650"/>
                  <a:gd name="connsiteX11" fmla="*/ 409579 w 1828800"/>
                  <a:gd name="connsiteY11" fmla="*/ 390519 h 1390650"/>
                  <a:gd name="connsiteX12" fmla="*/ 438150 w 1828800"/>
                  <a:gd name="connsiteY12" fmla="*/ 381000 h 1390650"/>
                  <a:gd name="connsiteX13" fmla="*/ 466725 w 1828800"/>
                  <a:gd name="connsiteY13" fmla="*/ 371475 h 1390650"/>
                  <a:gd name="connsiteX14" fmla="*/ 523875 w 1828800"/>
                  <a:gd name="connsiteY14" fmla="*/ 342900 h 1390650"/>
                  <a:gd name="connsiteX15" fmla="*/ 542925 w 1828800"/>
                  <a:gd name="connsiteY15" fmla="*/ 314325 h 1390650"/>
                  <a:gd name="connsiteX16" fmla="*/ 571500 w 1828800"/>
                  <a:gd name="connsiteY16" fmla="*/ 304800 h 1390650"/>
                  <a:gd name="connsiteX17" fmla="*/ 638175 w 1828800"/>
                  <a:gd name="connsiteY17" fmla="*/ 285750 h 1390650"/>
                  <a:gd name="connsiteX18" fmla="*/ 666750 w 1828800"/>
                  <a:gd name="connsiteY18" fmla="*/ 266700 h 1390650"/>
                  <a:gd name="connsiteX19" fmla="*/ 695325 w 1828800"/>
                  <a:gd name="connsiteY19" fmla="*/ 257175 h 1390650"/>
                  <a:gd name="connsiteX20" fmla="*/ 752475 w 1828800"/>
                  <a:gd name="connsiteY20" fmla="*/ 219075 h 1390650"/>
                  <a:gd name="connsiteX21" fmla="*/ 800100 w 1828800"/>
                  <a:gd name="connsiteY21" fmla="*/ 180975 h 1390650"/>
                  <a:gd name="connsiteX22" fmla="*/ 857250 w 1828800"/>
                  <a:gd name="connsiteY22" fmla="*/ 133350 h 1390650"/>
                  <a:gd name="connsiteX23" fmla="*/ 914400 w 1828800"/>
                  <a:gd name="connsiteY23" fmla="*/ 114300 h 1390650"/>
                  <a:gd name="connsiteX24" fmla="*/ 942975 w 1828800"/>
                  <a:gd name="connsiteY24" fmla="*/ 104775 h 1390650"/>
                  <a:gd name="connsiteX25" fmla="*/ 981075 w 1828800"/>
                  <a:gd name="connsiteY25" fmla="*/ 95250 h 1390650"/>
                  <a:gd name="connsiteX26" fmla="*/ 1038225 w 1828800"/>
                  <a:gd name="connsiteY26" fmla="*/ 76200 h 1390650"/>
                  <a:gd name="connsiteX27" fmla="*/ 1066800 w 1828800"/>
                  <a:gd name="connsiteY27" fmla="*/ 66675 h 1390650"/>
                  <a:gd name="connsiteX28" fmla="*/ 1114425 w 1828800"/>
                  <a:gd name="connsiteY28" fmla="*/ 57150 h 1390650"/>
                  <a:gd name="connsiteX29" fmla="*/ 1143000 w 1828800"/>
                  <a:gd name="connsiteY29" fmla="*/ 47625 h 1390650"/>
                  <a:gd name="connsiteX30" fmla="*/ 1190625 w 1828800"/>
                  <a:gd name="connsiteY30" fmla="*/ 38100 h 1390650"/>
                  <a:gd name="connsiteX31" fmla="*/ 1295400 w 1828800"/>
                  <a:gd name="connsiteY31" fmla="*/ 19050 h 1390650"/>
                  <a:gd name="connsiteX32" fmla="*/ 1362075 w 1828800"/>
                  <a:gd name="connsiteY32" fmla="*/ 0 h 1390650"/>
                  <a:gd name="connsiteX33" fmla="*/ 1476375 w 1828800"/>
                  <a:gd name="connsiteY33" fmla="*/ 9525 h 1390650"/>
                  <a:gd name="connsiteX34" fmla="*/ 1495425 w 1828800"/>
                  <a:gd name="connsiteY34" fmla="*/ 38100 h 1390650"/>
                  <a:gd name="connsiteX35" fmla="*/ 1504950 w 1828800"/>
                  <a:gd name="connsiteY35" fmla="*/ 85725 h 1390650"/>
                  <a:gd name="connsiteX36" fmla="*/ 1514475 w 1828800"/>
                  <a:gd name="connsiteY36" fmla="*/ 323850 h 1390650"/>
                  <a:gd name="connsiteX37" fmla="*/ 1543050 w 1828800"/>
                  <a:gd name="connsiteY37" fmla="*/ 485775 h 1390650"/>
                  <a:gd name="connsiteX38" fmla="*/ 1552575 w 1828800"/>
                  <a:gd name="connsiteY38" fmla="*/ 514350 h 1390650"/>
                  <a:gd name="connsiteX39" fmla="*/ 1571625 w 1828800"/>
                  <a:gd name="connsiteY39" fmla="*/ 590550 h 1390650"/>
                  <a:gd name="connsiteX40" fmla="*/ 1562100 w 1828800"/>
                  <a:gd name="connsiteY40" fmla="*/ 638175 h 1390650"/>
                  <a:gd name="connsiteX41" fmla="*/ 1571625 w 1828800"/>
                  <a:gd name="connsiteY41" fmla="*/ 657225 h 1390650"/>
                  <a:gd name="connsiteX42" fmla="*/ 1600200 w 1828800"/>
                  <a:gd name="connsiteY42" fmla="*/ 685800 h 1390650"/>
                  <a:gd name="connsiteX43" fmla="*/ 1619252 w 1828800"/>
                  <a:gd name="connsiteY43" fmla="*/ 752475 h 1390650"/>
                  <a:gd name="connsiteX44" fmla="*/ 1619250 w 1828800"/>
                  <a:gd name="connsiteY44" fmla="*/ 809625 h 1390650"/>
                  <a:gd name="connsiteX45" fmla="*/ 1628775 w 1828800"/>
                  <a:gd name="connsiteY45" fmla="*/ 866775 h 1390650"/>
                  <a:gd name="connsiteX46" fmla="*/ 1638300 w 1828800"/>
                  <a:gd name="connsiteY46" fmla="*/ 895350 h 1390650"/>
                  <a:gd name="connsiteX47" fmla="*/ 1628775 w 1828800"/>
                  <a:gd name="connsiteY47" fmla="*/ 942975 h 1390650"/>
                  <a:gd name="connsiteX48" fmla="*/ 1647825 w 1828800"/>
                  <a:gd name="connsiteY48" fmla="*/ 990600 h 1390650"/>
                  <a:gd name="connsiteX49" fmla="*/ 1647825 w 1828800"/>
                  <a:gd name="connsiteY49" fmla="*/ 1019175 h 1390650"/>
                  <a:gd name="connsiteX50" fmla="*/ 1657350 w 1828800"/>
                  <a:gd name="connsiteY50" fmla="*/ 1066800 h 1390650"/>
                  <a:gd name="connsiteX51" fmla="*/ 1657350 w 1828800"/>
                  <a:gd name="connsiteY51" fmla="*/ 1114425 h 1390650"/>
                  <a:gd name="connsiteX52" fmla="*/ 1666875 w 1828800"/>
                  <a:gd name="connsiteY52" fmla="*/ 1152525 h 1390650"/>
                  <a:gd name="connsiteX53" fmla="*/ 1657350 w 1828800"/>
                  <a:gd name="connsiteY53" fmla="*/ 1171575 h 1390650"/>
                  <a:gd name="connsiteX54" fmla="*/ 1676400 w 1828800"/>
                  <a:gd name="connsiteY54" fmla="*/ 1209675 h 1390650"/>
                  <a:gd name="connsiteX55" fmla="*/ 1676400 w 1828800"/>
                  <a:gd name="connsiteY55" fmla="*/ 1257300 h 1390650"/>
                  <a:gd name="connsiteX56" fmla="*/ 1695450 w 1828800"/>
                  <a:gd name="connsiteY56" fmla="*/ 1304925 h 1390650"/>
                  <a:gd name="connsiteX57" fmla="*/ 1695450 w 1828800"/>
                  <a:gd name="connsiteY57" fmla="*/ 1352550 h 1390650"/>
                  <a:gd name="connsiteX58" fmla="*/ 1733550 w 1828800"/>
                  <a:gd name="connsiteY58" fmla="*/ 1390650 h 1390650"/>
                  <a:gd name="connsiteX59" fmla="*/ 1762125 w 1828800"/>
                  <a:gd name="connsiteY59" fmla="*/ 1352550 h 1390650"/>
                  <a:gd name="connsiteX60" fmla="*/ 1771650 w 1828800"/>
                  <a:gd name="connsiteY60" fmla="*/ 1304925 h 1390650"/>
                  <a:gd name="connsiteX61" fmla="*/ 1790700 w 1828800"/>
                  <a:gd name="connsiteY61" fmla="*/ 1247775 h 1390650"/>
                  <a:gd name="connsiteX62" fmla="*/ 1781175 w 1828800"/>
                  <a:gd name="connsiteY62" fmla="*/ 1190625 h 1390650"/>
                  <a:gd name="connsiteX63" fmla="*/ 1819275 w 1828800"/>
                  <a:gd name="connsiteY63" fmla="*/ 1200150 h 1390650"/>
                  <a:gd name="connsiteX64" fmla="*/ 1800225 w 1828800"/>
                  <a:gd name="connsiteY64" fmla="*/ 1143000 h 1390650"/>
                  <a:gd name="connsiteX65" fmla="*/ 1800225 w 1828800"/>
                  <a:gd name="connsiteY65" fmla="*/ 1076325 h 1390650"/>
                  <a:gd name="connsiteX66" fmla="*/ 1809750 w 1828800"/>
                  <a:gd name="connsiteY66" fmla="*/ 1047750 h 1390650"/>
                  <a:gd name="connsiteX67" fmla="*/ 1828800 w 1828800"/>
                  <a:gd name="connsiteY67" fmla="*/ 981075 h 1390650"/>
                  <a:gd name="connsiteX0" fmla="*/ 0 w 1838325"/>
                  <a:gd name="connsiteY0" fmla="*/ 695325 h 1390650"/>
                  <a:gd name="connsiteX1" fmla="*/ 9525 w 1838325"/>
                  <a:gd name="connsiteY1" fmla="*/ 647700 h 1390650"/>
                  <a:gd name="connsiteX2" fmla="*/ 19050 w 1838325"/>
                  <a:gd name="connsiteY2" fmla="*/ 619125 h 1390650"/>
                  <a:gd name="connsiteX3" fmla="*/ 47625 w 1838325"/>
                  <a:gd name="connsiteY3" fmla="*/ 609600 h 1390650"/>
                  <a:gd name="connsiteX4" fmla="*/ 76200 w 1838325"/>
                  <a:gd name="connsiteY4" fmla="*/ 581025 h 1390650"/>
                  <a:gd name="connsiteX5" fmla="*/ 95250 w 1838325"/>
                  <a:gd name="connsiteY5" fmla="*/ 552450 h 1390650"/>
                  <a:gd name="connsiteX6" fmla="*/ 152400 w 1838325"/>
                  <a:gd name="connsiteY6" fmla="*/ 533400 h 1390650"/>
                  <a:gd name="connsiteX7" fmla="*/ 180975 w 1838325"/>
                  <a:gd name="connsiteY7" fmla="*/ 523875 h 1390650"/>
                  <a:gd name="connsiteX8" fmla="*/ 238125 w 1838325"/>
                  <a:gd name="connsiteY8" fmla="*/ 485775 h 1390650"/>
                  <a:gd name="connsiteX9" fmla="*/ 266700 w 1838325"/>
                  <a:gd name="connsiteY9" fmla="*/ 457200 h 1390650"/>
                  <a:gd name="connsiteX10" fmla="*/ 390530 w 1838325"/>
                  <a:gd name="connsiteY10" fmla="*/ 419098 h 1390650"/>
                  <a:gd name="connsiteX11" fmla="*/ 409579 w 1838325"/>
                  <a:gd name="connsiteY11" fmla="*/ 390519 h 1390650"/>
                  <a:gd name="connsiteX12" fmla="*/ 438150 w 1838325"/>
                  <a:gd name="connsiteY12" fmla="*/ 381000 h 1390650"/>
                  <a:gd name="connsiteX13" fmla="*/ 466725 w 1838325"/>
                  <a:gd name="connsiteY13" fmla="*/ 371475 h 1390650"/>
                  <a:gd name="connsiteX14" fmla="*/ 523875 w 1838325"/>
                  <a:gd name="connsiteY14" fmla="*/ 342900 h 1390650"/>
                  <a:gd name="connsiteX15" fmla="*/ 542925 w 1838325"/>
                  <a:gd name="connsiteY15" fmla="*/ 314325 h 1390650"/>
                  <a:gd name="connsiteX16" fmla="*/ 571500 w 1838325"/>
                  <a:gd name="connsiteY16" fmla="*/ 304800 h 1390650"/>
                  <a:gd name="connsiteX17" fmla="*/ 638175 w 1838325"/>
                  <a:gd name="connsiteY17" fmla="*/ 285750 h 1390650"/>
                  <a:gd name="connsiteX18" fmla="*/ 666750 w 1838325"/>
                  <a:gd name="connsiteY18" fmla="*/ 266700 h 1390650"/>
                  <a:gd name="connsiteX19" fmla="*/ 695325 w 1838325"/>
                  <a:gd name="connsiteY19" fmla="*/ 257175 h 1390650"/>
                  <a:gd name="connsiteX20" fmla="*/ 752475 w 1838325"/>
                  <a:gd name="connsiteY20" fmla="*/ 219075 h 1390650"/>
                  <a:gd name="connsiteX21" fmla="*/ 800100 w 1838325"/>
                  <a:gd name="connsiteY21" fmla="*/ 180975 h 1390650"/>
                  <a:gd name="connsiteX22" fmla="*/ 857250 w 1838325"/>
                  <a:gd name="connsiteY22" fmla="*/ 133350 h 1390650"/>
                  <a:gd name="connsiteX23" fmla="*/ 914400 w 1838325"/>
                  <a:gd name="connsiteY23" fmla="*/ 114300 h 1390650"/>
                  <a:gd name="connsiteX24" fmla="*/ 942975 w 1838325"/>
                  <a:gd name="connsiteY24" fmla="*/ 104775 h 1390650"/>
                  <a:gd name="connsiteX25" fmla="*/ 981075 w 1838325"/>
                  <a:gd name="connsiteY25" fmla="*/ 95250 h 1390650"/>
                  <a:gd name="connsiteX26" fmla="*/ 1038225 w 1838325"/>
                  <a:gd name="connsiteY26" fmla="*/ 76200 h 1390650"/>
                  <a:gd name="connsiteX27" fmla="*/ 1066800 w 1838325"/>
                  <a:gd name="connsiteY27" fmla="*/ 66675 h 1390650"/>
                  <a:gd name="connsiteX28" fmla="*/ 1114425 w 1838325"/>
                  <a:gd name="connsiteY28" fmla="*/ 57150 h 1390650"/>
                  <a:gd name="connsiteX29" fmla="*/ 1143000 w 1838325"/>
                  <a:gd name="connsiteY29" fmla="*/ 47625 h 1390650"/>
                  <a:gd name="connsiteX30" fmla="*/ 1190625 w 1838325"/>
                  <a:gd name="connsiteY30" fmla="*/ 38100 h 1390650"/>
                  <a:gd name="connsiteX31" fmla="*/ 1295400 w 1838325"/>
                  <a:gd name="connsiteY31" fmla="*/ 19050 h 1390650"/>
                  <a:gd name="connsiteX32" fmla="*/ 1362075 w 1838325"/>
                  <a:gd name="connsiteY32" fmla="*/ 0 h 1390650"/>
                  <a:gd name="connsiteX33" fmla="*/ 1476375 w 1838325"/>
                  <a:gd name="connsiteY33" fmla="*/ 9525 h 1390650"/>
                  <a:gd name="connsiteX34" fmla="*/ 1495425 w 1838325"/>
                  <a:gd name="connsiteY34" fmla="*/ 38100 h 1390650"/>
                  <a:gd name="connsiteX35" fmla="*/ 1504950 w 1838325"/>
                  <a:gd name="connsiteY35" fmla="*/ 85725 h 1390650"/>
                  <a:gd name="connsiteX36" fmla="*/ 1514475 w 1838325"/>
                  <a:gd name="connsiteY36" fmla="*/ 323850 h 1390650"/>
                  <a:gd name="connsiteX37" fmla="*/ 1543050 w 1838325"/>
                  <a:gd name="connsiteY37" fmla="*/ 485775 h 1390650"/>
                  <a:gd name="connsiteX38" fmla="*/ 1552575 w 1838325"/>
                  <a:gd name="connsiteY38" fmla="*/ 514350 h 1390650"/>
                  <a:gd name="connsiteX39" fmla="*/ 1571625 w 1838325"/>
                  <a:gd name="connsiteY39" fmla="*/ 590550 h 1390650"/>
                  <a:gd name="connsiteX40" fmla="*/ 1562100 w 1838325"/>
                  <a:gd name="connsiteY40" fmla="*/ 638175 h 1390650"/>
                  <a:gd name="connsiteX41" fmla="*/ 1571625 w 1838325"/>
                  <a:gd name="connsiteY41" fmla="*/ 657225 h 1390650"/>
                  <a:gd name="connsiteX42" fmla="*/ 1600200 w 1838325"/>
                  <a:gd name="connsiteY42" fmla="*/ 685800 h 1390650"/>
                  <a:gd name="connsiteX43" fmla="*/ 1619252 w 1838325"/>
                  <a:gd name="connsiteY43" fmla="*/ 752475 h 1390650"/>
                  <a:gd name="connsiteX44" fmla="*/ 1619250 w 1838325"/>
                  <a:gd name="connsiteY44" fmla="*/ 809625 h 1390650"/>
                  <a:gd name="connsiteX45" fmla="*/ 1628775 w 1838325"/>
                  <a:gd name="connsiteY45" fmla="*/ 866775 h 1390650"/>
                  <a:gd name="connsiteX46" fmla="*/ 1638300 w 1838325"/>
                  <a:gd name="connsiteY46" fmla="*/ 895350 h 1390650"/>
                  <a:gd name="connsiteX47" fmla="*/ 1628775 w 1838325"/>
                  <a:gd name="connsiteY47" fmla="*/ 942975 h 1390650"/>
                  <a:gd name="connsiteX48" fmla="*/ 1647825 w 1838325"/>
                  <a:gd name="connsiteY48" fmla="*/ 990600 h 1390650"/>
                  <a:gd name="connsiteX49" fmla="*/ 1647825 w 1838325"/>
                  <a:gd name="connsiteY49" fmla="*/ 1019175 h 1390650"/>
                  <a:gd name="connsiteX50" fmla="*/ 1657350 w 1838325"/>
                  <a:gd name="connsiteY50" fmla="*/ 1066800 h 1390650"/>
                  <a:gd name="connsiteX51" fmla="*/ 1657350 w 1838325"/>
                  <a:gd name="connsiteY51" fmla="*/ 1114425 h 1390650"/>
                  <a:gd name="connsiteX52" fmla="*/ 1666875 w 1838325"/>
                  <a:gd name="connsiteY52" fmla="*/ 1152525 h 1390650"/>
                  <a:gd name="connsiteX53" fmla="*/ 1657350 w 1838325"/>
                  <a:gd name="connsiteY53" fmla="*/ 1171575 h 1390650"/>
                  <a:gd name="connsiteX54" fmla="*/ 1676400 w 1838325"/>
                  <a:gd name="connsiteY54" fmla="*/ 1209675 h 1390650"/>
                  <a:gd name="connsiteX55" fmla="*/ 1676400 w 1838325"/>
                  <a:gd name="connsiteY55" fmla="*/ 1257300 h 1390650"/>
                  <a:gd name="connsiteX56" fmla="*/ 1695450 w 1838325"/>
                  <a:gd name="connsiteY56" fmla="*/ 1304925 h 1390650"/>
                  <a:gd name="connsiteX57" fmla="*/ 1695450 w 1838325"/>
                  <a:gd name="connsiteY57" fmla="*/ 1352550 h 1390650"/>
                  <a:gd name="connsiteX58" fmla="*/ 1733550 w 1838325"/>
                  <a:gd name="connsiteY58" fmla="*/ 1390650 h 1390650"/>
                  <a:gd name="connsiteX59" fmla="*/ 1762125 w 1838325"/>
                  <a:gd name="connsiteY59" fmla="*/ 1352550 h 1390650"/>
                  <a:gd name="connsiteX60" fmla="*/ 1771650 w 1838325"/>
                  <a:gd name="connsiteY60" fmla="*/ 1304925 h 1390650"/>
                  <a:gd name="connsiteX61" fmla="*/ 1790700 w 1838325"/>
                  <a:gd name="connsiteY61" fmla="*/ 1247775 h 1390650"/>
                  <a:gd name="connsiteX62" fmla="*/ 1781175 w 1838325"/>
                  <a:gd name="connsiteY62" fmla="*/ 1190625 h 1390650"/>
                  <a:gd name="connsiteX63" fmla="*/ 1819275 w 1838325"/>
                  <a:gd name="connsiteY63" fmla="*/ 1200150 h 1390650"/>
                  <a:gd name="connsiteX64" fmla="*/ 1800225 w 1838325"/>
                  <a:gd name="connsiteY64" fmla="*/ 1143000 h 1390650"/>
                  <a:gd name="connsiteX65" fmla="*/ 1800225 w 1838325"/>
                  <a:gd name="connsiteY65" fmla="*/ 1076325 h 1390650"/>
                  <a:gd name="connsiteX66" fmla="*/ 1809750 w 1838325"/>
                  <a:gd name="connsiteY66" fmla="*/ 1047750 h 1390650"/>
                  <a:gd name="connsiteX67" fmla="*/ 1828800 w 1838325"/>
                  <a:gd name="connsiteY67" fmla="*/ 981075 h 1390650"/>
                  <a:gd name="connsiteX68" fmla="*/ 1838325 w 1838325"/>
                  <a:gd name="connsiteY68" fmla="*/ 933450 h 1390650"/>
                  <a:gd name="connsiteX0" fmla="*/ 0 w 1847850"/>
                  <a:gd name="connsiteY0" fmla="*/ 695325 h 1390650"/>
                  <a:gd name="connsiteX1" fmla="*/ 9525 w 1847850"/>
                  <a:gd name="connsiteY1" fmla="*/ 647700 h 1390650"/>
                  <a:gd name="connsiteX2" fmla="*/ 19050 w 1847850"/>
                  <a:gd name="connsiteY2" fmla="*/ 619125 h 1390650"/>
                  <a:gd name="connsiteX3" fmla="*/ 47625 w 1847850"/>
                  <a:gd name="connsiteY3" fmla="*/ 609600 h 1390650"/>
                  <a:gd name="connsiteX4" fmla="*/ 76200 w 1847850"/>
                  <a:gd name="connsiteY4" fmla="*/ 581025 h 1390650"/>
                  <a:gd name="connsiteX5" fmla="*/ 95250 w 1847850"/>
                  <a:gd name="connsiteY5" fmla="*/ 552450 h 1390650"/>
                  <a:gd name="connsiteX6" fmla="*/ 152400 w 1847850"/>
                  <a:gd name="connsiteY6" fmla="*/ 533400 h 1390650"/>
                  <a:gd name="connsiteX7" fmla="*/ 180975 w 1847850"/>
                  <a:gd name="connsiteY7" fmla="*/ 523875 h 1390650"/>
                  <a:gd name="connsiteX8" fmla="*/ 238125 w 1847850"/>
                  <a:gd name="connsiteY8" fmla="*/ 485775 h 1390650"/>
                  <a:gd name="connsiteX9" fmla="*/ 266700 w 1847850"/>
                  <a:gd name="connsiteY9" fmla="*/ 457200 h 1390650"/>
                  <a:gd name="connsiteX10" fmla="*/ 390530 w 1847850"/>
                  <a:gd name="connsiteY10" fmla="*/ 419098 h 1390650"/>
                  <a:gd name="connsiteX11" fmla="*/ 409579 w 1847850"/>
                  <a:gd name="connsiteY11" fmla="*/ 390519 h 1390650"/>
                  <a:gd name="connsiteX12" fmla="*/ 438150 w 1847850"/>
                  <a:gd name="connsiteY12" fmla="*/ 381000 h 1390650"/>
                  <a:gd name="connsiteX13" fmla="*/ 466725 w 1847850"/>
                  <a:gd name="connsiteY13" fmla="*/ 371475 h 1390650"/>
                  <a:gd name="connsiteX14" fmla="*/ 523875 w 1847850"/>
                  <a:gd name="connsiteY14" fmla="*/ 342900 h 1390650"/>
                  <a:gd name="connsiteX15" fmla="*/ 542925 w 1847850"/>
                  <a:gd name="connsiteY15" fmla="*/ 314325 h 1390650"/>
                  <a:gd name="connsiteX16" fmla="*/ 571500 w 1847850"/>
                  <a:gd name="connsiteY16" fmla="*/ 304800 h 1390650"/>
                  <a:gd name="connsiteX17" fmla="*/ 638175 w 1847850"/>
                  <a:gd name="connsiteY17" fmla="*/ 285750 h 1390650"/>
                  <a:gd name="connsiteX18" fmla="*/ 666750 w 1847850"/>
                  <a:gd name="connsiteY18" fmla="*/ 266700 h 1390650"/>
                  <a:gd name="connsiteX19" fmla="*/ 695325 w 1847850"/>
                  <a:gd name="connsiteY19" fmla="*/ 257175 h 1390650"/>
                  <a:gd name="connsiteX20" fmla="*/ 752475 w 1847850"/>
                  <a:gd name="connsiteY20" fmla="*/ 219075 h 1390650"/>
                  <a:gd name="connsiteX21" fmla="*/ 800100 w 1847850"/>
                  <a:gd name="connsiteY21" fmla="*/ 180975 h 1390650"/>
                  <a:gd name="connsiteX22" fmla="*/ 857250 w 1847850"/>
                  <a:gd name="connsiteY22" fmla="*/ 133350 h 1390650"/>
                  <a:gd name="connsiteX23" fmla="*/ 914400 w 1847850"/>
                  <a:gd name="connsiteY23" fmla="*/ 114300 h 1390650"/>
                  <a:gd name="connsiteX24" fmla="*/ 942975 w 1847850"/>
                  <a:gd name="connsiteY24" fmla="*/ 104775 h 1390650"/>
                  <a:gd name="connsiteX25" fmla="*/ 981075 w 1847850"/>
                  <a:gd name="connsiteY25" fmla="*/ 95250 h 1390650"/>
                  <a:gd name="connsiteX26" fmla="*/ 1038225 w 1847850"/>
                  <a:gd name="connsiteY26" fmla="*/ 76200 h 1390650"/>
                  <a:gd name="connsiteX27" fmla="*/ 1066800 w 1847850"/>
                  <a:gd name="connsiteY27" fmla="*/ 66675 h 1390650"/>
                  <a:gd name="connsiteX28" fmla="*/ 1114425 w 1847850"/>
                  <a:gd name="connsiteY28" fmla="*/ 57150 h 1390650"/>
                  <a:gd name="connsiteX29" fmla="*/ 1143000 w 1847850"/>
                  <a:gd name="connsiteY29" fmla="*/ 47625 h 1390650"/>
                  <a:gd name="connsiteX30" fmla="*/ 1190625 w 1847850"/>
                  <a:gd name="connsiteY30" fmla="*/ 38100 h 1390650"/>
                  <a:gd name="connsiteX31" fmla="*/ 1295400 w 1847850"/>
                  <a:gd name="connsiteY31" fmla="*/ 19050 h 1390650"/>
                  <a:gd name="connsiteX32" fmla="*/ 1362075 w 1847850"/>
                  <a:gd name="connsiteY32" fmla="*/ 0 h 1390650"/>
                  <a:gd name="connsiteX33" fmla="*/ 1476375 w 1847850"/>
                  <a:gd name="connsiteY33" fmla="*/ 9525 h 1390650"/>
                  <a:gd name="connsiteX34" fmla="*/ 1495425 w 1847850"/>
                  <a:gd name="connsiteY34" fmla="*/ 38100 h 1390650"/>
                  <a:gd name="connsiteX35" fmla="*/ 1504950 w 1847850"/>
                  <a:gd name="connsiteY35" fmla="*/ 85725 h 1390650"/>
                  <a:gd name="connsiteX36" fmla="*/ 1514475 w 1847850"/>
                  <a:gd name="connsiteY36" fmla="*/ 323850 h 1390650"/>
                  <a:gd name="connsiteX37" fmla="*/ 1543050 w 1847850"/>
                  <a:gd name="connsiteY37" fmla="*/ 485775 h 1390650"/>
                  <a:gd name="connsiteX38" fmla="*/ 1552575 w 1847850"/>
                  <a:gd name="connsiteY38" fmla="*/ 514350 h 1390650"/>
                  <a:gd name="connsiteX39" fmla="*/ 1571625 w 1847850"/>
                  <a:gd name="connsiteY39" fmla="*/ 590550 h 1390650"/>
                  <a:gd name="connsiteX40" fmla="*/ 1562100 w 1847850"/>
                  <a:gd name="connsiteY40" fmla="*/ 638175 h 1390650"/>
                  <a:gd name="connsiteX41" fmla="*/ 1571625 w 1847850"/>
                  <a:gd name="connsiteY41" fmla="*/ 657225 h 1390650"/>
                  <a:gd name="connsiteX42" fmla="*/ 1600200 w 1847850"/>
                  <a:gd name="connsiteY42" fmla="*/ 685800 h 1390650"/>
                  <a:gd name="connsiteX43" fmla="*/ 1619252 w 1847850"/>
                  <a:gd name="connsiteY43" fmla="*/ 752475 h 1390650"/>
                  <a:gd name="connsiteX44" fmla="*/ 1619250 w 1847850"/>
                  <a:gd name="connsiteY44" fmla="*/ 809625 h 1390650"/>
                  <a:gd name="connsiteX45" fmla="*/ 1628775 w 1847850"/>
                  <a:gd name="connsiteY45" fmla="*/ 866775 h 1390650"/>
                  <a:gd name="connsiteX46" fmla="*/ 1638300 w 1847850"/>
                  <a:gd name="connsiteY46" fmla="*/ 895350 h 1390650"/>
                  <a:gd name="connsiteX47" fmla="*/ 1628775 w 1847850"/>
                  <a:gd name="connsiteY47" fmla="*/ 942975 h 1390650"/>
                  <a:gd name="connsiteX48" fmla="*/ 1647825 w 1847850"/>
                  <a:gd name="connsiteY48" fmla="*/ 990600 h 1390650"/>
                  <a:gd name="connsiteX49" fmla="*/ 1647825 w 1847850"/>
                  <a:gd name="connsiteY49" fmla="*/ 1019175 h 1390650"/>
                  <a:gd name="connsiteX50" fmla="*/ 1657350 w 1847850"/>
                  <a:gd name="connsiteY50" fmla="*/ 1066800 h 1390650"/>
                  <a:gd name="connsiteX51" fmla="*/ 1657350 w 1847850"/>
                  <a:gd name="connsiteY51" fmla="*/ 1114425 h 1390650"/>
                  <a:gd name="connsiteX52" fmla="*/ 1666875 w 1847850"/>
                  <a:gd name="connsiteY52" fmla="*/ 1152525 h 1390650"/>
                  <a:gd name="connsiteX53" fmla="*/ 1657350 w 1847850"/>
                  <a:gd name="connsiteY53" fmla="*/ 1171575 h 1390650"/>
                  <a:gd name="connsiteX54" fmla="*/ 1676400 w 1847850"/>
                  <a:gd name="connsiteY54" fmla="*/ 1209675 h 1390650"/>
                  <a:gd name="connsiteX55" fmla="*/ 1676400 w 1847850"/>
                  <a:gd name="connsiteY55" fmla="*/ 1257300 h 1390650"/>
                  <a:gd name="connsiteX56" fmla="*/ 1695450 w 1847850"/>
                  <a:gd name="connsiteY56" fmla="*/ 1304925 h 1390650"/>
                  <a:gd name="connsiteX57" fmla="*/ 1695450 w 1847850"/>
                  <a:gd name="connsiteY57" fmla="*/ 1352550 h 1390650"/>
                  <a:gd name="connsiteX58" fmla="*/ 1733550 w 1847850"/>
                  <a:gd name="connsiteY58" fmla="*/ 1390650 h 1390650"/>
                  <a:gd name="connsiteX59" fmla="*/ 1762125 w 1847850"/>
                  <a:gd name="connsiteY59" fmla="*/ 1352550 h 1390650"/>
                  <a:gd name="connsiteX60" fmla="*/ 1771650 w 1847850"/>
                  <a:gd name="connsiteY60" fmla="*/ 1304925 h 1390650"/>
                  <a:gd name="connsiteX61" fmla="*/ 1790700 w 1847850"/>
                  <a:gd name="connsiteY61" fmla="*/ 1247775 h 1390650"/>
                  <a:gd name="connsiteX62" fmla="*/ 1781175 w 1847850"/>
                  <a:gd name="connsiteY62" fmla="*/ 1190625 h 1390650"/>
                  <a:gd name="connsiteX63" fmla="*/ 1819275 w 1847850"/>
                  <a:gd name="connsiteY63" fmla="*/ 1200150 h 1390650"/>
                  <a:gd name="connsiteX64" fmla="*/ 1800225 w 1847850"/>
                  <a:gd name="connsiteY64" fmla="*/ 1143000 h 1390650"/>
                  <a:gd name="connsiteX65" fmla="*/ 1800225 w 1847850"/>
                  <a:gd name="connsiteY65" fmla="*/ 1076325 h 1390650"/>
                  <a:gd name="connsiteX66" fmla="*/ 1809750 w 1847850"/>
                  <a:gd name="connsiteY66" fmla="*/ 1047750 h 1390650"/>
                  <a:gd name="connsiteX67" fmla="*/ 1828800 w 1847850"/>
                  <a:gd name="connsiteY67" fmla="*/ 981075 h 1390650"/>
                  <a:gd name="connsiteX68" fmla="*/ 1838325 w 1847850"/>
                  <a:gd name="connsiteY68" fmla="*/ 933450 h 1390650"/>
                  <a:gd name="connsiteX69" fmla="*/ 1847850 w 1847850"/>
                  <a:gd name="connsiteY69" fmla="*/ 885825 h 1390650"/>
                  <a:gd name="connsiteX0" fmla="*/ 0 w 1866900"/>
                  <a:gd name="connsiteY0" fmla="*/ 695325 h 1390650"/>
                  <a:gd name="connsiteX1" fmla="*/ 9525 w 1866900"/>
                  <a:gd name="connsiteY1" fmla="*/ 647700 h 1390650"/>
                  <a:gd name="connsiteX2" fmla="*/ 19050 w 1866900"/>
                  <a:gd name="connsiteY2" fmla="*/ 619125 h 1390650"/>
                  <a:gd name="connsiteX3" fmla="*/ 47625 w 1866900"/>
                  <a:gd name="connsiteY3" fmla="*/ 609600 h 1390650"/>
                  <a:gd name="connsiteX4" fmla="*/ 76200 w 1866900"/>
                  <a:gd name="connsiteY4" fmla="*/ 581025 h 1390650"/>
                  <a:gd name="connsiteX5" fmla="*/ 95250 w 1866900"/>
                  <a:gd name="connsiteY5" fmla="*/ 552450 h 1390650"/>
                  <a:gd name="connsiteX6" fmla="*/ 152400 w 1866900"/>
                  <a:gd name="connsiteY6" fmla="*/ 533400 h 1390650"/>
                  <a:gd name="connsiteX7" fmla="*/ 180975 w 1866900"/>
                  <a:gd name="connsiteY7" fmla="*/ 523875 h 1390650"/>
                  <a:gd name="connsiteX8" fmla="*/ 238125 w 1866900"/>
                  <a:gd name="connsiteY8" fmla="*/ 485775 h 1390650"/>
                  <a:gd name="connsiteX9" fmla="*/ 266700 w 1866900"/>
                  <a:gd name="connsiteY9" fmla="*/ 457200 h 1390650"/>
                  <a:gd name="connsiteX10" fmla="*/ 390530 w 1866900"/>
                  <a:gd name="connsiteY10" fmla="*/ 419098 h 1390650"/>
                  <a:gd name="connsiteX11" fmla="*/ 409579 w 1866900"/>
                  <a:gd name="connsiteY11" fmla="*/ 390519 h 1390650"/>
                  <a:gd name="connsiteX12" fmla="*/ 438150 w 1866900"/>
                  <a:gd name="connsiteY12" fmla="*/ 381000 h 1390650"/>
                  <a:gd name="connsiteX13" fmla="*/ 466725 w 1866900"/>
                  <a:gd name="connsiteY13" fmla="*/ 371475 h 1390650"/>
                  <a:gd name="connsiteX14" fmla="*/ 523875 w 1866900"/>
                  <a:gd name="connsiteY14" fmla="*/ 342900 h 1390650"/>
                  <a:gd name="connsiteX15" fmla="*/ 542925 w 1866900"/>
                  <a:gd name="connsiteY15" fmla="*/ 314325 h 1390650"/>
                  <a:gd name="connsiteX16" fmla="*/ 571500 w 1866900"/>
                  <a:gd name="connsiteY16" fmla="*/ 304800 h 1390650"/>
                  <a:gd name="connsiteX17" fmla="*/ 638175 w 1866900"/>
                  <a:gd name="connsiteY17" fmla="*/ 285750 h 1390650"/>
                  <a:gd name="connsiteX18" fmla="*/ 666750 w 1866900"/>
                  <a:gd name="connsiteY18" fmla="*/ 266700 h 1390650"/>
                  <a:gd name="connsiteX19" fmla="*/ 695325 w 1866900"/>
                  <a:gd name="connsiteY19" fmla="*/ 257175 h 1390650"/>
                  <a:gd name="connsiteX20" fmla="*/ 752475 w 1866900"/>
                  <a:gd name="connsiteY20" fmla="*/ 219075 h 1390650"/>
                  <a:gd name="connsiteX21" fmla="*/ 800100 w 1866900"/>
                  <a:gd name="connsiteY21" fmla="*/ 180975 h 1390650"/>
                  <a:gd name="connsiteX22" fmla="*/ 857250 w 1866900"/>
                  <a:gd name="connsiteY22" fmla="*/ 133350 h 1390650"/>
                  <a:gd name="connsiteX23" fmla="*/ 914400 w 1866900"/>
                  <a:gd name="connsiteY23" fmla="*/ 114300 h 1390650"/>
                  <a:gd name="connsiteX24" fmla="*/ 942975 w 1866900"/>
                  <a:gd name="connsiteY24" fmla="*/ 104775 h 1390650"/>
                  <a:gd name="connsiteX25" fmla="*/ 981075 w 1866900"/>
                  <a:gd name="connsiteY25" fmla="*/ 95250 h 1390650"/>
                  <a:gd name="connsiteX26" fmla="*/ 1038225 w 1866900"/>
                  <a:gd name="connsiteY26" fmla="*/ 76200 h 1390650"/>
                  <a:gd name="connsiteX27" fmla="*/ 1066800 w 1866900"/>
                  <a:gd name="connsiteY27" fmla="*/ 66675 h 1390650"/>
                  <a:gd name="connsiteX28" fmla="*/ 1114425 w 1866900"/>
                  <a:gd name="connsiteY28" fmla="*/ 57150 h 1390650"/>
                  <a:gd name="connsiteX29" fmla="*/ 1143000 w 1866900"/>
                  <a:gd name="connsiteY29" fmla="*/ 47625 h 1390650"/>
                  <a:gd name="connsiteX30" fmla="*/ 1190625 w 1866900"/>
                  <a:gd name="connsiteY30" fmla="*/ 38100 h 1390650"/>
                  <a:gd name="connsiteX31" fmla="*/ 1295400 w 1866900"/>
                  <a:gd name="connsiteY31" fmla="*/ 19050 h 1390650"/>
                  <a:gd name="connsiteX32" fmla="*/ 1362075 w 1866900"/>
                  <a:gd name="connsiteY32" fmla="*/ 0 h 1390650"/>
                  <a:gd name="connsiteX33" fmla="*/ 1476375 w 1866900"/>
                  <a:gd name="connsiteY33" fmla="*/ 9525 h 1390650"/>
                  <a:gd name="connsiteX34" fmla="*/ 1495425 w 1866900"/>
                  <a:gd name="connsiteY34" fmla="*/ 38100 h 1390650"/>
                  <a:gd name="connsiteX35" fmla="*/ 1504950 w 1866900"/>
                  <a:gd name="connsiteY35" fmla="*/ 85725 h 1390650"/>
                  <a:gd name="connsiteX36" fmla="*/ 1514475 w 1866900"/>
                  <a:gd name="connsiteY36" fmla="*/ 323850 h 1390650"/>
                  <a:gd name="connsiteX37" fmla="*/ 1543050 w 1866900"/>
                  <a:gd name="connsiteY37" fmla="*/ 485775 h 1390650"/>
                  <a:gd name="connsiteX38" fmla="*/ 1552575 w 1866900"/>
                  <a:gd name="connsiteY38" fmla="*/ 514350 h 1390650"/>
                  <a:gd name="connsiteX39" fmla="*/ 1571625 w 1866900"/>
                  <a:gd name="connsiteY39" fmla="*/ 590550 h 1390650"/>
                  <a:gd name="connsiteX40" fmla="*/ 1562100 w 1866900"/>
                  <a:gd name="connsiteY40" fmla="*/ 638175 h 1390650"/>
                  <a:gd name="connsiteX41" fmla="*/ 1571625 w 1866900"/>
                  <a:gd name="connsiteY41" fmla="*/ 657225 h 1390650"/>
                  <a:gd name="connsiteX42" fmla="*/ 1600200 w 1866900"/>
                  <a:gd name="connsiteY42" fmla="*/ 685800 h 1390650"/>
                  <a:gd name="connsiteX43" fmla="*/ 1619252 w 1866900"/>
                  <a:gd name="connsiteY43" fmla="*/ 752475 h 1390650"/>
                  <a:gd name="connsiteX44" fmla="*/ 1619250 w 1866900"/>
                  <a:gd name="connsiteY44" fmla="*/ 809625 h 1390650"/>
                  <a:gd name="connsiteX45" fmla="*/ 1628775 w 1866900"/>
                  <a:gd name="connsiteY45" fmla="*/ 866775 h 1390650"/>
                  <a:gd name="connsiteX46" fmla="*/ 1638300 w 1866900"/>
                  <a:gd name="connsiteY46" fmla="*/ 895350 h 1390650"/>
                  <a:gd name="connsiteX47" fmla="*/ 1628775 w 1866900"/>
                  <a:gd name="connsiteY47" fmla="*/ 942975 h 1390650"/>
                  <a:gd name="connsiteX48" fmla="*/ 1647825 w 1866900"/>
                  <a:gd name="connsiteY48" fmla="*/ 990600 h 1390650"/>
                  <a:gd name="connsiteX49" fmla="*/ 1647825 w 1866900"/>
                  <a:gd name="connsiteY49" fmla="*/ 1019175 h 1390650"/>
                  <a:gd name="connsiteX50" fmla="*/ 1657350 w 1866900"/>
                  <a:gd name="connsiteY50" fmla="*/ 1066800 h 1390650"/>
                  <a:gd name="connsiteX51" fmla="*/ 1657350 w 1866900"/>
                  <a:gd name="connsiteY51" fmla="*/ 1114425 h 1390650"/>
                  <a:gd name="connsiteX52" fmla="*/ 1666875 w 1866900"/>
                  <a:gd name="connsiteY52" fmla="*/ 1152525 h 1390650"/>
                  <a:gd name="connsiteX53" fmla="*/ 1657350 w 1866900"/>
                  <a:gd name="connsiteY53" fmla="*/ 1171575 h 1390650"/>
                  <a:gd name="connsiteX54" fmla="*/ 1676400 w 1866900"/>
                  <a:gd name="connsiteY54" fmla="*/ 1209675 h 1390650"/>
                  <a:gd name="connsiteX55" fmla="*/ 1676400 w 1866900"/>
                  <a:gd name="connsiteY55" fmla="*/ 1257300 h 1390650"/>
                  <a:gd name="connsiteX56" fmla="*/ 1695450 w 1866900"/>
                  <a:gd name="connsiteY56" fmla="*/ 1304925 h 1390650"/>
                  <a:gd name="connsiteX57" fmla="*/ 1695450 w 1866900"/>
                  <a:gd name="connsiteY57" fmla="*/ 1352550 h 1390650"/>
                  <a:gd name="connsiteX58" fmla="*/ 1733550 w 1866900"/>
                  <a:gd name="connsiteY58" fmla="*/ 1390650 h 1390650"/>
                  <a:gd name="connsiteX59" fmla="*/ 1762125 w 1866900"/>
                  <a:gd name="connsiteY59" fmla="*/ 1352550 h 1390650"/>
                  <a:gd name="connsiteX60" fmla="*/ 1771650 w 1866900"/>
                  <a:gd name="connsiteY60" fmla="*/ 1304925 h 1390650"/>
                  <a:gd name="connsiteX61" fmla="*/ 1790700 w 1866900"/>
                  <a:gd name="connsiteY61" fmla="*/ 1247775 h 1390650"/>
                  <a:gd name="connsiteX62" fmla="*/ 1781175 w 1866900"/>
                  <a:gd name="connsiteY62" fmla="*/ 1190625 h 1390650"/>
                  <a:gd name="connsiteX63" fmla="*/ 1819275 w 1866900"/>
                  <a:gd name="connsiteY63" fmla="*/ 1200150 h 1390650"/>
                  <a:gd name="connsiteX64" fmla="*/ 1800225 w 1866900"/>
                  <a:gd name="connsiteY64" fmla="*/ 1143000 h 1390650"/>
                  <a:gd name="connsiteX65" fmla="*/ 1800225 w 1866900"/>
                  <a:gd name="connsiteY65" fmla="*/ 1076325 h 1390650"/>
                  <a:gd name="connsiteX66" fmla="*/ 1809750 w 1866900"/>
                  <a:gd name="connsiteY66" fmla="*/ 1047750 h 1390650"/>
                  <a:gd name="connsiteX67" fmla="*/ 1828800 w 1866900"/>
                  <a:gd name="connsiteY67" fmla="*/ 981075 h 1390650"/>
                  <a:gd name="connsiteX68" fmla="*/ 1838325 w 1866900"/>
                  <a:gd name="connsiteY68" fmla="*/ 933450 h 1390650"/>
                  <a:gd name="connsiteX69" fmla="*/ 1847850 w 1866900"/>
                  <a:gd name="connsiteY69" fmla="*/ 885825 h 1390650"/>
                  <a:gd name="connsiteX70" fmla="*/ 1866900 w 1866900"/>
                  <a:gd name="connsiteY70" fmla="*/ 838200 h 1390650"/>
                  <a:gd name="connsiteX0" fmla="*/ 0 w 1914525"/>
                  <a:gd name="connsiteY0" fmla="*/ 695325 h 1390650"/>
                  <a:gd name="connsiteX1" fmla="*/ 9525 w 1914525"/>
                  <a:gd name="connsiteY1" fmla="*/ 647700 h 1390650"/>
                  <a:gd name="connsiteX2" fmla="*/ 19050 w 1914525"/>
                  <a:gd name="connsiteY2" fmla="*/ 619125 h 1390650"/>
                  <a:gd name="connsiteX3" fmla="*/ 47625 w 1914525"/>
                  <a:gd name="connsiteY3" fmla="*/ 609600 h 1390650"/>
                  <a:gd name="connsiteX4" fmla="*/ 76200 w 1914525"/>
                  <a:gd name="connsiteY4" fmla="*/ 581025 h 1390650"/>
                  <a:gd name="connsiteX5" fmla="*/ 95250 w 1914525"/>
                  <a:gd name="connsiteY5" fmla="*/ 552450 h 1390650"/>
                  <a:gd name="connsiteX6" fmla="*/ 152400 w 1914525"/>
                  <a:gd name="connsiteY6" fmla="*/ 533400 h 1390650"/>
                  <a:gd name="connsiteX7" fmla="*/ 180975 w 1914525"/>
                  <a:gd name="connsiteY7" fmla="*/ 523875 h 1390650"/>
                  <a:gd name="connsiteX8" fmla="*/ 238125 w 1914525"/>
                  <a:gd name="connsiteY8" fmla="*/ 485775 h 1390650"/>
                  <a:gd name="connsiteX9" fmla="*/ 266700 w 1914525"/>
                  <a:gd name="connsiteY9" fmla="*/ 457200 h 1390650"/>
                  <a:gd name="connsiteX10" fmla="*/ 390530 w 1914525"/>
                  <a:gd name="connsiteY10" fmla="*/ 419098 h 1390650"/>
                  <a:gd name="connsiteX11" fmla="*/ 409579 w 1914525"/>
                  <a:gd name="connsiteY11" fmla="*/ 390519 h 1390650"/>
                  <a:gd name="connsiteX12" fmla="*/ 438150 w 1914525"/>
                  <a:gd name="connsiteY12" fmla="*/ 381000 h 1390650"/>
                  <a:gd name="connsiteX13" fmla="*/ 466725 w 1914525"/>
                  <a:gd name="connsiteY13" fmla="*/ 371475 h 1390650"/>
                  <a:gd name="connsiteX14" fmla="*/ 523875 w 1914525"/>
                  <a:gd name="connsiteY14" fmla="*/ 342900 h 1390650"/>
                  <a:gd name="connsiteX15" fmla="*/ 542925 w 1914525"/>
                  <a:gd name="connsiteY15" fmla="*/ 314325 h 1390650"/>
                  <a:gd name="connsiteX16" fmla="*/ 571500 w 1914525"/>
                  <a:gd name="connsiteY16" fmla="*/ 304800 h 1390650"/>
                  <a:gd name="connsiteX17" fmla="*/ 638175 w 1914525"/>
                  <a:gd name="connsiteY17" fmla="*/ 285750 h 1390650"/>
                  <a:gd name="connsiteX18" fmla="*/ 666750 w 1914525"/>
                  <a:gd name="connsiteY18" fmla="*/ 266700 h 1390650"/>
                  <a:gd name="connsiteX19" fmla="*/ 695325 w 1914525"/>
                  <a:gd name="connsiteY19" fmla="*/ 257175 h 1390650"/>
                  <a:gd name="connsiteX20" fmla="*/ 752475 w 1914525"/>
                  <a:gd name="connsiteY20" fmla="*/ 219075 h 1390650"/>
                  <a:gd name="connsiteX21" fmla="*/ 800100 w 1914525"/>
                  <a:gd name="connsiteY21" fmla="*/ 180975 h 1390650"/>
                  <a:gd name="connsiteX22" fmla="*/ 857250 w 1914525"/>
                  <a:gd name="connsiteY22" fmla="*/ 133350 h 1390650"/>
                  <a:gd name="connsiteX23" fmla="*/ 914400 w 1914525"/>
                  <a:gd name="connsiteY23" fmla="*/ 114300 h 1390650"/>
                  <a:gd name="connsiteX24" fmla="*/ 942975 w 1914525"/>
                  <a:gd name="connsiteY24" fmla="*/ 104775 h 1390650"/>
                  <a:gd name="connsiteX25" fmla="*/ 981075 w 1914525"/>
                  <a:gd name="connsiteY25" fmla="*/ 95250 h 1390650"/>
                  <a:gd name="connsiteX26" fmla="*/ 1038225 w 1914525"/>
                  <a:gd name="connsiteY26" fmla="*/ 76200 h 1390650"/>
                  <a:gd name="connsiteX27" fmla="*/ 1066800 w 1914525"/>
                  <a:gd name="connsiteY27" fmla="*/ 66675 h 1390650"/>
                  <a:gd name="connsiteX28" fmla="*/ 1114425 w 1914525"/>
                  <a:gd name="connsiteY28" fmla="*/ 57150 h 1390650"/>
                  <a:gd name="connsiteX29" fmla="*/ 1143000 w 1914525"/>
                  <a:gd name="connsiteY29" fmla="*/ 47625 h 1390650"/>
                  <a:gd name="connsiteX30" fmla="*/ 1190625 w 1914525"/>
                  <a:gd name="connsiteY30" fmla="*/ 38100 h 1390650"/>
                  <a:gd name="connsiteX31" fmla="*/ 1295400 w 1914525"/>
                  <a:gd name="connsiteY31" fmla="*/ 19050 h 1390650"/>
                  <a:gd name="connsiteX32" fmla="*/ 1362075 w 1914525"/>
                  <a:gd name="connsiteY32" fmla="*/ 0 h 1390650"/>
                  <a:gd name="connsiteX33" fmla="*/ 1476375 w 1914525"/>
                  <a:gd name="connsiteY33" fmla="*/ 9525 h 1390650"/>
                  <a:gd name="connsiteX34" fmla="*/ 1495425 w 1914525"/>
                  <a:gd name="connsiteY34" fmla="*/ 38100 h 1390650"/>
                  <a:gd name="connsiteX35" fmla="*/ 1504950 w 1914525"/>
                  <a:gd name="connsiteY35" fmla="*/ 85725 h 1390650"/>
                  <a:gd name="connsiteX36" fmla="*/ 1514475 w 1914525"/>
                  <a:gd name="connsiteY36" fmla="*/ 323850 h 1390650"/>
                  <a:gd name="connsiteX37" fmla="*/ 1543050 w 1914525"/>
                  <a:gd name="connsiteY37" fmla="*/ 485775 h 1390650"/>
                  <a:gd name="connsiteX38" fmla="*/ 1552575 w 1914525"/>
                  <a:gd name="connsiteY38" fmla="*/ 514350 h 1390650"/>
                  <a:gd name="connsiteX39" fmla="*/ 1571625 w 1914525"/>
                  <a:gd name="connsiteY39" fmla="*/ 590550 h 1390650"/>
                  <a:gd name="connsiteX40" fmla="*/ 1562100 w 1914525"/>
                  <a:gd name="connsiteY40" fmla="*/ 638175 h 1390650"/>
                  <a:gd name="connsiteX41" fmla="*/ 1571625 w 1914525"/>
                  <a:gd name="connsiteY41" fmla="*/ 657225 h 1390650"/>
                  <a:gd name="connsiteX42" fmla="*/ 1600200 w 1914525"/>
                  <a:gd name="connsiteY42" fmla="*/ 685800 h 1390650"/>
                  <a:gd name="connsiteX43" fmla="*/ 1619252 w 1914525"/>
                  <a:gd name="connsiteY43" fmla="*/ 752475 h 1390650"/>
                  <a:gd name="connsiteX44" fmla="*/ 1619250 w 1914525"/>
                  <a:gd name="connsiteY44" fmla="*/ 809625 h 1390650"/>
                  <a:gd name="connsiteX45" fmla="*/ 1628775 w 1914525"/>
                  <a:gd name="connsiteY45" fmla="*/ 866775 h 1390650"/>
                  <a:gd name="connsiteX46" fmla="*/ 1638300 w 1914525"/>
                  <a:gd name="connsiteY46" fmla="*/ 895350 h 1390650"/>
                  <a:gd name="connsiteX47" fmla="*/ 1628775 w 1914525"/>
                  <a:gd name="connsiteY47" fmla="*/ 942975 h 1390650"/>
                  <a:gd name="connsiteX48" fmla="*/ 1647825 w 1914525"/>
                  <a:gd name="connsiteY48" fmla="*/ 990600 h 1390650"/>
                  <a:gd name="connsiteX49" fmla="*/ 1647825 w 1914525"/>
                  <a:gd name="connsiteY49" fmla="*/ 1019175 h 1390650"/>
                  <a:gd name="connsiteX50" fmla="*/ 1657350 w 1914525"/>
                  <a:gd name="connsiteY50" fmla="*/ 1066800 h 1390650"/>
                  <a:gd name="connsiteX51" fmla="*/ 1657350 w 1914525"/>
                  <a:gd name="connsiteY51" fmla="*/ 1114425 h 1390650"/>
                  <a:gd name="connsiteX52" fmla="*/ 1666875 w 1914525"/>
                  <a:gd name="connsiteY52" fmla="*/ 1152525 h 1390650"/>
                  <a:gd name="connsiteX53" fmla="*/ 1657350 w 1914525"/>
                  <a:gd name="connsiteY53" fmla="*/ 1171575 h 1390650"/>
                  <a:gd name="connsiteX54" fmla="*/ 1676400 w 1914525"/>
                  <a:gd name="connsiteY54" fmla="*/ 1209675 h 1390650"/>
                  <a:gd name="connsiteX55" fmla="*/ 1676400 w 1914525"/>
                  <a:gd name="connsiteY55" fmla="*/ 1257300 h 1390650"/>
                  <a:gd name="connsiteX56" fmla="*/ 1695450 w 1914525"/>
                  <a:gd name="connsiteY56" fmla="*/ 1304925 h 1390650"/>
                  <a:gd name="connsiteX57" fmla="*/ 1695450 w 1914525"/>
                  <a:gd name="connsiteY57" fmla="*/ 1352550 h 1390650"/>
                  <a:gd name="connsiteX58" fmla="*/ 1733550 w 1914525"/>
                  <a:gd name="connsiteY58" fmla="*/ 1390650 h 1390650"/>
                  <a:gd name="connsiteX59" fmla="*/ 1762125 w 1914525"/>
                  <a:gd name="connsiteY59" fmla="*/ 1352550 h 1390650"/>
                  <a:gd name="connsiteX60" fmla="*/ 1771650 w 1914525"/>
                  <a:gd name="connsiteY60" fmla="*/ 1304925 h 1390650"/>
                  <a:gd name="connsiteX61" fmla="*/ 1790700 w 1914525"/>
                  <a:gd name="connsiteY61" fmla="*/ 1247775 h 1390650"/>
                  <a:gd name="connsiteX62" fmla="*/ 1781175 w 1914525"/>
                  <a:gd name="connsiteY62" fmla="*/ 1190625 h 1390650"/>
                  <a:gd name="connsiteX63" fmla="*/ 1819275 w 1914525"/>
                  <a:gd name="connsiteY63" fmla="*/ 1200150 h 1390650"/>
                  <a:gd name="connsiteX64" fmla="*/ 1800225 w 1914525"/>
                  <a:gd name="connsiteY64" fmla="*/ 1143000 h 1390650"/>
                  <a:gd name="connsiteX65" fmla="*/ 1800225 w 1914525"/>
                  <a:gd name="connsiteY65" fmla="*/ 1076325 h 1390650"/>
                  <a:gd name="connsiteX66" fmla="*/ 1809750 w 1914525"/>
                  <a:gd name="connsiteY66" fmla="*/ 1047750 h 1390650"/>
                  <a:gd name="connsiteX67" fmla="*/ 1828800 w 1914525"/>
                  <a:gd name="connsiteY67" fmla="*/ 981075 h 1390650"/>
                  <a:gd name="connsiteX68" fmla="*/ 1838325 w 1914525"/>
                  <a:gd name="connsiteY68" fmla="*/ 933450 h 1390650"/>
                  <a:gd name="connsiteX69" fmla="*/ 1847850 w 1914525"/>
                  <a:gd name="connsiteY69" fmla="*/ 885825 h 1390650"/>
                  <a:gd name="connsiteX70" fmla="*/ 1866900 w 1914525"/>
                  <a:gd name="connsiteY70" fmla="*/ 838200 h 1390650"/>
                  <a:gd name="connsiteX71" fmla="*/ 1914525 w 1914525"/>
                  <a:gd name="connsiteY71" fmla="*/ 895350 h 1390650"/>
                  <a:gd name="connsiteX0" fmla="*/ 0 w 1918052"/>
                  <a:gd name="connsiteY0" fmla="*/ 695325 h 1390650"/>
                  <a:gd name="connsiteX1" fmla="*/ 9525 w 1918052"/>
                  <a:gd name="connsiteY1" fmla="*/ 647700 h 1390650"/>
                  <a:gd name="connsiteX2" fmla="*/ 19050 w 1918052"/>
                  <a:gd name="connsiteY2" fmla="*/ 619125 h 1390650"/>
                  <a:gd name="connsiteX3" fmla="*/ 47625 w 1918052"/>
                  <a:gd name="connsiteY3" fmla="*/ 609600 h 1390650"/>
                  <a:gd name="connsiteX4" fmla="*/ 76200 w 1918052"/>
                  <a:gd name="connsiteY4" fmla="*/ 581025 h 1390650"/>
                  <a:gd name="connsiteX5" fmla="*/ 95250 w 1918052"/>
                  <a:gd name="connsiteY5" fmla="*/ 552450 h 1390650"/>
                  <a:gd name="connsiteX6" fmla="*/ 152400 w 1918052"/>
                  <a:gd name="connsiteY6" fmla="*/ 533400 h 1390650"/>
                  <a:gd name="connsiteX7" fmla="*/ 180975 w 1918052"/>
                  <a:gd name="connsiteY7" fmla="*/ 523875 h 1390650"/>
                  <a:gd name="connsiteX8" fmla="*/ 238125 w 1918052"/>
                  <a:gd name="connsiteY8" fmla="*/ 485775 h 1390650"/>
                  <a:gd name="connsiteX9" fmla="*/ 266700 w 1918052"/>
                  <a:gd name="connsiteY9" fmla="*/ 457200 h 1390650"/>
                  <a:gd name="connsiteX10" fmla="*/ 390530 w 1918052"/>
                  <a:gd name="connsiteY10" fmla="*/ 419098 h 1390650"/>
                  <a:gd name="connsiteX11" fmla="*/ 409579 w 1918052"/>
                  <a:gd name="connsiteY11" fmla="*/ 390519 h 1390650"/>
                  <a:gd name="connsiteX12" fmla="*/ 438150 w 1918052"/>
                  <a:gd name="connsiteY12" fmla="*/ 381000 h 1390650"/>
                  <a:gd name="connsiteX13" fmla="*/ 466725 w 1918052"/>
                  <a:gd name="connsiteY13" fmla="*/ 371475 h 1390650"/>
                  <a:gd name="connsiteX14" fmla="*/ 523875 w 1918052"/>
                  <a:gd name="connsiteY14" fmla="*/ 342900 h 1390650"/>
                  <a:gd name="connsiteX15" fmla="*/ 542925 w 1918052"/>
                  <a:gd name="connsiteY15" fmla="*/ 314325 h 1390650"/>
                  <a:gd name="connsiteX16" fmla="*/ 571500 w 1918052"/>
                  <a:gd name="connsiteY16" fmla="*/ 304800 h 1390650"/>
                  <a:gd name="connsiteX17" fmla="*/ 638175 w 1918052"/>
                  <a:gd name="connsiteY17" fmla="*/ 285750 h 1390650"/>
                  <a:gd name="connsiteX18" fmla="*/ 666750 w 1918052"/>
                  <a:gd name="connsiteY18" fmla="*/ 266700 h 1390650"/>
                  <a:gd name="connsiteX19" fmla="*/ 695325 w 1918052"/>
                  <a:gd name="connsiteY19" fmla="*/ 257175 h 1390650"/>
                  <a:gd name="connsiteX20" fmla="*/ 752475 w 1918052"/>
                  <a:gd name="connsiteY20" fmla="*/ 219075 h 1390650"/>
                  <a:gd name="connsiteX21" fmla="*/ 800100 w 1918052"/>
                  <a:gd name="connsiteY21" fmla="*/ 180975 h 1390650"/>
                  <a:gd name="connsiteX22" fmla="*/ 857250 w 1918052"/>
                  <a:gd name="connsiteY22" fmla="*/ 133350 h 1390650"/>
                  <a:gd name="connsiteX23" fmla="*/ 914400 w 1918052"/>
                  <a:gd name="connsiteY23" fmla="*/ 114300 h 1390650"/>
                  <a:gd name="connsiteX24" fmla="*/ 942975 w 1918052"/>
                  <a:gd name="connsiteY24" fmla="*/ 104775 h 1390650"/>
                  <a:gd name="connsiteX25" fmla="*/ 981075 w 1918052"/>
                  <a:gd name="connsiteY25" fmla="*/ 95250 h 1390650"/>
                  <a:gd name="connsiteX26" fmla="*/ 1038225 w 1918052"/>
                  <a:gd name="connsiteY26" fmla="*/ 76200 h 1390650"/>
                  <a:gd name="connsiteX27" fmla="*/ 1066800 w 1918052"/>
                  <a:gd name="connsiteY27" fmla="*/ 66675 h 1390650"/>
                  <a:gd name="connsiteX28" fmla="*/ 1114425 w 1918052"/>
                  <a:gd name="connsiteY28" fmla="*/ 57150 h 1390650"/>
                  <a:gd name="connsiteX29" fmla="*/ 1143000 w 1918052"/>
                  <a:gd name="connsiteY29" fmla="*/ 47625 h 1390650"/>
                  <a:gd name="connsiteX30" fmla="*/ 1190625 w 1918052"/>
                  <a:gd name="connsiteY30" fmla="*/ 38100 h 1390650"/>
                  <a:gd name="connsiteX31" fmla="*/ 1295400 w 1918052"/>
                  <a:gd name="connsiteY31" fmla="*/ 19050 h 1390650"/>
                  <a:gd name="connsiteX32" fmla="*/ 1362075 w 1918052"/>
                  <a:gd name="connsiteY32" fmla="*/ 0 h 1390650"/>
                  <a:gd name="connsiteX33" fmla="*/ 1476375 w 1918052"/>
                  <a:gd name="connsiteY33" fmla="*/ 9525 h 1390650"/>
                  <a:gd name="connsiteX34" fmla="*/ 1495425 w 1918052"/>
                  <a:gd name="connsiteY34" fmla="*/ 38100 h 1390650"/>
                  <a:gd name="connsiteX35" fmla="*/ 1504950 w 1918052"/>
                  <a:gd name="connsiteY35" fmla="*/ 85725 h 1390650"/>
                  <a:gd name="connsiteX36" fmla="*/ 1514475 w 1918052"/>
                  <a:gd name="connsiteY36" fmla="*/ 323850 h 1390650"/>
                  <a:gd name="connsiteX37" fmla="*/ 1543050 w 1918052"/>
                  <a:gd name="connsiteY37" fmla="*/ 485775 h 1390650"/>
                  <a:gd name="connsiteX38" fmla="*/ 1552575 w 1918052"/>
                  <a:gd name="connsiteY38" fmla="*/ 514350 h 1390650"/>
                  <a:gd name="connsiteX39" fmla="*/ 1571625 w 1918052"/>
                  <a:gd name="connsiteY39" fmla="*/ 590550 h 1390650"/>
                  <a:gd name="connsiteX40" fmla="*/ 1562100 w 1918052"/>
                  <a:gd name="connsiteY40" fmla="*/ 638175 h 1390650"/>
                  <a:gd name="connsiteX41" fmla="*/ 1571625 w 1918052"/>
                  <a:gd name="connsiteY41" fmla="*/ 657225 h 1390650"/>
                  <a:gd name="connsiteX42" fmla="*/ 1600200 w 1918052"/>
                  <a:gd name="connsiteY42" fmla="*/ 685800 h 1390650"/>
                  <a:gd name="connsiteX43" fmla="*/ 1619252 w 1918052"/>
                  <a:gd name="connsiteY43" fmla="*/ 752475 h 1390650"/>
                  <a:gd name="connsiteX44" fmla="*/ 1619250 w 1918052"/>
                  <a:gd name="connsiteY44" fmla="*/ 809625 h 1390650"/>
                  <a:gd name="connsiteX45" fmla="*/ 1628775 w 1918052"/>
                  <a:gd name="connsiteY45" fmla="*/ 866775 h 1390650"/>
                  <a:gd name="connsiteX46" fmla="*/ 1638300 w 1918052"/>
                  <a:gd name="connsiteY46" fmla="*/ 895350 h 1390650"/>
                  <a:gd name="connsiteX47" fmla="*/ 1628775 w 1918052"/>
                  <a:gd name="connsiteY47" fmla="*/ 942975 h 1390650"/>
                  <a:gd name="connsiteX48" fmla="*/ 1647825 w 1918052"/>
                  <a:gd name="connsiteY48" fmla="*/ 990600 h 1390650"/>
                  <a:gd name="connsiteX49" fmla="*/ 1647825 w 1918052"/>
                  <a:gd name="connsiteY49" fmla="*/ 1019175 h 1390650"/>
                  <a:gd name="connsiteX50" fmla="*/ 1657350 w 1918052"/>
                  <a:gd name="connsiteY50" fmla="*/ 1066800 h 1390650"/>
                  <a:gd name="connsiteX51" fmla="*/ 1657350 w 1918052"/>
                  <a:gd name="connsiteY51" fmla="*/ 1114425 h 1390650"/>
                  <a:gd name="connsiteX52" fmla="*/ 1666875 w 1918052"/>
                  <a:gd name="connsiteY52" fmla="*/ 1152525 h 1390650"/>
                  <a:gd name="connsiteX53" fmla="*/ 1657350 w 1918052"/>
                  <a:gd name="connsiteY53" fmla="*/ 1171575 h 1390650"/>
                  <a:gd name="connsiteX54" fmla="*/ 1676400 w 1918052"/>
                  <a:gd name="connsiteY54" fmla="*/ 1209675 h 1390650"/>
                  <a:gd name="connsiteX55" fmla="*/ 1676400 w 1918052"/>
                  <a:gd name="connsiteY55" fmla="*/ 1257300 h 1390650"/>
                  <a:gd name="connsiteX56" fmla="*/ 1695450 w 1918052"/>
                  <a:gd name="connsiteY56" fmla="*/ 1304925 h 1390650"/>
                  <a:gd name="connsiteX57" fmla="*/ 1695450 w 1918052"/>
                  <a:gd name="connsiteY57" fmla="*/ 1352550 h 1390650"/>
                  <a:gd name="connsiteX58" fmla="*/ 1733550 w 1918052"/>
                  <a:gd name="connsiteY58" fmla="*/ 1390650 h 1390650"/>
                  <a:gd name="connsiteX59" fmla="*/ 1762125 w 1918052"/>
                  <a:gd name="connsiteY59" fmla="*/ 1352550 h 1390650"/>
                  <a:gd name="connsiteX60" fmla="*/ 1771650 w 1918052"/>
                  <a:gd name="connsiteY60" fmla="*/ 1304925 h 1390650"/>
                  <a:gd name="connsiteX61" fmla="*/ 1790700 w 1918052"/>
                  <a:gd name="connsiteY61" fmla="*/ 1247775 h 1390650"/>
                  <a:gd name="connsiteX62" fmla="*/ 1781175 w 1918052"/>
                  <a:gd name="connsiteY62" fmla="*/ 1190625 h 1390650"/>
                  <a:gd name="connsiteX63" fmla="*/ 1819275 w 1918052"/>
                  <a:gd name="connsiteY63" fmla="*/ 1200150 h 1390650"/>
                  <a:gd name="connsiteX64" fmla="*/ 1800225 w 1918052"/>
                  <a:gd name="connsiteY64" fmla="*/ 1143000 h 1390650"/>
                  <a:gd name="connsiteX65" fmla="*/ 1800225 w 1918052"/>
                  <a:gd name="connsiteY65" fmla="*/ 1076325 h 1390650"/>
                  <a:gd name="connsiteX66" fmla="*/ 1809750 w 1918052"/>
                  <a:gd name="connsiteY66" fmla="*/ 1047750 h 1390650"/>
                  <a:gd name="connsiteX67" fmla="*/ 1828800 w 1918052"/>
                  <a:gd name="connsiteY67" fmla="*/ 981075 h 1390650"/>
                  <a:gd name="connsiteX68" fmla="*/ 1838325 w 1918052"/>
                  <a:gd name="connsiteY68" fmla="*/ 933450 h 1390650"/>
                  <a:gd name="connsiteX69" fmla="*/ 1847850 w 1918052"/>
                  <a:gd name="connsiteY69" fmla="*/ 885825 h 1390650"/>
                  <a:gd name="connsiteX70" fmla="*/ 1866900 w 1918052"/>
                  <a:gd name="connsiteY70" fmla="*/ 838200 h 1390650"/>
                  <a:gd name="connsiteX71" fmla="*/ 1914525 w 1918052"/>
                  <a:gd name="connsiteY71" fmla="*/ 895350 h 1390650"/>
                  <a:gd name="connsiteX72" fmla="*/ 1914525 w 1918052"/>
                  <a:gd name="connsiteY72" fmla="*/ 942975 h 1390650"/>
                  <a:gd name="connsiteX0" fmla="*/ 0 w 1933575"/>
                  <a:gd name="connsiteY0" fmla="*/ 695325 h 1390650"/>
                  <a:gd name="connsiteX1" fmla="*/ 9525 w 1933575"/>
                  <a:gd name="connsiteY1" fmla="*/ 647700 h 1390650"/>
                  <a:gd name="connsiteX2" fmla="*/ 19050 w 1933575"/>
                  <a:gd name="connsiteY2" fmla="*/ 619125 h 1390650"/>
                  <a:gd name="connsiteX3" fmla="*/ 47625 w 1933575"/>
                  <a:gd name="connsiteY3" fmla="*/ 609600 h 1390650"/>
                  <a:gd name="connsiteX4" fmla="*/ 76200 w 1933575"/>
                  <a:gd name="connsiteY4" fmla="*/ 581025 h 1390650"/>
                  <a:gd name="connsiteX5" fmla="*/ 95250 w 1933575"/>
                  <a:gd name="connsiteY5" fmla="*/ 552450 h 1390650"/>
                  <a:gd name="connsiteX6" fmla="*/ 152400 w 1933575"/>
                  <a:gd name="connsiteY6" fmla="*/ 533400 h 1390650"/>
                  <a:gd name="connsiteX7" fmla="*/ 180975 w 1933575"/>
                  <a:gd name="connsiteY7" fmla="*/ 523875 h 1390650"/>
                  <a:gd name="connsiteX8" fmla="*/ 238125 w 1933575"/>
                  <a:gd name="connsiteY8" fmla="*/ 485775 h 1390650"/>
                  <a:gd name="connsiteX9" fmla="*/ 266700 w 1933575"/>
                  <a:gd name="connsiteY9" fmla="*/ 457200 h 1390650"/>
                  <a:gd name="connsiteX10" fmla="*/ 390530 w 1933575"/>
                  <a:gd name="connsiteY10" fmla="*/ 419098 h 1390650"/>
                  <a:gd name="connsiteX11" fmla="*/ 409579 w 1933575"/>
                  <a:gd name="connsiteY11" fmla="*/ 390519 h 1390650"/>
                  <a:gd name="connsiteX12" fmla="*/ 438150 w 1933575"/>
                  <a:gd name="connsiteY12" fmla="*/ 381000 h 1390650"/>
                  <a:gd name="connsiteX13" fmla="*/ 466725 w 1933575"/>
                  <a:gd name="connsiteY13" fmla="*/ 371475 h 1390650"/>
                  <a:gd name="connsiteX14" fmla="*/ 523875 w 1933575"/>
                  <a:gd name="connsiteY14" fmla="*/ 342900 h 1390650"/>
                  <a:gd name="connsiteX15" fmla="*/ 542925 w 1933575"/>
                  <a:gd name="connsiteY15" fmla="*/ 314325 h 1390650"/>
                  <a:gd name="connsiteX16" fmla="*/ 571500 w 1933575"/>
                  <a:gd name="connsiteY16" fmla="*/ 304800 h 1390650"/>
                  <a:gd name="connsiteX17" fmla="*/ 638175 w 1933575"/>
                  <a:gd name="connsiteY17" fmla="*/ 285750 h 1390650"/>
                  <a:gd name="connsiteX18" fmla="*/ 666750 w 1933575"/>
                  <a:gd name="connsiteY18" fmla="*/ 266700 h 1390650"/>
                  <a:gd name="connsiteX19" fmla="*/ 695325 w 1933575"/>
                  <a:gd name="connsiteY19" fmla="*/ 257175 h 1390650"/>
                  <a:gd name="connsiteX20" fmla="*/ 752475 w 1933575"/>
                  <a:gd name="connsiteY20" fmla="*/ 219075 h 1390650"/>
                  <a:gd name="connsiteX21" fmla="*/ 800100 w 1933575"/>
                  <a:gd name="connsiteY21" fmla="*/ 180975 h 1390650"/>
                  <a:gd name="connsiteX22" fmla="*/ 857250 w 1933575"/>
                  <a:gd name="connsiteY22" fmla="*/ 133350 h 1390650"/>
                  <a:gd name="connsiteX23" fmla="*/ 914400 w 1933575"/>
                  <a:gd name="connsiteY23" fmla="*/ 114300 h 1390650"/>
                  <a:gd name="connsiteX24" fmla="*/ 942975 w 1933575"/>
                  <a:gd name="connsiteY24" fmla="*/ 104775 h 1390650"/>
                  <a:gd name="connsiteX25" fmla="*/ 981075 w 1933575"/>
                  <a:gd name="connsiteY25" fmla="*/ 95250 h 1390650"/>
                  <a:gd name="connsiteX26" fmla="*/ 1038225 w 1933575"/>
                  <a:gd name="connsiteY26" fmla="*/ 76200 h 1390650"/>
                  <a:gd name="connsiteX27" fmla="*/ 1066800 w 1933575"/>
                  <a:gd name="connsiteY27" fmla="*/ 66675 h 1390650"/>
                  <a:gd name="connsiteX28" fmla="*/ 1114425 w 1933575"/>
                  <a:gd name="connsiteY28" fmla="*/ 57150 h 1390650"/>
                  <a:gd name="connsiteX29" fmla="*/ 1143000 w 1933575"/>
                  <a:gd name="connsiteY29" fmla="*/ 47625 h 1390650"/>
                  <a:gd name="connsiteX30" fmla="*/ 1190625 w 1933575"/>
                  <a:gd name="connsiteY30" fmla="*/ 38100 h 1390650"/>
                  <a:gd name="connsiteX31" fmla="*/ 1295400 w 1933575"/>
                  <a:gd name="connsiteY31" fmla="*/ 19050 h 1390650"/>
                  <a:gd name="connsiteX32" fmla="*/ 1362075 w 1933575"/>
                  <a:gd name="connsiteY32" fmla="*/ 0 h 1390650"/>
                  <a:gd name="connsiteX33" fmla="*/ 1476375 w 1933575"/>
                  <a:gd name="connsiteY33" fmla="*/ 9525 h 1390650"/>
                  <a:gd name="connsiteX34" fmla="*/ 1495425 w 1933575"/>
                  <a:gd name="connsiteY34" fmla="*/ 38100 h 1390650"/>
                  <a:gd name="connsiteX35" fmla="*/ 1504950 w 1933575"/>
                  <a:gd name="connsiteY35" fmla="*/ 85725 h 1390650"/>
                  <a:gd name="connsiteX36" fmla="*/ 1514475 w 1933575"/>
                  <a:gd name="connsiteY36" fmla="*/ 323850 h 1390650"/>
                  <a:gd name="connsiteX37" fmla="*/ 1543050 w 1933575"/>
                  <a:gd name="connsiteY37" fmla="*/ 485775 h 1390650"/>
                  <a:gd name="connsiteX38" fmla="*/ 1552575 w 1933575"/>
                  <a:gd name="connsiteY38" fmla="*/ 514350 h 1390650"/>
                  <a:gd name="connsiteX39" fmla="*/ 1571625 w 1933575"/>
                  <a:gd name="connsiteY39" fmla="*/ 590550 h 1390650"/>
                  <a:gd name="connsiteX40" fmla="*/ 1562100 w 1933575"/>
                  <a:gd name="connsiteY40" fmla="*/ 638175 h 1390650"/>
                  <a:gd name="connsiteX41" fmla="*/ 1571625 w 1933575"/>
                  <a:gd name="connsiteY41" fmla="*/ 657225 h 1390650"/>
                  <a:gd name="connsiteX42" fmla="*/ 1600200 w 1933575"/>
                  <a:gd name="connsiteY42" fmla="*/ 685800 h 1390650"/>
                  <a:gd name="connsiteX43" fmla="*/ 1619252 w 1933575"/>
                  <a:gd name="connsiteY43" fmla="*/ 752475 h 1390650"/>
                  <a:gd name="connsiteX44" fmla="*/ 1619250 w 1933575"/>
                  <a:gd name="connsiteY44" fmla="*/ 809625 h 1390650"/>
                  <a:gd name="connsiteX45" fmla="*/ 1628775 w 1933575"/>
                  <a:gd name="connsiteY45" fmla="*/ 866775 h 1390650"/>
                  <a:gd name="connsiteX46" fmla="*/ 1638300 w 1933575"/>
                  <a:gd name="connsiteY46" fmla="*/ 895350 h 1390650"/>
                  <a:gd name="connsiteX47" fmla="*/ 1628775 w 1933575"/>
                  <a:gd name="connsiteY47" fmla="*/ 942975 h 1390650"/>
                  <a:gd name="connsiteX48" fmla="*/ 1647825 w 1933575"/>
                  <a:gd name="connsiteY48" fmla="*/ 990600 h 1390650"/>
                  <a:gd name="connsiteX49" fmla="*/ 1647825 w 1933575"/>
                  <a:gd name="connsiteY49" fmla="*/ 1019175 h 1390650"/>
                  <a:gd name="connsiteX50" fmla="*/ 1657350 w 1933575"/>
                  <a:gd name="connsiteY50" fmla="*/ 1066800 h 1390650"/>
                  <a:gd name="connsiteX51" fmla="*/ 1657350 w 1933575"/>
                  <a:gd name="connsiteY51" fmla="*/ 1114425 h 1390650"/>
                  <a:gd name="connsiteX52" fmla="*/ 1666875 w 1933575"/>
                  <a:gd name="connsiteY52" fmla="*/ 1152525 h 1390650"/>
                  <a:gd name="connsiteX53" fmla="*/ 1657350 w 1933575"/>
                  <a:gd name="connsiteY53" fmla="*/ 1171575 h 1390650"/>
                  <a:gd name="connsiteX54" fmla="*/ 1676400 w 1933575"/>
                  <a:gd name="connsiteY54" fmla="*/ 1209675 h 1390650"/>
                  <a:gd name="connsiteX55" fmla="*/ 1676400 w 1933575"/>
                  <a:gd name="connsiteY55" fmla="*/ 1257300 h 1390650"/>
                  <a:gd name="connsiteX56" fmla="*/ 1695450 w 1933575"/>
                  <a:gd name="connsiteY56" fmla="*/ 1304925 h 1390650"/>
                  <a:gd name="connsiteX57" fmla="*/ 1695450 w 1933575"/>
                  <a:gd name="connsiteY57" fmla="*/ 1352550 h 1390650"/>
                  <a:gd name="connsiteX58" fmla="*/ 1733550 w 1933575"/>
                  <a:gd name="connsiteY58" fmla="*/ 1390650 h 1390650"/>
                  <a:gd name="connsiteX59" fmla="*/ 1762125 w 1933575"/>
                  <a:gd name="connsiteY59" fmla="*/ 1352550 h 1390650"/>
                  <a:gd name="connsiteX60" fmla="*/ 1771650 w 1933575"/>
                  <a:gd name="connsiteY60" fmla="*/ 1304925 h 1390650"/>
                  <a:gd name="connsiteX61" fmla="*/ 1790700 w 1933575"/>
                  <a:gd name="connsiteY61" fmla="*/ 1247775 h 1390650"/>
                  <a:gd name="connsiteX62" fmla="*/ 1781175 w 1933575"/>
                  <a:gd name="connsiteY62" fmla="*/ 1190625 h 1390650"/>
                  <a:gd name="connsiteX63" fmla="*/ 1819275 w 1933575"/>
                  <a:gd name="connsiteY63" fmla="*/ 1200150 h 1390650"/>
                  <a:gd name="connsiteX64" fmla="*/ 1800225 w 1933575"/>
                  <a:gd name="connsiteY64" fmla="*/ 1143000 h 1390650"/>
                  <a:gd name="connsiteX65" fmla="*/ 1800225 w 1933575"/>
                  <a:gd name="connsiteY65" fmla="*/ 1076325 h 1390650"/>
                  <a:gd name="connsiteX66" fmla="*/ 1809750 w 1933575"/>
                  <a:gd name="connsiteY66" fmla="*/ 1047750 h 1390650"/>
                  <a:gd name="connsiteX67" fmla="*/ 1828800 w 1933575"/>
                  <a:gd name="connsiteY67" fmla="*/ 981075 h 1390650"/>
                  <a:gd name="connsiteX68" fmla="*/ 1838325 w 1933575"/>
                  <a:gd name="connsiteY68" fmla="*/ 933450 h 1390650"/>
                  <a:gd name="connsiteX69" fmla="*/ 1847850 w 1933575"/>
                  <a:gd name="connsiteY69" fmla="*/ 885825 h 1390650"/>
                  <a:gd name="connsiteX70" fmla="*/ 1866900 w 1933575"/>
                  <a:gd name="connsiteY70" fmla="*/ 838200 h 1390650"/>
                  <a:gd name="connsiteX71" fmla="*/ 1914525 w 1933575"/>
                  <a:gd name="connsiteY71" fmla="*/ 895350 h 1390650"/>
                  <a:gd name="connsiteX72" fmla="*/ 1914525 w 1933575"/>
                  <a:gd name="connsiteY72" fmla="*/ 942975 h 1390650"/>
                  <a:gd name="connsiteX73" fmla="*/ 1933575 w 1933575"/>
                  <a:gd name="connsiteY73" fmla="*/ 1000125 h 1390650"/>
                  <a:gd name="connsiteX0" fmla="*/ 0 w 1971675"/>
                  <a:gd name="connsiteY0" fmla="*/ 695325 h 1390650"/>
                  <a:gd name="connsiteX1" fmla="*/ 9525 w 1971675"/>
                  <a:gd name="connsiteY1" fmla="*/ 647700 h 1390650"/>
                  <a:gd name="connsiteX2" fmla="*/ 19050 w 1971675"/>
                  <a:gd name="connsiteY2" fmla="*/ 619125 h 1390650"/>
                  <a:gd name="connsiteX3" fmla="*/ 47625 w 1971675"/>
                  <a:gd name="connsiteY3" fmla="*/ 609600 h 1390650"/>
                  <a:gd name="connsiteX4" fmla="*/ 76200 w 1971675"/>
                  <a:gd name="connsiteY4" fmla="*/ 581025 h 1390650"/>
                  <a:gd name="connsiteX5" fmla="*/ 95250 w 1971675"/>
                  <a:gd name="connsiteY5" fmla="*/ 552450 h 1390650"/>
                  <a:gd name="connsiteX6" fmla="*/ 152400 w 1971675"/>
                  <a:gd name="connsiteY6" fmla="*/ 533400 h 1390650"/>
                  <a:gd name="connsiteX7" fmla="*/ 180975 w 1971675"/>
                  <a:gd name="connsiteY7" fmla="*/ 523875 h 1390650"/>
                  <a:gd name="connsiteX8" fmla="*/ 238125 w 1971675"/>
                  <a:gd name="connsiteY8" fmla="*/ 485775 h 1390650"/>
                  <a:gd name="connsiteX9" fmla="*/ 266700 w 1971675"/>
                  <a:gd name="connsiteY9" fmla="*/ 457200 h 1390650"/>
                  <a:gd name="connsiteX10" fmla="*/ 390530 w 1971675"/>
                  <a:gd name="connsiteY10" fmla="*/ 419098 h 1390650"/>
                  <a:gd name="connsiteX11" fmla="*/ 409579 w 1971675"/>
                  <a:gd name="connsiteY11" fmla="*/ 390519 h 1390650"/>
                  <a:gd name="connsiteX12" fmla="*/ 438150 w 1971675"/>
                  <a:gd name="connsiteY12" fmla="*/ 381000 h 1390650"/>
                  <a:gd name="connsiteX13" fmla="*/ 466725 w 1971675"/>
                  <a:gd name="connsiteY13" fmla="*/ 371475 h 1390650"/>
                  <a:gd name="connsiteX14" fmla="*/ 523875 w 1971675"/>
                  <a:gd name="connsiteY14" fmla="*/ 342900 h 1390650"/>
                  <a:gd name="connsiteX15" fmla="*/ 542925 w 1971675"/>
                  <a:gd name="connsiteY15" fmla="*/ 314325 h 1390650"/>
                  <a:gd name="connsiteX16" fmla="*/ 571500 w 1971675"/>
                  <a:gd name="connsiteY16" fmla="*/ 304800 h 1390650"/>
                  <a:gd name="connsiteX17" fmla="*/ 638175 w 1971675"/>
                  <a:gd name="connsiteY17" fmla="*/ 285750 h 1390650"/>
                  <a:gd name="connsiteX18" fmla="*/ 666750 w 1971675"/>
                  <a:gd name="connsiteY18" fmla="*/ 266700 h 1390650"/>
                  <a:gd name="connsiteX19" fmla="*/ 695325 w 1971675"/>
                  <a:gd name="connsiteY19" fmla="*/ 257175 h 1390650"/>
                  <a:gd name="connsiteX20" fmla="*/ 752475 w 1971675"/>
                  <a:gd name="connsiteY20" fmla="*/ 219075 h 1390650"/>
                  <a:gd name="connsiteX21" fmla="*/ 800100 w 1971675"/>
                  <a:gd name="connsiteY21" fmla="*/ 180975 h 1390650"/>
                  <a:gd name="connsiteX22" fmla="*/ 857250 w 1971675"/>
                  <a:gd name="connsiteY22" fmla="*/ 133350 h 1390650"/>
                  <a:gd name="connsiteX23" fmla="*/ 914400 w 1971675"/>
                  <a:gd name="connsiteY23" fmla="*/ 114300 h 1390650"/>
                  <a:gd name="connsiteX24" fmla="*/ 942975 w 1971675"/>
                  <a:gd name="connsiteY24" fmla="*/ 104775 h 1390650"/>
                  <a:gd name="connsiteX25" fmla="*/ 981075 w 1971675"/>
                  <a:gd name="connsiteY25" fmla="*/ 95250 h 1390650"/>
                  <a:gd name="connsiteX26" fmla="*/ 1038225 w 1971675"/>
                  <a:gd name="connsiteY26" fmla="*/ 76200 h 1390650"/>
                  <a:gd name="connsiteX27" fmla="*/ 1066800 w 1971675"/>
                  <a:gd name="connsiteY27" fmla="*/ 66675 h 1390650"/>
                  <a:gd name="connsiteX28" fmla="*/ 1114425 w 1971675"/>
                  <a:gd name="connsiteY28" fmla="*/ 57150 h 1390650"/>
                  <a:gd name="connsiteX29" fmla="*/ 1143000 w 1971675"/>
                  <a:gd name="connsiteY29" fmla="*/ 47625 h 1390650"/>
                  <a:gd name="connsiteX30" fmla="*/ 1190625 w 1971675"/>
                  <a:gd name="connsiteY30" fmla="*/ 38100 h 1390650"/>
                  <a:gd name="connsiteX31" fmla="*/ 1295400 w 1971675"/>
                  <a:gd name="connsiteY31" fmla="*/ 19050 h 1390650"/>
                  <a:gd name="connsiteX32" fmla="*/ 1362075 w 1971675"/>
                  <a:gd name="connsiteY32" fmla="*/ 0 h 1390650"/>
                  <a:gd name="connsiteX33" fmla="*/ 1476375 w 1971675"/>
                  <a:gd name="connsiteY33" fmla="*/ 9525 h 1390650"/>
                  <a:gd name="connsiteX34" fmla="*/ 1495425 w 1971675"/>
                  <a:gd name="connsiteY34" fmla="*/ 38100 h 1390650"/>
                  <a:gd name="connsiteX35" fmla="*/ 1504950 w 1971675"/>
                  <a:gd name="connsiteY35" fmla="*/ 85725 h 1390650"/>
                  <a:gd name="connsiteX36" fmla="*/ 1514475 w 1971675"/>
                  <a:gd name="connsiteY36" fmla="*/ 323850 h 1390650"/>
                  <a:gd name="connsiteX37" fmla="*/ 1543050 w 1971675"/>
                  <a:gd name="connsiteY37" fmla="*/ 485775 h 1390650"/>
                  <a:gd name="connsiteX38" fmla="*/ 1552575 w 1971675"/>
                  <a:gd name="connsiteY38" fmla="*/ 514350 h 1390650"/>
                  <a:gd name="connsiteX39" fmla="*/ 1571625 w 1971675"/>
                  <a:gd name="connsiteY39" fmla="*/ 590550 h 1390650"/>
                  <a:gd name="connsiteX40" fmla="*/ 1562100 w 1971675"/>
                  <a:gd name="connsiteY40" fmla="*/ 638175 h 1390650"/>
                  <a:gd name="connsiteX41" fmla="*/ 1571625 w 1971675"/>
                  <a:gd name="connsiteY41" fmla="*/ 657225 h 1390650"/>
                  <a:gd name="connsiteX42" fmla="*/ 1600200 w 1971675"/>
                  <a:gd name="connsiteY42" fmla="*/ 685800 h 1390650"/>
                  <a:gd name="connsiteX43" fmla="*/ 1619252 w 1971675"/>
                  <a:gd name="connsiteY43" fmla="*/ 752475 h 1390650"/>
                  <a:gd name="connsiteX44" fmla="*/ 1619250 w 1971675"/>
                  <a:gd name="connsiteY44" fmla="*/ 809625 h 1390650"/>
                  <a:gd name="connsiteX45" fmla="*/ 1628775 w 1971675"/>
                  <a:gd name="connsiteY45" fmla="*/ 866775 h 1390650"/>
                  <a:gd name="connsiteX46" fmla="*/ 1638300 w 1971675"/>
                  <a:gd name="connsiteY46" fmla="*/ 895350 h 1390650"/>
                  <a:gd name="connsiteX47" fmla="*/ 1628775 w 1971675"/>
                  <a:gd name="connsiteY47" fmla="*/ 942975 h 1390650"/>
                  <a:gd name="connsiteX48" fmla="*/ 1647825 w 1971675"/>
                  <a:gd name="connsiteY48" fmla="*/ 990600 h 1390650"/>
                  <a:gd name="connsiteX49" fmla="*/ 1647825 w 1971675"/>
                  <a:gd name="connsiteY49" fmla="*/ 1019175 h 1390650"/>
                  <a:gd name="connsiteX50" fmla="*/ 1657350 w 1971675"/>
                  <a:gd name="connsiteY50" fmla="*/ 1066800 h 1390650"/>
                  <a:gd name="connsiteX51" fmla="*/ 1657350 w 1971675"/>
                  <a:gd name="connsiteY51" fmla="*/ 1114425 h 1390650"/>
                  <a:gd name="connsiteX52" fmla="*/ 1666875 w 1971675"/>
                  <a:gd name="connsiteY52" fmla="*/ 1152525 h 1390650"/>
                  <a:gd name="connsiteX53" fmla="*/ 1657350 w 1971675"/>
                  <a:gd name="connsiteY53" fmla="*/ 1171575 h 1390650"/>
                  <a:gd name="connsiteX54" fmla="*/ 1676400 w 1971675"/>
                  <a:gd name="connsiteY54" fmla="*/ 1209675 h 1390650"/>
                  <a:gd name="connsiteX55" fmla="*/ 1676400 w 1971675"/>
                  <a:gd name="connsiteY55" fmla="*/ 1257300 h 1390650"/>
                  <a:gd name="connsiteX56" fmla="*/ 1695450 w 1971675"/>
                  <a:gd name="connsiteY56" fmla="*/ 1304925 h 1390650"/>
                  <a:gd name="connsiteX57" fmla="*/ 1695450 w 1971675"/>
                  <a:gd name="connsiteY57" fmla="*/ 1352550 h 1390650"/>
                  <a:gd name="connsiteX58" fmla="*/ 1733550 w 1971675"/>
                  <a:gd name="connsiteY58" fmla="*/ 1390650 h 1390650"/>
                  <a:gd name="connsiteX59" fmla="*/ 1762125 w 1971675"/>
                  <a:gd name="connsiteY59" fmla="*/ 1352550 h 1390650"/>
                  <a:gd name="connsiteX60" fmla="*/ 1771650 w 1971675"/>
                  <a:gd name="connsiteY60" fmla="*/ 1304925 h 1390650"/>
                  <a:gd name="connsiteX61" fmla="*/ 1790700 w 1971675"/>
                  <a:gd name="connsiteY61" fmla="*/ 1247775 h 1390650"/>
                  <a:gd name="connsiteX62" fmla="*/ 1781175 w 1971675"/>
                  <a:gd name="connsiteY62" fmla="*/ 1190625 h 1390650"/>
                  <a:gd name="connsiteX63" fmla="*/ 1819275 w 1971675"/>
                  <a:gd name="connsiteY63" fmla="*/ 1200150 h 1390650"/>
                  <a:gd name="connsiteX64" fmla="*/ 1800225 w 1971675"/>
                  <a:gd name="connsiteY64" fmla="*/ 1143000 h 1390650"/>
                  <a:gd name="connsiteX65" fmla="*/ 1800225 w 1971675"/>
                  <a:gd name="connsiteY65" fmla="*/ 1076325 h 1390650"/>
                  <a:gd name="connsiteX66" fmla="*/ 1809750 w 1971675"/>
                  <a:gd name="connsiteY66" fmla="*/ 1047750 h 1390650"/>
                  <a:gd name="connsiteX67" fmla="*/ 1828800 w 1971675"/>
                  <a:gd name="connsiteY67" fmla="*/ 981075 h 1390650"/>
                  <a:gd name="connsiteX68" fmla="*/ 1838325 w 1971675"/>
                  <a:gd name="connsiteY68" fmla="*/ 933450 h 1390650"/>
                  <a:gd name="connsiteX69" fmla="*/ 1847850 w 1971675"/>
                  <a:gd name="connsiteY69" fmla="*/ 885825 h 1390650"/>
                  <a:gd name="connsiteX70" fmla="*/ 1866900 w 1971675"/>
                  <a:gd name="connsiteY70" fmla="*/ 838200 h 1390650"/>
                  <a:gd name="connsiteX71" fmla="*/ 1914525 w 1971675"/>
                  <a:gd name="connsiteY71" fmla="*/ 895350 h 1390650"/>
                  <a:gd name="connsiteX72" fmla="*/ 1914525 w 1971675"/>
                  <a:gd name="connsiteY72" fmla="*/ 942975 h 1390650"/>
                  <a:gd name="connsiteX73" fmla="*/ 1933575 w 1971675"/>
                  <a:gd name="connsiteY73" fmla="*/ 1000125 h 1390650"/>
                  <a:gd name="connsiteX74" fmla="*/ 1971675 w 1971675"/>
                  <a:gd name="connsiteY74" fmla="*/ 1028700 h 1390650"/>
                  <a:gd name="connsiteX0" fmla="*/ 0 w 2019300"/>
                  <a:gd name="connsiteY0" fmla="*/ 695325 h 1390650"/>
                  <a:gd name="connsiteX1" fmla="*/ 9525 w 2019300"/>
                  <a:gd name="connsiteY1" fmla="*/ 647700 h 1390650"/>
                  <a:gd name="connsiteX2" fmla="*/ 19050 w 2019300"/>
                  <a:gd name="connsiteY2" fmla="*/ 619125 h 1390650"/>
                  <a:gd name="connsiteX3" fmla="*/ 47625 w 2019300"/>
                  <a:gd name="connsiteY3" fmla="*/ 609600 h 1390650"/>
                  <a:gd name="connsiteX4" fmla="*/ 76200 w 2019300"/>
                  <a:gd name="connsiteY4" fmla="*/ 581025 h 1390650"/>
                  <a:gd name="connsiteX5" fmla="*/ 95250 w 2019300"/>
                  <a:gd name="connsiteY5" fmla="*/ 552450 h 1390650"/>
                  <a:gd name="connsiteX6" fmla="*/ 152400 w 2019300"/>
                  <a:gd name="connsiteY6" fmla="*/ 533400 h 1390650"/>
                  <a:gd name="connsiteX7" fmla="*/ 180975 w 2019300"/>
                  <a:gd name="connsiteY7" fmla="*/ 523875 h 1390650"/>
                  <a:gd name="connsiteX8" fmla="*/ 238125 w 2019300"/>
                  <a:gd name="connsiteY8" fmla="*/ 485775 h 1390650"/>
                  <a:gd name="connsiteX9" fmla="*/ 266700 w 2019300"/>
                  <a:gd name="connsiteY9" fmla="*/ 457200 h 1390650"/>
                  <a:gd name="connsiteX10" fmla="*/ 390530 w 2019300"/>
                  <a:gd name="connsiteY10" fmla="*/ 419098 h 1390650"/>
                  <a:gd name="connsiteX11" fmla="*/ 409579 w 2019300"/>
                  <a:gd name="connsiteY11" fmla="*/ 390519 h 1390650"/>
                  <a:gd name="connsiteX12" fmla="*/ 438150 w 2019300"/>
                  <a:gd name="connsiteY12" fmla="*/ 381000 h 1390650"/>
                  <a:gd name="connsiteX13" fmla="*/ 466725 w 2019300"/>
                  <a:gd name="connsiteY13" fmla="*/ 371475 h 1390650"/>
                  <a:gd name="connsiteX14" fmla="*/ 523875 w 2019300"/>
                  <a:gd name="connsiteY14" fmla="*/ 342900 h 1390650"/>
                  <a:gd name="connsiteX15" fmla="*/ 542925 w 2019300"/>
                  <a:gd name="connsiteY15" fmla="*/ 314325 h 1390650"/>
                  <a:gd name="connsiteX16" fmla="*/ 571500 w 2019300"/>
                  <a:gd name="connsiteY16" fmla="*/ 304800 h 1390650"/>
                  <a:gd name="connsiteX17" fmla="*/ 638175 w 2019300"/>
                  <a:gd name="connsiteY17" fmla="*/ 285750 h 1390650"/>
                  <a:gd name="connsiteX18" fmla="*/ 666750 w 2019300"/>
                  <a:gd name="connsiteY18" fmla="*/ 266700 h 1390650"/>
                  <a:gd name="connsiteX19" fmla="*/ 695325 w 2019300"/>
                  <a:gd name="connsiteY19" fmla="*/ 257175 h 1390650"/>
                  <a:gd name="connsiteX20" fmla="*/ 752475 w 2019300"/>
                  <a:gd name="connsiteY20" fmla="*/ 219075 h 1390650"/>
                  <a:gd name="connsiteX21" fmla="*/ 800100 w 2019300"/>
                  <a:gd name="connsiteY21" fmla="*/ 180975 h 1390650"/>
                  <a:gd name="connsiteX22" fmla="*/ 857250 w 2019300"/>
                  <a:gd name="connsiteY22" fmla="*/ 133350 h 1390650"/>
                  <a:gd name="connsiteX23" fmla="*/ 914400 w 2019300"/>
                  <a:gd name="connsiteY23" fmla="*/ 114300 h 1390650"/>
                  <a:gd name="connsiteX24" fmla="*/ 942975 w 2019300"/>
                  <a:gd name="connsiteY24" fmla="*/ 104775 h 1390650"/>
                  <a:gd name="connsiteX25" fmla="*/ 981075 w 2019300"/>
                  <a:gd name="connsiteY25" fmla="*/ 95250 h 1390650"/>
                  <a:gd name="connsiteX26" fmla="*/ 1038225 w 2019300"/>
                  <a:gd name="connsiteY26" fmla="*/ 76200 h 1390650"/>
                  <a:gd name="connsiteX27" fmla="*/ 1066800 w 2019300"/>
                  <a:gd name="connsiteY27" fmla="*/ 66675 h 1390650"/>
                  <a:gd name="connsiteX28" fmla="*/ 1114425 w 2019300"/>
                  <a:gd name="connsiteY28" fmla="*/ 57150 h 1390650"/>
                  <a:gd name="connsiteX29" fmla="*/ 1143000 w 2019300"/>
                  <a:gd name="connsiteY29" fmla="*/ 47625 h 1390650"/>
                  <a:gd name="connsiteX30" fmla="*/ 1190625 w 2019300"/>
                  <a:gd name="connsiteY30" fmla="*/ 38100 h 1390650"/>
                  <a:gd name="connsiteX31" fmla="*/ 1295400 w 2019300"/>
                  <a:gd name="connsiteY31" fmla="*/ 19050 h 1390650"/>
                  <a:gd name="connsiteX32" fmla="*/ 1362075 w 2019300"/>
                  <a:gd name="connsiteY32" fmla="*/ 0 h 1390650"/>
                  <a:gd name="connsiteX33" fmla="*/ 1476375 w 2019300"/>
                  <a:gd name="connsiteY33" fmla="*/ 9525 h 1390650"/>
                  <a:gd name="connsiteX34" fmla="*/ 1495425 w 2019300"/>
                  <a:gd name="connsiteY34" fmla="*/ 38100 h 1390650"/>
                  <a:gd name="connsiteX35" fmla="*/ 1504950 w 2019300"/>
                  <a:gd name="connsiteY35" fmla="*/ 85725 h 1390650"/>
                  <a:gd name="connsiteX36" fmla="*/ 1514475 w 2019300"/>
                  <a:gd name="connsiteY36" fmla="*/ 323850 h 1390650"/>
                  <a:gd name="connsiteX37" fmla="*/ 1543050 w 2019300"/>
                  <a:gd name="connsiteY37" fmla="*/ 485775 h 1390650"/>
                  <a:gd name="connsiteX38" fmla="*/ 1552575 w 2019300"/>
                  <a:gd name="connsiteY38" fmla="*/ 514350 h 1390650"/>
                  <a:gd name="connsiteX39" fmla="*/ 1571625 w 2019300"/>
                  <a:gd name="connsiteY39" fmla="*/ 590550 h 1390650"/>
                  <a:gd name="connsiteX40" fmla="*/ 1562100 w 2019300"/>
                  <a:gd name="connsiteY40" fmla="*/ 638175 h 1390650"/>
                  <a:gd name="connsiteX41" fmla="*/ 1571625 w 2019300"/>
                  <a:gd name="connsiteY41" fmla="*/ 657225 h 1390650"/>
                  <a:gd name="connsiteX42" fmla="*/ 1600200 w 2019300"/>
                  <a:gd name="connsiteY42" fmla="*/ 685800 h 1390650"/>
                  <a:gd name="connsiteX43" fmla="*/ 1619252 w 2019300"/>
                  <a:gd name="connsiteY43" fmla="*/ 752475 h 1390650"/>
                  <a:gd name="connsiteX44" fmla="*/ 1619250 w 2019300"/>
                  <a:gd name="connsiteY44" fmla="*/ 809625 h 1390650"/>
                  <a:gd name="connsiteX45" fmla="*/ 1628775 w 2019300"/>
                  <a:gd name="connsiteY45" fmla="*/ 866775 h 1390650"/>
                  <a:gd name="connsiteX46" fmla="*/ 1638300 w 2019300"/>
                  <a:gd name="connsiteY46" fmla="*/ 895350 h 1390650"/>
                  <a:gd name="connsiteX47" fmla="*/ 1628775 w 2019300"/>
                  <a:gd name="connsiteY47" fmla="*/ 942975 h 1390650"/>
                  <a:gd name="connsiteX48" fmla="*/ 1647825 w 2019300"/>
                  <a:gd name="connsiteY48" fmla="*/ 990600 h 1390650"/>
                  <a:gd name="connsiteX49" fmla="*/ 1647825 w 2019300"/>
                  <a:gd name="connsiteY49" fmla="*/ 1019175 h 1390650"/>
                  <a:gd name="connsiteX50" fmla="*/ 1657350 w 2019300"/>
                  <a:gd name="connsiteY50" fmla="*/ 1066800 h 1390650"/>
                  <a:gd name="connsiteX51" fmla="*/ 1657350 w 2019300"/>
                  <a:gd name="connsiteY51" fmla="*/ 1114425 h 1390650"/>
                  <a:gd name="connsiteX52" fmla="*/ 1666875 w 2019300"/>
                  <a:gd name="connsiteY52" fmla="*/ 1152525 h 1390650"/>
                  <a:gd name="connsiteX53" fmla="*/ 1657350 w 2019300"/>
                  <a:gd name="connsiteY53" fmla="*/ 1171575 h 1390650"/>
                  <a:gd name="connsiteX54" fmla="*/ 1676400 w 2019300"/>
                  <a:gd name="connsiteY54" fmla="*/ 1209675 h 1390650"/>
                  <a:gd name="connsiteX55" fmla="*/ 1676400 w 2019300"/>
                  <a:gd name="connsiteY55" fmla="*/ 1257300 h 1390650"/>
                  <a:gd name="connsiteX56" fmla="*/ 1695450 w 2019300"/>
                  <a:gd name="connsiteY56" fmla="*/ 1304925 h 1390650"/>
                  <a:gd name="connsiteX57" fmla="*/ 1695450 w 2019300"/>
                  <a:gd name="connsiteY57" fmla="*/ 1352550 h 1390650"/>
                  <a:gd name="connsiteX58" fmla="*/ 1733550 w 2019300"/>
                  <a:gd name="connsiteY58" fmla="*/ 1390650 h 1390650"/>
                  <a:gd name="connsiteX59" fmla="*/ 1762125 w 2019300"/>
                  <a:gd name="connsiteY59" fmla="*/ 1352550 h 1390650"/>
                  <a:gd name="connsiteX60" fmla="*/ 1771650 w 2019300"/>
                  <a:gd name="connsiteY60" fmla="*/ 1304925 h 1390650"/>
                  <a:gd name="connsiteX61" fmla="*/ 1790700 w 2019300"/>
                  <a:gd name="connsiteY61" fmla="*/ 1247775 h 1390650"/>
                  <a:gd name="connsiteX62" fmla="*/ 1781175 w 2019300"/>
                  <a:gd name="connsiteY62" fmla="*/ 1190625 h 1390650"/>
                  <a:gd name="connsiteX63" fmla="*/ 1819275 w 2019300"/>
                  <a:gd name="connsiteY63" fmla="*/ 1200150 h 1390650"/>
                  <a:gd name="connsiteX64" fmla="*/ 1800225 w 2019300"/>
                  <a:gd name="connsiteY64" fmla="*/ 1143000 h 1390650"/>
                  <a:gd name="connsiteX65" fmla="*/ 1800225 w 2019300"/>
                  <a:gd name="connsiteY65" fmla="*/ 1076325 h 1390650"/>
                  <a:gd name="connsiteX66" fmla="*/ 1809750 w 2019300"/>
                  <a:gd name="connsiteY66" fmla="*/ 1047750 h 1390650"/>
                  <a:gd name="connsiteX67" fmla="*/ 1828800 w 2019300"/>
                  <a:gd name="connsiteY67" fmla="*/ 981075 h 1390650"/>
                  <a:gd name="connsiteX68" fmla="*/ 1838325 w 2019300"/>
                  <a:gd name="connsiteY68" fmla="*/ 933450 h 1390650"/>
                  <a:gd name="connsiteX69" fmla="*/ 1847850 w 2019300"/>
                  <a:gd name="connsiteY69" fmla="*/ 885825 h 1390650"/>
                  <a:gd name="connsiteX70" fmla="*/ 1866900 w 2019300"/>
                  <a:gd name="connsiteY70" fmla="*/ 838200 h 1390650"/>
                  <a:gd name="connsiteX71" fmla="*/ 1914525 w 2019300"/>
                  <a:gd name="connsiteY71" fmla="*/ 895350 h 1390650"/>
                  <a:gd name="connsiteX72" fmla="*/ 1914525 w 2019300"/>
                  <a:gd name="connsiteY72" fmla="*/ 942975 h 1390650"/>
                  <a:gd name="connsiteX73" fmla="*/ 1933575 w 2019300"/>
                  <a:gd name="connsiteY73" fmla="*/ 1000125 h 1390650"/>
                  <a:gd name="connsiteX74" fmla="*/ 1971675 w 2019300"/>
                  <a:gd name="connsiteY74" fmla="*/ 1028700 h 1390650"/>
                  <a:gd name="connsiteX75" fmla="*/ 2019300 w 2019300"/>
                  <a:gd name="connsiteY75" fmla="*/ 1019175 h 1390650"/>
                  <a:gd name="connsiteX0" fmla="*/ 0 w 2057400"/>
                  <a:gd name="connsiteY0" fmla="*/ 695325 h 1390650"/>
                  <a:gd name="connsiteX1" fmla="*/ 9525 w 2057400"/>
                  <a:gd name="connsiteY1" fmla="*/ 647700 h 1390650"/>
                  <a:gd name="connsiteX2" fmla="*/ 19050 w 2057400"/>
                  <a:gd name="connsiteY2" fmla="*/ 619125 h 1390650"/>
                  <a:gd name="connsiteX3" fmla="*/ 47625 w 2057400"/>
                  <a:gd name="connsiteY3" fmla="*/ 609600 h 1390650"/>
                  <a:gd name="connsiteX4" fmla="*/ 76200 w 2057400"/>
                  <a:gd name="connsiteY4" fmla="*/ 581025 h 1390650"/>
                  <a:gd name="connsiteX5" fmla="*/ 95250 w 2057400"/>
                  <a:gd name="connsiteY5" fmla="*/ 552450 h 1390650"/>
                  <a:gd name="connsiteX6" fmla="*/ 152400 w 2057400"/>
                  <a:gd name="connsiteY6" fmla="*/ 533400 h 1390650"/>
                  <a:gd name="connsiteX7" fmla="*/ 180975 w 2057400"/>
                  <a:gd name="connsiteY7" fmla="*/ 523875 h 1390650"/>
                  <a:gd name="connsiteX8" fmla="*/ 238125 w 2057400"/>
                  <a:gd name="connsiteY8" fmla="*/ 485775 h 1390650"/>
                  <a:gd name="connsiteX9" fmla="*/ 266700 w 2057400"/>
                  <a:gd name="connsiteY9" fmla="*/ 457200 h 1390650"/>
                  <a:gd name="connsiteX10" fmla="*/ 390530 w 2057400"/>
                  <a:gd name="connsiteY10" fmla="*/ 419098 h 1390650"/>
                  <a:gd name="connsiteX11" fmla="*/ 409579 w 2057400"/>
                  <a:gd name="connsiteY11" fmla="*/ 390519 h 1390650"/>
                  <a:gd name="connsiteX12" fmla="*/ 438150 w 2057400"/>
                  <a:gd name="connsiteY12" fmla="*/ 381000 h 1390650"/>
                  <a:gd name="connsiteX13" fmla="*/ 466725 w 2057400"/>
                  <a:gd name="connsiteY13" fmla="*/ 371475 h 1390650"/>
                  <a:gd name="connsiteX14" fmla="*/ 523875 w 2057400"/>
                  <a:gd name="connsiteY14" fmla="*/ 342900 h 1390650"/>
                  <a:gd name="connsiteX15" fmla="*/ 542925 w 2057400"/>
                  <a:gd name="connsiteY15" fmla="*/ 314325 h 1390650"/>
                  <a:gd name="connsiteX16" fmla="*/ 571500 w 2057400"/>
                  <a:gd name="connsiteY16" fmla="*/ 304800 h 1390650"/>
                  <a:gd name="connsiteX17" fmla="*/ 638175 w 2057400"/>
                  <a:gd name="connsiteY17" fmla="*/ 285750 h 1390650"/>
                  <a:gd name="connsiteX18" fmla="*/ 666750 w 2057400"/>
                  <a:gd name="connsiteY18" fmla="*/ 266700 h 1390650"/>
                  <a:gd name="connsiteX19" fmla="*/ 695325 w 2057400"/>
                  <a:gd name="connsiteY19" fmla="*/ 257175 h 1390650"/>
                  <a:gd name="connsiteX20" fmla="*/ 752475 w 2057400"/>
                  <a:gd name="connsiteY20" fmla="*/ 219075 h 1390650"/>
                  <a:gd name="connsiteX21" fmla="*/ 800100 w 2057400"/>
                  <a:gd name="connsiteY21" fmla="*/ 180975 h 1390650"/>
                  <a:gd name="connsiteX22" fmla="*/ 857250 w 2057400"/>
                  <a:gd name="connsiteY22" fmla="*/ 133350 h 1390650"/>
                  <a:gd name="connsiteX23" fmla="*/ 914400 w 2057400"/>
                  <a:gd name="connsiteY23" fmla="*/ 114300 h 1390650"/>
                  <a:gd name="connsiteX24" fmla="*/ 942975 w 2057400"/>
                  <a:gd name="connsiteY24" fmla="*/ 104775 h 1390650"/>
                  <a:gd name="connsiteX25" fmla="*/ 981075 w 2057400"/>
                  <a:gd name="connsiteY25" fmla="*/ 95250 h 1390650"/>
                  <a:gd name="connsiteX26" fmla="*/ 1038225 w 2057400"/>
                  <a:gd name="connsiteY26" fmla="*/ 76200 h 1390650"/>
                  <a:gd name="connsiteX27" fmla="*/ 1066800 w 2057400"/>
                  <a:gd name="connsiteY27" fmla="*/ 66675 h 1390650"/>
                  <a:gd name="connsiteX28" fmla="*/ 1114425 w 2057400"/>
                  <a:gd name="connsiteY28" fmla="*/ 57150 h 1390650"/>
                  <a:gd name="connsiteX29" fmla="*/ 1143000 w 2057400"/>
                  <a:gd name="connsiteY29" fmla="*/ 47625 h 1390650"/>
                  <a:gd name="connsiteX30" fmla="*/ 1190625 w 2057400"/>
                  <a:gd name="connsiteY30" fmla="*/ 38100 h 1390650"/>
                  <a:gd name="connsiteX31" fmla="*/ 1295400 w 2057400"/>
                  <a:gd name="connsiteY31" fmla="*/ 19050 h 1390650"/>
                  <a:gd name="connsiteX32" fmla="*/ 1362075 w 2057400"/>
                  <a:gd name="connsiteY32" fmla="*/ 0 h 1390650"/>
                  <a:gd name="connsiteX33" fmla="*/ 1476375 w 2057400"/>
                  <a:gd name="connsiteY33" fmla="*/ 9525 h 1390650"/>
                  <a:gd name="connsiteX34" fmla="*/ 1495425 w 2057400"/>
                  <a:gd name="connsiteY34" fmla="*/ 38100 h 1390650"/>
                  <a:gd name="connsiteX35" fmla="*/ 1504950 w 2057400"/>
                  <a:gd name="connsiteY35" fmla="*/ 85725 h 1390650"/>
                  <a:gd name="connsiteX36" fmla="*/ 1514475 w 2057400"/>
                  <a:gd name="connsiteY36" fmla="*/ 323850 h 1390650"/>
                  <a:gd name="connsiteX37" fmla="*/ 1543050 w 2057400"/>
                  <a:gd name="connsiteY37" fmla="*/ 485775 h 1390650"/>
                  <a:gd name="connsiteX38" fmla="*/ 1552575 w 2057400"/>
                  <a:gd name="connsiteY38" fmla="*/ 514350 h 1390650"/>
                  <a:gd name="connsiteX39" fmla="*/ 1571625 w 2057400"/>
                  <a:gd name="connsiteY39" fmla="*/ 590550 h 1390650"/>
                  <a:gd name="connsiteX40" fmla="*/ 1562100 w 2057400"/>
                  <a:gd name="connsiteY40" fmla="*/ 638175 h 1390650"/>
                  <a:gd name="connsiteX41" fmla="*/ 1571625 w 2057400"/>
                  <a:gd name="connsiteY41" fmla="*/ 657225 h 1390650"/>
                  <a:gd name="connsiteX42" fmla="*/ 1600200 w 2057400"/>
                  <a:gd name="connsiteY42" fmla="*/ 685800 h 1390650"/>
                  <a:gd name="connsiteX43" fmla="*/ 1619252 w 2057400"/>
                  <a:gd name="connsiteY43" fmla="*/ 752475 h 1390650"/>
                  <a:gd name="connsiteX44" fmla="*/ 1619250 w 2057400"/>
                  <a:gd name="connsiteY44" fmla="*/ 809625 h 1390650"/>
                  <a:gd name="connsiteX45" fmla="*/ 1628775 w 2057400"/>
                  <a:gd name="connsiteY45" fmla="*/ 866775 h 1390650"/>
                  <a:gd name="connsiteX46" fmla="*/ 1638300 w 2057400"/>
                  <a:gd name="connsiteY46" fmla="*/ 895350 h 1390650"/>
                  <a:gd name="connsiteX47" fmla="*/ 1628775 w 2057400"/>
                  <a:gd name="connsiteY47" fmla="*/ 942975 h 1390650"/>
                  <a:gd name="connsiteX48" fmla="*/ 1647825 w 2057400"/>
                  <a:gd name="connsiteY48" fmla="*/ 990600 h 1390650"/>
                  <a:gd name="connsiteX49" fmla="*/ 1647825 w 2057400"/>
                  <a:gd name="connsiteY49" fmla="*/ 1019175 h 1390650"/>
                  <a:gd name="connsiteX50" fmla="*/ 1657350 w 2057400"/>
                  <a:gd name="connsiteY50" fmla="*/ 1066800 h 1390650"/>
                  <a:gd name="connsiteX51" fmla="*/ 1657350 w 2057400"/>
                  <a:gd name="connsiteY51" fmla="*/ 1114425 h 1390650"/>
                  <a:gd name="connsiteX52" fmla="*/ 1666875 w 2057400"/>
                  <a:gd name="connsiteY52" fmla="*/ 1152525 h 1390650"/>
                  <a:gd name="connsiteX53" fmla="*/ 1657350 w 2057400"/>
                  <a:gd name="connsiteY53" fmla="*/ 1171575 h 1390650"/>
                  <a:gd name="connsiteX54" fmla="*/ 1676400 w 2057400"/>
                  <a:gd name="connsiteY54" fmla="*/ 1209675 h 1390650"/>
                  <a:gd name="connsiteX55" fmla="*/ 1676400 w 2057400"/>
                  <a:gd name="connsiteY55" fmla="*/ 1257300 h 1390650"/>
                  <a:gd name="connsiteX56" fmla="*/ 1695450 w 2057400"/>
                  <a:gd name="connsiteY56" fmla="*/ 1304925 h 1390650"/>
                  <a:gd name="connsiteX57" fmla="*/ 1695450 w 2057400"/>
                  <a:gd name="connsiteY57" fmla="*/ 1352550 h 1390650"/>
                  <a:gd name="connsiteX58" fmla="*/ 1733550 w 2057400"/>
                  <a:gd name="connsiteY58" fmla="*/ 1390650 h 1390650"/>
                  <a:gd name="connsiteX59" fmla="*/ 1762125 w 2057400"/>
                  <a:gd name="connsiteY59" fmla="*/ 1352550 h 1390650"/>
                  <a:gd name="connsiteX60" fmla="*/ 1771650 w 2057400"/>
                  <a:gd name="connsiteY60" fmla="*/ 1304925 h 1390650"/>
                  <a:gd name="connsiteX61" fmla="*/ 1790700 w 2057400"/>
                  <a:gd name="connsiteY61" fmla="*/ 1247775 h 1390650"/>
                  <a:gd name="connsiteX62" fmla="*/ 1781175 w 2057400"/>
                  <a:gd name="connsiteY62" fmla="*/ 1190625 h 1390650"/>
                  <a:gd name="connsiteX63" fmla="*/ 1819275 w 2057400"/>
                  <a:gd name="connsiteY63" fmla="*/ 1200150 h 1390650"/>
                  <a:gd name="connsiteX64" fmla="*/ 1800225 w 2057400"/>
                  <a:gd name="connsiteY64" fmla="*/ 1143000 h 1390650"/>
                  <a:gd name="connsiteX65" fmla="*/ 1800225 w 2057400"/>
                  <a:gd name="connsiteY65" fmla="*/ 1076325 h 1390650"/>
                  <a:gd name="connsiteX66" fmla="*/ 1809750 w 2057400"/>
                  <a:gd name="connsiteY66" fmla="*/ 1047750 h 1390650"/>
                  <a:gd name="connsiteX67" fmla="*/ 1828800 w 2057400"/>
                  <a:gd name="connsiteY67" fmla="*/ 981075 h 1390650"/>
                  <a:gd name="connsiteX68" fmla="*/ 1838325 w 2057400"/>
                  <a:gd name="connsiteY68" fmla="*/ 933450 h 1390650"/>
                  <a:gd name="connsiteX69" fmla="*/ 1847850 w 2057400"/>
                  <a:gd name="connsiteY69" fmla="*/ 885825 h 1390650"/>
                  <a:gd name="connsiteX70" fmla="*/ 1866900 w 2057400"/>
                  <a:gd name="connsiteY70" fmla="*/ 838200 h 1390650"/>
                  <a:gd name="connsiteX71" fmla="*/ 1914525 w 2057400"/>
                  <a:gd name="connsiteY71" fmla="*/ 895350 h 1390650"/>
                  <a:gd name="connsiteX72" fmla="*/ 1914525 w 2057400"/>
                  <a:gd name="connsiteY72" fmla="*/ 942975 h 1390650"/>
                  <a:gd name="connsiteX73" fmla="*/ 1933575 w 2057400"/>
                  <a:gd name="connsiteY73" fmla="*/ 1000125 h 1390650"/>
                  <a:gd name="connsiteX74" fmla="*/ 1971675 w 2057400"/>
                  <a:gd name="connsiteY74" fmla="*/ 1028700 h 1390650"/>
                  <a:gd name="connsiteX75" fmla="*/ 2019300 w 2057400"/>
                  <a:gd name="connsiteY75" fmla="*/ 1019175 h 1390650"/>
                  <a:gd name="connsiteX76" fmla="*/ 2057400 w 2057400"/>
                  <a:gd name="connsiteY76" fmla="*/ 981075 h 1390650"/>
                  <a:gd name="connsiteX0" fmla="*/ 0 w 2060222"/>
                  <a:gd name="connsiteY0" fmla="*/ 695325 h 1390650"/>
                  <a:gd name="connsiteX1" fmla="*/ 9525 w 2060222"/>
                  <a:gd name="connsiteY1" fmla="*/ 647700 h 1390650"/>
                  <a:gd name="connsiteX2" fmla="*/ 19050 w 2060222"/>
                  <a:gd name="connsiteY2" fmla="*/ 619125 h 1390650"/>
                  <a:gd name="connsiteX3" fmla="*/ 47625 w 2060222"/>
                  <a:gd name="connsiteY3" fmla="*/ 609600 h 1390650"/>
                  <a:gd name="connsiteX4" fmla="*/ 76200 w 2060222"/>
                  <a:gd name="connsiteY4" fmla="*/ 581025 h 1390650"/>
                  <a:gd name="connsiteX5" fmla="*/ 95250 w 2060222"/>
                  <a:gd name="connsiteY5" fmla="*/ 552450 h 1390650"/>
                  <a:gd name="connsiteX6" fmla="*/ 152400 w 2060222"/>
                  <a:gd name="connsiteY6" fmla="*/ 533400 h 1390650"/>
                  <a:gd name="connsiteX7" fmla="*/ 180975 w 2060222"/>
                  <a:gd name="connsiteY7" fmla="*/ 523875 h 1390650"/>
                  <a:gd name="connsiteX8" fmla="*/ 238125 w 2060222"/>
                  <a:gd name="connsiteY8" fmla="*/ 485775 h 1390650"/>
                  <a:gd name="connsiteX9" fmla="*/ 266700 w 2060222"/>
                  <a:gd name="connsiteY9" fmla="*/ 457200 h 1390650"/>
                  <a:gd name="connsiteX10" fmla="*/ 390530 w 2060222"/>
                  <a:gd name="connsiteY10" fmla="*/ 419098 h 1390650"/>
                  <a:gd name="connsiteX11" fmla="*/ 409579 w 2060222"/>
                  <a:gd name="connsiteY11" fmla="*/ 390519 h 1390650"/>
                  <a:gd name="connsiteX12" fmla="*/ 438150 w 2060222"/>
                  <a:gd name="connsiteY12" fmla="*/ 381000 h 1390650"/>
                  <a:gd name="connsiteX13" fmla="*/ 466725 w 2060222"/>
                  <a:gd name="connsiteY13" fmla="*/ 371475 h 1390650"/>
                  <a:gd name="connsiteX14" fmla="*/ 523875 w 2060222"/>
                  <a:gd name="connsiteY14" fmla="*/ 342900 h 1390650"/>
                  <a:gd name="connsiteX15" fmla="*/ 542925 w 2060222"/>
                  <a:gd name="connsiteY15" fmla="*/ 314325 h 1390650"/>
                  <a:gd name="connsiteX16" fmla="*/ 571500 w 2060222"/>
                  <a:gd name="connsiteY16" fmla="*/ 304800 h 1390650"/>
                  <a:gd name="connsiteX17" fmla="*/ 638175 w 2060222"/>
                  <a:gd name="connsiteY17" fmla="*/ 285750 h 1390650"/>
                  <a:gd name="connsiteX18" fmla="*/ 666750 w 2060222"/>
                  <a:gd name="connsiteY18" fmla="*/ 266700 h 1390650"/>
                  <a:gd name="connsiteX19" fmla="*/ 695325 w 2060222"/>
                  <a:gd name="connsiteY19" fmla="*/ 257175 h 1390650"/>
                  <a:gd name="connsiteX20" fmla="*/ 752475 w 2060222"/>
                  <a:gd name="connsiteY20" fmla="*/ 219075 h 1390650"/>
                  <a:gd name="connsiteX21" fmla="*/ 800100 w 2060222"/>
                  <a:gd name="connsiteY21" fmla="*/ 180975 h 1390650"/>
                  <a:gd name="connsiteX22" fmla="*/ 857250 w 2060222"/>
                  <a:gd name="connsiteY22" fmla="*/ 133350 h 1390650"/>
                  <a:gd name="connsiteX23" fmla="*/ 914400 w 2060222"/>
                  <a:gd name="connsiteY23" fmla="*/ 114300 h 1390650"/>
                  <a:gd name="connsiteX24" fmla="*/ 942975 w 2060222"/>
                  <a:gd name="connsiteY24" fmla="*/ 104775 h 1390650"/>
                  <a:gd name="connsiteX25" fmla="*/ 981075 w 2060222"/>
                  <a:gd name="connsiteY25" fmla="*/ 95250 h 1390650"/>
                  <a:gd name="connsiteX26" fmla="*/ 1038225 w 2060222"/>
                  <a:gd name="connsiteY26" fmla="*/ 76200 h 1390650"/>
                  <a:gd name="connsiteX27" fmla="*/ 1066800 w 2060222"/>
                  <a:gd name="connsiteY27" fmla="*/ 66675 h 1390650"/>
                  <a:gd name="connsiteX28" fmla="*/ 1114425 w 2060222"/>
                  <a:gd name="connsiteY28" fmla="*/ 57150 h 1390650"/>
                  <a:gd name="connsiteX29" fmla="*/ 1143000 w 2060222"/>
                  <a:gd name="connsiteY29" fmla="*/ 47625 h 1390650"/>
                  <a:gd name="connsiteX30" fmla="*/ 1190625 w 2060222"/>
                  <a:gd name="connsiteY30" fmla="*/ 38100 h 1390650"/>
                  <a:gd name="connsiteX31" fmla="*/ 1295400 w 2060222"/>
                  <a:gd name="connsiteY31" fmla="*/ 19050 h 1390650"/>
                  <a:gd name="connsiteX32" fmla="*/ 1362075 w 2060222"/>
                  <a:gd name="connsiteY32" fmla="*/ 0 h 1390650"/>
                  <a:gd name="connsiteX33" fmla="*/ 1476375 w 2060222"/>
                  <a:gd name="connsiteY33" fmla="*/ 9525 h 1390650"/>
                  <a:gd name="connsiteX34" fmla="*/ 1495425 w 2060222"/>
                  <a:gd name="connsiteY34" fmla="*/ 38100 h 1390650"/>
                  <a:gd name="connsiteX35" fmla="*/ 1504950 w 2060222"/>
                  <a:gd name="connsiteY35" fmla="*/ 85725 h 1390650"/>
                  <a:gd name="connsiteX36" fmla="*/ 1514475 w 2060222"/>
                  <a:gd name="connsiteY36" fmla="*/ 323850 h 1390650"/>
                  <a:gd name="connsiteX37" fmla="*/ 1543050 w 2060222"/>
                  <a:gd name="connsiteY37" fmla="*/ 485775 h 1390650"/>
                  <a:gd name="connsiteX38" fmla="*/ 1552575 w 2060222"/>
                  <a:gd name="connsiteY38" fmla="*/ 514350 h 1390650"/>
                  <a:gd name="connsiteX39" fmla="*/ 1571625 w 2060222"/>
                  <a:gd name="connsiteY39" fmla="*/ 590550 h 1390650"/>
                  <a:gd name="connsiteX40" fmla="*/ 1562100 w 2060222"/>
                  <a:gd name="connsiteY40" fmla="*/ 638175 h 1390650"/>
                  <a:gd name="connsiteX41" fmla="*/ 1571625 w 2060222"/>
                  <a:gd name="connsiteY41" fmla="*/ 657225 h 1390650"/>
                  <a:gd name="connsiteX42" fmla="*/ 1600200 w 2060222"/>
                  <a:gd name="connsiteY42" fmla="*/ 685800 h 1390650"/>
                  <a:gd name="connsiteX43" fmla="*/ 1619252 w 2060222"/>
                  <a:gd name="connsiteY43" fmla="*/ 752475 h 1390650"/>
                  <a:gd name="connsiteX44" fmla="*/ 1619250 w 2060222"/>
                  <a:gd name="connsiteY44" fmla="*/ 809625 h 1390650"/>
                  <a:gd name="connsiteX45" fmla="*/ 1628775 w 2060222"/>
                  <a:gd name="connsiteY45" fmla="*/ 866775 h 1390650"/>
                  <a:gd name="connsiteX46" fmla="*/ 1638300 w 2060222"/>
                  <a:gd name="connsiteY46" fmla="*/ 895350 h 1390650"/>
                  <a:gd name="connsiteX47" fmla="*/ 1628775 w 2060222"/>
                  <a:gd name="connsiteY47" fmla="*/ 942975 h 1390650"/>
                  <a:gd name="connsiteX48" fmla="*/ 1647825 w 2060222"/>
                  <a:gd name="connsiteY48" fmla="*/ 990600 h 1390650"/>
                  <a:gd name="connsiteX49" fmla="*/ 1647825 w 2060222"/>
                  <a:gd name="connsiteY49" fmla="*/ 1019175 h 1390650"/>
                  <a:gd name="connsiteX50" fmla="*/ 1657350 w 2060222"/>
                  <a:gd name="connsiteY50" fmla="*/ 1066800 h 1390650"/>
                  <a:gd name="connsiteX51" fmla="*/ 1657350 w 2060222"/>
                  <a:gd name="connsiteY51" fmla="*/ 1114425 h 1390650"/>
                  <a:gd name="connsiteX52" fmla="*/ 1666875 w 2060222"/>
                  <a:gd name="connsiteY52" fmla="*/ 1152525 h 1390650"/>
                  <a:gd name="connsiteX53" fmla="*/ 1657350 w 2060222"/>
                  <a:gd name="connsiteY53" fmla="*/ 1171575 h 1390650"/>
                  <a:gd name="connsiteX54" fmla="*/ 1676400 w 2060222"/>
                  <a:gd name="connsiteY54" fmla="*/ 1209675 h 1390650"/>
                  <a:gd name="connsiteX55" fmla="*/ 1676400 w 2060222"/>
                  <a:gd name="connsiteY55" fmla="*/ 1257300 h 1390650"/>
                  <a:gd name="connsiteX56" fmla="*/ 1695450 w 2060222"/>
                  <a:gd name="connsiteY56" fmla="*/ 1304925 h 1390650"/>
                  <a:gd name="connsiteX57" fmla="*/ 1695450 w 2060222"/>
                  <a:gd name="connsiteY57" fmla="*/ 1352550 h 1390650"/>
                  <a:gd name="connsiteX58" fmla="*/ 1733550 w 2060222"/>
                  <a:gd name="connsiteY58" fmla="*/ 1390650 h 1390650"/>
                  <a:gd name="connsiteX59" fmla="*/ 1762125 w 2060222"/>
                  <a:gd name="connsiteY59" fmla="*/ 1352550 h 1390650"/>
                  <a:gd name="connsiteX60" fmla="*/ 1771650 w 2060222"/>
                  <a:gd name="connsiteY60" fmla="*/ 1304925 h 1390650"/>
                  <a:gd name="connsiteX61" fmla="*/ 1790700 w 2060222"/>
                  <a:gd name="connsiteY61" fmla="*/ 1247775 h 1390650"/>
                  <a:gd name="connsiteX62" fmla="*/ 1781175 w 2060222"/>
                  <a:gd name="connsiteY62" fmla="*/ 1190625 h 1390650"/>
                  <a:gd name="connsiteX63" fmla="*/ 1819275 w 2060222"/>
                  <a:gd name="connsiteY63" fmla="*/ 1200150 h 1390650"/>
                  <a:gd name="connsiteX64" fmla="*/ 1800225 w 2060222"/>
                  <a:gd name="connsiteY64" fmla="*/ 1143000 h 1390650"/>
                  <a:gd name="connsiteX65" fmla="*/ 1800225 w 2060222"/>
                  <a:gd name="connsiteY65" fmla="*/ 1076325 h 1390650"/>
                  <a:gd name="connsiteX66" fmla="*/ 1809750 w 2060222"/>
                  <a:gd name="connsiteY66" fmla="*/ 1047750 h 1390650"/>
                  <a:gd name="connsiteX67" fmla="*/ 1828800 w 2060222"/>
                  <a:gd name="connsiteY67" fmla="*/ 981075 h 1390650"/>
                  <a:gd name="connsiteX68" fmla="*/ 1838325 w 2060222"/>
                  <a:gd name="connsiteY68" fmla="*/ 933450 h 1390650"/>
                  <a:gd name="connsiteX69" fmla="*/ 1847850 w 2060222"/>
                  <a:gd name="connsiteY69" fmla="*/ 885825 h 1390650"/>
                  <a:gd name="connsiteX70" fmla="*/ 1866900 w 2060222"/>
                  <a:gd name="connsiteY70" fmla="*/ 838200 h 1390650"/>
                  <a:gd name="connsiteX71" fmla="*/ 1914525 w 2060222"/>
                  <a:gd name="connsiteY71" fmla="*/ 895350 h 1390650"/>
                  <a:gd name="connsiteX72" fmla="*/ 1914525 w 2060222"/>
                  <a:gd name="connsiteY72" fmla="*/ 942975 h 1390650"/>
                  <a:gd name="connsiteX73" fmla="*/ 1933575 w 2060222"/>
                  <a:gd name="connsiteY73" fmla="*/ 1000125 h 1390650"/>
                  <a:gd name="connsiteX74" fmla="*/ 1971675 w 2060222"/>
                  <a:gd name="connsiteY74" fmla="*/ 1028700 h 1390650"/>
                  <a:gd name="connsiteX75" fmla="*/ 2019300 w 2060222"/>
                  <a:gd name="connsiteY75" fmla="*/ 1019175 h 1390650"/>
                  <a:gd name="connsiteX76" fmla="*/ 2057400 w 2060222"/>
                  <a:gd name="connsiteY76" fmla="*/ 981075 h 1390650"/>
                  <a:gd name="connsiteX77" fmla="*/ 2057400 w 2060222"/>
                  <a:gd name="connsiteY77" fmla="*/ 933450 h 1390650"/>
                  <a:gd name="connsiteX0" fmla="*/ 0 w 2076450"/>
                  <a:gd name="connsiteY0" fmla="*/ 695325 h 1390650"/>
                  <a:gd name="connsiteX1" fmla="*/ 9525 w 2076450"/>
                  <a:gd name="connsiteY1" fmla="*/ 647700 h 1390650"/>
                  <a:gd name="connsiteX2" fmla="*/ 19050 w 2076450"/>
                  <a:gd name="connsiteY2" fmla="*/ 619125 h 1390650"/>
                  <a:gd name="connsiteX3" fmla="*/ 47625 w 2076450"/>
                  <a:gd name="connsiteY3" fmla="*/ 609600 h 1390650"/>
                  <a:gd name="connsiteX4" fmla="*/ 76200 w 2076450"/>
                  <a:gd name="connsiteY4" fmla="*/ 581025 h 1390650"/>
                  <a:gd name="connsiteX5" fmla="*/ 95250 w 2076450"/>
                  <a:gd name="connsiteY5" fmla="*/ 552450 h 1390650"/>
                  <a:gd name="connsiteX6" fmla="*/ 152400 w 2076450"/>
                  <a:gd name="connsiteY6" fmla="*/ 533400 h 1390650"/>
                  <a:gd name="connsiteX7" fmla="*/ 180975 w 2076450"/>
                  <a:gd name="connsiteY7" fmla="*/ 523875 h 1390650"/>
                  <a:gd name="connsiteX8" fmla="*/ 238125 w 2076450"/>
                  <a:gd name="connsiteY8" fmla="*/ 485775 h 1390650"/>
                  <a:gd name="connsiteX9" fmla="*/ 266700 w 2076450"/>
                  <a:gd name="connsiteY9" fmla="*/ 457200 h 1390650"/>
                  <a:gd name="connsiteX10" fmla="*/ 390530 w 2076450"/>
                  <a:gd name="connsiteY10" fmla="*/ 419098 h 1390650"/>
                  <a:gd name="connsiteX11" fmla="*/ 409579 w 2076450"/>
                  <a:gd name="connsiteY11" fmla="*/ 390519 h 1390650"/>
                  <a:gd name="connsiteX12" fmla="*/ 438150 w 2076450"/>
                  <a:gd name="connsiteY12" fmla="*/ 381000 h 1390650"/>
                  <a:gd name="connsiteX13" fmla="*/ 466725 w 2076450"/>
                  <a:gd name="connsiteY13" fmla="*/ 371475 h 1390650"/>
                  <a:gd name="connsiteX14" fmla="*/ 523875 w 2076450"/>
                  <a:gd name="connsiteY14" fmla="*/ 342900 h 1390650"/>
                  <a:gd name="connsiteX15" fmla="*/ 542925 w 2076450"/>
                  <a:gd name="connsiteY15" fmla="*/ 314325 h 1390650"/>
                  <a:gd name="connsiteX16" fmla="*/ 571500 w 2076450"/>
                  <a:gd name="connsiteY16" fmla="*/ 304800 h 1390650"/>
                  <a:gd name="connsiteX17" fmla="*/ 638175 w 2076450"/>
                  <a:gd name="connsiteY17" fmla="*/ 285750 h 1390650"/>
                  <a:gd name="connsiteX18" fmla="*/ 666750 w 2076450"/>
                  <a:gd name="connsiteY18" fmla="*/ 266700 h 1390650"/>
                  <a:gd name="connsiteX19" fmla="*/ 695325 w 2076450"/>
                  <a:gd name="connsiteY19" fmla="*/ 257175 h 1390650"/>
                  <a:gd name="connsiteX20" fmla="*/ 752475 w 2076450"/>
                  <a:gd name="connsiteY20" fmla="*/ 219075 h 1390650"/>
                  <a:gd name="connsiteX21" fmla="*/ 800100 w 2076450"/>
                  <a:gd name="connsiteY21" fmla="*/ 180975 h 1390650"/>
                  <a:gd name="connsiteX22" fmla="*/ 857250 w 2076450"/>
                  <a:gd name="connsiteY22" fmla="*/ 133350 h 1390650"/>
                  <a:gd name="connsiteX23" fmla="*/ 914400 w 2076450"/>
                  <a:gd name="connsiteY23" fmla="*/ 114300 h 1390650"/>
                  <a:gd name="connsiteX24" fmla="*/ 942975 w 2076450"/>
                  <a:gd name="connsiteY24" fmla="*/ 104775 h 1390650"/>
                  <a:gd name="connsiteX25" fmla="*/ 981075 w 2076450"/>
                  <a:gd name="connsiteY25" fmla="*/ 95250 h 1390650"/>
                  <a:gd name="connsiteX26" fmla="*/ 1038225 w 2076450"/>
                  <a:gd name="connsiteY26" fmla="*/ 76200 h 1390650"/>
                  <a:gd name="connsiteX27" fmla="*/ 1066800 w 2076450"/>
                  <a:gd name="connsiteY27" fmla="*/ 66675 h 1390650"/>
                  <a:gd name="connsiteX28" fmla="*/ 1114425 w 2076450"/>
                  <a:gd name="connsiteY28" fmla="*/ 57150 h 1390650"/>
                  <a:gd name="connsiteX29" fmla="*/ 1143000 w 2076450"/>
                  <a:gd name="connsiteY29" fmla="*/ 47625 h 1390650"/>
                  <a:gd name="connsiteX30" fmla="*/ 1190625 w 2076450"/>
                  <a:gd name="connsiteY30" fmla="*/ 38100 h 1390650"/>
                  <a:gd name="connsiteX31" fmla="*/ 1295400 w 2076450"/>
                  <a:gd name="connsiteY31" fmla="*/ 19050 h 1390650"/>
                  <a:gd name="connsiteX32" fmla="*/ 1362075 w 2076450"/>
                  <a:gd name="connsiteY32" fmla="*/ 0 h 1390650"/>
                  <a:gd name="connsiteX33" fmla="*/ 1476375 w 2076450"/>
                  <a:gd name="connsiteY33" fmla="*/ 9525 h 1390650"/>
                  <a:gd name="connsiteX34" fmla="*/ 1495425 w 2076450"/>
                  <a:gd name="connsiteY34" fmla="*/ 38100 h 1390650"/>
                  <a:gd name="connsiteX35" fmla="*/ 1504950 w 2076450"/>
                  <a:gd name="connsiteY35" fmla="*/ 85725 h 1390650"/>
                  <a:gd name="connsiteX36" fmla="*/ 1514475 w 2076450"/>
                  <a:gd name="connsiteY36" fmla="*/ 323850 h 1390650"/>
                  <a:gd name="connsiteX37" fmla="*/ 1543050 w 2076450"/>
                  <a:gd name="connsiteY37" fmla="*/ 485775 h 1390650"/>
                  <a:gd name="connsiteX38" fmla="*/ 1552575 w 2076450"/>
                  <a:gd name="connsiteY38" fmla="*/ 514350 h 1390650"/>
                  <a:gd name="connsiteX39" fmla="*/ 1571625 w 2076450"/>
                  <a:gd name="connsiteY39" fmla="*/ 590550 h 1390650"/>
                  <a:gd name="connsiteX40" fmla="*/ 1562100 w 2076450"/>
                  <a:gd name="connsiteY40" fmla="*/ 638175 h 1390650"/>
                  <a:gd name="connsiteX41" fmla="*/ 1571625 w 2076450"/>
                  <a:gd name="connsiteY41" fmla="*/ 657225 h 1390650"/>
                  <a:gd name="connsiteX42" fmla="*/ 1600200 w 2076450"/>
                  <a:gd name="connsiteY42" fmla="*/ 685800 h 1390650"/>
                  <a:gd name="connsiteX43" fmla="*/ 1619252 w 2076450"/>
                  <a:gd name="connsiteY43" fmla="*/ 752475 h 1390650"/>
                  <a:gd name="connsiteX44" fmla="*/ 1619250 w 2076450"/>
                  <a:gd name="connsiteY44" fmla="*/ 809625 h 1390650"/>
                  <a:gd name="connsiteX45" fmla="*/ 1628775 w 2076450"/>
                  <a:gd name="connsiteY45" fmla="*/ 866775 h 1390650"/>
                  <a:gd name="connsiteX46" fmla="*/ 1638300 w 2076450"/>
                  <a:gd name="connsiteY46" fmla="*/ 895350 h 1390650"/>
                  <a:gd name="connsiteX47" fmla="*/ 1628775 w 2076450"/>
                  <a:gd name="connsiteY47" fmla="*/ 942975 h 1390650"/>
                  <a:gd name="connsiteX48" fmla="*/ 1647825 w 2076450"/>
                  <a:gd name="connsiteY48" fmla="*/ 990600 h 1390650"/>
                  <a:gd name="connsiteX49" fmla="*/ 1647825 w 2076450"/>
                  <a:gd name="connsiteY49" fmla="*/ 1019175 h 1390650"/>
                  <a:gd name="connsiteX50" fmla="*/ 1657350 w 2076450"/>
                  <a:gd name="connsiteY50" fmla="*/ 1066800 h 1390650"/>
                  <a:gd name="connsiteX51" fmla="*/ 1657350 w 2076450"/>
                  <a:gd name="connsiteY51" fmla="*/ 1114425 h 1390650"/>
                  <a:gd name="connsiteX52" fmla="*/ 1666875 w 2076450"/>
                  <a:gd name="connsiteY52" fmla="*/ 1152525 h 1390650"/>
                  <a:gd name="connsiteX53" fmla="*/ 1657350 w 2076450"/>
                  <a:gd name="connsiteY53" fmla="*/ 1171575 h 1390650"/>
                  <a:gd name="connsiteX54" fmla="*/ 1676400 w 2076450"/>
                  <a:gd name="connsiteY54" fmla="*/ 1209675 h 1390650"/>
                  <a:gd name="connsiteX55" fmla="*/ 1676400 w 2076450"/>
                  <a:gd name="connsiteY55" fmla="*/ 1257300 h 1390650"/>
                  <a:gd name="connsiteX56" fmla="*/ 1695450 w 2076450"/>
                  <a:gd name="connsiteY56" fmla="*/ 1304925 h 1390650"/>
                  <a:gd name="connsiteX57" fmla="*/ 1695450 w 2076450"/>
                  <a:gd name="connsiteY57" fmla="*/ 1352550 h 1390650"/>
                  <a:gd name="connsiteX58" fmla="*/ 1733550 w 2076450"/>
                  <a:gd name="connsiteY58" fmla="*/ 1390650 h 1390650"/>
                  <a:gd name="connsiteX59" fmla="*/ 1762125 w 2076450"/>
                  <a:gd name="connsiteY59" fmla="*/ 1352550 h 1390650"/>
                  <a:gd name="connsiteX60" fmla="*/ 1771650 w 2076450"/>
                  <a:gd name="connsiteY60" fmla="*/ 1304925 h 1390650"/>
                  <a:gd name="connsiteX61" fmla="*/ 1790700 w 2076450"/>
                  <a:gd name="connsiteY61" fmla="*/ 1247775 h 1390650"/>
                  <a:gd name="connsiteX62" fmla="*/ 1781175 w 2076450"/>
                  <a:gd name="connsiteY62" fmla="*/ 1190625 h 1390650"/>
                  <a:gd name="connsiteX63" fmla="*/ 1819275 w 2076450"/>
                  <a:gd name="connsiteY63" fmla="*/ 1200150 h 1390650"/>
                  <a:gd name="connsiteX64" fmla="*/ 1800225 w 2076450"/>
                  <a:gd name="connsiteY64" fmla="*/ 1143000 h 1390650"/>
                  <a:gd name="connsiteX65" fmla="*/ 1800225 w 2076450"/>
                  <a:gd name="connsiteY65" fmla="*/ 1076325 h 1390650"/>
                  <a:gd name="connsiteX66" fmla="*/ 1809750 w 2076450"/>
                  <a:gd name="connsiteY66" fmla="*/ 1047750 h 1390650"/>
                  <a:gd name="connsiteX67" fmla="*/ 1828800 w 2076450"/>
                  <a:gd name="connsiteY67" fmla="*/ 981075 h 1390650"/>
                  <a:gd name="connsiteX68" fmla="*/ 1838325 w 2076450"/>
                  <a:gd name="connsiteY68" fmla="*/ 933450 h 1390650"/>
                  <a:gd name="connsiteX69" fmla="*/ 1847850 w 2076450"/>
                  <a:gd name="connsiteY69" fmla="*/ 885825 h 1390650"/>
                  <a:gd name="connsiteX70" fmla="*/ 1866900 w 2076450"/>
                  <a:gd name="connsiteY70" fmla="*/ 838200 h 1390650"/>
                  <a:gd name="connsiteX71" fmla="*/ 1914525 w 2076450"/>
                  <a:gd name="connsiteY71" fmla="*/ 895350 h 1390650"/>
                  <a:gd name="connsiteX72" fmla="*/ 1914525 w 2076450"/>
                  <a:gd name="connsiteY72" fmla="*/ 942975 h 1390650"/>
                  <a:gd name="connsiteX73" fmla="*/ 1933575 w 2076450"/>
                  <a:gd name="connsiteY73" fmla="*/ 1000125 h 1390650"/>
                  <a:gd name="connsiteX74" fmla="*/ 1971675 w 2076450"/>
                  <a:gd name="connsiteY74" fmla="*/ 1028700 h 1390650"/>
                  <a:gd name="connsiteX75" fmla="*/ 2019300 w 2076450"/>
                  <a:gd name="connsiteY75" fmla="*/ 1019175 h 1390650"/>
                  <a:gd name="connsiteX76" fmla="*/ 2057400 w 2076450"/>
                  <a:gd name="connsiteY76" fmla="*/ 981075 h 1390650"/>
                  <a:gd name="connsiteX77" fmla="*/ 2057400 w 2076450"/>
                  <a:gd name="connsiteY77" fmla="*/ 933450 h 1390650"/>
                  <a:gd name="connsiteX78" fmla="*/ 2076450 w 2076450"/>
                  <a:gd name="connsiteY78" fmla="*/ 87630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81175 w 2105025"/>
                  <a:gd name="connsiteY62" fmla="*/ 1190625 h 1390650"/>
                  <a:gd name="connsiteX63" fmla="*/ 1819275 w 2105025"/>
                  <a:gd name="connsiteY63" fmla="*/ 1200150 h 1390650"/>
                  <a:gd name="connsiteX64" fmla="*/ 1800225 w 2105025"/>
                  <a:gd name="connsiteY64" fmla="*/ 1143000 h 1390650"/>
                  <a:gd name="connsiteX65" fmla="*/ 1800225 w 2105025"/>
                  <a:gd name="connsiteY65" fmla="*/ 1076325 h 1390650"/>
                  <a:gd name="connsiteX66" fmla="*/ 1809750 w 2105025"/>
                  <a:gd name="connsiteY66" fmla="*/ 1047750 h 1390650"/>
                  <a:gd name="connsiteX67" fmla="*/ 1828800 w 2105025"/>
                  <a:gd name="connsiteY67" fmla="*/ 981075 h 1390650"/>
                  <a:gd name="connsiteX68" fmla="*/ 1838325 w 2105025"/>
                  <a:gd name="connsiteY68" fmla="*/ 933450 h 1390650"/>
                  <a:gd name="connsiteX69" fmla="*/ 1847850 w 2105025"/>
                  <a:gd name="connsiteY69" fmla="*/ 885825 h 1390650"/>
                  <a:gd name="connsiteX70" fmla="*/ 1866900 w 2105025"/>
                  <a:gd name="connsiteY70" fmla="*/ 838200 h 1390650"/>
                  <a:gd name="connsiteX71" fmla="*/ 1914525 w 2105025"/>
                  <a:gd name="connsiteY71" fmla="*/ 895350 h 1390650"/>
                  <a:gd name="connsiteX72" fmla="*/ 1914525 w 2105025"/>
                  <a:gd name="connsiteY72" fmla="*/ 942975 h 1390650"/>
                  <a:gd name="connsiteX73" fmla="*/ 1933575 w 2105025"/>
                  <a:gd name="connsiteY73" fmla="*/ 1000125 h 1390650"/>
                  <a:gd name="connsiteX74" fmla="*/ 1971675 w 2105025"/>
                  <a:gd name="connsiteY74" fmla="*/ 1028700 h 1390650"/>
                  <a:gd name="connsiteX75" fmla="*/ 2019300 w 2105025"/>
                  <a:gd name="connsiteY75" fmla="*/ 1019175 h 1390650"/>
                  <a:gd name="connsiteX76" fmla="*/ 2057400 w 2105025"/>
                  <a:gd name="connsiteY76" fmla="*/ 981075 h 1390650"/>
                  <a:gd name="connsiteX77" fmla="*/ 2057400 w 2105025"/>
                  <a:gd name="connsiteY77" fmla="*/ 933450 h 1390650"/>
                  <a:gd name="connsiteX78" fmla="*/ 2076450 w 2105025"/>
                  <a:gd name="connsiteY78" fmla="*/ 876300 h 1390650"/>
                  <a:gd name="connsiteX79" fmla="*/ 2105025 w 2105025"/>
                  <a:gd name="connsiteY79" fmla="*/ 838200 h 1390650"/>
                  <a:gd name="connsiteX0" fmla="*/ 0 w 2133600"/>
                  <a:gd name="connsiteY0" fmla="*/ 695325 h 1390650"/>
                  <a:gd name="connsiteX1" fmla="*/ 9525 w 2133600"/>
                  <a:gd name="connsiteY1" fmla="*/ 647700 h 1390650"/>
                  <a:gd name="connsiteX2" fmla="*/ 19050 w 2133600"/>
                  <a:gd name="connsiteY2" fmla="*/ 619125 h 1390650"/>
                  <a:gd name="connsiteX3" fmla="*/ 47625 w 2133600"/>
                  <a:gd name="connsiteY3" fmla="*/ 609600 h 1390650"/>
                  <a:gd name="connsiteX4" fmla="*/ 76200 w 2133600"/>
                  <a:gd name="connsiteY4" fmla="*/ 581025 h 1390650"/>
                  <a:gd name="connsiteX5" fmla="*/ 95250 w 2133600"/>
                  <a:gd name="connsiteY5" fmla="*/ 552450 h 1390650"/>
                  <a:gd name="connsiteX6" fmla="*/ 152400 w 2133600"/>
                  <a:gd name="connsiteY6" fmla="*/ 533400 h 1390650"/>
                  <a:gd name="connsiteX7" fmla="*/ 180975 w 2133600"/>
                  <a:gd name="connsiteY7" fmla="*/ 523875 h 1390650"/>
                  <a:gd name="connsiteX8" fmla="*/ 238125 w 2133600"/>
                  <a:gd name="connsiteY8" fmla="*/ 485775 h 1390650"/>
                  <a:gd name="connsiteX9" fmla="*/ 266700 w 2133600"/>
                  <a:gd name="connsiteY9" fmla="*/ 457200 h 1390650"/>
                  <a:gd name="connsiteX10" fmla="*/ 390530 w 2133600"/>
                  <a:gd name="connsiteY10" fmla="*/ 419098 h 1390650"/>
                  <a:gd name="connsiteX11" fmla="*/ 409579 w 2133600"/>
                  <a:gd name="connsiteY11" fmla="*/ 390519 h 1390650"/>
                  <a:gd name="connsiteX12" fmla="*/ 438150 w 2133600"/>
                  <a:gd name="connsiteY12" fmla="*/ 381000 h 1390650"/>
                  <a:gd name="connsiteX13" fmla="*/ 466725 w 2133600"/>
                  <a:gd name="connsiteY13" fmla="*/ 371475 h 1390650"/>
                  <a:gd name="connsiteX14" fmla="*/ 523875 w 2133600"/>
                  <a:gd name="connsiteY14" fmla="*/ 342900 h 1390650"/>
                  <a:gd name="connsiteX15" fmla="*/ 542925 w 2133600"/>
                  <a:gd name="connsiteY15" fmla="*/ 314325 h 1390650"/>
                  <a:gd name="connsiteX16" fmla="*/ 571500 w 2133600"/>
                  <a:gd name="connsiteY16" fmla="*/ 304800 h 1390650"/>
                  <a:gd name="connsiteX17" fmla="*/ 638175 w 2133600"/>
                  <a:gd name="connsiteY17" fmla="*/ 285750 h 1390650"/>
                  <a:gd name="connsiteX18" fmla="*/ 666750 w 2133600"/>
                  <a:gd name="connsiteY18" fmla="*/ 266700 h 1390650"/>
                  <a:gd name="connsiteX19" fmla="*/ 695325 w 2133600"/>
                  <a:gd name="connsiteY19" fmla="*/ 257175 h 1390650"/>
                  <a:gd name="connsiteX20" fmla="*/ 752475 w 2133600"/>
                  <a:gd name="connsiteY20" fmla="*/ 219075 h 1390650"/>
                  <a:gd name="connsiteX21" fmla="*/ 800100 w 2133600"/>
                  <a:gd name="connsiteY21" fmla="*/ 180975 h 1390650"/>
                  <a:gd name="connsiteX22" fmla="*/ 857250 w 2133600"/>
                  <a:gd name="connsiteY22" fmla="*/ 133350 h 1390650"/>
                  <a:gd name="connsiteX23" fmla="*/ 914400 w 2133600"/>
                  <a:gd name="connsiteY23" fmla="*/ 114300 h 1390650"/>
                  <a:gd name="connsiteX24" fmla="*/ 942975 w 2133600"/>
                  <a:gd name="connsiteY24" fmla="*/ 104775 h 1390650"/>
                  <a:gd name="connsiteX25" fmla="*/ 981075 w 2133600"/>
                  <a:gd name="connsiteY25" fmla="*/ 95250 h 1390650"/>
                  <a:gd name="connsiteX26" fmla="*/ 1038225 w 2133600"/>
                  <a:gd name="connsiteY26" fmla="*/ 76200 h 1390650"/>
                  <a:gd name="connsiteX27" fmla="*/ 1066800 w 2133600"/>
                  <a:gd name="connsiteY27" fmla="*/ 66675 h 1390650"/>
                  <a:gd name="connsiteX28" fmla="*/ 1114425 w 2133600"/>
                  <a:gd name="connsiteY28" fmla="*/ 57150 h 1390650"/>
                  <a:gd name="connsiteX29" fmla="*/ 1143000 w 2133600"/>
                  <a:gd name="connsiteY29" fmla="*/ 47625 h 1390650"/>
                  <a:gd name="connsiteX30" fmla="*/ 1190625 w 2133600"/>
                  <a:gd name="connsiteY30" fmla="*/ 38100 h 1390650"/>
                  <a:gd name="connsiteX31" fmla="*/ 1295400 w 2133600"/>
                  <a:gd name="connsiteY31" fmla="*/ 19050 h 1390650"/>
                  <a:gd name="connsiteX32" fmla="*/ 1362075 w 2133600"/>
                  <a:gd name="connsiteY32" fmla="*/ 0 h 1390650"/>
                  <a:gd name="connsiteX33" fmla="*/ 1476375 w 2133600"/>
                  <a:gd name="connsiteY33" fmla="*/ 9525 h 1390650"/>
                  <a:gd name="connsiteX34" fmla="*/ 1495425 w 2133600"/>
                  <a:gd name="connsiteY34" fmla="*/ 38100 h 1390650"/>
                  <a:gd name="connsiteX35" fmla="*/ 1504950 w 2133600"/>
                  <a:gd name="connsiteY35" fmla="*/ 85725 h 1390650"/>
                  <a:gd name="connsiteX36" fmla="*/ 1514475 w 2133600"/>
                  <a:gd name="connsiteY36" fmla="*/ 323850 h 1390650"/>
                  <a:gd name="connsiteX37" fmla="*/ 1543050 w 2133600"/>
                  <a:gd name="connsiteY37" fmla="*/ 485775 h 1390650"/>
                  <a:gd name="connsiteX38" fmla="*/ 1552575 w 2133600"/>
                  <a:gd name="connsiteY38" fmla="*/ 514350 h 1390650"/>
                  <a:gd name="connsiteX39" fmla="*/ 1571625 w 2133600"/>
                  <a:gd name="connsiteY39" fmla="*/ 590550 h 1390650"/>
                  <a:gd name="connsiteX40" fmla="*/ 1562100 w 2133600"/>
                  <a:gd name="connsiteY40" fmla="*/ 638175 h 1390650"/>
                  <a:gd name="connsiteX41" fmla="*/ 1571625 w 2133600"/>
                  <a:gd name="connsiteY41" fmla="*/ 657225 h 1390650"/>
                  <a:gd name="connsiteX42" fmla="*/ 1600200 w 2133600"/>
                  <a:gd name="connsiteY42" fmla="*/ 685800 h 1390650"/>
                  <a:gd name="connsiteX43" fmla="*/ 1619252 w 2133600"/>
                  <a:gd name="connsiteY43" fmla="*/ 752475 h 1390650"/>
                  <a:gd name="connsiteX44" fmla="*/ 1619250 w 2133600"/>
                  <a:gd name="connsiteY44" fmla="*/ 809625 h 1390650"/>
                  <a:gd name="connsiteX45" fmla="*/ 1628775 w 2133600"/>
                  <a:gd name="connsiteY45" fmla="*/ 866775 h 1390650"/>
                  <a:gd name="connsiteX46" fmla="*/ 1638300 w 2133600"/>
                  <a:gd name="connsiteY46" fmla="*/ 895350 h 1390650"/>
                  <a:gd name="connsiteX47" fmla="*/ 1628775 w 2133600"/>
                  <a:gd name="connsiteY47" fmla="*/ 942975 h 1390650"/>
                  <a:gd name="connsiteX48" fmla="*/ 1647825 w 2133600"/>
                  <a:gd name="connsiteY48" fmla="*/ 990600 h 1390650"/>
                  <a:gd name="connsiteX49" fmla="*/ 1647825 w 2133600"/>
                  <a:gd name="connsiteY49" fmla="*/ 1019175 h 1390650"/>
                  <a:gd name="connsiteX50" fmla="*/ 1657350 w 2133600"/>
                  <a:gd name="connsiteY50" fmla="*/ 1066800 h 1390650"/>
                  <a:gd name="connsiteX51" fmla="*/ 1657350 w 2133600"/>
                  <a:gd name="connsiteY51" fmla="*/ 1114425 h 1390650"/>
                  <a:gd name="connsiteX52" fmla="*/ 1666875 w 2133600"/>
                  <a:gd name="connsiteY52" fmla="*/ 1152525 h 1390650"/>
                  <a:gd name="connsiteX53" fmla="*/ 1657350 w 2133600"/>
                  <a:gd name="connsiteY53" fmla="*/ 1171575 h 1390650"/>
                  <a:gd name="connsiteX54" fmla="*/ 1676400 w 2133600"/>
                  <a:gd name="connsiteY54" fmla="*/ 1209675 h 1390650"/>
                  <a:gd name="connsiteX55" fmla="*/ 1676400 w 2133600"/>
                  <a:gd name="connsiteY55" fmla="*/ 1257300 h 1390650"/>
                  <a:gd name="connsiteX56" fmla="*/ 1695450 w 2133600"/>
                  <a:gd name="connsiteY56" fmla="*/ 1304925 h 1390650"/>
                  <a:gd name="connsiteX57" fmla="*/ 1695450 w 2133600"/>
                  <a:gd name="connsiteY57" fmla="*/ 1352550 h 1390650"/>
                  <a:gd name="connsiteX58" fmla="*/ 1733550 w 2133600"/>
                  <a:gd name="connsiteY58" fmla="*/ 1390650 h 1390650"/>
                  <a:gd name="connsiteX59" fmla="*/ 1762125 w 2133600"/>
                  <a:gd name="connsiteY59" fmla="*/ 1352550 h 1390650"/>
                  <a:gd name="connsiteX60" fmla="*/ 1771650 w 2133600"/>
                  <a:gd name="connsiteY60" fmla="*/ 1304925 h 1390650"/>
                  <a:gd name="connsiteX61" fmla="*/ 1790700 w 2133600"/>
                  <a:gd name="connsiteY61" fmla="*/ 1247775 h 1390650"/>
                  <a:gd name="connsiteX62" fmla="*/ 1781175 w 2133600"/>
                  <a:gd name="connsiteY62" fmla="*/ 1190625 h 1390650"/>
                  <a:gd name="connsiteX63" fmla="*/ 1819275 w 2133600"/>
                  <a:gd name="connsiteY63" fmla="*/ 1200150 h 1390650"/>
                  <a:gd name="connsiteX64" fmla="*/ 1800225 w 2133600"/>
                  <a:gd name="connsiteY64" fmla="*/ 1143000 h 1390650"/>
                  <a:gd name="connsiteX65" fmla="*/ 1800225 w 2133600"/>
                  <a:gd name="connsiteY65" fmla="*/ 1076325 h 1390650"/>
                  <a:gd name="connsiteX66" fmla="*/ 1809750 w 2133600"/>
                  <a:gd name="connsiteY66" fmla="*/ 1047750 h 1390650"/>
                  <a:gd name="connsiteX67" fmla="*/ 1828800 w 2133600"/>
                  <a:gd name="connsiteY67" fmla="*/ 981075 h 1390650"/>
                  <a:gd name="connsiteX68" fmla="*/ 1838325 w 2133600"/>
                  <a:gd name="connsiteY68" fmla="*/ 933450 h 1390650"/>
                  <a:gd name="connsiteX69" fmla="*/ 1847850 w 2133600"/>
                  <a:gd name="connsiteY69" fmla="*/ 885825 h 1390650"/>
                  <a:gd name="connsiteX70" fmla="*/ 1866900 w 2133600"/>
                  <a:gd name="connsiteY70" fmla="*/ 838200 h 1390650"/>
                  <a:gd name="connsiteX71" fmla="*/ 1914525 w 2133600"/>
                  <a:gd name="connsiteY71" fmla="*/ 895350 h 1390650"/>
                  <a:gd name="connsiteX72" fmla="*/ 1914525 w 2133600"/>
                  <a:gd name="connsiteY72" fmla="*/ 942975 h 1390650"/>
                  <a:gd name="connsiteX73" fmla="*/ 1933575 w 2133600"/>
                  <a:gd name="connsiteY73" fmla="*/ 1000125 h 1390650"/>
                  <a:gd name="connsiteX74" fmla="*/ 1971675 w 2133600"/>
                  <a:gd name="connsiteY74" fmla="*/ 1028700 h 1390650"/>
                  <a:gd name="connsiteX75" fmla="*/ 2019300 w 2133600"/>
                  <a:gd name="connsiteY75" fmla="*/ 1019175 h 1390650"/>
                  <a:gd name="connsiteX76" fmla="*/ 2057400 w 2133600"/>
                  <a:gd name="connsiteY76" fmla="*/ 981075 h 1390650"/>
                  <a:gd name="connsiteX77" fmla="*/ 2057400 w 2133600"/>
                  <a:gd name="connsiteY77" fmla="*/ 933450 h 1390650"/>
                  <a:gd name="connsiteX78" fmla="*/ 2076450 w 2133600"/>
                  <a:gd name="connsiteY78" fmla="*/ 876300 h 1390650"/>
                  <a:gd name="connsiteX79" fmla="*/ 2105025 w 2133600"/>
                  <a:gd name="connsiteY79" fmla="*/ 838200 h 1390650"/>
                  <a:gd name="connsiteX80" fmla="*/ 2133600 w 2133600"/>
                  <a:gd name="connsiteY80" fmla="*/ 781050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81175 w 2152650"/>
                  <a:gd name="connsiteY62" fmla="*/ 1190625 h 1390650"/>
                  <a:gd name="connsiteX63" fmla="*/ 1819275 w 2152650"/>
                  <a:gd name="connsiteY63" fmla="*/ 1200150 h 1390650"/>
                  <a:gd name="connsiteX64" fmla="*/ 1800225 w 2152650"/>
                  <a:gd name="connsiteY64" fmla="*/ 1143000 h 1390650"/>
                  <a:gd name="connsiteX65" fmla="*/ 1800225 w 2152650"/>
                  <a:gd name="connsiteY65" fmla="*/ 1076325 h 1390650"/>
                  <a:gd name="connsiteX66" fmla="*/ 1809750 w 2152650"/>
                  <a:gd name="connsiteY66" fmla="*/ 1047750 h 1390650"/>
                  <a:gd name="connsiteX67" fmla="*/ 1828800 w 2152650"/>
                  <a:gd name="connsiteY67" fmla="*/ 981075 h 1390650"/>
                  <a:gd name="connsiteX68" fmla="*/ 1838325 w 2152650"/>
                  <a:gd name="connsiteY68" fmla="*/ 933450 h 1390650"/>
                  <a:gd name="connsiteX69" fmla="*/ 1847850 w 2152650"/>
                  <a:gd name="connsiteY69" fmla="*/ 885825 h 1390650"/>
                  <a:gd name="connsiteX70" fmla="*/ 1866900 w 2152650"/>
                  <a:gd name="connsiteY70" fmla="*/ 838200 h 1390650"/>
                  <a:gd name="connsiteX71" fmla="*/ 1914525 w 2152650"/>
                  <a:gd name="connsiteY71" fmla="*/ 895350 h 1390650"/>
                  <a:gd name="connsiteX72" fmla="*/ 1914525 w 2152650"/>
                  <a:gd name="connsiteY72" fmla="*/ 942975 h 1390650"/>
                  <a:gd name="connsiteX73" fmla="*/ 1933575 w 2152650"/>
                  <a:gd name="connsiteY73" fmla="*/ 1000125 h 1390650"/>
                  <a:gd name="connsiteX74" fmla="*/ 1971675 w 2152650"/>
                  <a:gd name="connsiteY74" fmla="*/ 1028700 h 1390650"/>
                  <a:gd name="connsiteX75" fmla="*/ 2019300 w 2152650"/>
                  <a:gd name="connsiteY75" fmla="*/ 1019175 h 1390650"/>
                  <a:gd name="connsiteX76" fmla="*/ 2057400 w 2152650"/>
                  <a:gd name="connsiteY76" fmla="*/ 981075 h 1390650"/>
                  <a:gd name="connsiteX77" fmla="*/ 2057400 w 2152650"/>
                  <a:gd name="connsiteY77" fmla="*/ 933450 h 1390650"/>
                  <a:gd name="connsiteX78" fmla="*/ 2076450 w 2152650"/>
                  <a:gd name="connsiteY78" fmla="*/ 876300 h 1390650"/>
                  <a:gd name="connsiteX79" fmla="*/ 2105025 w 2152650"/>
                  <a:gd name="connsiteY79" fmla="*/ 838200 h 1390650"/>
                  <a:gd name="connsiteX80" fmla="*/ 2133600 w 2152650"/>
                  <a:gd name="connsiteY80" fmla="*/ 781050 h 1390650"/>
                  <a:gd name="connsiteX81" fmla="*/ 2152650 w 2152650"/>
                  <a:gd name="connsiteY81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81175 w 2152650"/>
                  <a:gd name="connsiteY62" fmla="*/ 1190625 h 1390650"/>
                  <a:gd name="connsiteX63" fmla="*/ 1819275 w 2152650"/>
                  <a:gd name="connsiteY63" fmla="*/ 120015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28700 h 1390650"/>
                  <a:gd name="connsiteX74" fmla="*/ 2019300 w 2152650"/>
                  <a:gd name="connsiteY74" fmla="*/ 1019175 h 1390650"/>
                  <a:gd name="connsiteX75" fmla="*/ 2057400 w 2152650"/>
                  <a:gd name="connsiteY75" fmla="*/ 981075 h 1390650"/>
                  <a:gd name="connsiteX76" fmla="*/ 2057400 w 2152650"/>
                  <a:gd name="connsiteY76" fmla="*/ 933450 h 1390650"/>
                  <a:gd name="connsiteX77" fmla="*/ 2076450 w 2152650"/>
                  <a:gd name="connsiteY77" fmla="*/ 876300 h 1390650"/>
                  <a:gd name="connsiteX78" fmla="*/ 2105025 w 2152650"/>
                  <a:gd name="connsiteY78" fmla="*/ 838200 h 1390650"/>
                  <a:gd name="connsiteX79" fmla="*/ 2133600 w 2152650"/>
                  <a:gd name="connsiteY79" fmla="*/ 781050 h 1390650"/>
                  <a:gd name="connsiteX80" fmla="*/ 2152650 w 2152650"/>
                  <a:gd name="connsiteY80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81175 w 2152650"/>
                  <a:gd name="connsiteY62" fmla="*/ 1190625 h 1390650"/>
                  <a:gd name="connsiteX63" fmla="*/ 1800225 w 2152650"/>
                  <a:gd name="connsiteY63" fmla="*/ 1076325 h 1390650"/>
                  <a:gd name="connsiteX64" fmla="*/ 1809750 w 2152650"/>
                  <a:gd name="connsiteY64" fmla="*/ 1047750 h 1390650"/>
                  <a:gd name="connsiteX65" fmla="*/ 1828800 w 2152650"/>
                  <a:gd name="connsiteY65" fmla="*/ 981075 h 1390650"/>
                  <a:gd name="connsiteX66" fmla="*/ 1838325 w 2152650"/>
                  <a:gd name="connsiteY66" fmla="*/ 933450 h 1390650"/>
                  <a:gd name="connsiteX67" fmla="*/ 1847850 w 2152650"/>
                  <a:gd name="connsiteY67" fmla="*/ 885825 h 1390650"/>
                  <a:gd name="connsiteX68" fmla="*/ 1866900 w 2152650"/>
                  <a:gd name="connsiteY68" fmla="*/ 838200 h 1390650"/>
                  <a:gd name="connsiteX69" fmla="*/ 1914525 w 2152650"/>
                  <a:gd name="connsiteY69" fmla="*/ 895350 h 1390650"/>
                  <a:gd name="connsiteX70" fmla="*/ 1914525 w 2152650"/>
                  <a:gd name="connsiteY70" fmla="*/ 942975 h 1390650"/>
                  <a:gd name="connsiteX71" fmla="*/ 1933575 w 2152650"/>
                  <a:gd name="connsiteY71" fmla="*/ 1000125 h 1390650"/>
                  <a:gd name="connsiteX72" fmla="*/ 1971675 w 2152650"/>
                  <a:gd name="connsiteY72" fmla="*/ 1028700 h 1390650"/>
                  <a:gd name="connsiteX73" fmla="*/ 2019300 w 2152650"/>
                  <a:gd name="connsiteY73" fmla="*/ 1019175 h 1390650"/>
                  <a:gd name="connsiteX74" fmla="*/ 2057400 w 2152650"/>
                  <a:gd name="connsiteY74" fmla="*/ 9810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800225 w 2152650"/>
                  <a:gd name="connsiteY62" fmla="*/ 1076325 h 1390650"/>
                  <a:gd name="connsiteX63" fmla="*/ 1809750 w 2152650"/>
                  <a:gd name="connsiteY63" fmla="*/ 1047750 h 1390650"/>
                  <a:gd name="connsiteX64" fmla="*/ 1828800 w 2152650"/>
                  <a:gd name="connsiteY64" fmla="*/ 981075 h 1390650"/>
                  <a:gd name="connsiteX65" fmla="*/ 1838325 w 2152650"/>
                  <a:gd name="connsiteY65" fmla="*/ 933450 h 1390650"/>
                  <a:gd name="connsiteX66" fmla="*/ 1847850 w 2152650"/>
                  <a:gd name="connsiteY66" fmla="*/ 885825 h 1390650"/>
                  <a:gd name="connsiteX67" fmla="*/ 1866900 w 2152650"/>
                  <a:gd name="connsiteY67" fmla="*/ 838200 h 1390650"/>
                  <a:gd name="connsiteX68" fmla="*/ 1914525 w 2152650"/>
                  <a:gd name="connsiteY68" fmla="*/ 895350 h 1390650"/>
                  <a:gd name="connsiteX69" fmla="*/ 1914525 w 2152650"/>
                  <a:gd name="connsiteY69" fmla="*/ 942975 h 1390650"/>
                  <a:gd name="connsiteX70" fmla="*/ 1933575 w 2152650"/>
                  <a:gd name="connsiteY70" fmla="*/ 1000125 h 1390650"/>
                  <a:gd name="connsiteX71" fmla="*/ 1971675 w 2152650"/>
                  <a:gd name="connsiteY71" fmla="*/ 1028700 h 1390650"/>
                  <a:gd name="connsiteX72" fmla="*/ 2019300 w 2152650"/>
                  <a:gd name="connsiteY72" fmla="*/ 101917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0225 w 2152650"/>
                  <a:gd name="connsiteY63" fmla="*/ 1076325 h 1390650"/>
                  <a:gd name="connsiteX64" fmla="*/ 1809750 w 2152650"/>
                  <a:gd name="connsiteY64" fmla="*/ 1047750 h 1390650"/>
                  <a:gd name="connsiteX65" fmla="*/ 1828800 w 2152650"/>
                  <a:gd name="connsiteY65" fmla="*/ 981075 h 1390650"/>
                  <a:gd name="connsiteX66" fmla="*/ 1838325 w 2152650"/>
                  <a:gd name="connsiteY66" fmla="*/ 933450 h 1390650"/>
                  <a:gd name="connsiteX67" fmla="*/ 1847850 w 2152650"/>
                  <a:gd name="connsiteY67" fmla="*/ 885825 h 1390650"/>
                  <a:gd name="connsiteX68" fmla="*/ 1866900 w 2152650"/>
                  <a:gd name="connsiteY68" fmla="*/ 838200 h 1390650"/>
                  <a:gd name="connsiteX69" fmla="*/ 1914525 w 2152650"/>
                  <a:gd name="connsiteY69" fmla="*/ 895350 h 1390650"/>
                  <a:gd name="connsiteX70" fmla="*/ 1914525 w 2152650"/>
                  <a:gd name="connsiteY70" fmla="*/ 942975 h 1390650"/>
                  <a:gd name="connsiteX71" fmla="*/ 1933575 w 2152650"/>
                  <a:gd name="connsiteY71" fmla="*/ 1000125 h 1390650"/>
                  <a:gd name="connsiteX72" fmla="*/ 1971675 w 2152650"/>
                  <a:gd name="connsiteY72" fmla="*/ 1028700 h 1390650"/>
                  <a:gd name="connsiteX73" fmla="*/ 2019300 w 2152650"/>
                  <a:gd name="connsiteY73" fmla="*/ 1019175 h 1390650"/>
                  <a:gd name="connsiteX74" fmla="*/ 2057400 w 2152650"/>
                  <a:gd name="connsiteY74" fmla="*/ 9810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28700 h 1390650"/>
                  <a:gd name="connsiteX74" fmla="*/ 2019300 w 2152650"/>
                  <a:gd name="connsiteY74" fmla="*/ 1019175 h 1390650"/>
                  <a:gd name="connsiteX75" fmla="*/ 2057400 w 2152650"/>
                  <a:gd name="connsiteY75" fmla="*/ 981075 h 1390650"/>
                  <a:gd name="connsiteX76" fmla="*/ 2057400 w 2152650"/>
                  <a:gd name="connsiteY76" fmla="*/ 933450 h 1390650"/>
                  <a:gd name="connsiteX77" fmla="*/ 2076450 w 2152650"/>
                  <a:gd name="connsiteY77" fmla="*/ 876300 h 1390650"/>
                  <a:gd name="connsiteX78" fmla="*/ 2105025 w 2152650"/>
                  <a:gd name="connsiteY78" fmla="*/ 838200 h 1390650"/>
                  <a:gd name="connsiteX79" fmla="*/ 2133600 w 2152650"/>
                  <a:gd name="connsiteY79" fmla="*/ 781050 h 1390650"/>
                  <a:gd name="connsiteX80" fmla="*/ 2152650 w 2152650"/>
                  <a:gd name="connsiteY80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28700 h 1390650"/>
                  <a:gd name="connsiteX74" fmla="*/ 2057400 w 2152650"/>
                  <a:gd name="connsiteY74" fmla="*/ 9810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00125 h 1390650"/>
                  <a:gd name="connsiteX74" fmla="*/ 2057400 w 2152650"/>
                  <a:gd name="connsiteY74" fmla="*/ 9810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00125 h 1390650"/>
                  <a:gd name="connsiteX74" fmla="*/ 2057400 w 2152650"/>
                  <a:gd name="connsiteY74" fmla="*/ 981075 h 1390650"/>
                  <a:gd name="connsiteX75" fmla="*/ 2028825 w 2152650"/>
                  <a:gd name="connsiteY75" fmla="*/ 1028700 h 1390650"/>
                  <a:gd name="connsiteX76" fmla="*/ 2057400 w 2152650"/>
                  <a:gd name="connsiteY76" fmla="*/ 933450 h 1390650"/>
                  <a:gd name="connsiteX77" fmla="*/ 2076450 w 2152650"/>
                  <a:gd name="connsiteY77" fmla="*/ 876300 h 1390650"/>
                  <a:gd name="connsiteX78" fmla="*/ 2105025 w 2152650"/>
                  <a:gd name="connsiteY78" fmla="*/ 838200 h 1390650"/>
                  <a:gd name="connsiteX79" fmla="*/ 2133600 w 2152650"/>
                  <a:gd name="connsiteY79" fmla="*/ 781050 h 1390650"/>
                  <a:gd name="connsiteX80" fmla="*/ 2152650 w 2152650"/>
                  <a:gd name="connsiteY80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1971675 w 2152650"/>
                  <a:gd name="connsiteY73" fmla="*/ 1000125 h 1390650"/>
                  <a:gd name="connsiteX74" fmla="*/ 2057400 w 2152650"/>
                  <a:gd name="connsiteY74" fmla="*/ 9810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2057400 w 2152650"/>
                  <a:gd name="connsiteY72" fmla="*/ 981075 h 1390650"/>
                  <a:gd name="connsiteX73" fmla="*/ 2057400 w 2152650"/>
                  <a:gd name="connsiteY73" fmla="*/ 933450 h 1390650"/>
                  <a:gd name="connsiteX74" fmla="*/ 2076450 w 2152650"/>
                  <a:gd name="connsiteY74" fmla="*/ 876300 h 1390650"/>
                  <a:gd name="connsiteX75" fmla="*/ 2105025 w 2152650"/>
                  <a:gd name="connsiteY75" fmla="*/ 838200 h 1390650"/>
                  <a:gd name="connsiteX76" fmla="*/ 2133600 w 2152650"/>
                  <a:gd name="connsiteY76" fmla="*/ 781050 h 1390650"/>
                  <a:gd name="connsiteX77" fmla="*/ 2152650 w 2152650"/>
                  <a:gd name="connsiteY77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19300 w 2152650"/>
                  <a:gd name="connsiteY74" fmla="*/ 100012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19300 w 2152650"/>
                  <a:gd name="connsiteY74" fmla="*/ 10191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1019175 h 1390650"/>
                  <a:gd name="connsiteX75" fmla="*/ 2057400 w 2152650"/>
                  <a:gd name="connsiteY75" fmla="*/ 933450 h 1390650"/>
                  <a:gd name="connsiteX76" fmla="*/ 2076450 w 2152650"/>
                  <a:gd name="connsiteY76" fmla="*/ 876300 h 1390650"/>
                  <a:gd name="connsiteX77" fmla="*/ 2105025 w 2152650"/>
                  <a:gd name="connsiteY77" fmla="*/ 838200 h 1390650"/>
                  <a:gd name="connsiteX78" fmla="*/ 2133600 w 2152650"/>
                  <a:gd name="connsiteY78" fmla="*/ 781050 h 1390650"/>
                  <a:gd name="connsiteX79" fmla="*/ 2152650 w 2152650"/>
                  <a:gd name="connsiteY79" fmla="*/ 75247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81075 h 1390650"/>
                  <a:gd name="connsiteX74" fmla="*/ 2057400 w 2152650"/>
                  <a:gd name="connsiteY74" fmla="*/ 933450 h 1390650"/>
                  <a:gd name="connsiteX75" fmla="*/ 2076450 w 2152650"/>
                  <a:gd name="connsiteY75" fmla="*/ 876300 h 1390650"/>
                  <a:gd name="connsiteX76" fmla="*/ 2105025 w 2152650"/>
                  <a:gd name="connsiteY76" fmla="*/ 838200 h 1390650"/>
                  <a:gd name="connsiteX77" fmla="*/ 2133600 w 2152650"/>
                  <a:gd name="connsiteY77" fmla="*/ 781050 h 1390650"/>
                  <a:gd name="connsiteX78" fmla="*/ 2152650 w 2152650"/>
                  <a:gd name="connsiteY78" fmla="*/ 752475 h 1390650"/>
                  <a:gd name="connsiteX0" fmla="*/ 0 w 2200275"/>
                  <a:gd name="connsiteY0" fmla="*/ 695325 h 1390650"/>
                  <a:gd name="connsiteX1" fmla="*/ 9525 w 2200275"/>
                  <a:gd name="connsiteY1" fmla="*/ 647700 h 1390650"/>
                  <a:gd name="connsiteX2" fmla="*/ 19050 w 2200275"/>
                  <a:gd name="connsiteY2" fmla="*/ 619125 h 1390650"/>
                  <a:gd name="connsiteX3" fmla="*/ 47625 w 2200275"/>
                  <a:gd name="connsiteY3" fmla="*/ 609600 h 1390650"/>
                  <a:gd name="connsiteX4" fmla="*/ 76200 w 2200275"/>
                  <a:gd name="connsiteY4" fmla="*/ 581025 h 1390650"/>
                  <a:gd name="connsiteX5" fmla="*/ 95250 w 2200275"/>
                  <a:gd name="connsiteY5" fmla="*/ 552450 h 1390650"/>
                  <a:gd name="connsiteX6" fmla="*/ 152400 w 2200275"/>
                  <a:gd name="connsiteY6" fmla="*/ 533400 h 1390650"/>
                  <a:gd name="connsiteX7" fmla="*/ 180975 w 2200275"/>
                  <a:gd name="connsiteY7" fmla="*/ 523875 h 1390650"/>
                  <a:gd name="connsiteX8" fmla="*/ 238125 w 2200275"/>
                  <a:gd name="connsiteY8" fmla="*/ 485775 h 1390650"/>
                  <a:gd name="connsiteX9" fmla="*/ 266700 w 2200275"/>
                  <a:gd name="connsiteY9" fmla="*/ 457200 h 1390650"/>
                  <a:gd name="connsiteX10" fmla="*/ 390530 w 2200275"/>
                  <a:gd name="connsiteY10" fmla="*/ 419098 h 1390650"/>
                  <a:gd name="connsiteX11" fmla="*/ 409579 w 2200275"/>
                  <a:gd name="connsiteY11" fmla="*/ 390519 h 1390650"/>
                  <a:gd name="connsiteX12" fmla="*/ 438150 w 2200275"/>
                  <a:gd name="connsiteY12" fmla="*/ 381000 h 1390650"/>
                  <a:gd name="connsiteX13" fmla="*/ 466725 w 2200275"/>
                  <a:gd name="connsiteY13" fmla="*/ 371475 h 1390650"/>
                  <a:gd name="connsiteX14" fmla="*/ 523875 w 2200275"/>
                  <a:gd name="connsiteY14" fmla="*/ 342900 h 1390650"/>
                  <a:gd name="connsiteX15" fmla="*/ 542925 w 2200275"/>
                  <a:gd name="connsiteY15" fmla="*/ 314325 h 1390650"/>
                  <a:gd name="connsiteX16" fmla="*/ 571500 w 2200275"/>
                  <a:gd name="connsiteY16" fmla="*/ 304800 h 1390650"/>
                  <a:gd name="connsiteX17" fmla="*/ 638175 w 2200275"/>
                  <a:gd name="connsiteY17" fmla="*/ 285750 h 1390650"/>
                  <a:gd name="connsiteX18" fmla="*/ 666750 w 2200275"/>
                  <a:gd name="connsiteY18" fmla="*/ 266700 h 1390650"/>
                  <a:gd name="connsiteX19" fmla="*/ 695325 w 2200275"/>
                  <a:gd name="connsiteY19" fmla="*/ 257175 h 1390650"/>
                  <a:gd name="connsiteX20" fmla="*/ 752475 w 2200275"/>
                  <a:gd name="connsiteY20" fmla="*/ 219075 h 1390650"/>
                  <a:gd name="connsiteX21" fmla="*/ 800100 w 2200275"/>
                  <a:gd name="connsiteY21" fmla="*/ 180975 h 1390650"/>
                  <a:gd name="connsiteX22" fmla="*/ 857250 w 2200275"/>
                  <a:gd name="connsiteY22" fmla="*/ 133350 h 1390650"/>
                  <a:gd name="connsiteX23" fmla="*/ 914400 w 2200275"/>
                  <a:gd name="connsiteY23" fmla="*/ 114300 h 1390650"/>
                  <a:gd name="connsiteX24" fmla="*/ 942975 w 2200275"/>
                  <a:gd name="connsiteY24" fmla="*/ 104775 h 1390650"/>
                  <a:gd name="connsiteX25" fmla="*/ 981075 w 2200275"/>
                  <a:gd name="connsiteY25" fmla="*/ 95250 h 1390650"/>
                  <a:gd name="connsiteX26" fmla="*/ 1038225 w 2200275"/>
                  <a:gd name="connsiteY26" fmla="*/ 76200 h 1390650"/>
                  <a:gd name="connsiteX27" fmla="*/ 1066800 w 2200275"/>
                  <a:gd name="connsiteY27" fmla="*/ 66675 h 1390650"/>
                  <a:gd name="connsiteX28" fmla="*/ 1114425 w 2200275"/>
                  <a:gd name="connsiteY28" fmla="*/ 57150 h 1390650"/>
                  <a:gd name="connsiteX29" fmla="*/ 1143000 w 2200275"/>
                  <a:gd name="connsiteY29" fmla="*/ 47625 h 1390650"/>
                  <a:gd name="connsiteX30" fmla="*/ 1190625 w 2200275"/>
                  <a:gd name="connsiteY30" fmla="*/ 38100 h 1390650"/>
                  <a:gd name="connsiteX31" fmla="*/ 1295400 w 2200275"/>
                  <a:gd name="connsiteY31" fmla="*/ 19050 h 1390650"/>
                  <a:gd name="connsiteX32" fmla="*/ 1362075 w 2200275"/>
                  <a:gd name="connsiteY32" fmla="*/ 0 h 1390650"/>
                  <a:gd name="connsiteX33" fmla="*/ 1476375 w 2200275"/>
                  <a:gd name="connsiteY33" fmla="*/ 9525 h 1390650"/>
                  <a:gd name="connsiteX34" fmla="*/ 1495425 w 2200275"/>
                  <a:gd name="connsiteY34" fmla="*/ 38100 h 1390650"/>
                  <a:gd name="connsiteX35" fmla="*/ 1504950 w 2200275"/>
                  <a:gd name="connsiteY35" fmla="*/ 85725 h 1390650"/>
                  <a:gd name="connsiteX36" fmla="*/ 1514475 w 2200275"/>
                  <a:gd name="connsiteY36" fmla="*/ 323850 h 1390650"/>
                  <a:gd name="connsiteX37" fmla="*/ 1543050 w 2200275"/>
                  <a:gd name="connsiteY37" fmla="*/ 485775 h 1390650"/>
                  <a:gd name="connsiteX38" fmla="*/ 1552575 w 2200275"/>
                  <a:gd name="connsiteY38" fmla="*/ 514350 h 1390650"/>
                  <a:gd name="connsiteX39" fmla="*/ 1571625 w 2200275"/>
                  <a:gd name="connsiteY39" fmla="*/ 590550 h 1390650"/>
                  <a:gd name="connsiteX40" fmla="*/ 1562100 w 2200275"/>
                  <a:gd name="connsiteY40" fmla="*/ 638175 h 1390650"/>
                  <a:gd name="connsiteX41" fmla="*/ 1571625 w 2200275"/>
                  <a:gd name="connsiteY41" fmla="*/ 657225 h 1390650"/>
                  <a:gd name="connsiteX42" fmla="*/ 1600200 w 2200275"/>
                  <a:gd name="connsiteY42" fmla="*/ 685800 h 1390650"/>
                  <a:gd name="connsiteX43" fmla="*/ 1619252 w 2200275"/>
                  <a:gd name="connsiteY43" fmla="*/ 752475 h 1390650"/>
                  <a:gd name="connsiteX44" fmla="*/ 1619250 w 2200275"/>
                  <a:gd name="connsiteY44" fmla="*/ 809625 h 1390650"/>
                  <a:gd name="connsiteX45" fmla="*/ 1628775 w 2200275"/>
                  <a:gd name="connsiteY45" fmla="*/ 866775 h 1390650"/>
                  <a:gd name="connsiteX46" fmla="*/ 1638300 w 2200275"/>
                  <a:gd name="connsiteY46" fmla="*/ 895350 h 1390650"/>
                  <a:gd name="connsiteX47" fmla="*/ 1628775 w 2200275"/>
                  <a:gd name="connsiteY47" fmla="*/ 942975 h 1390650"/>
                  <a:gd name="connsiteX48" fmla="*/ 1647825 w 2200275"/>
                  <a:gd name="connsiteY48" fmla="*/ 990600 h 1390650"/>
                  <a:gd name="connsiteX49" fmla="*/ 1647825 w 2200275"/>
                  <a:gd name="connsiteY49" fmla="*/ 1019175 h 1390650"/>
                  <a:gd name="connsiteX50" fmla="*/ 1657350 w 2200275"/>
                  <a:gd name="connsiteY50" fmla="*/ 1066800 h 1390650"/>
                  <a:gd name="connsiteX51" fmla="*/ 1657350 w 2200275"/>
                  <a:gd name="connsiteY51" fmla="*/ 1114425 h 1390650"/>
                  <a:gd name="connsiteX52" fmla="*/ 1666875 w 2200275"/>
                  <a:gd name="connsiteY52" fmla="*/ 1152525 h 1390650"/>
                  <a:gd name="connsiteX53" fmla="*/ 1657350 w 2200275"/>
                  <a:gd name="connsiteY53" fmla="*/ 1171575 h 1390650"/>
                  <a:gd name="connsiteX54" fmla="*/ 1676400 w 2200275"/>
                  <a:gd name="connsiteY54" fmla="*/ 1209675 h 1390650"/>
                  <a:gd name="connsiteX55" fmla="*/ 1676400 w 2200275"/>
                  <a:gd name="connsiteY55" fmla="*/ 1257300 h 1390650"/>
                  <a:gd name="connsiteX56" fmla="*/ 1695450 w 2200275"/>
                  <a:gd name="connsiteY56" fmla="*/ 1304925 h 1390650"/>
                  <a:gd name="connsiteX57" fmla="*/ 1695450 w 2200275"/>
                  <a:gd name="connsiteY57" fmla="*/ 1352550 h 1390650"/>
                  <a:gd name="connsiteX58" fmla="*/ 1733550 w 2200275"/>
                  <a:gd name="connsiteY58" fmla="*/ 1390650 h 1390650"/>
                  <a:gd name="connsiteX59" fmla="*/ 1762125 w 2200275"/>
                  <a:gd name="connsiteY59" fmla="*/ 1352550 h 1390650"/>
                  <a:gd name="connsiteX60" fmla="*/ 1771650 w 2200275"/>
                  <a:gd name="connsiteY60" fmla="*/ 1304925 h 1390650"/>
                  <a:gd name="connsiteX61" fmla="*/ 1790700 w 2200275"/>
                  <a:gd name="connsiteY61" fmla="*/ 1247775 h 1390650"/>
                  <a:gd name="connsiteX62" fmla="*/ 1790700 w 2200275"/>
                  <a:gd name="connsiteY62" fmla="*/ 1209675 h 1390650"/>
                  <a:gd name="connsiteX63" fmla="*/ 1809750 w 2200275"/>
                  <a:gd name="connsiteY63" fmla="*/ 1143000 h 1390650"/>
                  <a:gd name="connsiteX64" fmla="*/ 1800225 w 2200275"/>
                  <a:gd name="connsiteY64" fmla="*/ 1076325 h 1390650"/>
                  <a:gd name="connsiteX65" fmla="*/ 1809750 w 2200275"/>
                  <a:gd name="connsiteY65" fmla="*/ 1047750 h 1390650"/>
                  <a:gd name="connsiteX66" fmla="*/ 1828800 w 2200275"/>
                  <a:gd name="connsiteY66" fmla="*/ 981075 h 1390650"/>
                  <a:gd name="connsiteX67" fmla="*/ 1838325 w 2200275"/>
                  <a:gd name="connsiteY67" fmla="*/ 933450 h 1390650"/>
                  <a:gd name="connsiteX68" fmla="*/ 1847850 w 2200275"/>
                  <a:gd name="connsiteY68" fmla="*/ 885825 h 1390650"/>
                  <a:gd name="connsiteX69" fmla="*/ 1866900 w 2200275"/>
                  <a:gd name="connsiteY69" fmla="*/ 838200 h 1390650"/>
                  <a:gd name="connsiteX70" fmla="*/ 1914525 w 2200275"/>
                  <a:gd name="connsiteY70" fmla="*/ 895350 h 1390650"/>
                  <a:gd name="connsiteX71" fmla="*/ 1914525 w 2200275"/>
                  <a:gd name="connsiteY71" fmla="*/ 942975 h 1390650"/>
                  <a:gd name="connsiteX72" fmla="*/ 1933575 w 2200275"/>
                  <a:gd name="connsiteY72" fmla="*/ 1000125 h 1390650"/>
                  <a:gd name="connsiteX73" fmla="*/ 2057400 w 2200275"/>
                  <a:gd name="connsiteY73" fmla="*/ 981075 h 1390650"/>
                  <a:gd name="connsiteX74" fmla="*/ 2057400 w 2200275"/>
                  <a:gd name="connsiteY74" fmla="*/ 933450 h 1390650"/>
                  <a:gd name="connsiteX75" fmla="*/ 2076450 w 2200275"/>
                  <a:gd name="connsiteY75" fmla="*/ 876300 h 1390650"/>
                  <a:gd name="connsiteX76" fmla="*/ 2105025 w 2200275"/>
                  <a:gd name="connsiteY76" fmla="*/ 838200 h 1390650"/>
                  <a:gd name="connsiteX77" fmla="*/ 2133600 w 2200275"/>
                  <a:gd name="connsiteY77" fmla="*/ 781050 h 1390650"/>
                  <a:gd name="connsiteX78" fmla="*/ 2152650 w 2200275"/>
                  <a:gd name="connsiteY78" fmla="*/ 752475 h 1390650"/>
                  <a:gd name="connsiteX79" fmla="*/ 2200275 w 2200275"/>
                  <a:gd name="connsiteY79" fmla="*/ 733425 h 1390650"/>
                  <a:gd name="connsiteX0" fmla="*/ 0 w 2247900"/>
                  <a:gd name="connsiteY0" fmla="*/ 695325 h 1390650"/>
                  <a:gd name="connsiteX1" fmla="*/ 9525 w 2247900"/>
                  <a:gd name="connsiteY1" fmla="*/ 647700 h 1390650"/>
                  <a:gd name="connsiteX2" fmla="*/ 19050 w 2247900"/>
                  <a:gd name="connsiteY2" fmla="*/ 619125 h 1390650"/>
                  <a:gd name="connsiteX3" fmla="*/ 47625 w 2247900"/>
                  <a:gd name="connsiteY3" fmla="*/ 609600 h 1390650"/>
                  <a:gd name="connsiteX4" fmla="*/ 76200 w 2247900"/>
                  <a:gd name="connsiteY4" fmla="*/ 581025 h 1390650"/>
                  <a:gd name="connsiteX5" fmla="*/ 95250 w 2247900"/>
                  <a:gd name="connsiteY5" fmla="*/ 552450 h 1390650"/>
                  <a:gd name="connsiteX6" fmla="*/ 152400 w 2247900"/>
                  <a:gd name="connsiteY6" fmla="*/ 533400 h 1390650"/>
                  <a:gd name="connsiteX7" fmla="*/ 180975 w 2247900"/>
                  <a:gd name="connsiteY7" fmla="*/ 523875 h 1390650"/>
                  <a:gd name="connsiteX8" fmla="*/ 238125 w 2247900"/>
                  <a:gd name="connsiteY8" fmla="*/ 485775 h 1390650"/>
                  <a:gd name="connsiteX9" fmla="*/ 266700 w 2247900"/>
                  <a:gd name="connsiteY9" fmla="*/ 457200 h 1390650"/>
                  <a:gd name="connsiteX10" fmla="*/ 390530 w 2247900"/>
                  <a:gd name="connsiteY10" fmla="*/ 419098 h 1390650"/>
                  <a:gd name="connsiteX11" fmla="*/ 409579 w 2247900"/>
                  <a:gd name="connsiteY11" fmla="*/ 390519 h 1390650"/>
                  <a:gd name="connsiteX12" fmla="*/ 438150 w 2247900"/>
                  <a:gd name="connsiteY12" fmla="*/ 381000 h 1390650"/>
                  <a:gd name="connsiteX13" fmla="*/ 466725 w 2247900"/>
                  <a:gd name="connsiteY13" fmla="*/ 371475 h 1390650"/>
                  <a:gd name="connsiteX14" fmla="*/ 523875 w 2247900"/>
                  <a:gd name="connsiteY14" fmla="*/ 342900 h 1390650"/>
                  <a:gd name="connsiteX15" fmla="*/ 542925 w 2247900"/>
                  <a:gd name="connsiteY15" fmla="*/ 314325 h 1390650"/>
                  <a:gd name="connsiteX16" fmla="*/ 571500 w 2247900"/>
                  <a:gd name="connsiteY16" fmla="*/ 304800 h 1390650"/>
                  <a:gd name="connsiteX17" fmla="*/ 638175 w 2247900"/>
                  <a:gd name="connsiteY17" fmla="*/ 285750 h 1390650"/>
                  <a:gd name="connsiteX18" fmla="*/ 666750 w 2247900"/>
                  <a:gd name="connsiteY18" fmla="*/ 266700 h 1390650"/>
                  <a:gd name="connsiteX19" fmla="*/ 695325 w 2247900"/>
                  <a:gd name="connsiteY19" fmla="*/ 257175 h 1390650"/>
                  <a:gd name="connsiteX20" fmla="*/ 752475 w 2247900"/>
                  <a:gd name="connsiteY20" fmla="*/ 219075 h 1390650"/>
                  <a:gd name="connsiteX21" fmla="*/ 800100 w 2247900"/>
                  <a:gd name="connsiteY21" fmla="*/ 180975 h 1390650"/>
                  <a:gd name="connsiteX22" fmla="*/ 857250 w 2247900"/>
                  <a:gd name="connsiteY22" fmla="*/ 133350 h 1390650"/>
                  <a:gd name="connsiteX23" fmla="*/ 914400 w 2247900"/>
                  <a:gd name="connsiteY23" fmla="*/ 114300 h 1390650"/>
                  <a:gd name="connsiteX24" fmla="*/ 942975 w 2247900"/>
                  <a:gd name="connsiteY24" fmla="*/ 104775 h 1390650"/>
                  <a:gd name="connsiteX25" fmla="*/ 981075 w 2247900"/>
                  <a:gd name="connsiteY25" fmla="*/ 95250 h 1390650"/>
                  <a:gd name="connsiteX26" fmla="*/ 1038225 w 2247900"/>
                  <a:gd name="connsiteY26" fmla="*/ 76200 h 1390650"/>
                  <a:gd name="connsiteX27" fmla="*/ 1066800 w 2247900"/>
                  <a:gd name="connsiteY27" fmla="*/ 66675 h 1390650"/>
                  <a:gd name="connsiteX28" fmla="*/ 1114425 w 2247900"/>
                  <a:gd name="connsiteY28" fmla="*/ 57150 h 1390650"/>
                  <a:gd name="connsiteX29" fmla="*/ 1143000 w 2247900"/>
                  <a:gd name="connsiteY29" fmla="*/ 47625 h 1390650"/>
                  <a:gd name="connsiteX30" fmla="*/ 1190625 w 2247900"/>
                  <a:gd name="connsiteY30" fmla="*/ 38100 h 1390650"/>
                  <a:gd name="connsiteX31" fmla="*/ 1295400 w 2247900"/>
                  <a:gd name="connsiteY31" fmla="*/ 19050 h 1390650"/>
                  <a:gd name="connsiteX32" fmla="*/ 1362075 w 2247900"/>
                  <a:gd name="connsiteY32" fmla="*/ 0 h 1390650"/>
                  <a:gd name="connsiteX33" fmla="*/ 1476375 w 2247900"/>
                  <a:gd name="connsiteY33" fmla="*/ 9525 h 1390650"/>
                  <a:gd name="connsiteX34" fmla="*/ 1495425 w 2247900"/>
                  <a:gd name="connsiteY34" fmla="*/ 38100 h 1390650"/>
                  <a:gd name="connsiteX35" fmla="*/ 1504950 w 2247900"/>
                  <a:gd name="connsiteY35" fmla="*/ 85725 h 1390650"/>
                  <a:gd name="connsiteX36" fmla="*/ 1514475 w 2247900"/>
                  <a:gd name="connsiteY36" fmla="*/ 323850 h 1390650"/>
                  <a:gd name="connsiteX37" fmla="*/ 1543050 w 2247900"/>
                  <a:gd name="connsiteY37" fmla="*/ 485775 h 1390650"/>
                  <a:gd name="connsiteX38" fmla="*/ 1552575 w 2247900"/>
                  <a:gd name="connsiteY38" fmla="*/ 514350 h 1390650"/>
                  <a:gd name="connsiteX39" fmla="*/ 1571625 w 2247900"/>
                  <a:gd name="connsiteY39" fmla="*/ 590550 h 1390650"/>
                  <a:gd name="connsiteX40" fmla="*/ 1562100 w 2247900"/>
                  <a:gd name="connsiteY40" fmla="*/ 638175 h 1390650"/>
                  <a:gd name="connsiteX41" fmla="*/ 1571625 w 2247900"/>
                  <a:gd name="connsiteY41" fmla="*/ 657225 h 1390650"/>
                  <a:gd name="connsiteX42" fmla="*/ 1600200 w 2247900"/>
                  <a:gd name="connsiteY42" fmla="*/ 685800 h 1390650"/>
                  <a:gd name="connsiteX43" fmla="*/ 1619252 w 2247900"/>
                  <a:gd name="connsiteY43" fmla="*/ 752475 h 1390650"/>
                  <a:gd name="connsiteX44" fmla="*/ 1619250 w 2247900"/>
                  <a:gd name="connsiteY44" fmla="*/ 809625 h 1390650"/>
                  <a:gd name="connsiteX45" fmla="*/ 1628775 w 2247900"/>
                  <a:gd name="connsiteY45" fmla="*/ 866775 h 1390650"/>
                  <a:gd name="connsiteX46" fmla="*/ 1638300 w 2247900"/>
                  <a:gd name="connsiteY46" fmla="*/ 895350 h 1390650"/>
                  <a:gd name="connsiteX47" fmla="*/ 1628775 w 2247900"/>
                  <a:gd name="connsiteY47" fmla="*/ 942975 h 1390650"/>
                  <a:gd name="connsiteX48" fmla="*/ 1647825 w 2247900"/>
                  <a:gd name="connsiteY48" fmla="*/ 990600 h 1390650"/>
                  <a:gd name="connsiteX49" fmla="*/ 1647825 w 2247900"/>
                  <a:gd name="connsiteY49" fmla="*/ 1019175 h 1390650"/>
                  <a:gd name="connsiteX50" fmla="*/ 1657350 w 2247900"/>
                  <a:gd name="connsiteY50" fmla="*/ 1066800 h 1390650"/>
                  <a:gd name="connsiteX51" fmla="*/ 1657350 w 2247900"/>
                  <a:gd name="connsiteY51" fmla="*/ 1114425 h 1390650"/>
                  <a:gd name="connsiteX52" fmla="*/ 1666875 w 2247900"/>
                  <a:gd name="connsiteY52" fmla="*/ 1152525 h 1390650"/>
                  <a:gd name="connsiteX53" fmla="*/ 1657350 w 2247900"/>
                  <a:gd name="connsiteY53" fmla="*/ 1171575 h 1390650"/>
                  <a:gd name="connsiteX54" fmla="*/ 1676400 w 2247900"/>
                  <a:gd name="connsiteY54" fmla="*/ 1209675 h 1390650"/>
                  <a:gd name="connsiteX55" fmla="*/ 1676400 w 2247900"/>
                  <a:gd name="connsiteY55" fmla="*/ 1257300 h 1390650"/>
                  <a:gd name="connsiteX56" fmla="*/ 1695450 w 2247900"/>
                  <a:gd name="connsiteY56" fmla="*/ 1304925 h 1390650"/>
                  <a:gd name="connsiteX57" fmla="*/ 1695450 w 2247900"/>
                  <a:gd name="connsiteY57" fmla="*/ 1352550 h 1390650"/>
                  <a:gd name="connsiteX58" fmla="*/ 1733550 w 2247900"/>
                  <a:gd name="connsiteY58" fmla="*/ 1390650 h 1390650"/>
                  <a:gd name="connsiteX59" fmla="*/ 1762125 w 2247900"/>
                  <a:gd name="connsiteY59" fmla="*/ 1352550 h 1390650"/>
                  <a:gd name="connsiteX60" fmla="*/ 1771650 w 2247900"/>
                  <a:gd name="connsiteY60" fmla="*/ 1304925 h 1390650"/>
                  <a:gd name="connsiteX61" fmla="*/ 1790700 w 2247900"/>
                  <a:gd name="connsiteY61" fmla="*/ 1247775 h 1390650"/>
                  <a:gd name="connsiteX62" fmla="*/ 1790700 w 2247900"/>
                  <a:gd name="connsiteY62" fmla="*/ 1209675 h 1390650"/>
                  <a:gd name="connsiteX63" fmla="*/ 1809750 w 2247900"/>
                  <a:gd name="connsiteY63" fmla="*/ 1143000 h 1390650"/>
                  <a:gd name="connsiteX64" fmla="*/ 1800225 w 2247900"/>
                  <a:gd name="connsiteY64" fmla="*/ 1076325 h 1390650"/>
                  <a:gd name="connsiteX65" fmla="*/ 1809750 w 2247900"/>
                  <a:gd name="connsiteY65" fmla="*/ 1047750 h 1390650"/>
                  <a:gd name="connsiteX66" fmla="*/ 1828800 w 2247900"/>
                  <a:gd name="connsiteY66" fmla="*/ 981075 h 1390650"/>
                  <a:gd name="connsiteX67" fmla="*/ 1838325 w 2247900"/>
                  <a:gd name="connsiteY67" fmla="*/ 933450 h 1390650"/>
                  <a:gd name="connsiteX68" fmla="*/ 1847850 w 2247900"/>
                  <a:gd name="connsiteY68" fmla="*/ 885825 h 1390650"/>
                  <a:gd name="connsiteX69" fmla="*/ 1866900 w 2247900"/>
                  <a:gd name="connsiteY69" fmla="*/ 838200 h 1390650"/>
                  <a:gd name="connsiteX70" fmla="*/ 1914525 w 2247900"/>
                  <a:gd name="connsiteY70" fmla="*/ 895350 h 1390650"/>
                  <a:gd name="connsiteX71" fmla="*/ 1914525 w 2247900"/>
                  <a:gd name="connsiteY71" fmla="*/ 942975 h 1390650"/>
                  <a:gd name="connsiteX72" fmla="*/ 1933575 w 2247900"/>
                  <a:gd name="connsiteY72" fmla="*/ 1000125 h 1390650"/>
                  <a:gd name="connsiteX73" fmla="*/ 2057400 w 2247900"/>
                  <a:gd name="connsiteY73" fmla="*/ 981075 h 1390650"/>
                  <a:gd name="connsiteX74" fmla="*/ 2057400 w 2247900"/>
                  <a:gd name="connsiteY74" fmla="*/ 933450 h 1390650"/>
                  <a:gd name="connsiteX75" fmla="*/ 2076450 w 2247900"/>
                  <a:gd name="connsiteY75" fmla="*/ 876300 h 1390650"/>
                  <a:gd name="connsiteX76" fmla="*/ 2105025 w 2247900"/>
                  <a:gd name="connsiteY76" fmla="*/ 838200 h 1390650"/>
                  <a:gd name="connsiteX77" fmla="*/ 2133600 w 2247900"/>
                  <a:gd name="connsiteY77" fmla="*/ 781050 h 1390650"/>
                  <a:gd name="connsiteX78" fmla="*/ 2152650 w 2247900"/>
                  <a:gd name="connsiteY78" fmla="*/ 752475 h 1390650"/>
                  <a:gd name="connsiteX79" fmla="*/ 2200275 w 2247900"/>
                  <a:gd name="connsiteY79" fmla="*/ 733425 h 1390650"/>
                  <a:gd name="connsiteX80" fmla="*/ 2247900 w 2247900"/>
                  <a:gd name="connsiteY80" fmla="*/ 742950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57400 w 2295525"/>
                  <a:gd name="connsiteY73" fmla="*/ 981075 h 1390650"/>
                  <a:gd name="connsiteX74" fmla="*/ 2057400 w 2295525"/>
                  <a:gd name="connsiteY74" fmla="*/ 933450 h 1390650"/>
                  <a:gd name="connsiteX75" fmla="*/ 2076450 w 2295525"/>
                  <a:gd name="connsiteY75" fmla="*/ 876300 h 1390650"/>
                  <a:gd name="connsiteX76" fmla="*/ 2105025 w 2295525"/>
                  <a:gd name="connsiteY76" fmla="*/ 838200 h 1390650"/>
                  <a:gd name="connsiteX77" fmla="*/ 2133600 w 2295525"/>
                  <a:gd name="connsiteY77" fmla="*/ 781050 h 1390650"/>
                  <a:gd name="connsiteX78" fmla="*/ 2152650 w 2295525"/>
                  <a:gd name="connsiteY78" fmla="*/ 752475 h 1390650"/>
                  <a:gd name="connsiteX79" fmla="*/ 2200275 w 2295525"/>
                  <a:gd name="connsiteY79" fmla="*/ 733425 h 1390650"/>
                  <a:gd name="connsiteX80" fmla="*/ 2247900 w 2295525"/>
                  <a:gd name="connsiteY80" fmla="*/ 742950 h 1390650"/>
                  <a:gd name="connsiteX81" fmla="*/ 2295525 w 2295525"/>
                  <a:gd name="connsiteY81" fmla="*/ 752475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57400 w 2295525"/>
                  <a:gd name="connsiteY73" fmla="*/ 933450 h 1390650"/>
                  <a:gd name="connsiteX74" fmla="*/ 2076450 w 2295525"/>
                  <a:gd name="connsiteY74" fmla="*/ 876300 h 1390650"/>
                  <a:gd name="connsiteX75" fmla="*/ 2105025 w 2295525"/>
                  <a:gd name="connsiteY75" fmla="*/ 838200 h 1390650"/>
                  <a:gd name="connsiteX76" fmla="*/ 2133600 w 2295525"/>
                  <a:gd name="connsiteY76" fmla="*/ 781050 h 1390650"/>
                  <a:gd name="connsiteX77" fmla="*/ 2152650 w 2295525"/>
                  <a:gd name="connsiteY77" fmla="*/ 752475 h 1390650"/>
                  <a:gd name="connsiteX78" fmla="*/ 2200275 w 2295525"/>
                  <a:gd name="connsiteY78" fmla="*/ 733425 h 1390650"/>
                  <a:gd name="connsiteX79" fmla="*/ 2247900 w 2295525"/>
                  <a:gd name="connsiteY79" fmla="*/ 742950 h 1390650"/>
                  <a:gd name="connsiteX80" fmla="*/ 2295525 w 2295525"/>
                  <a:gd name="connsiteY80" fmla="*/ 752475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57400 w 2295525"/>
                  <a:gd name="connsiteY73" fmla="*/ 933450 h 1390650"/>
                  <a:gd name="connsiteX74" fmla="*/ 2057400 w 2295525"/>
                  <a:gd name="connsiteY74" fmla="*/ 971550 h 1390650"/>
                  <a:gd name="connsiteX75" fmla="*/ 2076450 w 2295525"/>
                  <a:gd name="connsiteY75" fmla="*/ 876300 h 1390650"/>
                  <a:gd name="connsiteX76" fmla="*/ 2105025 w 2295525"/>
                  <a:gd name="connsiteY76" fmla="*/ 838200 h 1390650"/>
                  <a:gd name="connsiteX77" fmla="*/ 2133600 w 2295525"/>
                  <a:gd name="connsiteY77" fmla="*/ 781050 h 1390650"/>
                  <a:gd name="connsiteX78" fmla="*/ 2152650 w 2295525"/>
                  <a:gd name="connsiteY78" fmla="*/ 752475 h 1390650"/>
                  <a:gd name="connsiteX79" fmla="*/ 2200275 w 2295525"/>
                  <a:gd name="connsiteY79" fmla="*/ 733425 h 1390650"/>
                  <a:gd name="connsiteX80" fmla="*/ 2247900 w 2295525"/>
                  <a:gd name="connsiteY80" fmla="*/ 742950 h 1390650"/>
                  <a:gd name="connsiteX81" fmla="*/ 2295525 w 2295525"/>
                  <a:gd name="connsiteY81" fmla="*/ 752475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57400 w 2295525"/>
                  <a:gd name="connsiteY73" fmla="*/ 933450 h 1390650"/>
                  <a:gd name="connsiteX74" fmla="*/ 2057400 w 2295525"/>
                  <a:gd name="connsiteY74" fmla="*/ 971550 h 1390650"/>
                  <a:gd name="connsiteX75" fmla="*/ 2038350 w 2295525"/>
                  <a:gd name="connsiteY75" fmla="*/ 1038225 h 1390650"/>
                  <a:gd name="connsiteX76" fmla="*/ 2076450 w 2295525"/>
                  <a:gd name="connsiteY76" fmla="*/ 876300 h 1390650"/>
                  <a:gd name="connsiteX77" fmla="*/ 2105025 w 2295525"/>
                  <a:gd name="connsiteY77" fmla="*/ 838200 h 1390650"/>
                  <a:gd name="connsiteX78" fmla="*/ 2133600 w 2295525"/>
                  <a:gd name="connsiteY78" fmla="*/ 781050 h 1390650"/>
                  <a:gd name="connsiteX79" fmla="*/ 2152650 w 2295525"/>
                  <a:gd name="connsiteY79" fmla="*/ 752475 h 1390650"/>
                  <a:gd name="connsiteX80" fmla="*/ 2200275 w 2295525"/>
                  <a:gd name="connsiteY80" fmla="*/ 733425 h 1390650"/>
                  <a:gd name="connsiteX81" fmla="*/ 2247900 w 2295525"/>
                  <a:gd name="connsiteY81" fmla="*/ 742950 h 1390650"/>
                  <a:gd name="connsiteX82" fmla="*/ 2295525 w 2295525"/>
                  <a:gd name="connsiteY82" fmla="*/ 752475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57400 w 2295525"/>
                  <a:gd name="connsiteY73" fmla="*/ 933450 h 1390650"/>
                  <a:gd name="connsiteX74" fmla="*/ 2057400 w 2295525"/>
                  <a:gd name="connsiteY74" fmla="*/ 971550 h 1390650"/>
                  <a:gd name="connsiteX75" fmla="*/ 2038350 w 2295525"/>
                  <a:gd name="connsiteY75" fmla="*/ 1038225 h 1390650"/>
                  <a:gd name="connsiteX76" fmla="*/ 2000250 w 2295525"/>
                  <a:gd name="connsiteY76" fmla="*/ 1009650 h 1390650"/>
                  <a:gd name="connsiteX77" fmla="*/ 2076450 w 2295525"/>
                  <a:gd name="connsiteY77" fmla="*/ 876300 h 1390650"/>
                  <a:gd name="connsiteX78" fmla="*/ 2105025 w 2295525"/>
                  <a:gd name="connsiteY78" fmla="*/ 838200 h 1390650"/>
                  <a:gd name="connsiteX79" fmla="*/ 2133600 w 2295525"/>
                  <a:gd name="connsiteY79" fmla="*/ 781050 h 1390650"/>
                  <a:gd name="connsiteX80" fmla="*/ 2152650 w 2295525"/>
                  <a:gd name="connsiteY80" fmla="*/ 752475 h 1390650"/>
                  <a:gd name="connsiteX81" fmla="*/ 2200275 w 2295525"/>
                  <a:gd name="connsiteY81" fmla="*/ 733425 h 1390650"/>
                  <a:gd name="connsiteX82" fmla="*/ 2247900 w 2295525"/>
                  <a:gd name="connsiteY82" fmla="*/ 742950 h 1390650"/>
                  <a:gd name="connsiteX83" fmla="*/ 2295525 w 2295525"/>
                  <a:gd name="connsiteY83" fmla="*/ 752475 h 1390650"/>
                  <a:gd name="connsiteX0" fmla="*/ 0 w 2247900"/>
                  <a:gd name="connsiteY0" fmla="*/ 695325 h 1390650"/>
                  <a:gd name="connsiteX1" fmla="*/ 9525 w 2247900"/>
                  <a:gd name="connsiteY1" fmla="*/ 647700 h 1390650"/>
                  <a:gd name="connsiteX2" fmla="*/ 19050 w 2247900"/>
                  <a:gd name="connsiteY2" fmla="*/ 619125 h 1390650"/>
                  <a:gd name="connsiteX3" fmla="*/ 47625 w 2247900"/>
                  <a:gd name="connsiteY3" fmla="*/ 609600 h 1390650"/>
                  <a:gd name="connsiteX4" fmla="*/ 76200 w 2247900"/>
                  <a:gd name="connsiteY4" fmla="*/ 581025 h 1390650"/>
                  <a:gd name="connsiteX5" fmla="*/ 95250 w 2247900"/>
                  <a:gd name="connsiteY5" fmla="*/ 552450 h 1390650"/>
                  <a:gd name="connsiteX6" fmla="*/ 152400 w 2247900"/>
                  <a:gd name="connsiteY6" fmla="*/ 533400 h 1390650"/>
                  <a:gd name="connsiteX7" fmla="*/ 180975 w 2247900"/>
                  <a:gd name="connsiteY7" fmla="*/ 523875 h 1390650"/>
                  <a:gd name="connsiteX8" fmla="*/ 238125 w 2247900"/>
                  <a:gd name="connsiteY8" fmla="*/ 485775 h 1390650"/>
                  <a:gd name="connsiteX9" fmla="*/ 266700 w 2247900"/>
                  <a:gd name="connsiteY9" fmla="*/ 457200 h 1390650"/>
                  <a:gd name="connsiteX10" fmla="*/ 390530 w 2247900"/>
                  <a:gd name="connsiteY10" fmla="*/ 419098 h 1390650"/>
                  <a:gd name="connsiteX11" fmla="*/ 409579 w 2247900"/>
                  <a:gd name="connsiteY11" fmla="*/ 390519 h 1390650"/>
                  <a:gd name="connsiteX12" fmla="*/ 438150 w 2247900"/>
                  <a:gd name="connsiteY12" fmla="*/ 381000 h 1390650"/>
                  <a:gd name="connsiteX13" fmla="*/ 466725 w 2247900"/>
                  <a:gd name="connsiteY13" fmla="*/ 371475 h 1390650"/>
                  <a:gd name="connsiteX14" fmla="*/ 523875 w 2247900"/>
                  <a:gd name="connsiteY14" fmla="*/ 342900 h 1390650"/>
                  <a:gd name="connsiteX15" fmla="*/ 542925 w 2247900"/>
                  <a:gd name="connsiteY15" fmla="*/ 314325 h 1390650"/>
                  <a:gd name="connsiteX16" fmla="*/ 571500 w 2247900"/>
                  <a:gd name="connsiteY16" fmla="*/ 304800 h 1390650"/>
                  <a:gd name="connsiteX17" fmla="*/ 638175 w 2247900"/>
                  <a:gd name="connsiteY17" fmla="*/ 285750 h 1390650"/>
                  <a:gd name="connsiteX18" fmla="*/ 666750 w 2247900"/>
                  <a:gd name="connsiteY18" fmla="*/ 266700 h 1390650"/>
                  <a:gd name="connsiteX19" fmla="*/ 695325 w 2247900"/>
                  <a:gd name="connsiteY19" fmla="*/ 257175 h 1390650"/>
                  <a:gd name="connsiteX20" fmla="*/ 752475 w 2247900"/>
                  <a:gd name="connsiteY20" fmla="*/ 219075 h 1390650"/>
                  <a:gd name="connsiteX21" fmla="*/ 800100 w 2247900"/>
                  <a:gd name="connsiteY21" fmla="*/ 180975 h 1390650"/>
                  <a:gd name="connsiteX22" fmla="*/ 857250 w 2247900"/>
                  <a:gd name="connsiteY22" fmla="*/ 133350 h 1390650"/>
                  <a:gd name="connsiteX23" fmla="*/ 914400 w 2247900"/>
                  <a:gd name="connsiteY23" fmla="*/ 114300 h 1390650"/>
                  <a:gd name="connsiteX24" fmla="*/ 942975 w 2247900"/>
                  <a:gd name="connsiteY24" fmla="*/ 104775 h 1390650"/>
                  <a:gd name="connsiteX25" fmla="*/ 981075 w 2247900"/>
                  <a:gd name="connsiteY25" fmla="*/ 95250 h 1390650"/>
                  <a:gd name="connsiteX26" fmla="*/ 1038225 w 2247900"/>
                  <a:gd name="connsiteY26" fmla="*/ 76200 h 1390650"/>
                  <a:gd name="connsiteX27" fmla="*/ 1066800 w 2247900"/>
                  <a:gd name="connsiteY27" fmla="*/ 66675 h 1390650"/>
                  <a:gd name="connsiteX28" fmla="*/ 1114425 w 2247900"/>
                  <a:gd name="connsiteY28" fmla="*/ 57150 h 1390650"/>
                  <a:gd name="connsiteX29" fmla="*/ 1143000 w 2247900"/>
                  <a:gd name="connsiteY29" fmla="*/ 47625 h 1390650"/>
                  <a:gd name="connsiteX30" fmla="*/ 1190625 w 2247900"/>
                  <a:gd name="connsiteY30" fmla="*/ 38100 h 1390650"/>
                  <a:gd name="connsiteX31" fmla="*/ 1295400 w 2247900"/>
                  <a:gd name="connsiteY31" fmla="*/ 19050 h 1390650"/>
                  <a:gd name="connsiteX32" fmla="*/ 1362075 w 2247900"/>
                  <a:gd name="connsiteY32" fmla="*/ 0 h 1390650"/>
                  <a:gd name="connsiteX33" fmla="*/ 1476375 w 2247900"/>
                  <a:gd name="connsiteY33" fmla="*/ 9525 h 1390650"/>
                  <a:gd name="connsiteX34" fmla="*/ 1495425 w 2247900"/>
                  <a:gd name="connsiteY34" fmla="*/ 38100 h 1390650"/>
                  <a:gd name="connsiteX35" fmla="*/ 1504950 w 2247900"/>
                  <a:gd name="connsiteY35" fmla="*/ 85725 h 1390650"/>
                  <a:gd name="connsiteX36" fmla="*/ 1514475 w 2247900"/>
                  <a:gd name="connsiteY36" fmla="*/ 323850 h 1390650"/>
                  <a:gd name="connsiteX37" fmla="*/ 1543050 w 2247900"/>
                  <a:gd name="connsiteY37" fmla="*/ 485775 h 1390650"/>
                  <a:gd name="connsiteX38" fmla="*/ 1552575 w 2247900"/>
                  <a:gd name="connsiteY38" fmla="*/ 514350 h 1390650"/>
                  <a:gd name="connsiteX39" fmla="*/ 1571625 w 2247900"/>
                  <a:gd name="connsiteY39" fmla="*/ 590550 h 1390650"/>
                  <a:gd name="connsiteX40" fmla="*/ 1562100 w 2247900"/>
                  <a:gd name="connsiteY40" fmla="*/ 638175 h 1390650"/>
                  <a:gd name="connsiteX41" fmla="*/ 1571625 w 2247900"/>
                  <a:gd name="connsiteY41" fmla="*/ 657225 h 1390650"/>
                  <a:gd name="connsiteX42" fmla="*/ 1600200 w 2247900"/>
                  <a:gd name="connsiteY42" fmla="*/ 685800 h 1390650"/>
                  <a:gd name="connsiteX43" fmla="*/ 1619252 w 2247900"/>
                  <a:gd name="connsiteY43" fmla="*/ 752475 h 1390650"/>
                  <a:gd name="connsiteX44" fmla="*/ 1619250 w 2247900"/>
                  <a:gd name="connsiteY44" fmla="*/ 809625 h 1390650"/>
                  <a:gd name="connsiteX45" fmla="*/ 1628775 w 2247900"/>
                  <a:gd name="connsiteY45" fmla="*/ 866775 h 1390650"/>
                  <a:gd name="connsiteX46" fmla="*/ 1638300 w 2247900"/>
                  <a:gd name="connsiteY46" fmla="*/ 895350 h 1390650"/>
                  <a:gd name="connsiteX47" fmla="*/ 1628775 w 2247900"/>
                  <a:gd name="connsiteY47" fmla="*/ 942975 h 1390650"/>
                  <a:gd name="connsiteX48" fmla="*/ 1647825 w 2247900"/>
                  <a:gd name="connsiteY48" fmla="*/ 990600 h 1390650"/>
                  <a:gd name="connsiteX49" fmla="*/ 1647825 w 2247900"/>
                  <a:gd name="connsiteY49" fmla="*/ 1019175 h 1390650"/>
                  <a:gd name="connsiteX50" fmla="*/ 1657350 w 2247900"/>
                  <a:gd name="connsiteY50" fmla="*/ 1066800 h 1390650"/>
                  <a:gd name="connsiteX51" fmla="*/ 1657350 w 2247900"/>
                  <a:gd name="connsiteY51" fmla="*/ 1114425 h 1390650"/>
                  <a:gd name="connsiteX52" fmla="*/ 1666875 w 2247900"/>
                  <a:gd name="connsiteY52" fmla="*/ 1152525 h 1390650"/>
                  <a:gd name="connsiteX53" fmla="*/ 1657350 w 2247900"/>
                  <a:gd name="connsiteY53" fmla="*/ 1171575 h 1390650"/>
                  <a:gd name="connsiteX54" fmla="*/ 1676400 w 2247900"/>
                  <a:gd name="connsiteY54" fmla="*/ 1209675 h 1390650"/>
                  <a:gd name="connsiteX55" fmla="*/ 1676400 w 2247900"/>
                  <a:gd name="connsiteY55" fmla="*/ 1257300 h 1390650"/>
                  <a:gd name="connsiteX56" fmla="*/ 1695450 w 2247900"/>
                  <a:gd name="connsiteY56" fmla="*/ 1304925 h 1390650"/>
                  <a:gd name="connsiteX57" fmla="*/ 1695450 w 2247900"/>
                  <a:gd name="connsiteY57" fmla="*/ 1352550 h 1390650"/>
                  <a:gd name="connsiteX58" fmla="*/ 1733550 w 2247900"/>
                  <a:gd name="connsiteY58" fmla="*/ 1390650 h 1390650"/>
                  <a:gd name="connsiteX59" fmla="*/ 1762125 w 2247900"/>
                  <a:gd name="connsiteY59" fmla="*/ 1352550 h 1390650"/>
                  <a:gd name="connsiteX60" fmla="*/ 1771650 w 2247900"/>
                  <a:gd name="connsiteY60" fmla="*/ 1304925 h 1390650"/>
                  <a:gd name="connsiteX61" fmla="*/ 1790700 w 2247900"/>
                  <a:gd name="connsiteY61" fmla="*/ 1247775 h 1390650"/>
                  <a:gd name="connsiteX62" fmla="*/ 1790700 w 2247900"/>
                  <a:gd name="connsiteY62" fmla="*/ 1209675 h 1390650"/>
                  <a:gd name="connsiteX63" fmla="*/ 1809750 w 2247900"/>
                  <a:gd name="connsiteY63" fmla="*/ 1143000 h 1390650"/>
                  <a:gd name="connsiteX64" fmla="*/ 1800225 w 2247900"/>
                  <a:gd name="connsiteY64" fmla="*/ 1076325 h 1390650"/>
                  <a:gd name="connsiteX65" fmla="*/ 1809750 w 2247900"/>
                  <a:gd name="connsiteY65" fmla="*/ 1047750 h 1390650"/>
                  <a:gd name="connsiteX66" fmla="*/ 1828800 w 2247900"/>
                  <a:gd name="connsiteY66" fmla="*/ 981075 h 1390650"/>
                  <a:gd name="connsiteX67" fmla="*/ 1838325 w 2247900"/>
                  <a:gd name="connsiteY67" fmla="*/ 933450 h 1390650"/>
                  <a:gd name="connsiteX68" fmla="*/ 1847850 w 2247900"/>
                  <a:gd name="connsiteY68" fmla="*/ 885825 h 1390650"/>
                  <a:gd name="connsiteX69" fmla="*/ 1866900 w 2247900"/>
                  <a:gd name="connsiteY69" fmla="*/ 838200 h 1390650"/>
                  <a:gd name="connsiteX70" fmla="*/ 1914525 w 2247900"/>
                  <a:gd name="connsiteY70" fmla="*/ 895350 h 1390650"/>
                  <a:gd name="connsiteX71" fmla="*/ 1914525 w 2247900"/>
                  <a:gd name="connsiteY71" fmla="*/ 942975 h 1390650"/>
                  <a:gd name="connsiteX72" fmla="*/ 1933575 w 2247900"/>
                  <a:gd name="connsiteY72" fmla="*/ 1000125 h 1390650"/>
                  <a:gd name="connsiteX73" fmla="*/ 2057400 w 2247900"/>
                  <a:gd name="connsiteY73" fmla="*/ 933450 h 1390650"/>
                  <a:gd name="connsiteX74" fmla="*/ 2057400 w 2247900"/>
                  <a:gd name="connsiteY74" fmla="*/ 971550 h 1390650"/>
                  <a:gd name="connsiteX75" fmla="*/ 2038350 w 2247900"/>
                  <a:gd name="connsiteY75" fmla="*/ 1038225 h 1390650"/>
                  <a:gd name="connsiteX76" fmla="*/ 2000250 w 2247900"/>
                  <a:gd name="connsiteY76" fmla="*/ 1009650 h 1390650"/>
                  <a:gd name="connsiteX77" fmla="*/ 2076450 w 2247900"/>
                  <a:gd name="connsiteY77" fmla="*/ 876300 h 1390650"/>
                  <a:gd name="connsiteX78" fmla="*/ 2105025 w 2247900"/>
                  <a:gd name="connsiteY78" fmla="*/ 838200 h 1390650"/>
                  <a:gd name="connsiteX79" fmla="*/ 2133600 w 2247900"/>
                  <a:gd name="connsiteY79" fmla="*/ 781050 h 1390650"/>
                  <a:gd name="connsiteX80" fmla="*/ 2152650 w 2247900"/>
                  <a:gd name="connsiteY80" fmla="*/ 752475 h 1390650"/>
                  <a:gd name="connsiteX81" fmla="*/ 2200275 w 2247900"/>
                  <a:gd name="connsiteY81" fmla="*/ 733425 h 1390650"/>
                  <a:gd name="connsiteX82" fmla="*/ 2247900 w 2247900"/>
                  <a:gd name="connsiteY82" fmla="*/ 742950 h 1390650"/>
                  <a:gd name="connsiteX0" fmla="*/ 0 w 2200275"/>
                  <a:gd name="connsiteY0" fmla="*/ 695325 h 1390650"/>
                  <a:gd name="connsiteX1" fmla="*/ 9525 w 2200275"/>
                  <a:gd name="connsiteY1" fmla="*/ 647700 h 1390650"/>
                  <a:gd name="connsiteX2" fmla="*/ 19050 w 2200275"/>
                  <a:gd name="connsiteY2" fmla="*/ 619125 h 1390650"/>
                  <a:gd name="connsiteX3" fmla="*/ 47625 w 2200275"/>
                  <a:gd name="connsiteY3" fmla="*/ 609600 h 1390650"/>
                  <a:gd name="connsiteX4" fmla="*/ 76200 w 2200275"/>
                  <a:gd name="connsiteY4" fmla="*/ 581025 h 1390650"/>
                  <a:gd name="connsiteX5" fmla="*/ 95250 w 2200275"/>
                  <a:gd name="connsiteY5" fmla="*/ 552450 h 1390650"/>
                  <a:gd name="connsiteX6" fmla="*/ 152400 w 2200275"/>
                  <a:gd name="connsiteY6" fmla="*/ 533400 h 1390650"/>
                  <a:gd name="connsiteX7" fmla="*/ 180975 w 2200275"/>
                  <a:gd name="connsiteY7" fmla="*/ 523875 h 1390650"/>
                  <a:gd name="connsiteX8" fmla="*/ 238125 w 2200275"/>
                  <a:gd name="connsiteY8" fmla="*/ 485775 h 1390650"/>
                  <a:gd name="connsiteX9" fmla="*/ 266700 w 2200275"/>
                  <a:gd name="connsiteY9" fmla="*/ 457200 h 1390650"/>
                  <a:gd name="connsiteX10" fmla="*/ 390530 w 2200275"/>
                  <a:gd name="connsiteY10" fmla="*/ 419098 h 1390650"/>
                  <a:gd name="connsiteX11" fmla="*/ 409579 w 2200275"/>
                  <a:gd name="connsiteY11" fmla="*/ 390519 h 1390650"/>
                  <a:gd name="connsiteX12" fmla="*/ 438150 w 2200275"/>
                  <a:gd name="connsiteY12" fmla="*/ 381000 h 1390650"/>
                  <a:gd name="connsiteX13" fmla="*/ 466725 w 2200275"/>
                  <a:gd name="connsiteY13" fmla="*/ 371475 h 1390650"/>
                  <a:gd name="connsiteX14" fmla="*/ 523875 w 2200275"/>
                  <a:gd name="connsiteY14" fmla="*/ 342900 h 1390650"/>
                  <a:gd name="connsiteX15" fmla="*/ 542925 w 2200275"/>
                  <a:gd name="connsiteY15" fmla="*/ 314325 h 1390650"/>
                  <a:gd name="connsiteX16" fmla="*/ 571500 w 2200275"/>
                  <a:gd name="connsiteY16" fmla="*/ 304800 h 1390650"/>
                  <a:gd name="connsiteX17" fmla="*/ 638175 w 2200275"/>
                  <a:gd name="connsiteY17" fmla="*/ 285750 h 1390650"/>
                  <a:gd name="connsiteX18" fmla="*/ 666750 w 2200275"/>
                  <a:gd name="connsiteY18" fmla="*/ 266700 h 1390650"/>
                  <a:gd name="connsiteX19" fmla="*/ 695325 w 2200275"/>
                  <a:gd name="connsiteY19" fmla="*/ 257175 h 1390650"/>
                  <a:gd name="connsiteX20" fmla="*/ 752475 w 2200275"/>
                  <a:gd name="connsiteY20" fmla="*/ 219075 h 1390650"/>
                  <a:gd name="connsiteX21" fmla="*/ 800100 w 2200275"/>
                  <a:gd name="connsiteY21" fmla="*/ 180975 h 1390650"/>
                  <a:gd name="connsiteX22" fmla="*/ 857250 w 2200275"/>
                  <a:gd name="connsiteY22" fmla="*/ 133350 h 1390650"/>
                  <a:gd name="connsiteX23" fmla="*/ 914400 w 2200275"/>
                  <a:gd name="connsiteY23" fmla="*/ 114300 h 1390650"/>
                  <a:gd name="connsiteX24" fmla="*/ 942975 w 2200275"/>
                  <a:gd name="connsiteY24" fmla="*/ 104775 h 1390650"/>
                  <a:gd name="connsiteX25" fmla="*/ 981075 w 2200275"/>
                  <a:gd name="connsiteY25" fmla="*/ 95250 h 1390650"/>
                  <a:gd name="connsiteX26" fmla="*/ 1038225 w 2200275"/>
                  <a:gd name="connsiteY26" fmla="*/ 76200 h 1390650"/>
                  <a:gd name="connsiteX27" fmla="*/ 1066800 w 2200275"/>
                  <a:gd name="connsiteY27" fmla="*/ 66675 h 1390650"/>
                  <a:gd name="connsiteX28" fmla="*/ 1114425 w 2200275"/>
                  <a:gd name="connsiteY28" fmla="*/ 57150 h 1390650"/>
                  <a:gd name="connsiteX29" fmla="*/ 1143000 w 2200275"/>
                  <a:gd name="connsiteY29" fmla="*/ 47625 h 1390650"/>
                  <a:gd name="connsiteX30" fmla="*/ 1190625 w 2200275"/>
                  <a:gd name="connsiteY30" fmla="*/ 38100 h 1390650"/>
                  <a:gd name="connsiteX31" fmla="*/ 1295400 w 2200275"/>
                  <a:gd name="connsiteY31" fmla="*/ 19050 h 1390650"/>
                  <a:gd name="connsiteX32" fmla="*/ 1362075 w 2200275"/>
                  <a:gd name="connsiteY32" fmla="*/ 0 h 1390650"/>
                  <a:gd name="connsiteX33" fmla="*/ 1476375 w 2200275"/>
                  <a:gd name="connsiteY33" fmla="*/ 9525 h 1390650"/>
                  <a:gd name="connsiteX34" fmla="*/ 1495425 w 2200275"/>
                  <a:gd name="connsiteY34" fmla="*/ 38100 h 1390650"/>
                  <a:gd name="connsiteX35" fmla="*/ 1504950 w 2200275"/>
                  <a:gd name="connsiteY35" fmla="*/ 85725 h 1390650"/>
                  <a:gd name="connsiteX36" fmla="*/ 1514475 w 2200275"/>
                  <a:gd name="connsiteY36" fmla="*/ 323850 h 1390650"/>
                  <a:gd name="connsiteX37" fmla="*/ 1543050 w 2200275"/>
                  <a:gd name="connsiteY37" fmla="*/ 485775 h 1390650"/>
                  <a:gd name="connsiteX38" fmla="*/ 1552575 w 2200275"/>
                  <a:gd name="connsiteY38" fmla="*/ 514350 h 1390650"/>
                  <a:gd name="connsiteX39" fmla="*/ 1571625 w 2200275"/>
                  <a:gd name="connsiteY39" fmla="*/ 590550 h 1390650"/>
                  <a:gd name="connsiteX40" fmla="*/ 1562100 w 2200275"/>
                  <a:gd name="connsiteY40" fmla="*/ 638175 h 1390650"/>
                  <a:gd name="connsiteX41" fmla="*/ 1571625 w 2200275"/>
                  <a:gd name="connsiteY41" fmla="*/ 657225 h 1390650"/>
                  <a:gd name="connsiteX42" fmla="*/ 1600200 w 2200275"/>
                  <a:gd name="connsiteY42" fmla="*/ 685800 h 1390650"/>
                  <a:gd name="connsiteX43" fmla="*/ 1619252 w 2200275"/>
                  <a:gd name="connsiteY43" fmla="*/ 752475 h 1390650"/>
                  <a:gd name="connsiteX44" fmla="*/ 1619250 w 2200275"/>
                  <a:gd name="connsiteY44" fmla="*/ 809625 h 1390650"/>
                  <a:gd name="connsiteX45" fmla="*/ 1628775 w 2200275"/>
                  <a:gd name="connsiteY45" fmla="*/ 866775 h 1390650"/>
                  <a:gd name="connsiteX46" fmla="*/ 1638300 w 2200275"/>
                  <a:gd name="connsiteY46" fmla="*/ 895350 h 1390650"/>
                  <a:gd name="connsiteX47" fmla="*/ 1628775 w 2200275"/>
                  <a:gd name="connsiteY47" fmla="*/ 942975 h 1390650"/>
                  <a:gd name="connsiteX48" fmla="*/ 1647825 w 2200275"/>
                  <a:gd name="connsiteY48" fmla="*/ 990600 h 1390650"/>
                  <a:gd name="connsiteX49" fmla="*/ 1647825 w 2200275"/>
                  <a:gd name="connsiteY49" fmla="*/ 1019175 h 1390650"/>
                  <a:gd name="connsiteX50" fmla="*/ 1657350 w 2200275"/>
                  <a:gd name="connsiteY50" fmla="*/ 1066800 h 1390650"/>
                  <a:gd name="connsiteX51" fmla="*/ 1657350 w 2200275"/>
                  <a:gd name="connsiteY51" fmla="*/ 1114425 h 1390650"/>
                  <a:gd name="connsiteX52" fmla="*/ 1666875 w 2200275"/>
                  <a:gd name="connsiteY52" fmla="*/ 1152525 h 1390650"/>
                  <a:gd name="connsiteX53" fmla="*/ 1657350 w 2200275"/>
                  <a:gd name="connsiteY53" fmla="*/ 1171575 h 1390650"/>
                  <a:gd name="connsiteX54" fmla="*/ 1676400 w 2200275"/>
                  <a:gd name="connsiteY54" fmla="*/ 1209675 h 1390650"/>
                  <a:gd name="connsiteX55" fmla="*/ 1676400 w 2200275"/>
                  <a:gd name="connsiteY55" fmla="*/ 1257300 h 1390650"/>
                  <a:gd name="connsiteX56" fmla="*/ 1695450 w 2200275"/>
                  <a:gd name="connsiteY56" fmla="*/ 1304925 h 1390650"/>
                  <a:gd name="connsiteX57" fmla="*/ 1695450 w 2200275"/>
                  <a:gd name="connsiteY57" fmla="*/ 1352550 h 1390650"/>
                  <a:gd name="connsiteX58" fmla="*/ 1733550 w 2200275"/>
                  <a:gd name="connsiteY58" fmla="*/ 1390650 h 1390650"/>
                  <a:gd name="connsiteX59" fmla="*/ 1762125 w 2200275"/>
                  <a:gd name="connsiteY59" fmla="*/ 1352550 h 1390650"/>
                  <a:gd name="connsiteX60" fmla="*/ 1771650 w 2200275"/>
                  <a:gd name="connsiteY60" fmla="*/ 1304925 h 1390650"/>
                  <a:gd name="connsiteX61" fmla="*/ 1790700 w 2200275"/>
                  <a:gd name="connsiteY61" fmla="*/ 1247775 h 1390650"/>
                  <a:gd name="connsiteX62" fmla="*/ 1790700 w 2200275"/>
                  <a:gd name="connsiteY62" fmla="*/ 1209675 h 1390650"/>
                  <a:gd name="connsiteX63" fmla="*/ 1809750 w 2200275"/>
                  <a:gd name="connsiteY63" fmla="*/ 1143000 h 1390650"/>
                  <a:gd name="connsiteX64" fmla="*/ 1800225 w 2200275"/>
                  <a:gd name="connsiteY64" fmla="*/ 1076325 h 1390650"/>
                  <a:gd name="connsiteX65" fmla="*/ 1809750 w 2200275"/>
                  <a:gd name="connsiteY65" fmla="*/ 1047750 h 1390650"/>
                  <a:gd name="connsiteX66" fmla="*/ 1828800 w 2200275"/>
                  <a:gd name="connsiteY66" fmla="*/ 981075 h 1390650"/>
                  <a:gd name="connsiteX67" fmla="*/ 1838325 w 2200275"/>
                  <a:gd name="connsiteY67" fmla="*/ 933450 h 1390650"/>
                  <a:gd name="connsiteX68" fmla="*/ 1847850 w 2200275"/>
                  <a:gd name="connsiteY68" fmla="*/ 885825 h 1390650"/>
                  <a:gd name="connsiteX69" fmla="*/ 1866900 w 2200275"/>
                  <a:gd name="connsiteY69" fmla="*/ 838200 h 1390650"/>
                  <a:gd name="connsiteX70" fmla="*/ 1914525 w 2200275"/>
                  <a:gd name="connsiteY70" fmla="*/ 895350 h 1390650"/>
                  <a:gd name="connsiteX71" fmla="*/ 1914525 w 2200275"/>
                  <a:gd name="connsiteY71" fmla="*/ 942975 h 1390650"/>
                  <a:gd name="connsiteX72" fmla="*/ 1933575 w 2200275"/>
                  <a:gd name="connsiteY72" fmla="*/ 1000125 h 1390650"/>
                  <a:gd name="connsiteX73" fmla="*/ 2057400 w 2200275"/>
                  <a:gd name="connsiteY73" fmla="*/ 933450 h 1390650"/>
                  <a:gd name="connsiteX74" fmla="*/ 2057400 w 2200275"/>
                  <a:gd name="connsiteY74" fmla="*/ 971550 h 1390650"/>
                  <a:gd name="connsiteX75" fmla="*/ 2038350 w 2200275"/>
                  <a:gd name="connsiteY75" fmla="*/ 1038225 h 1390650"/>
                  <a:gd name="connsiteX76" fmla="*/ 2000250 w 2200275"/>
                  <a:gd name="connsiteY76" fmla="*/ 1009650 h 1390650"/>
                  <a:gd name="connsiteX77" fmla="*/ 2076450 w 2200275"/>
                  <a:gd name="connsiteY77" fmla="*/ 876300 h 1390650"/>
                  <a:gd name="connsiteX78" fmla="*/ 2105025 w 2200275"/>
                  <a:gd name="connsiteY78" fmla="*/ 838200 h 1390650"/>
                  <a:gd name="connsiteX79" fmla="*/ 2133600 w 2200275"/>
                  <a:gd name="connsiteY79" fmla="*/ 781050 h 1390650"/>
                  <a:gd name="connsiteX80" fmla="*/ 2152650 w 2200275"/>
                  <a:gd name="connsiteY80" fmla="*/ 752475 h 1390650"/>
                  <a:gd name="connsiteX81" fmla="*/ 2200275 w 2200275"/>
                  <a:gd name="connsiteY81" fmla="*/ 733425 h 1390650"/>
                  <a:gd name="connsiteX0" fmla="*/ 0 w 2152650"/>
                  <a:gd name="connsiteY0" fmla="*/ 695325 h 1390650"/>
                  <a:gd name="connsiteX1" fmla="*/ 9525 w 2152650"/>
                  <a:gd name="connsiteY1" fmla="*/ 647700 h 1390650"/>
                  <a:gd name="connsiteX2" fmla="*/ 19050 w 2152650"/>
                  <a:gd name="connsiteY2" fmla="*/ 619125 h 1390650"/>
                  <a:gd name="connsiteX3" fmla="*/ 47625 w 2152650"/>
                  <a:gd name="connsiteY3" fmla="*/ 609600 h 1390650"/>
                  <a:gd name="connsiteX4" fmla="*/ 76200 w 2152650"/>
                  <a:gd name="connsiteY4" fmla="*/ 581025 h 1390650"/>
                  <a:gd name="connsiteX5" fmla="*/ 95250 w 2152650"/>
                  <a:gd name="connsiteY5" fmla="*/ 552450 h 1390650"/>
                  <a:gd name="connsiteX6" fmla="*/ 152400 w 2152650"/>
                  <a:gd name="connsiteY6" fmla="*/ 533400 h 1390650"/>
                  <a:gd name="connsiteX7" fmla="*/ 180975 w 2152650"/>
                  <a:gd name="connsiteY7" fmla="*/ 523875 h 1390650"/>
                  <a:gd name="connsiteX8" fmla="*/ 238125 w 2152650"/>
                  <a:gd name="connsiteY8" fmla="*/ 485775 h 1390650"/>
                  <a:gd name="connsiteX9" fmla="*/ 266700 w 2152650"/>
                  <a:gd name="connsiteY9" fmla="*/ 457200 h 1390650"/>
                  <a:gd name="connsiteX10" fmla="*/ 390530 w 2152650"/>
                  <a:gd name="connsiteY10" fmla="*/ 419098 h 1390650"/>
                  <a:gd name="connsiteX11" fmla="*/ 409579 w 2152650"/>
                  <a:gd name="connsiteY11" fmla="*/ 390519 h 1390650"/>
                  <a:gd name="connsiteX12" fmla="*/ 438150 w 2152650"/>
                  <a:gd name="connsiteY12" fmla="*/ 381000 h 1390650"/>
                  <a:gd name="connsiteX13" fmla="*/ 466725 w 2152650"/>
                  <a:gd name="connsiteY13" fmla="*/ 371475 h 1390650"/>
                  <a:gd name="connsiteX14" fmla="*/ 523875 w 2152650"/>
                  <a:gd name="connsiteY14" fmla="*/ 342900 h 1390650"/>
                  <a:gd name="connsiteX15" fmla="*/ 542925 w 2152650"/>
                  <a:gd name="connsiteY15" fmla="*/ 314325 h 1390650"/>
                  <a:gd name="connsiteX16" fmla="*/ 571500 w 2152650"/>
                  <a:gd name="connsiteY16" fmla="*/ 304800 h 1390650"/>
                  <a:gd name="connsiteX17" fmla="*/ 638175 w 2152650"/>
                  <a:gd name="connsiteY17" fmla="*/ 285750 h 1390650"/>
                  <a:gd name="connsiteX18" fmla="*/ 666750 w 2152650"/>
                  <a:gd name="connsiteY18" fmla="*/ 266700 h 1390650"/>
                  <a:gd name="connsiteX19" fmla="*/ 695325 w 2152650"/>
                  <a:gd name="connsiteY19" fmla="*/ 257175 h 1390650"/>
                  <a:gd name="connsiteX20" fmla="*/ 752475 w 2152650"/>
                  <a:gd name="connsiteY20" fmla="*/ 219075 h 1390650"/>
                  <a:gd name="connsiteX21" fmla="*/ 800100 w 2152650"/>
                  <a:gd name="connsiteY21" fmla="*/ 180975 h 1390650"/>
                  <a:gd name="connsiteX22" fmla="*/ 857250 w 2152650"/>
                  <a:gd name="connsiteY22" fmla="*/ 133350 h 1390650"/>
                  <a:gd name="connsiteX23" fmla="*/ 914400 w 2152650"/>
                  <a:gd name="connsiteY23" fmla="*/ 114300 h 1390650"/>
                  <a:gd name="connsiteX24" fmla="*/ 942975 w 2152650"/>
                  <a:gd name="connsiteY24" fmla="*/ 104775 h 1390650"/>
                  <a:gd name="connsiteX25" fmla="*/ 981075 w 2152650"/>
                  <a:gd name="connsiteY25" fmla="*/ 95250 h 1390650"/>
                  <a:gd name="connsiteX26" fmla="*/ 1038225 w 2152650"/>
                  <a:gd name="connsiteY26" fmla="*/ 76200 h 1390650"/>
                  <a:gd name="connsiteX27" fmla="*/ 1066800 w 2152650"/>
                  <a:gd name="connsiteY27" fmla="*/ 66675 h 1390650"/>
                  <a:gd name="connsiteX28" fmla="*/ 1114425 w 2152650"/>
                  <a:gd name="connsiteY28" fmla="*/ 57150 h 1390650"/>
                  <a:gd name="connsiteX29" fmla="*/ 1143000 w 2152650"/>
                  <a:gd name="connsiteY29" fmla="*/ 47625 h 1390650"/>
                  <a:gd name="connsiteX30" fmla="*/ 1190625 w 2152650"/>
                  <a:gd name="connsiteY30" fmla="*/ 38100 h 1390650"/>
                  <a:gd name="connsiteX31" fmla="*/ 1295400 w 2152650"/>
                  <a:gd name="connsiteY31" fmla="*/ 19050 h 1390650"/>
                  <a:gd name="connsiteX32" fmla="*/ 1362075 w 2152650"/>
                  <a:gd name="connsiteY32" fmla="*/ 0 h 1390650"/>
                  <a:gd name="connsiteX33" fmla="*/ 1476375 w 2152650"/>
                  <a:gd name="connsiteY33" fmla="*/ 9525 h 1390650"/>
                  <a:gd name="connsiteX34" fmla="*/ 1495425 w 2152650"/>
                  <a:gd name="connsiteY34" fmla="*/ 38100 h 1390650"/>
                  <a:gd name="connsiteX35" fmla="*/ 1504950 w 2152650"/>
                  <a:gd name="connsiteY35" fmla="*/ 85725 h 1390650"/>
                  <a:gd name="connsiteX36" fmla="*/ 1514475 w 2152650"/>
                  <a:gd name="connsiteY36" fmla="*/ 323850 h 1390650"/>
                  <a:gd name="connsiteX37" fmla="*/ 1543050 w 2152650"/>
                  <a:gd name="connsiteY37" fmla="*/ 485775 h 1390650"/>
                  <a:gd name="connsiteX38" fmla="*/ 1552575 w 2152650"/>
                  <a:gd name="connsiteY38" fmla="*/ 514350 h 1390650"/>
                  <a:gd name="connsiteX39" fmla="*/ 1571625 w 2152650"/>
                  <a:gd name="connsiteY39" fmla="*/ 590550 h 1390650"/>
                  <a:gd name="connsiteX40" fmla="*/ 1562100 w 2152650"/>
                  <a:gd name="connsiteY40" fmla="*/ 638175 h 1390650"/>
                  <a:gd name="connsiteX41" fmla="*/ 1571625 w 2152650"/>
                  <a:gd name="connsiteY41" fmla="*/ 657225 h 1390650"/>
                  <a:gd name="connsiteX42" fmla="*/ 1600200 w 2152650"/>
                  <a:gd name="connsiteY42" fmla="*/ 685800 h 1390650"/>
                  <a:gd name="connsiteX43" fmla="*/ 1619252 w 2152650"/>
                  <a:gd name="connsiteY43" fmla="*/ 752475 h 1390650"/>
                  <a:gd name="connsiteX44" fmla="*/ 1619250 w 2152650"/>
                  <a:gd name="connsiteY44" fmla="*/ 809625 h 1390650"/>
                  <a:gd name="connsiteX45" fmla="*/ 1628775 w 2152650"/>
                  <a:gd name="connsiteY45" fmla="*/ 866775 h 1390650"/>
                  <a:gd name="connsiteX46" fmla="*/ 1638300 w 2152650"/>
                  <a:gd name="connsiteY46" fmla="*/ 895350 h 1390650"/>
                  <a:gd name="connsiteX47" fmla="*/ 1628775 w 2152650"/>
                  <a:gd name="connsiteY47" fmla="*/ 942975 h 1390650"/>
                  <a:gd name="connsiteX48" fmla="*/ 1647825 w 2152650"/>
                  <a:gd name="connsiteY48" fmla="*/ 990600 h 1390650"/>
                  <a:gd name="connsiteX49" fmla="*/ 1647825 w 2152650"/>
                  <a:gd name="connsiteY49" fmla="*/ 1019175 h 1390650"/>
                  <a:gd name="connsiteX50" fmla="*/ 1657350 w 2152650"/>
                  <a:gd name="connsiteY50" fmla="*/ 1066800 h 1390650"/>
                  <a:gd name="connsiteX51" fmla="*/ 1657350 w 2152650"/>
                  <a:gd name="connsiteY51" fmla="*/ 1114425 h 1390650"/>
                  <a:gd name="connsiteX52" fmla="*/ 1666875 w 2152650"/>
                  <a:gd name="connsiteY52" fmla="*/ 1152525 h 1390650"/>
                  <a:gd name="connsiteX53" fmla="*/ 1657350 w 2152650"/>
                  <a:gd name="connsiteY53" fmla="*/ 1171575 h 1390650"/>
                  <a:gd name="connsiteX54" fmla="*/ 1676400 w 2152650"/>
                  <a:gd name="connsiteY54" fmla="*/ 1209675 h 1390650"/>
                  <a:gd name="connsiteX55" fmla="*/ 1676400 w 2152650"/>
                  <a:gd name="connsiteY55" fmla="*/ 1257300 h 1390650"/>
                  <a:gd name="connsiteX56" fmla="*/ 1695450 w 2152650"/>
                  <a:gd name="connsiteY56" fmla="*/ 1304925 h 1390650"/>
                  <a:gd name="connsiteX57" fmla="*/ 1695450 w 2152650"/>
                  <a:gd name="connsiteY57" fmla="*/ 1352550 h 1390650"/>
                  <a:gd name="connsiteX58" fmla="*/ 1733550 w 2152650"/>
                  <a:gd name="connsiteY58" fmla="*/ 1390650 h 1390650"/>
                  <a:gd name="connsiteX59" fmla="*/ 1762125 w 2152650"/>
                  <a:gd name="connsiteY59" fmla="*/ 1352550 h 1390650"/>
                  <a:gd name="connsiteX60" fmla="*/ 1771650 w 2152650"/>
                  <a:gd name="connsiteY60" fmla="*/ 1304925 h 1390650"/>
                  <a:gd name="connsiteX61" fmla="*/ 1790700 w 2152650"/>
                  <a:gd name="connsiteY61" fmla="*/ 1247775 h 1390650"/>
                  <a:gd name="connsiteX62" fmla="*/ 1790700 w 2152650"/>
                  <a:gd name="connsiteY62" fmla="*/ 1209675 h 1390650"/>
                  <a:gd name="connsiteX63" fmla="*/ 1809750 w 2152650"/>
                  <a:gd name="connsiteY63" fmla="*/ 1143000 h 1390650"/>
                  <a:gd name="connsiteX64" fmla="*/ 1800225 w 2152650"/>
                  <a:gd name="connsiteY64" fmla="*/ 1076325 h 1390650"/>
                  <a:gd name="connsiteX65" fmla="*/ 1809750 w 2152650"/>
                  <a:gd name="connsiteY65" fmla="*/ 1047750 h 1390650"/>
                  <a:gd name="connsiteX66" fmla="*/ 1828800 w 2152650"/>
                  <a:gd name="connsiteY66" fmla="*/ 981075 h 1390650"/>
                  <a:gd name="connsiteX67" fmla="*/ 1838325 w 2152650"/>
                  <a:gd name="connsiteY67" fmla="*/ 933450 h 1390650"/>
                  <a:gd name="connsiteX68" fmla="*/ 1847850 w 2152650"/>
                  <a:gd name="connsiteY68" fmla="*/ 885825 h 1390650"/>
                  <a:gd name="connsiteX69" fmla="*/ 1866900 w 2152650"/>
                  <a:gd name="connsiteY69" fmla="*/ 838200 h 1390650"/>
                  <a:gd name="connsiteX70" fmla="*/ 1914525 w 2152650"/>
                  <a:gd name="connsiteY70" fmla="*/ 895350 h 1390650"/>
                  <a:gd name="connsiteX71" fmla="*/ 1914525 w 2152650"/>
                  <a:gd name="connsiteY71" fmla="*/ 942975 h 1390650"/>
                  <a:gd name="connsiteX72" fmla="*/ 1933575 w 2152650"/>
                  <a:gd name="connsiteY72" fmla="*/ 1000125 h 1390650"/>
                  <a:gd name="connsiteX73" fmla="*/ 2057400 w 2152650"/>
                  <a:gd name="connsiteY73" fmla="*/ 933450 h 1390650"/>
                  <a:gd name="connsiteX74" fmla="*/ 2057400 w 2152650"/>
                  <a:gd name="connsiteY74" fmla="*/ 971550 h 1390650"/>
                  <a:gd name="connsiteX75" fmla="*/ 2038350 w 2152650"/>
                  <a:gd name="connsiteY75" fmla="*/ 1038225 h 1390650"/>
                  <a:gd name="connsiteX76" fmla="*/ 2000250 w 2152650"/>
                  <a:gd name="connsiteY76" fmla="*/ 1009650 h 1390650"/>
                  <a:gd name="connsiteX77" fmla="*/ 2076450 w 2152650"/>
                  <a:gd name="connsiteY77" fmla="*/ 876300 h 1390650"/>
                  <a:gd name="connsiteX78" fmla="*/ 2105025 w 2152650"/>
                  <a:gd name="connsiteY78" fmla="*/ 838200 h 1390650"/>
                  <a:gd name="connsiteX79" fmla="*/ 2133600 w 2152650"/>
                  <a:gd name="connsiteY79" fmla="*/ 781050 h 1390650"/>
                  <a:gd name="connsiteX80" fmla="*/ 2152650 w 2152650"/>
                  <a:gd name="connsiteY80" fmla="*/ 752475 h 1390650"/>
                  <a:gd name="connsiteX0" fmla="*/ 0 w 2133600"/>
                  <a:gd name="connsiteY0" fmla="*/ 695325 h 1390650"/>
                  <a:gd name="connsiteX1" fmla="*/ 9525 w 2133600"/>
                  <a:gd name="connsiteY1" fmla="*/ 647700 h 1390650"/>
                  <a:gd name="connsiteX2" fmla="*/ 19050 w 2133600"/>
                  <a:gd name="connsiteY2" fmla="*/ 619125 h 1390650"/>
                  <a:gd name="connsiteX3" fmla="*/ 47625 w 2133600"/>
                  <a:gd name="connsiteY3" fmla="*/ 609600 h 1390650"/>
                  <a:gd name="connsiteX4" fmla="*/ 76200 w 2133600"/>
                  <a:gd name="connsiteY4" fmla="*/ 581025 h 1390650"/>
                  <a:gd name="connsiteX5" fmla="*/ 95250 w 2133600"/>
                  <a:gd name="connsiteY5" fmla="*/ 552450 h 1390650"/>
                  <a:gd name="connsiteX6" fmla="*/ 152400 w 2133600"/>
                  <a:gd name="connsiteY6" fmla="*/ 533400 h 1390650"/>
                  <a:gd name="connsiteX7" fmla="*/ 180975 w 2133600"/>
                  <a:gd name="connsiteY7" fmla="*/ 523875 h 1390650"/>
                  <a:gd name="connsiteX8" fmla="*/ 238125 w 2133600"/>
                  <a:gd name="connsiteY8" fmla="*/ 485775 h 1390650"/>
                  <a:gd name="connsiteX9" fmla="*/ 266700 w 2133600"/>
                  <a:gd name="connsiteY9" fmla="*/ 457200 h 1390650"/>
                  <a:gd name="connsiteX10" fmla="*/ 390530 w 2133600"/>
                  <a:gd name="connsiteY10" fmla="*/ 419098 h 1390650"/>
                  <a:gd name="connsiteX11" fmla="*/ 409579 w 2133600"/>
                  <a:gd name="connsiteY11" fmla="*/ 390519 h 1390650"/>
                  <a:gd name="connsiteX12" fmla="*/ 438150 w 2133600"/>
                  <a:gd name="connsiteY12" fmla="*/ 381000 h 1390650"/>
                  <a:gd name="connsiteX13" fmla="*/ 466725 w 2133600"/>
                  <a:gd name="connsiteY13" fmla="*/ 371475 h 1390650"/>
                  <a:gd name="connsiteX14" fmla="*/ 523875 w 2133600"/>
                  <a:gd name="connsiteY14" fmla="*/ 342900 h 1390650"/>
                  <a:gd name="connsiteX15" fmla="*/ 542925 w 2133600"/>
                  <a:gd name="connsiteY15" fmla="*/ 314325 h 1390650"/>
                  <a:gd name="connsiteX16" fmla="*/ 571500 w 2133600"/>
                  <a:gd name="connsiteY16" fmla="*/ 304800 h 1390650"/>
                  <a:gd name="connsiteX17" fmla="*/ 638175 w 2133600"/>
                  <a:gd name="connsiteY17" fmla="*/ 285750 h 1390650"/>
                  <a:gd name="connsiteX18" fmla="*/ 666750 w 2133600"/>
                  <a:gd name="connsiteY18" fmla="*/ 266700 h 1390650"/>
                  <a:gd name="connsiteX19" fmla="*/ 695325 w 2133600"/>
                  <a:gd name="connsiteY19" fmla="*/ 257175 h 1390650"/>
                  <a:gd name="connsiteX20" fmla="*/ 752475 w 2133600"/>
                  <a:gd name="connsiteY20" fmla="*/ 219075 h 1390650"/>
                  <a:gd name="connsiteX21" fmla="*/ 800100 w 2133600"/>
                  <a:gd name="connsiteY21" fmla="*/ 180975 h 1390650"/>
                  <a:gd name="connsiteX22" fmla="*/ 857250 w 2133600"/>
                  <a:gd name="connsiteY22" fmla="*/ 133350 h 1390650"/>
                  <a:gd name="connsiteX23" fmla="*/ 914400 w 2133600"/>
                  <a:gd name="connsiteY23" fmla="*/ 114300 h 1390650"/>
                  <a:gd name="connsiteX24" fmla="*/ 942975 w 2133600"/>
                  <a:gd name="connsiteY24" fmla="*/ 104775 h 1390650"/>
                  <a:gd name="connsiteX25" fmla="*/ 981075 w 2133600"/>
                  <a:gd name="connsiteY25" fmla="*/ 95250 h 1390650"/>
                  <a:gd name="connsiteX26" fmla="*/ 1038225 w 2133600"/>
                  <a:gd name="connsiteY26" fmla="*/ 76200 h 1390650"/>
                  <a:gd name="connsiteX27" fmla="*/ 1066800 w 2133600"/>
                  <a:gd name="connsiteY27" fmla="*/ 66675 h 1390650"/>
                  <a:gd name="connsiteX28" fmla="*/ 1114425 w 2133600"/>
                  <a:gd name="connsiteY28" fmla="*/ 57150 h 1390650"/>
                  <a:gd name="connsiteX29" fmla="*/ 1143000 w 2133600"/>
                  <a:gd name="connsiteY29" fmla="*/ 47625 h 1390650"/>
                  <a:gd name="connsiteX30" fmla="*/ 1190625 w 2133600"/>
                  <a:gd name="connsiteY30" fmla="*/ 38100 h 1390650"/>
                  <a:gd name="connsiteX31" fmla="*/ 1295400 w 2133600"/>
                  <a:gd name="connsiteY31" fmla="*/ 19050 h 1390650"/>
                  <a:gd name="connsiteX32" fmla="*/ 1362075 w 2133600"/>
                  <a:gd name="connsiteY32" fmla="*/ 0 h 1390650"/>
                  <a:gd name="connsiteX33" fmla="*/ 1476375 w 2133600"/>
                  <a:gd name="connsiteY33" fmla="*/ 9525 h 1390650"/>
                  <a:gd name="connsiteX34" fmla="*/ 1495425 w 2133600"/>
                  <a:gd name="connsiteY34" fmla="*/ 38100 h 1390650"/>
                  <a:gd name="connsiteX35" fmla="*/ 1504950 w 2133600"/>
                  <a:gd name="connsiteY35" fmla="*/ 85725 h 1390650"/>
                  <a:gd name="connsiteX36" fmla="*/ 1514475 w 2133600"/>
                  <a:gd name="connsiteY36" fmla="*/ 323850 h 1390650"/>
                  <a:gd name="connsiteX37" fmla="*/ 1543050 w 2133600"/>
                  <a:gd name="connsiteY37" fmla="*/ 485775 h 1390650"/>
                  <a:gd name="connsiteX38" fmla="*/ 1552575 w 2133600"/>
                  <a:gd name="connsiteY38" fmla="*/ 514350 h 1390650"/>
                  <a:gd name="connsiteX39" fmla="*/ 1571625 w 2133600"/>
                  <a:gd name="connsiteY39" fmla="*/ 590550 h 1390650"/>
                  <a:gd name="connsiteX40" fmla="*/ 1562100 w 2133600"/>
                  <a:gd name="connsiteY40" fmla="*/ 638175 h 1390650"/>
                  <a:gd name="connsiteX41" fmla="*/ 1571625 w 2133600"/>
                  <a:gd name="connsiteY41" fmla="*/ 657225 h 1390650"/>
                  <a:gd name="connsiteX42" fmla="*/ 1600200 w 2133600"/>
                  <a:gd name="connsiteY42" fmla="*/ 685800 h 1390650"/>
                  <a:gd name="connsiteX43" fmla="*/ 1619252 w 2133600"/>
                  <a:gd name="connsiteY43" fmla="*/ 752475 h 1390650"/>
                  <a:gd name="connsiteX44" fmla="*/ 1619250 w 2133600"/>
                  <a:gd name="connsiteY44" fmla="*/ 809625 h 1390650"/>
                  <a:gd name="connsiteX45" fmla="*/ 1628775 w 2133600"/>
                  <a:gd name="connsiteY45" fmla="*/ 866775 h 1390650"/>
                  <a:gd name="connsiteX46" fmla="*/ 1638300 w 2133600"/>
                  <a:gd name="connsiteY46" fmla="*/ 895350 h 1390650"/>
                  <a:gd name="connsiteX47" fmla="*/ 1628775 w 2133600"/>
                  <a:gd name="connsiteY47" fmla="*/ 942975 h 1390650"/>
                  <a:gd name="connsiteX48" fmla="*/ 1647825 w 2133600"/>
                  <a:gd name="connsiteY48" fmla="*/ 990600 h 1390650"/>
                  <a:gd name="connsiteX49" fmla="*/ 1647825 w 2133600"/>
                  <a:gd name="connsiteY49" fmla="*/ 1019175 h 1390650"/>
                  <a:gd name="connsiteX50" fmla="*/ 1657350 w 2133600"/>
                  <a:gd name="connsiteY50" fmla="*/ 1066800 h 1390650"/>
                  <a:gd name="connsiteX51" fmla="*/ 1657350 w 2133600"/>
                  <a:gd name="connsiteY51" fmla="*/ 1114425 h 1390650"/>
                  <a:gd name="connsiteX52" fmla="*/ 1666875 w 2133600"/>
                  <a:gd name="connsiteY52" fmla="*/ 1152525 h 1390650"/>
                  <a:gd name="connsiteX53" fmla="*/ 1657350 w 2133600"/>
                  <a:gd name="connsiteY53" fmla="*/ 1171575 h 1390650"/>
                  <a:gd name="connsiteX54" fmla="*/ 1676400 w 2133600"/>
                  <a:gd name="connsiteY54" fmla="*/ 1209675 h 1390650"/>
                  <a:gd name="connsiteX55" fmla="*/ 1676400 w 2133600"/>
                  <a:gd name="connsiteY55" fmla="*/ 1257300 h 1390650"/>
                  <a:gd name="connsiteX56" fmla="*/ 1695450 w 2133600"/>
                  <a:gd name="connsiteY56" fmla="*/ 1304925 h 1390650"/>
                  <a:gd name="connsiteX57" fmla="*/ 1695450 w 2133600"/>
                  <a:gd name="connsiteY57" fmla="*/ 1352550 h 1390650"/>
                  <a:gd name="connsiteX58" fmla="*/ 1733550 w 2133600"/>
                  <a:gd name="connsiteY58" fmla="*/ 1390650 h 1390650"/>
                  <a:gd name="connsiteX59" fmla="*/ 1762125 w 2133600"/>
                  <a:gd name="connsiteY59" fmla="*/ 1352550 h 1390650"/>
                  <a:gd name="connsiteX60" fmla="*/ 1771650 w 2133600"/>
                  <a:gd name="connsiteY60" fmla="*/ 1304925 h 1390650"/>
                  <a:gd name="connsiteX61" fmla="*/ 1790700 w 2133600"/>
                  <a:gd name="connsiteY61" fmla="*/ 1247775 h 1390650"/>
                  <a:gd name="connsiteX62" fmla="*/ 1790700 w 2133600"/>
                  <a:gd name="connsiteY62" fmla="*/ 1209675 h 1390650"/>
                  <a:gd name="connsiteX63" fmla="*/ 1809750 w 2133600"/>
                  <a:gd name="connsiteY63" fmla="*/ 1143000 h 1390650"/>
                  <a:gd name="connsiteX64" fmla="*/ 1800225 w 2133600"/>
                  <a:gd name="connsiteY64" fmla="*/ 1076325 h 1390650"/>
                  <a:gd name="connsiteX65" fmla="*/ 1809750 w 2133600"/>
                  <a:gd name="connsiteY65" fmla="*/ 1047750 h 1390650"/>
                  <a:gd name="connsiteX66" fmla="*/ 1828800 w 2133600"/>
                  <a:gd name="connsiteY66" fmla="*/ 981075 h 1390650"/>
                  <a:gd name="connsiteX67" fmla="*/ 1838325 w 2133600"/>
                  <a:gd name="connsiteY67" fmla="*/ 933450 h 1390650"/>
                  <a:gd name="connsiteX68" fmla="*/ 1847850 w 2133600"/>
                  <a:gd name="connsiteY68" fmla="*/ 885825 h 1390650"/>
                  <a:gd name="connsiteX69" fmla="*/ 1866900 w 2133600"/>
                  <a:gd name="connsiteY69" fmla="*/ 838200 h 1390650"/>
                  <a:gd name="connsiteX70" fmla="*/ 1914525 w 2133600"/>
                  <a:gd name="connsiteY70" fmla="*/ 895350 h 1390650"/>
                  <a:gd name="connsiteX71" fmla="*/ 1914525 w 2133600"/>
                  <a:gd name="connsiteY71" fmla="*/ 942975 h 1390650"/>
                  <a:gd name="connsiteX72" fmla="*/ 1933575 w 2133600"/>
                  <a:gd name="connsiteY72" fmla="*/ 1000125 h 1390650"/>
                  <a:gd name="connsiteX73" fmla="*/ 2057400 w 2133600"/>
                  <a:gd name="connsiteY73" fmla="*/ 933450 h 1390650"/>
                  <a:gd name="connsiteX74" fmla="*/ 2057400 w 2133600"/>
                  <a:gd name="connsiteY74" fmla="*/ 971550 h 1390650"/>
                  <a:gd name="connsiteX75" fmla="*/ 2038350 w 2133600"/>
                  <a:gd name="connsiteY75" fmla="*/ 1038225 h 1390650"/>
                  <a:gd name="connsiteX76" fmla="*/ 2000250 w 2133600"/>
                  <a:gd name="connsiteY76" fmla="*/ 1009650 h 1390650"/>
                  <a:gd name="connsiteX77" fmla="*/ 2076450 w 2133600"/>
                  <a:gd name="connsiteY77" fmla="*/ 876300 h 1390650"/>
                  <a:gd name="connsiteX78" fmla="*/ 2105025 w 2133600"/>
                  <a:gd name="connsiteY78" fmla="*/ 838200 h 1390650"/>
                  <a:gd name="connsiteX79" fmla="*/ 2133600 w 2133600"/>
                  <a:gd name="connsiteY79" fmla="*/ 78105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57400 w 2105025"/>
                  <a:gd name="connsiteY73" fmla="*/ 933450 h 1390650"/>
                  <a:gd name="connsiteX74" fmla="*/ 2057400 w 2105025"/>
                  <a:gd name="connsiteY74" fmla="*/ 971550 h 1390650"/>
                  <a:gd name="connsiteX75" fmla="*/ 2038350 w 2105025"/>
                  <a:gd name="connsiteY75" fmla="*/ 1038225 h 1390650"/>
                  <a:gd name="connsiteX76" fmla="*/ 2000250 w 2105025"/>
                  <a:gd name="connsiteY76" fmla="*/ 1009650 h 1390650"/>
                  <a:gd name="connsiteX77" fmla="*/ 2076450 w 2105025"/>
                  <a:gd name="connsiteY77" fmla="*/ 876300 h 1390650"/>
                  <a:gd name="connsiteX78" fmla="*/ 2105025 w 2105025"/>
                  <a:gd name="connsiteY78" fmla="*/ 838200 h 1390650"/>
                  <a:gd name="connsiteX0" fmla="*/ 0 w 2076450"/>
                  <a:gd name="connsiteY0" fmla="*/ 695325 h 1390650"/>
                  <a:gd name="connsiteX1" fmla="*/ 9525 w 2076450"/>
                  <a:gd name="connsiteY1" fmla="*/ 647700 h 1390650"/>
                  <a:gd name="connsiteX2" fmla="*/ 19050 w 2076450"/>
                  <a:gd name="connsiteY2" fmla="*/ 619125 h 1390650"/>
                  <a:gd name="connsiteX3" fmla="*/ 47625 w 2076450"/>
                  <a:gd name="connsiteY3" fmla="*/ 609600 h 1390650"/>
                  <a:gd name="connsiteX4" fmla="*/ 76200 w 2076450"/>
                  <a:gd name="connsiteY4" fmla="*/ 581025 h 1390650"/>
                  <a:gd name="connsiteX5" fmla="*/ 95250 w 2076450"/>
                  <a:gd name="connsiteY5" fmla="*/ 552450 h 1390650"/>
                  <a:gd name="connsiteX6" fmla="*/ 152400 w 2076450"/>
                  <a:gd name="connsiteY6" fmla="*/ 533400 h 1390650"/>
                  <a:gd name="connsiteX7" fmla="*/ 180975 w 2076450"/>
                  <a:gd name="connsiteY7" fmla="*/ 523875 h 1390650"/>
                  <a:gd name="connsiteX8" fmla="*/ 238125 w 2076450"/>
                  <a:gd name="connsiteY8" fmla="*/ 485775 h 1390650"/>
                  <a:gd name="connsiteX9" fmla="*/ 266700 w 2076450"/>
                  <a:gd name="connsiteY9" fmla="*/ 457200 h 1390650"/>
                  <a:gd name="connsiteX10" fmla="*/ 390530 w 2076450"/>
                  <a:gd name="connsiteY10" fmla="*/ 419098 h 1390650"/>
                  <a:gd name="connsiteX11" fmla="*/ 409579 w 2076450"/>
                  <a:gd name="connsiteY11" fmla="*/ 390519 h 1390650"/>
                  <a:gd name="connsiteX12" fmla="*/ 438150 w 2076450"/>
                  <a:gd name="connsiteY12" fmla="*/ 381000 h 1390650"/>
                  <a:gd name="connsiteX13" fmla="*/ 466725 w 2076450"/>
                  <a:gd name="connsiteY13" fmla="*/ 371475 h 1390650"/>
                  <a:gd name="connsiteX14" fmla="*/ 523875 w 2076450"/>
                  <a:gd name="connsiteY14" fmla="*/ 342900 h 1390650"/>
                  <a:gd name="connsiteX15" fmla="*/ 542925 w 2076450"/>
                  <a:gd name="connsiteY15" fmla="*/ 314325 h 1390650"/>
                  <a:gd name="connsiteX16" fmla="*/ 571500 w 2076450"/>
                  <a:gd name="connsiteY16" fmla="*/ 304800 h 1390650"/>
                  <a:gd name="connsiteX17" fmla="*/ 638175 w 2076450"/>
                  <a:gd name="connsiteY17" fmla="*/ 285750 h 1390650"/>
                  <a:gd name="connsiteX18" fmla="*/ 666750 w 2076450"/>
                  <a:gd name="connsiteY18" fmla="*/ 266700 h 1390650"/>
                  <a:gd name="connsiteX19" fmla="*/ 695325 w 2076450"/>
                  <a:gd name="connsiteY19" fmla="*/ 257175 h 1390650"/>
                  <a:gd name="connsiteX20" fmla="*/ 752475 w 2076450"/>
                  <a:gd name="connsiteY20" fmla="*/ 219075 h 1390650"/>
                  <a:gd name="connsiteX21" fmla="*/ 800100 w 2076450"/>
                  <a:gd name="connsiteY21" fmla="*/ 180975 h 1390650"/>
                  <a:gd name="connsiteX22" fmla="*/ 857250 w 2076450"/>
                  <a:gd name="connsiteY22" fmla="*/ 133350 h 1390650"/>
                  <a:gd name="connsiteX23" fmla="*/ 914400 w 2076450"/>
                  <a:gd name="connsiteY23" fmla="*/ 114300 h 1390650"/>
                  <a:gd name="connsiteX24" fmla="*/ 942975 w 2076450"/>
                  <a:gd name="connsiteY24" fmla="*/ 104775 h 1390650"/>
                  <a:gd name="connsiteX25" fmla="*/ 981075 w 2076450"/>
                  <a:gd name="connsiteY25" fmla="*/ 95250 h 1390650"/>
                  <a:gd name="connsiteX26" fmla="*/ 1038225 w 2076450"/>
                  <a:gd name="connsiteY26" fmla="*/ 76200 h 1390650"/>
                  <a:gd name="connsiteX27" fmla="*/ 1066800 w 2076450"/>
                  <a:gd name="connsiteY27" fmla="*/ 66675 h 1390650"/>
                  <a:gd name="connsiteX28" fmla="*/ 1114425 w 2076450"/>
                  <a:gd name="connsiteY28" fmla="*/ 57150 h 1390650"/>
                  <a:gd name="connsiteX29" fmla="*/ 1143000 w 2076450"/>
                  <a:gd name="connsiteY29" fmla="*/ 47625 h 1390650"/>
                  <a:gd name="connsiteX30" fmla="*/ 1190625 w 2076450"/>
                  <a:gd name="connsiteY30" fmla="*/ 38100 h 1390650"/>
                  <a:gd name="connsiteX31" fmla="*/ 1295400 w 2076450"/>
                  <a:gd name="connsiteY31" fmla="*/ 19050 h 1390650"/>
                  <a:gd name="connsiteX32" fmla="*/ 1362075 w 2076450"/>
                  <a:gd name="connsiteY32" fmla="*/ 0 h 1390650"/>
                  <a:gd name="connsiteX33" fmla="*/ 1476375 w 2076450"/>
                  <a:gd name="connsiteY33" fmla="*/ 9525 h 1390650"/>
                  <a:gd name="connsiteX34" fmla="*/ 1495425 w 2076450"/>
                  <a:gd name="connsiteY34" fmla="*/ 38100 h 1390650"/>
                  <a:gd name="connsiteX35" fmla="*/ 1504950 w 2076450"/>
                  <a:gd name="connsiteY35" fmla="*/ 85725 h 1390650"/>
                  <a:gd name="connsiteX36" fmla="*/ 1514475 w 2076450"/>
                  <a:gd name="connsiteY36" fmla="*/ 323850 h 1390650"/>
                  <a:gd name="connsiteX37" fmla="*/ 1543050 w 2076450"/>
                  <a:gd name="connsiteY37" fmla="*/ 485775 h 1390650"/>
                  <a:gd name="connsiteX38" fmla="*/ 1552575 w 2076450"/>
                  <a:gd name="connsiteY38" fmla="*/ 514350 h 1390650"/>
                  <a:gd name="connsiteX39" fmla="*/ 1571625 w 2076450"/>
                  <a:gd name="connsiteY39" fmla="*/ 590550 h 1390650"/>
                  <a:gd name="connsiteX40" fmla="*/ 1562100 w 2076450"/>
                  <a:gd name="connsiteY40" fmla="*/ 638175 h 1390650"/>
                  <a:gd name="connsiteX41" fmla="*/ 1571625 w 2076450"/>
                  <a:gd name="connsiteY41" fmla="*/ 657225 h 1390650"/>
                  <a:gd name="connsiteX42" fmla="*/ 1600200 w 2076450"/>
                  <a:gd name="connsiteY42" fmla="*/ 685800 h 1390650"/>
                  <a:gd name="connsiteX43" fmla="*/ 1619252 w 2076450"/>
                  <a:gd name="connsiteY43" fmla="*/ 752475 h 1390650"/>
                  <a:gd name="connsiteX44" fmla="*/ 1619250 w 2076450"/>
                  <a:gd name="connsiteY44" fmla="*/ 809625 h 1390650"/>
                  <a:gd name="connsiteX45" fmla="*/ 1628775 w 2076450"/>
                  <a:gd name="connsiteY45" fmla="*/ 866775 h 1390650"/>
                  <a:gd name="connsiteX46" fmla="*/ 1638300 w 2076450"/>
                  <a:gd name="connsiteY46" fmla="*/ 895350 h 1390650"/>
                  <a:gd name="connsiteX47" fmla="*/ 1628775 w 2076450"/>
                  <a:gd name="connsiteY47" fmla="*/ 942975 h 1390650"/>
                  <a:gd name="connsiteX48" fmla="*/ 1647825 w 2076450"/>
                  <a:gd name="connsiteY48" fmla="*/ 990600 h 1390650"/>
                  <a:gd name="connsiteX49" fmla="*/ 1647825 w 2076450"/>
                  <a:gd name="connsiteY49" fmla="*/ 1019175 h 1390650"/>
                  <a:gd name="connsiteX50" fmla="*/ 1657350 w 2076450"/>
                  <a:gd name="connsiteY50" fmla="*/ 1066800 h 1390650"/>
                  <a:gd name="connsiteX51" fmla="*/ 1657350 w 2076450"/>
                  <a:gd name="connsiteY51" fmla="*/ 1114425 h 1390650"/>
                  <a:gd name="connsiteX52" fmla="*/ 1666875 w 2076450"/>
                  <a:gd name="connsiteY52" fmla="*/ 1152525 h 1390650"/>
                  <a:gd name="connsiteX53" fmla="*/ 1657350 w 2076450"/>
                  <a:gd name="connsiteY53" fmla="*/ 1171575 h 1390650"/>
                  <a:gd name="connsiteX54" fmla="*/ 1676400 w 2076450"/>
                  <a:gd name="connsiteY54" fmla="*/ 1209675 h 1390650"/>
                  <a:gd name="connsiteX55" fmla="*/ 1676400 w 2076450"/>
                  <a:gd name="connsiteY55" fmla="*/ 1257300 h 1390650"/>
                  <a:gd name="connsiteX56" fmla="*/ 1695450 w 2076450"/>
                  <a:gd name="connsiteY56" fmla="*/ 1304925 h 1390650"/>
                  <a:gd name="connsiteX57" fmla="*/ 1695450 w 2076450"/>
                  <a:gd name="connsiteY57" fmla="*/ 1352550 h 1390650"/>
                  <a:gd name="connsiteX58" fmla="*/ 1733550 w 2076450"/>
                  <a:gd name="connsiteY58" fmla="*/ 1390650 h 1390650"/>
                  <a:gd name="connsiteX59" fmla="*/ 1762125 w 2076450"/>
                  <a:gd name="connsiteY59" fmla="*/ 1352550 h 1390650"/>
                  <a:gd name="connsiteX60" fmla="*/ 1771650 w 2076450"/>
                  <a:gd name="connsiteY60" fmla="*/ 1304925 h 1390650"/>
                  <a:gd name="connsiteX61" fmla="*/ 1790700 w 2076450"/>
                  <a:gd name="connsiteY61" fmla="*/ 1247775 h 1390650"/>
                  <a:gd name="connsiteX62" fmla="*/ 1790700 w 2076450"/>
                  <a:gd name="connsiteY62" fmla="*/ 1209675 h 1390650"/>
                  <a:gd name="connsiteX63" fmla="*/ 1809750 w 2076450"/>
                  <a:gd name="connsiteY63" fmla="*/ 1143000 h 1390650"/>
                  <a:gd name="connsiteX64" fmla="*/ 1800225 w 2076450"/>
                  <a:gd name="connsiteY64" fmla="*/ 1076325 h 1390650"/>
                  <a:gd name="connsiteX65" fmla="*/ 1809750 w 2076450"/>
                  <a:gd name="connsiteY65" fmla="*/ 1047750 h 1390650"/>
                  <a:gd name="connsiteX66" fmla="*/ 1828800 w 2076450"/>
                  <a:gd name="connsiteY66" fmla="*/ 981075 h 1390650"/>
                  <a:gd name="connsiteX67" fmla="*/ 1838325 w 2076450"/>
                  <a:gd name="connsiteY67" fmla="*/ 933450 h 1390650"/>
                  <a:gd name="connsiteX68" fmla="*/ 1847850 w 2076450"/>
                  <a:gd name="connsiteY68" fmla="*/ 885825 h 1390650"/>
                  <a:gd name="connsiteX69" fmla="*/ 1866900 w 2076450"/>
                  <a:gd name="connsiteY69" fmla="*/ 838200 h 1390650"/>
                  <a:gd name="connsiteX70" fmla="*/ 1914525 w 2076450"/>
                  <a:gd name="connsiteY70" fmla="*/ 895350 h 1390650"/>
                  <a:gd name="connsiteX71" fmla="*/ 1914525 w 2076450"/>
                  <a:gd name="connsiteY71" fmla="*/ 942975 h 1390650"/>
                  <a:gd name="connsiteX72" fmla="*/ 1933575 w 2076450"/>
                  <a:gd name="connsiteY72" fmla="*/ 1000125 h 1390650"/>
                  <a:gd name="connsiteX73" fmla="*/ 2057400 w 2076450"/>
                  <a:gd name="connsiteY73" fmla="*/ 933450 h 1390650"/>
                  <a:gd name="connsiteX74" fmla="*/ 2057400 w 2076450"/>
                  <a:gd name="connsiteY74" fmla="*/ 971550 h 1390650"/>
                  <a:gd name="connsiteX75" fmla="*/ 2038350 w 2076450"/>
                  <a:gd name="connsiteY75" fmla="*/ 1038225 h 1390650"/>
                  <a:gd name="connsiteX76" fmla="*/ 2000250 w 2076450"/>
                  <a:gd name="connsiteY76" fmla="*/ 1009650 h 1390650"/>
                  <a:gd name="connsiteX77" fmla="*/ 2076450 w 2076450"/>
                  <a:gd name="connsiteY77" fmla="*/ 876300 h 1390650"/>
                  <a:gd name="connsiteX0" fmla="*/ 0 w 2067319"/>
                  <a:gd name="connsiteY0" fmla="*/ 695325 h 1390650"/>
                  <a:gd name="connsiteX1" fmla="*/ 9525 w 2067319"/>
                  <a:gd name="connsiteY1" fmla="*/ 647700 h 1390650"/>
                  <a:gd name="connsiteX2" fmla="*/ 19050 w 2067319"/>
                  <a:gd name="connsiteY2" fmla="*/ 619125 h 1390650"/>
                  <a:gd name="connsiteX3" fmla="*/ 47625 w 2067319"/>
                  <a:gd name="connsiteY3" fmla="*/ 609600 h 1390650"/>
                  <a:gd name="connsiteX4" fmla="*/ 76200 w 2067319"/>
                  <a:gd name="connsiteY4" fmla="*/ 581025 h 1390650"/>
                  <a:gd name="connsiteX5" fmla="*/ 95250 w 2067319"/>
                  <a:gd name="connsiteY5" fmla="*/ 552450 h 1390650"/>
                  <a:gd name="connsiteX6" fmla="*/ 152400 w 2067319"/>
                  <a:gd name="connsiteY6" fmla="*/ 533400 h 1390650"/>
                  <a:gd name="connsiteX7" fmla="*/ 180975 w 2067319"/>
                  <a:gd name="connsiteY7" fmla="*/ 523875 h 1390650"/>
                  <a:gd name="connsiteX8" fmla="*/ 238125 w 2067319"/>
                  <a:gd name="connsiteY8" fmla="*/ 485775 h 1390650"/>
                  <a:gd name="connsiteX9" fmla="*/ 266700 w 2067319"/>
                  <a:gd name="connsiteY9" fmla="*/ 457200 h 1390650"/>
                  <a:gd name="connsiteX10" fmla="*/ 390530 w 2067319"/>
                  <a:gd name="connsiteY10" fmla="*/ 419098 h 1390650"/>
                  <a:gd name="connsiteX11" fmla="*/ 409579 w 2067319"/>
                  <a:gd name="connsiteY11" fmla="*/ 390519 h 1390650"/>
                  <a:gd name="connsiteX12" fmla="*/ 438150 w 2067319"/>
                  <a:gd name="connsiteY12" fmla="*/ 381000 h 1390650"/>
                  <a:gd name="connsiteX13" fmla="*/ 466725 w 2067319"/>
                  <a:gd name="connsiteY13" fmla="*/ 371475 h 1390650"/>
                  <a:gd name="connsiteX14" fmla="*/ 523875 w 2067319"/>
                  <a:gd name="connsiteY14" fmla="*/ 342900 h 1390650"/>
                  <a:gd name="connsiteX15" fmla="*/ 542925 w 2067319"/>
                  <a:gd name="connsiteY15" fmla="*/ 314325 h 1390650"/>
                  <a:gd name="connsiteX16" fmla="*/ 571500 w 2067319"/>
                  <a:gd name="connsiteY16" fmla="*/ 304800 h 1390650"/>
                  <a:gd name="connsiteX17" fmla="*/ 638175 w 2067319"/>
                  <a:gd name="connsiteY17" fmla="*/ 285750 h 1390650"/>
                  <a:gd name="connsiteX18" fmla="*/ 666750 w 2067319"/>
                  <a:gd name="connsiteY18" fmla="*/ 266700 h 1390650"/>
                  <a:gd name="connsiteX19" fmla="*/ 695325 w 2067319"/>
                  <a:gd name="connsiteY19" fmla="*/ 257175 h 1390650"/>
                  <a:gd name="connsiteX20" fmla="*/ 752475 w 2067319"/>
                  <a:gd name="connsiteY20" fmla="*/ 219075 h 1390650"/>
                  <a:gd name="connsiteX21" fmla="*/ 800100 w 2067319"/>
                  <a:gd name="connsiteY21" fmla="*/ 180975 h 1390650"/>
                  <a:gd name="connsiteX22" fmla="*/ 857250 w 2067319"/>
                  <a:gd name="connsiteY22" fmla="*/ 133350 h 1390650"/>
                  <a:gd name="connsiteX23" fmla="*/ 914400 w 2067319"/>
                  <a:gd name="connsiteY23" fmla="*/ 114300 h 1390650"/>
                  <a:gd name="connsiteX24" fmla="*/ 942975 w 2067319"/>
                  <a:gd name="connsiteY24" fmla="*/ 104775 h 1390650"/>
                  <a:gd name="connsiteX25" fmla="*/ 981075 w 2067319"/>
                  <a:gd name="connsiteY25" fmla="*/ 95250 h 1390650"/>
                  <a:gd name="connsiteX26" fmla="*/ 1038225 w 2067319"/>
                  <a:gd name="connsiteY26" fmla="*/ 76200 h 1390650"/>
                  <a:gd name="connsiteX27" fmla="*/ 1066800 w 2067319"/>
                  <a:gd name="connsiteY27" fmla="*/ 66675 h 1390650"/>
                  <a:gd name="connsiteX28" fmla="*/ 1114425 w 2067319"/>
                  <a:gd name="connsiteY28" fmla="*/ 57150 h 1390650"/>
                  <a:gd name="connsiteX29" fmla="*/ 1143000 w 2067319"/>
                  <a:gd name="connsiteY29" fmla="*/ 47625 h 1390650"/>
                  <a:gd name="connsiteX30" fmla="*/ 1190625 w 2067319"/>
                  <a:gd name="connsiteY30" fmla="*/ 38100 h 1390650"/>
                  <a:gd name="connsiteX31" fmla="*/ 1295400 w 2067319"/>
                  <a:gd name="connsiteY31" fmla="*/ 19050 h 1390650"/>
                  <a:gd name="connsiteX32" fmla="*/ 1362075 w 2067319"/>
                  <a:gd name="connsiteY32" fmla="*/ 0 h 1390650"/>
                  <a:gd name="connsiteX33" fmla="*/ 1476375 w 2067319"/>
                  <a:gd name="connsiteY33" fmla="*/ 9525 h 1390650"/>
                  <a:gd name="connsiteX34" fmla="*/ 1495425 w 2067319"/>
                  <a:gd name="connsiteY34" fmla="*/ 38100 h 1390650"/>
                  <a:gd name="connsiteX35" fmla="*/ 1504950 w 2067319"/>
                  <a:gd name="connsiteY35" fmla="*/ 85725 h 1390650"/>
                  <a:gd name="connsiteX36" fmla="*/ 1514475 w 2067319"/>
                  <a:gd name="connsiteY36" fmla="*/ 323850 h 1390650"/>
                  <a:gd name="connsiteX37" fmla="*/ 1543050 w 2067319"/>
                  <a:gd name="connsiteY37" fmla="*/ 485775 h 1390650"/>
                  <a:gd name="connsiteX38" fmla="*/ 1552575 w 2067319"/>
                  <a:gd name="connsiteY38" fmla="*/ 514350 h 1390650"/>
                  <a:gd name="connsiteX39" fmla="*/ 1571625 w 2067319"/>
                  <a:gd name="connsiteY39" fmla="*/ 590550 h 1390650"/>
                  <a:gd name="connsiteX40" fmla="*/ 1562100 w 2067319"/>
                  <a:gd name="connsiteY40" fmla="*/ 638175 h 1390650"/>
                  <a:gd name="connsiteX41" fmla="*/ 1571625 w 2067319"/>
                  <a:gd name="connsiteY41" fmla="*/ 657225 h 1390650"/>
                  <a:gd name="connsiteX42" fmla="*/ 1600200 w 2067319"/>
                  <a:gd name="connsiteY42" fmla="*/ 685800 h 1390650"/>
                  <a:gd name="connsiteX43" fmla="*/ 1619252 w 2067319"/>
                  <a:gd name="connsiteY43" fmla="*/ 752475 h 1390650"/>
                  <a:gd name="connsiteX44" fmla="*/ 1619250 w 2067319"/>
                  <a:gd name="connsiteY44" fmla="*/ 809625 h 1390650"/>
                  <a:gd name="connsiteX45" fmla="*/ 1628775 w 2067319"/>
                  <a:gd name="connsiteY45" fmla="*/ 866775 h 1390650"/>
                  <a:gd name="connsiteX46" fmla="*/ 1638300 w 2067319"/>
                  <a:gd name="connsiteY46" fmla="*/ 895350 h 1390650"/>
                  <a:gd name="connsiteX47" fmla="*/ 1628775 w 2067319"/>
                  <a:gd name="connsiteY47" fmla="*/ 942975 h 1390650"/>
                  <a:gd name="connsiteX48" fmla="*/ 1647825 w 2067319"/>
                  <a:gd name="connsiteY48" fmla="*/ 990600 h 1390650"/>
                  <a:gd name="connsiteX49" fmla="*/ 1647825 w 2067319"/>
                  <a:gd name="connsiteY49" fmla="*/ 1019175 h 1390650"/>
                  <a:gd name="connsiteX50" fmla="*/ 1657350 w 2067319"/>
                  <a:gd name="connsiteY50" fmla="*/ 1066800 h 1390650"/>
                  <a:gd name="connsiteX51" fmla="*/ 1657350 w 2067319"/>
                  <a:gd name="connsiteY51" fmla="*/ 1114425 h 1390650"/>
                  <a:gd name="connsiteX52" fmla="*/ 1666875 w 2067319"/>
                  <a:gd name="connsiteY52" fmla="*/ 1152525 h 1390650"/>
                  <a:gd name="connsiteX53" fmla="*/ 1657350 w 2067319"/>
                  <a:gd name="connsiteY53" fmla="*/ 1171575 h 1390650"/>
                  <a:gd name="connsiteX54" fmla="*/ 1676400 w 2067319"/>
                  <a:gd name="connsiteY54" fmla="*/ 1209675 h 1390650"/>
                  <a:gd name="connsiteX55" fmla="*/ 1676400 w 2067319"/>
                  <a:gd name="connsiteY55" fmla="*/ 1257300 h 1390650"/>
                  <a:gd name="connsiteX56" fmla="*/ 1695450 w 2067319"/>
                  <a:gd name="connsiteY56" fmla="*/ 1304925 h 1390650"/>
                  <a:gd name="connsiteX57" fmla="*/ 1695450 w 2067319"/>
                  <a:gd name="connsiteY57" fmla="*/ 1352550 h 1390650"/>
                  <a:gd name="connsiteX58" fmla="*/ 1733550 w 2067319"/>
                  <a:gd name="connsiteY58" fmla="*/ 1390650 h 1390650"/>
                  <a:gd name="connsiteX59" fmla="*/ 1762125 w 2067319"/>
                  <a:gd name="connsiteY59" fmla="*/ 1352550 h 1390650"/>
                  <a:gd name="connsiteX60" fmla="*/ 1771650 w 2067319"/>
                  <a:gd name="connsiteY60" fmla="*/ 1304925 h 1390650"/>
                  <a:gd name="connsiteX61" fmla="*/ 1790700 w 2067319"/>
                  <a:gd name="connsiteY61" fmla="*/ 1247775 h 1390650"/>
                  <a:gd name="connsiteX62" fmla="*/ 1790700 w 2067319"/>
                  <a:gd name="connsiteY62" fmla="*/ 1209675 h 1390650"/>
                  <a:gd name="connsiteX63" fmla="*/ 1809750 w 2067319"/>
                  <a:gd name="connsiteY63" fmla="*/ 1143000 h 1390650"/>
                  <a:gd name="connsiteX64" fmla="*/ 1800225 w 2067319"/>
                  <a:gd name="connsiteY64" fmla="*/ 1076325 h 1390650"/>
                  <a:gd name="connsiteX65" fmla="*/ 1809750 w 2067319"/>
                  <a:gd name="connsiteY65" fmla="*/ 1047750 h 1390650"/>
                  <a:gd name="connsiteX66" fmla="*/ 1828800 w 2067319"/>
                  <a:gd name="connsiteY66" fmla="*/ 981075 h 1390650"/>
                  <a:gd name="connsiteX67" fmla="*/ 1838325 w 2067319"/>
                  <a:gd name="connsiteY67" fmla="*/ 933450 h 1390650"/>
                  <a:gd name="connsiteX68" fmla="*/ 1847850 w 2067319"/>
                  <a:gd name="connsiteY68" fmla="*/ 885825 h 1390650"/>
                  <a:gd name="connsiteX69" fmla="*/ 1866900 w 2067319"/>
                  <a:gd name="connsiteY69" fmla="*/ 838200 h 1390650"/>
                  <a:gd name="connsiteX70" fmla="*/ 1914525 w 2067319"/>
                  <a:gd name="connsiteY70" fmla="*/ 895350 h 1390650"/>
                  <a:gd name="connsiteX71" fmla="*/ 1914525 w 2067319"/>
                  <a:gd name="connsiteY71" fmla="*/ 942975 h 1390650"/>
                  <a:gd name="connsiteX72" fmla="*/ 1933575 w 2067319"/>
                  <a:gd name="connsiteY72" fmla="*/ 1000125 h 1390650"/>
                  <a:gd name="connsiteX73" fmla="*/ 2057400 w 2067319"/>
                  <a:gd name="connsiteY73" fmla="*/ 933450 h 1390650"/>
                  <a:gd name="connsiteX74" fmla="*/ 2057400 w 2067319"/>
                  <a:gd name="connsiteY74" fmla="*/ 971550 h 1390650"/>
                  <a:gd name="connsiteX75" fmla="*/ 2038350 w 2067319"/>
                  <a:gd name="connsiteY75" fmla="*/ 1038225 h 1390650"/>
                  <a:gd name="connsiteX76" fmla="*/ 2000250 w 2067319"/>
                  <a:gd name="connsiteY76" fmla="*/ 1009650 h 1390650"/>
                  <a:gd name="connsiteX0" fmla="*/ 0 w 2063150"/>
                  <a:gd name="connsiteY0" fmla="*/ 695325 h 1390650"/>
                  <a:gd name="connsiteX1" fmla="*/ 9525 w 2063150"/>
                  <a:gd name="connsiteY1" fmla="*/ 647700 h 1390650"/>
                  <a:gd name="connsiteX2" fmla="*/ 19050 w 2063150"/>
                  <a:gd name="connsiteY2" fmla="*/ 619125 h 1390650"/>
                  <a:gd name="connsiteX3" fmla="*/ 47625 w 2063150"/>
                  <a:gd name="connsiteY3" fmla="*/ 609600 h 1390650"/>
                  <a:gd name="connsiteX4" fmla="*/ 76200 w 2063150"/>
                  <a:gd name="connsiteY4" fmla="*/ 581025 h 1390650"/>
                  <a:gd name="connsiteX5" fmla="*/ 95250 w 2063150"/>
                  <a:gd name="connsiteY5" fmla="*/ 552450 h 1390650"/>
                  <a:gd name="connsiteX6" fmla="*/ 152400 w 2063150"/>
                  <a:gd name="connsiteY6" fmla="*/ 533400 h 1390650"/>
                  <a:gd name="connsiteX7" fmla="*/ 180975 w 2063150"/>
                  <a:gd name="connsiteY7" fmla="*/ 523875 h 1390650"/>
                  <a:gd name="connsiteX8" fmla="*/ 238125 w 2063150"/>
                  <a:gd name="connsiteY8" fmla="*/ 485775 h 1390650"/>
                  <a:gd name="connsiteX9" fmla="*/ 266700 w 2063150"/>
                  <a:gd name="connsiteY9" fmla="*/ 457200 h 1390650"/>
                  <a:gd name="connsiteX10" fmla="*/ 390530 w 2063150"/>
                  <a:gd name="connsiteY10" fmla="*/ 419098 h 1390650"/>
                  <a:gd name="connsiteX11" fmla="*/ 409579 w 2063150"/>
                  <a:gd name="connsiteY11" fmla="*/ 390519 h 1390650"/>
                  <a:gd name="connsiteX12" fmla="*/ 438150 w 2063150"/>
                  <a:gd name="connsiteY12" fmla="*/ 381000 h 1390650"/>
                  <a:gd name="connsiteX13" fmla="*/ 466725 w 2063150"/>
                  <a:gd name="connsiteY13" fmla="*/ 371475 h 1390650"/>
                  <a:gd name="connsiteX14" fmla="*/ 523875 w 2063150"/>
                  <a:gd name="connsiteY14" fmla="*/ 342900 h 1390650"/>
                  <a:gd name="connsiteX15" fmla="*/ 542925 w 2063150"/>
                  <a:gd name="connsiteY15" fmla="*/ 314325 h 1390650"/>
                  <a:gd name="connsiteX16" fmla="*/ 571500 w 2063150"/>
                  <a:gd name="connsiteY16" fmla="*/ 304800 h 1390650"/>
                  <a:gd name="connsiteX17" fmla="*/ 638175 w 2063150"/>
                  <a:gd name="connsiteY17" fmla="*/ 285750 h 1390650"/>
                  <a:gd name="connsiteX18" fmla="*/ 666750 w 2063150"/>
                  <a:gd name="connsiteY18" fmla="*/ 266700 h 1390650"/>
                  <a:gd name="connsiteX19" fmla="*/ 695325 w 2063150"/>
                  <a:gd name="connsiteY19" fmla="*/ 257175 h 1390650"/>
                  <a:gd name="connsiteX20" fmla="*/ 752475 w 2063150"/>
                  <a:gd name="connsiteY20" fmla="*/ 219075 h 1390650"/>
                  <a:gd name="connsiteX21" fmla="*/ 800100 w 2063150"/>
                  <a:gd name="connsiteY21" fmla="*/ 180975 h 1390650"/>
                  <a:gd name="connsiteX22" fmla="*/ 857250 w 2063150"/>
                  <a:gd name="connsiteY22" fmla="*/ 133350 h 1390650"/>
                  <a:gd name="connsiteX23" fmla="*/ 914400 w 2063150"/>
                  <a:gd name="connsiteY23" fmla="*/ 114300 h 1390650"/>
                  <a:gd name="connsiteX24" fmla="*/ 942975 w 2063150"/>
                  <a:gd name="connsiteY24" fmla="*/ 104775 h 1390650"/>
                  <a:gd name="connsiteX25" fmla="*/ 981075 w 2063150"/>
                  <a:gd name="connsiteY25" fmla="*/ 95250 h 1390650"/>
                  <a:gd name="connsiteX26" fmla="*/ 1038225 w 2063150"/>
                  <a:gd name="connsiteY26" fmla="*/ 76200 h 1390650"/>
                  <a:gd name="connsiteX27" fmla="*/ 1066800 w 2063150"/>
                  <a:gd name="connsiteY27" fmla="*/ 66675 h 1390650"/>
                  <a:gd name="connsiteX28" fmla="*/ 1114425 w 2063150"/>
                  <a:gd name="connsiteY28" fmla="*/ 57150 h 1390650"/>
                  <a:gd name="connsiteX29" fmla="*/ 1143000 w 2063150"/>
                  <a:gd name="connsiteY29" fmla="*/ 47625 h 1390650"/>
                  <a:gd name="connsiteX30" fmla="*/ 1190625 w 2063150"/>
                  <a:gd name="connsiteY30" fmla="*/ 38100 h 1390650"/>
                  <a:gd name="connsiteX31" fmla="*/ 1295400 w 2063150"/>
                  <a:gd name="connsiteY31" fmla="*/ 19050 h 1390650"/>
                  <a:gd name="connsiteX32" fmla="*/ 1362075 w 2063150"/>
                  <a:gd name="connsiteY32" fmla="*/ 0 h 1390650"/>
                  <a:gd name="connsiteX33" fmla="*/ 1476375 w 2063150"/>
                  <a:gd name="connsiteY33" fmla="*/ 9525 h 1390650"/>
                  <a:gd name="connsiteX34" fmla="*/ 1495425 w 2063150"/>
                  <a:gd name="connsiteY34" fmla="*/ 38100 h 1390650"/>
                  <a:gd name="connsiteX35" fmla="*/ 1504950 w 2063150"/>
                  <a:gd name="connsiteY35" fmla="*/ 85725 h 1390650"/>
                  <a:gd name="connsiteX36" fmla="*/ 1514475 w 2063150"/>
                  <a:gd name="connsiteY36" fmla="*/ 323850 h 1390650"/>
                  <a:gd name="connsiteX37" fmla="*/ 1543050 w 2063150"/>
                  <a:gd name="connsiteY37" fmla="*/ 485775 h 1390650"/>
                  <a:gd name="connsiteX38" fmla="*/ 1552575 w 2063150"/>
                  <a:gd name="connsiteY38" fmla="*/ 514350 h 1390650"/>
                  <a:gd name="connsiteX39" fmla="*/ 1571625 w 2063150"/>
                  <a:gd name="connsiteY39" fmla="*/ 590550 h 1390650"/>
                  <a:gd name="connsiteX40" fmla="*/ 1562100 w 2063150"/>
                  <a:gd name="connsiteY40" fmla="*/ 638175 h 1390650"/>
                  <a:gd name="connsiteX41" fmla="*/ 1571625 w 2063150"/>
                  <a:gd name="connsiteY41" fmla="*/ 657225 h 1390650"/>
                  <a:gd name="connsiteX42" fmla="*/ 1600200 w 2063150"/>
                  <a:gd name="connsiteY42" fmla="*/ 685800 h 1390650"/>
                  <a:gd name="connsiteX43" fmla="*/ 1619252 w 2063150"/>
                  <a:gd name="connsiteY43" fmla="*/ 752475 h 1390650"/>
                  <a:gd name="connsiteX44" fmla="*/ 1619250 w 2063150"/>
                  <a:gd name="connsiteY44" fmla="*/ 809625 h 1390650"/>
                  <a:gd name="connsiteX45" fmla="*/ 1628775 w 2063150"/>
                  <a:gd name="connsiteY45" fmla="*/ 866775 h 1390650"/>
                  <a:gd name="connsiteX46" fmla="*/ 1638300 w 2063150"/>
                  <a:gd name="connsiteY46" fmla="*/ 895350 h 1390650"/>
                  <a:gd name="connsiteX47" fmla="*/ 1628775 w 2063150"/>
                  <a:gd name="connsiteY47" fmla="*/ 942975 h 1390650"/>
                  <a:gd name="connsiteX48" fmla="*/ 1647825 w 2063150"/>
                  <a:gd name="connsiteY48" fmla="*/ 990600 h 1390650"/>
                  <a:gd name="connsiteX49" fmla="*/ 1647825 w 2063150"/>
                  <a:gd name="connsiteY49" fmla="*/ 1019175 h 1390650"/>
                  <a:gd name="connsiteX50" fmla="*/ 1657350 w 2063150"/>
                  <a:gd name="connsiteY50" fmla="*/ 1066800 h 1390650"/>
                  <a:gd name="connsiteX51" fmla="*/ 1657350 w 2063150"/>
                  <a:gd name="connsiteY51" fmla="*/ 1114425 h 1390650"/>
                  <a:gd name="connsiteX52" fmla="*/ 1666875 w 2063150"/>
                  <a:gd name="connsiteY52" fmla="*/ 1152525 h 1390650"/>
                  <a:gd name="connsiteX53" fmla="*/ 1657350 w 2063150"/>
                  <a:gd name="connsiteY53" fmla="*/ 1171575 h 1390650"/>
                  <a:gd name="connsiteX54" fmla="*/ 1676400 w 2063150"/>
                  <a:gd name="connsiteY54" fmla="*/ 1209675 h 1390650"/>
                  <a:gd name="connsiteX55" fmla="*/ 1676400 w 2063150"/>
                  <a:gd name="connsiteY55" fmla="*/ 1257300 h 1390650"/>
                  <a:gd name="connsiteX56" fmla="*/ 1695450 w 2063150"/>
                  <a:gd name="connsiteY56" fmla="*/ 1304925 h 1390650"/>
                  <a:gd name="connsiteX57" fmla="*/ 1695450 w 2063150"/>
                  <a:gd name="connsiteY57" fmla="*/ 1352550 h 1390650"/>
                  <a:gd name="connsiteX58" fmla="*/ 1733550 w 2063150"/>
                  <a:gd name="connsiteY58" fmla="*/ 1390650 h 1390650"/>
                  <a:gd name="connsiteX59" fmla="*/ 1762125 w 2063150"/>
                  <a:gd name="connsiteY59" fmla="*/ 1352550 h 1390650"/>
                  <a:gd name="connsiteX60" fmla="*/ 1771650 w 2063150"/>
                  <a:gd name="connsiteY60" fmla="*/ 1304925 h 1390650"/>
                  <a:gd name="connsiteX61" fmla="*/ 1790700 w 2063150"/>
                  <a:gd name="connsiteY61" fmla="*/ 1247775 h 1390650"/>
                  <a:gd name="connsiteX62" fmla="*/ 1790700 w 2063150"/>
                  <a:gd name="connsiteY62" fmla="*/ 1209675 h 1390650"/>
                  <a:gd name="connsiteX63" fmla="*/ 1809750 w 2063150"/>
                  <a:gd name="connsiteY63" fmla="*/ 1143000 h 1390650"/>
                  <a:gd name="connsiteX64" fmla="*/ 1800225 w 2063150"/>
                  <a:gd name="connsiteY64" fmla="*/ 1076325 h 1390650"/>
                  <a:gd name="connsiteX65" fmla="*/ 1809750 w 2063150"/>
                  <a:gd name="connsiteY65" fmla="*/ 1047750 h 1390650"/>
                  <a:gd name="connsiteX66" fmla="*/ 1828800 w 2063150"/>
                  <a:gd name="connsiteY66" fmla="*/ 981075 h 1390650"/>
                  <a:gd name="connsiteX67" fmla="*/ 1838325 w 2063150"/>
                  <a:gd name="connsiteY67" fmla="*/ 933450 h 1390650"/>
                  <a:gd name="connsiteX68" fmla="*/ 1847850 w 2063150"/>
                  <a:gd name="connsiteY68" fmla="*/ 885825 h 1390650"/>
                  <a:gd name="connsiteX69" fmla="*/ 1866900 w 2063150"/>
                  <a:gd name="connsiteY69" fmla="*/ 838200 h 1390650"/>
                  <a:gd name="connsiteX70" fmla="*/ 1914525 w 2063150"/>
                  <a:gd name="connsiteY70" fmla="*/ 895350 h 1390650"/>
                  <a:gd name="connsiteX71" fmla="*/ 1914525 w 2063150"/>
                  <a:gd name="connsiteY71" fmla="*/ 942975 h 1390650"/>
                  <a:gd name="connsiteX72" fmla="*/ 1933575 w 2063150"/>
                  <a:gd name="connsiteY72" fmla="*/ 1000125 h 1390650"/>
                  <a:gd name="connsiteX73" fmla="*/ 2057400 w 2063150"/>
                  <a:gd name="connsiteY73" fmla="*/ 933450 h 1390650"/>
                  <a:gd name="connsiteX74" fmla="*/ 2038350 w 2063150"/>
                  <a:gd name="connsiteY74" fmla="*/ 1038225 h 1390650"/>
                  <a:gd name="connsiteX75" fmla="*/ 2000250 w 2063150"/>
                  <a:gd name="connsiteY75" fmla="*/ 1009650 h 1390650"/>
                  <a:gd name="connsiteX0" fmla="*/ 0 w 2038350"/>
                  <a:gd name="connsiteY0" fmla="*/ 695325 h 1390650"/>
                  <a:gd name="connsiteX1" fmla="*/ 9525 w 2038350"/>
                  <a:gd name="connsiteY1" fmla="*/ 647700 h 1390650"/>
                  <a:gd name="connsiteX2" fmla="*/ 19050 w 2038350"/>
                  <a:gd name="connsiteY2" fmla="*/ 619125 h 1390650"/>
                  <a:gd name="connsiteX3" fmla="*/ 47625 w 2038350"/>
                  <a:gd name="connsiteY3" fmla="*/ 609600 h 1390650"/>
                  <a:gd name="connsiteX4" fmla="*/ 76200 w 2038350"/>
                  <a:gd name="connsiteY4" fmla="*/ 581025 h 1390650"/>
                  <a:gd name="connsiteX5" fmla="*/ 95250 w 2038350"/>
                  <a:gd name="connsiteY5" fmla="*/ 552450 h 1390650"/>
                  <a:gd name="connsiteX6" fmla="*/ 152400 w 2038350"/>
                  <a:gd name="connsiteY6" fmla="*/ 533400 h 1390650"/>
                  <a:gd name="connsiteX7" fmla="*/ 180975 w 2038350"/>
                  <a:gd name="connsiteY7" fmla="*/ 523875 h 1390650"/>
                  <a:gd name="connsiteX8" fmla="*/ 238125 w 2038350"/>
                  <a:gd name="connsiteY8" fmla="*/ 485775 h 1390650"/>
                  <a:gd name="connsiteX9" fmla="*/ 266700 w 2038350"/>
                  <a:gd name="connsiteY9" fmla="*/ 457200 h 1390650"/>
                  <a:gd name="connsiteX10" fmla="*/ 390530 w 2038350"/>
                  <a:gd name="connsiteY10" fmla="*/ 419098 h 1390650"/>
                  <a:gd name="connsiteX11" fmla="*/ 409579 w 2038350"/>
                  <a:gd name="connsiteY11" fmla="*/ 390519 h 1390650"/>
                  <a:gd name="connsiteX12" fmla="*/ 438150 w 2038350"/>
                  <a:gd name="connsiteY12" fmla="*/ 381000 h 1390650"/>
                  <a:gd name="connsiteX13" fmla="*/ 466725 w 2038350"/>
                  <a:gd name="connsiteY13" fmla="*/ 371475 h 1390650"/>
                  <a:gd name="connsiteX14" fmla="*/ 523875 w 2038350"/>
                  <a:gd name="connsiteY14" fmla="*/ 342900 h 1390650"/>
                  <a:gd name="connsiteX15" fmla="*/ 542925 w 2038350"/>
                  <a:gd name="connsiteY15" fmla="*/ 314325 h 1390650"/>
                  <a:gd name="connsiteX16" fmla="*/ 571500 w 2038350"/>
                  <a:gd name="connsiteY16" fmla="*/ 304800 h 1390650"/>
                  <a:gd name="connsiteX17" fmla="*/ 638175 w 2038350"/>
                  <a:gd name="connsiteY17" fmla="*/ 285750 h 1390650"/>
                  <a:gd name="connsiteX18" fmla="*/ 666750 w 2038350"/>
                  <a:gd name="connsiteY18" fmla="*/ 266700 h 1390650"/>
                  <a:gd name="connsiteX19" fmla="*/ 695325 w 2038350"/>
                  <a:gd name="connsiteY19" fmla="*/ 257175 h 1390650"/>
                  <a:gd name="connsiteX20" fmla="*/ 752475 w 2038350"/>
                  <a:gd name="connsiteY20" fmla="*/ 219075 h 1390650"/>
                  <a:gd name="connsiteX21" fmla="*/ 800100 w 2038350"/>
                  <a:gd name="connsiteY21" fmla="*/ 180975 h 1390650"/>
                  <a:gd name="connsiteX22" fmla="*/ 857250 w 2038350"/>
                  <a:gd name="connsiteY22" fmla="*/ 133350 h 1390650"/>
                  <a:gd name="connsiteX23" fmla="*/ 914400 w 2038350"/>
                  <a:gd name="connsiteY23" fmla="*/ 114300 h 1390650"/>
                  <a:gd name="connsiteX24" fmla="*/ 942975 w 2038350"/>
                  <a:gd name="connsiteY24" fmla="*/ 104775 h 1390650"/>
                  <a:gd name="connsiteX25" fmla="*/ 981075 w 2038350"/>
                  <a:gd name="connsiteY25" fmla="*/ 95250 h 1390650"/>
                  <a:gd name="connsiteX26" fmla="*/ 1038225 w 2038350"/>
                  <a:gd name="connsiteY26" fmla="*/ 76200 h 1390650"/>
                  <a:gd name="connsiteX27" fmla="*/ 1066800 w 2038350"/>
                  <a:gd name="connsiteY27" fmla="*/ 66675 h 1390650"/>
                  <a:gd name="connsiteX28" fmla="*/ 1114425 w 2038350"/>
                  <a:gd name="connsiteY28" fmla="*/ 57150 h 1390650"/>
                  <a:gd name="connsiteX29" fmla="*/ 1143000 w 2038350"/>
                  <a:gd name="connsiteY29" fmla="*/ 47625 h 1390650"/>
                  <a:gd name="connsiteX30" fmla="*/ 1190625 w 2038350"/>
                  <a:gd name="connsiteY30" fmla="*/ 38100 h 1390650"/>
                  <a:gd name="connsiteX31" fmla="*/ 1295400 w 2038350"/>
                  <a:gd name="connsiteY31" fmla="*/ 19050 h 1390650"/>
                  <a:gd name="connsiteX32" fmla="*/ 1362075 w 2038350"/>
                  <a:gd name="connsiteY32" fmla="*/ 0 h 1390650"/>
                  <a:gd name="connsiteX33" fmla="*/ 1476375 w 2038350"/>
                  <a:gd name="connsiteY33" fmla="*/ 9525 h 1390650"/>
                  <a:gd name="connsiteX34" fmla="*/ 1495425 w 2038350"/>
                  <a:gd name="connsiteY34" fmla="*/ 38100 h 1390650"/>
                  <a:gd name="connsiteX35" fmla="*/ 1504950 w 2038350"/>
                  <a:gd name="connsiteY35" fmla="*/ 85725 h 1390650"/>
                  <a:gd name="connsiteX36" fmla="*/ 1514475 w 2038350"/>
                  <a:gd name="connsiteY36" fmla="*/ 323850 h 1390650"/>
                  <a:gd name="connsiteX37" fmla="*/ 1543050 w 2038350"/>
                  <a:gd name="connsiteY37" fmla="*/ 485775 h 1390650"/>
                  <a:gd name="connsiteX38" fmla="*/ 1552575 w 2038350"/>
                  <a:gd name="connsiteY38" fmla="*/ 514350 h 1390650"/>
                  <a:gd name="connsiteX39" fmla="*/ 1571625 w 2038350"/>
                  <a:gd name="connsiteY39" fmla="*/ 590550 h 1390650"/>
                  <a:gd name="connsiteX40" fmla="*/ 1562100 w 2038350"/>
                  <a:gd name="connsiteY40" fmla="*/ 638175 h 1390650"/>
                  <a:gd name="connsiteX41" fmla="*/ 1571625 w 2038350"/>
                  <a:gd name="connsiteY41" fmla="*/ 657225 h 1390650"/>
                  <a:gd name="connsiteX42" fmla="*/ 1600200 w 2038350"/>
                  <a:gd name="connsiteY42" fmla="*/ 685800 h 1390650"/>
                  <a:gd name="connsiteX43" fmla="*/ 1619252 w 2038350"/>
                  <a:gd name="connsiteY43" fmla="*/ 752475 h 1390650"/>
                  <a:gd name="connsiteX44" fmla="*/ 1619250 w 2038350"/>
                  <a:gd name="connsiteY44" fmla="*/ 809625 h 1390650"/>
                  <a:gd name="connsiteX45" fmla="*/ 1628775 w 2038350"/>
                  <a:gd name="connsiteY45" fmla="*/ 866775 h 1390650"/>
                  <a:gd name="connsiteX46" fmla="*/ 1638300 w 2038350"/>
                  <a:gd name="connsiteY46" fmla="*/ 895350 h 1390650"/>
                  <a:gd name="connsiteX47" fmla="*/ 1628775 w 2038350"/>
                  <a:gd name="connsiteY47" fmla="*/ 942975 h 1390650"/>
                  <a:gd name="connsiteX48" fmla="*/ 1647825 w 2038350"/>
                  <a:gd name="connsiteY48" fmla="*/ 990600 h 1390650"/>
                  <a:gd name="connsiteX49" fmla="*/ 1647825 w 2038350"/>
                  <a:gd name="connsiteY49" fmla="*/ 1019175 h 1390650"/>
                  <a:gd name="connsiteX50" fmla="*/ 1657350 w 2038350"/>
                  <a:gd name="connsiteY50" fmla="*/ 1066800 h 1390650"/>
                  <a:gd name="connsiteX51" fmla="*/ 1657350 w 2038350"/>
                  <a:gd name="connsiteY51" fmla="*/ 1114425 h 1390650"/>
                  <a:gd name="connsiteX52" fmla="*/ 1666875 w 2038350"/>
                  <a:gd name="connsiteY52" fmla="*/ 1152525 h 1390650"/>
                  <a:gd name="connsiteX53" fmla="*/ 1657350 w 2038350"/>
                  <a:gd name="connsiteY53" fmla="*/ 1171575 h 1390650"/>
                  <a:gd name="connsiteX54" fmla="*/ 1676400 w 2038350"/>
                  <a:gd name="connsiteY54" fmla="*/ 1209675 h 1390650"/>
                  <a:gd name="connsiteX55" fmla="*/ 1676400 w 2038350"/>
                  <a:gd name="connsiteY55" fmla="*/ 1257300 h 1390650"/>
                  <a:gd name="connsiteX56" fmla="*/ 1695450 w 2038350"/>
                  <a:gd name="connsiteY56" fmla="*/ 1304925 h 1390650"/>
                  <a:gd name="connsiteX57" fmla="*/ 1695450 w 2038350"/>
                  <a:gd name="connsiteY57" fmla="*/ 1352550 h 1390650"/>
                  <a:gd name="connsiteX58" fmla="*/ 1733550 w 2038350"/>
                  <a:gd name="connsiteY58" fmla="*/ 1390650 h 1390650"/>
                  <a:gd name="connsiteX59" fmla="*/ 1762125 w 2038350"/>
                  <a:gd name="connsiteY59" fmla="*/ 1352550 h 1390650"/>
                  <a:gd name="connsiteX60" fmla="*/ 1771650 w 2038350"/>
                  <a:gd name="connsiteY60" fmla="*/ 1304925 h 1390650"/>
                  <a:gd name="connsiteX61" fmla="*/ 1790700 w 2038350"/>
                  <a:gd name="connsiteY61" fmla="*/ 1247775 h 1390650"/>
                  <a:gd name="connsiteX62" fmla="*/ 1790700 w 2038350"/>
                  <a:gd name="connsiteY62" fmla="*/ 1209675 h 1390650"/>
                  <a:gd name="connsiteX63" fmla="*/ 1809750 w 2038350"/>
                  <a:gd name="connsiteY63" fmla="*/ 1143000 h 1390650"/>
                  <a:gd name="connsiteX64" fmla="*/ 1800225 w 2038350"/>
                  <a:gd name="connsiteY64" fmla="*/ 1076325 h 1390650"/>
                  <a:gd name="connsiteX65" fmla="*/ 1809750 w 2038350"/>
                  <a:gd name="connsiteY65" fmla="*/ 1047750 h 1390650"/>
                  <a:gd name="connsiteX66" fmla="*/ 1828800 w 2038350"/>
                  <a:gd name="connsiteY66" fmla="*/ 981075 h 1390650"/>
                  <a:gd name="connsiteX67" fmla="*/ 1838325 w 2038350"/>
                  <a:gd name="connsiteY67" fmla="*/ 933450 h 1390650"/>
                  <a:gd name="connsiteX68" fmla="*/ 1847850 w 2038350"/>
                  <a:gd name="connsiteY68" fmla="*/ 885825 h 1390650"/>
                  <a:gd name="connsiteX69" fmla="*/ 1866900 w 2038350"/>
                  <a:gd name="connsiteY69" fmla="*/ 838200 h 1390650"/>
                  <a:gd name="connsiteX70" fmla="*/ 1914525 w 2038350"/>
                  <a:gd name="connsiteY70" fmla="*/ 895350 h 1390650"/>
                  <a:gd name="connsiteX71" fmla="*/ 1914525 w 2038350"/>
                  <a:gd name="connsiteY71" fmla="*/ 942975 h 1390650"/>
                  <a:gd name="connsiteX72" fmla="*/ 1933575 w 2038350"/>
                  <a:gd name="connsiteY72" fmla="*/ 1000125 h 1390650"/>
                  <a:gd name="connsiteX73" fmla="*/ 2038350 w 2038350"/>
                  <a:gd name="connsiteY73" fmla="*/ 1038225 h 1390650"/>
                  <a:gd name="connsiteX74" fmla="*/ 2000250 w 2038350"/>
                  <a:gd name="connsiteY74" fmla="*/ 1009650 h 1390650"/>
                  <a:gd name="connsiteX0" fmla="*/ 0 w 2047875"/>
                  <a:gd name="connsiteY0" fmla="*/ 695325 h 1390650"/>
                  <a:gd name="connsiteX1" fmla="*/ 9525 w 2047875"/>
                  <a:gd name="connsiteY1" fmla="*/ 647700 h 1390650"/>
                  <a:gd name="connsiteX2" fmla="*/ 19050 w 2047875"/>
                  <a:gd name="connsiteY2" fmla="*/ 619125 h 1390650"/>
                  <a:gd name="connsiteX3" fmla="*/ 47625 w 2047875"/>
                  <a:gd name="connsiteY3" fmla="*/ 609600 h 1390650"/>
                  <a:gd name="connsiteX4" fmla="*/ 76200 w 2047875"/>
                  <a:gd name="connsiteY4" fmla="*/ 581025 h 1390650"/>
                  <a:gd name="connsiteX5" fmla="*/ 95250 w 2047875"/>
                  <a:gd name="connsiteY5" fmla="*/ 552450 h 1390650"/>
                  <a:gd name="connsiteX6" fmla="*/ 152400 w 2047875"/>
                  <a:gd name="connsiteY6" fmla="*/ 533400 h 1390650"/>
                  <a:gd name="connsiteX7" fmla="*/ 180975 w 2047875"/>
                  <a:gd name="connsiteY7" fmla="*/ 523875 h 1390650"/>
                  <a:gd name="connsiteX8" fmla="*/ 238125 w 2047875"/>
                  <a:gd name="connsiteY8" fmla="*/ 485775 h 1390650"/>
                  <a:gd name="connsiteX9" fmla="*/ 266700 w 2047875"/>
                  <a:gd name="connsiteY9" fmla="*/ 457200 h 1390650"/>
                  <a:gd name="connsiteX10" fmla="*/ 390530 w 2047875"/>
                  <a:gd name="connsiteY10" fmla="*/ 419098 h 1390650"/>
                  <a:gd name="connsiteX11" fmla="*/ 409579 w 2047875"/>
                  <a:gd name="connsiteY11" fmla="*/ 390519 h 1390650"/>
                  <a:gd name="connsiteX12" fmla="*/ 438150 w 2047875"/>
                  <a:gd name="connsiteY12" fmla="*/ 381000 h 1390650"/>
                  <a:gd name="connsiteX13" fmla="*/ 466725 w 2047875"/>
                  <a:gd name="connsiteY13" fmla="*/ 371475 h 1390650"/>
                  <a:gd name="connsiteX14" fmla="*/ 523875 w 2047875"/>
                  <a:gd name="connsiteY14" fmla="*/ 342900 h 1390650"/>
                  <a:gd name="connsiteX15" fmla="*/ 542925 w 2047875"/>
                  <a:gd name="connsiteY15" fmla="*/ 314325 h 1390650"/>
                  <a:gd name="connsiteX16" fmla="*/ 571500 w 2047875"/>
                  <a:gd name="connsiteY16" fmla="*/ 304800 h 1390650"/>
                  <a:gd name="connsiteX17" fmla="*/ 638175 w 2047875"/>
                  <a:gd name="connsiteY17" fmla="*/ 285750 h 1390650"/>
                  <a:gd name="connsiteX18" fmla="*/ 666750 w 2047875"/>
                  <a:gd name="connsiteY18" fmla="*/ 266700 h 1390650"/>
                  <a:gd name="connsiteX19" fmla="*/ 695325 w 2047875"/>
                  <a:gd name="connsiteY19" fmla="*/ 257175 h 1390650"/>
                  <a:gd name="connsiteX20" fmla="*/ 752475 w 2047875"/>
                  <a:gd name="connsiteY20" fmla="*/ 219075 h 1390650"/>
                  <a:gd name="connsiteX21" fmla="*/ 800100 w 2047875"/>
                  <a:gd name="connsiteY21" fmla="*/ 180975 h 1390650"/>
                  <a:gd name="connsiteX22" fmla="*/ 857250 w 2047875"/>
                  <a:gd name="connsiteY22" fmla="*/ 133350 h 1390650"/>
                  <a:gd name="connsiteX23" fmla="*/ 914400 w 2047875"/>
                  <a:gd name="connsiteY23" fmla="*/ 114300 h 1390650"/>
                  <a:gd name="connsiteX24" fmla="*/ 942975 w 2047875"/>
                  <a:gd name="connsiteY24" fmla="*/ 104775 h 1390650"/>
                  <a:gd name="connsiteX25" fmla="*/ 981075 w 2047875"/>
                  <a:gd name="connsiteY25" fmla="*/ 95250 h 1390650"/>
                  <a:gd name="connsiteX26" fmla="*/ 1038225 w 2047875"/>
                  <a:gd name="connsiteY26" fmla="*/ 76200 h 1390650"/>
                  <a:gd name="connsiteX27" fmla="*/ 1066800 w 2047875"/>
                  <a:gd name="connsiteY27" fmla="*/ 66675 h 1390650"/>
                  <a:gd name="connsiteX28" fmla="*/ 1114425 w 2047875"/>
                  <a:gd name="connsiteY28" fmla="*/ 57150 h 1390650"/>
                  <a:gd name="connsiteX29" fmla="*/ 1143000 w 2047875"/>
                  <a:gd name="connsiteY29" fmla="*/ 47625 h 1390650"/>
                  <a:gd name="connsiteX30" fmla="*/ 1190625 w 2047875"/>
                  <a:gd name="connsiteY30" fmla="*/ 38100 h 1390650"/>
                  <a:gd name="connsiteX31" fmla="*/ 1295400 w 2047875"/>
                  <a:gd name="connsiteY31" fmla="*/ 19050 h 1390650"/>
                  <a:gd name="connsiteX32" fmla="*/ 1362075 w 2047875"/>
                  <a:gd name="connsiteY32" fmla="*/ 0 h 1390650"/>
                  <a:gd name="connsiteX33" fmla="*/ 1476375 w 2047875"/>
                  <a:gd name="connsiteY33" fmla="*/ 9525 h 1390650"/>
                  <a:gd name="connsiteX34" fmla="*/ 1495425 w 2047875"/>
                  <a:gd name="connsiteY34" fmla="*/ 38100 h 1390650"/>
                  <a:gd name="connsiteX35" fmla="*/ 1504950 w 2047875"/>
                  <a:gd name="connsiteY35" fmla="*/ 85725 h 1390650"/>
                  <a:gd name="connsiteX36" fmla="*/ 1514475 w 2047875"/>
                  <a:gd name="connsiteY36" fmla="*/ 323850 h 1390650"/>
                  <a:gd name="connsiteX37" fmla="*/ 1543050 w 2047875"/>
                  <a:gd name="connsiteY37" fmla="*/ 485775 h 1390650"/>
                  <a:gd name="connsiteX38" fmla="*/ 1552575 w 2047875"/>
                  <a:gd name="connsiteY38" fmla="*/ 514350 h 1390650"/>
                  <a:gd name="connsiteX39" fmla="*/ 1571625 w 2047875"/>
                  <a:gd name="connsiteY39" fmla="*/ 590550 h 1390650"/>
                  <a:gd name="connsiteX40" fmla="*/ 1562100 w 2047875"/>
                  <a:gd name="connsiteY40" fmla="*/ 638175 h 1390650"/>
                  <a:gd name="connsiteX41" fmla="*/ 1571625 w 2047875"/>
                  <a:gd name="connsiteY41" fmla="*/ 657225 h 1390650"/>
                  <a:gd name="connsiteX42" fmla="*/ 1600200 w 2047875"/>
                  <a:gd name="connsiteY42" fmla="*/ 685800 h 1390650"/>
                  <a:gd name="connsiteX43" fmla="*/ 1619252 w 2047875"/>
                  <a:gd name="connsiteY43" fmla="*/ 752475 h 1390650"/>
                  <a:gd name="connsiteX44" fmla="*/ 1619250 w 2047875"/>
                  <a:gd name="connsiteY44" fmla="*/ 809625 h 1390650"/>
                  <a:gd name="connsiteX45" fmla="*/ 1628775 w 2047875"/>
                  <a:gd name="connsiteY45" fmla="*/ 866775 h 1390650"/>
                  <a:gd name="connsiteX46" fmla="*/ 1638300 w 2047875"/>
                  <a:gd name="connsiteY46" fmla="*/ 895350 h 1390650"/>
                  <a:gd name="connsiteX47" fmla="*/ 1628775 w 2047875"/>
                  <a:gd name="connsiteY47" fmla="*/ 942975 h 1390650"/>
                  <a:gd name="connsiteX48" fmla="*/ 1647825 w 2047875"/>
                  <a:gd name="connsiteY48" fmla="*/ 990600 h 1390650"/>
                  <a:gd name="connsiteX49" fmla="*/ 1647825 w 2047875"/>
                  <a:gd name="connsiteY49" fmla="*/ 1019175 h 1390650"/>
                  <a:gd name="connsiteX50" fmla="*/ 1657350 w 2047875"/>
                  <a:gd name="connsiteY50" fmla="*/ 1066800 h 1390650"/>
                  <a:gd name="connsiteX51" fmla="*/ 1657350 w 2047875"/>
                  <a:gd name="connsiteY51" fmla="*/ 1114425 h 1390650"/>
                  <a:gd name="connsiteX52" fmla="*/ 1666875 w 2047875"/>
                  <a:gd name="connsiteY52" fmla="*/ 1152525 h 1390650"/>
                  <a:gd name="connsiteX53" fmla="*/ 1657350 w 2047875"/>
                  <a:gd name="connsiteY53" fmla="*/ 1171575 h 1390650"/>
                  <a:gd name="connsiteX54" fmla="*/ 1676400 w 2047875"/>
                  <a:gd name="connsiteY54" fmla="*/ 1209675 h 1390650"/>
                  <a:gd name="connsiteX55" fmla="*/ 1676400 w 2047875"/>
                  <a:gd name="connsiteY55" fmla="*/ 1257300 h 1390650"/>
                  <a:gd name="connsiteX56" fmla="*/ 1695450 w 2047875"/>
                  <a:gd name="connsiteY56" fmla="*/ 1304925 h 1390650"/>
                  <a:gd name="connsiteX57" fmla="*/ 1695450 w 2047875"/>
                  <a:gd name="connsiteY57" fmla="*/ 1352550 h 1390650"/>
                  <a:gd name="connsiteX58" fmla="*/ 1733550 w 2047875"/>
                  <a:gd name="connsiteY58" fmla="*/ 1390650 h 1390650"/>
                  <a:gd name="connsiteX59" fmla="*/ 1762125 w 2047875"/>
                  <a:gd name="connsiteY59" fmla="*/ 1352550 h 1390650"/>
                  <a:gd name="connsiteX60" fmla="*/ 1771650 w 2047875"/>
                  <a:gd name="connsiteY60" fmla="*/ 1304925 h 1390650"/>
                  <a:gd name="connsiteX61" fmla="*/ 1790700 w 2047875"/>
                  <a:gd name="connsiteY61" fmla="*/ 1247775 h 1390650"/>
                  <a:gd name="connsiteX62" fmla="*/ 1790700 w 2047875"/>
                  <a:gd name="connsiteY62" fmla="*/ 1209675 h 1390650"/>
                  <a:gd name="connsiteX63" fmla="*/ 1809750 w 2047875"/>
                  <a:gd name="connsiteY63" fmla="*/ 1143000 h 1390650"/>
                  <a:gd name="connsiteX64" fmla="*/ 1800225 w 2047875"/>
                  <a:gd name="connsiteY64" fmla="*/ 1076325 h 1390650"/>
                  <a:gd name="connsiteX65" fmla="*/ 1809750 w 2047875"/>
                  <a:gd name="connsiteY65" fmla="*/ 1047750 h 1390650"/>
                  <a:gd name="connsiteX66" fmla="*/ 1828800 w 2047875"/>
                  <a:gd name="connsiteY66" fmla="*/ 981075 h 1390650"/>
                  <a:gd name="connsiteX67" fmla="*/ 1838325 w 2047875"/>
                  <a:gd name="connsiteY67" fmla="*/ 933450 h 1390650"/>
                  <a:gd name="connsiteX68" fmla="*/ 1847850 w 2047875"/>
                  <a:gd name="connsiteY68" fmla="*/ 885825 h 1390650"/>
                  <a:gd name="connsiteX69" fmla="*/ 1866900 w 2047875"/>
                  <a:gd name="connsiteY69" fmla="*/ 838200 h 1390650"/>
                  <a:gd name="connsiteX70" fmla="*/ 1914525 w 2047875"/>
                  <a:gd name="connsiteY70" fmla="*/ 895350 h 1390650"/>
                  <a:gd name="connsiteX71" fmla="*/ 1914525 w 2047875"/>
                  <a:gd name="connsiteY71" fmla="*/ 942975 h 1390650"/>
                  <a:gd name="connsiteX72" fmla="*/ 1933575 w 2047875"/>
                  <a:gd name="connsiteY72" fmla="*/ 1000125 h 1390650"/>
                  <a:gd name="connsiteX73" fmla="*/ 2038350 w 2047875"/>
                  <a:gd name="connsiteY73" fmla="*/ 1038225 h 1390650"/>
                  <a:gd name="connsiteX74" fmla="*/ 2000250 w 2047875"/>
                  <a:gd name="connsiteY74" fmla="*/ 1009650 h 1390650"/>
                  <a:gd name="connsiteX75" fmla="*/ 2047875 w 2047875"/>
                  <a:gd name="connsiteY75" fmla="*/ 990600 h 1390650"/>
                  <a:gd name="connsiteX0" fmla="*/ 0 w 2076450"/>
                  <a:gd name="connsiteY0" fmla="*/ 695325 h 1390650"/>
                  <a:gd name="connsiteX1" fmla="*/ 9525 w 2076450"/>
                  <a:gd name="connsiteY1" fmla="*/ 647700 h 1390650"/>
                  <a:gd name="connsiteX2" fmla="*/ 19050 w 2076450"/>
                  <a:gd name="connsiteY2" fmla="*/ 619125 h 1390650"/>
                  <a:gd name="connsiteX3" fmla="*/ 47625 w 2076450"/>
                  <a:gd name="connsiteY3" fmla="*/ 609600 h 1390650"/>
                  <a:gd name="connsiteX4" fmla="*/ 76200 w 2076450"/>
                  <a:gd name="connsiteY4" fmla="*/ 581025 h 1390650"/>
                  <a:gd name="connsiteX5" fmla="*/ 95250 w 2076450"/>
                  <a:gd name="connsiteY5" fmla="*/ 552450 h 1390650"/>
                  <a:gd name="connsiteX6" fmla="*/ 152400 w 2076450"/>
                  <a:gd name="connsiteY6" fmla="*/ 533400 h 1390650"/>
                  <a:gd name="connsiteX7" fmla="*/ 180975 w 2076450"/>
                  <a:gd name="connsiteY7" fmla="*/ 523875 h 1390650"/>
                  <a:gd name="connsiteX8" fmla="*/ 238125 w 2076450"/>
                  <a:gd name="connsiteY8" fmla="*/ 485775 h 1390650"/>
                  <a:gd name="connsiteX9" fmla="*/ 266700 w 2076450"/>
                  <a:gd name="connsiteY9" fmla="*/ 457200 h 1390650"/>
                  <a:gd name="connsiteX10" fmla="*/ 390530 w 2076450"/>
                  <a:gd name="connsiteY10" fmla="*/ 419098 h 1390650"/>
                  <a:gd name="connsiteX11" fmla="*/ 409579 w 2076450"/>
                  <a:gd name="connsiteY11" fmla="*/ 390519 h 1390650"/>
                  <a:gd name="connsiteX12" fmla="*/ 438150 w 2076450"/>
                  <a:gd name="connsiteY12" fmla="*/ 381000 h 1390650"/>
                  <a:gd name="connsiteX13" fmla="*/ 466725 w 2076450"/>
                  <a:gd name="connsiteY13" fmla="*/ 371475 h 1390650"/>
                  <a:gd name="connsiteX14" fmla="*/ 523875 w 2076450"/>
                  <a:gd name="connsiteY14" fmla="*/ 342900 h 1390650"/>
                  <a:gd name="connsiteX15" fmla="*/ 542925 w 2076450"/>
                  <a:gd name="connsiteY15" fmla="*/ 314325 h 1390650"/>
                  <a:gd name="connsiteX16" fmla="*/ 571500 w 2076450"/>
                  <a:gd name="connsiteY16" fmla="*/ 304800 h 1390650"/>
                  <a:gd name="connsiteX17" fmla="*/ 638175 w 2076450"/>
                  <a:gd name="connsiteY17" fmla="*/ 285750 h 1390650"/>
                  <a:gd name="connsiteX18" fmla="*/ 666750 w 2076450"/>
                  <a:gd name="connsiteY18" fmla="*/ 266700 h 1390650"/>
                  <a:gd name="connsiteX19" fmla="*/ 695325 w 2076450"/>
                  <a:gd name="connsiteY19" fmla="*/ 257175 h 1390650"/>
                  <a:gd name="connsiteX20" fmla="*/ 752475 w 2076450"/>
                  <a:gd name="connsiteY20" fmla="*/ 219075 h 1390650"/>
                  <a:gd name="connsiteX21" fmla="*/ 800100 w 2076450"/>
                  <a:gd name="connsiteY21" fmla="*/ 180975 h 1390650"/>
                  <a:gd name="connsiteX22" fmla="*/ 857250 w 2076450"/>
                  <a:gd name="connsiteY22" fmla="*/ 133350 h 1390650"/>
                  <a:gd name="connsiteX23" fmla="*/ 914400 w 2076450"/>
                  <a:gd name="connsiteY23" fmla="*/ 114300 h 1390650"/>
                  <a:gd name="connsiteX24" fmla="*/ 942975 w 2076450"/>
                  <a:gd name="connsiteY24" fmla="*/ 104775 h 1390650"/>
                  <a:gd name="connsiteX25" fmla="*/ 981075 w 2076450"/>
                  <a:gd name="connsiteY25" fmla="*/ 95250 h 1390650"/>
                  <a:gd name="connsiteX26" fmla="*/ 1038225 w 2076450"/>
                  <a:gd name="connsiteY26" fmla="*/ 76200 h 1390650"/>
                  <a:gd name="connsiteX27" fmla="*/ 1066800 w 2076450"/>
                  <a:gd name="connsiteY27" fmla="*/ 66675 h 1390650"/>
                  <a:gd name="connsiteX28" fmla="*/ 1114425 w 2076450"/>
                  <a:gd name="connsiteY28" fmla="*/ 57150 h 1390650"/>
                  <a:gd name="connsiteX29" fmla="*/ 1143000 w 2076450"/>
                  <a:gd name="connsiteY29" fmla="*/ 47625 h 1390650"/>
                  <a:gd name="connsiteX30" fmla="*/ 1190625 w 2076450"/>
                  <a:gd name="connsiteY30" fmla="*/ 38100 h 1390650"/>
                  <a:gd name="connsiteX31" fmla="*/ 1295400 w 2076450"/>
                  <a:gd name="connsiteY31" fmla="*/ 19050 h 1390650"/>
                  <a:gd name="connsiteX32" fmla="*/ 1362075 w 2076450"/>
                  <a:gd name="connsiteY32" fmla="*/ 0 h 1390650"/>
                  <a:gd name="connsiteX33" fmla="*/ 1476375 w 2076450"/>
                  <a:gd name="connsiteY33" fmla="*/ 9525 h 1390650"/>
                  <a:gd name="connsiteX34" fmla="*/ 1495425 w 2076450"/>
                  <a:gd name="connsiteY34" fmla="*/ 38100 h 1390650"/>
                  <a:gd name="connsiteX35" fmla="*/ 1504950 w 2076450"/>
                  <a:gd name="connsiteY35" fmla="*/ 85725 h 1390650"/>
                  <a:gd name="connsiteX36" fmla="*/ 1514475 w 2076450"/>
                  <a:gd name="connsiteY36" fmla="*/ 323850 h 1390650"/>
                  <a:gd name="connsiteX37" fmla="*/ 1543050 w 2076450"/>
                  <a:gd name="connsiteY37" fmla="*/ 485775 h 1390650"/>
                  <a:gd name="connsiteX38" fmla="*/ 1552575 w 2076450"/>
                  <a:gd name="connsiteY38" fmla="*/ 514350 h 1390650"/>
                  <a:gd name="connsiteX39" fmla="*/ 1571625 w 2076450"/>
                  <a:gd name="connsiteY39" fmla="*/ 590550 h 1390650"/>
                  <a:gd name="connsiteX40" fmla="*/ 1562100 w 2076450"/>
                  <a:gd name="connsiteY40" fmla="*/ 638175 h 1390650"/>
                  <a:gd name="connsiteX41" fmla="*/ 1571625 w 2076450"/>
                  <a:gd name="connsiteY41" fmla="*/ 657225 h 1390650"/>
                  <a:gd name="connsiteX42" fmla="*/ 1600200 w 2076450"/>
                  <a:gd name="connsiteY42" fmla="*/ 685800 h 1390650"/>
                  <a:gd name="connsiteX43" fmla="*/ 1619252 w 2076450"/>
                  <a:gd name="connsiteY43" fmla="*/ 752475 h 1390650"/>
                  <a:gd name="connsiteX44" fmla="*/ 1619250 w 2076450"/>
                  <a:gd name="connsiteY44" fmla="*/ 809625 h 1390650"/>
                  <a:gd name="connsiteX45" fmla="*/ 1628775 w 2076450"/>
                  <a:gd name="connsiteY45" fmla="*/ 866775 h 1390650"/>
                  <a:gd name="connsiteX46" fmla="*/ 1638300 w 2076450"/>
                  <a:gd name="connsiteY46" fmla="*/ 895350 h 1390650"/>
                  <a:gd name="connsiteX47" fmla="*/ 1628775 w 2076450"/>
                  <a:gd name="connsiteY47" fmla="*/ 942975 h 1390650"/>
                  <a:gd name="connsiteX48" fmla="*/ 1647825 w 2076450"/>
                  <a:gd name="connsiteY48" fmla="*/ 990600 h 1390650"/>
                  <a:gd name="connsiteX49" fmla="*/ 1647825 w 2076450"/>
                  <a:gd name="connsiteY49" fmla="*/ 1019175 h 1390650"/>
                  <a:gd name="connsiteX50" fmla="*/ 1657350 w 2076450"/>
                  <a:gd name="connsiteY50" fmla="*/ 1066800 h 1390650"/>
                  <a:gd name="connsiteX51" fmla="*/ 1657350 w 2076450"/>
                  <a:gd name="connsiteY51" fmla="*/ 1114425 h 1390650"/>
                  <a:gd name="connsiteX52" fmla="*/ 1666875 w 2076450"/>
                  <a:gd name="connsiteY52" fmla="*/ 1152525 h 1390650"/>
                  <a:gd name="connsiteX53" fmla="*/ 1657350 w 2076450"/>
                  <a:gd name="connsiteY53" fmla="*/ 1171575 h 1390650"/>
                  <a:gd name="connsiteX54" fmla="*/ 1676400 w 2076450"/>
                  <a:gd name="connsiteY54" fmla="*/ 1209675 h 1390650"/>
                  <a:gd name="connsiteX55" fmla="*/ 1676400 w 2076450"/>
                  <a:gd name="connsiteY55" fmla="*/ 1257300 h 1390650"/>
                  <a:gd name="connsiteX56" fmla="*/ 1695450 w 2076450"/>
                  <a:gd name="connsiteY56" fmla="*/ 1304925 h 1390650"/>
                  <a:gd name="connsiteX57" fmla="*/ 1695450 w 2076450"/>
                  <a:gd name="connsiteY57" fmla="*/ 1352550 h 1390650"/>
                  <a:gd name="connsiteX58" fmla="*/ 1733550 w 2076450"/>
                  <a:gd name="connsiteY58" fmla="*/ 1390650 h 1390650"/>
                  <a:gd name="connsiteX59" fmla="*/ 1762125 w 2076450"/>
                  <a:gd name="connsiteY59" fmla="*/ 1352550 h 1390650"/>
                  <a:gd name="connsiteX60" fmla="*/ 1771650 w 2076450"/>
                  <a:gd name="connsiteY60" fmla="*/ 1304925 h 1390650"/>
                  <a:gd name="connsiteX61" fmla="*/ 1790700 w 2076450"/>
                  <a:gd name="connsiteY61" fmla="*/ 1247775 h 1390650"/>
                  <a:gd name="connsiteX62" fmla="*/ 1790700 w 2076450"/>
                  <a:gd name="connsiteY62" fmla="*/ 1209675 h 1390650"/>
                  <a:gd name="connsiteX63" fmla="*/ 1809750 w 2076450"/>
                  <a:gd name="connsiteY63" fmla="*/ 1143000 h 1390650"/>
                  <a:gd name="connsiteX64" fmla="*/ 1800225 w 2076450"/>
                  <a:gd name="connsiteY64" fmla="*/ 1076325 h 1390650"/>
                  <a:gd name="connsiteX65" fmla="*/ 1809750 w 2076450"/>
                  <a:gd name="connsiteY65" fmla="*/ 1047750 h 1390650"/>
                  <a:gd name="connsiteX66" fmla="*/ 1828800 w 2076450"/>
                  <a:gd name="connsiteY66" fmla="*/ 981075 h 1390650"/>
                  <a:gd name="connsiteX67" fmla="*/ 1838325 w 2076450"/>
                  <a:gd name="connsiteY67" fmla="*/ 933450 h 1390650"/>
                  <a:gd name="connsiteX68" fmla="*/ 1847850 w 2076450"/>
                  <a:gd name="connsiteY68" fmla="*/ 885825 h 1390650"/>
                  <a:gd name="connsiteX69" fmla="*/ 1866900 w 2076450"/>
                  <a:gd name="connsiteY69" fmla="*/ 838200 h 1390650"/>
                  <a:gd name="connsiteX70" fmla="*/ 1914525 w 2076450"/>
                  <a:gd name="connsiteY70" fmla="*/ 895350 h 1390650"/>
                  <a:gd name="connsiteX71" fmla="*/ 1914525 w 2076450"/>
                  <a:gd name="connsiteY71" fmla="*/ 942975 h 1390650"/>
                  <a:gd name="connsiteX72" fmla="*/ 1933575 w 2076450"/>
                  <a:gd name="connsiteY72" fmla="*/ 1000125 h 1390650"/>
                  <a:gd name="connsiteX73" fmla="*/ 2038350 w 2076450"/>
                  <a:gd name="connsiteY73" fmla="*/ 1038225 h 1390650"/>
                  <a:gd name="connsiteX74" fmla="*/ 2000250 w 2076450"/>
                  <a:gd name="connsiteY74" fmla="*/ 1009650 h 1390650"/>
                  <a:gd name="connsiteX75" fmla="*/ 2047875 w 2076450"/>
                  <a:gd name="connsiteY75" fmla="*/ 990600 h 1390650"/>
                  <a:gd name="connsiteX76" fmla="*/ 2076450 w 2076450"/>
                  <a:gd name="connsiteY76" fmla="*/ 93345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78" fmla="*/ 2095500 w 2105025"/>
                  <a:gd name="connsiteY78" fmla="*/ 81915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78" fmla="*/ 2095500 w 2105025"/>
                  <a:gd name="connsiteY78" fmla="*/ 819150 h 1390650"/>
                  <a:gd name="connsiteX79" fmla="*/ 2095500 w 2105025"/>
                  <a:gd name="connsiteY79" fmla="*/ 752475 h 1390650"/>
                  <a:gd name="connsiteX0" fmla="*/ 0 w 2143125"/>
                  <a:gd name="connsiteY0" fmla="*/ 695325 h 1390650"/>
                  <a:gd name="connsiteX1" fmla="*/ 9525 w 2143125"/>
                  <a:gd name="connsiteY1" fmla="*/ 647700 h 1390650"/>
                  <a:gd name="connsiteX2" fmla="*/ 19050 w 2143125"/>
                  <a:gd name="connsiteY2" fmla="*/ 619125 h 1390650"/>
                  <a:gd name="connsiteX3" fmla="*/ 47625 w 2143125"/>
                  <a:gd name="connsiteY3" fmla="*/ 609600 h 1390650"/>
                  <a:gd name="connsiteX4" fmla="*/ 76200 w 2143125"/>
                  <a:gd name="connsiteY4" fmla="*/ 581025 h 1390650"/>
                  <a:gd name="connsiteX5" fmla="*/ 95250 w 2143125"/>
                  <a:gd name="connsiteY5" fmla="*/ 552450 h 1390650"/>
                  <a:gd name="connsiteX6" fmla="*/ 152400 w 2143125"/>
                  <a:gd name="connsiteY6" fmla="*/ 533400 h 1390650"/>
                  <a:gd name="connsiteX7" fmla="*/ 180975 w 2143125"/>
                  <a:gd name="connsiteY7" fmla="*/ 523875 h 1390650"/>
                  <a:gd name="connsiteX8" fmla="*/ 238125 w 2143125"/>
                  <a:gd name="connsiteY8" fmla="*/ 485775 h 1390650"/>
                  <a:gd name="connsiteX9" fmla="*/ 266700 w 2143125"/>
                  <a:gd name="connsiteY9" fmla="*/ 457200 h 1390650"/>
                  <a:gd name="connsiteX10" fmla="*/ 390530 w 2143125"/>
                  <a:gd name="connsiteY10" fmla="*/ 419098 h 1390650"/>
                  <a:gd name="connsiteX11" fmla="*/ 409579 w 2143125"/>
                  <a:gd name="connsiteY11" fmla="*/ 390519 h 1390650"/>
                  <a:gd name="connsiteX12" fmla="*/ 438150 w 2143125"/>
                  <a:gd name="connsiteY12" fmla="*/ 381000 h 1390650"/>
                  <a:gd name="connsiteX13" fmla="*/ 466725 w 2143125"/>
                  <a:gd name="connsiteY13" fmla="*/ 371475 h 1390650"/>
                  <a:gd name="connsiteX14" fmla="*/ 523875 w 2143125"/>
                  <a:gd name="connsiteY14" fmla="*/ 342900 h 1390650"/>
                  <a:gd name="connsiteX15" fmla="*/ 542925 w 2143125"/>
                  <a:gd name="connsiteY15" fmla="*/ 314325 h 1390650"/>
                  <a:gd name="connsiteX16" fmla="*/ 571500 w 2143125"/>
                  <a:gd name="connsiteY16" fmla="*/ 304800 h 1390650"/>
                  <a:gd name="connsiteX17" fmla="*/ 638175 w 2143125"/>
                  <a:gd name="connsiteY17" fmla="*/ 285750 h 1390650"/>
                  <a:gd name="connsiteX18" fmla="*/ 666750 w 2143125"/>
                  <a:gd name="connsiteY18" fmla="*/ 266700 h 1390650"/>
                  <a:gd name="connsiteX19" fmla="*/ 695325 w 2143125"/>
                  <a:gd name="connsiteY19" fmla="*/ 257175 h 1390650"/>
                  <a:gd name="connsiteX20" fmla="*/ 752475 w 2143125"/>
                  <a:gd name="connsiteY20" fmla="*/ 219075 h 1390650"/>
                  <a:gd name="connsiteX21" fmla="*/ 800100 w 2143125"/>
                  <a:gd name="connsiteY21" fmla="*/ 180975 h 1390650"/>
                  <a:gd name="connsiteX22" fmla="*/ 857250 w 2143125"/>
                  <a:gd name="connsiteY22" fmla="*/ 133350 h 1390650"/>
                  <a:gd name="connsiteX23" fmla="*/ 914400 w 2143125"/>
                  <a:gd name="connsiteY23" fmla="*/ 114300 h 1390650"/>
                  <a:gd name="connsiteX24" fmla="*/ 942975 w 2143125"/>
                  <a:gd name="connsiteY24" fmla="*/ 104775 h 1390650"/>
                  <a:gd name="connsiteX25" fmla="*/ 981075 w 2143125"/>
                  <a:gd name="connsiteY25" fmla="*/ 95250 h 1390650"/>
                  <a:gd name="connsiteX26" fmla="*/ 1038225 w 2143125"/>
                  <a:gd name="connsiteY26" fmla="*/ 76200 h 1390650"/>
                  <a:gd name="connsiteX27" fmla="*/ 1066800 w 2143125"/>
                  <a:gd name="connsiteY27" fmla="*/ 66675 h 1390650"/>
                  <a:gd name="connsiteX28" fmla="*/ 1114425 w 2143125"/>
                  <a:gd name="connsiteY28" fmla="*/ 57150 h 1390650"/>
                  <a:gd name="connsiteX29" fmla="*/ 1143000 w 2143125"/>
                  <a:gd name="connsiteY29" fmla="*/ 47625 h 1390650"/>
                  <a:gd name="connsiteX30" fmla="*/ 1190625 w 2143125"/>
                  <a:gd name="connsiteY30" fmla="*/ 38100 h 1390650"/>
                  <a:gd name="connsiteX31" fmla="*/ 1295400 w 2143125"/>
                  <a:gd name="connsiteY31" fmla="*/ 19050 h 1390650"/>
                  <a:gd name="connsiteX32" fmla="*/ 1362075 w 2143125"/>
                  <a:gd name="connsiteY32" fmla="*/ 0 h 1390650"/>
                  <a:gd name="connsiteX33" fmla="*/ 1476375 w 2143125"/>
                  <a:gd name="connsiteY33" fmla="*/ 9525 h 1390650"/>
                  <a:gd name="connsiteX34" fmla="*/ 1495425 w 2143125"/>
                  <a:gd name="connsiteY34" fmla="*/ 38100 h 1390650"/>
                  <a:gd name="connsiteX35" fmla="*/ 1504950 w 2143125"/>
                  <a:gd name="connsiteY35" fmla="*/ 85725 h 1390650"/>
                  <a:gd name="connsiteX36" fmla="*/ 1514475 w 2143125"/>
                  <a:gd name="connsiteY36" fmla="*/ 323850 h 1390650"/>
                  <a:gd name="connsiteX37" fmla="*/ 1543050 w 2143125"/>
                  <a:gd name="connsiteY37" fmla="*/ 485775 h 1390650"/>
                  <a:gd name="connsiteX38" fmla="*/ 1552575 w 2143125"/>
                  <a:gd name="connsiteY38" fmla="*/ 514350 h 1390650"/>
                  <a:gd name="connsiteX39" fmla="*/ 1571625 w 2143125"/>
                  <a:gd name="connsiteY39" fmla="*/ 590550 h 1390650"/>
                  <a:gd name="connsiteX40" fmla="*/ 1562100 w 2143125"/>
                  <a:gd name="connsiteY40" fmla="*/ 638175 h 1390650"/>
                  <a:gd name="connsiteX41" fmla="*/ 1571625 w 2143125"/>
                  <a:gd name="connsiteY41" fmla="*/ 657225 h 1390650"/>
                  <a:gd name="connsiteX42" fmla="*/ 1600200 w 2143125"/>
                  <a:gd name="connsiteY42" fmla="*/ 685800 h 1390650"/>
                  <a:gd name="connsiteX43" fmla="*/ 1619252 w 2143125"/>
                  <a:gd name="connsiteY43" fmla="*/ 752475 h 1390650"/>
                  <a:gd name="connsiteX44" fmla="*/ 1619250 w 2143125"/>
                  <a:gd name="connsiteY44" fmla="*/ 809625 h 1390650"/>
                  <a:gd name="connsiteX45" fmla="*/ 1628775 w 2143125"/>
                  <a:gd name="connsiteY45" fmla="*/ 866775 h 1390650"/>
                  <a:gd name="connsiteX46" fmla="*/ 1638300 w 2143125"/>
                  <a:gd name="connsiteY46" fmla="*/ 895350 h 1390650"/>
                  <a:gd name="connsiteX47" fmla="*/ 1628775 w 2143125"/>
                  <a:gd name="connsiteY47" fmla="*/ 942975 h 1390650"/>
                  <a:gd name="connsiteX48" fmla="*/ 1647825 w 2143125"/>
                  <a:gd name="connsiteY48" fmla="*/ 990600 h 1390650"/>
                  <a:gd name="connsiteX49" fmla="*/ 1647825 w 2143125"/>
                  <a:gd name="connsiteY49" fmla="*/ 1019175 h 1390650"/>
                  <a:gd name="connsiteX50" fmla="*/ 1657350 w 2143125"/>
                  <a:gd name="connsiteY50" fmla="*/ 1066800 h 1390650"/>
                  <a:gd name="connsiteX51" fmla="*/ 1657350 w 2143125"/>
                  <a:gd name="connsiteY51" fmla="*/ 1114425 h 1390650"/>
                  <a:gd name="connsiteX52" fmla="*/ 1666875 w 2143125"/>
                  <a:gd name="connsiteY52" fmla="*/ 1152525 h 1390650"/>
                  <a:gd name="connsiteX53" fmla="*/ 1657350 w 2143125"/>
                  <a:gd name="connsiteY53" fmla="*/ 1171575 h 1390650"/>
                  <a:gd name="connsiteX54" fmla="*/ 1676400 w 2143125"/>
                  <a:gd name="connsiteY54" fmla="*/ 1209675 h 1390650"/>
                  <a:gd name="connsiteX55" fmla="*/ 1676400 w 2143125"/>
                  <a:gd name="connsiteY55" fmla="*/ 1257300 h 1390650"/>
                  <a:gd name="connsiteX56" fmla="*/ 1695450 w 2143125"/>
                  <a:gd name="connsiteY56" fmla="*/ 1304925 h 1390650"/>
                  <a:gd name="connsiteX57" fmla="*/ 1695450 w 2143125"/>
                  <a:gd name="connsiteY57" fmla="*/ 1352550 h 1390650"/>
                  <a:gd name="connsiteX58" fmla="*/ 1733550 w 2143125"/>
                  <a:gd name="connsiteY58" fmla="*/ 1390650 h 1390650"/>
                  <a:gd name="connsiteX59" fmla="*/ 1762125 w 2143125"/>
                  <a:gd name="connsiteY59" fmla="*/ 1352550 h 1390650"/>
                  <a:gd name="connsiteX60" fmla="*/ 1771650 w 2143125"/>
                  <a:gd name="connsiteY60" fmla="*/ 1304925 h 1390650"/>
                  <a:gd name="connsiteX61" fmla="*/ 1790700 w 2143125"/>
                  <a:gd name="connsiteY61" fmla="*/ 1247775 h 1390650"/>
                  <a:gd name="connsiteX62" fmla="*/ 1790700 w 2143125"/>
                  <a:gd name="connsiteY62" fmla="*/ 1209675 h 1390650"/>
                  <a:gd name="connsiteX63" fmla="*/ 1809750 w 2143125"/>
                  <a:gd name="connsiteY63" fmla="*/ 1143000 h 1390650"/>
                  <a:gd name="connsiteX64" fmla="*/ 1800225 w 2143125"/>
                  <a:gd name="connsiteY64" fmla="*/ 1076325 h 1390650"/>
                  <a:gd name="connsiteX65" fmla="*/ 1809750 w 2143125"/>
                  <a:gd name="connsiteY65" fmla="*/ 1047750 h 1390650"/>
                  <a:gd name="connsiteX66" fmla="*/ 1828800 w 2143125"/>
                  <a:gd name="connsiteY66" fmla="*/ 981075 h 1390650"/>
                  <a:gd name="connsiteX67" fmla="*/ 1838325 w 2143125"/>
                  <a:gd name="connsiteY67" fmla="*/ 933450 h 1390650"/>
                  <a:gd name="connsiteX68" fmla="*/ 1847850 w 2143125"/>
                  <a:gd name="connsiteY68" fmla="*/ 885825 h 1390650"/>
                  <a:gd name="connsiteX69" fmla="*/ 1866900 w 2143125"/>
                  <a:gd name="connsiteY69" fmla="*/ 838200 h 1390650"/>
                  <a:gd name="connsiteX70" fmla="*/ 1914525 w 2143125"/>
                  <a:gd name="connsiteY70" fmla="*/ 895350 h 1390650"/>
                  <a:gd name="connsiteX71" fmla="*/ 1914525 w 2143125"/>
                  <a:gd name="connsiteY71" fmla="*/ 942975 h 1390650"/>
                  <a:gd name="connsiteX72" fmla="*/ 1933575 w 2143125"/>
                  <a:gd name="connsiteY72" fmla="*/ 1000125 h 1390650"/>
                  <a:gd name="connsiteX73" fmla="*/ 2038350 w 2143125"/>
                  <a:gd name="connsiteY73" fmla="*/ 1038225 h 1390650"/>
                  <a:gd name="connsiteX74" fmla="*/ 2000250 w 2143125"/>
                  <a:gd name="connsiteY74" fmla="*/ 1009650 h 1390650"/>
                  <a:gd name="connsiteX75" fmla="*/ 2047875 w 2143125"/>
                  <a:gd name="connsiteY75" fmla="*/ 990600 h 1390650"/>
                  <a:gd name="connsiteX76" fmla="*/ 2076450 w 2143125"/>
                  <a:gd name="connsiteY76" fmla="*/ 933450 h 1390650"/>
                  <a:gd name="connsiteX77" fmla="*/ 2105025 w 2143125"/>
                  <a:gd name="connsiteY77" fmla="*/ 876300 h 1390650"/>
                  <a:gd name="connsiteX78" fmla="*/ 2095500 w 2143125"/>
                  <a:gd name="connsiteY78" fmla="*/ 819150 h 1390650"/>
                  <a:gd name="connsiteX79" fmla="*/ 2095500 w 2143125"/>
                  <a:gd name="connsiteY79" fmla="*/ 752475 h 1390650"/>
                  <a:gd name="connsiteX80" fmla="*/ 2143125 w 2143125"/>
                  <a:gd name="connsiteY80" fmla="*/ 733425 h 1390650"/>
                  <a:gd name="connsiteX0" fmla="*/ 0 w 2190750"/>
                  <a:gd name="connsiteY0" fmla="*/ 695325 h 1390650"/>
                  <a:gd name="connsiteX1" fmla="*/ 9525 w 2190750"/>
                  <a:gd name="connsiteY1" fmla="*/ 647700 h 1390650"/>
                  <a:gd name="connsiteX2" fmla="*/ 19050 w 2190750"/>
                  <a:gd name="connsiteY2" fmla="*/ 619125 h 1390650"/>
                  <a:gd name="connsiteX3" fmla="*/ 47625 w 2190750"/>
                  <a:gd name="connsiteY3" fmla="*/ 609600 h 1390650"/>
                  <a:gd name="connsiteX4" fmla="*/ 76200 w 2190750"/>
                  <a:gd name="connsiteY4" fmla="*/ 581025 h 1390650"/>
                  <a:gd name="connsiteX5" fmla="*/ 95250 w 2190750"/>
                  <a:gd name="connsiteY5" fmla="*/ 552450 h 1390650"/>
                  <a:gd name="connsiteX6" fmla="*/ 152400 w 2190750"/>
                  <a:gd name="connsiteY6" fmla="*/ 533400 h 1390650"/>
                  <a:gd name="connsiteX7" fmla="*/ 180975 w 2190750"/>
                  <a:gd name="connsiteY7" fmla="*/ 523875 h 1390650"/>
                  <a:gd name="connsiteX8" fmla="*/ 238125 w 2190750"/>
                  <a:gd name="connsiteY8" fmla="*/ 485775 h 1390650"/>
                  <a:gd name="connsiteX9" fmla="*/ 266700 w 2190750"/>
                  <a:gd name="connsiteY9" fmla="*/ 457200 h 1390650"/>
                  <a:gd name="connsiteX10" fmla="*/ 390530 w 2190750"/>
                  <a:gd name="connsiteY10" fmla="*/ 419098 h 1390650"/>
                  <a:gd name="connsiteX11" fmla="*/ 409579 w 2190750"/>
                  <a:gd name="connsiteY11" fmla="*/ 390519 h 1390650"/>
                  <a:gd name="connsiteX12" fmla="*/ 438150 w 2190750"/>
                  <a:gd name="connsiteY12" fmla="*/ 381000 h 1390650"/>
                  <a:gd name="connsiteX13" fmla="*/ 466725 w 2190750"/>
                  <a:gd name="connsiteY13" fmla="*/ 371475 h 1390650"/>
                  <a:gd name="connsiteX14" fmla="*/ 523875 w 2190750"/>
                  <a:gd name="connsiteY14" fmla="*/ 342900 h 1390650"/>
                  <a:gd name="connsiteX15" fmla="*/ 542925 w 2190750"/>
                  <a:gd name="connsiteY15" fmla="*/ 314325 h 1390650"/>
                  <a:gd name="connsiteX16" fmla="*/ 571500 w 2190750"/>
                  <a:gd name="connsiteY16" fmla="*/ 304800 h 1390650"/>
                  <a:gd name="connsiteX17" fmla="*/ 638175 w 2190750"/>
                  <a:gd name="connsiteY17" fmla="*/ 285750 h 1390650"/>
                  <a:gd name="connsiteX18" fmla="*/ 666750 w 2190750"/>
                  <a:gd name="connsiteY18" fmla="*/ 266700 h 1390650"/>
                  <a:gd name="connsiteX19" fmla="*/ 695325 w 2190750"/>
                  <a:gd name="connsiteY19" fmla="*/ 257175 h 1390650"/>
                  <a:gd name="connsiteX20" fmla="*/ 752475 w 2190750"/>
                  <a:gd name="connsiteY20" fmla="*/ 219075 h 1390650"/>
                  <a:gd name="connsiteX21" fmla="*/ 800100 w 2190750"/>
                  <a:gd name="connsiteY21" fmla="*/ 180975 h 1390650"/>
                  <a:gd name="connsiteX22" fmla="*/ 857250 w 2190750"/>
                  <a:gd name="connsiteY22" fmla="*/ 133350 h 1390650"/>
                  <a:gd name="connsiteX23" fmla="*/ 914400 w 2190750"/>
                  <a:gd name="connsiteY23" fmla="*/ 114300 h 1390650"/>
                  <a:gd name="connsiteX24" fmla="*/ 942975 w 2190750"/>
                  <a:gd name="connsiteY24" fmla="*/ 104775 h 1390650"/>
                  <a:gd name="connsiteX25" fmla="*/ 981075 w 2190750"/>
                  <a:gd name="connsiteY25" fmla="*/ 95250 h 1390650"/>
                  <a:gd name="connsiteX26" fmla="*/ 1038225 w 2190750"/>
                  <a:gd name="connsiteY26" fmla="*/ 76200 h 1390650"/>
                  <a:gd name="connsiteX27" fmla="*/ 1066800 w 2190750"/>
                  <a:gd name="connsiteY27" fmla="*/ 66675 h 1390650"/>
                  <a:gd name="connsiteX28" fmla="*/ 1114425 w 2190750"/>
                  <a:gd name="connsiteY28" fmla="*/ 57150 h 1390650"/>
                  <a:gd name="connsiteX29" fmla="*/ 1143000 w 2190750"/>
                  <a:gd name="connsiteY29" fmla="*/ 47625 h 1390650"/>
                  <a:gd name="connsiteX30" fmla="*/ 1190625 w 2190750"/>
                  <a:gd name="connsiteY30" fmla="*/ 38100 h 1390650"/>
                  <a:gd name="connsiteX31" fmla="*/ 1295400 w 2190750"/>
                  <a:gd name="connsiteY31" fmla="*/ 19050 h 1390650"/>
                  <a:gd name="connsiteX32" fmla="*/ 1362075 w 2190750"/>
                  <a:gd name="connsiteY32" fmla="*/ 0 h 1390650"/>
                  <a:gd name="connsiteX33" fmla="*/ 1476375 w 2190750"/>
                  <a:gd name="connsiteY33" fmla="*/ 9525 h 1390650"/>
                  <a:gd name="connsiteX34" fmla="*/ 1495425 w 2190750"/>
                  <a:gd name="connsiteY34" fmla="*/ 38100 h 1390650"/>
                  <a:gd name="connsiteX35" fmla="*/ 1504950 w 2190750"/>
                  <a:gd name="connsiteY35" fmla="*/ 85725 h 1390650"/>
                  <a:gd name="connsiteX36" fmla="*/ 1514475 w 2190750"/>
                  <a:gd name="connsiteY36" fmla="*/ 323850 h 1390650"/>
                  <a:gd name="connsiteX37" fmla="*/ 1543050 w 2190750"/>
                  <a:gd name="connsiteY37" fmla="*/ 485775 h 1390650"/>
                  <a:gd name="connsiteX38" fmla="*/ 1552575 w 2190750"/>
                  <a:gd name="connsiteY38" fmla="*/ 514350 h 1390650"/>
                  <a:gd name="connsiteX39" fmla="*/ 1571625 w 2190750"/>
                  <a:gd name="connsiteY39" fmla="*/ 590550 h 1390650"/>
                  <a:gd name="connsiteX40" fmla="*/ 1562100 w 2190750"/>
                  <a:gd name="connsiteY40" fmla="*/ 638175 h 1390650"/>
                  <a:gd name="connsiteX41" fmla="*/ 1571625 w 2190750"/>
                  <a:gd name="connsiteY41" fmla="*/ 657225 h 1390650"/>
                  <a:gd name="connsiteX42" fmla="*/ 1600200 w 2190750"/>
                  <a:gd name="connsiteY42" fmla="*/ 685800 h 1390650"/>
                  <a:gd name="connsiteX43" fmla="*/ 1619252 w 2190750"/>
                  <a:gd name="connsiteY43" fmla="*/ 752475 h 1390650"/>
                  <a:gd name="connsiteX44" fmla="*/ 1619250 w 2190750"/>
                  <a:gd name="connsiteY44" fmla="*/ 809625 h 1390650"/>
                  <a:gd name="connsiteX45" fmla="*/ 1628775 w 2190750"/>
                  <a:gd name="connsiteY45" fmla="*/ 866775 h 1390650"/>
                  <a:gd name="connsiteX46" fmla="*/ 1638300 w 2190750"/>
                  <a:gd name="connsiteY46" fmla="*/ 895350 h 1390650"/>
                  <a:gd name="connsiteX47" fmla="*/ 1628775 w 2190750"/>
                  <a:gd name="connsiteY47" fmla="*/ 942975 h 1390650"/>
                  <a:gd name="connsiteX48" fmla="*/ 1647825 w 2190750"/>
                  <a:gd name="connsiteY48" fmla="*/ 990600 h 1390650"/>
                  <a:gd name="connsiteX49" fmla="*/ 1647825 w 2190750"/>
                  <a:gd name="connsiteY49" fmla="*/ 1019175 h 1390650"/>
                  <a:gd name="connsiteX50" fmla="*/ 1657350 w 2190750"/>
                  <a:gd name="connsiteY50" fmla="*/ 1066800 h 1390650"/>
                  <a:gd name="connsiteX51" fmla="*/ 1657350 w 2190750"/>
                  <a:gd name="connsiteY51" fmla="*/ 1114425 h 1390650"/>
                  <a:gd name="connsiteX52" fmla="*/ 1666875 w 2190750"/>
                  <a:gd name="connsiteY52" fmla="*/ 1152525 h 1390650"/>
                  <a:gd name="connsiteX53" fmla="*/ 1657350 w 2190750"/>
                  <a:gd name="connsiteY53" fmla="*/ 1171575 h 1390650"/>
                  <a:gd name="connsiteX54" fmla="*/ 1676400 w 2190750"/>
                  <a:gd name="connsiteY54" fmla="*/ 1209675 h 1390650"/>
                  <a:gd name="connsiteX55" fmla="*/ 1676400 w 2190750"/>
                  <a:gd name="connsiteY55" fmla="*/ 1257300 h 1390650"/>
                  <a:gd name="connsiteX56" fmla="*/ 1695450 w 2190750"/>
                  <a:gd name="connsiteY56" fmla="*/ 1304925 h 1390650"/>
                  <a:gd name="connsiteX57" fmla="*/ 1695450 w 2190750"/>
                  <a:gd name="connsiteY57" fmla="*/ 1352550 h 1390650"/>
                  <a:gd name="connsiteX58" fmla="*/ 1733550 w 2190750"/>
                  <a:gd name="connsiteY58" fmla="*/ 1390650 h 1390650"/>
                  <a:gd name="connsiteX59" fmla="*/ 1762125 w 2190750"/>
                  <a:gd name="connsiteY59" fmla="*/ 1352550 h 1390650"/>
                  <a:gd name="connsiteX60" fmla="*/ 1771650 w 2190750"/>
                  <a:gd name="connsiteY60" fmla="*/ 1304925 h 1390650"/>
                  <a:gd name="connsiteX61" fmla="*/ 1790700 w 2190750"/>
                  <a:gd name="connsiteY61" fmla="*/ 1247775 h 1390650"/>
                  <a:gd name="connsiteX62" fmla="*/ 1790700 w 2190750"/>
                  <a:gd name="connsiteY62" fmla="*/ 1209675 h 1390650"/>
                  <a:gd name="connsiteX63" fmla="*/ 1809750 w 2190750"/>
                  <a:gd name="connsiteY63" fmla="*/ 1143000 h 1390650"/>
                  <a:gd name="connsiteX64" fmla="*/ 1800225 w 2190750"/>
                  <a:gd name="connsiteY64" fmla="*/ 1076325 h 1390650"/>
                  <a:gd name="connsiteX65" fmla="*/ 1809750 w 2190750"/>
                  <a:gd name="connsiteY65" fmla="*/ 1047750 h 1390650"/>
                  <a:gd name="connsiteX66" fmla="*/ 1828800 w 2190750"/>
                  <a:gd name="connsiteY66" fmla="*/ 981075 h 1390650"/>
                  <a:gd name="connsiteX67" fmla="*/ 1838325 w 2190750"/>
                  <a:gd name="connsiteY67" fmla="*/ 933450 h 1390650"/>
                  <a:gd name="connsiteX68" fmla="*/ 1847850 w 2190750"/>
                  <a:gd name="connsiteY68" fmla="*/ 885825 h 1390650"/>
                  <a:gd name="connsiteX69" fmla="*/ 1866900 w 2190750"/>
                  <a:gd name="connsiteY69" fmla="*/ 838200 h 1390650"/>
                  <a:gd name="connsiteX70" fmla="*/ 1914525 w 2190750"/>
                  <a:gd name="connsiteY70" fmla="*/ 895350 h 1390650"/>
                  <a:gd name="connsiteX71" fmla="*/ 1914525 w 2190750"/>
                  <a:gd name="connsiteY71" fmla="*/ 942975 h 1390650"/>
                  <a:gd name="connsiteX72" fmla="*/ 1933575 w 2190750"/>
                  <a:gd name="connsiteY72" fmla="*/ 1000125 h 1390650"/>
                  <a:gd name="connsiteX73" fmla="*/ 2038350 w 2190750"/>
                  <a:gd name="connsiteY73" fmla="*/ 1038225 h 1390650"/>
                  <a:gd name="connsiteX74" fmla="*/ 2000250 w 2190750"/>
                  <a:gd name="connsiteY74" fmla="*/ 1009650 h 1390650"/>
                  <a:gd name="connsiteX75" fmla="*/ 2047875 w 2190750"/>
                  <a:gd name="connsiteY75" fmla="*/ 990600 h 1390650"/>
                  <a:gd name="connsiteX76" fmla="*/ 2076450 w 2190750"/>
                  <a:gd name="connsiteY76" fmla="*/ 933450 h 1390650"/>
                  <a:gd name="connsiteX77" fmla="*/ 2105025 w 2190750"/>
                  <a:gd name="connsiteY77" fmla="*/ 876300 h 1390650"/>
                  <a:gd name="connsiteX78" fmla="*/ 2095500 w 2190750"/>
                  <a:gd name="connsiteY78" fmla="*/ 819150 h 1390650"/>
                  <a:gd name="connsiteX79" fmla="*/ 2095500 w 2190750"/>
                  <a:gd name="connsiteY79" fmla="*/ 752475 h 1390650"/>
                  <a:gd name="connsiteX80" fmla="*/ 2143125 w 2190750"/>
                  <a:gd name="connsiteY80" fmla="*/ 733425 h 1390650"/>
                  <a:gd name="connsiteX81" fmla="*/ 2190750 w 2190750"/>
                  <a:gd name="connsiteY81" fmla="*/ 733425 h 1390650"/>
                  <a:gd name="connsiteX0" fmla="*/ 0 w 2209800"/>
                  <a:gd name="connsiteY0" fmla="*/ 695325 h 1390650"/>
                  <a:gd name="connsiteX1" fmla="*/ 9525 w 2209800"/>
                  <a:gd name="connsiteY1" fmla="*/ 647700 h 1390650"/>
                  <a:gd name="connsiteX2" fmla="*/ 19050 w 2209800"/>
                  <a:gd name="connsiteY2" fmla="*/ 619125 h 1390650"/>
                  <a:gd name="connsiteX3" fmla="*/ 47625 w 2209800"/>
                  <a:gd name="connsiteY3" fmla="*/ 609600 h 1390650"/>
                  <a:gd name="connsiteX4" fmla="*/ 76200 w 2209800"/>
                  <a:gd name="connsiteY4" fmla="*/ 581025 h 1390650"/>
                  <a:gd name="connsiteX5" fmla="*/ 95250 w 2209800"/>
                  <a:gd name="connsiteY5" fmla="*/ 552450 h 1390650"/>
                  <a:gd name="connsiteX6" fmla="*/ 152400 w 2209800"/>
                  <a:gd name="connsiteY6" fmla="*/ 533400 h 1390650"/>
                  <a:gd name="connsiteX7" fmla="*/ 180975 w 2209800"/>
                  <a:gd name="connsiteY7" fmla="*/ 523875 h 1390650"/>
                  <a:gd name="connsiteX8" fmla="*/ 238125 w 2209800"/>
                  <a:gd name="connsiteY8" fmla="*/ 485775 h 1390650"/>
                  <a:gd name="connsiteX9" fmla="*/ 266700 w 2209800"/>
                  <a:gd name="connsiteY9" fmla="*/ 457200 h 1390650"/>
                  <a:gd name="connsiteX10" fmla="*/ 390530 w 2209800"/>
                  <a:gd name="connsiteY10" fmla="*/ 419098 h 1390650"/>
                  <a:gd name="connsiteX11" fmla="*/ 409579 w 2209800"/>
                  <a:gd name="connsiteY11" fmla="*/ 390519 h 1390650"/>
                  <a:gd name="connsiteX12" fmla="*/ 438150 w 2209800"/>
                  <a:gd name="connsiteY12" fmla="*/ 381000 h 1390650"/>
                  <a:gd name="connsiteX13" fmla="*/ 466725 w 2209800"/>
                  <a:gd name="connsiteY13" fmla="*/ 371475 h 1390650"/>
                  <a:gd name="connsiteX14" fmla="*/ 523875 w 2209800"/>
                  <a:gd name="connsiteY14" fmla="*/ 342900 h 1390650"/>
                  <a:gd name="connsiteX15" fmla="*/ 542925 w 2209800"/>
                  <a:gd name="connsiteY15" fmla="*/ 314325 h 1390650"/>
                  <a:gd name="connsiteX16" fmla="*/ 571500 w 2209800"/>
                  <a:gd name="connsiteY16" fmla="*/ 304800 h 1390650"/>
                  <a:gd name="connsiteX17" fmla="*/ 638175 w 2209800"/>
                  <a:gd name="connsiteY17" fmla="*/ 285750 h 1390650"/>
                  <a:gd name="connsiteX18" fmla="*/ 666750 w 2209800"/>
                  <a:gd name="connsiteY18" fmla="*/ 266700 h 1390650"/>
                  <a:gd name="connsiteX19" fmla="*/ 695325 w 2209800"/>
                  <a:gd name="connsiteY19" fmla="*/ 257175 h 1390650"/>
                  <a:gd name="connsiteX20" fmla="*/ 752475 w 2209800"/>
                  <a:gd name="connsiteY20" fmla="*/ 219075 h 1390650"/>
                  <a:gd name="connsiteX21" fmla="*/ 800100 w 2209800"/>
                  <a:gd name="connsiteY21" fmla="*/ 180975 h 1390650"/>
                  <a:gd name="connsiteX22" fmla="*/ 857250 w 2209800"/>
                  <a:gd name="connsiteY22" fmla="*/ 133350 h 1390650"/>
                  <a:gd name="connsiteX23" fmla="*/ 914400 w 2209800"/>
                  <a:gd name="connsiteY23" fmla="*/ 114300 h 1390650"/>
                  <a:gd name="connsiteX24" fmla="*/ 942975 w 2209800"/>
                  <a:gd name="connsiteY24" fmla="*/ 104775 h 1390650"/>
                  <a:gd name="connsiteX25" fmla="*/ 981075 w 2209800"/>
                  <a:gd name="connsiteY25" fmla="*/ 95250 h 1390650"/>
                  <a:gd name="connsiteX26" fmla="*/ 1038225 w 2209800"/>
                  <a:gd name="connsiteY26" fmla="*/ 76200 h 1390650"/>
                  <a:gd name="connsiteX27" fmla="*/ 1066800 w 2209800"/>
                  <a:gd name="connsiteY27" fmla="*/ 66675 h 1390650"/>
                  <a:gd name="connsiteX28" fmla="*/ 1114425 w 2209800"/>
                  <a:gd name="connsiteY28" fmla="*/ 57150 h 1390650"/>
                  <a:gd name="connsiteX29" fmla="*/ 1143000 w 2209800"/>
                  <a:gd name="connsiteY29" fmla="*/ 47625 h 1390650"/>
                  <a:gd name="connsiteX30" fmla="*/ 1190625 w 2209800"/>
                  <a:gd name="connsiteY30" fmla="*/ 38100 h 1390650"/>
                  <a:gd name="connsiteX31" fmla="*/ 1295400 w 2209800"/>
                  <a:gd name="connsiteY31" fmla="*/ 19050 h 1390650"/>
                  <a:gd name="connsiteX32" fmla="*/ 1362075 w 2209800"/>
                  <a:gd name="connsiteY32" fmla="*/ 0 h 1390650"/>
                  <a:gd name="connsiteX33" fmla="*/ 1476375 w 2209800"/>
                  <a:gd name="connsiteY33" fmla="*/ 9525 h 1390650"/>
                  <a:gd name="connsiteX34" fmla="*/ 1495425 w 2209800"/>
                  <a:gd name="connsiteY34" fmla="*/ 38100 h 1390650"/>
                  <a:gd name="connsiteX35" fmla="*/ 1504950 w 2209800"/>
                  <a:gd name="connsiteY35" fmla="*/ 85725 h 1390650"/>
                  <a:gd name="connsiteX36" fmla="*/ 1514475 w 2209800"/>
                  <a:gd name="connsiteY36" fmla="*/ 323850 h 1390650"/>
                  <a:gd name="connsiteX37" fmla="*/ 1543050 w 2209800"/>
                  <a:gd name="connsiteY37" fmla="*/ 485775 h 1390650"/>
                  <a:gd name="connsiteX38" fmla="*/ 1552575 w 2209800"/>
                  <a:gd name="connsiteY38" fmla="*/ 514350 h 1390650"/>
                  <a:gd name="connsiteX39" fmla="*/ 1571625 w 2209800"/>
                  <a:gd name="connsiteY39" fmla="*/ 590550 h 1390650"/>
                  <a:gd name="connsiteX40" fmla="*/ 1562100 w 2209800"/>
                  <a:gd name="connsiteY40" fmla="*/ 638175 h 1390650"/>
                  <a:gd name="connsiteX41" fmla="*/ 1571625 w 2209800"/>
                  <a:gd name="connsiteY41" fmla="*/ 657225 h 1390650"/>
                  <a:gd name="connsiteX42" fmla="*/ 1600200 w 2209800"/>
                  <a:gd name="connsiteY42" fmla="*/ 685800 h 1390650"/>
                  <a:gd name="connsiteX43" fmla="*/ 1619252 w 2209800"/>
                  <a:gd name="connsiteY43" fmla="*/ 752475 h 1390650"/>
                  <a:gd name="connsiteX44" fmla="*/ 1619250 w 2209800"/>
                  <a:gd name="connsiteY44" fmla="*/ 809625 h 1390650"/>
                  <a:gd name="connsiteX45" fmla="*/ 1628775 w 2209800"/>
                  <a:gd name="connsiteY45" fmla="*/ 866775 h 1390650"/>
                  <a:gd name="connsiteX46" fmla="*/ 1638300 w 2209800"/>
                  <a:gd name="connsiteY46" fmla="*/ 895350 h 1390650"/>
                  <a:gd name="connsiteX47" fmla="*/ 1628775 w 2209800"/>
                  <a:gd name="connsiteY47" fmla="*/ 942975 h 1390650"/>
                  <a:gd name="connsiteX48" fmla="*/ 1647825 w 2209800"/>
                  <a:gd name="connsiteY48" fmla="*/ 990600 h 1390650"/>
                  <a:gd name="connsiteX49" fmla="*/ 1647825 w 2209800"/>
                  <a:gd name="connsiteY49" fmla="*/ 1019175 h 1390650"/>
                  <a:gd name="connsiteX50" fmla="*/ 1657350 w 2209800"/>
                  <a:gd name="connsiteY50" fmla="*/ 1066800 h 1390650"/>
                  <a:gd name="connsiteX51" fmla="*/ 1657350 w 2209800"/>
                  <a:gd name="connsiteY51" fmla="*/ 1114425 h 1390650"/>
                  <a:gd name="connsiteX52" fmla="*/ 1666875 w 2209800"/>
                  <a:gd name="connsiteY52" fmla="*/ 1152525 h 1390650"/>
                  <a:gd name="connsiteX53" fmla="*/ 1657350 w 2209800"/>
                  <a:gd name="connsiteY53" fmla="*/ 1171575 h 1390650"/>
                  <a:gd name="connsiteX54" fmla="*/ 1676400 w 2209800"/>
                  <a:gd name="connsiteY54" fmla="*/ 1209675 h 1390650"/>
                  <a:gd name="connsiteX55" fmla="*/ 1676400 w 2209800"/>
                  <a:gd name="connsiteY55" fmla="*/ 1257300 h 1390650"/>
                  <a:gd name="connsiteX56" fmla="*/ 1695450 w 2209800"/>
                  <a:gd name="connsiteY56" fmla="*/ 1304925 h 1390650"/>
                  <a:gd name="connsiteX57" fmla="*/ 1695450 w 2209800"/>
                  <a:gd name="connsiteY57" fmla="*/ 1352550 h 1390650"/>
                  <a:gd name="connsiteX58" fmla="*/ 1733550 w 2209800"/>
                  <a:gd name="connsiteY58" fmla="*/ 1390650 h 1390650"/>
                  <a:gd name="connsiteX59" fmla="*/ 1762125 w 2209800"/>
                  <a:gd name="connsiteY59" fmla="*/ 1352550 h 1390650"/>
                  <a:gd name="connsiteX60" fmla="*/ 1771650 w 2209800"/>
                  <a:gd name="connsiteY60" fmla="*/ 1304925 h 1390650"/>
                  <a:gd name="connsiteX61" fmla="*/ 1790700 w 2209800"/>
                  <a:gd name="connsiteY61" fmla="*/ 1247775 h 1390650"/>
                  <a:gd name="connsiteX62" fmla="*/ 1790700 w 2209800"/>
                  <a:gd name="connsiteY62" fmla="*/ 1209675 h 1390650"/>
                  <a:gd name="connsiteX63" fmla="*/ 1809750 w 2209800"/>
                  <a:gd name="connsiteY63" fmla="*/ 1143000 h 1390650"/>
                  <a:gd name="connsiteX64" fmla="*/ 1800225 w 2209800"/>
                  <a:gd name="connsiteY64" fmla="*/ 1076325 h 1390650"/>
                  <a:gd name="connsiteX65" fmla="*/ 1809750 w 2209800"/>
                  <a:gd name="connsiteY65" fmla="*/ 1047750 h 1390650"/>
                  <a:gd name="connsiteX66" fmla="*/ 1828800 w 2209800"/>
                  <a:gd name="connsiteY66" fmla="*/ 981075 h 1390650"/>
                  <a:gd name="connsiteX67" fmla="*/ 1838325 w 2209800"/>
                  <a:gd name="connsiteY67" fmla="*/ 933450 h 1390650"/>
                  <a:gd name="connsiteX68" fmla="*/ 1847850 w 2209800"/>
                  <a:gd name="connsiteY68" fmla="*/ 885825 h 1390650"/>
                  <a:gd name="connsiteX69" fmla="*/ 1866900 w 2209800"/>
                  <a:gd name="connsiteY69" fmla="*/ 838200 h 1390650"/>
                  <a:gd name="connsiteX70" fmla="*/ 1914525 w 2209800"/>
                  <a:gd name="connsiteY70" fmla="*/ 895350 h 1390650"/>
                  <a:gd name="connsiteX71" fmla="*/ 1914525 w 2209800"/>
                  <a:gd name="connsiteY71" fmla="*/ 942975 h 1390650"/>
                  <a:gd name="connsiteX72" fmla="*/ 1933575 w 2209800"/>
                  <a:gd name="connsiteY72" fmla="*/ 1000125 h 1390650"/>
                  <a:gd name="connsiteX73" fmla="*/ 2038350 w 2209800"/>
                  <a:gd name="connsiteY73" fmla="*/ 1038225 h 1390650"/>
                  <a:gd name="connsiteX74" fmla="*/ 2000250 w 2209800"/>
                  <a:gd name="connsiteY74" fmla="*/ 1009650 h 1390650"/>
                  <a:gd name="connsiteX75" fmla="*/ 2047875 w 2209800"/>
                  <a:gd name="connsiteY75" fmla="*/ 990600 h 1390650"/>
                  <a:gd name="connsiteX76" fmla="*/ 2076450 w 2209800"/>
                  <a:gd name="connsiteY76" fmla="*/ 933450 h 1390650"/>
                  <a:gd name="connsiteX77" fmla="*/ 2105025 w 2209800"/>
                  <a:gd name="connsiteY77" fmla="*/ 876300 h 1390650"/>
                  <a:gd name="connsiteX78" fmla="*/ 2095500 w 2209800"/>
                  <a:gd name="connsiteY78" fmla="*/ 819150 h 1390650"/>
                  <a:gd name="connsiteX79" fmla="*/ 2095500 w 2209800"/>
                  <a:gd name="connsiteY79" fmla="*/ 752475 h 1390650"/>
                  <a:gd name="connsiteX80" fmla="*/ 2143125 w 2209800"/>
                  <a:gd name="connsiteY80" fmla="*/ 733425 h 1390650"/>
                  <a:gd name="connsiteX81" fmla="*/ 2190750 w 2209800"/>
                  <a:gd name="connsiteY81" fmla="*/ 733425 h 1390650"/>
                  <a:gd name="connsiteX82" fmla="*/ 2209800 w 2209800"/>
                  <a:gd name="connsiteY82" fmla="*/ 733425 h 1390650"/>
                  <a:gd name="connsiteX0" fmla="*/ 0 w 2257425"/>
                  <a:gd name="connsiteY0" fmla="*/ 695325 h 1390650"/>
                  <a:gd name="connsiteX1" fmla="*/ 9525 w 2257425"/>
                  <a:gd name="connsiteY1" fmla="*/ 647700 h 1390650"/>
                  <a:gd name="connsiteX2" fmla="*/ 19050 w 2257425"/>
                  <a:gd name="connsiteY2" fmla="*/ 619125 h 1390650"/>
                  <a:gd name="connsiteX3" fmla="*/ 47625 w 2257425"/>
                  <a:gd name="connsiteY3" fmla="*/ 609600 h 1390650"/>
                  <a:gd name="connsiteX4" fmla="*/ 76200 w 2257425"/>
                  <a:gd name="connsiteY4" fmla="*/ 581025 h 1390650"/>
                  <a:gd name="connsiteX5" fmla="*/ 95250 w 2257425"/>
                  <a:gd name="connsiteY5" fmla="*/ 552450 h 1390650"/>
                  <a:gd name="connsiteX6" fmla="*/ 152400 w 2257425"/>
                  <a:gd name="connsiteY6" fmla="*/ 533400 h 1390650"/>
                  <a:gd name="connsiteX7" fmla="*/ 180975 w 2257425"/>
                  <a:gd name="connsiteY7" fmla="*/ 523875 h 1390650"/>
                  <a:gd name="connsiteX8" fmla="*/ 238125 w 2257425"/>
                  <a:gd name="connsiteY8" fmla="*/ 485775 h 1390650"/>
                  <a:gd name="connsiteX9" fmla="*/ 266700 w 2257425"/>
                  <a:gd name="connsiteY9" fmla="*/ 457200 h 1390650"/>
                  <a:gd name="connsiteX10" fmla="*/ 390530 w 2257425"/>
                  <a:gd name="connsiteY10" fmla="*/ 419098 h 1390650"/>
                  <a:gd name="connsiteX11" fmla="*/ 409579 w 2257425"/>
                  <a:gd name="connsiteY11" fmla="*/ 390519 h 1390650"/>
                  <a:gd name="connsiteX12" fmla="*/ 438150 w 2257425"/>
                  <a:gd name="connsiteY12" fmla="*/ 381000 h 1390650"/>
                  <a:gd name="connsiteX13" fmla="*/ 466725 w 2257425"/>
                  <a:gd name="connsiteY13" fmla="*/ 371475 h 1390650"/>
                  <a:gd name="connsiteX14" fmla="*/ 523875 w 2257425"/>
                  <a:gd name="connsiteY14" fmla="*/ 342900 h 1390650"/>
                  <a:gd name="connsiteX15" fmla="*/ 542925 w 2257425"/>
                  <a:gd name="connsiteY15" fmla="*/ 314325 h 1390650"/>
                  <a:gd name="connsiteX16" fmla="*/ 571500 w 2257425"/>
                  <a:gd name="connsiteY16" fmla="*/ 304800 h 1390650"/>
                  <a:gd name="connsiteX17" fmla="*/ 638175 w 2257425"/>
                  <a:gd name="connsiteY17" fmla="*/ 285750 h 1390650"/>
                  <a:gd name="connsiteX18" fmla="*/ 666750 w 2257425"/>
                  <a:gd name="connsiteY18" fmla="*/ 266700 h 1390650"/>
                  <a:gd name="connsiteX19" fmla="*/ 695325 w 2257425"/>
                  <a:gd name="connsiteY19" fmla="*/ 257175 h 1390650"/>
                  <a:gd name="connsiteX20" fmla="*/ 752475 w 2257425"/>
                  <a:gd name="connsiteY20" fmla="*/ 219075 h 1390650"/>
                  <a:gd name="connsiteX21" fmla="*/ 800100 w 2257425"/>
                  <a:gd name="connsiteY21" fmla="*/ 180975 h 1390650"/>
                  <a:gd name="connsiteX22" fmla="*/ 857250 w 2257425"/>
                  <a:gd name="connsiteY22" fmla="*/ 133350 h 1390650"/>
                  <a:gd name="connsiteX23" fmla="*/ 914400 w 2257425"/>
                  <a:gd name="connsiteY23" fmla="*/ 114300 h 1390650"/>
                  <a:gd name="connsiteX24" fmla="*/ 942975 w 2257425"/>
                  <a:gd name="connsiteY24" fmla="*/ 104775 h 1390650"/>
                  <a:gd name="connsiteX25" fmla="*/ 981075 w 2257425"/>
                  <a:gd name="connsiteY25" fmla="*/ 95250 h 1390650"/>
                  <a:gd name="connsiteX26" fmla="*/ 1038225 w 2257425"/>
                  <a:gd name="connsiteY26" fmla="*/ 76200 h 1390650"/>
                  <a:gd name="connsiteX27" fmla="*/ 1066800 w 2257425"/>
                  <a:gd name="connsiteY27" fmla="*/ 66675 h 1390650"/>
                  <a:gd name="connsiteX28" fmla="*/ 1114425 w 2257425"/>
                  <a:gd name="connsiteY28" fmla="*/ 57150 h 1390650"/>
                  <a:gd name="connsiteX29" fmla="*/ 1143000 w 2257425"/>
                  <a:gd name="connsiteY29" fmla="*/ 47625 h 1390650"/>
                  <a:gd name="connsiteX30" fmla="*/ 1190625 w 2257425"/>
                  <a:gd name="connsiteY30" fmla="*/ 38100 h 1390650"/>
                  <a:gd name="connsiteX31" fmla="*/ 1295400 w 2257425"/>
                  <a:gd name="connsiteY31" fmla="*/ 19050 h 1390650"/>
                  <a:gd name="connsiteX32" fmla="*/ 1362075 w 2257425"/>
                  <a:gd name="connsiteY32" fmla="*/ 0 h 1390650"/>
                  <a:gd name="connsiteX33" fmla="*/ 1476375 w 2257425"/>
                  <a:gd name="connsiteY33" fmla="*/ 9525 h 1390650"/>
                  <a:gd name="connsiteX34" fmla="*/ 1495425 w 2257425"/>
                  <a:gd name="connsiteY34" fmla="*/ 38100 h 1390650"/>
                  <a:gd name="connsiteX35" fmla="*/ 1504950 w 2257425"/>
                  <a:gd name="connsiteY35" fmla="*/ 85725 h 1390650"/>
                  <a:gd name="connsiteX36" fmla="*/ 1514475 w 2257425"/>
                  <a:gd name="connsiteY36" fmla="*/ 323850 h 1390650"/>
                  <a:gd name="connsiteX37" fmla="*/ 1543050 w 2257425"/>
                  <a:gd name="connsiteY37" fmla="*/ 485775 h 1390650"/>
                  <a:gd name="connsiteX38" fmla="*/ 1552575 w 2257425"/>
                  <a:gd name="connsiteY38" fmla="*/ 514350 h 1390650"/>
                  <a:gd name="connsiteX39" fmla="*/ 1571625 w 2257425"/>
                  <a:gd name="connsiteY39" fmla="*/ 590550 h 1390650"/>
                  <a:gd name="connsiteX40" fmla="*/ 1562100 w 2257425"/>
                  <a:gd name="connsiteY40" fmla="*/ 638175 h 1390650"/>
                  <a:gd name="connsiteX41" fmla="*/ 1571625 w 2257425"/>
                  <a:gd name="connsiteY41" fmla="*/ 657225 h 1390650"/>
                  <a:gd name="connsiteX42" fmla="*/ 1600200 w 2257425"/>
                  <a:gd name="connsiteY42" fmla="*/ 685800 h 1390650"/>
                  <a:gd name="connsiteX43" fmla="*/ 1619252 w 2257425"/>
                  <a:gd name="connsiteY43" fmla="*/ 752475 h 1390650"/>
                  <a:gd name="connsiteX44" fmla="*/ 1619250 w 2257425"/>
                  <a:gd name="connsiteY44" fmla="*/ 809625 h 1390650"/>
                  <a:gd name="connsiteX45" fmla="*/ 1628775 w 2257425"/>
                  <a:gd name="connsiteY45" fmla="*/ 866775 h 1390650"/>
                  <a:gd name="connsiteX46" fmla="*/ 1638300 w 2257425"/>
                  <a:gd name="connsiteY46" fmla="*/ 895350 h 1390650"/>
                  <a:gd name="connsiteX47" fmla="*/ 1628775 w 2257425"/>
                  <a:gd name="connsiteY47" fmla="*/ 942975 h 1390650"/>
                  <a:gd name="connsiteX48" fmla="*/ 1647825 w 2257425"/>
                  <a:gd name="connsiteY48" fmla="*/ 990600 h 1390650"/>
                  <a:gd name="connsiteX49" fmla="*/ 1647825 w 2257425"/>
                  <a:gd name="connsiteY49" fmla="*/ 1019175 h 1390650"/>
                  <a:gd name="connsiteX50" fmla="*/ 1657350 w 2257425"/>
                  <a:gd name="connsiteY50" fmla="*/ 1066800 h 1390650"/>
                  <a:gd name="connsiteX51" fmla="*/ 1657350 w 2257425"/>
                  <a:gd name="connsiteY51" fmla="*/ 1114425 h 1390650"/>
                  <a:gd name="connsiteX52" fmla="*/ 1666875 w 2257425"/>
                  <a:gd name="connsiteY52" fmla="*/ 1152525 h 1390650"/>
                  <a:gd name="connsiteX53" fmla="*/ 1657350 w 2257425"/>
                  <a:gd name="connsiteY53" fmla="*/ 1171575 h 1390650"/>
                  <a:gd name="connsiteX54" fmla="*/ 1676400 w 2257425"/>
                  <a:gd name="connsiteY54" fmla="*/ 1209675 h 1390650"/>
                  <a:gd name="connsiteX55" fmla="*/ 1676400 w 2257425"/>
                  <a:gd name="connsiteY55" fmla="*/ 1257300 h 1390650"/>
                  <a:gd name="connsiteX56" fmla="*/ 1695450 w 2257425"/>
                  <a:gd name="connsiteY56" fmla="*/ 1304925 h 1390650"/>
                  <a:gd name="connsiteX57" fmla="*/ 1695450 w 2257425"/>
                  <a:gd name="connsiteY57" fmla="*/ 1352550 h 1390650"/>
                  <a:gd name="connsiteX58" fmla="*/ 1733550 w 2257425"/>
                  <a:gd name="connsiteY58" fmla="*/ 1390650 h 1390650"/>
                  <a:gd name="connsiteX59" fmla="*/ 1762125 w 2257425"/>
                  <a:gd name="connsiteY59" fmla="*/ 1352550 h 1390650"/>
                  <a:gd name="connsiteX60" fmla="*/ 1771650 w 2257425"/>
                  <a:gd name="connsiteY60" fmla="*/ 1304925 h 1390650"/>
                  <a:gd name="connsiteX61" fmla="*/ 1790700 w 2257425"/>
                  <a:gd name="connsiteY61" fmla="*/ 1247775 h 1390650"/>
                  <a:gd name="connsiteX62" fmla="*/ 1790700 w 2257425"/>
                  <a:gd name="connsiteY62" fmla="*/ 1209675 h 1390650"/>
                  <a:gd name="connsiteX63" fmla="*/ 1809750 w 2257425"/>
                  <a:gd name="connsiteY63" fmla="*/ 1143000 h 1390650"/>
                  <a:gd name="connsiteX64" fmla="*/ 1800225 w 2257425"/>
                  <a:gd name="connsiteY64" fmla="*/ 1076325 h 1390650"/>
                  <a:gd name="connsiteX65" fmla="*/ 1809750 w 2257425"/>
                  <a:gd name="connsiteY65" fmla="*/ 1047750 h 1390650"/>
                  <a:gd name="connsiteX66" fmla="*/ 1828800 w 2257425"/>
                  <a:gd name="connsiteY66" fmla="*/ 981075 h 1390650"/>
                  <a:gd name="connsiteX67" fmla="*/ 1838325 w 2257425"/>
                  <a:gd name="connsiteY67" fmla="*/ 933450 h 1390650"/>
                  <a:gd name="connsiteX68" fmla="*/ 1847850 w 2257425"/>
                  <a:gd name="connsiteY68" fmla="*/ 885825 h 1390650"/>
                  <a:gd name="connsiteX69" fmla="*/ 1866900 w 2257425"/>
                  <a:gd name="connsiteY69" fmla="*/ 838200 h 1390650"/>
                  <a:gd name="connsiteX70" fmla="*/ 1914525 w 2257425"/>
                  <a:gd name="connsiteY70" fmla="*/ 895350 h 1390650"/>
                  <a:gd name="connsiteX71" fmla="*/ 1914525 w 2257425"/>
                  <a:gd name="connsiteY71" fmla="*/ 942975 h 1390650"/>
                  <a:gd name="connsiteX72" fmla="*/ 1933575 w 2257425"/>
                  <a:gd name="connsiteY72" fmla="*/ 1000125 h 1390650"/>
                  <a:gd name="connsiteX73" fmla="*/ 2038350 w 2257425"/>
                  <a:gd name="connsiteY73" fmla="*/ 1038225 h 1390650"/>
                  <a:gd name="connsiteX74" fmla="*/ 2000250 w 2257425"/>
                  <a:gd name="connsiteY74" fmla="*/ 1009650 h 1390650"/>
                  <a:gd name="connsiteX75" fmla="*/ 2047875 w 2257425"/>
                  <a:gd name="connsiteY75" fmla="*/ 990600 h 1390650"/>
                  <a:gd name="connsiteX76" fmla="*/ 2076450 w 2257425"/>
                  <a:gd name="connsiteY76" fmla="*/ 933450 h 1390650"/>
                  <a:gd name="connsiteX77" fmla="*/ 2105025 w 2257425"/>
                  <a:gd name="connsiteY77" fmla="*/ 876300 h 1390650"/>
                  <a:gd name="connsiteX78" fmla="*/ 2095500 w 2257425"/>
                  <a:gd name="connsiteY78" fmla="*/ 819150 h 1390650"/>
                  <a:gd name="connsiteX79" fmla="*/ 2095500 w 2257425"/>
                  <a:gd name="connsiteY79" fmla="*/ 752475 h 1390650"/>
                  <a:gd name="connsiteX80" fmla="*/ 2143125 w 2257425"/>
                  <a:gd name="connsiteY80" fmla="*/ 733425 h 1390650"/>
                  <a:gd name="connsiteX81" fmla="*/ 2190750 w 2257425"/>
                  <a:gd name="connsiteY81" fmla="*/ 733425 h 1390650"/>
                  <a:gd name="connsiteX82" fmla="*/ 2209800 w 2257425"/>
                  <a:gd name="connsiteY82" fmla="*/ 733425 h 1390650"/>
                  <a:gd name="connsiteX83" fmla="*/ 2257425 w 2257425"/>
                  <a:gd name="connsiteY83" fmla="*/ 742950 h 1390650"/>
                  <a:gd name="connsiteX0" fmla="*/ 0 w 2209800"/>
                  <a:gd name="connsiteY0" fmla="*/ 695325 h 1390650"/>
                  <a:gd name="connsiteX1" fmla="*/ 9525 w 2209800"/>
                  <a:gd name="connsiteY1" fmla="*/ 647700 h 1390650"/>
                  <a:gd name="connsiteX2" fmla="*/ 19050 w 2209800"/>
                  <a:gd name="connsiteY2" fmla="*/ 619125 h 1390650"/>
                  <a:gd name="connsiteX3" fmla="*/ 47625 w 2209800"/>
                  <a:gd name="connsiteY3" fmla="*/ 609600 h 1390650"/>
                  <a:gd name="connsiteX4" fmla="*/ 76200 w 2209800"/>
                  <a:gd name="connsiteY4" fmla="*/ 581025 h 1390650"/>
                  <a:gd name="connsiteX5" fmla="*/ 95250 w 2209800"/>
                  <a:gd name="connsiteY5" fmla="*/ 552450 h 1390650"/>
                  <a:gd name="connsiteX6" fmla="*/ 152400 w 2209800"/>
                  <a:gd name="connsiteY6" fmla="*/ 533400 h 1390650"/>
                  <a:gd name="connsiteX7" fmla="*/ 180975 w 2209800"/>
                  <a:gd name="connsiteY7" fmla="*/ 523875 h 1390650"/>
                  <a:gd name="connsiteX8" fmla="*/ 238125 w 2209800"/>
                  <a:gd name="connsiteY8" fmla="*/ 485775 h 1390650"/>
                  <a:gd name="connsiteX9" fmla="*/ 266700 w 2209800"/>
                  <a:gd name="connsiteY9" fmla="*/ 457200 h 1390650"/>
                  <a:gd name="connsiteX10" fmla="*/ 390530 w 2209800"/>
                  <a:gd name="connsiteY10" fmla="*/ 419098 h 1390650"/>
                  <a:gd name="connsiteX11" fmla="*/ 409579 w 2209800"/>
                  <a:gd name="connsiteY11" fmla="*/ 390519 h 1390650"/>
                  <a:gd name="connsiteX12" fmla="*/ 438150 w 2209800"/>
                  <a:gd name="connsiteY12" fmla="*/ 381000 h 1390650"/>
                  <a:gd name="connsiteX13" fmla="*/ 466725 w 2209800"/>
                  <a:gd name="connsiteY13" fmla="*/ 371475 h 1390650"/>
                  <a:gd name="connsiteX14" fmla="*/ 523875 w 2209800"/>
                  <a:gd name="connsiteY14" fmla="*/ 342900 h 1390650"/>
                  <a:gd name="connsiteX15" fmla="*/ 542925 w 2209800"/>
                  <a:gd name="connsiteY15" fmla="*/ 314325 h 1390650"/>
                  <a:gd name="connsiteX16" fmla="*/ 571500 w 2209800"/>
                  <a:gd name="connsiteY16" fmla="*/ 304800 h 1390650"/>
                  <a:gd name="connsiteX17" fmla="*/ 638175 w 2209800"/>
                  <a:gd name="connsiteY17" fmla="*/ 285750 h 1390650"/>
                  <a:gd name="connsiteX18" fmla="*/ 666750 w 2209800"/>
                  <a:gd name="connsiteY18" fmla="*/ 266700 h 1390650"/>
                  <a:gd name="connsiteX19" fmla="*/ 695325 w 2209800"/>
                  <a:gd name="connsiteY19" fmla="*/ 257175 h 1390650"/>
                  <a:gd name="connsiteX20" fmla="*/ 752475 w 2209800"/>
                  <a:gd name="connsiteY20" fmla="*/ 219075 h 1390650"/>
                  <a:gd name="connsiteX21" fmla="*/ 800100 w 2209800"/>
                  <a:gd name="connsiteY21" fmla="*/ 180975 h 1390650"/>
                  <a:gd name="connsiteX22" fmla="*/ 857250 w 2209800"/>
                  <a:gd name="connsiteY22" fmla="*/ 133350 h 1390650"/>
                  <a:gd name="connsiteX23" fmla="*/ 914400 w 2209800"/>
                  <a:gd name="connsiteY23" fmla="*/ 114300 h 1390650"/>
                  <a:gd name="connsiteX24" fmla="*/ 942975 w 2209800"/>
                  <a:gd name="connsiteY24" fmla="*/ 104775 h 1390650"/>
                  <a:gd name="connsiteX25" fmla="*/ 981075 w 2209800"/>
                  <a:gd name="connsiteY25" fmla="*/ 95250 h 1390650"/>
                  <a:gd name="connsiteX26" fmla="*/ 1038225 w 2209800"/>
                  <a:gd name="connsiteY26" fmla="*/ 76200 h 1390650"/>
                  <a:gd name="connsiteX27" fmla="*/ 1066800 w 2209800"/>
                  <a:gd name="connsiteY27" fmla="*/ 66675 h 1390650"/>
                  <a:gd name="connsiteX28" fmla="*/ 1114425 w 2209800"/>
                  <a:gd name="connsiteY28" fmla="*/ 57150 h 1390650"/>
                  <a:gd name="connsiteX29" fmla="*/ 1143000 w 2209800"/>
                  <a:gd name="connsiteY29" fmla="*/ 47625 h 1390650"/>
                  <a:gd name="connsiteX30" fmla="*/ 1190625 w 2209800"/>
                  <a:gd name="connsiteY30" fmla="*/ 38100 h 1390650"/>
                  <a:gd name="connsiteX31" fmla="*/ 1295400 w 2209800"/>
                  <a:gd name="connsiteY31" fmla="*/ 19050 h 1390650"/>
                  <a:gd name="connsiteX32" fmla="*/ 1362075 w 2209800"/>
                  <a:gd name="connsiteY32" fmla="*/ 0 h 1390650"/>
                  <a:gd name="connsiteX33" fmla="*/ 1476375 w 2209800"/>
                  <a:gd name="connsiteY33" fmla="*/ 9525 h 1390650"/>
                  <a:gd name="connsiteX34" fmla="*/ 1495425 w 2209800"/>
                  <a:gd name="connsiteY34" fmla="*/ 38100 h 1390650"/>
                  <a:gd name="connsiteX35" fmla="*/ 1504950 w 2209800"/>
                  <a:gd name="connsiteY35" fmla="*/ 85725 h 1390650"/>
                  <a:gd name="connsiteX36" fmla="*/ 1514475 w 2209800"/>
                  <a:gd name="connsiteY36" fmla="*/ 323850 h 1390650"/>
                  <a:gd name="connsiteX37" fmla="*/ 1543050 w 2209800"/>
                  <a:gd name="connsiteY37" fmla="*/ 485775 h 1390650"/>
                  <a:gd name="connsiteX38" fmla="*/ 1552575 w 2209800"/>
                  <a:gd name="connsiteY38" fmla="*/ 514350 h 1390650"/>
                  <a:gd name="connsiteX39" fmla="*/ 1571625 w 2209800"/>
                  <a:gd name="connsiteY39" fmla="*/ 590550 h 1390650"/>
                  <a:gd name="connsiteX40" fmla="*/ 1562100 w 2209800"/>
                  <a:gd name="connsiteY40" fmla="*/ 638175 h 1390650"/>
                  <a:gd name="connsiteX41" fmla="*/ 1571625 w 2209800"/>
                  <a:gd name="connsiteY41" fmla="*/ 657225 h 1390650"/>
                  <a:gd name="connsiteX42" fmla="*/ 1600200 w 2209800"/>
                  <a:gd name="connsiteY42" fmla="*/ 685800 h 1390650"/>
                  <a:gd name="connsiteX43" fmla="*/ 1619252 w 2209800"/>
                  <a:gd name="connsiteY43" fmla="*/ 752475 h 1390650"/>
                  <a:gd name="connsiteX44" fmla="*/ 1619250 w 2209800"/>
                  <a:gd name="connsiteY44" fmla="*/ 809625 h 1390650"/>
                  <a:gd name="connsiteX45" fmla="*/ 1628775 w 2209800"/>
                  <a:gd name="connsiteY45" fmla="*/ 866775 h 1390650"/>
                  <a:gd name="connsiteX46" fmla="*/ 1638300 w 2209800"/>
                  <a:gd name="connsiteY46" fmla="*/ 895350 h 1390650"/>
                  <a:gd name="connsiteX47" fmla="*/ 1628775 w 2209800"/>
                  <a:gd name="connsiteY47" fmla="*/ 942975 h 1390650"/>
                  <a:gd name="connsiteX48" fmla="*/ 1647825 w 2209800"/>
                  <a:gd name="connsiteY48" fmla="*/ 990600 h 1390650"/>
                  <a:gd name="connsiteX49" fmla="*/ 1647825 w 2209800"/>
                  <a:gd name="connsiteY49" fmla="*/ 1019175 h 1390650"/>
                  <a:gd name="connsiteX50" fmla="*/ 1657350 w 2209800"/>
                  <a:gd name="connsiteY50" fmla="*/ 1066800 h 1390650"/>
                  <a:gd name="connsiteX51" fmla="*/ 1657350 w 2209800"/>
                  <a:gd name="connsiteY51" fmla="*/ 1114425 h 1390650"/>
                  <a:gd name="connsiteX52" fmla="*/ 1666875 w 2209800"/>
                  <a:gd name="connsiteY52" fmla="*/ 1152525 h 1390650"/>
                  <a:gd name="connsiteX53" fmla="*/ 1657350 w 2209800"/>
                  <a:gd name="connsiteY53" fmla="*/ 1171575 h 1390650"/>
                  <a:gd name="connsiteX54" fmla="*/ 1676400 w 2209800"/>
                  <a:gd name="connsiteY54" fmla="*/ 1209675 h 1390650"/>
                  <a:gd name="connsiteX55" fmla="*/ 1676400 w 2209800"/>
                  <a:gd name="connsiteY55" fmla="*/ 1257300 h 1390650"/>
                  <a:gd name="connsiteX56" fmla="*/ 1695450 w 2209800"/>
                  <a:gd name="connsiteY56" fmla="*/ 1304925 h 1390650"/>
                  <a:gd name="connsiteX57" fmla="*/ 1695450 w 2209800"/>
                  <a:gd name="connsiteY57" fmla="*/ 1352550 h 1390650"/>
                  <a:gd name="connsiteX58" fmla="*/ 1733550 w 2209800"/>
                  <a:gd name="connsiteY58" fmla="*/ 1390650 h 1390650"/>
                  <a:gd name="connsiteX59" fmla="*/ 1762125 w 2209800"/>
                  <a:gd name="connsiteY59" fmla="*/ 1352550 h 1390650"/>
                  <a:gd name="connsiteX60" fmla="*/ 1771650 w 2209800"/>
                  <a:gd name="connsiteY60" fmla="*/ 1304925 h 1390650"/>
                  <a:gd name="connsiteX61" fmla="*/ 1790700 w 2209800"/>
                  <a:gd name="connsiteY61" fmla="*/ 1247775 h 1390650"/>
                  <a:gd name="connsiteX62" fmla="*/ 1790700 w 2209800"/>
                  <a:gd name="connsiteY62" fmla="*/ 1209675 h 1390650"/>
                  <a:gd name="connsiteX63" fmla="*/ 1809750 w 2209800"/>
                  <a:gd name="connsiteY63" fmla="*/ 1143000 h 1390650"/>
                  <a:gd name="connsiteX64" fmla="*/ 1800225 w 2209800"/>
                  <a:gd name="connsiteY64" fmla="*/ 1076325 h 1390650"/>
                  <a:gd name="connsiteX65" fmla="*/ 1809750 w 2209800"/>
                  <a:gd name="connsiteY65" fmla="*/ 1047750 h 1390650"/>
                  <a:gd name="connsiteX66" fmla="*/ 1828800 w 2209800"/>
                  <a:gd name="connsiteY66" fmla="*/ 981075 h 1390650"/>
                  <a:gd name="connsiteX67" fmla="*/ 1838325 w 2209800"/>
                  <a:gd name="connsiteY67" fmla="*/ 933450 h 1390650"/>
                  <a:gd name="connsiteX68" fmla="*/ 1847850 w 2209800"/>
                  <a:gd name="connsiteY68" fmla="*/ 885825 h 1390650"/>
                  <a:gd name="connsiteX69" fmla="*/ 1866900 w 2209800"/>
                  <a:gd name="connsiteY69" fmla="*/ 838200 h 1390650"/>
                  <a:gd name="connsiteX70" fmla="*/ 1914525 w 2209800"/>
                  <a:gd name="connsiteY70" fmla="*/ 895350 h 1390650"/>
                  <a:gd name="connsiteX71" fmla="*/ 1914525 w 2209800"/>
                  <a:gd name="connsiteY71" fmla="*/ 942975 h 1390650"/>
                  <a:gd name="connsiteX72" fmla="*/ 1933575 w 2209800"/>
                  <a:gd name="connsiteY72" fmla="*/ 1000125 h 1390650"/>
                  <a:gd name="connsiteX73" fmla="*/ 2038350 w 2209800"/>
                  <a:gd name="connsiteY73" fmla="*/ 1038225 h 1390650"/>
                  <a:gd name="connsiteX74" fmla="*/ 2000250 w 2209800"/>
                  <a:gd name="connsiteY74" fmla="*/ 1009650 h 1390650"/>
                  <a:gd name="connsiteX75" fmla="*/ 2047875 w 2209800"/>
                  <a:gd name="connsiteY75" fmla="*/ 990600 h 1390650"/>
                  <a:gd name="connsiteX76" fmla="*/ 2076450 w 2209800"/>
                  <a:gd name="connsiteY76" fmla="*/ 933450 h 1390650"/>
                  <a:gd name="connsiteX77" fmla="*/ 2105025 w 2209800"/>
                  <a:gd name="connsiteY77" fmla="*/ 876300 h 1390650"/>
                  <a:gd name="connsiteX78" fmla="*/ 2095500 w 2209800"/>
                  <a:gd name="connsiteY78" fmla="*/ 819150 h 1390650"/>
                  <a:gd name="connsiteX79" fmla="*/ 2095500 w 2209800"/>
                  <a:gd name="connsiteY79" fmla="*/ 752475 h 1390650"/>
                  <a:gd name="connsiteX80" fmla="*/ 2143125 w 2209800"/>
                  <a:gd name="connsiteY80" fmla="*/ 733425 h 1390650"/>
                  <a:gd name="connsiteX81" fmla="*/ 2190750 w 2209800"/>
                  <a:gd name="connsiteY81" fmla="*/ 733425 h 1390650"/>
                  <a:gd name="connsiteX82" fmla="*/ 2209800 w 2209800"/>
                  <a:gd name="connsiteY82" fmla="*/ 733425 h 1390650"/>
                  <a:gd name="connsiteX0" fmla="*/ 0 w 2190750"/>
                  <a:gd name="connsiteY0" fmla="*/ 695325 h 1390650"/>
                  <a:gd name="connsiteX1" fmla="*/ 9525 w 2190750"/>
                  <a:gd name="connsiteY1" fmla="*/ 647700 h 1390650"/>
                  <a:gd name="connsiteX2" fmla="*/ 19050 w 2190750"/>
                  <a:gd name="connsiteY2" fmla="*/ 619125 h 1390650"/>
                  <a:gd name="connsiteX3" fmla="*/ 47625 w 2190750"/>
                  <a:gd name="connsiteY3" fmla="*/ 609600 h 1390650"/>
                  <a:gd name="connsiteX4" fmla="*/ 76200 w 2190750"/>
                  <a:gd name="connsiteY4" fmla="*/ 581025 h 1390650"/>
                  <a:gd name="connsiteX5" fmla="*/ 95250 w 2190750"/>
                  <a:gd name="connsiteY5" fmla="*/ 552450 h 1390650"/>
                  <a:gd name="connsiteX6" fmla="*/ 152400 w 2190750"/>
                  <a:gd name="connsiteY6" fmla="*/ 533400 h 1390650"/>
                  <a:gd name="connsiteX7" fmla="*/ 180975 w 2190750"/>
                  <a:gd name="connsiteY7" fmla="*/ 523875 h 1390650"/>
                  <a:gd name="connsiteX8" fmla="*/ 238125 w 2190750"/>
                  <a:gd name="connsiteY8" fmla="*/ 485775 h 1390650"/>
                  <a:gd name="connsiteX9" fmla="*/ 266700 w 2190750"/>
                  <a:gd name="connsiteY9" fmla="*/ 457200 h 1390650"/>
                  <a:gd name="connsiteX10" fmla="*/ 390530 w 2190750"/>
                  <a:gd name="connsiteY10" fmla="*/ 419098 h 1390650"/>
                  <a:gd name="connsiteX11" fmla="*/ 409579 w 2190750"/>
                  <a:gd name="connsiteY11" fmla="*/ 390519 h 1390650"/>
                  <a:gd name="connsiteX12" fmla="*/ 438150 w 2190750"/>
                  <a:gd name="connsiteY12" fmla="*/ 381000 h 1390650"/>
                  <a:gd name="connsiteX13" fmla="*/ 466725 w 2190750"/>
                  <a:gd name="connsiteY13" fmla="*/ 371475 h 1390650"/>
                  <a:gd name="connsiteX14" fmla="*/ 523875 w 2190750"/>
                  <a:gd name="connsiteY14" fmla="*/ 342900 h 1390650"/>
                  <a:gd name="connsiteX15" fmla="*/ 542925 w 2190750"/>
                  <a:gd name="connsiteY15" fmla="*/ 314325 h 1390650"/>
                  <a:gd name="connsiteX16" fmla="*/ 571500 w 2190750"/>
                  <a:gd name="connsiteY16" fmla="*/ 304800 h 1390650"/>
                  <a:gd name="connsiteX17" fmla="*/ 638175 w 2190750"/>
                  <a:gd name="connsiteY17" fmla="*/ 285750 h 1390650"/>
                  <a:gd name="connsiteX18" fmla="*/ 666750 w 2190750"/>
                  <a:gd name="connsiteY18" fmla="*/ 266700 h 1390650"/>
                  <a:gd name="connsiteX19" fmla="*/ 695325 w 2190750"/>
                  <a:gd name="connsiteY19" fmla="*/ 257175 h 1390650"/>
                  <a:gd name="connsiteX20" fmla="*/ 752475 w 2190750"/>
                  <a:gd name="connsiteY20" fmla="*/ 219075 h 1390650"/>
                  <a:gd name="connsiteX21" fmla="*/ 800100 w 2190750"/>
                  <a:gd name="connsiteY21" fmla="*/ 180975 h 1390650"/>
                  <a:gd name="connsiteX22" fmla="*/ 857250 w 2190750"/>
                  <a:gd name="connsiteY22" fmla="*/ 133350 h 1390650"/>
                  <a:gd name="connsiteX23" fmla="*/ 914400 w 2190750"/>
                  <a:gd name="connsiteY23" fmla="*/ 114300 h 1390650"/>
                  <a:gd name="connsiteX24" fmla="*/ 942975 w 2190750"/>
                  <a:gd name="connsiteY24" fmla="*/ 104775 h 1390650"/>
                  <a:gd name="connsiteX25" fmla="*/ 981075 w 2190750"/>
                  <a:gd name="connsiteY25" fmla="*/ 95250 h 1390650"/>
                  <a:gd name="connsiteX26" fmla="*/ 1038225 w 2190750"/>
                  <a:gd name="connsiteY26" fmla="*/ 76200 h 1390650"/>
                  <a:gd name="connsiteX27" fmla="*/ 1066800 w 2190750"/>
                  <a:gd name="connsiteY27" fmla="*/ 66675 h 1390650"/>
                  <a:gd name="connsiteX28" fmla="*/ 1114425 w 2190750"/>
                  <a:gd name="connsiteY28" fmla="*/ 57150 h 1390650"/>
                  <a:gd name="connsiteX29" fmla="*/ 1143000 w 2190750"/>
                  <a:gd name="connsiteY29" fmla="*/ 47625 h 1390650"/>
                  <a:gd name="connsiteX30" fmla="*/ 1190625 w 2190750"/>
                  <a:gd name="connsiteY30" fmla="*/ 38100 h 1390650"/>
                  <a:gd name="connsiteX31" fmla="*/ 1295400 w 2190750"/>
                  <a:gd name="connsiteY31" fmla="*/ 19050 h 1390650"/>
                  <a:gd name="connsiteX32" fmla="*/ 1362075 w 2190750"/>
                  <a:gd name="connsiteY32" fmla="*/ 0 h 1390650"/>
                  <a:gd name="connsiteX33" fmla="*/ 1476375 w 2190750"/>
                  <a:gd name="connsiteY33" fmla="*/ 9525 h 1390650"/>
                  <a:gd name="connsiteX34" fmla="*/ 1495425 w 2190750"/>
                  <a:gd name="connsiteY34" fmla="*/ 38100 h 1390650"/>
                  <a:gd name="connsiteX35" fmla="*/ 1504950 w 2190750"/>
                  <a:gd name="connsiteY35" fmla="*/ 85725 h 1390650"/>
                  <a:gd name="connsiteX36" fmla="*/ 1514475 w 2190750"/>
                  <a:gd name="connsiteY36" fmla="*/ 323850 h 1390650"/>
                  <a:gd name="connsiteX37" fmla="*/ 1543050 w 2190750"/>
                  <a:gd name="connsiteY37" fmla="*/ 485775 h 1390650"/>
                  <a:gd name="connsiteX38" fmla="*/ 1552575 w 2190750"/>
                  <a:gd name="connsiteY38" fmla="*/ 514350 h 1390650"/>
                  <a:gd name="connsiteX39" fmla="*/ 1571625 w 2190750"/>
                  <a:gd name="connsiteY39" fmla="*/ 590550 h 1390650"/>
                  <a:gd name="connsiteX40" fmla="*/ 1562100 w 2190750"/>
                  <a:gd name="connsiteY40" fmla="*/ 638175 h 1390650"/>
                  <a:gd name="connsiteX41" fmla="*/ 1571625 w 2190750"/>
                  <a:gd name="connsiteY41" fmla="*/ 657225 h 1390650"/>
                  <a:gd name="connsiteX42" fmla="*/ 1600200 w 2190750"/>
                  <a:gd name="connsiteY42" fmla="*/ 685800 h 1390650"/>
                  <a:gd name="connsiteX43" fmla="*/ 1619252 w 2190750"/>
                  <a:gd name="connsiteY43" fmla="*/ 752475 h 1390650"/>
                  <a:gd name="connsiteX44" fmla="*/ 1619250 w 2190750"/>
                  <a:gd name="connsiteY44" fmla="*/ 809625 h 1390650"/>
                  <a:gd name="connsiteX45" fmla="*/ 1628775 w 2190750"/>
                  <a:gd name="connsiteY45" fmla="*/ 866775 h 1390650"/>
                  <a:gd name="connsiteX46" fmla="*/ 1638300 w 2190750"/>
                  <a:gd name="connsiteY46" fmla="*/ 895350 h 1390650"/>
                  <a:gd name="connsiteX47" fmla="*/ 1628775 w 2190750"/>
                  <a:gd name="connsiteY47" fmla="*/ 942975 h 1390650"/>
                  <a:gd name="connsiteX48" fmla="*/ 1647825 w 2190750"/>
                  <a:gd name="connsiteY48" fmla="*/ 990600 h 1390650"/>
                  <a:gd name="connsiteX49" fmla="*/ 1647825 w 2190750"/>
                  <a:gd name="connsiteY49" fmla="*/ 1019175 h 1390650"/>
                  <a:gd name="connsiteX50" fmla="*/ 1657350 w 2190750"/>
                  <a:gd name="connsiteY50" fmla="*/ 1066800 h 1390650"/>
                  <a:gd name="connsiteX51" fmla="*/ 1657350 w 2190750"/>
                  <a:gd name="connsiteY51" fmla="*/ 1114425 h 1390650"/>
                  <a:gd name="connsiteX52" fmla="*/ 1666875 w 2190750"/>
                  <a:gd name="connsiteY52" fmla="*/ 1152525 h 1390650"/>
                  <a:gd name="connsiteX53" fmla="*/ 1657350 w 2190750"/>
                  <a:gd name="connsiteY53" fmla="*/ 1171575 h 1390650"/>
                  <a:gd name="connsiteX54" fmla="*/ 1676400 w 2190750"/>
                  <a:gd name="connsiteY54" fmla="*/ 1209675 h 1390650"/>
                  <a:gd name="connsiteX55" fmla="*/ 1676400 w 2190750"/>
                  <a:gd name="connsiteY55" fmla="*/ 1257300 h 1390650"/>
                  <a:gd name="connsiteX56" fmla="*/ 1695450 w 2190750"/>
                  <a:gd name="connsiteY56" fmla="*/ 1304925 h 1390650"/>
                  <a:gd name="connsiteX57" fmla="*/ 1695450 w 2190750"/>
                  <a:gd name="connsiteY57" fmla="*/ 1352550 h 1390650"/>
                  <a:gd name="connsiteX58" fmla="*/ 1733550 w 2190750"/>
                  <a:gd name="connsiteY58" fmla="*/ 1390650 h 1390650"/>
                  <a:gd name="connsiteX59" fmla="*/ 1762125 w 2190750"/>
                  <a:gd name="connsiteY59" fmla="*/ 1352550 h 1390650"/>
                  <a:gd name="connsiteX60" fmla="*/ 1771650 w 2190750"/>
                  <a:gd name="connsiteY60" fmla="*/ 1304925 h 1390650"/>
                  <a:gd name="connsiteX61" fmla="*/ 1790700 w 2190750"/>
                  <a:gd name="connsiteY61" fmla="*/ 1247775 h 1390650"/>
                  <a:gd name="connsiteX62" fmla="*/ 1790700 w 2190750"/>
                  <a:gd name="connsiteY62" fmla="*/ 1209675 h 1390650"/>
                  <a:gd name="connsiteX63" fmla="*/ 1809750 w 2190750"/>
                  <a:gd name="connsiteY63" fmla="*/ 1143000 h 1390650"/>
                  <a:gd name="connsiteX64" fmla="*/ 1800225 w 2190750"/>
                  <a:gd name="connsiteY64" fmla="*/ 1076325 h 1390650"/>
                  <a:gd name="connsiteX65" fmla="*/ 1809750 w 2190750"/>
                  <a:gd name="connsiteY65" fmla="*/ 1047750 h 1390650"/>
                  <a:gd name="connsiteX66" fmla="*/ 1828800 w 2190750"/>
                  <a:gd name="connsiteY66" fmla="*/ 981075 h 1390650"/>
                  <a:gd name="connsiteX67" fmla="*/ 1838325 w 2190750"/>
                  <a:gd name="connsiteY67" fmla="*/ 933450 h 1390650"/>
                  <a:gd name="connsiteX68" fmla="*/ 1847850 w 2190750"/>
                  <a:gd name="connsiteY68" fmla="*/ 885825 h 1390650"/>
                  <a:gd name="connsiteX69" fmla="*/ 1866900 w 2190750"/>
                  <a:gd name="connsiteY69" fmla="*/ 838200 h 1390650"/>
                  <a:gd name="connsiteX70" fmla="*/ 1914525 w 2190750"/>
                  <a:gd name="connsiteY70" fmla="*/ 895350 h 1390650"/>
                  <a:gd name="connsiteX71" fmla="*/ 1914525 w 2190750"/>
                  <a:gd name="connsiteY71" fmla="*/ 942975 h 1390650"/>
                  <a:gd name="connsiteX72" fmla="*/ 1933575 w 2190750"/>
                  <a:gd name="connsiteY72" fmla="*/ 1000125 h 1390650"/>
                  <a:gd name="connsiteX73" fmla="*/ 2038350 w 2190750"/>
                  <a:gd name="connsiteY73" fmla="*/ 1038225 h 1390650"/>
                  <a:gd name="connsiteX74" fmla="*/ 2000250 w 2190750"/>
                  <a:gd name="connsiteY74" fmla="*/ 1009650 h 1390650"/>
                  <a:gd name="connsiteX75" fmla="*/ 2047875 w 2190750"/>
                  <a:gd name="connsiteY75" fmla="*/ 990600 h 1390650"/>
                  <a:gd name="connsiteX76" fmla="*/ 2076450 w 2190750"/>
                  <a:gd name="connsiteY76" fmla="*/ 933450 h 1390650"/>
                  <a:gd name="connsiteX77" fmla="*/ 2105025 w 2190750"/>
                  <a:gd name="connsiteY77" fmla="*/ 876300 h 1390650"/>
                  <a:gd name="connsiteX78" fmla="*/ 2095500 w 2190750"/>
                  <a:gd name="connsiteY78" fmla="*/ 819150 h 1390650"/>
                  <a:gd name="connsiteX79" fmla="*/ 2095500 w 2190750"/>
                  <a:gd name="connsiteY79" fmla="*/ 752475 h 1390650"/>
                  <a:gd name="connsiteX80" fmla="*/ 2143125 w 2190750"/>
                  <a:gd name="connsiteY80" fmla="*/ 733425 h 1390650"/>
                  <a:gd name="connsiteX81" fmla="*/ 2190750 w 2190750"/>
                  <a:gd name="connsiteY81" fmla="*/ 733425 h 1390650"/>
                  <a:gd name="connsiteX0" fmla="*/ 0 w 2143125"/>
                  <a:gd name="connsiteY0" fmla="*/ 695325 h 1390650"/>
                  <a:gd name="connsiteX1" fmla="*/ 9525 w 2143125"/>
                  <a:gd name="connsiteY1" fmla="*/ 647700 h 1390650"/>
                  <a:gd name="connsiteX2" fmla="*/ 19050 w 2143125"/>
                  <a:gd name="connsiteY2" fmla="*/ 619125 h 1390650"/>
                  <a:gd name="connsiteX3" fmla="*/ 47625 w 2143125"/>
                  <a:gd name="connsiteY3" fmla="*/ 609600 h 1390650"/>
                  <a:gd name="connsiteX4" fmla="*/ 76200 w 2143125"/>
                  <a:gd name="connsiteY4" fmla="*/ 581025 h 1390650"/>
                  <a:gd name="connsiteX5" fmla="*/ 95250 w 2143125"/>
                  <a:gd name="connsiteY5" fmla="*/ 552450 h 1390650"/>
                  <a:gd name="connsiteX6" fmla="*/ 152400 w 2143125"/>
                  <a:gd name="connsiteY6" fmla="*/ 533400 h 1390650"/>
                  <a:gd name="connsiteX7" fmla="*/ 180975 w 2143125"/>
                  <a:gd name="connsiteY7" fmla="*/ 523875 h 1390650"/>
                  <a:gd name="connsiteX8" fmla="*/ 238125 w 2143125"/>
                  <a:gd name="connsiteY8" fmla="*/ 485775 h 1390650"/>
                  <a:gd name="connsiteX9" fmla="*/ 266700 w 2143125"/>
                  <a:gd name="connsiteY9" fmla="*/ 457200 h 1390650"/>
                  <a:gd name="connsiteX10" fmla="*/ 390530 w 2143125"/>
                  <a:gd name="connsiteY10" fmla="*/ 419098 h 1390650"/>
                  <a:gd name="connsiteX11" fmla="*/ 409579 w 2143125"/>
                  <a:gd name="connsiteY11" fmla="*/ 390519 h 1390650"/>
                  <a:gd name="connsiteX12" fmla="*/ 438150 w 2143125"/>
                  <a:gd name="connsiteY12" fmla="*/ 381000 h 1390650"/>
                  <a:gd name="connsiteX13" fmla="*/ 466725 w 2143125"/>
                  <a:gd name="connsiteY13" fmla="*/ 371475 h 1390650"/>
                  <a:gd name="connsiteX14" fmla="*/ 523875 w 2143125"/>
                  <a:gd name="connsiteY14" fmla="*/ 342900 h 1390650"/>
                  <a:gd name="connsiteX15" fmla="*/ 542925 w 2143125"/>
                  <a:gd name="connsiteY15" fmla="*/ 314325 h 1390650"/>
                  <a:gd name="connsiteX16" fmla="*/ 571500 w 2143125"/>
                  <a:gd name="connsiteY16" fmla="*/ 304800 h 1390650"/>
                  <a:gd name="connsiteX17" fmla="*/ 638175 w 2143125"/>
                  <a:gd name="connsiteY17" fmla="*/ 285750 h 1390650"/>
                  <a:gd name="connsiteX18" fmla="*/ 666750 w 2143125"/>
                  <a:gd name="connsiteY18" fmla="*/ 266700 h 1390650"/>
                  <a:gd name="connsiteX19" fmla="*/ 695325 w 2143125"/>
                  <a:gd name="connsiteY19" fmla="*/ 257175 h 1390650"/>
                  <a:gd name="connsiteX20" fmla="*/ 752475 w 2143125"/>
                  <a:gd name="connsiteY20" fmla="*/ 219075 h 1390650"/>
                  <a:gd name="connsiteX21" fmla="*/ 800100 w 2143125"/>
                  <a:gd name="connsiteY21" fmla="*/ 180975 h 1390650"/>
                  <a:gd name="connsiteX22" fmla="*/ 857250 w 2143125"/>
                  <a:gd name="connsiteY22" fmla="*/ 133350 h 1390650"/>
                  <a:gd name="connsiteX23" fmla="*/ 914400 w 2143125"/>
                  <a:gd name="connsiteY23" fmla="*/ 114300 h 1390650"/>
                  <a:gd name="connsiteX24" fmla="*/ 942975 w 2143125"/>
                  <a:gd name="connsiteY24" fmla="*/ 104775 h 1390650"/>
                  <a:gd name="connsiteX25" fmla="*/ 981075 w 2143125"/>
                  <a:gd name="connsiteY25" fmla="*/ 95250 h 1390650"/>
                  <a:gd name="connsiteX26" fmla="*/ 1038225 w 2143125"/>
                  <a:gd name="connsiteY26" fmla="*/ 76200 h 1390650"/>
                  <a:gd name="connsiteX27" fmla="*/ 1066800 w 2143125"/>
                  <a:gd name="connsiteY27" fmla="*/ 66675 h 1390650"/>
                  <a:gd name="connsiteX28" fmla="*/ 1114425 w 2143125"/>
                  <a:gd name="connsiteY28" fmla="*/ 57150 h 1390650"/>
                  <a:gd name="connsiteX29" fmla="*/ 1143000 w 2143125"/>
                  <a:gd name="connsiteY29" fmla="*/ 47625 h 1390650"/>
                  <a:gd name="connsiteX30" fmla="*/ 1190625 w 2143125"/>
                  <a:gd name="connsiteY30" fmla="*/ 38100 h 1390650"/>
                  <a:gd name="connsiteX31" fmla="*/ 1295400 w 2143125"/>
                  <a:gd name="connsiteY31" fmla="*/ 19050 h 1390650"/>
                  <a:gd name="connsiteX32" fmla="*/ 1362075 w 2143125"/>
                  <a:gd name="connsiteY32" fmla="*/ 0 h 1390650"/>
                  <a:gd name="connsiteX33" fmla="*/ 1476375 w 2143125"/>
                  <a:gd name="connsiteY33" fmla="*/ 9525 h 1390650"/>
                  <a:gd name="connsiteX34" fmla="*/ 1495425 w 2143125"/>
                  <a:gd name="connsiteY34" fmla="*/ 38100 h 1390650"/>
                  <a:gd name="connsiteX35" fmla="*/ 1504950 w 2143125"/>
                  <a:gd name="connsiteY35" fmla="*/ 85725 h 1390650"/>
                  <a:gd name="connsiteX36" fmla="*/ 1514475 w 2143125"/>
                  <a:gd name="connsiteY36" fmla="*/ 323850 h 1390650"/>
                  <a:gd name="connsiteX37" fmla="*/ 1543050 w 2143125"/>
                  <a:gd name="connsiteY37" fmla="*/ 485775 h 1390650"/>
                  <a:gd name="connsiteX38" fmla="*/ 1552575 w 2143125"/>
                  <a:gd name="connsiteY38" fmla="*/ 514350 h 1390650"/>
                  <a:gd name="connsiteX39" fmla="*/ 1571625 w 2143125"/>
                  <a:gd name="connsiteY39" fmla="*/ 590550 h 1390650"/>
                  <a:gd name="connsiteX40" fmla="*/ 1562100 w 2143125"/>
                  <a:gd name="connsiteY40" fmla="*/ 638175 h 1390650"/>
                  <a:gd name="connsiteX41" fmla="*/ 1571625 w 2143125"/>
                  <a:gd name="connsiteY41" fmla="*/ 657225 h 1390650"/>
                  <a:gd name="connsiteX42" fmla="*/ 1600200 w 2143125"/>
                  <a:gd name="connsiteY42" fmla="*/ 685800 h 1390650"/>
                  <a:gd name="connsiteX43" fmla="*/ 1619252 w 2143125"/>
                  <a:gd name="connsiteY43" fmla="*/ 752475 h 1390650"/>
                  <a:gd name="connsiteX44" fmla="*/ 1619250 w 2143125"/>
                  <a:gd name="connsiteY44" fmla="*/ 809625 h 1390650"/>
                  <a:gd name="connsiteX45" fmla="*/ 1628775 w 2143125"/>
                  <a:gd name="connsiteY45" fmla="*/ 866775 h 1390650"/>
                  <a:gd name="connsiteX46" fmla="*/ 1638300 w 2143125"/>
                  <a:gd name="connsiteY46" fmla="*/ 895350 h 1390650"/>
                  <a:gd name="connsiteX47" fmla="*/ 1628775 w 2143125"/>
                  <a:gd name="connsiteY47" fmla="*/ 942975 h 1390650"/>
                  <a:gd name="connsiteX48" fmla="*/ 1647825 w 2143125"/>
                  <a:gd name="connsiteY48" fmla="*/ 990600 h 1390650"/>
                  <a:gd name="connsiteX49" fmla="*/ 1647825 w 2143125"/>
                  <a:gd name="connsiteY49" fmla="*/ 1019175 h 1390650"/>
                  <a:gd name="connsiteX50" fmla="*/ 1657350 w 2143125"/>
                  <a:gd name="connsiteY50" fmla="*/ 1066800 h 1390650"/>
                  <a:gd name="connsiteX51" fmla="*/ 1657350 w 2143125"/>
                  <a:gd name="connsiteY51" fmla="*/ 1114425 h 1390650"/>
                  <a:gd name="connsiteX52" fmla="*/ 1666875 w 2143125"/>
                  <a:gd name="connsiteY52" fmla="*/ 1152525 h 1390650"/>
                  <a:gd name="connsiteX53" fmla="*/ 1657350 w 2143125"/>
                  <a:gd name="connsiteY53" fmla="*/ 1171575 h 1390650"/>
                  <a:gd name="connsiteX54" fmla="*/ 1676400 w 2143125"/>
                  <a:gd name="connsiteY54" fmla="*/ 1209675 h 1390650"/>
                  <a:gd name="connsiteX55" fmla="*/ 1676400 w 2143125"/>
                  <a:gd name="connsiteY55" fmla="*/ 1257300 h 1390650"/>
                  <a:gd name="connsiteX56" fmla="*/ 1695450 w 2143125"/>
                  <a:gd name="connsiteY56" fmla="*/ 1304925 h 1390650"/>
                  <a:gd name="connsiteX57" fmla="*/ 1695450 w 2143125"/>
                  <a:gd name="connsiteY57" fmla="*/ 1352550 h 1390650"/>
                  <a:gd name="connsiteX58" fmla="*/ 1733550 w 2143125"/>
                  <a:gd name="connsiteY58" fmla="*/ 1390650 h 1390650"/>
                  <a:gd name="connsiteX59" fmla="*/ 1762125 w 2143125"/>
                  <a:gd name="connsiteY59" fmla="*/ 1352550 h 1390650"/>
                  <a:gd name="connsiteX60" fmla="*/ 1771650 w 2143125"/>
                  <a:gd name="connsiteY60" fmla="*/ 1304925 h 1390650"/>
                  <a:gd name="connsiteX61" fmla="*/ 1790700 w 2143125"/>
                  <a:gd name="connsiteY61" fmla="*/ 1247775 h 1390650"/>
                  <a:gd name="connsiteX62" fmla="*/ 1790700 w 2143125"/>
                  <a:gd name="connsiteY62" fmla="*/ 1209675 h 1390650"/>
                  <a:gd name="connsiteX63" fmla="*/ 1809750 w 2143125"/>
                  <a:gd name="connsiteY63" fmla="*/ 1143000 h 1390650"/>
                  <a:gd name="connsiteX64" fmla="*/ 1800225 w 2143125"/>
                  <a:gd name="connsiteY64" fmla="*/ 1076325 h 1390650"/>
                  <a:gd name="connsiteX65" fmla="*/ 1809750 w 2143125"/>
                  <a:gd name="connsiteY65" fmla="*/ 1047750 h 1390650"/>
                  <a:gd name="connsiteX66" fmla="*/ 1828800 w 2143125"/>
                  <a:gd name="connsiteY66" fmla="*/ 981075 h 1390650"/>
                  <a:gd name="connsiteX67" fmla="*/ 1838325 w 2143125"/>
                  <a:gd name="connsiteY67" fmla="*/ 933450 h 1390650"/>
                  <a:gd name="connsiteX68" fmla="*/ 1847850 w 2143125"/>
                  <a:gd name="connsiteY68" fmla="*/ 885825 h 1390650"/>
                  <a:gd name="connsiteX69" fmla="*/ 1866900 w 2143125"/>
                  <a:gd name="connsiteY69" fmla="*/ 838200 h 1390650"/>
                  <a:gd name="connsiteX70" fmla="*/ 1914525 w 2143125"/>
                  <a:gd name="connsiteY70" fmla="*/ 895350 h 1390650"/>
                  <a:gd name="connsiteX71" fmla="*/ 1914525 w 2143125"/>
                  <a:gd name="connsiteY71" fmla="*/ 942975 h 1390650"/>
                  <a:gd name="connsiteX72" fmla="*/ 1933575 w 2143125"/>
                  <a:gd name="connsiteY72" fmla="*/ 1000125 h 1390650"/>
                  <a:gd name="connsiteX73" fmla="*/ 2038350 w 2143125"/>
                  <a:gd name="connsiteY73" fmla="*/ 1038225 h 1390650"/>
                  <a:gd name="connsiteX74" fmla="*/ 2000250 w 2143125"/>
                  <a:gd name="connsiteY74" fmla="*/ 1009650 h 1390650"/>
                  <a:gd name="connsiteX75" fmla="*/ 2047875 w 2143125"/>
                  <a:gd name="connsiteY75" fmla="*/ 990600 h 1390650"/>
                  <a:gd name="connsiteX76" fmla="*/ 2076450 w 2143125"/>
                  <a:gd name="connsiteY76" fmla="*/ 933450 h 1390650"/>
                  <a:gd name="connsiteX77" fmla="*/ 2105025 w 2143125"/>
                  <a:gd name="connsiteY77" fmla="*/ 876300 h 1390650"/>
                  <a:gd name="connsiteX78" fmla="*/ 2095500 w 2143125"/>
                  <a:gd name="connsiteY78" fmla="*/ 819150 h 1390650"/>
                  <a:gd name="connsiteX79" fmla="*/ 2095500 w 2143125"/>
                  <a:gd name="connsiteY79" fmla="*/ 752475 h 1390650"/>
                  <a:gd name="connsiteX80" fmla="*/ 2143125 w 2143125"/>
                  <a:gd name="connsiteY80" fmla="*/ 733425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78" fmla="*/ 2095500 w 2105025"/>
                  <a:gd name="connsiteY78" fmla="*/ 819150 h 1390650"/>
                  <a:gd name="connsiteX79" fmla="*/ 2095500 w 2105025"/>
                  <a:gd name="connsiteY79" fmla="*/ 752475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78" fmla="*/ 2095500 w 2105025"/>
                  <a:gd name="connsiteY78" fmla="*/ 819150 h 1390650"/>
                  <a:gd name="connsiteX0" fmla="*/ 0 w 2105025"/>
                  <a:gd name="connsiteY0" fmla="*/ 695325 h 1390650"/>
                  <a:gd name="connsiteX1" fmla="*/ 9525 w 2105025"/>
                  <a:gd name="connsiteY1" fmla="*/ 647700 h 1390650"/>
                  <a:gd name="connsiteX2" fmla="*/ 19050 w 2105025"/>
                  <a:gd name="connsiteY2" fmla="*/ 619125 h 1390650"/>
                  <a:gd name="connsiteX3" fmla="*/ 47625 w 2105025"/>
                  <a:gd name="connsiteY3" fmla="*/ 609600 h 1390650"/>
                  <a:gd name="connsiteX4" fmla="*/ 76200 w 2105025"/>
                  <a:gd name="connsiteY4" fmla="*/ 581025 h 1390650"/>
                  <a:gd name="connsiteX5" fmla="*/ 95250 w 2105025"/>
                  <a:gd name="connsiteY5" fmla="*/ 552450 h 1390650"/>
                  <a:gd name="connsiteX6" fmla="*/ 152400 w 2105025"/>
                  <a:gd name="connsiteY6" fmla="*/ 533400 h 1390650"/>
                  <a:gd name="connsiteX7" fmla="*/ 180975 w 2105025"/>
                  <a:gd name="connsiteY7" fmla="*/ 523875 h 1390650"/>
                  <a:gd name="connsiteX8" fmla="*/ 238125 w 2105025"/>
                  <a:gd name="connsiteY8" fmla="*/ 485775 h 1390650"/>
                  <a:gd name="connsiteX9" fmla="*/ 266700 w 2105025"/>
                  <a:gd name="connsiteY9" fmla="*/ 457200 h 1390650"/>
                  <a:gd name="connsiteX10" fmla="*/ 390530 w 2105025"/>
                  <a:gd name="connsiteY10" fmla="*/ 419098 h 1390650"/>
                  <a:gd name="connsiteX11" fmla="*/ 409579 w 2105025"/>
                  <a:gd name="connsiteY11" fmla="*/ 390519 h 1390650"/>
                  <a:gd name="connsiteX12" fmla="*/ 438150 w 2105025"/>
                  <a:gd name="connsiteY12" fmla="*/ 381000 h 1390650"/>
                  <a:gd name="connsiteX13" fmla="*/ 466725 w 2105025"/>
                  <a:gd name="connsiteY13" fmla="*/ 371475 h 1390650"/>
                  <a:gd name="connsiteX14" fmla="*/ 523875 w 2105025"/>
                  <a:gd name="connsiteY14" fmla="*/ 342900 h 1390650"/>
                  <a:gd name="connsiteX15" fmla="*/ 542925 w 2105025"/>
                  <a:gd name="connsiteY15" fmla="*/ 314325 h 1390650"/>
                  <a:gd name="connsiteX16" fmla="*/ 571500 w 2105025"/>
                  <a:gd name="connsiteY16" fmla="*/ 304800 h 1390650"/>
                  <a:gd name="connsiteX17" fmla="*/ 638175 w 2105025"/>
                  <a:gd name="connsiteY17" fmla="*/ 285750 h 1390650"/>
                  <a:gd name="connsiteX18" fmla="*/ 666750 w 2105025"/>
                  <a:gd name="connsiteY18" fmla="*/ 266700 h 1390650"/>
                  <a:gd name="connsiteX19" fmla="*/ 695325 w 2105025"/>
                  <a:gd name="connsiteY19" fmla="*/ 257175 h 1390650"/>
                  <a:gd name="connsiteX20" fmla="*/ 752475 w 2105025"/>
                  <a:gd name="connsiteY20" fmla="*/ 219075 h 1390650"/>
                  <a:gd name="connsiteX21" fmla="*/ 800100 w 2105025"/>
                  <a:gd name="connsiteY21" fmla="*/ 180975 h 1390650"/>
                  <a:gd name="connsiteX22" fmla="*/ 857250 w 2105025"/>
                  <a:gd name="connsiteY22" fmla="*/ 133350 h 1390650"/>
                  <a:gd name="connsiteX23" fmla="*/ 914400 w 2105025"/>
                  <a:gd name="connsiteY23" fmla="*/ 114300 h 1390650"/>
                  <a:gd name="connsiteX24" fmla="*/ 942975 w 2105025"/>
                  <a:gd name="connsiteY24" fmla="*/ 104775 h 1390650"/>
                  <a:gd name="connsiteX25" fmla="*/ 981075 w 2105025"/>
                  <a:gd name="connsiteY25" fmla="*/ 95250 h 1390650"/>
                  <a:gd name="connsiteX26" fmla="*/ 1038225 w 2105025"/>
                  <a:gd name="connsiteY26" fmla="*/ 76200 h 1390650"/>
                  <a:gd name="connsiteX27" fmla="*/ 1066800 w 2105025"/>
                  <a:gd name="connsiteY27" fmla="*/ 66675 h 1390650"/>
                  <a:gd name="connsiteX28" fmla="*/ 1114425 w 2105025"/>
                  <a:gd name="connsiteY28" fmla="*/ 57150 h 1390650"/>
                  <a:gd name="connsiteX29" fmla="*/ 1143000 w 2105025"/>
                  <a:gd name="connsiteY29" fmla="*/ 47625 h 1390650"/>
                  <a:gd name="connsiteX30" fmla="*/ 1190625 w 2105025"/>
                  <a:gd name="connsiteY30" fmla="*/ 38100 h 1390650"/>
                  <a:gd name="connsiteX31" fmla="*/ 1295400 w 2105025"/>
                  <a:gd name="connsiteY31" fmla="*/ 19050 h 1390650"/>
                  <a:gd name="connsiteX32" fmla="*/ 1362075 w 2105025"/>
                  <a:gd name="connsiteY32" fmla="*/ 0 h 1390650"/>
                  <a:gd name="connsiteX33" fmla="*/ 1476375 w 2105025"/>
                  <a:gd name="connsiteY33" fmla="*/ 9525 h 1390650"/>
                  <a:gd name="connsiteX34" fmla="*/ 1495425 w 2105025"/>
                  <a:gd name="connsiteY34" fmla="*/ 38100 h 1390650"/>
                  <a:gd name="connsiteX35" fmla="*/ 1504950 w 2105025"/>
                  <a:gd name="connsiteY35" fmla="*/ 85725 h 1390650"/>
                  <a:gd name="connsiteX36" fmla="*/ 1514475 w 2105025"/>
                  <a:gd name="connsiteY36" fmla="*/ 323850 h 1390650"/>
                  <a:gd name="connsiteX37" fmla="*/ 1543050 w 2105025"/>
                  <a:gd name="connsiteY37" fmla="*/ 485775 h 1390650"/>
                  <a:gd name="connsiteX38" fmla="*/ 1552575 w 2105025"/>
                  <a:gd name="connsiteY38" fmla="*/ 514350 h 1390650"/>
                  <a:gd name="connsiteX39" fmla="*/ 1571625 w 2105025"/>
                  <a:gd name="connsiteY39" fmla="*/ 590550 h 1390650"/>
                  <a:gd name="connsiteX40" fmla="*/ 1562100 w 2105025"/>
                  <a:gd name="connsiteY40" fmla="*/ 638175 h 1390650"/>
                  <a:gd name="connsiteX41" fmla="*/ 1571625 w 2105025"/>
                  <a:gd name="connsiteY41" fmla="*/ 657225 h 1390650"/>
                  <a:gd name="connsiteX42" fmla="*/ 1600200 w 2105025"/>
                  <a:gd name="connsiteY42" fmla="*/ 685800 h 1390650"/>
                  <a:gd name="connsiteX43" fmla="*/ 1619252 w 2105025"/>
                  <a:gd name="connsiteY43" fmla="*/ 752475 h 1390650"/>
                  <a:gd name="connsiteX44" fmla="*/ 1619250 w 2105025"/>
                  <a:gd name="connsiteY44" fmla="*/ 809625 h 1390650"/>
                  <a:gd name="connsiteX45" fmla="*/ 1628775 w 2105025"/>
                  <a:gd name="connsiteY45" fmla="*/ 866775 h 1390650"/>
                  <a:gd name="connsiteX46" fmla="*/ 1638300 w 2105025"/>
                  <a:gd name="connsiteY46" fmla="*/ 895350 h 1390650"/>
                  <a:gd name="connsiteX47" fmla="*/ 1628775 w 2105025"/>
                  <a:gd name="connsiteY47" fmla="*/ 942975 h 1390650"/>
                  <a:gd name="connsiteX48" fmla="*/ 1647825 w 2105025"/>
                  <a:gd name="connsiteY48" fmla="*/ 990600 h 1390650"/>
                  <a:gd name="connsiteX49" fmla="*/ 1647825 w 2105025"/>
                  <a:gd name="connsiteY49" fmla="*/ 1019175 h 1390650"/>
                  <a:gd name="connsiteX50" fmla="*/ 1657350 w 2105025"/>
                  <a:gd name="connsiteY50" fmla="*/ 1066800 h 1390650"/>
                  <a:gd name="connsiteX51" fmla="*/ 1657350 w 2105025"/>
                  <a:gd name="connsiteY51" fmla="*/ 1114425 h 1390650"/>
                  <a:gd name="connsiteX52" fmla="*/ 1666875 w 2105025"/>
                  <a:gd name="connsiteY52" fmla="*/ 1152525 h 1390650"/>
                  <a:gd name="connsiteX53" fmla="*/ 1657350 w 2105025"/>
                  <a:gd name="connsiteY53" fmla="*/ 1171575 h 1390650"/>
                  <a:gd name="connsiteX54" fmla="*/ 1676400 w 2105025"/>
                  <a:gd name="connsiteY54" fmla="*/ 1209675 h 1390650"/>
                  <a:gd name="connsiteX55" fmla="*/ 1676400 w 2105025"/>
                  <a:gd name="connsiteY55" fmla="*/ 1257300 h 1390650"/>
                  <a:gd name="connsiteX56" fmla="*/ 1695450 w 2105025"/>
                  <a:gd name="connsiteY56" fmla="*/ 1304925 h 1390650"/>
                  <a:gd name="connsiteX57" fmla="*/ 1695450 w 2105025"/>
                  <a:gd name="connsiteY57" fmla="*/ 1352550 h 1390650"/>
                  <a:gd name="connsiteX58" fmla="*/ 1733550 w 2105025"/>
                  <a:gd name="connsiteY58" fmla="*/ 1390650 h 1390650"/>
                  <a:gd name="connsiteX59" fmla="*/ 1762125 w 2105025"/>
                  <a:gd name="connsiteY59" fmla="*/ 1352550 h 1390650"/>
                  <a:gd name="connsiteX60" fmla="*/ 1771650 w 2105025"/>
                  <a:gd name="connsiteY60" fmla="*/ 1304925 h 1390650"/>
                  <a:gd name="connsiteX61" fmla="*/ 1790700 w 2105025"/>
                  <a:gd name="connsiteY61" fmla="*/ 1247775 h 1390650"/>
                  <a:gd name="connsiteX62" fmla="*/ 1790700 w 2105025"/>
                  <a:gd name="connsiteY62" fmla="*/ 1209675 h 1390650"/>
                  <a:gd name="connsiteX63" fmla="*/ 1809750 w 2105025"/>
                  <a:gd name="connsiteY63" fmla="*/ 1143000 h 1390650"/>
                  <a:gd name="connsiteX64" fmla="*/ 1800225 w 2105025"/>
                  <a:gd name="connsiteY64" fmla="*/ 1076325 h 1390650"/>
                  <a:gd name="connsiteX65" fmla="*/ 1809750 w 2105025"/>
                  <a:gd name="connsiteY65" fmla="*/ 1047750 h 1390650"/>
                  <a:gd name="connsiteX66" fmla="*/ 1828800 w 2105025"/>
                  <a:gd name="connsiteY66" fmla="*/ 981075 h 1390650"/>
                  <a:gd name="connsiteX67" fmla="*/ 1838325 w 2105025"/>
                  <a:gd name="connsiteY67" fmla="*/ 933450 h 1390650"/>
                  <a:gd name="connsiteX68" fmla="*/ 1847850 w 2105025"/>
                  <a:gd name="connsiteY68" fmla="*/ 885825 h 1390650"/>
                  <a:gd name="connsiteX69" fmla="*/ 1866900 w 2105025"/>
                  <a:gd name="connsiteY69" fmla="*/ 838200 h 1390650"/>
                  <a:gd name="connsiteX70" fmla="*/ 1914525 w 2105025"/>
                  <a:gd name="connsiteY70" fmla="*/ 895350 h 1390650"/>
                  <a:gd name="connsiteX71" fmla="*/ 1914525 w 2105025"/>
                  <a:gd name="connsiteY71" fmla="*/ 942975 h 1390650"/>
                  <a:gd name="connsiteX72" fmla="*/ 1933575 w 2105025"/>
                  <a:gd name="connsiteY72" fmla="*/ 1000125 h 1390650"/>
                  <a:gd name="connsiteX73" fmla="*/ 2038350 w 2105025"/>
                  <a:gd name="connsiteY73" fmla="*/ 1038225 h 1390650"/>
                  <a:gd name="connsiteX74" fmla="*/ 2000250 w 2105025"/>
                  <a:gd name="connsiteY74" fmla="*/ 1009650 h 1390650"/>
                  <a:gd name="connsiteX75" fmla="*/ 2047875 w 2105025"/>
                  <a:gd name="connsiteY75" fmla="*/ 990600 h 1390650"/>
                  <a:gd name="connsiteX76" fmla="*/ 2076450 w 2105025"/>
                  <a:gd name="connsiteY76" fmla="*/ 933450 h 1390650"/>
                  <a:gd name="connsiteX77" fmla="*/ 2105025 w 2105025"/>
                  <a:gd name="connsiteY77" fmla="*/ 876300 h 1390650"/>
                  <a:gd name="connsiteX0" fmla="*/ 0 w 2105131"/>
                  <a:gd name="connsiteY0" fmla="*/ 695325 h 1390650"/>
                  <a:gd name="connsiteX1" fmla="*/ 9525 w 2105131"/>
                  <a:gd name="connsiteY1" fmla="*/ 647700 h 1390650"/>
                  <a:gd name="connsiteX2" fmla="*/ 19050 w 2105131"/>
                  <a:gd name="connsiteY2" fmla="*/ 619125 h 1390650"/>
                  <a:gd name="connsiteX3" fmla="*/ 47625 w 2105131"/>
                  <a:gd name="connsiteY3" fmla="*/ 609600 h 1390650"/>
                  <a:gd name="connsiteX4" fmla="*/ 76200 w 2105131"/>
                  <a:gd name="connsiteY4" fmla="*/ 581025 h 1390650"/>
                  <a:gd name="connsiteX5" fmla="*/ 95250 w 2105131"/>
                  <a:gd name="connsiteY5" fmla="*/ 552450 h 1390650"/>
                  <a:gd name="connsiteX6" fmla="*/ 152400 w 2105131"/>
                  <a:gd name="connsiteY6" fmla="*/ 533400 h 1390650"/>
                  <a:gd name="connsiteX7" fmla="*/ 180975 w 2105131"/>
                  <a:gd name="connsiteY7" fmla="*/ 523875 h 1390650"/>
                  <a:gd name="connsiteX8" fmla="*/ 238125 w 2105131"/>
                  <a:gd name="connsiteY8" fmla="*/ 485775 h 1390650"/>
                  <a:gd name="connsiteX9" fmla="*/ 266700 w 2105131"/>
                  <a:gd name="connsiteY9" fmla="*/ 457200 h 1390650"/>
                  <a:gd name="connsiteX10" fmla="*/ 390530 w 2105131"/>
                  <a:gd name="connsiteY10" fmla="*/ 419098 h 1390650"/>
                  <a:gd name="connsiteX11" fmla="*/ 409579 w 2105131"/>
                  <a:gd name="connsiteY11" fmla="*/ 390519 h 1390650"/>
                  <a:gd name="connsiteX12" fmla="*/ 438150 w 2105131"/>
                  <a:gd name="connsiteY12" fmla="*/ 381000 h 1390650"/>
                  <a:gd name="connsiteX13" fmla="*/ 466725 w 2105131"/>
                  <a:gd name="connsiteY13" fmla="*/ 371475 h 1390650"/>
                  <a:gd name="connsiteX14" fmla="*/ 523875 w 2105131"/>
                  <a:gd name="connsiteY14" fmla="*/ 342900 h 1390650"/>
                  <a:gd name="connsiteX15" fmla="*/ 542925 w 2105131"/>
                  <a:gd name="connsiteY15" fmla="*/ 314325 h 1390650"/>
                  <a:gd name="connsiteX16" fmla="*/ 571500 w 2105131"/>
                  <a:gd name="connsiteY16" fmla="*/ 304800 h 1390650"/>
                  <a:gd name="connsiteX17" fmla="*/ 638175 w 2105131"/>
                  <a:gd name="connsiteY17" fmla="*/ 285750 h 1390650"/>
                  <a:gd name="connsiteX18" fmla="*/ 666750 w 2105131"/>
                  <a:gd name="connsiteY18" fmla="*/ 266700 h 1390650"/>
                  <a:gd name="connsiteX19" fmla="*/ 695325 w 2105131"/>
                  <a:gd name="connsiteY19" fmla="*/ 257175 h 1390650"/>
                  <a:gd name="connsiteX20" fmla="*/ 752475 w 2105131"/>
                  <a:gd name="connsiteY20" fmla="*/ 219075 h 1390650"/>
                  <a:gd name="connsiteX21" fmla="*/ 800100 w 2105131"/>
                  <a:gd name="connsiteY21" fmla="*/ 180975 h 1390650"/>
                  <a:gd name="connsiteX22" fmla="*/ 857250 w 2105131"/>
                  <a:gd name="connsiteY22" fmla="*/ 133350 h 1390650"/>
                  <a:gd name="connsiteX23" fmla="*/ 914400 w 2105131"/>
                  <a:gd name="connsiteY23" fmla="*/ 114300 h 1390650"/>
                  <a:gd name="connsiteX24" fmla="*/ 942975 w 2105131"/>
                  <a:gd name="connsiteY24" fmla="*/ 104775 h 1390650"/>
                  <a:gd name="connsiteX25" fmla="*/ 981075 w 2105131"/>
                  <a:gd name="connsiteY25" fmla="*/ 95250 h 1390650"/>
                  <a:gd name="connsiteX26" fmla="*/ 1038225 w 2105131"/>
                  <a:gd name="connsiteY26" fmla="*/ 76200 h 1390650"/>
                  <a:gd name="connsiteX27" fmla="*/ 1066800 w 2105131"/>
                  <a:gd name="connsiteY27" fmla="*/ 66675 h 1390650"/>
                  <a:gd name="connsiteX28" fmla="*/ 1114425 w 2105131"/>
                  <a:gd name="connsiteY28" fmla="*/ 57150 h 1390650"/>
                  <a:gd name="connsiteX29" fmla="*/ 1143000 w 2105131"/>
                  <a:gd name="connsiteY29" fmla="*/ 47625 h 1390650"/>
                  <a:gd name="connsiteX30" fmla="*/ 1190625 w 2105131"/>
                  <a:gd name="connsiteY30" fmla="*/ 38100 h 1390650"/>
                  <a:gd name="connsiteX31" fmla="*/ 1295400 w 2105131"/>
                  <a:gd name="connsiteY31" fmla="*/ 19050 h 1390650"/>
                  <a:gd name="connsiteX32" fmla="*/ 1362075 w 2105131"/>
                  <a:gd name="connsiteY32" fmla="*/ 0 h 1390650"/>
                  <a:gd name="connsiteX33" fmla="*/ 1476375 w 2105131"/>
                  <a:gd name="connsiteY33" fmla="*/ 9525 h 1390650"/>
                  <a:gd name="connsiteX34" fmla="*/ 1495425 w 2105131"/>
                  <a:gd name="connsiteY34" fmla="*/ 38100 h 1390650"/>
                  <a:gd name="connsiteX35" fmla="*/ 1504950 w 2105131"/>
                  <a:gd name="connsiteY35" fmla="*/ 85725 h 1390650"/>
                  <a:gd name="connsiteX36" fmla="*/ 1514475 w 2105131"/>
                  <a:gd name="connsiteY36" fmla="*/ 323850 h 1390650"/>
                  <a:gd name="connsiteX37" fmla="*/ 1543050 w 2105131"/>
                  <a:gd name="connsiteY37" fmla="*/ 485775 h 1390650"/>
                  <a:gd name="connsiteX38" fmla="*/ 1552575 w 2105131"/>
                  <a:gd name="connsiteY38" fmla="*/ 514350 h 1390650"/>
                  <a:gd name="connsiteX39" fmla="*/ 1571625 w 2105131"/>
                  <a:gd name="connsiteY39" fmla="*/ 590550 h 1390650"/>
                  <a:gd name="connsiteX40" fmla="*/ 1562100 w 2105131"/>
                  <a:gd name="connsiteY40" fmla="*/ 638175 h 1390650"/>
                  <a:gd name="connsiteX41" fmla="*/ 1571625 w 2105131"/>
                  <a:gd name="connsiteY41" fmla="*/ 657225 h 1390650"/>
                  <a:gd name="connsiteX42" fmla="*/ 1600200 w 2105131"/>
                  <a:gd name="connsiteY42" fmla="*/ 685800 h 1390650"/>
                  <a:gd name="connsiteX43" fmla="*/ 1619252 w 2105131"/>
                  <a:gd name="connsiteY43" fmla="*/ 752475 h 1390650"/>
                  <a:gd name="connsiteX44" fmla="*/ 1619250 w 2105131"/>
                  <a:gd name="connsiteY44" fmla="*/ 809625 h 1390650"/>
                  <a:gd name="connsiteX45" fmla="*/ 1628775 w 2105131"/>
                  <a:gd name="connsiteY45" fmla="*/ 866775 h 1390650"/>
                  <a:gd name="connsiteX46" fmla="*/ 1638300 w 2105131"/>
                  <a:gd name="connsiteY46" fmla="*/ 895350 h 1390650"/>
                  <a:gd name="connsiteX47" fmla="*/ 1628775 w 2105131"/>
                  <a:gd name="connsiteY47" fmla="*/ 942975 h 1390650"/>
                  <a:gd name="connsiteX48" fmla="*/ 1647825 w 2105131"/>
                  <a:gd name="connsiteY48" fmla="*/ 990600 h 1390650"/>
                  <a:gd name="connsiteX49" fmla="*/ 1647825 w 2105131"/>
                  <a:gd name="connsiteY49" fmla="*/ 1019175 h 1390650"/>
                  <a:gd name="connsiteX50" fmla="*/ 1657350 w 2105131"/>
                  <a:gd name="connsiteY50" fmla="*/ 1066800 h 1390650"/>
                  <a:gd name="connsiteX51" fmla="*/ 1657350 w 2105131"/>
                  <a:gd name="connsiteY51" fmla="*/ 1114425 h 1390650"/>
                  <a:gd name="connsiteX52" fmla="*/ 1666875 w 2105131"/>
                  <a:gd name="connsiteY52" fmla="*/ 1152525 h 1390650"/>
                  <a:gd name="connsiteX53" fmla="*/ 1657350 w 2105131"/>
                  <a:gd name="connsiteY53" fmla="*/ 1171575 h 1390650"/>
                  <a:gd name="connsiteX54" fmla="*/ 1676400 w 2105131"/>
                  <a:gd name="connsiteY54" fmla="*/ 1209675 h 1390650"/>
                  <a:gd name="connsiteX55" fmla="*/ 1676400 w 2105131"/>
                  <a:gd name="connsiteY55" fmla="*/ 1257300 h 1390650"/>
                  <a:gd name="connsiteX56" fmla="*/ 1695450 w 2105131"/>
                  <a:gd name="connsiteY56" fmla="*/ 1304925 h 1390650"/>
                  <a:gd name="connsiteX57" fmla="*/ 1695450 w 2105131"/>
                  <a:gd name="connsiteY57" fmla="*/ 1352550 h 1390650"/>
                  <a:gd name="connsiteX58" fmla="*/ 1733550 w 2105131"/>
                  <a:gd name="connsiteY58" fmla="*/ 1390650 h 1390650"/>
                  <a:gd name="connsiteX59" fmla="*/ 1762125 w 2105131"/>
                  <a:gd name="connsiteY59" fmla="*/ 1352550 h 1390650"/>
                  <a:gd name="connsiteX60" fmla="*/ 1771650 w 2105131"/>
                  <a:gd name="connsiteY60" fmla="*/ 1304925 h 1390650"/>
                  <a:gd name="connsiteX61" fmla="*/ 1790700 w 2105131"/>
                  <a:gd name="connsiteY61" fmla="*/ 1247775 h 1390650"/>
                  <a:gd name="connsiteX62" fmla="*/ 1790700 w 2105131"/>
                  <a:gd name="connsiteY62" fmla="*/ 1209675 h 1390650"/>
                  <a:gd name="connsiteX63" fmla="*/ 1809750 w 2105131"/>
                  <a:gd name="connsiteY63" fmla="*/ 1143000 h 1390650"/>
                  <a:gd name="connsiteX64" fmla="*/ 1800225 w 2105131"/>
                  <a:gd name="connsiteY64" fmla="*/ 1076325 h 1390650"/>
                  <a:gd name="connsiteX65" fmla="*/ 1809750 w 2105131"/>
                  <a:gd name="connsiteY65" fmla="*/ 1047750 h 1390650"/>
                  <a:gd name="connsiteX66" fmla="*/ 1828800 w 2105131"/>
                  <a:gd name="connsiteY66" fmla="*/ 981075 h 1390650"/>
                  <a:gd name="connsiteX67" fmla="*/ 1838325 w 2105131"/>
                  <a:gd name="connsiteY67" fmla="*/ 933450 h 1390650"/>
                  <a:gd name="connsiteX68" fmla="*/ 1847850 w 2105131"/>
                  <a:gd name="connsiteY68" fmla="*/ 885825 h 1390650"/>
                  <a:gd name="connsiteX69" fmla="*/ 1866900 w 2105131"/>
                  <a:gd name="connsiteY69" fmla="*/ 838200 h 1390650"/>
                  <a:gd name="connsiteX70" fmla="*/ 1914525 w 2105131"/>
                  <a:gd name="connsiteY70" fmla="*/ 895350 h 1390650"/>
                  <a:gd name="connsiteX71" fmla="*/ 1914525 w 2105131"/>
                  <a:gd name="connsiteY71" fmla="*/ 942975 h 1390650"/>
                  <a:gd name="connsiteX72" fmla="*/ 1933575 w 2105131"/>
                  <a:gd name="connsiteY72" fmla="*/ 1000125 h 1390650"/>
                  <a:gd name="connsiteX73" fmla="*/ 2038350 w 2105131"/>
                  <a:gd name="connsiteY73" fmla="*/ 1038225 h 1390650"/>
                  <a:gd name="connsiteX74" fmla="*/ 2000250 w 2105131"/>
                  <a:gd name="connsiteY74" fmla="*/ 1009650 h 1390650"/>
                  <a:gd name="connsiteX75" fmla="*/ 2047875 w 2105131"/>
                  <a:gd name="connsiteY75" fmla="*/ 990600 h 1390650"/>
                  <a:gd name="connsiteX76" fmla="*/ 2076450 w 2105131"/>
                  <a:gd name="connsiteY76" fmla="*/ 933450 h 1390650"/>
                  <a:gd name="connsiteX77" fmla="*/ 2105025 w 2105131"/>
                  <a:gd name="connsiteY77" fmla="*/ 876300 h 1390650"/>
                  <a:gd name="connsiteX78" fmla="*/ 2085975 w 2105131"/>
                  <a:gd name="connsiteY78" fmla="*/ 809625 h 1390650"/>
                  <a:gd name="connsiteX0" fmla="*/ 0 w 2133600"/>
                  <a:gd name="connsiteY0" fmla="*/ 695325 h 1390650"/>
                  <a:gd name="connsiteX1" fmla="*/ 9525 w 2133600"/>
                  <a:gd name="connsiteY1" fmla="*/ 647700 h 1390650"/>
                  <a:gd name="connsiteX2" fmla="*/ 19050 w 2133600"/>
                  <a:gd name="connsiteY2" fmla="*/ 619125 h 1390650"/>
                  <a:gd name="connsiteX3" fmla="*/ 47625 w 2133600"/>
                  <a:gd name="connsiteY3" fmla="*/ 609600 h 1390650"/>
                  <a:gd name="connsiteX4" fmla="*/ 76200 w 2133600"/>
                  <a:gd name="connsiteY4" fmla="*/ 581025 h 1390650"/>
                  <a:gd name="connsiteX5" fmla="*/ 95250 w 2133600"/>
                  <a:gd name="connsiteY5" fmla="*/ 552450 h 1390650"/>
                  <a:gd name="connsiteX6" fmla="*/ 152400 w 2133600"/>
                  <a:gd name="connsiteY6" fmla="*/ 533400 h 1390650"/>
                  <a:gd name="connsiteX7" fmla="*/ 180975 w 2133600"/>
                  <a:gd name="connsiteY7" fmla="*/ 523875 h 1390650"/>
                  <a:gd name="connsiteX8" fmla="*/ 238125 w 2133600"/>
                  <a:gd name="connsiteY8" fmla="*/ 485775 h 1390650"/>
                  <a:gd name="connsiteX9" fmla="*/ 266700 w 2133600"/>
                  <a:gd name="connsiteY9" fmla="*/ 457200 h 1390650"/>
                  <a:gd name="connsiteX10" fmla="*/ 390530 w 2133600"/>
                  <a:gd name="connsiteY10" fmla="*/ 419098 h 1390650"/>
                  <a:gd name="connsiteX11" fmla="*/ 409579 w 2133600"/>
                  <a:gd name="connsiteY11" fmla="*/ 390519 h 1390650"/>
                  <a:gd name="connsiteX12" fmla="*/ 438150 w 2133600"/>
                  <a:gd name="connsiteY12" fmla="*/ 381000 h 1390650"/>
                  <a:gd name="connsiteX13" fmla="*/ 466725 w 2133600"/>
                  <a:gd name="connsiteY13" fmla="*/ 371475 h 1390650"/>
                  <a:gd name="connsiteX14" fmla="*/ 523875 w 2133600"/>
                  <a:gd name="connsiteY14" fmla="*/ 342900 h 1390650"/>
                  <a:gd name="connsiteX15" fmla="*/ 542925 w 2133600"/>
                  <a:gd name="connsiteY15" fmla="*/ 314325 h 1390650"/>
                  <a:gd name="connsiteX16" fmla="*/ 571500 w 2133600"/>
                  <a:gd name="connsiteY16" fmla="*/ 304800 h 1390650"/>
                  <a:gd name="connsiteX17" fmla="*/ 638175 w 2133600"/>
                  <a:gd name="connsiteY17" fmla="*/ 285750 h 1390650"/>
                  <a:gd name="connsiteX18" fmla="*/ 666750 w 2133600"/>
                  <a:gd name="connsiteY18" fmla="*/ 266700 h 1390650"/>
                  <a:gd name="connsiteX19" fmla="*/ 695325 w 2133600"/>
                  <a:gd name="connsiteY19" fmla="*/ 257175 h 1390650"/>
                  <a:gd name="connsiteX20" fmla="*/ 752475 w 2133600"/>
                  <a:gd name="connsiteY20" fmla="*/ 219075 h 1390650"/>
                  <a:gd name="connsiteX21" fmla="*/ 800100 w 2133600"/>
                  <a:gd name="connsiteY21" fmla="*/ 180975 h 1390650"/>
                  <a:gd name="connsiteX22" fmla="*/ 857250 w 2133600"/>
                  <a:gd name="connsiteY22" fmla="*/ 133350 h 1390650"/>
                  <a:gd name="connsiteX23" fmla="*/ 914400 w 2133600"/>
                  <a:gd name="connsiteY23" fmla="*/ 114300 h 1390650"/>
                  <a:gd name="connsiteX24" fmla="*/ 942975 w 2133600"/>
                  <a:gd name="connsiteY24" fmla="*/ 104775 h 1390650"/>
                  <a:gd name="connsiteX25" fmla="*/ 981075 w 2133600"/>
                  <a:gd name="connsiteY25" fmla="*/ 95250 h 1390650"/>
                  <a:gd name="connsiteX26" fmla="*/ 1038225 w 2133600"/>
                  <a:gd name="connsiteY26" fmla="*/ 76200 h 1390650"/>
                  <a:gd name="connsiteX27" fmla="*/ 1066800 w 2133600"/>
                  <a:gd name="connsiteY27" fmla="*/ 66675 h 1390650"/>
                  <a:gd name="connsiteX28" fmla="*/ 1114425 w 2133600"/>
                  <a:gd name="connsiteY28" fmla="*/ 57150 h 1390650"/>
                  <a:gd name="connsiteX29" fmla="*/ 1143000 w 2133600"/>
                  <a:gd name="connsiteY29" fmla="*/ 47625 h 1390650"/>
                  <a:gd name="connsiteX30" fmla="*/ 1190625 w 2133600"/>
                  <a:gd name="connsiteY30" fmla="*/ 38100 h 1390650"/>
                  <a:gd name="connsiteX31" fmla="*/ 1295400 w 2133600"/>
                  <a:gd name="connsiteY31" fmla="*/ 19050 h 1390650"/>
                  <a:gd name="connsiteX32" fmla="*/ 1362075 w 2133600"/>
                  <a:gd name="connsiteY32" fmla="*/ 0 h 1390650"/>
                  <a:gd name="connsiteX33" fmla="*/ 1476375 w 2133600"/>
                  <a:gd name="connsiteY33" fmla="*/ 9525 h 1390650"/>
                  <a:gd name="connsiteX34" fmla="*/ 1495425 w 2133600"/>
                  <a:gd name="connsiteY34" fmla="*/ 38100 h 1390650"/>
                  <a:gd name="connsiteX35" fmla="*/ 1504950 w 2133600"/>
                  <a:gd name="connsiteY35" fmla="*/ 85725 h 1390650"/>
                  <a:gd name="connsiteX36" fmla="*/ 1514475 w 2133600"/>
                  <a:gd name="connsiteY36" fmla="*/ 323850 h 1390650"/>
                  <a:gd name="connsiteX37" fmla="*/ 1543050 w 2133600"/>
                  <a:gd name="connsiteY37" fmla="*/ 485775 h 1390650"/>
                  <a:gd name="connsiteX38" fmla="*/ 1552575 w 2133600"/>
                  <a:gd name="connsiteY38" fmla="*/ 514350 h 1390650"/>
                  <a:gd name="connsiteX39" fmla="*/ 1571625 w 2133600"/>
                  <a:gd name="connsiteY39" fmla="*/ 590550 h 1390650"/>
                  <a:gd name="connsiteX40" fmla="*/ 1562100 w 2133600"/>
                  <a:gd name="connsiteY40" fmla="*/ 638175 h 1390650"/>
                  <a:gd name="connsiteX41" fmla="*/ 1571625 w 2133600"/>
                  <a:gd name="connsiteY41" fmla="*/ 657225 h 1390650"/>
                  <a:gd name="connsiteX42" fmla="*/ 1600200 w 2133600"/>
                  <a:gd name="connsiteY42" fmla="*/ 685800 h 1390650"/>
                  <a:gd name="connsiteX43" fmla="*/ 1619252 w 2133600"/>
                  <a:gd name="connsiteY43" fmla="*/ 752475 h 1390650"/>
                  <a:gd name="connsiteX44" fmla="*/ 1619250 w 2133600"/>
                  <a:gd name="connsiteY44" fmla="*/ 809625 h 1390650"/>
                  <a:gd name="connsiteX45" fmla="*/ 1628775 w 2133600"/>
                  <a:gd name="connsiteY45" fmla="*/ 866775 h 1390650"/>
                  <a:gd name="connsiteX46" fmla="*/ 1638300 w 2133600"/>
                  <a:gd name="connsiteY46" fmla="*/ 895350 h 1390650"/>
                  <a:gd name="connsiteX47" fmla="*/ 1628775 w 2133600"/>
                  <a:gd name="connsiteY47" fmla="*/ 942975 h 1390650"/>
                  <a:gd name="connsiteX48" fmla="*/ 1647825 w 2133600"/>
                  <a:gd name="connsiteY48" fmla="*/ 990600 h 1390650"/>
                  <a:gd name="connsiteX49" fmla="*/ 1647825 w 2133600"/>
                  <a:gd name="connsiteY49" fmla="*/ 1019175 h 1390650"/>
                  <a:gd name="connsiteX50" fmla="*/ 1657350 w 2133600"/>
                  <a:gd name="connsiteY50" fmla="*/ 1066800 h 1390650"/>
                  <a:gd name="connsiteX51" fmla="*/ 1657350 w 2133600"/>
                  <a:gd name="connsiteY51" fmla="*/ 1114425 h 1390650"/>
                  <a:gd name="connsiteX52" fmla="*/ 1666875 w 2133600"/>
                  <a:gd name="connsiteY52" fmla="*/ 1152525 h 1390650"/>
                  <a:gd name="connsiteX53" fmla="*/ 1657350 w 2133600"/>
                  <a:gd name="connsiteY53" fmla="*/ 1171575 h 1390650"/>
                  <a:gd name="connsiteX54" fmla="*/ 1676400 w 2133600"/>
                  <a:gd name="connsiteY54" fmla="*/ 1209675 h 1390650"/>
                  <a:gd name="connsiteX55" fmla="*/ 1676400 w 2133600"/>
                  <a:gd name="connsiteY55" fmla="*/ 1257300 h 1390650"/>
                  <a:gd name="connsiteX56" fmla="*/ 1695450 w 2133600"/>
                  <a:gd name="connsiteY56" fmla="*/ 1304925 h 1390650"/>
                  <a:gd name="connsiteX57" fmla="*/ 1695450 w 2133600"/>
                  <a:gd name="connsiteY57" fmla="*/ 1352550 h 1390650"/>
                  <a:gd name="connsiteX58" fmla="*/ 1733550 w 2133600"/>
                  <a:gd name="connsiteY58" fmla="*/ 1390650 h 1390650"/>
                  <a:gd name="connsiteX59" fmla="*/ 1762125 w 2133600"/>
                  <a:gd name="connsiteY59" fmla="*/ 1352550 h 1390650"/>
                  <a:gd name="connsiteX60" fmla="*/ 1771650 w 2133600"/>
                  <a:gd name="connsiteY60" fmla="*/ 1304925 h 1390650"/>
                  <a:gd name="connsiteX61" fmla="*/ 1790700 w 2133600"/>
                  <a:gd name="connsiteY61" fmla="*/ 1247775 h 1390650"/>
                  <a:gd name="connsiteX62" fmla="*/ 1790700 w 2133600"/>
                  <a:gd name="connsiteY62" fmla="*/ 1209675 h 1390650"/>
                  <a:gd name="connsiteX63" fmla="*/ 1809750 w 2133600"/>
                  <a:gd name="connsiteY63" fmla="*/ 1143000 h 1390650"/>
                  <a:gd name="connsiteX64" fmla="*/ 1800225 w 2133600"/>
                  <a:gd name="connsiteY64" fmla="*/ 1076325 h 1390650"/>
                  <a:gd name="connsiteX65" fmla="*/ 1809750 w 2133600"/>
                  <a:gd name="connsiteY65" fmla="*/ 1047750 h 1390650"/>
                  <a:gd name="connsiteX66" fmla="*/ 1828800 w 2133600"/>
                  <a:gd name="connsiteY66" fmla="*/ 981075 h 1390650"/>
                  <a:gd name="connsiteX67" fmla="*/ 1838325 w 2133600"/>
                  <a:gd name="connsiteY67" fmla="*/ 933450 h 1390650"/>
                  <a:gd name="connsiteX68" fmla="*/ 1847850 w 2133600"/>
                  <a:gd name="connsiteY68" fmla="*/ 885825 h 1390650"/>
                  <a:gd name="connsiteX69" fmla="*/ 1866900 w 2133600"/>
                  <a:gd name="connsiteY69" fmla="*/ 838200 h 1390650"/>
                  <a:gd name="connsiteX70" fmla="*/ 1914525 w 2133600"/>
                  <a:gd name="connsiteY70" fmla="*/ 895350 h 1390650"/>
                  <a:gd name="connsiteX71" fmla="*/ 1914525 w 2133600"/>
                  <a:gd name="connsiteY71" fmla="*/ 942975 h 1390650"/>
                  <a:gd name="connsiteX72" fmla="*/ 1933575 w 2133600"/>
                  <a:gd name="connsiteY72" fmla="*/ 1000125 h 1390650"/>
                  <a:gd name="connsiteX73" fmla="*/ 2038350 w 2133600"/>
                  <a:gd name="connsiteY73" fmla="*/ 1038225 h 1390650"/>
                  <a:gd name="connsiteX74" fmla="*/ 2000250 w 2133600"/>
                  <a:gd name="connsiteY74" fmla="*/ 1009650 h 1390650"/>
                  <a:gd name="connsiteX75" fmla="*/ 2047875 w 2133600"/>
                  <a:gd name="connsiteY75" fmla="*/ 990600 h 1390650"/>
                  <a:gd name="connsiteX76" fmla="*/ 2076450 w 2133600"/>
                  <a:gd name="connsiteY76" fmla="*/ 933450 h 1390650"/>
                  <a:gd name="connsiteX77" fmla="*/ 2105025 w 2133600"/>
                  <a:gd name="connsiteY77" fmla="*/ 876300 h 1390650"/>
                  <a:gd name="connsiteX78" fmla="*/ 2085975 w 2133600"/>
                  <a:gd name="connsiteY78" fmla="*/ 809625 h 1390650"/>
                  <a:gd name="connsiteX79" fmla="*/ 2133600 w 2133600"/>
                  <a:gd name="connsiteY79" fmla="*/ 752475 h 1390650"/>
                  <a:gd name="connsiteX0" fmla="*/ 0 w 2190750"/>
                  <a:gd name="connsiteY0" fmla="*/ 695325 h 1390650"/>
                  <a:gd name="connsiteX1" fmla="*/ 9525 w 2190750"/>
                  <a:gd name="connsiteY1" fmla="*/ 647700 h 1390650"/>
                  <a:gd name="connsiteX2" fmla="*/ 19050 w 2190750"/>
                  <a:gd name="connsiteY2" fmla="*/ 619125 h 1390650"/>
                  <a:gd name="connsiteX3" fmla="*/ 47625 w 2190750"/>
                  <a:gd name="connsiteY3" fmla="*/ 609600 h 1390650"/>
                  <a:gd name="connsiteX4" fmla="*/ 76200 w 2190750"/>
                  <a:gd name="connsiteY4" fmla="*/ 581025 h 1390650"/>
                  <a:gd name="connsiteX5" fmla="*/ 95250 w 2190750"/>
                  <a:gd name="connsiteY5" fmla="*/ 552450 h 1390650"/>
                  <a:gd name="connsiteX6" fmla="*/ 152400 w 2190750"/>
                  <a:gd name="connsiteY6" fmla="*/ 533400 h 1390650"/>
                  <a:gd name="connsiteX7" fmla="*/ 180975 w 2190750"/>
                  <a:gd name="connsiteY7" fmla="*/ 523875 h 1390650"/>
                  <a:gd name="connsiteX8" fmla="*/ 238125 w 2190750"/>
                  <a:gd name="connsiteY8" fmla="*/ 485775 h 1390650"/>
                  <a:gd name="connsiteX9" fmla="*/ 266700 w 2190750"/>
                  <a:gd name="connsiteY9" fmla="*/ 457200 h 1390650"/>
                  <a:gd name="connsiteX10" fmla="*/ 390530 w 2190750"/>
                  <a:gd name="connsiteY10" fmla="*/ 419098 h 1390650"/>
                  <a:gd name="connsiteX11" fmla="*/ 409579 w 2190750"/>
                  <a:gd name="connsiteY11" fmla="*/ 390519 h 1390650"/>
                  <a:gd name="connsiteX12" fmla="*/ 438150 w 2190750"/>
                  <a:gd name="connsiteY12" fmla="*/ 381000 h 1390650"/>
                  <a:gd name="connsiteX13" fmla="*/ 466725 w 2190750"/>
                  <a:gd name="connsiteY13" fmla="*/ 371475 h 1390650"/>
                  <a:gd name="connsiteX14" fmla="*/ 523875 w 2190750"/>
                  <a:gd name="connsiteY14" fmla="*/ 342900 h 1390650"/>
                  <a:gd name="connsiteX15" fmla="*/ 542925 w 2190750"/>
                  <a:gd name="connsiteY15" fmla="*/ 314325 h 1390650"/>
                  <a:gd name="connsiteX16" fmla="*/ 571500 w 2190750"/>
                  <a:gd name="connsiteY16" fmla="*/ 304800 h 1390650"/>
                  <a:gd name="connsiteX17" fmla="*/ 638175 w 2190750"/>
                  <a:gd name="connsiteY17" fmla="*/ 285750 h 1390650"/>
                  <a:gd name="connsiteX18" fmla="*/ 666750 w 2190750"/>
                  <a:gd name="connsiteY18" fmla="*/ 266700 h 1390650"/>
                  <a:gd name="connsiteX19" fmla="*/ 695325 w 2190750"/>
                  <a:gd name="connsiteY19" fmla="*/ 257175 h 1390650"/>
                  <a:gd name="connsiteX20" fmla="*/ 752475 w 2190750"/>
                  <a:gd name="connsiteY20" fmla="*/ 219075 h 1390650"/>
                  <a:gd name="connsiteX21" fmla="*/ 800100 w 2190750"/>
                  <a:gd name="connsiteY21" fmla="*/ 180975 h 1390650"/>
                  <a:gd name="connsiteX22" fmla="*/ 857250 w 2190750"/>
                  <a:gd name="connsiteY22" fmla="*/ 133350 h 1390650"/>
                  <a:gd name="connsiteX23" fmla="*/ 914400 w 2190750"/>
                  <a:gd name="connsiteY23" fmla="*/ 114300 h 1390650"/>
                  <a:gd name="connsiteX24" fmla="*/ 942975 w 2190750"/>
                  <a:gd name="connsiteY24" fmla="*/ 104775 h 1390650"/>
                  <a:gd name="connsiteX25" fmla="*/ 981075 w 2190750"/>
                  <a:gd name="connsiteY25" fmla="*/ 95250 h 1390650"/>
                  <a:gd name="connsiteX26" fmla="*/ 1038225 w 2190750"/>
                  <a:gd name="connsiteY26" fmla="*/ 76200 h 1390650"/>
                  <a:gd name="connsiteX27" fmla="*/ 1066800 w 2190750"/>
                  <a:gd name="connsiteY27" fmla="*/ 66675 h 1390650"/>
                  <a:gd name="connsiteX28" fmla="*/ 1114425 w 2190750"/>
                  <a:gd name="connsiteY28" fmla="*/ 57150 h 1390650"/>
                  <a:gd name="connsiteX29" fmla="*/ 1143000 w 2190750"/>
                  <a:gd name="connsiteY29" fmla="*/ 47625 h 1390650"/>
                  <a:gd name="connsiteX30" fmla="*/ 1190625 w 2190750"/>
                  <a:gd name="connsiteY30" fmla="*/ 38100 h 1390650"/>
                  <a:gd name="connsiteX31" fmla="*/ 1295400 w 2190750"/>
                  <a:gd name="connsiteY31" fmla="*/ 19050 h 1390650"/>
                  <a:gd name="connsiteX32" fmla="*/ 1362075 w 2190750"/>
                  <a:gd name="connsiteY32" fmla="*/ 0 h 1390650"/>
                  <a:gd name="connsiteX33" fmla="*/ 1476375 w 2190750"/>
                  <a:gd name="connsiteY33" fmla="*/ 9525 h 1390650"/>
                  <a:gd name="connsiteX34" fmla="*/ 1495425 w 2190750"/>
                  <a:gd name="connsiteY34" fmla="*/ 38100 h 1390650"/>
                  <a:gd name="connsiteX35" fmla="*/ 1504950 w 2190750"/>
                  <a:gd name="connsiteY35" fmla="*/ 85725 h 1390650"/>
                  <a:gd name="connsiteX36" fmla="*/ 1514475 w 2190750"/>
                  <a:gd name="connsiteY36" fmla="*/ 323850 h 1390650"/>
                  <a:gd name="connsiteX37" fmla="*/ 1543050 w 2190750"/>
                  <a:gd name="connsiteY37" fmla="*/ 485775 h 1390650"/>
                  <a:gd name="connsiteX38" fmla="*/ 1552575 w 2190750"/>
                  <a:gd name="connsiteY38" fmla="*/ 514350 h 1390650"/>
                  <a:gd name="connsiteX39" fmla="*/ 1571625 w 2190750"/>
                  <a:gd name="connsiteY39" fmla="*/ 590550 h 1390650"/>
                  <a:gd name="connsiteX40" fmla="*/ 1562100 w 2190750"/>
                  <a:gd name="connsiteY40" fmla="*/ 638175 h 1390650"/>
                  <a:gd name="connsiteX41" fmla="*/ 1571625 w 2190750"/>
                  <a:gd name="connsiteY41" fmla="*/ 657225 h 1390650"/>
                  <a:gd name="connsiteX42" fmla="*/ 1600200 w 2190750"/>
                  <a:gd name="connsiteY42" fmla="*/ 685800 h 1390650"/>
                  <a:gd name="connsiteX43" fmla="*/ 1619252 w 2190750"/>
                  <a:gd name="connsiteY43" fmla="*/ 752475 h 1390650"/>
                  <a:gd name="connsiteX44" fmla="*/ 1619250 w 2190750"/>
                  <a:gd name="connsiteY44" fmla="*/ 809625 h 1390650"/>
                  <a:gd name="connsiteX45" fmla="*/ 1628775 w 2190750"/>
                  <a:gd name="connsiteY45" fmla="*/ 866775 h 1390650"/>
                  <a:gd name="connsiteX46" fmla="*/ 1638300 w 2190750"/>
                  <a:gd name="connsiteY46" fmla="*/ 895350 h 1390650"/>
                  <a:gd name="connsiteX47" fmla="*/ 1628775 w 2190750"/>
                  <a:gd name="connsiteY47" fmla="*/ 942975 h 1390650"/>
                  <a:gd name="connsiteX48" fmla="*/ 1647825 w 2190750"/>
                  <a:gd name="connsiteY48" fmla="*/ 990600 h 1390650"/>
                  <a:gd name="connsiteX49" fmla="*/ 1647825 w 2190750"/>
                  <a:gd name="connsiteY49" fmla="*/ 1019175 h 1390650"/>
                  <a:gd name="connsiteX50" fmla="*/ 1657350 w 2190750"/>
                  <a:gd name="connsiteY50" fmla="*/ 1066800 h 1390650"/>
                  <a:gd name="connsiteX51" fmla="*/ 1657350 w 2190750"/>
                  <a:gd name="connsiteY51" fmla="*/ 1114425 h 1390650"/>
                  <a:gd name="connsiteX52" fmla="*/ 1666875 w 2190750"/>
                  <a:gd name="connsiteY52" fmla="*/ 1152525 h 1390650"/>
                  <a:gd name="connsiteX53" fmla="*/ 1657350 w 2190750"/>
                  <a:gd name="connsiteY53" fmla="*/ 1171575 h 1390650"/>
                  <a:gd name="connsiteX54" fmla="*/ 1676400 w 2190750"/>
                  <a:gd name="connsiteY54" fmla="*/ 1209675 h 1390650"/>
                  <a:gd name="connsiteX55" fmla="*/ 1676400 w 2190750"/>
                  <a:gd name="connsiteY55" fmla="*/ 1257300 h 1390650"/>
                  <a:gd name="connsiteX56" fmla="*/ 1695450 w 2190750"/>
                  <a:gd name="connsiteY56" fmla="*/ 1304925 h 1390650"/>
                  <a:gd name="connsiteX57" fmla="*/ 1695450 w 2190750"/>
                  <a:gd name="connsiteY57" fmla="*/ 1352550 h 1390650"/>
                  <a:gd name="connsiteX58" fmla="*/ 1733550 w 2190750"/>
                  <a:gd name="connsiteY58" fmla="*/ 1390650 h 1390650"/>
                  <a:gd name="connsiteX59" fmla="*/ 1762125 w 2190750"/>
                  <a:gd name="connsiteY59" fmla="*/ 1352550 h 1390650"/>
                  <a:gd name="connsiteX60" fmla="*/ 1771650 w 2190750"/>
                  <a:gd name="connsiteY60" fmla="*/ 1304925 h 1390650"/>
                  <a:gd name="connsiteX61" fmla="*/ 1790700 w 2190750"/>
                  <a:gd name="connsiteY61" fmla="*/ 1247775 h 1390650"/>
                  <a:gd name="connsiteX62" fmla="*/ 1790700 w 2190750"/>
                  <a:gd name="connsiteY62" fmla="*/ 1209675 h 1390650"/>
                  <a:gd name="connsiteX63" fmla="*/ 1809750 w 2190750"/>
                  <a:gd name="connsiteY63" fmla="*/ 1143000 h 1390650"/>
                  <a:gd name="connsiteX64" fmla="*/ 1800225 w 2190750"/>
                  <a:gd name="connsiteY64" fmla="*/ 1076325 h 1390650"/>
                  <a:gd name="connsiteX65" fmla="*/ 1809750 w 2190750"/>
                  <a:gd name="connsiteY65" fmla="*/ 1047750 h 1390650"/>
                  <a:gd name="connsiteX66" fmla="*/ 1828800 w 2190750"/>
                  <a:gd name="connsiteY66" fmla="*/ 981075 h 1390650"/>
                  <a:gd name="connsiteX67" fmla="*/ 1838325 w 2190750"/>
                  <a:gd name="connsiteY67" fmla="*/ 933450 h 1390650"/>
                  <a:gd name="connsiteX68" fmla="*/ 1847850 w 2190750"/>
                  <a:gd name="connsiteY68" fmla="*/ 885825 h 1390650"/>
                  <a:gd name="connsiteX69" fmla="*/ 1866900 w 2190750"/>
                  <a:gd name="connsiteY69" fmla="*/ 838200 h 1390650"/>
                  <a:gd name="connsiteX70" fmla="*/ 1914525 w 2190750"/>
                  <a:gd name="connsiteY70" fmla="*/ 895350 h 1390650"/>
                  <a:gd name="connsiteX71" fmla="*/ 1914525 w 2190750"/>
                  <a:gd name="connsiteY71" fmla="*/ 942975 h 1390650"/>
                  <a:gd name="connsiteX72" fmla="*/ 1933575 w 2190750"/>
                  <a:gd name="connsiteY72" fmla="*/ 1000125 h 1390650"/>
                  <a:gd name="connsiteX73" fmla="*/ 2038350 w 2190750"/>
                  <a:gd name="connsiteY73" fmla="*/ 1038225 h 1390650"/>
                  <a:gd name="connsiteX74" fmla="*/ 2000250 w 2190750"/>
                  <a:gd name="connsiteY74" fmla="*/ 1009650 h 1390650"/>
                  <a:gd name="connsiteX75" fmla="*/ 2047875 w 2190750"/>
                  <a:gd name="connsiteY75" fmla="*/ 990600 h 1390650"/>
                  <a:gd name="connsiteX76" fmla="*/ 2076450 w 2190750"/>
                  <a:gd name="connsiteY76" fmla="*/ 933450 h 1390650"/>
                  <a:gd name="connsiteX77" fmla="*/ 2105025 w 2190750"/>
                  <a:gd name="connsiteY77" fmla="*/ 876300 h 1390650"/>
                  <a:gd name="connsiteX78" fmla="*/ 2085975 w 2190750"/>
                  <a:gd name="connsiteY78" fmla="*/ 809625 h 1390650"/>
                  <a:gd name="connsiteX79" fmla="*/ 2133600 w 2190750"/>
                  <a:gd name="connsiteY79" fmla="*/ 752475 h 1390650"/>
                  <a:gd name="connsiteX80" fmla="*/ 2190750 w 2190750"/>
                  <a:gd name="connsiteY80" fmla="*/ 752475 h 1390650"/>
                  <a:gd name="connsiteX0" fmla="*/ 0 w 2247900"/>
                  <a:gd name="connsiteY0" fmla="*/ 695325 h 1390650"/>
                  <a:gd name="connsiteX1" fmla="*/ 9525 w 2247900"/>
                  <a:gd name="connsiteY1" fmla="*/ 647700 h 1390650"/>
                  <a:gd name="connsiteX2" fmla="*/ 19050 w 2247900"/>
                  <a:gd name="connsiteY2" fmla="*/ 619125 h 1390650"/>
                  <a:gd name="connsiteX3" fmla="*/ 47625 w 2247900"/>
                  <a:gd name="connsiteY3" fmla="*/ 609600 h 1390650"/>
                  <a:gd name="connsiteX4" fmla="*/ 76200 w 2247900"/>
                  <a:gd name="connsiteY4" fmla="*/ 581025 h 1390650"/>
                  <a:gd name="connsiteX5" fmla="*/ 95250 w 2247900"/>
                  <a:gd name="connsiteY5" fmla="*/ 552450 h 1390650"/>
                  <a:gd name="connsiteX6" fmla="*/ 152400 w 2247900"/>
                  <a:gd name="connsiteY6" fmla="*/ 533400 h 1390650"/>
                  <a:gd name="connsiteX7" fmla="*/ 180975 w 2247900"/>
                  <a:gd name="connsiteY7" fmla="*/ 523875 h 1390650"/>
                  <a:gd name="connsiteX8" fmla="*/ 238125 w 2247900"/>
                  <a:gd name="connsiteY8" fmla="*/ 485775 h 1390650"/>
                  <a:gd name="connsiteX9" fmla="*/ 266700 w 2247900"/>
                  <a:gd name="connsiteY9" fmla="*/ 457200 h 1390650"/>
                  <a:gd name="connsiteX10" fmla="*/ 390530 w 2247900"/>
                  <a:gd name="connsiteY10" fmla="*/ 419098 h 1390650"/>
                  <a:gd name="connsiteX11" fmla="*/ 409579 w 2247900"/>
                  <a:gd name="connsiteY11" fmla="*/ 390519 h 1390650"/>
                  <a:gd name="connsiteX12" fmla="*/ 438150 w 2247900"/>
                  <a:gd name="connsiteY12" fmla="*/ 381000 h 1390650"/>
                  <a:gd name="connsiteX13" fmla="*/ 466725 w 2247900"/>
                  <a:gd name="connsiteY13" fmla="*/ 371475 h 1390650"/>
                  <a:gd name="connsiteX14" fmla="*/ 523875 w 2247900"/>
                  <a:gd name="connsiteY14" fmla="*/ 342900 h 1390650"/>
                  <a:gd name="connsiteX15" fmla="*/ 542925 w 2247900"/>
                  <a:gd name="connsiteY15" fmla="*/ 314325 h 1390650"/>
                  <a:gd name="connsiteX16" fmla="*/ 571500 w 2247900"/>
                  <a:gd name="connsiteY16" fmla="*/ 304800 h 1390650"/>
                  <a:gd name="connsiteX17" fmla="*/ 638175 w 2247900"/>
                  <a:gd name="connsiteY17" fmla="*/ 285750 h 1390650"/>
                  <a:gd name="connsiteX18" fmla="*/ 666750 w 2247900"/>
                  <a:gd name="connsiteY18" fmla="*/ 266700 h 1390650"/>
                  <a:gd name="connsiteX19" fmla="*/ 695325 w 2247900"/>
                  <a:gd name="connsiteY19" fmla="*/ 257175 h 1390650"/>
                  <a:gd name="connsiteX20" fmla="*/ 752475 w 2247900"/>
                  <a:gd name="connsiteY20" fmla="*/ 219075 h 1390650"/>
                  <a:gd name="connsiteX21" fmla="*/ 800100 w 2247900"/>
                  <a:gd name="connsiteY21" fmla="*/ 180975 h 1390650"/>
                  <a:gd name="connsiteX22" fmla="*/ 857250 w 2247900"/>
                  <a:gd name="connsiteY22" fmla="*/ 133350 h 1390650"/>
                  <a:gd name="connsiteX23" fmla="*/ 914400 w 2247900"/>
                  <a:gd name="connsiteY23" fmla="*/ 114300 h 1390650"/>
                  <a:gd name="connsiteX24" fmla="*/ 942975 w 2247900"/>
                  <a:gd name="connsiteY24" fmla="*/ 104775 h 1390650"/>
                  <a:gd name="connsiteX25" fmla="*/ 981075 w 2247900"/>
                  <a:gd name="connsiteY25" fmla="*/ 95250 h 1390650"/>
                  <a:gd name="connsiteX26" fmla="*/ 1038225 w 2247900"/>
                  <a:gd name="connsiteY26" fmla="*/ 76200 h 1390650"/>
                  <a:gd name="connsiteX27" fmla="*/ 1066800 w 2247900"/>
                  <a:gd name="connsiteY27" fmla="*/ 66675 h 1390650"/>
                  <a:gd name="connsiteX28" fmla="*/ 1114425 w 2247900"/>
                  <a:gd name="connsiteY28" fmla="*/ 57150 h 1390650"/>
                  <a:gd name="connsiteX29" fmla="*/ 1143000 w 2247900"/>
                  <a:gd name="connsiteY29" fmla="*/ 47625 h 1390650"/>
                  <a:gd name="connsiteX30" fmla="*/ 1190625 w 2247900"/>
                  <a:gd name="connsiteY30" fmla="*/ 38100 h 1390650"/>
                  <a:gd name="connsiteX31" fmla="*/ 1295400 w 2247900"/>
                  <a:gd name="connsiteY31" fmla="*/ 19050 h 1390650"/>
                  <a:gd name="connsiteX32" fmla="*/ 1362075 w 2247900"/>
                  <a:gd name="connsiteY32" fmla="*/ 0 h 1390650"/>
                  <a:gd name="connsiteX33" fmla="*/ 1476375 w 2247900"/>
                  <a:gd name="connsiteY33" fmla="*/ 9525 h 1390650"/>
                  <a:gd name="connsiteX34" fmla="*/ 1495425 w 2247900"/>
                  <a:gd name="connsiteY34" fmla="*/ 38100 h 1390650"/>
                  <a:gd name="connsiteX35" fmla="*/ 1504950 w 2247900"/>
                  <a:gd name="connsiteY35" fmla="*/ 85725 h 1390650"/>
                  <a:gd name="connsiteX36" fmla="*/ 1514475 w 2247900"/>
                  <a:gd name="connsiteY36" fmla="*/ 323850 h 1390650"/>
                  <a:gd name="connsiteX37" fmla="*/ 1543050 w 2247900"/>
                  <a:gd name="connsiteY37" fmla="*/ 485775 h 1390650"/>
                  <a:gd name="connsiteX38" fmla="*/ 1552575 w 2247900"/>
                  <a:gd name="connsiteY38" fmla="*/ 514350 h 1390650"/>
                  <a:gd name="connsiteX39" fmla="*/ 1571625 w 2247900"/>
                  <a:gd name="connsiteY39" fmla="*/ 590550 h 1390650"/>
                  <a:gd name="connsiteX40" fmla="*/ 1562100 w 2247900"/>
                  <a:gd name="connsiteY40" fmla="*/ 638175 h 1390650"/>
                  <a:gd name="connsiteX41" fmla="*/ 1571625 w 2247900"/>
                  <a:gd name="connsiteY41" fmla="*/ 657225 h 1390650"/>
                  <a:gd name="connsiteX42" fmla="*/ 1600200 w 2247900"/>
                  <a:gd name="connsiteY42" fmla="*/ 685800 h 1390650"/>
                  <a:gd name="connsiteX43" fmla="*/ 1619252 w 2247900"/>
                  <a:gd name="connsiteY43" fmla="*/ 752475 h 1390650"/>
                  <a:gd name="connsiteX44" fmla="*/ 1619250 w 2247900"/>
                  <a:gd name="connsiteY44" fmla="*/ 809625 h 1390650"/>
                  <a:gd name="connsiteX45" fmla="*/ 1628775 w 2247900"/>
                  <a:gd name="connsiteY45" fmla="*/ 866775 h 1390650"/>
                  <a:gd name="connsiteX46" fmla="*/ 1638300 w 2247900"/>
                  <a:gd name="connsiteY46" fmla="*/ 895350 h 1390650"/>
                  <a:gd name="connsiteX47" fmla="*/ 1628775 w 2247900"/>
                  <a:gd name="connsiteY47" fmla="*/ 942975 h 1390650"/>
                  <a:gd name="connsiteX48" fmla="*/ 1647825 w 2247900"/>
                  <a:gd name="connsiteY48" fmla="*/ 990600 h 1390650"/>
                  <a:gd name="connsiteX49" fmla="*/ 1647825 w 2247900"/>
                  <a:gd name="connsiteY49" fmla="*/ 1019175 h 1390650"/>
                  <a:gd name="connsiteX50" fmla="*/ 1657350 w 2247900"/>
                  <a:gd name="connsiteY50" fmla="*/ 1066800 h 1390650"/>
                  <a:gd name="connsiteX51" fmla="*/ 1657350 w 2247900"/>
                  <a:gd name="connsiteY51" fmla="*/ 1114425 h 1390650"/>
                  <a:gd name="connsiteX52" fmla="*/ 1666875 w 2247900"/>
                  <a:gd name="connsiteY52" fmla="*/ 1152525 h 1390650"/>
                  <a:gd name="connsiteX53" fmla="*/ 1657350 w 2247900"/>
                  <a:gd name="connsiteY53" fmla="*/ 1171575 h 1390650"/>
                  <a:gd name="connsiteX54" fmla="*/ 1676400 w 2247900"/>
                  <a:gd name="connsiteY54" fmla="*/ 1209675 h 1390650"/>
                  <a:gd name="connsiteX55" fmla="*/ 1676400 w 2247900"/>
                  <a:gd name="connsiteY55" fmla="*/ 1257300 h 1390650"/>
                  <a:gd name="connsiteX56" fmla="*/ 1695450 w 2247900"/>
                  <a:gd name="connsiteY56" fmla="*/ 1304925 h 1390650"/>
                  <a:gd name="connsiteX57" fmla="*/ 1695450 w 2247900"/>
                  <a:gd name="connsiteY57" fmla="*/ 1352550 h 1390650"/>
                  <a:gd name="connsiteX58" fmla="*/ 1733550 w 2247900"/>
                  <a:gd name="connsiteY58" fmla="*/ 1390650 h 1390650"/>
                  <a:gd name="connsiteX59" fmla="*/ 1762125 w 2247900"/>
                  <a:gd name="connsiteY59" fmla="*/ 1352550 h 1390650"/>
                  <a:gd name="connsiteX60" fmla="*/ 1771650 w 2247900"/>
                  <a:gd name="connsiteY60" fmla="*/ 1304925 h 1390650"/>
                  <a:gd name="connsiteX61" fmla="*/ 1790700 w 2247900"/>
                  <a:gd name="connsiteY61" fmla="*/ 1247775 h 1390650"/>
                  <a:gd name="connsiteX62" fmla="*/ 1790700 w 2247900"/>
                  <a:gd name="connsiteY62" fmla="*/ 1209675 h 1390650"/>
                  <a:gd name="connsiteX63" fmla="*/ 1809750 w 2247900"/>
                  <a:gd name="connsiteY63" fmla="*/ 1143000 h 1390650"/>
                  <a:gd name="connsiteX64" fmla="*/ 1800225 w 2247900"/>
                  <a:gd name="connsiteY64" fmla="*/ 1076325 h 1390650"/>
                  <a:gd name="connsiteX65" fmla="*/ 1809750 w 2247900"/>
                  <a:gd name="connsiteY65" fmla="*/ 1047750 h 1390650"/>
                  <a:gd name="connsiteX66" fmla="*/ 1828800 w 2247900"/>
                  <a:gd name="connsiteY66" fmla="*/ 981075 h 1390650"/>
                  <a:gd name="connsiteX67" fmla="*/ 1838325 w 2247900"/>
                  <a:gd name="connsiteY67" fmla="*/ 933450 h 1390650"/>
                  <a:gd name="connsiteX68" fmla="*/ 1847850 w 2247900"/>
                  <a:gd name="connsiteY68" fmla="*/ 885825 h 1390650"/>
                  <a:gd name="connsiteX69" fmla="*/ 1866900 w 2247900"/>
                  <a:gd name="connsiteY69" fmla="*/ 838200 h 1390650"/>
                  <a:gd name="connsiteX70" fmla="*/ 1914525 w 2247900"/>
                  <a:gd name="connsiteY70" fmla="*/ 895350 h 1390650"/>
                  <a:gd name="connsiteX71" fmla="*/ 1914525 w 2247900"/>
                  <a:gd name="connsiteY71" fmla="*/ 942975 h 1390650"/>
                  <a:gd name="connsiteX72" fmla="*/ 1933575 w 2247900"/>
                  <a:gd name="connsiteY72" fmla="*/ 1000125 h 1390650"/>
                  <a:gd name="connsiteX73" fmla="*/ 2038350 w 2247900"/>
                  <a:gd name="connsiteY73" fmla="*/ 1038225 h 1390650"/>
                  <a:gd name="connsiteX74" fmla="*/ 2000250 w 2247900"/>
                  <a:gd name="connsiteY74" fmla="*/ 1009650 h 1390650"/>
                  <a:gd name="connsiteX75" fmla="*/ 2047875 w 2247900"/>
                  <a:gd name="connsiteY75" fmla="*/ 990600 h 1390650"/>
                  <a:gd name="connsiteX76" fmla="*/ 2076450 w 2247900"/>
                  <a:gd name="connsiteY76" fmla="*/ 933450 h 1390650"/>
                  <a:gd name="connsiteX77" fmla="*/ 2105025 w 2247900"/>
                  <a:gd name="connsiteY77" fmla="*/ 876300 h 1390650"/>
                  <a:gd name="connsiteX78" fmla="*/ 2085975 w 2247900"/>
                  <a:gd name="connsiteY78" fmla="*/ 809625 h 1390650"/>
                  <a:gd name="connsiteX79" fmla="*/ 2133600 w 2247900"/>
                  <a:gd name="connsiteY79" fmla="*/ 752475 h 1390650"/>
                  <a:gd name="connsiteX80" fmla="*/ 2190750 w 2247900"/>
                  <a:gd name="connsiteY80" fmla="*/ 752475 h 1390650"/>
                  <a:gd name="connsiteX81" fmla="*/ 2247900 w 2247900"/>
                  <a:gd name="connsiteY81" fmla="*/ 752475 h 1390650"/>
                  <a:gd name="connsiteX0" fmla="*/ 0 w 2295525"/>
                  <a:gd name="connsiteY0" fmla="*/ 695325 h 1390650"/>
                  <a:gd name="connsiteX1" fmla="*/ 9525 w 2295525"/>
                  <a:gd name="connsiteY1" fmla="*/ 647700 h 1390650"/>
                  <a:gd name="connsiteX2" fmla="*/ 19050 w 2295525"/>
                  <a:gd name="connsiteY2" fmla="*/ 619125 h 1390650"/>
                  <a:gd name="connsiteX3" fmla="*/ 47625 w 2295525"/>
                  <a:gd name="connsiteY3" fmla="*/ 609600 h 1390650"/>
                  <a:gd name="connsiteX4" fmla="*/ 76200 w 2295525"/>
                  <a:gd name="connsiteY4" fmla="*/ 581025 h 1390650"/>
                  <a:gd name="connsiteX5" fmla="*/ 95250 w 2295525"/>
                  <a:gd name="connsiteY5" fmla="*/ 552450 h 1390650"/>
                  <a:gd name="connsiteX6" fmla="*/ 152400 w 2295525"/>
                  <a:gd name="connsiteY6" fmla="*/ 533400 h 1390650"/>
                  <a:gd name="connsiteX7" fmla="*/ 180975 w 2295525"/>
                  <a:gd name="connsiteY7" fmla="*/ 523875 h 1390650"/>
                  <a:gd name="connsiteX8" fmla="*/ 238125 w 2295525"/>
                  <a:gd name="connsiteY8" fmla="*/ 485775 h 1390650"/>
                  <a:gd name="connsiteX9" fmla="*/ 266700 w 2295525"/>
                  <a:gd name="connsiteY9" fmla="*/ 457200 h 1390650"/>
                  <a:gd name="connsiteX10" fmla="*/ 390530 w 2295525"/>
                  <a:gd name="connsiteY10" fmla="*/ 419098 h 1390650"/>
                  <a:gd name="connsiteX11" fmla="*/ 409579 w 2295525"/>
                  <a:gd name="connsiteY11" fmla="*/ 390519 h 1390650"/>
                  <a:gd name="connsiteX12" fmla="*/ 438150 w 2295525"/>
                  <a:gd name="connsiteY12" fmla="*/ 381000 h 1390650"/>
                  <a:gd name="connsiteX13" fmla="*/ 466725 w 2295525"/>
                  <a:gd name="connsiteY13" fmla="*/ 371475 h 1390650"/>
                  <a:gd name="connsiteX14" fmla="*/ 523875 w 2295525"/>
                  <a:gd name="connsiteY14" fmla="*/ 342900 h 1390650"/>
                  <a:gd name="connsiteX15" fmla="*/ 542925 w 2295525"/>
                  <a:gd name="connsiteY15" fmla="*/ 314325 h 1390650"/>
                  <a:gd name="connsiteX16" fmla="*/ 571500 w 2295525"/>
                  <a:gd name="connsiteY16" fmla="*/ 304800 h 1390650"/>
                  <a:gd name="connsiteX17" fmla="*/ 638175 w 2295525"/>
                  <a:gd name="connsiteY17" fmla="*/ 285750 h 1390650"/>
                  <a:gd name="connsiteX18" fmla="*/ 666750 w 2295525"/>
                  <a:gd name="connsiteY18" fmla="*/ 266700 h 1390650"/>
                  <a:gd name="connsiteX19" fmla="*/ 695325 w 2295525"/>
                  <a:gd name="connsiteY19" fmla="*/ 257175 h 1390650"/>
                  <a:gd name="connsiteX20" fmla="*/ 752475 w 2295525"/>
                  <a:gd name="connsiteY20" fmla="*/ 219075 h 1390650"/>
                  <a:gd name="connsiteX21" fmla="*/ 800100 w 2295525"/>
                  <a:gd name="connsiteY21" fmla="*/ 180975 h 1390650"/>
                  <a:gd name="connsiteX22" fmla="*/ 857250 w 2295525"/>
                  <a:gd name="connsiteY22" fmla="*/ 133350 h 1390650"/>
                  <a:gd name="connsiteX23" fmla="*/ 914400 w 2295525"/>
                  <a:gd name="connsiteY23" fmla="*/ 114300 h 1390650"/>
                  <a:gd name="connsiteX24" fmla="*/ 942975 w 2295525"/>
                  <a:gd name="connsiteY24" fmla="*/ 104775 h 1390650"/>
                  <a:gd name="connsiteX25" fmla="*/ 981075 w 2295525"/>
                  <a:gd name="connsiteY25" fmla="*/ 95250 h 1390650"/>
                  <a:gd name="connsiteX26" fmla="*/ 1038225 w 2295525"/>
                  <a:gd name="connsiteY26" fmla="*/ 76200 h 1390650"/>
                  <a:gd name="connsiteX27" fmla="*/ 1066800 w 2295525"/>
                  <a:gd name="connsiteY27" fmla="*/ 66675 h 1390650"/>
                  <a:gd name="connsiteX28" fmla="*/ 1114425 w 2295525"/>
                  <a:gd name="connsiteY28" fmla="*/ 57150 h 1390650"/>
                  <a:gd name="connsiteX29" fmla="*/ 1143000 w 2295525"/>
                  <a:gd name="connsiteY29" fmla="*/ 47625 h 1390650"/>
                  <a:gd name="connsiteX30" fmla="*/ 1190625 w 2295525"/>
                  <a:gd name="connsiteY30" fmla="*/ 38100 h 1390650"/>
                  <a:gd name="connsiteX31" fmla="*/ 1295400 w 2295525"/>
                  <a:gd name="connsiteY31" fmla="*/ 19050 h 1390650"/>
                  <a:gd name="connsiteX32" fmla="*/ 1362075 w 2295525"/>
                  <a:gd name="connsiteY32" fmla="*/ 0 h 1390650"/>
                  <a:gd name="connsiteX33" fmla="*/ 1476375 w 2295525"/>
                  <a:gd name="connsiteY33" fmla="*/ 9525 h 1390650"/>
                  <a:gd name="connsiteX34" fmla="*/ 1495425 w 2295525"/>
                  <a:gd name="connsiteY34" fmla="*/ 38100 h 1390650"/>
                  <a:gd name="connsiteX35" fmla="*/ 1504950 w 2295525"/>
                  <a:gd name="connsiteY35" fmla="*/ 85725 h 1390650"/>
                  <a:gd name="connsiteX36" fmla="*/ 1514475 w 2295525"/>
                  <a:gd name="connsiteY36" fmla="*/ 323850 h 1390650"/>
                  <a:gd name="connsiteX37" fmla="*/ 1543050 w 2295525"/>
                  <a:gd name="connsiteY37" fmla="*/ 485775 h 1390650"/>
                  <a:gd name="connsiteX38" fmla="*/ 1552575 w 2295525"/>
                  <a:gd name="connsiteY38" fmla="*/ 514350 h 1390650"/>
                  <a:gd name="connsiteX39" fmla="*/ 1571625 w 2295525"/>
                  <a:gd name="connsiteY39" fmla="*/ 590550 h 1390650"/>
                  <a:gd name="connsiteX40" fmla="*/ 1562100 w 2295525"/>
                  <a:gd name="connsiteY40" fmla="*/ 638175 h 1390650"/>
                  <a:gd name="connsiteX41" fmla="*/ 1571625 w 2295525"/>
                  <a:gd name="connsiteY41" fmla="*/ 657225 h 1390650"/>
                  <a:gd name="connsiteX42" fmla="*/ 1600200 w 2295525"/>
                  <a:gd name="connsiteY42" fmla="*/ 685800 h 1390650"/>
                  <a:gd name="connsiteX43" fmla="*/ 1619252 w 2295525"/>
                  <a:gd name="connsiteY43" fmla="*/ 752475 h 1390650"/>
                  <a:gd name="connsiteX44" fmla="*/ 1619250 w 2295525"/>
                  <a:gd name="connsiteY44" fmla="*/ 809625 h 1390650"/>
                  <a:gd name="connsiteX45" fmla="*/ 1628775 w 2295525"/>
                  <a:gd name="connsiteY45" fmla="*/ 866775 h 1390650"/>
                  <a:gd name="connsiteX46" fmla="*/ 1638300 w 2295525"/>
                  <a:gd name="connsiteY46" fmla="*/ 895350 h 1390650"/>
                  <a:gd name="connsiteX47" fmla="*/ 1628775 w 2295525"/>
                  <a:gd name="connsiteY47" fmla="*/ 942975 h 1390650"/>
                  <a:gd name="connsiteX48" fmla="*/ 1647825 w 2295525"/>
                  <a:gd name="connsiteY48" fmla="*/ 990600 h 1390650"/>
                  <a:gd name="connsiteX49" fmla="*/ 1647825 w 2295525"/>
                  <a:gd name="connsiteY49" fmla="*/ 1019175 h 1390650"/>
                  <a:gd name="connsiteX50" fmla="*/ 1657350 w 2295525"/>
                  <a:gd name="connsiteY50" fmla="*/ 1066800 h 1390650"/>
                  <a:gd name="connsiteX51" fmla="*/ 1657350 w 2295525"/>
                  <a:gd name="connsiteY51" fmla="*/ 1114425 h 1390650"/>
                  <a:gd name="connsiteX52" fmla="*/ 1666875 w 2295525"/>
                  <a:gd name="connsiteY52" fmla="*/ 1152525 h 1390650"/>
                  <a:gd name="connsiteX53" fmla="*/ 1657350 w 2295525"/>
                  <a:gd name="connsiteY53" fmla="*/ 1171575 h 1390650"/>
                  <a:gd name="connsiteX54" fmla="*/ 1676400 w 2295525"/>
                  <a:gd name="connsiteY54" fmla="*/ 1209675 h 1390650"/>
                  <a:gd name="connsiteX55" fmla="*/ 1676400 w 2295525"/>
                  <a:gd name="connsiteY55" fmla="*/ 1257300 h 1390650"/>
                  <a:gd name="connsiteX56" fmla="*/ 1695450 w 2295525"/>
                  <a:gd name="connsiteY56" fmla="*/ 1304925 h 1390650"/>
                  <a:gd name="connsiteX57" fmla="*/ 1695450 w 2295525"/>
                  <a:gd name="connsiteY57" fmla="*/ 1352550 h 1390650"/>
                  <a:gd name="connsiteX58" fmla="*/ 1733550 w 2295525"/>
                  <a:gd name="connsiteY58" fmla="*/ 1390650 h 1390650"/>
                  <a:gd name="connsiteX59" fmla="*/ 1762125 w 2295525"/>
                  <a:gd name="connsiteY59" fmla="*/ 1352550 h 1390650"/>
                  <a:gd name="connsiteX60" fmla="*/ 1771650 w 2295525"/>
                  <a:gd name="connsiteY60" fmla="*/ 1304925 h 1390650"/>
                  <a:gd name="connsiteX61" fmla="*/ 1790700 w 2295525"/>
                  <a:gd name="connsiteY61" fmla="*/ 1247775 h 1390650"/>
                  <a:gd name="connsiteX62" fmla="*/ 1790700 w 2295525"/>
                  <a:gd name="connsiteY62" fmla="*/ 1209675 h 1390650"/>
                  <a:gd name="connsiteX63" fmla="*/ 1809750 w 2295525"/>
                  <a:gd name="connsiteY63" fmla="*/ 1143000 h 1390650"/>
                  <a:gd name="connsiteX64" fmla="*/ 1800225 w 2295525"/>
                  <a:gd name="connsiteY64" fmla="*/ 1076325 h 1390650"/>
                  <a:gd name="connsiteX65" fmla="*/ 1809750 w 2295525"/>
                  <a:gd name="connsiteY65" fmla="*/ 1047750 h 1390650"/>
                  <a:gd name="connsiteX66" fmla="*/ 1828800 w 2295525"/>
                  <a:gd name="connsiteY66" fmla="*/ 981075 h 1390650"/>
                  <a:gd name="connsiteX67" fmla="*/ 1838325 w 2295525"/>
                  <a:gd name="connsiteY67" fmla="*/ 933450 h 1390650"/>
                  <a:gd name="connsiteX68" fmla="*/ 1847850 w 2295525"/>
                  <a:gd name="connsiteY68" fmla="*/ 885825 h 1390650"/>
                  <a:gd name="connsiteX69" fmla="*/ 1866900 w 2295525"/>
                  <a:gd name="connsiteY69" fmla="*/ 838200 h 1390650"/>
                  <a:gd name="connsiteX70" fmla="*/ 1914525 w 2295525"/>
                  <a:gd name="connsiteY70" fmla="*/ 895350 h 1390650"/>
                  <a:gd name="connsiteX71" fmla="*/ 1914525 w 2295525"/>
                  <a:gd name="connsiteY71" fmla="*/ 942975 h 1390650"/>
                  <a:gd name="connsiteX72" fmla="*/ 1933575 w 2295525"/>
                  <a:gd name="connsiteY72" fmla="*/ 1000125 h 1390650"/>
                  <a:gd name="connsiteX73" fmla="*/ 2038350 w 2295525"/>
                  <a:gd name="connsiteY73" fmla="*/ 1038225 h 1390650"/>
                  <a:gd name="connsiteX74" fmla="*/ 2000250 w 2295525"/>
                  <a:gd name="connsiteY74" fmla="*/ 1009650 h 1390650"/>
                  <a:gd name="connsiteX75" fmla="*/ 2047875 w 2295525"/>
                  <a:gd name="connsiteY75" fmla="*/ 990600 h 1390650"/>
                  <a:gd name="connsiteX76" fmla="*/ 2076450 w 2295525"/>
                  <a:gd name="connsiteY76" fmla="*/ 933450 h 1390650"/>
                  <a:gd name="connsiteX77" fmla="*/ 2105025 w 2295525"/>
                  <a:gd name="connsiteY77" fmla="*/ 876300 h 1390650"/>
                  <a:gd name="connsiteX78" fmla="*/ 2085975 w 2295525"/>
                  <a:gd name="connsiteY78" fmla="*/ 809625 h 1390650"/>
                  <a:gd name="connsiteX79" fmla="*/ 2133600 w 2295525"/>
                  <a:gd name="connsiteY79" fmla="*/ 752475 h 1390650"/>
                  <a:gd name="connsiteX80" fmla="*/ 2190750 w 2295525"/>
                  <a:gd name="connsiteY80" fmla="*/ 752475 h 1390650"/>
                  <a:gd name="connsiteX81" fmla="*/ 2247900 w 2295525"/>
                  <a:gd name="connsiteY81" fmla="*/ 752475 h 1390650"/>
                  <a:gd name="connsiteX82" fmla="*/ 2295525 w 2295525"/>
                  <a:gd name="connsiteY82" fmla="*/ 800100 h 1390650"/>
                  <a:gd name="connsiteX0" fmla="*/ 0 w 2314575"/>
                  <a:gd name="connsiteY0" fmla="*/ 695325 h 1390650"/>
                  <a:gd name="connsiteX1" fmla="*/ 9525 w 2314575"/>
                  <a:gd name="connsiteY1" fmla="*/ 647700 h 1390650"/>
                  <a:gd name="connsiteX2" fmla="*/ 19050 w 2314575"/>
                  <a:gd name="connsiteY2" fmla="*/ 619125 h 1390650"/>
                  <a:gd name="connsiteX3" fmla="*/ 47625 w 2314575"/>
                  <a:gd name="connsiteY3" fmla="*/ 609600 h 1390650"/>
                  <a:gd name="connsiteX4" fmla="*/ 76200 w 2314575"/>
                  <a:gd name="connsiteY4" fmla="*/ 581025 h 1390650"/>
                  <a:gd name="connsiteX5" fmla="*/ 95250 w 2314575"/>
                  <a:gd name="connsiteY5" fmla="*/ 552450 h 1390650"/>
                  <a:gd name="connsiteX6" fmla="*/ 152400 w 2314575"/>
                  <a:gd name="connsiteY6" fmla="*/ 533400 h 1390650"/>
                  <a:gd name="connsiteX7" fmla="*/ 180975 w 2314575"/>
                  <a:gd name="connsiteY7" fmla="*/ 523875 h 1390650"/>
                  <a:gd name="connsiteX8" fmla="*/ 238125 w 2314575"/>
                  <a:gd name="connsiteY8" fmla="*/ 485775 h 1390650"/>
                  <a:gd name="connsiteX9" fmla="*/ 266700 w 2314575"/>
                  <a:gd name="connsiteY9" fmla="*/ 457200 h 1390650"/>
                  <a:gd name="connsiteX10" fmla="*/ 390530 w 2314575"/>
                  <a:gd name="connsiteY10" fmla="*/ 419098 h 1390650"/>
                  <a:gd name="connsiteX11" fmla="*/ 409579 w 2314575"/>
                  <a:gd name="connsiteY11" fmla="*/ 390519 h 1390650"/>
                  <a:gd name="connsiteX12" fmla="*/ 438150 w 2314575"/>
                  <a:gd name="connsiteY12" fmla="*/ 381000 h 1390650"/>
                  <a:gd name="connsiteX13" fmla="*/ 466725 w 2314575"/>
                  <a:gd name="connsiteY13" fmla="*/ 371475 h 1390650"/>
                  <a:gd name="connsiteX14" fmla="*/ 523875 w 2314575"/>
                  <a:gd name="connsiteY14" fmla="*/ 342900 h 1390650"/>
                  <a:gd name="connsiteX15" fmla="*/ 542925 w 2314575"/>
                  <a:gd name="connsiteY15" fmla="*/ 314325 h 1390650"/>
                  <a:gd name="connsiteX16" fmla="*/ 571500 w 2314575"/>
                  <a:gd name="connsiteY16" fmla="*/ 304800 h 1390650"/>
                  <a:gd name="connsiteX17" fmla="*/ 638175 w 2314575"/>
                  <a:gd name="connsiteY17" fmla="*/ 285750 h 1390650"/>
                  <a:gd name="connsiteX18" fmla="*/ 666750 w 2314575"/>
                  <a:gd name="connsiteY18" fmla="*/ 266700 h 1390650"/>
                  <a:gd name="connsiteX19" fmla="*/ 695325 w 2314575"/>
                  <a:gd name="connsiteY19" fmla="*/ 257175 h 1390650"/>
                  <a:gd name="connsiteX20" fmla="*/ 752475 w 2314575"/>
                  <a:gd name="connsiteY20" fmla="*/ 219075 h 1390650"/>
                  <a:gd name="connsiteX21" fmla="*/ 800100 w 2314575"/>
                  <a:gd name="connsiteY21" fmla="*/ 180975 h 1390650"/>
                  <a:gd name="connsiteX22" fmla="*/ 857250 w 2314575"/>
                  <a:gd name="connsiteY22" fmla="*/ 133350 h 1390650"/>
                  <a:gd name="connsiteX23" fmla="*/ 914400 w 2314575"/>
                  <a:gd name="connsiteY23" fmla="*/ 114300 h 1390650"/>
                  <a:gd name="connsiteX24" fmla="*/ 942975 w 2314575"/>
                  <a:gd name="connsiteY24" fmla="*/ 104775 h 1390650"/>
                  <a:gd name="connsiteX25" fmla="*/ 981075 w 2314575"/>
                  <a:gd name="connsiteY25" fmla="*/ 95250 h 1390650"/>
                  <a:gd name="connsiteX26" fmla="*/ 1038225 w 2314575"/>
                  <a:gd name="connsiteY26" fmla="*/ 76200 h 1390650"/>
                  <a:gd name="connsiteX27" fmla="*/ 1066800 w 2314575"/>
                  <a:gd name="connsiteY27" fmla="*/ 66675 h 1390650"/>
                  <a:gd name="connsiteX28" fmla="*/ 1114425 w 2314575"/>
                  <a:gd name="connsiteY28" fmla="*/ 57150 h 1390650"/>
                  <a:gd name="connsiteX29" fmla="*/ 1143000 w 2314575"/>
                  <a:gd name="connsiteY29" fmla="*/ 47625 h 1390650"/>
                  <a:gd name="connsiteX30" fmla="*/ 1190625 w 2314575"/>
                  <a:gd name="connsiteY30" fmla="*/ 38100 h 1390650"/>
                  <a:gd name="connsiteX31" fmla="*/ 1295400 w 2314575"/>
                  <a:gd name="connsiteY31" fmla="*/ 19050 h 1390650"/>
                  <a:gd name="connsiteX32" fmla="*/ 1362075 w 2314575"/>
                  <a:gd name="connsiteY32" fmla="*/ 0 h 1390650"/>
                  <a:gd name="connsiteX33" fmla="*/ 1476375 w 2314575"/>
                  <a:gd name="connsiteY33" fmla="*/ 9525 h 1390650"/>
                  <a:gd name="connsiteX34" fmla="*/ 1495425 w 2314575"/>
                  <a:gd name="connsiteY34" fmla="*/ 38100 h 1390650"/>
                  <a:gd name="connsiteX35" fmla="*/ 1504950 w 2314575"/>
                  <a:gd name="connsiteY35" fmla="*/ 85725 h 1390650"/>
                  <a:gd name="connsiteX36" fmla="*/ 1514475 w 2314575"/>
                  <a:gd name="connsiteY36" fmla="*/ 323850 h 1390650"/>
                  <a:gd name="connsiteX37" fmla="*/ 1543050 w 2314575"/>
                  <a:gd name="connsiteY37" fmla="*/ 485775 h 1390650"/>
                  <a:gd name="connsiteX38" fmla="*/ 1552575 w 2314575"/>
                  <a:gd name="connsiteY38" fmla="*/ 514350 h 1390650"/>
                  <a:gd name="connsiteX39" fmla="*/ 1571625 w 2314575"/>
                  <a:gd name="connsiteY39" fmla="*/ 590550 h 1390650"/>
                  <a:gd name="connsiteX40" fmla="*/ 1562100 w 2314575"/>
                  <a:gd name="connsiteY40" fmla="*/ 638175 h 1390650"/>
                  <a:gd name="connsiteX41" fmla="*/ 1571625 w 2314575"/>
                  <a:gd name="connsiteY41" fmla="*/ 657225 h 1390650"/>
                  <a:gd name="connsiteX42" fmla="*/ 1600200 w 2314575"/>
                  <a:gd name="connsiteY42" fmla="*/ 685800 h 1390650"/>
                  <a:gd name="connsiteX43" fmla="*/ 1619252 w 2314575"/>
                  <a:gd name="connsiteY43" fmla="*/ 752475 h 1390650"/>
                  <a:gd name="connsiteX44" fmla="*/ 1619250 w 2314575"/>
                  <a:gd name="connsiteY44" fmla="*/ 809625 h 1390650"/>
                  <a:gd name="connsiteX45" fmla="*/ 1628775 w 2314575"/>
                  <a:gd name="connsiteY45" fmla="*/ 866775 h 1390650"/>
                  <a:gd name="connsiteX46" fmla="*/ 1638300 w 2314575"/>
                  <a:gd name="connsiteY46" fmla="*/ 895350 h 1390650"/>
                  <a:gd name="connsiteX47" fmla="*/ 1628775 w 2314575"/>
                  <a:gd name="connsiteY47" fmla="*/ 942975 h 1390650"/>
                  <a:gd name="connsiteX48" fmla="*/ 1647825 w 2314575"/>
                  <a:gd name="connsiteY48" fmla="*/ 990600 h 1390650"/>
                  <a:gd name="connsiteX49" fmla="*/ 1647825 w 2314575"/>
                  <a:gd name="connsiteY49" fmla="*/ 1019175 h 1390650"/>
                  <a:gd name="connsiteX50" fmla="*/ 1657350 w 2314575"/>
                  <a:gd name="connsiteY50" fmla="*/ 1066800 h 1390650"/>
                  <a:gd name="connsiteX51" fmla="*/ 1657350 w 2314575"/>
                  <a:gd name="connsiteY51" fmla="*/ 1114425 h 1390650"/>
                  <a:gd name="connsiteX52" fmla="*/ 1666875 w 2314575"/>
                  <a:gd name="connsiteY52" fmla="*/ 1152525 h 1390650"/>
                  <a:gd name="connsiteX53" fmla="*/ 1657350 w 2314575"/>
                  <a:gd name="connsiteY53" fmla="*/ 1171575 h 1390650"/>
                  <a:gd name="connsiteX54" fmla="*/ 1676400 w 2314575"/>
                  <a:gd name="connsiteY54" fmla="*/ 1209675 h 1390650"/>
                  <a:gd name="connsiteX55" fmla="*/ 1676400 w 2314575"/>
                  <a:gd name="connsiteY55" fmla="*/ 1257300 h 1390650"/>
                  <a:gd name="connsiteX56" fmla="*/ 1695450 w 2314575"/>
                  <a:gd name="connsiteY56" fmla="*/ 1304925 h 1390650"/>
                  <a:gd name="connsiteX57" fmla="*/ 1695450 w 2314575"/>
                  <a:gd name="connsiteY57" fmla="*/ 1352550 h 1390650"/>
                  <a:gd name="connsiteX58" fmla="*/ 1733550 w 2314575"/>
                  <a:gd name="connsiteY58" fmla="*/ 1390650 h 1390650"/>
                  <a:gd name="connsiteX59" fmla="*/ 1762125 w 2314575"/>
                  <a:gd name="connsiteY59" fmla="*/ 1352550 h 1390650"/>
                  <a:gd name="connsiteX60" fmla="*/ 1771650 w 2314575"/>
                  <a:gd name="connsiteY60" fmla="*/ 1304925 h 1390650"/>
                  <a:gd name="connsiteX61" fmla="*/ 1790700 w 2314575"/>
                  <a:gd name="connsiteY61" fmla="*/ 1247775 h 1390650"/>
                  <a:gd name="connsiteX62" fmla="*/ 1790700 w 2314575"/>
                  <a:gd name="connsiteY62" fmla="*/ 1209675 h 1390650"/>
                  <a:gd name="connsiteX63" fmla="*/ 1809750 w 2314575"/>
                  <a:gd name="connsiteY63" fmla="*/ 1143000 h 1390650"/>
                  <a:gd name="connsiteX64" fmla="*/ 1800225 w 2314575"/>
                  <a:gd name="connsiteY64" fmla="*/ 1076325 h 1390650"/>
                  <a:gd name="connsiteX65" fmla="*/ 1809750 w 2314575"/>
                  <a:gd name="connsiteY65" fmla="*/ 1047750 h 1390650"/>
                  <a:gd name="connsiteX66" fmla="*/ 1828800 w 2314575"/>
                  <a:gd name="connsiteY66" fmla="*/ 981075 h 1390650"/>
                  <a:gd name="connsiteX67" fmla="*/ 1838325 w 2314575"/>
                  <a:gd name="connsiteY67" fmla="*/ 933450 h 1390650"/>
                  <a:gd name="connsiteX68" fmla="*/ 1847850 w 2314575"/>
                  <a:gd name="connsiteY68" fmla="*/ 885825 h 1390650"/>
                  <a:gd name="connsiteX69" fmla="*/ 1866900 w 2314575"/>
                  <a:gd name="connsiteY69" fmla="*/ 838200 h 1390650"/>
                  <a:gd name="connsiteX70" fmla="*/ 1914525 w 2314575"/>
                  <a:gd name="connsiteY70" fmla="*/ 895350 h 1390650"/>
                  <a:gd name="connsiteX71" fmla="*/ 1914525 w 2314575"/>
                  <a:gd name="connsiteY71" fmla="*/ 942975 h 1390650"/>
                  <a:gd name="connsiteX72" fmla="*/ 1933575 w 2314575"/>
                  <a:gd name="connsiteY72" fmla="*/ 1000125 h 1390650"/>
                  <a:gd name="connsiteX73" fmla="*/ 2038350 w 2314575"/>
                  <a:gd name="connsiteY73" fmla="*/ 1038225 h 1390650"/>
                  <a:gd name="connsiteX74" fmla="*/ 2000250 w 2314575"/>
                  <a:gd name="connsiteY74" fmla="*/ 1009650 h 1390650"/>
                  <a:gd name="connsiteX75" fmla="*/ 2047875 w 2314575"/>
                  <a:gd name="connsiteY75" fmla="*/ 990600 h 1390650"/>
                  <a:gd name="connsiteX76" fmla="*/ 2076450 w 2314575"/>
                  <a:gd name="connsiteY76" fmla="*/ 933450 h 1390650"/>
                  <a:gd name="connsiteX77" fmla="*/ 2105025 w 2314575"/>
                  <a:gd name="connsiteY77" fmla="*/ 876300 h 1390650"/>
                  <a:gd name="connsiteX78" fmla="*/ 2085975 w 2314575"/>
                  <a:gd name="connsiteY78" fmla="*/ 809625 h 1390650"/>
                  <a:gd name="connsiteX79" fmla="*/ 2133600 w 2314575"/>
                  <a:gd name="connsiteY79" fmla="*/ 752475 h 1390650"/>
                  <a:gd name="connsiteX80" fmla="*/ 2190750 w 2314575"/>
                  <a:gd name="connsiteY80" fmla="*/ 752475 h 1390650"/>
                  <a:gd name="connsiteX81" fmla="*/ 2247900 w 2314575"/>
                  <a:gd name="connsiteY81" fmla="*/ 752475 h 1390650"/>
                  <a:gd name="connsiteX82" fmla="*/ 2295525 w 2314575"/>
                  <a:gd name="connsiteY82" fmla="*/ 800100 h 1390650"/>
                  <a:gd name="connsiteX83" fmla="*/ 2314575 w 2314575"/>
                  <a:gd name="connsiteY83" fmla="*/ 847725 h 1390650"/>
                  <a:gd name="connsiteX0" fmla="*/ 0 w 2333625"/>
                  <a:gd name="connsiteY0" fmla="*/ 695325 h 1390650"/>
                  <a:gd name="connsiteX1" fmla="*/ 9525 w 2333625"/>
                  <a:gd name="connsiteY1" fmla="*/ 647700 h 1390650"/>
                  <a:gd name="connsiteX2" fmla="*/ 19050 w 2333625"/>
                  <a:gd name="connsiteY2" fmla="*/ 619125 h 1390650"/>
                  <a:gd name="connsiteX3" fmla="*/ 47625 w 2333625"/>
                  <a:gd name="connsiteY3" fmla="*/ 609600 h 1390650"/>
                  <a:gd name="connsiteX4" fmla="*/ 76200 w 2333625"/>
                  <a:gd name="connsiteY4" fmla="*/ 581025 h 1390650"/>
                  <a:gd name="connsiteX5" fmla="*/ 95250 w 2333625"/>
                  <a:gd name="connsiteY5" fmla="*/ 552450 h 1390650"/>
                  <a:gd name="connsiteX6" fmla="*/ 152400 w 2333625"/>
                  <a:gd name="connsiteY6" fmla="*/ 533400 h 1390650"/>
                  <a:gd name="connsiteX7" fmla="*/ 180975 w 2333625"/>
                  <a:gd name="connsiteY7" fmla="*/ 523875 h 1390650"/>
                  <a:gd name="connsiteX8" fmla="*/ 238125 w 2333625"/>
                  <a:gd name="connsiteY8" fmla="*/ 485775 h 1390650"/>
                  <a:gd name="connsiteX9" fmla="*/ 266700 w 2333625"/>
                  <a:gd name="connsiteY9" fmla="*/ 457200 h 1390650"/>
                  <a:gd name="connsiteX10" fmla="*/ 390530 w 2333625"/>
                  <a:gd name="connsiteY10" fmla="*/ 419098 h 1390650"/>
                  <a:gd name="connsiteX11" fmla="*/ 409579 w 2333625"/>
                  <a:gd name="connsiteY11" fmla="*/ 390519 h 1390650"/>
                  <a:gd name="connsiteX12" fmla="*/ 438150 w 2333625"/>
                  <a:gd name="connsiteY12" fmla="*/ 381000 h 1390650"/>
                  <a:gd name="connsiteX13" fmla="*/ 466725 w 2333625"/>
                  <a:gd name="connsiteY13" fmla="*/ 371475 h 1390650"/>
                  <a:gd name="connsiteX14" fmla="*/ 523875 w 2333625"/>
                  <a:gd name="connsiteY14" fmla="*/ 342900 h 1390650"/>
                  <a:gd name="connsiteX15" fmla="*/ 542925 w 2333625"/>
                  <a:gd name="connsiteY15" fmla="*/ 314325 h 1390650"/>
                  <a:gd name="connsiteX16" fmla="*/ 571500 w 2333625"/>
                  <a:gd name="connsiteY16" fmla="*/ 304800 h 1390650"/>
                  <a:gd name="connsiteX17" fmla="*/ 638175 w 2333625"/>
                  <a:gd name="connsiteY17" fmla="*/ 285750 h 1390650"/>
                  <a:gd name="connsiteX18" fmla="*/ 666750 w 2333625"/>
                  <a:gd name="connsiteY18" fmla="*/ 266700 h 1390650"/>
                  <a:gd name="connsiteX19" fmla="*/ 695325 w 2333625"/>
                  <a:gd name="connsiteY19" fmla="*/ 257175 h 1390650"/>
                  <a:gd name="connsiteX20" fmla="*/ 752475 w 2333625"/>
                  <a:gd name="connsiteY20" fmla="*/ 219075 h 1390650"/>
                  <a:gd name="connsiteX21" fmla="*/ 800100 w 2333625"/>
                  <a:gd name="connsiteY21" fmla="*/ 180975 h 1390650"/>
                  <a:gd name="connsiteX22" fmla="*/ 857250 w 2333625"/>
                  <a:gd name="connsiteY22" fmla="*/ 133350 h 1390650"/>
                  <a:gd name="connsiteX23" fmla="*/ 914400 w 2333625"/>
                  <a:gd name="connsiteY23" fmla="*/ 114300 h 1390650"/>
                  <a:gd name="connsiteX24" fmla="*/ 942975 w 2333625"/>
                  <a:gd name="connsiteY24" fmla="*/ 104775 h 1390650"/>
                  <a:gd name="connsiteX25" fmla="*/ 981075 w 2333625"/>
                  <a:gd name="connsiteY25" fmla="*/ 95250 h 1390650"/>
                  <a:gd name="connsiteX26" fmla="*/ 1038225 w 2333625"/>
                  <a:gd name="connsiteY26" fmla="*/ 76200 h 1390650"/>
                  <a:gd name="connsiteX27" fmla="*/ 1066800 w 2333625"/>
                  <a:gd name="connsiteY27" fmla="*/ 66675 h 1390650"/>
                  <a:gd name="connsiteX28" fmla="*/ 1114425 w 2333625"/>
                  <a:gd name="connsiteY28" fmla="*/ 57150 h 1390650"/>
                  <a:gd name="connsiteX29" fmla="*/ 1143000 w 2333625"/>
                  <a:gd name="connsiteY29" fmla="*/ 47625 h 1390650"/>
                  <a:gd name="connsiteX30" fmla="*/ 1190625 w 2333625"/>
                  <a:gd name="connsiteY30" fmla="*/ 38100 h 1390650"/>
                  <a:gd name="connsiteX31" fmla="*/ 1295400 w 2333625"/>
                  <a:gd name="connsiteY31" fmla="*/ 19050 h 1390650"/>
                  <a:gd name="connsiteX32" fmla="*/ 1362075 w 2333625"/>
                  <a:gd name="connsiteY32" fmla="*/ 0 h 1390650"/>
                  <a:gd name="connsiteX33" fmla="*/ 1476375 w 2333625"/>
                  <a:gd name="connsiteY33" fmla="*/ 9525 h 1390650"/>
                  <a:gd name="connsiteX34" fmla="*/ 1495425 w 2333625"/>
                  <a:gd name="connsiteY34" fmla="*/ 38100 h 1390650"/>
                  <a:gd name="connsiteX35" fmla="*/ 1504950 w 2333625"/>
                  <a:gd name="connsiteY35" fmla="*/ 85725 h 1390650"/>
                  <a:gd name="connsiteX36" fmla="*/ 1514475 w 2333625"/>
                  <a:gd name="connsiteY36" fmla="*/ 323850 h 1390650"/>
                  <a:gd name="connsiteX37" fmla="*/ 1543050 w 2333625"/>
                  <a:gd name="connsiteY37" fmla="*/ 485775 h 1390650"/>
                  <a:gd name="connsiteX38" fmla="*/ 1552575 w 2333625"/>
                  <a:gd name="connsiteY38" fmla="*/ 514350 h 1390650"/>
                  <a:gd name="connsiteX39" fmla="*/ 1571625 w 2333625"/>
                  <a:gd name="connsiteY39" fmla="*/ 590550 h 1390650"/>
                  <a:gd name="connsiteX40" fmla="*/ 1562100 w 2333625"/>
                  <a:gd name="connsiteY40" fmla="*/ 638175 h 1390650"/>
                  <a:gd name="connsiteX41" fmla="*/ 1571625 w 2333625"/>
                  <a:gd name="connsiteY41" fmla="*/ 657225 h 1390650"/>
                  <a:gd name="connsiteX42" fmla="*/ 1600200 w 2333625"/>
                  <a:gd name="connsiteY42" fmla="*/ 685800 h 1390650"/>
                  <a:gd name="connsiteX43" fmla="*/ 1619252 w 2333625"/>
                  <a:gd name="connsiteY43" fmla="*/ 752475 h 1390650"/>
                  <a:gd name="connsiteX44" fmla="*/ 1619250 w 2333625"/>
                  <a:gd name="connsiteY44" fmla="*/ 809625 h 1390650"/>
                  <a:gd name="connsiteX45" fmla="*/ 1628775 w 2333625"/>
                  <a:gd name="connsiteY45" fmla="*/ 866775 h 1390650"/>
                  <a:gd name="connsiteX46" fmla="*/ 1638300 w 2333625"/>
                  <a:gd name="connsiteY46" fmla="*/ 895350 h 1390650"/>
                  <a:gd name="connsiteX47" fmla="*/ 1628775 w 2333625"/>
                  <a:gd name="connsiteY47" fmla="*/ 942975 h 1390650"/>
                  <a:gd name="connsiteX48" fmla="*/ 1647825 w 2333625"/>
                  <a:gd name="connsiteY48" fmla="*/ 990600 h 1390650"/>
                  <a:gd name="connsiteX49" fmla="*/ 1647825 w 2333625"/>
                  <a:gd name="connsiteY49" fmla="*/ 1019175 h 1390650"/>
                  <a:gd name="connsiteX50" fmla="*/ 1657350 w 2333625"/>
                  <a:gd name="connsiteY50" fmla="*/ 1066800 h 1390650"/>
                  <a:gd name="connsiteX51" fmla="*/ 1657350 w 2333625"/>
                  <a:gd name="connsiteY51" fmla="*/ 1114425 h 1390650"/>
                  <a:gd name="connsiteX52" fmla="*/ 1666875 w 2333625"/>
                  <a:gd name="connsiteY52" fmla="*/ 1152525 h 1390650"/>
                  <a:gd name="connsiteX53" fmla="*/ 1657350 w 2333625"/>
                  <a:gd name="connsiteY53" fmla="*/ 1171575 h 1390650"/>
                  <a:gd name="connsiteX54" fmla="*/ 1676400 w 2333625"/>
                  <a:gd name="connsiteY54" fmla="*/ 1209675 h 1390650"/>
                  <a:gd name="connsiteX55" fmla="*/ 1676400 w 2333625"/>
                  <a:gd name="connsiteY55" fmla="*/ 1257300 h 1390650"/>
                  <a:gd name="connsiteX56" fmla="*/ 1695450 w 2333625"/>
                  <a:gd name="connsiteY56" fmla="*/ 1304925 h 1390650"/>
                  <a:gd name="connsiteX57" fmla="*/ 1695450 w 2333625"/>
                  <a:gd name="connsiteY57" fmla="*/ 1352550 h 1390650"/>
                  <a:gd name="connsiteX58" fmla="*/ 1733550 w 2333625"/>
                  <a:gd name="connsiteY58" fmla="*/ 1390650 h 1390650"/>
                  <a:gd name="connsiteX59" fmla="*/ 1762125 w 2333625"/>
                  <a:gd name="connsiteY59" fmla="*/ 1352550 h 1390650"/>
                  <a:gd name="connsiteX60" fmla="*/ 1771650 w 2333625"/>
                  <a:gd name="connsiteY60" fmla="*/ 1304925 h 1390650"/>
                  <a:gd name="connsiteX61" fmla="*/ 1790700 w 2333625"/>
                  <a:gd name="connsiteY61" fmla="*/ 1247775 h 1390650"/>
                  <a:gd name="connsiteX62" fmla="*/ 1790700 w 2333625"/>
                  <a:gd name="connsiteY62" fmla="*/ 1209675 h 1390650"/>
                  <a:gd name="connsiteX63" fmla="*/ 1809750 w 2333625"/>
                  <a:gd name="connsiteY63" fmla="*/ 1143000 h 1390650"/>
                  <a:gd name="connsiteX64" fmla="*/ 1800225 w 2333625"/>
                  <a:gd name="connsiteY64" fmla="*/ 1076325 h 1390650"/>
                  <a:gd name="connsiteX65" fmla="*/ 1809750 w 2333625"/>
                  <a:gd name="connsiteY65" fmla="*/ 1047750 h 1390650"/>
                  <a:gd name="connsiteX66" fmla="*/ 1828800 w 2333625"/>
                  <a:gd name="connsiteY66" fmla="*/ 981075 h 1390650"/>
                  <a:gd name="connsiteX67" fmla="*/ 1838325 w 2333625"/>
                  <a:gd name="connsiteY67" fmla="*/ 933450 h 1390650"/>
                  <a:gd name="connsiteX68" fmla="*/ 1847850 w 2333625"/>
                  <a:gd name="connsiteY68" fmla="*/ 885825 h 1390650"/>
                  <a:gd name="connsiteX69" fmla="*/ 1866900 w 2333625"/>
                  <a:gd name="connsiteY69" fmla="*/ 838200 h 1390650"/>
                  <a:gd name="connsiteX70" fmla="*/ 1914525 w 2333625"/>
                  <a:gd name="connsiteY70" fmla="*/ 895350 h 1390650"/>
                  <a:gd name="connsiteX71" fmla="*/ 1914525 w 2333625"/>
                  <a:gd name="connsiteY71" fmla="*/ 942975 h 1390650"/>
                  <a:gd name="connsiteX72" fmla="*/ 1933575 w 2333625"/>
                  <a:gd name="connsiteY72" fmla="*/ 1000125 h 1390650"/>
                  <a:gd name="connsiteX73" fmla="*/ 2038350 w 2333625"/>
                  <a:gd name="connsiteY73" fmla="*/ 1038225 h 1390650"/>
                  <a:gd name="connsiteX74" fmla="*/ 2000250 w 2333625"/>
                  <a:gd name="connsiteY74" fmla="*/ 1009650 h 1390650"/>
                  <a:gd name="connsiteX75" fmla="*/ 2047875 w 2333625"/>
                  <a:gd name="connsiteY75" fmla="*/ 990600 h 1390650"/>
                  <a:gd name="connsiteX76" fmla="*/ 2076450 w 2333625"/>
                  <a:gd name="connsiteY76" fmla="*/ 933450 h 1390650"/>
                  <a:gd name="connsiteX77" fmla="*/ 2105025 w 2333625"/>
                  <a:gd name="connsiteY77" fmla="*/ 876300 h 1390650"/>
                  <a:gd name="connsiteX78" fmla="*/ 2085975 w 2333625"/>
                  <a:gd name="connsiteY78" fmla="*/ 809625 h 1390650"/>
                  <a:gd name="connsiteX79" fmla="*/ 2133600 w 2333625"/>
                  <a:gd name="connsiteY79" fmla="*/ 752475 h 1390650"/>
                  <a:gd name="connsiteX80" fmla="*/ 2190750 w 2333625"/>
                  <a:gd name="connsiteY80" fmla="*/ 752475 h 1390650"/>
                  <a:gd name="connsiteX81" fmla="*/ 2247900 w 2333625"/>
                  <a:gd name="connsiteY81" fmla="*/ 752475 h 1390650"/>
                  <a:gd name="connsiteX82" fmla="*/ 2295525 w 2333625"/>
                  <a:gd name="connsiteY82" fmla="*/ 800100 h 1390650"/>
                  <a:gd name="connsiteX83" fmla="*/ 2314575 w 2333625"/>
                  <a:gd name="connsiteY83" fmla="*/ 847725 h 1390650"/>
                  <a:gd name="connsiteX84" fmla="*/ 2333625 w 2333625"/>
                  <a:gd name="connsiteY84" fmla="*/ 904875 h 1390650"/>
                  <a:gd name="connsiteX0" fmla="*/ 0 w 2352675"/>
                  <a:gd name="connsiteY0" fmla="*/ 695325 h 1390650"/>
                  <a:gd name="connsiteX1" fmla="*/ 9525 w 2352675"/>
                  <a:gd name="connsiteY1" fmla="*/ 647700 h 1390650"/>
                  <a:gd name="connsiteX2" fmla="*/ 19050 w 2352675"/>
                  <a:gd name="connsiteY2" fmla="*/ 619125 h 1390650"/>
                  <a:gd name="connsiteX3" fmla="*/ 47625 w 2352675"/>
                  <a:gd name="connsiteY3" fmla="*/ 609600 h 1390650"/>
                  <a:gd name="connsiteX4" fmla="*/ 76200 w 2352675"/>
                  <a:gd name="connsiteY4" fmla="*/ 581025 h 1390650"/>
                  <a:gd name="connsiteX5" fmla="*/ 95250 w 2352675"/>
                  <a:gd name="connsiteY5" fmla="*/ 552450 h 1390650"/>
                  <a:gd name="connsiteX6" fmla="*/ 152400 w 2352675"/>
                  <a:gd name="connsiteY6" fmla="*/ 533400 h 1390650"/>
                  <a:gd name="connsiteX7" fmla="*/ 180975 w 2352675"/>
                  <a:gd name="connsiteY7" fmla="*/ 523875 h 1390650"/>
                  <a:gd name="connsiteX8" fmla="*/ 238125 w 2352675"/>
                  <a:gd name="connsiteY8" fmla="*/ 485775 h 1390650"/>
                  <a:gd name="connsiteX9" fmla="*/ 266700 w 2352675"/>
                  <a:gd name="connsiteY9" fmla="*/ 457200 h 1390650"/>
                  <a:gd name="connsiteX10" fmla="*/ 390530 w 2352675"/>
                  <a:gd name="connsiteY10" fmla="*/ 419098 h 1390650"/>
                  <a:gd name="connsiteX11" fmla="*/ 409579 w 2352675"/>
                  <a:gd name="connsiteY11" fmla="*/ 390519 h 1390650"/>
                  <a:gd name="connsiteX12" fmla="*/ 438150 w 2352675"/>
                  <a:gd name="connsiteY12" fmla="*/ 381000 h 1390650"/>
                  <a:gd name="connsiteX13" fmla="*/ 466725 w 2352675"/>
                  <a:gd name="connsiteY13" fmla="*/ 371475 h 1390650"/>
                  <a:gd name="connsiteX14" fmla="*/ 523875 w 2352675"/>
                  <a:gd name="connsiteY14" fmla="*/ 342900 h 1390650"/>
                  <a:gd name="connsiteX15" fmla="*/ 542925 w 2352675"/>
                  <a:gd name="connsiteY15" fmla="*/ 314325 h 1390650"/>
                  <a:gd name="connsiteX16" fmla="*/ 571500 w 2352675"/>
                  <a:gd name="connsiteY16" fmla="*/ 304800 h 1390650"/>
                  <a:gd name="connsiteX17" fmla="*/ 638175 w 2352675"/>
                  <a:gd name="connsiteY17" fmla="*/ 285750 h 1390650"/>
                  <a:gd name="connsiteX18" fmla="*/ 666750 w 2352675"/>
                  <a:gd name="connsiteY18" fmla="*/ 266700 h 1390650"/>
                  <a:gd name="connsiteX19" fmla="*/ 695325 w 2352675"/>
                  <a:gd name="connsiteY19" fmla="*/ 257175 h 1390650"/>
                  <a:gd name="connsiteX20" fmla="*/ 752475 w 2352675"/>
                  <a:gd name="connsiteY20" fmla="*/ 219075 h 1390650"/>
                  <a:gd name="connsiteX21" fmla="*/ 800100 w 2352675"/>
                  <a:gd name="connsiteY21" fmla="*/ 180975 h 1390650"/>
                  <a:gd name="connsiteX22" fmla="*/ 857250 w 2352675"/>
                  <a:gd name="connsiteY22" fmla="*/ 133350 h 1390650"/>
                  <a:gd name="connsiteX23" fmla="*/ 914400 w 2352675"/>
                  <a:gd name="connsiteY23" fmla="*/ 114300 h 1390650"/>
                  <a:gd name="connsiteX24" fmla="*/ 942975 w 2352675"/>
                  <a:gd name="connsiteY24" fmla="*/ 104775 h 1390650"/>
                  <a:gd name="connsiteX25" fmla="*/ 981075 w 2352675"/>
                  <a:gd name="connsiteY25" fmla="*/ 95250 h 1390650"/>
                  <a:gd name="connsiteX26" fmla="*/ 1038225 w 2352675"/>
                  <a:gd name="connsiteY26" fmla="*/ 76200 h 1390650"/>
                  <a:gd name="connsiteX27" fmla="*/ 1066800 w 2352675"/>
                  <a:gd name="connsiteY27" fmla="*/ 66675 h 1390650"/>
                  <a:gd name="connsiteX28" fmla="*/ 1114425 w 2352675"/>
                  <a:gd name="connsiteY28" fmla="*/ 57150 h 1390650"/>
                  <a:gd name="connsiteX29" fmla="*/ 1143000 w 2352675"/>
                  <a:gd name="connsiteY29" fmla="*/ 47625 h 1390650"/>
                  <a:gd name="connsiteX30" fmla="*/ 1190625 w 2352675"/>
                  <a:gd name="connsiteY30" fmla="*/ 38100 h 1390650"/>
                  <a:gd name="connsiteX31" fmla="*/ 1295400 w 2352675"/>
                  <a:gd name="connsiteY31" fmla="*/ 19050 h 1390650"/>
                  <a:gd name="connsiteX32" fmla="*/ 1362075 w 2352675"/>
                  <a:gd name="connsiteY32" fmla="*/ 0 h 1390650"/>
                  <a:gd name="connsiteX33" fmla="*/ 1476375 w 2352675"/>
                  <a:gd name="connsiteY33" fmla="*/ 9525 h 1390650"/>
                  <a:gd name="connsiteX34" fmla="*/ 1495425 w 2352675"/>
                  <a:gd name="connsiteY34" fmla="*/ 38100 h 1390650"/>
                  <a:gd name="connsiteX35" fmla="*/ 1504950 w 2352675"/>
                  <a:gd name="connsiteY35" fmla="*/ 85725 h 1390650"/>
                  <a:gd name="connsiteX36" fmla="*/ 1514475 w 2352675"/>
                  <a:gd name="connsiteY36" fmla="*/ 323850 h 1390650"/>
                  <a:gd name="connsiteX37" fmla="*/ 1543050 w 2352675"/>
                  <a:gd name="connsiteY37" fmla="*/ 485775 h 1390650"/>
                  <a:gd name="connsiteX38" fmla="*/ 1552575 w 2352675"/>
                  <a:gd name="connsiteY38" fmla="*/ 514350 h 1390650"/>
                  <a:gd name="connsiteX39" fmla="*/ 1571625 w 2352675"/>
                  <a:gd name="connsiteY39" fmla="*/ 590550 h 1390650"/>
                  <a:gd name="connsiteX40" fmla="*/ 1562100 w 2352675"/>
                  <a:gd name="connsiteY40" fmla="*/ 638175 h 1390650"/>
                  <a:gd name="connsiteX41" fmla="*/ 1571625 w 2352675"/>
                  <a:gd name="connsiteY41" fmla="*/ 657225 h 1390650"/>
                  <a:gd name="connsiteX42" fmla="*/ 1600200 w 2352675"/>
                  <a:gd name="connsiteY42" fmla="*/ 685800 h 1390650"/>
                  <a:gd name="connsiteX43" fmla="*/ 1619252 w 2352675"/>
                  <a:gd name="connsiteY43" fmla="*/ 752475 h 1390650"/>
                  <a:gd name="connsiteX44" fmla="*/ 1619250 w 2352675"/>
                  <a:gd name="connsiteY44" fmla="*/ 809625 h 1390650"/>
                  <a:gd name="connsiteX45" fmla="*/ 1628775 w 2352675"/>
                  <a:gd name="connsiteY45" fmla="*/ 866775 h 1390650"/>
                  <a:gd name="connsiteX46" fmla="*/ 1638300 w 2352675"/>
                  <a:gd name="connsiteY46" fmla="*/ 895350 h 1390650"/>
                  <a:gd name="connsiteX47" fmla="*/ 1628775 w 2352675"/>
                  <a:gd name="connsiteY47" fmla="*/ 942975 h 1390650"/>
                  <a:gd name="connsiteX48" fmla="*/ 1647825 w 2352675"/>
                  <a:gd name="connsiteY48" fmla="*/ 990600 h 1390650"/>
                  <a:gd name="connsiteX49" fmla="*/ 1647825 w 2352675"/>
                  <a:gd name="connsiteY49" fmla="*/ 1019175 h 1390650"/>
                  <a:gd name="connsiteX50" fmla="*/ 1657350 w 2352675"/>
                  <a:gd name="connsiteY50" fmla="*/ 1066800 h 1390650"/>
                  <a:gd name="connsiteX51" fmla="*/ 1657350 w 2352675"/>
                  <a:gd name="connsiteY51" fmla="*/ 1114425 h 1390650"/>
                  <a:gd name="connsiteX52" fmla="*/ 1666875 w 2352675"/>
                  <a:gd name="connsiteY52" fmla="*/ 1152525 h 1390650"/>
                  <a:gd name="connsiteX53" fmla="*/ 1657350 w 2352675"/>
                  <a:gd name="connsiteY53" fmla="*/ 1171575 h 1390650"/>
                  <a:gd name="connsiteX54" fmla="*/ 1676400 w 2352675"/>
                  <a:gd name="connsiteY54" fmla="*/ 1209675 h 1390650"/>
                  <a:gd name="connsiteX55" fmla="*/ 1676400 w 2352675"/>
                  <a:gd name="connsiteY55" fmla="*/ 1257300 h 1390650"/>
                  <a:gd name="connsiteX56" fmla="*/ 1695450 w 2352675"/>
                  <a:gd name="connsiteY56" fmla="*/ 1304925 h 1390650"/>
                  <a:gd name="connsiteX57" fmla="*/ 1695450 w 2352675"/>
                  <a:gd name="connsiteY57" fmla="*/ 1352550 h 1390650"/>
                  <a:gd name="connsiteX58" fmla="*/ 1733550 w 2352675"/>
                  <a:gd name="connsiteY58" fmla="*/ 1390650 h 1390650"/>
                  <a:gd name="connsiteX59" fmla="*/ 1762125 w 2352675"/>
                  <a:gd name="connsiteY59" fmla="*/ 1352550 h 1390650"/>
                  <a:gd name="connsiteX60" fmla="*/ 1771650 w 2352675"/>
                  <a:gd name="connsiteY60" fmla="*/ 1304925 h 1390650"/>
                  <a:gd name="connsiteX61" fmla="*/ 1790700 w 2352675"/>
                  <a:gd name="connsiteY61" fmla="*/ 1247775 h 1390650"/>
                  <a:gd name="connsiteX62" fmla="*/ 1790700 w 2352675"/>
                  <a:gd name="connsiteY62" fmla="*/ 1209675 h 1390650"/>
                  <a:gd name="connsiteX63" fmla="*/ 1809750 w 2352675"/>
                  <a:gd name="connsiteY63" fmla="*/ 1143000 h 1390650"/>
                  <a:gd name="connsiteX64" fmla="*/ 1800225 w 2352675"/>
                  <a:gd name="connsiteY64" fmla="*/ 1076325 h 1390650"/>
                  <a:gd name="connsiteX65" fmla="*/ 1809750 w 2352675"/>
                  <a:gd name="connsiteY65" fmla="*/ 1047750 h 1390650"/>
                  <a:gd name="connsiteX66" fmla="*/ 1828800 w 2352675"/>
                  <a:gd name="connsiteY66" fmla="*/ 981075 h 1390650"/>
                  <a:gd name="connsiteX67" fmla="*/ 1838325 w 2352675"/>
                  <a:gd name="connsiteY67" fmla="*/ 933450 h 1390650"/>
                  <a:gd name="connsiteX68" fmla="*/ 1847850 w 2352675"/>
                  <a:gd name="connsiteY68" fmla="*/ 885825 h 1390650"/>
                  <a:gd name="connsiteX69" fmla="*/ 1866900 w 2352675"/>
                  <a:gd name="connsiteY69" fmla="*/ 838200 h 1390650"/>
                  <a:gd name="connsiteX70" fmla="*/ 1914525 w 2352675"/>
                  <a:gd name="connsiteY70" fmla="*/ 895350 h 1390650"/>
                  <a:gd name="connsiteX71" fmla="*/ 1914525 w 2352675"/>
                  <a:gd name="connsiteY71" fmla="*/ 942975 h 1390650"/>
                  <a:gd name="connsiteX72" fmla="*/ 1933575 w 2352675"/>
                  <a:gd name="connsiteY72" fmla="*/ 1000125 h 1390650"/>
                  <a:gd name="connsiteX73" fmla="*/ 2038350 w 2352675"/>
                  <a:gd name="connsiteY73" fmla="*/ 1038225 h 1390650"/>
                  <a:gd name="connsiteX74" fmla="*/ 2000250 w 2352675"/>
                  <a:gd name="connsiteY74" fmla="*/ 1009650 h 1390650"/>
                  <a:gd name="connsiteX75" fmla="*/ 2047875 w 2352675"/>
                  <a:gd name="connsiteY75" fmla="*/ 990600 h 1390650"/>
                  <a:gd name="connsiteX76" fmla="*/ 2076450 w 2352675"/>
                  <a:gd name="connsiteY76" fmla="*/ 933450 h 1390650"/>
                  <a:gd name="connsiteX77" fmla="*/ 2105025 w 2352675"/>
                  <a:gd name="connsiteY77" fmla="*/ 876300 h 1390650"/>
                  <a:gd name="connsiteX78" fmla="*/ 2085975 w 2352675"/>
                  <a:gd name="connsiteY78" fmla="*/ 809625 h 1390650"/>
                  <a:gd name="connsiteX79" fmla="*/ 2133600 w 2352675"/>
                  <a:gd name="connsiteY79" fmla="*/ 752475 h 1390650"/>
                  <a:gd name="connsiteX80" fmla="*/ 2190750 w 2352675"/>
                  <a:gd name="connsiteY80" fmla="*/ 752475 h 1390650"/>
                  <a:gd name="connsiteX81" fmla="*/ 2247900 w 2352675"/>
                  <a:gd name="connsiteY81" fmla="*/ 752475 h 1390650"/>
                  <a:gd name="connsiteX82" fmla="*/ 2295525 w 2352675"/>
                  <a:gd name="connsiteY82" fmla="*/ 800100 h 1390650"/>
                  <a:gd name="connsiteX83" fmla="*/ 2314575 w 2352675"/>
                  <a:gd name="connsiteY83" fmla="*/ 847725 h 1390650"/>
                  <a:gd name="connsiteX84" fmla="*/ 2333625 w 2352675"/>
                  <a:gd name="connsiteY84" fmla="*/ 904875 h 1390650"/>
                  <a:gd name="connsiteX85" fmla="*/ 2352675 w 2352675"/>
                  <a:gd name="connsiteY85" fmla="*/ 962025 h 1390650"/>
                  <a:gd name="connsiteX0" fmla="*/ 0 w 2371725"/>
                  <a:gd name="connsiteY0" fmla="*/ 695325 h 1390650"/>
                  <a:gd name="connsiteX1" fmla="*/ 9525 w 2371725"/>
                  <a:gd name="connsiteY1" fmla="*/ 647700 h 1390650"/>
                  <a:gd name="connsiteX2" fmla="*/ 19050 w 2371725"/>
                  <a:gd name="connsiteY2" fmla="*/ 619125 h 1390650"/>
                  <a:gd name="connsiteX3" fmla="*/ 47625 w 2371725"/>
                  <a:gd name="connsiteY3" fmla="*/ 609600 h 1390650"/>
                  <a:gd name="connsiteX4" fmla="*/ 76200 w 2371725"/>
                  <a:gd name="connsiteY4" fmla="*/ 581025 h 1390650"/>
                  <a:gd name="connsiteX5" fmla="*/ 95250 w 2371725"/>
                  <a:gd name="connsiteY5" fmla="*/ 552450 h 1390650"/>
                  <a:gd name="connsiteX6" fmla="*/ 152400 w 2371725"/>
                  <a:gd name="connsiteY6" fmla="*/ 533400 h 1390650"/>
                  <a:gd name="connsiteX7" fmla="*/ 180975 w 2371725"/>
                  <a:gd name="connsiteY7" fmla="*/ 523875 h 1390650"/>
                  <a:gd name="connsiteX8" fmla="*/ 238125 w 2371725"/>
                  <a:gd name="connsiteY8" fmla="*/ 485775 h 1390650"/>
                  <a:gd name="connsiteX9" fmla="*/ 266700 w 2371725"/>
                  <a:gd name="connsiteY9" fmla="*/ 457200 h 1390650"/>
                  <a:gd name="connsiteX10" fmla="*/ 390530 w 2371725"/>
                  <a:gd name="connsiteY10" fmla="*/ 419098 h 1390650"/>
                  <a:gd name="connsiteX11" fmla="*/ 409579 w 2371725"/>
                  <a:gd name="connsiteY11" fmla="*/ 390519 h 1390650"/>
                  <a:gd name="connsiteX12" fmla="*/ 438150 w 2371725"/>
                  <a:gd name="connsiteY12" fmla="*/ 381000 h 1390650"/>
                  <a:gd name="connsiteX13" fmla="*/ 466725 w 2371725"/>
                  <a:gd name="connsiteY13" fmla="*/ 371475 h 1390650"/>
                  <a:gd name="connsiteX14" fmla="*/ 523875 w 2371725"/>
                  <a:gd name="connsiteY14" fmla="*/ 342900 h 1390650"/>
                  <a:gd name="connsiteX15" fmla="*/ 542925 w 2371725"/>
                  <a:gd name="connsiteY15" fmla="*/ 314325 h 1390650"/>
                  <a:gd name="connsiteX16" fmla="*/ 571500 w 2371725"/>
                  <a:gd name="connsiteY16" fmla="*/ 304800 h 1390650"/>
                  <a:gd name="connsiteX17" fmla="*/ 638175 w 2371725"/>
                  <a:gd name="connsiteY17" fmla="*/ 285750 h 1390650"/>
                  <a:gd name="connsiteX18" fmla="*/ 666750 w 2371725"/>
                  <a:gd name="connsiteY18" fmla="*/ 266700 h 1390650"/>
                  <a:gd name="connsiteX19" fmla="*/ 695325 w 2371725"/>
                  <a:gd name="connsiteY19" fmla="*/ 257175 h 1390650"/>
                  <a:gd name="connsiteX20" fmla="*/ 752475 w 2371725"/>
                  <a:gd name="connsiteY20" fmla="*/ 219075 h 1390650"/>
                  <a:gd name="connsiteX21" fmla="*/ 800100 w 2371725"/>
                  <a:gd name="connsiteY21" fmla="*/ 180975 h 1390650"/>
                  <a:gd name="connsiteX22" fmla="*/ 857250 w 2371725"/>
                  <a:gd name="connsiteY22" fmla="*/ 133350 h 1390650"/>
                  <a:gd name="connsiteX23" fmla="*/ 914400 w 2371725"/>
                  <a:gd name="connsiteY23" fmla="*/ 114300 h 1390650"/>
                  <a:gd name="connsiteX24" fmla="*/ 942975 w 2371725"/>
                  <a:gd name="connsiteY24" fmla="*/ 104775 h 1390650"/>
                  <a:gd name="connsiteX25" fmla="*/ 981075 w 2371725"/>
                  <a:gd name="connsiteY25" fmla="*/ 95250 h 1390650"/>
                  <a:gd name="connsiteX26" fmla="*/ 1038225 w 2371725"/>
                  <a:gd name="connsiteY26" fmla="*/ 76200 h 1390650"/>
                  <a:gd name="connsiteX27" fmla="*/ 1066800 w 2371725"/>
                  <a:gd name="connsiteY27" fmla="*/ 66675 h 1390650"/>
                  <a:gd name="connsiteX28" fmla="*/ 1114425 w 2371725"/>
                  <a:gd name="connsiteY28" fmla="*/ 57150 h 1390650"/>
                  <a:gd name="connsiteX29" fmla="*/ 1143000 w 2371725"/>
                  <a:gd name="connsiteY29" fmla="*/ 47625 h 1390650"/>
                  <a:gd name="connsiteX30" fmla="*/ 1190625 w 2371725"/>
                  <a:gd name="connsiteY30" fmla="*/ 38100 h 1390650"/>
                  <a:gd name="connsiteX31" fmla="*/ 1295400 w 2371725"/>
                  <a:gd name="connsiteY31" fmla="*/ 19050 h 1390650"/>
                  <a:gd name="connsiteX32" fmla="*/ 1362075 w 2371725"/>
                  <a:gd name="connsiteY32" fmla="*/ 0 h 1390650"/>
                  <a:gd name="connsiteX33" fmla="*/ 1476375 w 2371725"/>
                  <a:gd name="connsiteY33" fmla="*/ 9525 h 1390650"/>
                  <a:gd name="connsiteX34" fmla="*/ 1495425 w 2371725"/>
                  <a:gd name="connsiteY34" fmla="*/ 38100 h 1390650"/>
                  <a:gd name="connsiteX35" fmla="*/ 1504950 w 2371725"/>
                  <a:gd name="connsiteY35" fmla="*/ 85725 h 1390650"/>
                  <a:gd name="connsiteX36" fmla="*/ 1514475 w 2371725"/>
                  <a:gd name="connsiteY36" fmla="*/ 323850 h 1390650"/>
                  <a:gd name="connsiteX37" fmla="*/ 1543050 w 2371725"/>
                  <a:gd name="connsiteY37" fmla="*/ 485775 h 1390650"/>
                  <a:gd name="connsiteX38" fmla="*/ 1552575 w 2371725"/>
                  <a:gd name="connsiteY38" fmla="*/ 514350 h 1390650"/>
                  <a:gd name="connsiteX39" fmla="*/ 1571625 w 2371725"/>
                  <a:gd name="connsiteY39" fmla="*/ 590550 h 1390650"/>
                  <a:gd name="connsiteX40" fmla="*/ 1562100 w 2371725"/>
                  <a:gd name="connsiteY40" fmla="*/ 638175 h 1390650"/>
                  <a:gd name="connsiteX41" fmla="*/ 1571625 w 2371725"/>
                  <a:gd name="connsiteY41" fmla="*/ 657225 h 1390650"/>
                  <a:gd name="connsiteX42" fmla="*/ 1600200 w 2371725"/>
                  <a:gd name="connsiteY42" fmla="*/ 685800 h 1390650"/>
                  <a:gd name="connsiteX43" fmla="*/ 1619252 w 2371725"/>
                  <a:gd name="connsiteY43" fmla="*/ 752475 h 1390650"/>
                  <a:gd name="connsiteX44" fmla="*/ 1619250 w 2371725"/>
                  <a:gd name="connsiteY44" fmla="*/ 809625 h 1390650"/>
                  <a:gd name="connsiteX45" fmla="*/ 1628775 w 2371725"/>
                  <a:gd name="connsiteY45" fmla="*/ 866775 h 1390650"/>
                  <a:gd name="connsiteX46" fmla="*/ 1638300 w 2371725"/>
                  <a:gd name="connsiteY46" fmla="*/ 895350 h 1390650"/>
                  <a:gd name="connsiteX47" fmla="*/ 1628775 w 2371725"/>
                  <a:gd name="connsiteY47" fmla="*/ 942975 h 1390650"/>
                  <a:gd name="connsiteX48" fmla="*/ 1647825 w 2371725"/>
                  <a:gd name="connsiteY48" fmla="*/ 990600 h 1390650"/>
                  <a:gd name="connsiteX49" fmla="*/ 1647825 w 2371725"/>
                  <a:gd name="connsiteY49" fmla="*/ 1019175 h 1390650"/>
                  <a:gd name="connsiteX50" fmla="*/ 1657350 w 2371725"/>
                  <a:gd name="connsiteY50" fmla="*/ 1066800 h 1390650"/>
                  <a:gd name="connsiteX51" fmla="*/ 1657350 w 2371725"/>
                  <a:gd name="connsiteY51" fmla="*/ 1114425 h 1390650"/>
                  <a:gd name="connsiteX52" fmla="*/ 1666875 w 2371725"/>
                  <a:gd name="connsiteY52" fmla="*/ 1152525 h 1390650"/>
                  <a:gd name="connsiteX53" fmla="*/ 1657350 w 2371725"/>
                  <a:gd name="connsiteY53" fmla="*/ 1171575 h 1390650"/>
                  <a:gd name="connsiteX54" fmla="*/ 1676400 w 2371725"/>
                  <a:gd name="connsiteY54" fmla="*/ 1209675 h 1390650"/>
                  <a:gd name="connsiteX55" fmla="*/ 1676400 w 2371725"/>
                  <a:gd name="connsiteY55" fmla="*/ 1257300 h 1390650"/>
                  <a:gd name="connsiteX56" fmla="*/ 1695450 w 2371725"/>
                  <a:gd name="connsiteY56" fmla="*/ 1304925 h 1390650"/>
                  <a:gd name="connsiteX57" fmla="*/ 1695450 w 2371725"/>
                  <a:gd name="connsiteY57" fmla="*/ 1352550 h 1390650"/>
                  <a:gd name="connsiteX58" fmla="*/ 1733550 w 2371725"/>
                  <a:gd name="connsiteY58" fmla="*/ 1390650 h 1390650"/>
                  <a:gd name="connsiteX59" fmla="*/ 1762125 w 2371725"/>
                  <a:gd name="connsiteY59" fmla="*/ 1352550 h 1390650"/>
                  <a:gd name="connsiteX60" fmla="*/ 1771650 w 2371725"/>
                  <a:gd name="connsiteY60" fmla="*/ 1304925 h 1390650"/>
                  <a:gd name="connsiteX61" fmla="*/ 1790700 w 2371725"/>
                  <a:gd name="connsiteY61" fmla="*/ 1247775 h 1390650"/>
                  <a:gd name="connsiteX62" fmla="*/ 1790700 w 2371725"/>
                  <a:gd name="connsiteY62" fmla="*/ 1209675 h 1390650"/>
                  <a:gd name="connsiteX63" fmla="*/ 1809750 w 2371725"/>
                  <a:gd name="connsiteY63" fmla="*/ 1143000 h 1390650"/>
                  <a:gd name="connsiteX64" fmla="*/ 1800225 w 2371725"/>
                  <a:gd name="connsiteY64" fmla="*/ 1076325 h 1390650"/>
                  <a:gd name="connsiteX65" fmla="*/ 1809750 w 2371725"/>
                  <a:gd name="connsiteY65" fmla="*/ 1047750 h 1390650"/>
                  <a:gd name="connsiteX66" fmla="*/ 1828800 w 2371725"/>
                  <a:gd name="connsiteY66" fmla="*/ 981075 h 1390650"/>
                  <a:gd name="connsiteX67" fmla="*/ 1838325 w 2371725"/>
                  <a:gd name="connsiteY67" fmla="*/ 933450 h 1390650"/>
                  <a:gd name="connsiteX68" fmla="*/ 1847850 w 2371725"/>
                  <a:gd name="connsiteY68" fmla="*/ 885825 h 1390650"/>
                  <a:gd name="connsiteX69" fmla="*/ 1866900 w 2371725"/>
                  <a:gd name="connsiteY69" fmla="*/ 838200 h 1390650"/>
                  <a:gd name="connsiteX70" fmla="*/ 1914525 w 2371725"/>
                  <a:gd name="connsiteY70" fmla="*/ 895350 h 1390650"/>
                  <a:gd name="connsiteX71" fmla="*/ 1914525 w 2371725"/>
                  <a:gd name="connsiteY71" fmla="*/ 942975 h 1390650"/>
                  <a:gd name="connsiteX72" fmla="*/ 1933575 w 2371725"/>
                  <a:gd name="connsiteY72" fmla="*/ 1000125 h 1390650"/>
                  <a:gd name="connsiteX73" fmla="*/ 2038350 w 2371725"/>
                  <a:gd name="connsiteY73" fmla="*/ 1038225 h 1390650"/>
                  <a:gd name="connsiteX74" fmla="*/ 2000250 w 2371725"/>
                  <a:gd name="connsiteY74" fmla="*/ 1009650 h 1390650"/>
                  <a:gd name="connsiteX75" fmla="*/ 2047875 w 2371725"/>
                  <a:gd name="connsiteY75" fmla="*/ 990600 h 1390650"/>
                  <a:gd name="connsiteX76" fmla="*/ 2076450 w 2371725"/>
                  <a:gd name="connsiteY76" fmla="*/ 933450 h 1390650"/>
                  <a:gd name="connsiteX77" fmla="*/ 2105025 w 2371725"/>
                  <a:gd name="connsiteY77" fmla="*/ 876300 h 1390650"/>
                  <a:gd name="connsiteX78" fmla="*/ 2085975 w 2371725"/>
                  <a:gd name="connsiteY78" fmla="*/ 809625 h 1390650"/>
                  <a:gd name="connsiteX79" fmla="*/ 2133600 w 2371725"/>
                  <a:gd name="connsiteY79" fmla="*/ 752475 h 1390650"/>
                  <a:gd name="connsiteX80" fmla="*/ 2190750 w 2371725"/>
                  <a:gd name="connsiteY80" fmla="*/ 752475 h 1390650"/>
                  <a:gd name="connsiteX81" fmla="*/ 2247900 w 2371725"/>
                  <a:gd name="connsiteY81" fmla="*/ 752475 h 1390650"/>
                  <a:gd name="connsiteX82" fmla="*/ 2295525 w 2371725"/>
                  <a:gd name="connsiteY82" fmla="*/ 800100 h 1390650"/>
                  <a:gd name="connsiteX83" fmla="*/ 2314575 w 2371725"/>
                  <a:gd name="connsiteY83" fmla="*/ 847725 h 1390650"/>
                  <a:gd name="connsiteX84" fmla="*/ 2333625 w 2371725"/>
                  <a:gd name="connsiteY84" fmla="*/ 904875 h 1390650"/>
                  <a:gd name="connsiteX85" fmla="*/ 2352675 w 2371725"/>
                  <a:gd name="connsiteY85" fmla="*/ 962025 h 1390650"/>
                  <a:gd name="connsiteX86" fmla="*/ 2371725 w 2371725"/>
                  <a:gd name="connsiteY86" fmla="*/ 1019175 h 1390650"/>
                  <a:gd name="connsiteX0" fmla="*/ 0 w 2371909"/>
                  <a:gd name="connsiteY0" fmla="*/ 695325 h 1390650"/>
                  <a:gd name="connsiteX1" fmla="*/ 9525 w 2371909"/>
                  <a:gd name="connsiteY1" fmla="*/ 647700 h 1390650"/>
                  <a:gd name="connsiteX2" fmla="*/ 19050 w 2371909"/>
                  <a:gd name="connsiteY2" fmla="*/ 619125 h 1390650"/>
                  <a:gd name="connsiteX3" fmla="*/ 47625 w 2371909"/>
                  <a:gd name="connsiteY3" fmla="*/ 609600 h 1390650"/>
                  <a:gd name="connsiteX4" fmla="*/ 76200 w 2371909"/>
                  <a:gd name="connsiteY4" fmla="*/ 581025 h 1390650"/>
                  <a:gd name="connsiteX5" fmla="*/ 95250 w 2371909"/>
                  <a:gd name="connsiteY5" fmla="*/ 552450 h 1390650"/>
                  <a:gd name="connsiteX6" fmla="*/ 152400 w 2371909"/>
                  <a:gd name="connsiteY6" fmla="*/ 533400 h 1390650"/>
                  <a:gd name="connsiteX7" fmla="*/ 180975 w 2371909"/>
                  <a:gd name="connsiteY7" fmla="*/ 523875 h 1390650"/>
                  <a:gd name="connsiteX8" fmla="*/ 238125 w 2371909"/>
                  <a:gd name="connsiteY8" fmla="*/ 485775 h 1390650"/>
                  <a:gd name="connsiteX9" fmla="*/ 266700 w 2371909"/>
                  <a:gd name="connsiteY9" fmla="*/ 457200 h 1390650"/>
                  <a:gd name="connsiteX10" fmla="*/ 390530 w 2371909"/>
                  <a:gd name="connsiteY10" fmla="*/ 419098 h 1390650"/>
                  <a:gd name="connsiteX11" fmla="*/ 409579 w 2371909"/>
                  <a:gd name="connsiteY11" fmla="*/ 390519 h 1390650"/>
                  <a:gd name="connsiteX12" fmla="*/ 438150 w 2371909"/>
                  <a:gd name="connsiteY12" fmla="*/ 381000 h 1390650"/>
                  <a:gd name="connsiteX13" fmla="*/ 466725 w 2371909"/>
                  <a:gd name="connsiteY13" fmla="*/ 371475 h 1390650"/>
                  <a:gd name="connsiteX14" fmla="*/ 523875 w 2371909"/>
                  <a:gd name="connsiteY14" fmla="*/ 342900 h 1390650"/>
                  <a:gd name="connsiteX15" fmla="*/ 542925 w 2371909"/>
                  <a:gd name="connsiteY15" fmla="*/ 314325 h 1390650"/>
                  <a:gd name="connsiteX16" fmla="*/ 571500 w 2371909"/>
                  <a:gd name="connsiteY16" fmla="*/ 304800 h 1390650"/>
                  <a:gd name="connsiteX17" fmla="*/ 638175 w 2371909"/>
                  <a:gd name="connsiteY17" fmla="*/ 285750 h 1390650"/>
                  <a:gd name="connsiteX18" fmla="*/ 666750 w 2371909"/>
                  <a:gd name="connsiteY18" fmla="*/ 266700 h 1390650"/>
                  <a:gd name="connsiteX19" fmla="*/ 695325 w 2371909"/>
                  <a:gd name="connsiteY19" fmla="*/ 257175 h 1390650"/>
                  <a:gd name="connsiteX20" fmla="*/ 752475 w 2371909"/>
                  <a:gd name="connsiteY20" fmla="*/ 219075 h 1390650"/>
                  <a:gd name="connsiteX21" fmla="*/ 800100 w 2371909"/>
                  <a:gd name="connsiteY21" fmla="*/ 180975 h 1390650"/>
                  <a:gd name="connsiteX22" fmla="*/ 857250 w 2371909"/>
                  <a:gd name="connsiteY22" fmla="*/ 133350 h 1390650"/>
                  <a:gd name="connsiteX23" fmla="*/ 914400 w 2371909"/>
                  <a:gd name="connsiteY23" fmla="*/ 114300 h 1390650"/>
                  <a:gd name="connsiteX24" fmla="*/ 942975 w 2371909"/>
                  <a:gd name="connsiteY24" fmla="*/ 104775 h 1390650"/>
                  <a:gd name="connsiteX25" fmla="*/ 981075 w 2371909"/>
                  <a:gd name="connsiteY25" fmla="*/ 95250 h 1390650"/>
                  <a:gd name="connsiteX26" fmla="*/ 1038225 w 2371909"/>
                  <a:gd name="connsiteY26" fmla="*/ 76200 h 1390650"/>
                  <a:gd name="connsiteX27" fmla="*/ 1066800 w 2371909"/>
                  <a:gd name="connsiteY27" fmla="*/ 66675 h 1390650"/>
                  <a:gd name="connsiteX28" fmla="*/ 1114425 w 2371909"/>
                  <a:gd name="connsiteY28" fmla="*/ 57150 h 1390650"/>
                  <a:gd name="connsiteX29" fmla="*/ 1143000 w 2371909"/>
                  <a:gd name="connsiteY29" fmla="*/ 47625 h 1390650"/>
                  <a:gd name="connsiteX30" fmla="*/ 1190625 w 2371909"/>
                  <a:gd name="connsiteY30" fmla="*/ 38100 h 1390650"/>
                  <a:gd name="connsiteX31" fmla="*/ 1295400 w 2371909"/>
                  <a:gd name="connsiteY31" fmla="*/ 19050 h 1390650"/>
                  <a:gd name="connsiteX32" fmla="*/ 1362075 w 2371909"/>
                  <a:gd name="connsiteY32" fmla="*/ 0 h 1390650"/>
                  <a:gd name="connsiteX33" fmla="*/ 1476375 w 2371909"/>
                  <a:gd name="connsiteY33" fmla="*/ 9525 h 1390650"/>
                  <a:gd name="connsiteX34" fmla="*/ 1495425 w 2371909"/>
                  <a:gd name="connsiteY34" fmla="*/ 38100 h 1390650"/>
                  <a:gd name="connsiteX35" fmla="*/ 1504950 w 2371909"/>
                  <a:gd name="connsiteY35" fmla="*/ 85725 h 1390650"/>
                  <a:gd name="connsiteX36" fmla="*/ 1514475 w 2371909"/>
                  <a:gd name="connsiteY36" fmla="*/ 323850 h 1390650"/>
                  <a:gd name="connsiteX37" fmla="*/ 1543050 w 2371909"/>
                  <a:gd name="connsiteY37" fmla="*/ 485775 h 1390650"/>
                  <a:gd name="connsiteX38" fmla="*/ 1552575 w 2371909"/>
                  <a:gd name="connsiteY38" fmla="*/ 514350 h 1390650"/>
                  <a:gd name="connsiteX39" fmla="*/ 1571625 w 2371909"/>
                  <a:gd name="connsiteY39" fmla="*/ 590550 h 1390650"/>
                  <a:gd name="connsiteX40" fmla="*/ 1562100 w 2371909"/>
                  <a:gd name="connsiteY40" fmla="*/ 638175 h 1390650"/>
                  <a:gd name="connsiteX41" fmla="*/ 1571625 w 2371909"/>
                  <a:gd name="connsiteY41" fmla="*/ 657225 h 1390650"/>
                  <a:gd name="connsiteX42" fmla="*/ 1600200 w 2371909"/>
                  <a:gd name="connsiteY42" fmla="*/ 685800 h 1390650"/>
                  <a:gd name="connsiteX43" fmla="*/ 1619252 w 2371909"/>
                  <a:gd name="connsiteY43" fmla="*/ 752475 h 1390650"/>
                  <a:gd name="connsiteX44" fmla="*/ 1619250 w 2371909"/>
                  <a:gd name="connsiteY44" fmla="*/ 809625 h 1390650"/>
                  <a:gd name="connsiteX45" fmla="*/ 1628775 w 2371909"/>
                  <a:gd name="connsiteY45" fmla="*/ 866775 h 1390650"/>
                  <a:gd name="connsiteX46" fmla="*/ 1638300 w 2371909"/>
                  <a:gd name="connsiteY46" fmla="*/ 895350 h 1390650"/>
                  <a:gd name="connsiteX47" fmla="*/ 1628775 w 2371909"/>
                  <a:gd name="connsiteY47" fmla="*/ 942975 h 1390650"/>
                  <a:gd name="connsiteX48" fmla="*/ 1647825 w 2371909"/>
                  <a:gd name="connsiteY48" fmla="*/ 990600 h 1390650"/>
                  <a:gd name="connsiteX49" fmla="*/ 1647825 w 2371909"/>
                  <a:gd name="connsiteY49" fmla="*/ 1019175 h 1390650"/>
                  <a:gd name="connsiteX50" fmla="*/ 1657350 w 2371909"/>
                  <a:gd name="connsiteY50" fmla="*/ 1066800 h 1390650"/>
                  <a:gd name="connsiteX51" fmla="*/ 1657350 w 2371909"/>
                  <a:gd name="connsiteY51" fmla="*/ 1114425 h 1390650"/>
                  <a:gd name="connsiteX52" fmla="*/ 1666875 w 2371909"/>
                  <a:gd name="connsiteY52" fmla="*/ 1152525 h 1390650"/>
                  <a:gd name="connsiteX53" fmla="*/ 1657350 w 2371909"/>
                  <a:gd name="connsiteY53" fmla="*/ 1171575 h 1390650"/>
                  <a:gd name="connsiteX54" fmla="*/ 1676400 w 2371909"/>
                  <a:gd name="connsiteY54" fmla="*/ 1209675 h 1390650"/>
                  <a:gd name="connsiteX55" fmla="*/ 1676400 w 2371909"/>
                  <a:gd name="connsiteY55" fmla="*/ 1257300 h 1390650"/>
                  <a:gd name="connsiteX56" fmla="*/ 1695450 w 2371909"/>
                  <a:gd name="connsiteY56" fmla="*/ 1304925 h 1390650"/>
                  <a:gd name="connsiteX57" fmla="*/ 1695450 w 2371909"/>
                  <a:gd name="connsiteY57" fmla="*/ 1352550 h 1390650"/>
                  <a:gd name="connsiteX58" fmla="*/ 1733550 w 2371909"/>
                  <a:gd name="connsiteY58" fmla="*/ 1390650 h 1390650"/>
                  <a:gd name="connsiteX59" fmla="*/ 1762125 w 2371909"/>
                  <a:gd name="connsiteY59" fmla="*/ 1352550 h 1390650"/>
                  <a:gd name="connsiteX60" fmla="*/ 1771650 w 2371909"/>
                  <a:gd name="connsiteY60" fmla="*/ 1304925 h 1390650"/>
                  <a:gd name="connsiteX61" fmla="*/ 1790700 w 2371909"/>
                  <a:gd name="connsiteY61" fmla="*/ 1247775 h 1390650"/>
                  <a:gd name="connsiteX62" fmla="*/ 1790700 w 2371909"/>
                  <a:gd name="connsiteY62" fmla="*/ 1209675 h 1390650"/>
                  <a:gd name="connsiteX63" fmla="*/ 1809750 w 2371909"/>
                  <a:gd name="connsiteY63" fmla="*/ 1143000 h 1390650"/>
                  <a:gd name="connsiteX64" fmla="*/ 1800225 w 2371909"/>
                  <a:gd name="connsiteY64" fmla="*/ 1076325 h 1390650"/>
                  <a:gd name="connsiteX65" fmla="*/ 1809750 w 2371909"/>
                  <a:gd name="connsiteY65" fmla="*/ 1047750 h 1390650"/>
                  <a:gd name="connsiteX66" fmla="*/ 1828800 w 2371909"/>
                  <a:gd name="connsiteY66" fmla="*/ 981075 h 1390650"/>
                  <a:gd name="connsiteX67" fmla="*/ 1838325 w 2371909"/>
                  <a:gd name="connsiteY67" fmla="*/ 933450 h 1390650"/>
                  <a:gd name="connsiteX68" fmla="*/ 1847850 w 2371909"/>
                  <a:gd name="connsiteY68" fmla="*/ 885825 h 1390650"/>
                  <a:gd name="connsiteX69" fmla="*/ 1866900 w 2371909"/>
                  <a:gd name="connsiteY69" fmla="*/ 838200 h 1390650"/>
                  <a:gd name="connsiteX70" fmla="*/ 1914525 w 2371909"/>
                  <a:gd name="connsiteY70" fmla="*/ 895350 h 1390650"/>
                  <a:gd name="connsiteX71" fmla="*/ 1914525 w 2371909"/>
                  <a:gd name="connsiteY71" fmla="*/ 942975 h 1390650"/>
                  <a:gd name="connsiteX72" fmla="*/ 1933575 w 2371909"/>
                  <a:gd name="connsiteY72" fmla="*/ 1000125 h 1390650"/>
                  <a:gd name="connsiteX73" fmla="*/ 2038350 w 2371909"/>
                  <a:gd name="connsiteY73" fmla="*/ 1038225 h 1390650"/>
                  <a:gd name="connsiteX74" fmla="*/ 2000250 w 2371909"/>
                  <a:gd name="connsiteY74" fmla="*/ 1009650 h 1390650"/>
                  <a:gd name="connsiteX75" fmla="*/ 2047875 w 2371909"/>
                  <a:gd name="connsiteY75" fmla="*/ 990600 h 1390650"/>
                  <a:gd name="connsiteX76" fmla="*/ 2076450 w 2371909"/>
                  <a:gd name="connsiteY76" fmla="*/ 933450 h 1390650"/>
                  <a:gd name="connsiteX77" fmla="*/ 2105025 w 2371909"/>
                  <a:gd name="connsiteY77" fmla="*/ 876300 h 1390650"/>
                  <a:gd name="connsiteX78" fmla="*/ 2085975 w 2371909"/>
                  <a:gd name="connsiteY78" fmla="*/ 809625 h 1390650"/>
                  <a:gd name="connsiteX79" fmla="*/ 2133600 w 2371909"/>
                  <a:gd name="connsiteY79" fmla="*/ 752475 h 1390650"/>
                  <a:gd name="connsiteX80" fmla="*/ 2190750 w 2371909"/>
                  <a:gd name="connsiteY80" fmla="*/ 752475 h 1390650"/>
                  <a:gd name="connsiteX81" fmla="*/ 2247900 w 2371909"/>
                  <a:gd name="connsiteY81" fmla="*/ 752475 h 1390650"/>
                  <a:gd name="connsiteX82" fmla="*/ 2295525 w 2371909"/>
                  <a:gd name="connsiteY82" fmla="*/ 800100 h 1390650"/>
                  <a:gd name="connsiteX83" fmla="*/ 2314575 w 2371909"/>
                  <a:gd name="connsiteY83" fmla="*/ 847725 h 1390650"/>
                  <a:gd name="connsiteX84" fmla="*/ 2333625 w 2371909"/>
                  <a:gd name="connsiteY84" fmla="*/ 904875 h 1390650"/>
                  <a:gd name="connsiteX85" fmla="*/ 2352675 w 2371909"/>
                  <a:gd name="connsiteY85" fmla="*/ 962025 h 1390650"/>
                  <a:gd name="connsiteX86" fmla="*/ 2371725 w 2371909"/>
                  <a:gd name="connsiteY86" fmla="*/ 1019175 h 1390650"/>
                  <a:gd name="connsiteX87" fmla="*/ 2362200 w 2371909"/>
                  <a:gd name="connsiteY87" fmla="*/ 1047750 h 1390650"/>
                  <a:gd name="connsiteX0" fmla="*/ 0 w 2390775"/>
                  <a:gd name="connsiteY0" fmla="*/ 695325 h 1390650"/>
                  <a:gd name="connsiteX1" fmla="*/ 9525 w 2390775"/>
                  <a:gd name="connsiteY1" fmla="*/ 647700 h 1390650"/>
                  <a:gd name="connsiteX2" fmla="*/ 19050 w 2390775"/>
                  <a:gd name="connsiteY2" fmla="*/ 619125 h 1390650"/>
                  <a:gd name="connsiteX3" fmla="*/ 47625 w 2390775"/>
                  <a:gd name="connsiteY3" fmla="*/ 609600 h 1390650"/>
                  <a:gd name="connsiteX4" fmla="*/ 76200 w 2390775"/>
                  <a:gd name="connsiteY4" fmla="*/ 581025 h 1390650"/>
                  <a:gd name="connsiteX5" fmla="*/ 95250 w 2390775"/>
                  <a:gd name="connsiteY5" fmla="*/ 552450 h 1390650"/>
                  <a:gd name="connsiteX6" fmla="*/ 152400 w 2390775"/>
                  <a:gd name="connsiteY6" fmla="*/ 533400 h 1390650"/>
                  <a:gd name="connsiteX7" fmla="*/ 180975 w 2390775"/>
                  <a:gd name="connsiteY7" fmla="*/ 523875 h 1390650"/>
                  <a:gd name="connsiteX8" fmla="*/ 238125 w 2390775"/>
                  <a:gd name="connsiteY8" fmla="*/ 485775 h 1390650"/>
                  <a:gd name="connsiteX9" fmla="*/ 266700 w 2390775"/>
                  <a:gd name="connsiteY9" fmla="*/ 457200 h 1390650"/>
                  <a:gd name="connsiteX10" fmla="*/ 390530 w 2390775"/>
                  <a:gd name="connsiteY10" fmla="*/ 419098 h 1390650"/>
                  <a:gd name="connsiteX11" fmla="*/ 409579 w 2390775"/>
                  <a:gd name="connsiteY11" fmla="*/ 390519 h 1390650"/>
                  <a:gd name="connsiteX12" fmla="*/ 438150 w 2390775"/>
                  <a:gd name="connsiteY12" fmla="*/ 381000 h 1390650"/>
                  <a:gd name="connsiteX13" fmla="*/ 466725 w 2390775"/>
                  <a:gd name="connsiteY13" fmla="*/ 371475 h 1390650"/>
                  <a:gd name="connsiteX14" fmla="*/ 523875 w 2390775"/>
                  <a:gd name="connsiteY14" fmla="*/ 342900 h 1390650"/>
                  <a:gd name="connsiteX15" fmla="*/ 542925 w 2390775"/>
                  <a:gd name="connsiteY15" fmla="*/ 314325 h 1390650"/>
                  <a:gd name="connsiteX16" fmla="*/ 571500 w 2390775"/>
                  <a:gd name="connsiteY16" fmla="*/ 304800 h 1390650"/>
                  <a:gd name="connsiteX17" fmla="*/ 638175 w 2390775"/>
                  <a:gd name="connsiteY17" fmla="*/ 285750 h 1390650"/>
                  <a:gd name="connsiteX18" fmla="*/ 666750 w 2390775"/>
                  <a:gd name="connsiteY18" fmla="*/ 266700 h 1390650"/>
                  <a:gd name="connsiteX19" fmla="*/ 695325 w 2390775"/>
                  <a:gd name="connsiteY19" fmla="*/ 257175 h 1390650"/>
                  <a:gd name="connsiteX20" fmla="*/ 752475 w 2390775"/>
                  <a:gd name="connsiteY20" fmla="*/ 219075 h 1390650"/>
                  <a:gd name="connsiteX21" fmla="*/ 800100 w 2390775"/>
                  <a:gd name="connsiteY21" fmla="*/ 180975 h 1390650"/>
                  <a:gd name="connsiteX22" fmla="*/ 857250 w 2390775"/>
                  <a:gd name="connsiteY22" fmla="*/ 133350 h 1390650"/>
                  <a:gd name="connsiteX23" fmla="*/ 914400 w 2390775"/>
                  <a:gd name="connsiteY23" fmla="*/ 114300 h 1390650"/>
                  <a:gd name="connsiteX24" fmla="*/ 942975 w 2390775"/>
                  <a:gd name="connsiteY24" fmla="*/ 104775 h 1390650"/>
                  <a:gd name="connsiteX25" fmla="*/ 981075 w 2390775"/>
                  <a:gd name="connsiteY25" fmla="*/ 95250 h 1390650"/>
                  <a:gd name="connsiteX26" fmla="*/ 1038225 w 2390775"/>
                  <a:gd name="connsiteY26" fmla="*/ 76200 h 1390650"/>
                  <a:gd name="connsiteX27" fmla="*/ 1066800 w 2390775"/>
                  <a:gd name="connsiteY27" fmla="*/ 66675 h 1390650"/>
                  <a:gd name="connsiteX28" fmla="*/ 1114425 w 2390775"/>
                  <a:gd name="connsiteY28" fmla="*/ 57150 h 1390650"/>
                  <a:gd name="connsiteX29" fmla="*/ 1143000 w 2390775"/>
                  <a:gd name="connsiteY29" fmla="*/ 47625 h 1390650"/>
                  <a:gd name="connsiteX30" fmla="*/ 1190625 w 2390775"/>
                  <a:gd name="connsiteY30" fmla="*/ 38100 h 1390650"/>
                  <a:gd name="connsiteX31" fmla="*/ 1295400 w 2390775"/>
                  <a:gd name="connsiteY31" fmla="*/ 19050 h 1390650"/>
                  <a:gd name="connsiteX32" fmla="*/ 1362075 w 2390775"/>
                  <a:gd name="connsiteY32" fmla="*/ 0 h 1390650"/>
                  <a:gd name="connsiteX33" fmla="*/ 1476375 w 2390775"/>
                  <a:gd name="connsiteY33" fmla="*/ 9525 h 1390650"/>
                  <a:gd name="connsiteX34" fmla="*/ 1495425 w 2390775"/>
                  <a:gd name="connsiteY34" fmla="*/ 38100 h 1390650"/>
                  <a:gd name="connsiteX35" fmla="*/ 1504950 w 2390775"/>
                  <a:gd name="connsiteY35" fmla="*/ 85725 h 1390650"/>
                  <a:gd name="connsiteX36" fmla="*/ 1514475 w 2390775"/>
                  <a:gd name="connsiteY36" fmla="*/ 323850 h 1390650"/>
                  <a:gd name="connsiteX37" fmla="*/ 1543050 w 2390775"/>
                  <a:gd name="connsiteY37" fmla="*/ 485775 h 1390650"/>
                  <a:gd name="connsiteX38" fmla="*/ 1552575 w 2390775"/>
                  <a:gd name="connsiteY38" fmla="*/ 514350 h 1390650"/>
                  <a:gd name="connsiteX39" fmla="*/ 1571625 w 2390775"/>
                  <a:gd name="connsiteY39" fmla="*/ 590550 h 1390650"/>
                  <a:gd name="connsiteX40" fmla="*/ 1562100 w 2390775"/>
                  <a:gd name="connsiteY40" fmla="*/ 638175 h 1390650"/>
                  <a:gd name="connsiteX41" fmla="*/ 1571625 w 2390775"/>
                  <a:gd name="connsiteY41" fmla="*/ 657225 h 1390650"/>
                  <a:gd name="connsiteX42" fmla="*/ 1600200 w 2390775"/>
                  <a:gd name="connsiteY42" fmla="*/ 685800 h 1390650"/>
                  <a:gd name="connsiteX43" fmla="*/ 1619252 w 2390775"/>
                  <a:gd name="connsiteY43" fmla="*/ 752475 h 1390650"/>
                  <a:gd name="connsiteX44" fmla="*/ 1619250 w 2390775"/>
                  <a:gd name="connsiteY44" fmla="*/ 809625 h 1390650"/>
                  <a:gd name="connsiteX45" fmla="*/ 1628775 w 2390775"/>
                  <a:gd name="connsiteY45" fmla="*/ 866775 h 1390650"/>
                  <a:gd name="connsiteX46" fmla="*/ 1638300 w 2390775"/>
                  <a:gd name="connsiteY46" fmla="*/ 895350 h 1390650"/>
                  <a:gd name="connsiteX47" fmla="*/ 1628775 w 2390775"/>
                  <a:gd name="connsiteY47" fmla="*/ 942975 h 1390650"/>
                  <a:gd name="connsiteX48" fmla="*/ 1647825 w 2390775"/>
                  <a:gd name="connsiteY48" fmla="*/ 990600 h 1390650"/>
                  <a:gd name="connsiteX49" fmla="*/ 1647825 w 2390775"/>
                  <a:gd name="connsiteY49" fmla="*/ 1019175 h 1390650"/>
                  <a:gd name="connsiteX50" fmla="*/ 1657350 w 2390775"/>
                  <a:gd name="connsiteY50" fmla="*/ 1066800 h 1390650"/>
                  <a:gd name="connsiteX51" fmla="*/ 1657350 w 2390775"/>
                  <a:gd name="connsiteY51" fmla="*/ 1114425 h 1390650"/>
                  <a:gd name="connsiteX52" fmla="*/ 1666875 w 2390775"/>
                  <a:gd name="connsiteY52" fmla="*/ 1152525 h 1390650"/>
                  <a:gd name="connsiteX53" fmla="*/ 1657350 w 2390775"/>
                  <a:gd name="connsiteY53" fmla="*/ 1171575 h 1390650"/>
                  <a:gd name="connsiteX54" fmla="*/ 1676400 w 2390775"/>
                  <a:gd name="connsiteY54" fmla="*/ 1209675 h 1390650"/>
                  <a:gd name="connsiteX55" fmla="*/ 1676400 w 2390775"/>
                  <a:gd name="connsiteY55" fmla="*/ 1257300 h 1390650"/>
                  <a:gd name="connsiteX56" fmla="*/ 1695450 w 2390775"/>
                  <a:gd name="connsiteY56" fmla="*/ 1304925 h 1390650"/>
                  <a:gd name="connsiteX57" fmla="*/ 1695450 w 2390775"/>
                  <a:gd name="connsiteY57" fmla="*/ 1352550 h 1390650"/>
                  <a:gd name="connsiteX58" fmla="*/ 1733550 w 2390775"/>
                  <a:gd name="connsiteY58" fmla="*/ 1390650 h 1390650"/>
                  <a:gd name="connsiteX59" fmla="*/ 1762125 w 2390775"/>
                  <a:gd name="connsiteY59" fmla="*/ 1352550 h 1390650"/>
                  <a:gd name="connsiteX60" fmla="*/ 1771650 w 2390775"/>
                  <a:gd name="connsiteY60" fmla="*/ 1304925 h 1390650"/>
                  <a:gd name="connsiteX61" fmla="*/ 1790700 w 2390775"/>
                  <a:gd name="connsiteY61" fmla="*/ 1247775 h 1390650"/>
                  <a:gd name="connsiteX62" fmla="*/ 1790700 w 2390775"/>
                  <a:gd name="connsiteY62" fmla="*/ 1209675 h 1390650"/>
                  <a:gd name="connsiteX63" fmla="*/ 1809750 w 2390775"/>
                  <a:gd name="connsiteY63" fmla="*/ 1143000 h 1390650"/>
                  <a:gd name="connsiteX64" fmla="*/ 1800225 w 2390775"/>
                  <a:gd name="connsiteY64" fmla="*/ 1076325 h 1390650"/>
                  <a:gd name="connsiteX65" fmla="*/ 1809750 w 2390775"/>
                  <a:gd name="connsiteY65" fmla="*/ 1047750 h 1390650"/>
                  <a:gd name="connsiteX66" fmla="*/ 1828800 w 2390775"/>
                  <a:gd name="connsiteY66" fmla="*/ 981075 h 1390650"/>
                  <a:gd name="connsiteX67" fmla="*/ 1838325 w 2390775"/>
                  <a:gd name="connsiteY67" fmla="*/ 933450 h 1390650"/>
                  <a:gd name="connsiteX68" fmla="*/ 1847850 w 2390775"/>
                  <a:gd name="connsiteY68" fmla="*/ 885825 h 1390650"/>
                  <a:gd name="connsiteX69" fmla="*/ 1866900 w 2390775"/>
                  <a:gd name="connsiteY69" fmla="*/ 838200 h 1390650"/>
                  <a:gd name="connsiteX70" fmla="*/ 1914525 w 2390775"/>
                  <a:gd name="connsiteY70" fmla="*/ 895350 h 1390650"/>
                  <a:gd name="connsiteX71" fmla="*/ 1914525 w 2390775"/>
                  <a:gd name="connsiteY71" fmla="*/ 942975 h 1390650"/>
                  <a:gd name="connsiteX72" fmla="*/ 1933575 w 2390775"/>
                  <a:gd name="connsiteY72" fmla="*/ 1000125 h 1390650"/>
                  <a:gd name="connsiteX73" fmla="*/ 2038350 w 2390775"/>
                  <a:gd name="connsiteY73" fmla="*/ 1038225 h 1390650"/>
                  <a:gd name="connsiteX74" fmla="*/ 2000250 w 2390775"/>
                  <a:gd name="connsiteY74" fmla="*/ 1009650 h 1390650"/>
                  <a:gd name="connsiteX75" fmla="*/ 2047875 w 2390775"/>
                  <a:gd name="connsiteY75" fmla="*/ 990600 h 1390650"/>
                  <a:gd name="connsiteX76" fmla="*/ 2076450 w 2390775"/>
                  <a:gd name="connsiteY76" fmla="*/ 933450 h 1390650"/>
                  <a:gd name="connsiteX77" fmla="*/ 2105025 w 2390775"/>
                  <a:gd name="connsiteY77" fmla="*/ 876300 h 1390650"/>
                  <a:gd name="connsiteX78" fmla="*/ 2085975 w 2390775"/>
                  <a:gd name="connsiteY78" fmla="*/ 809625 h 1390650"/>
                  <a:gd name="connsiteX79" fmla="*/ 2133600 w 2390775"/>
                  <a:gd name="connsiteY79" fmla="*/ 752475 h 1390650"/>
                  <a:gd name="connsiteX80" fmla="*/ 2190750 w 2390775"/>
                  <a:gd name="connsiteY80" fmla="*/ 752475 h 1390650"/>
                  <a:gd name="connsiteX81" fmla="*/ 2247900 w 2390775"/>
                  <a:gd name="connsiteY81" fmla="*/ 752475 h 1390650"/>
                  <a:gd name="connsiteX82" fmla="*/ 2295525 w 2390775"/>
                  <a:gd name="connsiteY82" fmla="*/ 800100 h 1390650"/>
                  <a:gd name="connsiteX83" fmla="*/ 2314575 w 2390775"/>
                  <a:gd name="connsiteY83" fmla="*/ 847725 h 1390650"/>
                  <a:gd name="connsiteX84" fmla="*/ 2333625 w 2390775"/>
                  <a:gd name="connsiteY84" fmla="*/ 904875 h 1390650"/>
                  <a:gd name="connsiteX85" fmla="*/ 2352675 w 2390775"/>
                  <a:gd name="connsiteY85" fmla="*/ 962025 h 1390650"/>
                  <a:gd name="connsiteX86" fmla="*/ 2371725 w 2390775"/>
                  <a:gd name="connsiteY86" fmla="*/ 1019175 h 1390650"/>
                  <a:gd name="connsiteX87" fmla="*/ 2362200 w 2390775"/>
                  <a:gd name="connsiteY87" fmla="*/ 1047750 h 1390650"/>
                  <a:gd name="connsiteX88" fmla="*/ 2390775 w 2390775"/>
                  <a:gd name="connsiteY88" fmla="*/ 1104900 h 1390650"/>
                  <a:gd name="connsiteX0" fmla="*/ 0 w 2392891"/>
                  <a:gd name="connsiteY0" fmla="*/ 695325 h 1390650"/>
                  <a:gd name="connsiteX1" fmla="*/ 9525 w 2392891"/>
                  <a:gd name="connsiteY1" fmla="*/ 647700 h 1390650"/>
                  <a:gd name="connsiteX2" fmla="*/ 19050 w 2392891"/>
                  <a:gd name="connsiteY2" fmla="*/ 619125 h 1390650"/>
                  <a:gd name="connsiteX3" fmla="*/ 47625 w 2392891"/>
                  <a:gd name="connsiteY3" fmla="*/ 609600 h 1390650"/>
                  <a:gd name="connsiteX4" fmla="*/ 76200 w 2392891"/>
                  <a:gd name="connsiteY4" fmla="*/ 581025 h 1390650"/>
                  <a:gd name="connsiteX5" fmla="*/ 95250 w 2392891"/>
                  <a:gd name="connsiteY5" fmla="*/ 552450 h 1390650"/>
                  <a:gd name="connsiteX6" fmla="*/ 152400 w 2392891"/>
                  <a:gd name="connsiteY6" fmla="*/ 533400 h 1390650"/>
                  <a:gd name="connsiteX7" fmla="*/ 180975 w 2392891"/>
                  <a:gd name="connsiteY7" fmla="*/ 523875 h 1390650"/>
                  <a:gd name="connsiteX8" fmla="*/ 238125 w 2392891"/>
                  <a:gd name="connsiteY8" fmla="*/ 485775 h 1390650"/>
                  <a:gd name="connsiteX9" fmla="*/ 266700 w 2392891"/>
                  <a:gd name="connsiteY9" fmla="*/ 457200 h 1390650"/>
                  <a:gd name="connsiteX10" fmla="*/ 390530 w 2392891"/>
                  <a:gd name="connsiteY10" fmla="*/ 419098 h 1390650"/>
                  <a:gd name="connsiteX11" fmla="*/ 409579 w 2392891"/>
                  <a:gd name="connsiteY11" fmla="*/ 390519 h 1390650"/>
                  <a:gd name="connsiteX12" fmla="*/ 438150 w 2392891"/>
                  <a:gd name="connsiteY12" fmla="*/ 381000 h 1390650"/>
                  <a:gd name="connsiteX13" fmla="*/ 466725 w 2392891"/>
                  <a:gd name="connsiteY13" fmla="*/ 371475 h 1390650"/>
                  <a:gd name="connsiteX14" fmla="*/ 523875 w 2392891"/>
                  <a:gd name="connsiteY14" fmla="*/ 342900 h 1390650"/>
                  <a:gd name="connsiteX15" fmla="*/ 542925 w 2392891"/>
                  <a:gd name="connsiteY15" fmla="*/ 314325 h 1390650"/>
                  <a:gd name="connsiteX16" fmla="*/ 571500 w 2392891"/>
                  <a:gd name="connsiteY16" fmla="*/ 304800 h 1390650"/>
                  <a:gd name="connsiteX17" fmla="*/ 638175 w 2392891"/>
                  <a:gd name="connsiteY17" fmla="*/ 285750 h 1390650"/>
                  <a:gd name="connsiteX18" fmla="*/ 666750 w 2392891"/>
                  <a:gd name="connsiteY18" fmla="*/ 266700 h 1390650"/>
                  <a:gd name="connsiteX19" fmla="*/ 695325 w 2392891"/>
                  <a:gd name="connsiteY19" fmla="*/ 257175 h 1390650"/>
                  <a:gd name="connsiteX20" fmla="*/ 752475 w 2392891"/>
                  <a:gd name="connsiteY20" fmla="*/ 219075 h 1390650"/>
                  <a:gd name="connsiteX21" fmla="*/ 800100 w 2392891"/>
                  <a:gd name="connsiteY21" fmla="*/ 180975 h 1390650"/>
                  <a:gd name="connsiteX22" fmla="*/ 857250 w 2392891"/>
                  <a:gd name="connsiteY22" fmla="*/ 133350 h 1390650"/>
                  <a:gd name="connsiteX23" fmla="*/ 914400 w 2392891"/>
                  <a:gd name="connsiteY23" fmla="*/ 114300 h 1390650"/>
                  <a:gd name="connsiteX24" fmla="*/ 942975 w 2392891"/>
                  <a:gd name="connsiteY24" fmla="*/ 104775 h 1390650"/>
                  <a:gd name="connsiteX25" fmla="*/ 981075 w 2392891"/>
                  <a:gd name="connsiteY25" fmla="*/ 95250 h 1390650"/>
                  <a:gd name="connsiteX26" fmla="*/ 1038225 w 2392891"/>
                  <a:gd name="connsiteY26" fmla="*/ 76200 h 1390650"/>
                  <a:gd name="connsiteX27" fmla="*/ 1066800 w 2392891"/>
                  <a:gd name="connsiteY27" fmla="*/ 66675 h 1390650"/>
                  <a:gd name="connsiteX28" fmla="*/ 1114425 w 2392891"/>
                  <a:gd name="connsiteY28" fmla="*/ 57150 h 1390650"/>
                  <a:gd name="connsiteX29" fmla="*/ 1143000 w 2392891"/>
                  <a:gd name="connsiteY29" fmla="*/ 47625 h 1390650"/>
                  <a:gd name="connsiteX30" fmla="*/ 1190625 w 2392891"/>
                  <a:gd name="connsiteY30" fmla="*/ 38100 h 1390650"/>
                  <a:gd name="connsiteX31" fmla="*/ 1295400 w 2392891"/>
                  <a:gd name="connsiteY31" fmla="*/ 19050 h 1390650"/>
                  <a:gd name="connsiteX32" fmla="*/ 1362075 w 2392891"/>
                  <a:gd name="connsiteY32" fmla="*/ 0 h 1390650"/>
                  <a:gd name="connsiteX33" fmla="*/ 1476375 w 2392891"/>
                  <a:gd name="connsiteY33" fmla="*/ 9525 h 1390650"/>
                  <a:gd name="connsiteX34" fmla="*/ 1495425 w 2392891"/>
                  <a:gd name="connsiteY34" fmla="*/ 38100 h 1390650"/>
                  <a:gd name="connsiteX35" fmla="*/ 1504950 w 2392891"/>
                  <a:gd name="connsiteY35" fmla="*/ 85725 h 1390650"/>
                  <a:gd name="connsiteX36" fmla="*/ 1514475 w 2392891"/>
                  <a:gd name="connsiteY36" fmla="*/ 323850 h 1390650"/>
                  <a:gd name="connsiteX37" fmla="*/ 1543050 w 2392891"/>
                  <a:gd name="connsiteY37" fmla="*/ 485775 h 1390650"/>
                  <a:gd name="connsiteX38" fmla="*/ 1552575 w 2392891"/>
                  <a:gd name="connsiteY38" fmla="*/ 514350 h 1390650"/>
                  <a:gd name="connsiteX39" fmla="*/ 1571625 w 2392891"/>
                  <a:gd name="connsiteY39" fmla="*/ 590550 h 1390650"/>
                  <a:gd name="connsiteX40" fmla="*/ 1562100 w 2392891"/>
                  <a:gd name="connsiteY40" fmla="*/ 638175 h 1390650"/>
                  <a:gd name="connsiteX41" fmla="*/ 1571625 w 2392891"/>
                  <a:gd name="connsiteY41" fmla="*/ 657225 h 1390650"/>
                  <a:gd name="connsiteX42" fmla="*/ 1600200 w 2392891"/>
                  <a:gd name="connsiteY42" fmla="*/ 685800 h 1390650"/>
                  <a:gd name="connsiteX43" fmla="*/ 1619252 w 2392891"/>
                  <a:gd name="connsiteY43" fmla="*/ 752475 h 1390650"/>
                  <a:gd name="connsiteX44" fmla="*/ 1619250 w 2392891"/>
                  <a:gd name="connsiteY44" fmla="*/ 809625 h 1390650"/>
                  <a:gd name="connsiteX45" fmla="*/ 1628775 w 2392891"/>
                  <a:gd name="connsiteY45" fmla="*/ 866775 h 1390650"/>
                  <a:gd name="connsiteX46" fmla="*/ 1638300 w 2392891"/>
                  <a:gd name="connsiteY46" fmla="*/ 895350 h 1390650"/>
                  <a:gd name="connsiteX47" fmla="*/ 1628775 w 2392891"/>
                  <a:gd name="connsiteY47" fmla="*/ 942975 h 1390650"/>
                  <a:gd name="connsiteX48" fmla="*/ 1647825 w 2392891"/>
                  <a:gd name="connsiteY48" fmla="*/ 990600 h 1390650"/>
                  <a:gd name="connsiteX49" fmla="*/ 1647825 w 2392891"/>
                  <a:gd name="connsiteY49" fmla="*/ 1019175 h 1390650"/>
                  <a:gd name="connsiteX50" fmla="*/ 1657350 w 2392891"/>
                  <a:gd name="connsiteY50" fmla="*/ 1066800 h 1390650"/>
                  <a:gd name="connsiteX51" fmla="*/ 1657350 w 2392891"/>
                  <a:gd name="connsiteY51" fmla="*/ 1114425 h 1390650"/>
                  <a:gd name="connsiteX52" fmla="*/ 1666875 w 2392891"/>
                  <a:gd name="connsiteY52" fmla="*/ 1152525 h 1390650"/>
                  <a:gd name="connsiteX53" fmla="*/ 1657350 w 2392891"/>
                  <a:gd name="connsiteY53" fmla="*/ 1171575 h 1390650"/>
                  <a:gd name="connsiteX54" fmla="*/ 1676400 w 2392891"/>
                  <a:gd name="connsiteY54" fmla="*/ 1209675 h 1390650"/>
                  <a:gd name="connsiteX55" fmla="*/ 1676400 w 2392891"/>
                  <a:gd name="connsiteY55" fmla="*/ 1257300 h 1390650"/>
                  <a:gd name="connsiteX56" fmla="*/ 1695450 w 2392891"/>
                  <a:gd name="connsiteY56" fmla="*/ 1304925 h 1390650"/>
                  <a:gd name="connsiteX57" fmla="*/ 1695450 w 2392891"/>
                  <a:gd name="connsiteY57" fmla="*/ 1352550 h 1390650"/>
                  <a:gd name="connsiteX58" fmla="*/ 1733550 w 2392891"/>
                  <a:gd name="connsiteY58" fmla="*/ 1390650 h 1390650"/>
                  <a:gd name="connsiteX59" fmla="*/ 1762125 w 2392891"/>
                  <a:gd name="connsiteY59" fmla="*/ 1352550 h 1390650"/>
                  <a:gd name="connsiteX60" fmla="*/ 1771650 w 2392891"/>
                  <a:gd name="connsiteY60" fmla="*/ 1304925 h 1390650"/>
                  <a:gd name="connsiteX61" fmla="*/ 1790700 w 2392891"/>
                  <a:gd name="connsiteY61" fmla="*/ 1247775 h 1390650"/>
                  <a:gd name="connsiteX62" fmla="*/ 1790700 w 2392891"/>
                  <a:gd name="connsiteY62" fmla="*/ 1209675 h 1390650"/>
                  <a:gd name="connsiteX63" fmla="*/ 1809750 w 2392891"/>
                  <a:gd name="connsiteY63" fmla="*/ 1143000 h 1390650"/>
                  <a:gd name="connsiteX64" fmla="*/ 1800225 w 2392891"/>
                  <a:gd name="connsiteY64" fmla="*/ 1076325 h 1390650"/>
                  <a:gd name="connsiteX65" fmla="*/ 1809750 w 2392891"/>
                  <a:gd name="connsiteY65" fmla="*/ 1047750 h 1390650"/>
                  <a:gd name="connsiteX66" fmla="*/ 1828800 w 2392891"/>
                  <a:gd name="connsiteY66" fmla="*/ 981075 h 1390650"/>
                  <a:gd name="connsiteX67" fmla="*/ 1838325 w 2392891"/>
                  <a:gd name="connsiteY67" fmla="*/ 933450 h 1390650"/>
                  <a:gd name="connsiteX68" fmla="*/ 1847850 w 2392891"/>
                  <a:gd name="connsiteY68" fmla="*/ 885825 h 1390650"/>
                  <a:gd name="connsiteX69" fmla="*/ 1866900 w 2392891"/>
                  <a:gd name="connsiteY69" fmla="*/ 838200 h 1390650"/>
                  <a:gd name="connsiteX70" fmla="*/ 1914525 w 2392891"/>
                  <a:gd name="connsiteY70" fmla="*/ 895350 h 1390650"/>
                  <a:gd name="connsiteX71" fmla="*/ 1914525 w 2392891"/>
                  <a:gd name="connsiteY71" fmla="*/ 942975 h 1390650"/>
                  <a:gd name="connsiteX72" fmla="*/ 1933575 w 2392891"/>
                  <a:gd name="connsiteY72" fmla="*/ 1000125 h 1390650"/>
                  <a:gd name="connsiteX73" fmla="*/ 2038350 w 2392891"/>
                  <a:gd name="connsiteY73" fmla="*/ 1038225 h 1390650"/>
                  <a:gd name="connsiteX74" fmla="*/ 2000250 w 2392891"/>
                  <a:gd name="connsiteY74" fmla="*/ 1009650 h 1390650"/>
                  <a:gd name="connsiteX75" fmla="*/ 2047875 w 2392891"/>
                  <a:gd name="connsiteY75" fmla="*/ 990600 h 1390650"/>
                  <a:gd name="connsiteX76" fmla="*/ 2076450 w 2392891"/>
                  <a:gd name="connsiteY76" fmla="*/ 933450 h 1390650"/>
                  <a:gd name="connsiteX77" fmla="*/ 2105025 w 2392891"/>
                  <a:gd name="connsiteY77" fmla="*/ 876300 h 1390650"/>
                  <a:gd name="connsiteX78" fmla="*/ 2085975 w 2392891"/>
                  <a:gd name="connsiteY78" fmla="*/ 809625 h 1390650"/>
                  <a:gd name="connsiteX79" fmla="*/ 2133600 w 2392891"/>
                  <a:gd name="connsiteY79" fmla="*/ 752475 h 1390650"/>
                  <a:gd name="connsiteX80" fmla="*/ 2190750 w 2392891"/>
                  <a:gd name="connsiteY80" fmla="*/ 752475 h 1390650"/>
                  <a:gd name="connsiteX81" fmla="*/ 2247900 w 2392891"/>
                  <a:gd name="connsiteY81" fmla="*/ 752475 h 1390650"/>
                  <a:gd name="connsiteX82" fmla="*/ 2295525 w 2392891"/>
                  <a:gd name="connsiteY82" fmla="*/ 800100 h 1390650"/>
                  <a:gd name="connsiteX83" fmla="*/ 2314575 w 2392891"/>
                  <a:gd name="connsiteY83" fmla="*/ 847725 h 1390650"/>
                  <a:gd name="connsiteX84" fmla="*/ 2333625 w 2392891"/>
                  <a:gd name="connsiteY84" fmla="*/ 904875 h 1390650"/>
                  <a:gd name="connsiteX85" fmla="*/ 2352675 w 2392891"/>
                  <a:gd name="connsiteY85" fmla="*/ 962025 h 1390650"/>
                  <a:gd name="connsiteX86" fmla="*/ 2371725 w 2392891"/>
                  <a:gd name="connsiteY86" fmla="*/ 1019175 h 1390650"/>
                  <a:gd name="connsiteX87" fmla="*/ 2362200 w 2392891"/>
                  <a:gd name="connsiteY87" fmla="*/ 1047750 h 1390650"/>
                  <a:gd name="connsiteX88" fmla="*/ 2390775 w 2392891"/>
                  <a:gd name="connsiteY88" fmla="*/ 1104900 h 1390650"/>
                  <a:gd name="connsiteX89" fmla="*/ 2390775 w 2392891"/>
                  <a:gd name="connsiteY89" fmla="*/ 1152525 h 1390650"/>
                  <a:gd name="connsiteX0" fmla="*/ 0 w 2392891"/>
                  <a:gd name="connsiteY0" fmla="*/ 695325 h 1390650"/>
                  <a:gd name="connsiteX1" fmla="*/ 9525 w 2392891"/>
                  <a:gd name="connsiteY1" fmla="*/ 647700 h 1390650"/>
                  <a:gd name="connsiteX2" fmla="*/ 19050 w 2392891"/>
                  <a:gd name="connsiteY2" fmla="*/ 619125 h 1390650"/>
                  <a:gd name="connsiteX3" fmla="*/ 47625 w 2392891"/>
                  <a:gd name="connsiteY3" fmla="*/ 609600 h 1390650"/>
                  <a:gd name="connsiteX4" fmla="*/ 76200 w 2392891"/>
                  <a:gd name="connsiteY4" fmla="*/ 581025 h 1390650"/>
                  <a:gd name="connsiteX5" fmla="*/ 95250 w 2392891"/>
                  <a:gd name="connsiteY5" fmla="*/ 552450 h 1390650"/>
                  <a:gd name="connsiteX6" fmla="*/ 152400 w 2392891"/>
                  <a:gd name="connsiteY6" fmla="*/ 533400 h 1390650"/>
                  <a:gd name="connsiteX7" fmla="*/ 180975 w 2392891"/>
                  <a:gd name="connsiteY7" fmla="*/ 523875 h 1390650"/>
                  <a:gd name="connsiteX8" fmla="*/ 238125 w 2392891"/>
                  <a:gd name="connsiteY8" fmla="*/ 485775 h 1390650"/>
                  <a:gd name="connsiteX9" fmla="*/ 266700 w 2392891"/>
                  <a:gd name="connsiteY9" fmla="*/ 457200 h 1390650"/>
                  <a:gd name="connsiteX10" fmla="*/ 390530 w 2392891"/>
                  <a:gd name="connsiteY10" fmla="*/ 419098 h 1390650"/>
                  <a:gd name="connsiteX11" fmla="*/ 409579 w 2392891"/>
                  <a:gd name="connsiteY11" fmla="*/ 390519 h 1390650"/>
                  <a:gd name="connsiteX12" fmla="*/ 438150 w 2392891"/>
                  <a:gd name="connsiteY12" fmla="*/ 381000 h 1390650"/>
                  <a:gd name="connsiteX13" fmla="*/ 466725 w 2392891"/>
                  <a:gd name="connsiteY13" fmla="*/ 371475 h 1390650"/>
                  <a:gd name="connsiteX14" fmla="*/ 523875 w 2392891"/>
                  <a:gd name="connsiteY14" fmla="*/ 342900 h 1390650"/>
                  <a:gd name="connsiteX15" fmla="*/ 542925 w 2392891"/>
                  <a:gd name="connsiteY15" fmla="*/ 314325 h 1390650"/>
                  <a:gd name="connsiteX16" fmla="*/ 571500 w 2392891"/>
                  <a:gd name="connsiteY16" fmla="*/ 304800 h 1390650"/>
                  <a:gd name="connsiteX17" fmla="*/ 638175 w 2392891"/>
                  <a:gd name="connsiteY17" fmla="*/ 285750 h 1390650"/>
                  <a:gd name="connsiteX18" fmla="*/ 666750 w 2392891"/>
                  <a:gd name="connsiteY18" fmla="*/ 266700 h 1390650"/>
                  <a:gd name="connsiteX19" fmla="*/ 695325 w 2392891"/>
                  <a:gd name="connsiteY19" fmla="*/ 257175 h 1390650"/>
                  <a:gd name="connsiteX20" fmla="*/ 752475 w 2392891"/>
                  <a:gd name="connsiteY20" fmla="*/ 219075 h 1390650"/>
                  <a:gd name="connsiteX21" fmla="*/ 800100 w 2392891"/>
                  <a:gd name="connsiteY21" fmla="*/ 180975 h 1390650"/>
                  <a:gd name="connsiteX22" fmla="*/ 857250 w 2392891"/>
                  <a:gd name="connsiteY22" fmla="*/ 133350 h 1390650"/>
                  <a:gd name="connsiteX23" fmla="*/ 914400 w 2392891"/>
                  <a:gd name="connsiteY23" fmla="*/ 114300 h 1390650"/>
                  <a:gd name="connsiteX24" fmla="*/ 942975 w 2392891"/>
                  <a:gd name="connsiteY24" fmla="*/ 104775 h 1390650"/>
                  <a:gd name="connsiteX25" fmla="*/ 981075 w 2392891"/>
                  <a:gd name="connsiteY25" fmla="*/ 95250 h 1390650"/>
                  <a:gd name="connsiteX26" fmla="*/ 1038225 w 2392891"/>
                  <a:gd name="connsiteY26" fmla="*/ 76200 h 1390650"/>
                  <a:gd name="connsiteX27" fmla="*/ 1066800 w 2392891"/>
                  <a:gd name="connsiteY27" fmla="*/ 66675 h 1390650"/>
                  <a:gd name="connsiteX28" fmla="*/ 1114425 w 2392891"/>
                  <a:gd name="connsiteY28" fmla="*/ 57150 h 1390650"/>
                  <a:gd name="connsiteX29" fmla="*/ 1143000 w 2392891"/>
                  <a:gd name="connsiteY29" fmla="*/ 47625 h 1390650"/>
                  <a:gd name="connsiteX30" fmla="*/ 1190625 w 2392891"/>
                  <a:gd name="connsiteY30" fmla="*/ 38100 h 1390650"/>
                  <a:gd name="connsiteX31" fmla="*/ 1295400 w 2392891"/>
                  <a:gd name="connsiteY31" fmla="*/ 19050 h 1390650"/>
                  <a:gd name="connsiteX32" fmla="*/ 1362075 w 2392891"/>
                  <a:gd name="connsiteY32" fmla="*/ 0 h 1390650"/>
                  <a:gd name="connsiteX33" fmla="*/ 1476375 w 2392891"/>
                  <a:gd name="connsiteY33" fmla="*/ 9525 h 1390650"/>
                  <a:gd name="connsiteX34" fmla="*/ 1495425 w 2392891"/>
                  <a:gd name="connsiteY34" fmla="*/ 38100 h 1390650"/>
                  <a:gd name="connsiteX35" fmla="*/ 1504950 w 2392891"/>
                  <a:gd name="connsiteY35" fmla="*/ 85725 h 1390650"/>
                  <a:gd name="connsiteX36" fmla="*/ 1514475 w 2392891"/>
                  <a:gd name="connsiteY36" fmla="*/ 323850 h 1390650"/>
                  <a:gd name="connsiteX37" fmla="*/ 1543050 w 2392891"/>
                  <a:gd name="connsiteY37" fmla="*/ 485775 h 1390650"/>
                  <a:gd name="connsiteX38" fmla="*/ 1552575 w 2392891"/>
                  <a:gd name="connsiteY38" fmla="*/ 514350 h 1390650"/>
                  <a:gd name="connsiteX39" fmla="*/ 1571625 w 2392891"/>
                  <a:gd name="connsiteY39" fmla="*/ 590550 h 1390650"/>
                  <a:gd name="connsiteX40" fmla="*/ 1562100 w 2392891"/>
                  <a:gd name="connsiteY40" fmla="*/ 638175 h 1390650"/>
                  <a:gd name="connsiteX41" fmla="*/ 1571625 w 2392891"/>
                  <a:gd name="connsiteY41" fmla="*/ 657225 h 1390650"/>
                  <a:gd name="connsiteX42" fmla="*/ 1600200 w 2392891"/>
                  <a:gd name="connsiteY42" fmla="*/ 685800 h 1390650"/>
                  <a:gd name="connsiteX43" fmla="*/ 1619252 w 2392891"/>
                  <a:gd name="connsiteY43" fmla="*/ 752475 h 1390650"/>
                  <a:gd name="connsiteX44" fmla="*/ 1619250 w 2392891"/>
                  <a:gd name="connsiteY44" fmla="*/ 809625 h 1390650"/>
                  <a:gd name="connsiteX45" fmla="*/ 1628775 w 2392891"/>
                  <a:gd name="connsiteY45" fmla="*/ 866775 h 1390650"/>
                  <a:gd name="connsiteX46" fmla="*/ 1638300 w 2392891"/>
                  <a:gd name="connsiteY46" fmla="*/ 895350 h 1390650"/>
                  <a:gd name="connsiteX47" fmla="*/ 1628775 w 2392891"/>
                  <a:gd name="connsiteY47" fmla="*/ 942975 h 1390650"/>
                  <a:gd name="connsiteX48" fmla="*/ 1647825 w 2392891"/>
                  <a:gd name="connsiteY48" fmla="*/ 990600 h 1390650"/>
                  <a:gd name="connsiteX49" fmla="*/ 1647825 w 2392891"/>
                  <a:gd name="connsiteY49" fmla="*/ 1019175 h 1390650"/>
                  <a:gd name="connsiteX50" fmla="*/ 1657350 w 2392891"/>
                  <a:gd name="connsiteY50" fmla="*/ 1066800 h 1390650"/>
                  <a:gd name="connsiteX51" fmla="*/ 1657350 w 2392891"/>
                  <a:gd name="connsiteY51" fmla="*/ 1114425 h 1390650"/>
                  <a:gd name="connsiteX52" fmla="*/ 1666875 w 2392891"/>
                  <a:gd name="connsiteY52" fmla="*/ 1152525 h 1390650"/>
                  <a:gd name="connsiteX53" fmla="*/ 1657350 w 2392891"/>
                  <a:gd name="connsiteY53" fmla="*/ 1171575 h 1390650"/>
                  <a:gd name="connsiteX54" fmla="*/ 1676400 w 2392891"/>
                  <a:gd name="connsiteY54" fmla="*/ 1209675 h 1390650"/>
                  <a:gd name="connsiteX55" fmla="*/ 1676400 w 2392891"/>
                  <a:gd name="connsiteY55" fmla="*/ 1257300 h 1390650"/>
                  <a:gd name="connsiteX56" fmla="*/ 1695450 w 2392891"/>
                  <a:gd name="connsiteY56" fmla="*/ 1304925 h 1390650"/>
                  <a:gd name="connsiteX57" fmla="*/ 1695450 w 2392891"/>
                  <a:gd name="connsiteY57" fmla="*/ 1352550 h 1390650"/>
                  <a:gd name="connsiteX58" fmla="*/ 1733550 w 2392891"/>
                  <a:gd name="connsiteY58" fmla="*/ 1390650 h 1390650"/>
                  <a:gd name="connsiteX59" fmla="*/ 1762125 w 2392891"/>
                  <a:gd name="connsiteY59" fmla="*/ 1352550 h 1390650"/>
                  <a:gd name="connsiteX60" fmla="*/ 1771650 w 2392891"/>
                  <a:gd name="connsiteY60" fmla="*/ 1304925 h 1390650"/>
                  <a:gd name="connsiteX61" fmla="*/ 1790700 w 2392891"/>
                  <a:gd name="connsiteY61" fmla="*/ 1247775 h 1390650"/>
                  <a:gd name="connsiteX62" fmla="*/ 1790700 w 2392891"/>
                  <a:gd name="connsiteY62" fmla="*/ 1209675 h 1390650"/>
                  <a:gd name="connsiteX63" fmla="*/ 1809750 w 2392891"/>
                  <a:gd name="connsiteY63" fmla="*/ 1143000 h 1390650"/>
                  <a:gd name="connsiteX64" fmla="*/ 1800225 w 2392891"/>
                  <a:gd name="connsiteY64" fmla="*/ 1076325 h 1390650"/>
                  <a:gd name="connsiteX65" fmla="*/ 1809750 w 2392891"/>
                  <a:gd name="connsiteY65" fmla="*/ 1047750 h 1390650"/>
                  <a:gd name="connsiteX66" fmla="*/ 1828800 w 2392891"/>
                  <a:gd name="connsiteY66" fmla="*/ 981075 h 1390650"/>
                  <a:gd name="connsiteX67" fmla="*/ 1838325 w 2392891"/>
                  <a:gd name="connsiteY67" fmla="*/ 933450 h 1390650"/>
                  <a:gd name="connsiteX68" fmla="*/ 1847850 w 2392891"/>
                  <a:gd name="connsiteY68" fmla="*/ 885825 h 1390650"/>
                  <a:gd name="connsiteX69" fmla="*/ 1866900 w 2392891"/>
                  <a:gd name="connsiteY69" fmla="*/ 838200 h 1390650"/>
                  <a:gd name="connsiteX70" fmla="*/ 1914525 w 2392891"/>
                  <a:gd name="connsiteY70" fmla="*/ 895350 h 1390650"/>
                  <a:gd name="connsiteX71" fmla="*/ 1914525 w 2392891"/>
                  <a:gd name="connsiteY71" fmla="*/ 942975 h 1390650"/>
                  <a:gd name="connsiteX72" fmla="*/ 1933575 w 2392891"/>
                  <a:gd name="connsiteY72" fmla="*/ 1000125 h 1390650"/>
                  <a:gd name="connsiteX73" fmla="*/ 2038350 w 2392891"/>
                  <a:gd name="connsiteY73" fmla="*/ 1038225 h 1390650"/>
                  <a:gd name="connsiteX74" fmla="*/ 2000250 w 2392891"/>
                  <a:gd name="connsiteY74" fmla="*/ 1009650 h 1390650"/>
                  <a:gd name="connsiteX75" fmla="*/ 2047875 w 2392891"/>
                  <a:gd name="connsiteY75" fmla="*/ 990600 h 1390650"/>
                  <a:gd name="connsiteX76" fmla="*/ 2076450 w 2392891"/>
                  <a:gd name="connsiteY76" fmla="*/ 933450 h 1390650"/>
                  <a:gd name="connsiteX77" fmla="*/ 2105025 w 2392891"/>
                  <a:gd name="connsiteY77" fmla="*/ 876300 h 1390650"/>
                  <a:gd name="connsiteX78" fmla="*/ 2085975 w 2392891"/>
                  <a:gd name="connsiteY78" fmla="*/ 809625 h 1390650"/>
                  <a:gd name="connsiteX79" fmla="*/ 2133600 w 2392891"/>
                  <a:gd name="connsiteY79" fmla="*/ 752475 h 1390650"/>
                  <a:gd name="connsiteX80" fmla="*/ 2190750 w 2392891"/>
                  <a:gd name="connsiteY80" fmla="*/ 752475 h 1390650"/>
                  <a:gd name="connsiteX81" fmla="*/ 2247900 w 2392891"/>
                  <a:gd name="connsiteY81" fmla="*/ 752475 h 1390650"/>
                  <a:gd name="connsiteX82" fmla="*/ 2295525 w 2392891"/>
                  <a:gd name="connsiteY82" fmla="*/ 800100 h 1390650"/>
                  <a:gd name="connsiteX83" fmla="*/ 2314575 w 2392891"/>
                  <a:gd name="connsiteY83" fmla="*/ 847725 h 1390650"/>
                  <a:gd name="connsiteX84" fmla="*/ 2333625 w 2392891"/>
                  <a:gd name="connsiteY84" fmla="*/ 904875 h 1390650"/>
                  <a:gd name="connsiteX85" fmla="*/ 2352675 w 2392891"/>
                  <a:gd name="connsiteY85" fmla="*/ 962025 h 1390650"/>
                  <a:gd name="connsiteX86" fmla="*/ 2371725 w 2392891"/>
                  <a:gd name="connsiteY86" fmla="*/ 1019175 h 1390650"/>
                  <a:gd name="connsiteX87" fmla="*/ 2362200 w 2392891"/>
                  <a:gd name="connsiteY87" fmla="*/ 1047750 h 1390650"/>
                  <a:gd name="connsiteX88" fmla="*/ 2390775 w 2392891"/>
                  <a:gd name="connsiteY88" fmla="*/ 1104900 h 1390650"/>
                  <a:gd name="connsiteX89" fmla="*/ 2390775 w 2392891"/>
                  <a:gd name="connsiteY89" fmla="*/ 1152525 h 1390650"/>
                  <a:gd name="connsiteX90" fmla="*/ 2390775 w 2392891"/>
                  <a:gd name="connsiteY90" fmla="*/ 1200150 h 1390650"/>
                  <a:gd name="connsiteX0" fmla="*/ 0 w 2392891"/>
                  <a:gd name="connsiteY0" fmla="*/ 695325 h 1390650"/>
                  <a:gd name="connsiteX1" fmla="*/ 9525 w 2392891"/>
                  <a:gd name="connsiteY1" fmla="*/ 647700 h 1390650"/>
                  <a:gd name="connsiteX2" fmla="*/ 19050 w 2392891"/>
                  <a:gd name="connsiteY2" fmla="*/ 619125 h 1390650"/>
                  <a:gd name="connsiteX3" fmla="*/ 47625 w 2392891"/>
                  <a:gd name="connsiteY3" fmla="*/ 609600 h 1390650"/>
                  <a:gd name="connsiteX4" fmla="*/ 76200 w 2392891"/>
                  <a:gd name="connsiteY4" fmla="*/ 581025 h 1390650"/>
                  <a:gd name="connsiteX5" fmla="*/ 95250 w 2392891"/>
                  <a:gd name="connsiteY5" fmla="*/ 552450 h 1390650"/>
                  <a:gd name="connsiteX6" fmla="*/ 152400 w 2392891"/>
                  <a:gd name="connsiteY6" fmla="*/ 533400 h 1390650"/>
                  <a:gd name="connsiteX7" fmla="*/ 180975 w 2392891"/>
                  <a:gd name="connsiteY7" fmla="*/ 523875 h 1390650"/>
                  <a:gd name="connsiteX8" fmla="*/ 238125 w 2392891"/>
                  <a:gd name="connsiteY8" fmla="*/ 485775 h 1390650"/>
                  <a:gd name="connsiteX9" fmla="*/ 266700 w 2392891"/>
                  <a:gd name="connsiteY9" fmla="*/ 457200 h 1390650"/>
                  <a:gd name="connsiteX10" fmla="*/ 390530 w 2392891"/>
                  <a:gd name="connsiteY10" fmla="*/ 419098 h 1390650"/>
                  <a:gd name="connsiteX11" fmla="*/ 409579 w 2392891"/>
                  <a:gd name="connsiteY11" fmla="*/ 390519 h 1390650"/>
                  <a:gd name="connsiteX12" fmla="*/ 438150 w 2392891"/>
                  <a:gd name="connsiteY12" fmla="*/ 381000 h 1390650"/>
                  <a:gd name="connsiteX13" fmla="*/ 466725 w 2392891"/>
                  <a:gd name="connsiteY13" fmla="*/ 371475 h 1390650"/>
                  <a:gd name="connsiteX14" fmla="*/ 523875 w 2392891"/>
                  <a:gd name="connsiteY14" fmla="*/ 342900 h 1390650"/>
                  <a:gd name="connsiteX15" fmla="*/ 542925 w 2392891"/>
                  <a:gd name="connsiteY15" fmla="*/ 314325 h 1390650"/>
                  <a:gd name="connsiteX16" fmla="*/ 571500 w 2392891"/>
                  <a:gd name="connsiteY16" fmla="*/ 304800 h 1390650"/>
                  <a:gd name="connsiteX17" fmla="*/ 638175 w 2392891"/>
                  <a:gd name="connsiteY17" fmla="*/ 285750 h 1390650"/>
                  <a:gd name="connsiteX18" fmla="*/ 666750 w 2392891"/>
                  <a:gd name="connsiteY18" fmla="*/ 266700 h 1390650"/>
                  <a:gd name="connsiteX19" fmla="*/ 695325 w 2392891"/>
                  <a:gd name="connsiteY19" fmla="*/ 257175 h 1390650"/>
                  <a:gd name="connsiteX20" fmla="*/ 752475 w 2392891"/>
                  <a:gd name="connsiteY20" fmla="*/ 219075 h 1390650"/>
                  <a:gd name="connsiteX21" fmla="*/ 800100 w 2392891"/>
                  <a:gd name="connsiteY21" fmla="*/ 180975 h 1390650"/>
                  <a:gd name="connsiteX22" fmla="*/ 857250 w 2392891"/>
                  <a:gd name="connsiteY22" fmla="*/ 133350 h 1390650"/>
                  <a:gd name="connsiteX23" fmla="*/ 914400 w 2392891"/>
                  <a:gd name="connsiteY23" fmla="*/ 114300 h 1390650"/>
                  <a:gd name="connsiteX24" fmla="*/ 942975 w 2392891"/>
                  <a:gd name="connsiteY24" fmla="*/ 104775 h 1390650"/>
                  <a:gd name="connsiteX25" fmla="*/ 981075 w 2392891"/>
                  <a:gd name="connsiteY25" fmla="*/ 95250 h 1390650"/>
                  <a:gd name="connsiteX26" fmla="*/ 1038225 w 2392891"/>
                  <a:gd name="connsiteY26" fmla="*/ 76200 h 1390650"/>
                  <a:gd name="connsiteX27" fmla="*/ 1066800 w 2392891"/>
                  <a:gd name="connsiteY27" fmla="*/ 66675 h 1390650"/>
                  <a:gd name="connsiteX28" fmla="*/ 1114425 w 2392891"/>
                  <a:gd name="connsiteY28" fmla="*/ 57150 h 1390650"/>
                  <a:gd name="connsiteX29" fmla="*/ 1143000 w 2392891"/>
                  <a:gd name="connsiteY29" fmla="*/ 47625 h 1390650"/>
                  <a:gd name="connsiteX30" fmla="*/ 1190625 w 2392891"/>
                  <a:gd name="connsiteY30" fmla="*/ 38100 h 1390650"/>
                  <a:gd name="connsiteX31" fmla="*/ 1295400 w 2392891"/>
                  <a:gd name="connsiteY31" fmla="*/ 19050 h 1390650"/>
                  <a:gd name="connsiteX32" fmla="*/ 1362075 w 2392891"/>
                  <a:gd name="connsiteY32" fmla="*/ 0 h 1390650"/>
                  <a:gd name="connsiteX33" fmla="*/ 1476375 w 2392891"/>
                  <a:gd name="connsiteY33" fmla="*/ 9525 h 1390650"/>
                  <a:gd name="connsiteX34" fmla="*/ 1495425 w 2392891"/>
                  <a:gd name="connsiteY34" fmla="*/ 38100 h 1390650"/>
                  <a:gd name="connsiteX35" fmla="*/ 1504950 w 2392891"/>
                  <a:gd name="connsiteY35" fmla="*/ 85725 h 1390650"/>
                  <a:gd name="connsiteX36" fmla="*/ 1514475 w 2392891"/>
                  <a:gd name="connsiteY36" fmla="*/ 323850 h 1390650"/>
                  <a:gd name="connsiteX37" fmla="*/ 1543050 w 2392891"/>
                  <a:gd name="connsiteY37" fmla="*/ 485775 h 1390650"/>
                  <a:gd name="connsiteX38" fmla="*/ 1552575 w 2392891"/>
                  <a:gd name="connsiteY38" fmla="*/ 514350 h 1390650"/>
                  <a:gd name="connsiteX39" fmla="*/ 1571625 w 2392891"/>
                  <a:gd name="connsiteY39" fmla="*/ 590550 h 1390650"/>
                  <a:gd name="connsiteX40" fmla="*/ 1562100 w 2392891"/>
                  <a:gd name="connsiteY40" fmla="*/ 638175 h 1390650"/>
                  <a:gd name="connsiteX41" fmla="*/ 1571625 w 2392891"/>
                  <a:gd name="connsiteY41" fmla="*/ 657225 h 1390650"/>
                  <a:gd name="connsiteX42" fmla="*/ 1600200 w 2392891"/>
                  <a:gd name="connsiteY42" fmla="*/ 685800 h 1390650"/>
                  <a:gd name="connsiteX43" fmla="*/ 1619252 w 2392891"/>
                  <a:gd name="connsiteY43" fmla="*/ 752475 h 1390650"/>
                  <a:gd name="connsiteX44" fmla="*/ 1619250 w 2392891"/>
                  <a:gd name="connsiteY44" fmla="*/ 809625 h 1390650"/>
                  <a:gd name="connsiteX45" fmla="*/ 1628775 w 2392891"/>
                  <a:gd name="connsiteY45" fmla="*/ 866775 h 1390650"/>
                  <a:gd name="connsiteX46" fmla="*/ 1638300 w 2392891"/>
                  <a:gd name="connsiteY46" fmla="*/ 895350 h 1390650"/>
                  <a:gd name="connsiteX47" fmla="*/ 1628775 w 2392891"/>
                  <a:gd name="connsiteY47" fmla="*/ 942975 h 1390650"/>
                  <a:gd name="connsiteX48" fmla="*/ 1647825 w 2392891"/>
                  <a:gd name="connsiteY48" fmla="*/ 990600 h 1390650"/>
                  <a:gd name="connsiteX49" fmla="*/ 1647825 w 2392891"/>
                  <a:gd name="connsiteY49" fmla="*/ 1019175 h 1390650"/>
                  <a:gd name="connsiteX50" fmla="*/ 1657350 w 2392891"/>
                  <a:gd name="connsiteY50" fmla="*/ 1066800 h 1390650"/>
                  <a:gd name="connsiteX51" fmla="*/ 1657350 w 2392891"/>
                  <a:gd name="connsiteY51" fmla="*/ 1114425 h 1390650"/>
                  <a:gd name="connsiteX52" fmla="*/ 1666875 w 2392891"/>
                  <a:gd name="connsiteY52" fmla="*/ 1152525 h 1390650"/>
                  <a:gd name="connsiteX53" fmla="*/ 1657350 w 2392891"/>
                  <a:gd name="connsiteY53" fmla="*/ 1171575 h 1390650"/>
                  <a:gd name="connsiteX54" fmla="*/ 1676400 w 2392891"/>
                  <a:gd name="connsiteY54" fmla="*/ 1209675 h 1390650"/>
                  <a:gd name="connsiteX55" fmla="*/ 1676400 w 2392891"/>
                  <a:gd name="connsiteY55" fmla="*/ 1257300 h 1390650"/>
                  <a:gd name="connsiteX56" fmla="*/ 1695450 w 2392891"/>
                  <a:gd name="connsiteY56" fmla="*/ 1304925 h 1390650"/>
                  <a:gd name="connsiteX57" fmla="*/ 1695450 w 2392891"/>
                  <a:gd name="connsiteY57" fmla="*/ 1352550 h 1390650"/>
                  <a:gd name="connsiteX58" fmla="*/ 1733550 w 2392891"/>
                  <a:gd name="connsiteY58" fmla="*/ 1390650 h 1390650"/>
                  <a:gd name="connsiteX59" fmla="*/ 1762125 w 2392891"/>
                  <a:gd name="connsiteY59" fmla="*/ 1352550 h 1390650"/>
                  <a:gd name="connsiteX60" fmla="*/ 1771650 w 2392891"/>
                  <a:gd name="connsiteY60" fmla="*/ 1304925 h 1390650"/>
                  <a:gd name="connsiteX61" fmla="*/ 1790700 w 2392891"/>
                  <a:gd name="connsiteY61" fmla="*/ 1247775 h 1390650"/>
                  <a:gd name="connsiteX62" fmla="*/ 1790700 w 2392891"/>
                  <a:gd name="connsiteY62" fmla="*/ 1209675 h 1390650"/>
                  <a:gd name="connsiteX63" fmla="*/ 1809750 w 2392891"/>
                  <a:gd name="connsiteY63" fmla="*/ 1143000 h 1390650"/>
                  <a:gd name="connsiteX64" fmla="*/ 1800225 w 2392891"/>
                  <a:gd name="connsiteY64" fmla="*/ 1076325 h 1390650"/>
                  <a:gd name="connsiteX65" fmla="*/ 1809750 w 2392891"/>
                  <a:gd name="connsiteY65" fmla="*/ 1047750 h 1390650"/>
                  <a:gd name="connsiteX66" fmla="*/ 1828800 w 2392891"/>
                  <a:gd name="connsiteY66" fmla="*/ 981075 h 1390650"/>
                  <a:gd name="connsiteX67" fmla="*/ 1838325 w 2392891"/>
                  <a:gd name="connsiteY67" fmla="*/ 933450 h 1390650"/>
                  <a:gd name="connsiteX68" fmla="*/ 1847850 w 2392891"/>
                  <a:gd name="connsiteY68" fmla="*/ 885825 h 1390650"/>
                  <a:gd name="connsiteX69" fmla="*/ 1866900 w 2392891"/>
                  <a:gd name="connsiteY69" fmla="*/ 838200 h 1390650"/>
                  <a:gd name="connsiteX70" fmla="*/ 1914525 w 2392891"/>
                  <a:gd name="connsiteY70" fmla="*/ 895350 h 1390650"/>
                  <a:gd name="connsiteX71" fmla="*/ 1914525 w 2392891"/>
                  <a:gd name="connsiteY71" fmla="*/ 942975 h 1390650"/>
                  <a:gd name="connsiteX72" fmla="*/ 1933575 w 2392891"/>
                  <a:gd name="connsiteY72" fmla="*/ 1000125 h 1390650"/>
                  <a:gd name="connsiteX73" fmla="*/ 2038350 w 2392891"/>
                  <a:gd name="connsiteY73" fmla="*/ 1038225 h 1390650"/>
                  <a:gd name="connsiteX74" fmla="*/ 2000250 w 2392891"/>
                  <a:gd name="connsiteY74" fmla="*/ 1009650 h 1390650"/>
                  <a:gd name="connsiteX75" fmla="*/ 2047875 w 2392891"/>
                  <a:gd name="connsiteY75" fmla="*/ 990600 h 1390650"/>
                  <a:gd name="connsiteX76" fmla="*/ 2076450 w 2392891"/>
                  <a:gd name="connsiteY76" fmla="*/ 933450 h 1390650"/>
                  <a:gd name="connsiteX77" fmla="*/ 2105025 w 2392891"/>
                  <a:gd name="connsiteY77" fmla="*/ 876300 h 1390650"/>
                  <a:gd name="connsiteX78" fmla="*/ 2085975 w 2392891"/>
                  <a:gd name="connsiteY78" fmla="*/ 809625 h 1390650"/>
                  <a:gd name="connsiteX79" fmla="*/ 2133600 w 2392891"/>
                  <a:gd name="connsiteY79" fmla="*/ 752475 h 1390650"/>
                  <a:gd name="connsiteX80" fmla="*/ 2190750 w 2392891"/>
                  <a:gd name="connsiteY80" fmla="*/ 752475 h 1390650"/>
                  <a:gd name="connsiteX81" fmla="*/ 2247900 w 2392891"/>
                  <a:gd name="connsiteY81" fmla="*/ 752475 h 1390650"/>
                  <a:gd name="connsiteX82" fmla="*/ 2295525 w 2392891"/>
                  <a:gd name="connsiteY82" fmla="*/ 800100 h 1390650"/>
                  <a:gd name="connsiteX83" fmla="*/ 2314575 w 2392891"/>
                  <a:gd name="connsiteY83" fmla="*/ 847725 h 1390650"/>
                  <a:gd name="connsiteX84" fmla="*/ 2333625 w 2392891"/>
                  <a:gd name="connsiteY84" fmla="*/ 904875 h 1390650"/>
                  <a:gd name="connsiteX85" fmla="*/ 2352675 w 2392891"/>
                  <a:gd name="connsiteY85" fmla="*/ 962025 h 1390650"/>
                  <a:gd name="connsiteX86" fmla="*/ 2371725 w 2392891"/>
                  <a:gd name="connsiteY86" fmla="*/ 1019175 h 1390650"/>
                  <a:gd name="connsiteX87" fmla="*/ 2362200 w 2392891"/>
                  <a:gd name="connsiteY87" fmla="*/ 1047750 h 1390650"/>
                  <a:gd name="connsiteX88" fmla="*/ 2390775 w 2392891"/>
                  <a:gd name="connsiteY88" fmla="*/ 1104900 h 1390650"/>
                  <a:gd name="connsiteX89" fmla="*/ 2390775 w 2392891"/>
                  <a:gd name="connsiteY89" fmla="*/ 1152525 h 1390650"/>
                  <a:gd name="connsiteX90" fmla="*/ 2390775 w 2392891"/>
                  <a:gd name="connsiteY90" fmla="*/ 1200150 h 1390650"/>
                  <a:gd name="connsiteX91" fmla="*/ 2371725 w 2392891"/>
                  <a:gd name="connsiteY91" fmla="*/ 1228725 h 1390650"/>
                  <a:gd name="connsiteX0" fmla="*/ 0 w 2392891"/>
                  <a:gd name="connsiteY0" fmla="*/ 695325 h 1390650"/>
                  <a:gd name="connsiteX1" fmla="*/ 9525 w 2392891"/>
                  <a:gd name="connsiteY1" fmla="*/ 647700 h 1390650"/>
                  <a:gd name="connsiteX2" fmla="*/ 19050 w 2392891"/>
                  <a:gd name="connsiteY2" fmla="*/ 619125 h 1390650"/>
                  <a:gd name="connsiteX3" fmla="*/ 47625 w 2392891"/>
                  <a:gd name="connsiteY3" fmla="*/ 609600 h 1390650"/>
                  <a:gd name="connsiteX4" fmla="*/ 76200 w 2392891"/>
                  <a:gd name="connsiteY4" fmla="*/ 581025 h 1390650"/>
                  <a:gd name="connsiteX5" fmla="*/ 95250 w 2392891"/>
                  <a:gd name="connsiteY5" fmla="*/ 552450 h 1390650"/>
                  <a:gd name="connsiteX6" fmla="*/ 152400 w 2392891"/>
                  <a:gd name="connsiteY6" fmla="*/ 533400 h 1390650"/>
                  <a:gd name="connsiteX7" fmla="*/ 180975 w 2392891"/>
                  <a:gd name="connsiteY7" fmla="*/ 523875 h 1390650"/>
                  <a:gd name="connsiteX8" fmla="*/ 238125 w 2392891"/>
                  <a:gd name="connsiteY8" fmla="*/ 485775 h 1390650"/>
                  <a:gd name="connsiteX9" fmla="*/ 266700 w 2392891"/>
                  <a:gd name="connsiteY9" fmla="*/ 457200 h 1390650"/>
                  <a:gd name="connsiteX10" fmla="*/ 390530 w 2392891"/>
                  <a:gd name="connsiteY10" fmla="*/ 419098 h 1390650"/>
                  <a:gd name="connsiteX11" fmla="*/ 409579 w 2392891"/>
                  <a:gd name="connsiteY11" fmla="*/ 390519 h 1390650"/>
                  <a:gd name="connsiteX12" fmla="*/ 438150 w 2392891"/>
                  <a:gd name="connsiteY12" fmla="*/ 381000 h 1390650"/>
                  <a:gd name="connsiteX13" fmla="*/ 466725 w 2392891"/>
                  <a:gd name="connsiteY13" fmla="*/ 371475 h 1390650"/>
                  <a:gd name="connsiteX14" fmla="*/ 523875 w 2392891"/>
                  <a:gd name="connsiteY14" fmla="*/ 342900 h 1390650"/>
                  <a:gd name="connsiteX15" fmla="*/ 542925 w 2392891"/>
                  <a:gd name="connsiteY15" fmla="*/ 314325 h 1390650"/>
                  <a:gd name="connsiteX16" fmla="*/ 571500 w 2392891"/>
                  <a:gd name="connsiteY16" fmla="*/ 304800 h 1390650"/>
                  <a:gd name="connsiteX17" fmla="*/ 638175 w 2392891"/>
                  <a:gd name="connsiteY17" fmla="*/ 285750 h 1390650"/>
                  <a:gd name="connsiteX18" fmla="*/ 666750 w 2392891"/>
                  <a:gd name="connsiteY18" fmla="*/ 266700 h 1390650"/>
                  <a:gd name="connsiteX19" fmla="*/ 695325 w 2392891"/>
                  <a:gd name="connsiteY19" fmla="*/ 257175 h 1390650"/>
                  <a:gd name="connsiteX20" fmla="*/ 752475 w 2392891"/>
                  <a:gd name="connsiteY20" fmla="*/ 219075 h 1390650"/>
                  <a:gd name="connsiteX21" fmla="*/ 800100 w 2392891"/>
                  <a:gd name="connsiteY21" fmla="*/ 180975 h 1390650"/>
                  <a:gd name="connsiteX22" fmla="*/ 857250 w 2392891"/>
                  <a:gd name="connsiteY22" fmla="*/ 133350 h 1390650"/>
                  <a:gd name="connsiteX23" fmla="*/ 914400 w 2392891"/>
                  <a:gd name="connsiteY23" fmla="*/ 114300 h 1390650"/>
                  <a:gd name="connsiteX24" fmla="*/ 942975 w 2392891"/>
                  <a:gd name="connsiteY24" fmla="*/ 104775 h 1390650"/>
                  <a:gd name="connsiteX25" fmla="*/ 981075 w 2392891"/>
                  <a:gd name="connsiteY25" fmla="*/ 95250 h 1390650"/>
                  <a:gd name="connsiteX26" fmla="*/ 1038225 w 2392891"/>
                  <a:gd name="connsiteY26" fmla="*/ 76200 h 1390650"/>
                  <a:gd name="connsiteX27" fmla="*/ 1066800 w 2392891"/>
                  <a:gd name="connsiteY27" fmla="*/ 66675 h 1390650"/>
                  <a:gd name="connsiteX28" fmla="*/ 1114425 w 2392891"/>
                  <a:gd name="connsiteY28" fmla="*/ 57150 h 1390650"/>
                  <a:gd name="connsiteX29" fmla="*/ 1143000 w 2392891"/>
                  <a:gd name="connsiteY29" fmla="*/ 47625 h 1390650"/>
                  <a:gd name="connsiteX30" fmla="*/ 1190625 w 2392891"/>
                  <a:gd name="connsiteY30" fmla="*/ 38100 h 1390650"/>
                  <a:gd name="connsiteX31" fmla="*/ 1295400 w 2392891"/>
                  <a:gd name="connsiteY31" fmla="*/ 19050 h 1390650"/>
                  <a:gd name="connsiteX32" fmla="*/ 1362075 w 2392891"/>
                  <a:gd name="connsiteY32" fmla="*/ 0 h 1390650"/>
                  <a:gd name="connsiteX33" fmla="*/ 1476375 w 2392891"/>
                  <a:gd name="connsiteY33" fmla="*/ 9525 h 1390650"/>
                  <a:gd name="connsiteX34" fmla="*/ 1495425 w 2392891"/>
                  <a:gd name="connsiteY34" fmla="*/ 38100 h 1390650"/>
                  <a:gd name="connsiteX35" fmla="*/ 1504950 w 2392891"/>
                  <a:gd name="connsiteY35" fmla="*/ 85725 h 1390650"/>
                  <a:gd name="connsiteX36" fmla="*/ 1514475 w 2392891"/>
                  <a:gd name="connsiteY36" fmla="*/ 323850 h 1390650"/>
                  <a:gd name="connsiteX37" fmla="*/ 1543050 w 2392891"/>
                  <a:gd name="connsiteY37" fmla="*/ 485775 h 1390650"/>
                  <a:gd name="connsiteX38" fmla="*/ 1552575 w 2392891"/>
                  <a:gd name="connsiteY38" fmla="*/ 514350 h 1390650"/>
                  <a:gd name="connsiteX39" fmla="*/ 1571625 w 2392891"/>
                  <a:gd name="connsiteY39" fmla="*/ 590550 h 1390650"/>
                  <a:gd name="connsiteX40" fmla="*/ 1562100 w 2392891"/>
                  <a:gd name="connsiteY40" fmla="*/ 638175 h 1390650"/>
                  <a:gd name="connsiteX41" fmla="*/ 1571625 w 2392891"/>
                  <a:gd name="connsiteY41" fmla="*/ 657225 h 1390650"/>
                  <a:gd name="connsiteX42" fmla="*/ 1600200 w 2392891"/>
                  <a:gd name="connsiteY42" fmla="*/ 685800 h 1390650"/>
                  <a:gd name="connsiteX43" fmla="*/ 1619252 w 2392891"/>
                  <a:gd name="connsiteY43" fmla="*/ 752475 h 1390650"/>
                  <a:gd name="connsiteX44" fmla="*/ 1619250 w 2392891"/>
                  <a:gd name="connsiteY44" fmla="*/ 809625 h 1390650"/>
                  <a:gd name="connsiteX45" fmla="*/ 1628775 w 2392891"/>
                  <a:gd name="connsiteY45" fmla="*/ 866775 h 1390650"/>
                  <a:gd name="connsiteX46" fmla="*/ 1638300 w 2392891"/>
                  <a:gd name="connsiteY46" fmla="*/ 895350 h 1390650"/>
                  <a:gd name="connsiteX47" fmla="*/ 1628775 w 2392891"/>
                  <a:gd name="connsiteY47" fmla="*/ 942975 h 1390650"/>
                  <a:gd name="connsiteX48" fmla="*/ 1647825 w 2392891"/>
                  <a:gd name="connsiteY48" fmla="*/ 990600 h 1390650"/>
                  <a:gd name="connsiteX49" fmla="*/ 1647825 w 2392891"/>
                  <a:gd name="connsiteY49" fmla="*/ 1019175 h 1390650"/>
                  <a:gd name="connsiteX50" fmla="*/ 1657350 w 2392891"/>
                  <a:gd name="connsiteY50" fmla="*/ 1066800 h 1390650"/>
                  <a:gd name="connsiteX51" fmla="*/ 1657350 w 2392891"/>
                  <a:gd name="connsiteY51" fmla="*/ 1114425 h 1390650"/>
                  <a:gd name="connsiteX52" fmla="*/ 1666875 w 2392891"/>
                  <a:gd name="connsiteY52" fmla="*/ 1152525 h 1390650"/>
                  <a:gd name="connsiteX53" fmla="*/ 1657350 w 2392891"/>
                  <a:gd name="connsiteY53" fmla="*/ 1171575 h 1390650"/>
                  <a:gd name="connsiteX54" fmla="*/ 1676400 w 2392891"/>
                  <a:gd name="connsiteY54" fmla="*/ 1209675 h 1390650"/>
                  <a:gd name="connsiteX55" fmla="*/ 1676400 w 2392891"/>
                  <a:gd name="connsiteY55" fmla="*/ 1257300 h 1390650"/>
                  <a:gd name="connsiteX56" fmla="*/ 1695450 w 2392891"/>
                  <a:gd name="connsiteY56" fmla="*/ 1304925 h 1390650"/>
                  <a:gd name="connsiteX57" fmla="*/ 1695450 w 2392891"/>
                  <a:gd name="connsiteY57" fmla="*/ 1352550 h 1390650"/>
                  <a:gd name="connsiteX58" fmla="*/ 1733550 w 2392891"/>
                  <a:gd name="connsiteY58" fmla="*/ 1390650 h 1390650"/>
                  <a:gd name="connsiteX59" fmla="*/ 1762125 w 2392891"/>
                  <a:gd name="connsiteY59" fmla="*/ 1352550 h 1390650"/>
                  <a:gd name="connsiteX60" fmla="*/ 1771650 w 2392891"/>
                  <a:gd name="connsiteY60" fmla="*/ 1304925 h 1390650"/>
                  <a:gd name="connsiteX61" fmla="*/ 1790700 w 2392891"/>
                  <a:gd name="connsiteY61" fmla="*/ 1247775 h 1390650"/>
                  <a:gd name="connsiteX62" fmla="*/ 1790700 w 2392891"/>
                  <a:gd name="connsiteY62" fmla="*/ 1209675 h 1390650"/>
                  <a:gd name="connsiteX63" fmla="*/ 1809750 w 2392891"/>
                  <a:gd name="connsiteY63" fmla="*/ 1143000 h 1390650"/>
                  <a:gd name="connsiteX64" fmla="*/ 1800225 w 2392891"/>
                  <a:gd name="connsiteY64" fmla="*/ 1076325 h 1390650"/>
                  <a:gd name="connsiteX65" fmla="*/ 1809750 w 2392891"/>
                  <a:gd name="connsiteY65" fmla="*/ 1047750 h 1390650"/>
                  <a:gd name="connsiteX66" fmla="*/ 1828800 w 2392891"/>
                  <a:gd name="connsiteY66" fmla="*/ 981075 h 1390650"/>
                  <a:gd name="connsiteX67" fmla="*/ 1838325 w 2392891"/>
                  <a:gd name="connsiteY67" fmla="*/ 933450 h 1390650"/>
                  <a:gd name="connsiteX68" fmla="*/ 1847850 w 2392891"/>
                  <a:gd name="connsiteY68" fmla="*/ 885825 h 1390650"/>
                  <a:gd name="connsiteX69" fmla="*/ 1866900 w 2392891"/>
                  <a:gd name="connsiteY69" fmla="*/ 838200 h 1390650"/>
                  <a:gd name="connsiteX70" fmla="*/ 1914525 w 2392891"/>
                  <a:gd name="connsiteY70" fmla="*/ 895350 h 1390650"/>
                  <a:gd name="connsiteX71" fmla="*/ 1914525 w 2392891"/>
                  <a:gd name="connsiteY71" fmla="*/ 942975 h 1390650"/>
                  <a:gd name="connsiteX72" fmla="*/ 1933575 w 2392891"/>
                  <a:gd name="connsiteY72" fmla="*/ 1000125 h 1390650"/>
                  <a:gd name="connsiteX73" fmla="*/ 2038350 w 2392891"/>
                  <a:gd name="connsiteY73" fmla="*/ 1038225 h 1390650"/>
                  <a:gd name="connsiteX74" fmla="*/ 2000250 w 2392891"/>
                  <a:gd name="connsiteY74" fmla="*/ 1009650 h 1390650"/>
                  <a:gd name="connsiteX75" fmla="*/ 2047875 w 2392891"/>
                  <a:gd name="connsiteY75" fmla="*/ 990600 h 1390650"/>
                  <a:gd name="connsiteX76" fmla="*/ 2076450 w 2392891"/>
                  <a:gd name="connsiteY76" fmla="*/ 933450 h 1390650"/>
                  <a:gd name="connsiteX77" fmla="*/ 2105025 w 2392891"/>
                  <a:gd name="connsiteY77" fmla="*/ 876300 h 1390650"/>
                  <a:gd name="connsiteX78" fmla="*/ 2085975 w 2392891"/>
                  <a:gd name="connsiteY78" fmla="*/ 809625 h 1390650"/>
                  <a:gd name="connsiteX79" fmla="*/ 2133600 w 2392891"/>
                  <a:gd name="connsiteY79" fmla="*/ 752475 h 1390650"/>
                  <a:gd name="connsiteX80" fmla="*/ 2190750 w 2392891"/>
                  <a:gd name="connsiteY80" fmla="*/ 752475 h 1390650"/>
                  <a:gd name="connsiteX81" fmla="*/ 2247900 w 2392891"/>
                  <a:gd name="connsiteY81" fmla="*/ 752475 h 1390650"/>
                  <a:gd name="connsiteX82" fmla="*/ 2295525 w 2392891"/>
                  <a:gd name="connsiteY82" fmla="*/ 800100 h 1390650"/>
                  <a:gd name="connsiteX83" fmla="*/ 2314575 w 2392891"/>
                  <a:gd name="connsiteY83" fmla="*/ 847725 h 1390650"/>
                  <a:gd name="connsiteX84" fmla="*/ 2333625 w 2392891"/>
                  <a:gd name="connsiteY84" fmla="*/ 904875 h 1390650"/>
                  <a:gd name="connsiteX85" fmla="*/ 2352675 w 2392891"/>
                  <a:gd name="connsiteY85" fmla="*/ 962025 h 1390650"/>
                  <a:gd name="connsiteX86" fmla="*/ 2371725 w 2392891"/>
                  <a:gd name="connsiteY86" fmla="*/ 1019175 h 1390650"/>
                  <a:gd name="connsiteX87" fmla="*/ 2362200 w 2392891"/>
                  <a:gd name="connsiteY87" fmla="*/ 1047750 h 1390650"/>
                  <a:gd name="connsiteX88" fmla="*/ 2390775 w 2392891"/>
                  <a:gd name="connsiteY88" fmla="*/ 1104900 h 1390650"/>
                  <a:gd name="connsiteX89" fmla="*/ 2390775 w 2392891"/>
                  <a:gd name="connsiteY89" fmla="*/ 1152525 h 1390650"/>
                  <a:gd name="connsiteX90" fmla="*/ 2390775 w 2392891"/>
                  <a:gd name="connsiteY90" fmla="*/ 1200150 h 1390650"/>
                  <a:gd name="connsiteX91" fmla="*/ 2371725 w 2392891"/>
                  <a:gd name="connsiteY91" fmla="*/ 1228725 h 1390650"/>
                  <a:gd name="connsiteX92" fmla="*/ 2381250 w 2392891"/>
                  <a:gd name="connsiteY92" fmla="*/ 1266825 h 1390650"/>
                  <a:gd name="connsiteX0" fmla="*/ 0 w 2392891"/>
                  <a:gd name="connsiteY0" fmla="*/ 695325 h 1390650"/>
                  <a:gd name="connsiteX1" fmla="*/ 9525 w 2392891"/>
                  <a:gd name="connsiteY1" fmla="*/ 647700 h 1390650"/>
                  <a:gd name="connsiteX2" fmla="*/ 19050 w 2392891"/>
                  <a:gd name="connsiteY2" fmla="*/ 619125 h 1390650"/>
                  <a:gd name="connsiteX3" fmla="*/ 47625 w 2392891"/>
                  <a:gd name="connsiteY3" fmla="*/ 609600 h 1390650"/>
                  <a:gd name="connsiteX4" fmla="*/ 76200 w 2392891"/>
                  <a:gd name="connsiteY4" fmla="*/ 581025 h 1390650"/>
                  <a:gd name="connsiteX5" fmla="*/ 95250 w 2392891"/>
                  <a:gd name="connsiteY5" fmla="*/ 552450 h 1390650"/>
                  <a:gd name="connsiteX6" fmla="*/ 152400 w 2392891"/>
                  <a:gd name="connsiteY6" fmla="*/ 533400 h 1390650"/>
                  <a:gd name="connsiteX7" fmla="*/ 180975 w 2392891"/>
                  <a:gd name="connsiteY7" fmla="*/ 523875 h 1390650"/>
                  <a:gd name="connsiteX8" fmla="*/ 238125 w 2392891"/>
                  <a:gd name="connsiteY8" fmla="*/ 485775 h 1390650"/>
                  <a:gd name="connsiteX9" fmla="*/ 266700 w 2392891"/>
                  <a:gd name="connsiteY9" fmla="*/ 457200 h 1390650"/>
                  <a:gd name="connsiteX10" fmla="*/ 390530 w 2392891"/>
                  <a:gd name="connsiteY10" fmla="*/ 419098 h 1390650"/>
                  <a:gd name="connsiteX11" fmla="*/ 409579 w 2392891"/>
                  <a:gd name="connsiteY11" fmla="*/ 390519 h 1390650"/>
                  <a:gd name="connsiteX12" fmla="*/ 438150 w 2392891"/>
                  <a:gd name="connsiteY12" fmla="*/ 381000 h 1390650"/>
                  <a:gd name="connsiteX13" fmla="*/ 466725 w 2392891"/>
                  <a:gd name="connsiteY13" fmla="*/ 371475 h 1390650"/>
                  <a:gd name="connsiteX14" fmla="*/ 523875 w 2392891"/>
                  <a:gd name="connsiteY14" fmla="*/ 342900 h 1390650"/>
                  <a:gd name="connsiteX15" fmla="*/ 542925 w 2392891"/>
                  <a:gd name="connsiteY15" fmla="*/ 314325 h 1390650"/>
                  <a:gd name="connsiteX16" fmla="*/ 571500 w 2392891"/>
                  <a:gd name="connsiteY16" fmla="*/ 304800 h 1390650"/>
                  <a:gd name="connsiteX17" fmla="*/ 638175 w 2392891"/>
                  <a:gd name="connsiteY17" fmla="*/ 285750 h 1390650"/>
                  <a:gd name="connsiteX18" fmla="*/ 666750 w 2392891"/>
                  <a:gd name="connsiteY18" fmla="*/ 266700 h 1390650"/>
                  <a:gd name="connsiteX19" fmla="*/ 695325 w 2392891"/>
                  <a:gd name="connsiteY19" fmla="*/ 257175 h 1390650"/>
                  <a:gd name="connsiteX20" fmla="*/ 752475 w 2392891"/>
                  <a:gd name="connsiteY20" fmla="*/ 219075 h 1390650"/>
                  <a:gd name="connsiteX21" fmla="*/ 800100 w 2392891"/>
                  <a:gd name="connsiteY21" fmla="*/ 180975 h 1390650"/>
                  <a:gd name="connsiteX22" fmla="*/ 857250 w 2392891"/>
                  <a:gd name="connsiteY22" fmla="*/ 133350 h 1390650"/>
                  <a:gd name="connsiteX23" fmla="*/ 914400 w 2392891"/>
                  <a:gd name="connsiteY23" fmla="*/ 114300 h 1390650"/>
                  <a:gd name="connsiteX24" fmla="*/ 942975 w 2392891"/>
                  <a:gd name="connsiteY24" fmla="*/ 104775 h 1390650"/>
                  <a:gd name="connsiteX25" fmla="*/ 981075 w 2392891"/>
                  <a:gd name="connsiteY25" fmla="*/ 95250 h 1390650"/>
                  <a:gd name="connsiteX26" fmla="*/ 1038225 w 2392891"/>
                  <a:gd name="connsiteY26" fmla="*/ 76200 h 1390650"/>
                  <a:gd name="connsiteX27" fmla="*/ 1066800 w 2392891"/>
                  <a:gd name="connsiteY27" fmla="*/ 66675 h 1390650"/>
                  <a:gd name="connsiteX28" fmla="*/ 1114425 w 2392891"/>
                  <a:gd name="connsiteY28" fmla="*/ 57150 h 1390650"/>
                  <a:gd name="connsiteX29" fmla="*/ 1143000 w 2392891"/>
                  <a:gd name="connsiteY29" fmla="*/ 47625 h 1390650"/>
                  <a:gd name="connsiteX30" fmla="*/ 1190625 w 2392891"/>
                  <a:gd name="connsiteY30" fmla="*/ 38100 h 1390650"/>
                  <a:gd name="connsiteX31" fmla="*/ 1295400 w 2392891"/>
                  <a:gd name="connsiteY31" fmla="*/ 19050 h 1390650"/>
                  <a:gd name="connsiteX32" fmla="*/ 1362075 w 2392891"/>
                  <a:gd name="connsiteY32" fmla="*/ 0 h 1390650"/>
                  <a:gd name="connsiteX33" fmla="*/ 1476375 w 2392891"/>
                  <a:gd name="connsiteY33" fmla="*/ 9525 h 1390650"/>
                  <a:gd name="connsiteX34" fmla="*/ 1495425 w 2392891"/>
                  <a:gd name="connsiteY34" fmla="*/ 38100 h 1390650"/>
                  <a:gd name="connsiteX35" fmla="*/ 1504950 w 2392891"/>
                  <a:gd name="connsiteY35" fmla="*/ 85725 h 1390650"/>
                  <a:gd name="connsiteX36" fmla="*/ 1514475 w 2392891"/>
                  <a:gd name="connsiteY36" fmla="*/ 323850 h 1390650"/>
                  <a:gd name="connsiteX37" fmla="*/ 1543050 w 2392891"/>
                  <a:gd name="connsiteY37" fmla="*/ 485775 h 1390650"/>
                  <a:gd name="connsiteX38" fmla="*/ 1552575 w 2392891"/>
                  <a:gd name="connsiteY38" fmla="*/ 514350 h 1390650"/>
                  <a:gd name="connsiteX39" fmla="*/ 1571625 w 2392891"/>
                  <a:gd name="connsiteY39" fmla="*/ 590550 h 1390650"/>
                  <a:gd name="connsiteX40" fmla="*/ 1562100 w 2392891"/>
                  <a:gd name="connsiteY40" fmla="*/ 638175 h 1390650"/>
                  <a:gd name="connsiteX41" fmla="*/ 1571625 w 2392891"/>
                  <a:gd name="connsiteY41" fmla="*/ 657225 h 1390650"/>
                  <a:gd name="connsiteX42" fmla="*/ 1600200 w 2392891"/>
                  <a:gd name="connsiteY42" fmla="*/ 685800 h 1390650"/>
                  <a:gd name="connsiteX43" fmla="*/ 1619252 w 2392891"/>
                  <a:gd name="connsiteY43" fmla="*/ 752475 h 1390650"/>
                  <a:gd name="connsiteX44" fmla="*/ 1619250 w 2392891"/>
                  <a:gd name="connsiteY44" fmla="*/ 809625 h 1390650"/>
                  <a:gd name="connsiteX45" fmla="*/ 1628775 w 2392891"/>
                  <a:gd name="connsiteY45" fmla="*/ 866775 h 1390650"/>
                  <a:gd name="connsiteX46" fmla="*/ 1638300 w 2392891"/>
                  <a:gd name="connsiteY46" fmla="*/ 895350 h 1390650"/>
                  <a:gd name="connsiteX47" fmla="*/ 1628775 w 2392891"/>
                  <a:gd name="connsiteY47" fmla="*/ 942975 h 1390650"/>
                  <a:gd name="connsiteX48" fmla="*/ 1647825 w 2392891"/>
                  <a:gd name="connsiteY48" fmla="*/ 990600 h 1390650"/>
                  <a:gd name="connsiteX49" fmla="*/ 1647825 w 2392891"/>
                  <a:gd name="connsiteY49" fmla="*/ 1019175 h 1390650"/>
                  <a:gd name="connsiteX50" fmla="*/ 1657350 w 2392891"/>
                  <a:gd name="connsiteY50" fmla="*/ 1066800 h 1390650"/>
                  <a:gd name="connsiteX51" fmla="*/ 1657350 w 2392891"/>
                  <a:gd name="connsiteY51" fmla="*/ 1114425 h 1390650"/>
                  <a:gd name="connsiteX52" fmla="*/ 1666875 w 2392891"/>
                  <a:gd name="connsiteY52" fmla="*/ 1152525 h 1390650"/>
                  <a:gd name="connsiteX53" fmla="*/ 1657350 w 2392891"/>
                  <a:gd name="connsiteY53" fmla="*/ 1171575 h 1390650"/>
                  <a:gd name="connsiteX54" fmla="*/ 1676400 w 2392891"/>
                  <a:gd name="connsiteY54" fmla="*/ 1209675 h 1390650"/>
                  <a:gd name="connsiteX55" fmla="*/ 1676400 w 2392891"/>
                  <a:gd name="connsiteY55" fmla="*/ 1257300 h 1390650"/>
                  <a:gd name="connsiteX56" fmla="*/ 1695450 w 2392891"/>
                  <a:gd name="connsiteY56" fmla="*/ 1304925 h 1390650"/>
                  <a:gd name="connsiteX57" fmla="*/ 1695450 w 2392891"/>
                  <a:gd name="connsiteY57" fmla="*/ 1352550 h 1390650"/>
                  <a:gd name="connsiteX58" fmla="*/ 1733550 w 2392891"/>
                  <a:gd name="connsiteY58" fmla="*/ 1390650 h 1390650"/>
                  <a:gd name="connsiteX59" fmla="*/ 1762125 w 2392891"/>
                  <a:gd name="connsiteY59" fmla="*/ 1352550 h 1390650"/>
                  <a:gd name="connsiteX60" fmla="*/ 1771650 w 2392891"/>
                  <a:gd name="connsiteY60" fmla="*/ 1304925 h 1390650"/>
                  <a:gd name="connsiteX61" fmla="*/ 1790700 w 2392891"/>
                  <a:gd name="connsiteY61" fmla="*/ 1247775 h 1390650"/>
                  <a:gd name="connsiteX62" fmla="*/ 1790700 w 2392891"/>
                  <a:gd name="connsiteY62" fmla="*/ 1209675 h 1390650"/>
                  <a:gd name="connsiteX63" fmla="*/ 1809750 w 2392891"/>
                  <a:gd name="connsiteY63" fmla="*/ 1143000 h 1390650"/>
                  <a:gd name="connsiteX64" fmla="*/ 1800225 w 2392891"/>
                  <a:gd name="connsiteY64" fmla="*/ 1076325 h 1390650"/>
                  <a:gd name="connsiteX65" fmla="*/ 1809750 w 2392891"/>
                  <a:gd name="connsiteY65" fmla="*/ 1047750 h 1390650"/>
                  <a:gd name="connsiteX66" fmla="*/ 1828800 w 2392891"/>
                  <a:gd name="connsiteY66" fmla="*/ 981075 h 1390650"/>
                  <a:gd name="connsiteX67" fmla="*/ 1838325 w 2392891"/>
                  <a:gd name="connsiteY67" fmla="*/ 933450 h 1390650"/>
                  <a:gd name="connsiteX68" fmla="*/ 1847850 w 2392891"/>
                  <a:gd name="connsiteY68" fmla="*/ 885825 h 1390650"/>
                  <a:gd name="connsiteX69" fmla="*/ 1866900 w 2392891"/>
                  <a:gd name="connsiteY69" fmla="*/ 838200 h 1390650"/>
                  <a:gd name="connsiteX70" fmla="*/ 1914525 w 2392891"/>
                  <a:gd name="connsiteY70" fmla="*/ 895350 h 1390650"/>
                  <a:gd name="connsiteX71" fmla="*/ 1914525 w 2392891"/>
                  <a:gd name="connsiteY71" fmla="*/ 942975 h 1390650"/>
                  <a:gd name="connsiteX72" fmla="*/ 1933575 w 2392891"/>
                  <a:gd name="connsiteY72" fmla="*/ 1000125 h 1390650"/>
                  <a:gd name="connsiteX73" fmla="*/ 2038350 w 2392891"/>
                  <a:gd name="connsiteY73" fmla="*/ 1038225 h 1390650"/>
                  <a:gd name="connsiteX74" fmla="*/ 2000250 w 2392891"/>
                  <a:gd name="connsiteY74" fmla="*/ 1009650 h 1390650"/>
                  <a:gd name="connsiteX75" fmla="*/ 2047875 w 2392891"/>
                  <a:gd name="connsiteY75" fmla="*/ 990600 h 1390650"/>
                  <a:gd name="connsiteX76" fmla="*/ 2076450 w 2392891"/>
                  <a:gd name="connsiteY76" fmla="*/ 933450 h 1390650"/>
                  <a:gd name="connsiteX77" fmla="*/ 2105025 w 2392891"/>
                  <a:gd name="connsiteY77" fmla="*/ 876300 h 1390650"/>
                  <a:gd name="connsiteX78" fmla="*/ 2085975 w 2392891"/>
                  <a:gd name="connsiteY78" fmla="*/ 809625 h 1390650"/>
                  <a:gd name="connsiteX79" fmla="*/ 2133600 w 2392891"/>
                  <a:gd name="connsiteY79" fmla="*/ 752475 h 1390650"/>
                  <a:gd name="connsiteX80" fmla="*/ 2190750 w 2392891"/>
                  <a:gd name="connsiteY80" fmla="*/ 752475 h 1390650"/>
                  <a:gd name="connsiteX81" fmla="*/ 2247900 w 2392891"/>
                  <a:gd name="connsiteY81" fmla="*/ 752475 h 1390650"/>
                  <a:gd name="connsiteX82" fmla="*/ 2295525 w 2392891"/>
                  <a:gd name="connsiteY82" fmla="*/ 800100 h 1390650"/>
                  <a:gd name="connsiteX83" fmla="*/ 2314575 w 2392891"/>
                  <a:gd name="connsiteY83" fmla="*/ 847725 h 1390650"/>
                  <a:gd name="connsiteX84" fmla="*/ 2333625 w 2392891"/>
                  <a:gd name="connsiteY84" fmla="*/ 904875 h 1390650"/>
                  <a:gd name="connsiteX85" fmla="*/ 2352675 w 2392891"/>
                  <a:gd name="connsiteY85" fmla="*/ 962025 h 1390650"/>
                  <a:gd name="connsiteX86" fmla="*/ 2371725 w 2392891"/>
                  <a:gd name="connsiteY86" fmla="*/ 1019175 h 1390650"/>
                  <a:gd name="connsiteX87" fmla="*/ 2362200 w 2392891"/>
                  <a:gd name="connsiteY87" fmla="*/ 1047750 h 1390650"/>
                  <a:gd name="connsiteX88" fmla="*/ 2390775 w 2392891"/>
                  <a:gd name="connsiteY88" fmla="*/ 1104900 h 1390650"/>
                  <a:gd name="connsiteX89" fmla="*/ 2390775 w 2392891"/>
                  <a:gd name="connsiteY89" fmla="*/ 1152525 h 1390650"/>
                  <a:gd name="connsiteX90" fmla="*/ 2390775 w 2392891"/>
                  <a:gd name="connsiteY90" fmla="*/ 1200150 h 1390650"/>
                  <a:gd name="connsiteX91" fmla="*/ 2371725 w 2392891"/>
                  <a:gd name="connsiteY91" fmla="*/ 1228725 h 1390650"/>
                  <a:gd name="connsiteX92" fmla="*/ 2381250 w 2392891"/>
                  <a:gd name="connsiteY92" fmla="*/ 1266825 h 1390650"/>
                  <a:gd name="connsiteX93" fmla="*/ 2390775 w 2392891"/>
                  <a:gd name="connsiteY93" fmla="*/ 1323975 h 1390650"/>
                  <a:gd name="connsiteX0" fmla="*/ 0 w 2409825"/>
                  <a:gd name="connsiteY0" fmla="*/ 695325 h 1390650"/>
                  <a:gd name="connsiteX1" fmla="*/ 9525 w 2409825"/>
                  <a:gd name="connsiteY1" fmla="*/ 647700 h 1390650"/>
                  <a:gd name="connsiteX2" fmla="*/ 19050 w 2409825"/>
                  <a:gd name="connsiteY2" fmla="*/ 619125 h 1390650"/>
                  <a:gd name="connsiteX3" fmla="*/ 47625 w 2409825"/>
                  <a:gd name="connsiteY3" fmla="*/ 609600 h 1390650"/>
                  <a:gd name="connsiteX4" fmla="*/ 76200 w 2409825"/>
                  <a:gd name="connsiteY4" fmla="*/ 581025 h 1390650"/>
                  <a:gd name="connsiteX5" fmla="*/ 95250 w 2409825"/>
                  <a:gd name="connsiteY5" fmla="*/ 552450 h 1390650"/>
                  <a:gd name="connsiteX6" fmla="*/ 152400 w 2409825"/>
                  <a:gd name="connsiteY6" fmla="*/ 533400 h 1390650"/>
                  <a:gd name="connsiteX7" fmla="*/ 180975 w 2409825"/>
                  <a:gd name="connsiteY7" fmla="*/ 523875 h 1390650"/>
                  <a:gd name="connsiteX8" fmla="*/ 238125 w 2409825"/>
                  <a:gd name="connsiteY8" fmla="*/ 485775 h 1390650"/>
                  <a:gd name="connsiteX9" fmla="*/ 266700 w 2409825"/>
                  <a:gd name="connsiteY9" fmla="*/ 457200 h 1390650"/>
                  <a:gd name="connsiteX10" fmla="*/ 390530 w 2409825"/>
                  <a:gd name="connsiteY10" fmla="*/ 419098 h 1390650"/>
                  <a:gd name="connsiteX11" fmla="*/ 409579 w 2409825"/>
                  <a:gd name="connsiteY11" fmla="*/ 390519 h 1390650"/>
                  <a:gd name="connsiteX12" fmla="*/ 438150 w 2409825"/>
                  <a:gd name="connsiteY12" fmla="*/ 381000 h 1390650"/>
                  <a:gd name="connsiteX13" fmla="*/ 466725 w 2409825"/>
                  <a:gd name="connsiteY13" fmla="*/ 371475 h 1390650"/>
                  <a:gd name="connsiteX14" fmla="*/ 523875 w 2409825"/>
                  <a:gd name="connsiteY14" fmla="*/ 342900 h 1390650"/>
                  <a:gd name="connsiteX15" fmla="*/ 542925 w 2409825"/>
                  <a:gd name="connsiteY15" fmla="*/ 314325 h 1390650"/>
                  <a:gd name="connsiteX16" fmla="*/ 571500 w 2409825"/>
                  <a:gd name="connsiteY16" fmla="*/ 304800 h 1390650"/>
                  <a:gd name="connsiteX17" fmla="*/ 638175 w 2409825"/>
                  <a:gd name="connsiteY17" fmla="*/ 285750 h 1390650"/>
                  <a:gd name="connsiteX18" fmla="*/ 666750 w 2409825"/>
                  <a:gd name="connsiteY18" fmla="*/ 266700 h 1390650"/>
                  <a:gd name="connsiteX19" fmla="*/ 695325 w 2409825"/>
                  <a:gd name="connsiteY19" fmla="*/ 257175 h 1390650"/>
                  <a:gd name="connsiteX20" fmla="*/ 752475 w 2409825"/>
                  <a:gd name="connsiteY20" fmla="*/ 219075 h 1390650"/>
                  <a:gd name="connsiteX21" fmla="*/ 800100 w 2409825"/>
                  <a:gd name="connsiteY21" fmla="*/ 180975 h 1390650"/>
                  <a:gd name="connsiteX22" fmla="*/ 857250 w 2409825"/>
                  <a:gd name="connsiteY22" fmla="*/ 133350 h 1390650"/>
                  <a:gd name="connsiteX23" fmla="*/ 914400 w 2409825"/>
                  <a:gd name="connsiteY23" fmla="*/ 114300 h 1390650"/>
                  <a:gd name="connsiteX24" fmla="*/ 942975 w 2409825"/>
                  <a:gd name="connsiteY24" fmla="*/ 104775 h 1390650"/>
                  <a:gd name="connsiteX25" fmla="*/ 981075 w 2409825"/>
                  <a:gd name="connsiteY25" fmla="*/ 95250 h 1390650"/>
                  <a:gd name="connsiteX26" fmla="*/ 1038225 w 2409825"/>
                  <a:gd name="connsiteY26" fmla="*/ 76200 h 1390650"/>
                  <a:gd name="connsiteX27" fmla="*/ 1066800 w 2409825"/>
                  <a:gd name="connsiteY27" fmla="*/ 66675 h 1390650"/>
                  <a:gd name="connsiteX28" fmla="*/ 1114425 w 2409825"/>
                  <a:gd name="connsiteY28" fmla="*/ 57150 h 1390650"/>
                  <a:gd name="connsiteX29" fmla="*/ 1143000 w 2409825"/>
                  <a:gd name="connsiteY29" fmla="*/ 47625 h 1390650"/>
                  <a:gd name="connsiteX30" fmla="*/ 1190625 w 2409825"/>
                  <a:gd name="connsiteY30" fmla="*/ 38100 h 1390650"/>
                  <a:gd name="connsiteX31" fmla="*/ 1295400 w 2409825"/>
                  <a:gd name="connsiteY31" fmla="*/ 19050 h 1390650"/>
                  <a:gd name="connsiteX32" fmla="*/ 1362075 w 2409825"/>
                  <a:gd name="connsiteY32" fmla="*/ 0 h 1390650"/>
                  <a:gd name="connsiteX33" fmla="*/ 1476375 w 2409825"/>
                  <a:gd name="connsiteY33" fmla="*/ 9525 h 1390650"/>
                  <a:gd name="connsiteX34" fmla="*/ 1495425 w 2409825"/>
                  <a:gd name="connsiteY34" fmla="*/ 38100 h 1390650"/>
                  <a:gd name="connsiteX35" fmla="*/ 1504950 w 2409825"/>
                  <a:gd name="connsiteY35" fmla="*/ 85725 h 1390650"/>
                  <a:gd name="connsiteX36" fmla="*/ 1514475 w 2409825"/>
                  <a:gd name="connsiteY36" fmla="*/ 323850 h 1390650"/>
                  <a:gd name="connsiteX37" fmla="*/ 1543050 w 2409825"/>
                  <a:gd name="connsiteY37" fmla="*/ 485775 h 1390650"/>
                  <a:gd name="connsiteX38" fmla="*/ 1552575 w 2409825"/>
                  <a:gd name="connsiteY38" fmla="*/ 514350 h 1390650"/>
                  <a:gd name="connsiteX39" fmla="*/ 1571625 w 2409825"/>
                  <a:gd name="connsiteY39" fmla="*/ 590550 h 1390650"/>
                  <a:gd name="connsiteX40" fmla="*/ 1562100 w 2409825"/>
                  <a:gd name="connsiteY40" fmla="*/ 638175 h 1390650"/>
                  <a:gd name="connsiteX41" fmla="*/ 1571625 w 2409825"/>
                  <a:gd name="connsiteY41" fmla="*/ 657225 h 1390650"/>
                  <a:gd name="connsiteX42" fmla="*/ 1600200 w 2409825"/>
                  <a:gd name="connsiteY42" fmla="*/ 685800 h 1390650"/>
                  <a:gd name="connsiteX43" fmla="*/ 1619252 w 2409825"/>
                  <a:gd name="connsiteY43" fmla="*/ 752475 h 1390650"/>
                  <a:gd name="connsiteX44" fmla="*/ 1619250 w 2409825"/>
                  <a:gd name="connsiteY44" fmla="*/ 809625 h 1390650"/>
                  <a:gd name="connsiteX45" fmla="*/ 1628775 w 2409825"/>
                  <a:gd name="connsiteY45" fmla="*/ 866775 h 1390650"/>
                  <a:gd name="connsiteX46" fmla="*/ 1638300 w 2409825"/>
                  <a:gd name="connsiteY46" fmla="*/ 895350 h 1390650"/>
                  <a:gd name="connsiteX47" fmla="*/ 1628775 w 2409825"/>
                  <a:gd name="connsiteY47" fmla="*/ 942975 h 1390650"/>
                  <a:gd name="connsiteX48" fmla="*/ 1647825 w 2409825"/>
                  <a:gd name="connsiteY48" fmla="*/ 990600 h 1390650"/>
                  <a:gd name="connsiteX49" fmla="*/ 1647825 w 2409825"/>
                  <a:gd name="connsiteY49" fmla="*/ 1019175 h 1390650"/>
                  <a:gd name="connsiteX50" fmla="*/ 1657350 w 2409825"/>
                  <a:gd name="connsiteY50" fmla="*/ 1066800 h 1390650"/>
                  <a:gd name="connsiteX51" fmla="*/ 1657350 w 2409825"/>
                  <a:gd name="connsiteY51" fmla="*/ 1114425 h 1390650"/>
                  <a:gd name="connsiteX52" fmla="*/ 1666875 w 2409825"/>
                  <a:gd name="connsiteY52" fmla="*/ 1152525 h 1390650"/>
                  <a:gd name="connsiteX53" fmla="*/ 1657350 w 2409825"/>
                  <a:gd name="connsiteY53" fmla="*/ 1171575 h 1390650"/>
                  <a:gd name="connsiteX54" fmla="*/ 1676400 w 2409825"/>
                  <a:gd name="connsiteY54" fmla="*/ 1209675 h 1390650"/>
                  <a:gd name="connsiteX55" fmla="*/ 1676400 w 2409825"/>
                  <a:gd name="connsiteY55" fmla="*/ 1257300 h 1390650"/>
                  <a:gd name="connsiteX56" fmla="*/ 1695450 w 2409825"/>
                  <a:gd name="connsiteY56" fmla="*/ 1304925 h 1390650"/>
                  <a:gd name="connsiteX57" fmla="*/ 1695450 w 2409825"/>
                  <a:gd name="connsiteY57" fmla="*/ 1352550 h 1390650"/>
                  <a:gd name="connsiteX58" fmla="*/ 1733550 w 2409825"/>
                  <a:gd name="connsiteY58" fmla="*/ 1390650 h 1390650"/>
                  <a:gd name="connsiteX59" fmla="*/ 1762125 w 2409825"/>
                  <a:gd name="connsiteY59" fmla="*/ 1352550 h 1390650"/>
                  <a:gd name="connsiteX60" fmla="*/ 1771650 w 2409825"/>
                  <a:gd name="connsiteY60" fmla="*/ 1304925 h 1390650"/>
                  <a:gd name="connsiteX61" fmla="*/ 1790700 w 2409825"/>
                  <a:gd name="connsiteY61" fmla="*/ 1247775 h 1390650"/>
                  <a:gd name="connsiteX62" fmla="*/ 1790700 w 2409825"/>
                  <a:gd name="connsiteY62" fmla="*/ 1209675 h 1390650"/>
                  <a:gd name="connsiteX63" fmla="*/ 1809750 w 2409825"/>
                  <a:gd name="connsiteY63" fmla="*/ 1143000 h 1390650"/>
                  <a:gd name="connsiteX64" fmla="*/ 1800225 w 2409825"/>
                  <a:gd name="connsiteY64" fmla="*/ 1076325 h 1390650"/>
                  <a:gd name="connsiteX65" fmla="*/ 1809750 w 2409825"/>
                  <a:gd name="connsiteY65" fmla="*/ 1047750 h 1390650"/>
                  <a:gd name="connsiteX66" fmla="*/ 1828800 w 2409825"/>
                  <a:gd name="connsiteY66" fmla="*/ 981075 h 1390650"/>
                  <a:gd name="connsiteX67" fmla="*/ 1838325 w 2409825"/>
                  <a:gd name="connsiteY67" fmla="*/ 933450 h 1390650"/>
                  <a:gd name="connsiteX68" fmla="*/ 1847850 w 2409825"/>
                  <a:gd name="connsiteY68" fmla="*/ 885825 h 1390650"/>
                  <a:gd name="connsiteX69" fmla="*/ 1866900 w 2409825"/>
                  <a:gd name="connsiteY69" fmla="*/ 838200 h 1390650"/>
                  <a:gd name="connsiteX70" fmla="*/ 1914525 w 2409825"/>
                  <a:gd name="connsiteY70" fmla="*/ 895350 h 1390650"/>
                  <a:gd name="connsiteX71" fmla="*/ 1914525 w 2409825"/>
                  <a:gd name="connsiteY71" fmla="*/ 942975 h 1390650"/>
                  <a:gd name="connsiteX72" fmla="*/ 1933575 w 2409825"/>
                  <a:gd name="connsiteY72" fmla="*/ 1000125 h 1390650"/>
                  <a:gd name="connsiteX73" fmla="*/ 2038350 w 2409825"/>
                  <a:gd name="connsiteY73" fmla="*/ 1038225 h 1390650"/>
                  <a:gd name="connsiteX74" fmla="*/ 2000250 w 2409825"/>
                  <a:gd name="connsiteY74" fmla="*/ 1009650 h 1390650"/>
                  <a:gd name="connsiteX75" fmla="*/ 2047875 w 2409825"/>
                  <a:gd name="connsiteY75" fmla="*/ 990600 h 1390650"/>
                  <a:gd name="connsiteX76" fmla="*/ 2076450 w 2409825"/>
                  <a:gd name="connsiteY76" fmla="*/ 933450 h 1390650"/>
                  <a:gd name="connsiteX77" fmla="*/ 2105025 w 2409825"/>
                  <a:gd name="connsiteY77" fmla="*/ 876300 h 1390650"/>
                  <a:gd name="connsiteX78" fmla="*/ 2085975 w 2409825"/>
                  <a:gd name="connsiteY78" fmla="*/ 809625 h 1390650"/>
                  <a:gd name="connsiteX79" fmla="*/ 2133600 w 2409825"/>
                  <a:gd name="connsiteY79" fmla="*/ 752475 h 1390650"/>
                  <a:gd name="connsiteX80" fmla="*/ 2190750 w 2409825"/>
                  <a:gd name="connsiteY80" fmla="*/ 752475 h 1390650"/>
                  <a:gd name="connsiteX81" fmla="*/ 2247900 w 2409825"/>
                  <a:gd name="connsiteY81" fmla="*/ 752475 h 1390650"/>
                  <a:gd name="connsiteX82" fmla="*/ 2295525 w 2409825"/>
                  <a:gd name="connsiteY82" fmla="*/ 800100 h 1390650"/>
                  <a:gd name="connsiteX83" fmla="*/ 2314575 w 2409825"/>
                  <a:gd name="connsiteY83" fmla="*/ 847725 h 1390650"/>
                  <a:gd name="connsiteX84" fmla="*/ 2333625 w 2409825"/>
                  <a:gd name="connsiteY84" fmla="*/ 904875 h 1390650"/>
                  <a:gd name="connsiteX85" fmla="*/ 2352675 w 2409825"/>
                  <a:gd name="connsiteY85" fmla="*/ 962025 h 1390650"/>
                  <a:gd name="connsiteX86" fmla="*/ 2371725 w 2409825"/>
                  <a:gd name="connsiteY86" fmla="*/ 1019175 h 1390650"/>
                  <a:gd name="connsiteX87" fmla="*/ 2362200 w 2409825"/>
                  <a:gd name="connsiteY87" fmla="*/ 1047750 h 1390650"/>
                  <a:gd name="connsiteX88" fmla="*/ 2390775 w 2409825"/>
                  <a:gd name="connsiteY88" fmla="*/ 1104900 h 1390650"/>
                  <a:gd name="connsiteX89" fmla="*/ 2390775 w 2409825"/>
                  <a:gd name="connsiteY89" fmla="*/ 1152525 h 1390650"/>
                  <a:gd name="connsiteX90" fmla="*/ 2390775 w 2409825"/>
                  <a:gd name="connsiteY90" fmla="*/ 1200150 h 1390650"/>
                  <a:gd name="connsiteX91" fmla="*/ 2371725 w 2409825"/>
                  <a:gd name="connsiteY91" fmla="*/ 1228725 h 1390650"/>
                  <a:gd name="connsiteX92" fmla="*/ 2381250 w 2409825"/>
                  <a:gd name="connsiteY92" fmla="*/ 1266825 h 1390650"/>
                  <a:gd name="connsiteX93" fmla="*/ 2390775 w 2409825"/>
                  <a:gd name="connsiteY93" fmla="*/ 1323975 h 1390650"/>
                  <a:gd name="connsiteX94" fmla="*/ 2409825 w 2409825"/>
                  <a:gd name="connsiteY94" fmla="*/ 1381125 h 1390650"/>
                  <a:gd name="connsiteX0" fmla="*/ 0 w 2411236"/>
                  <a:gd name="connsiteY0" fmla="*/ 695325 h 1438275"/>
                  <a:gd name="connsiteX1" fmla="*/ 9525 w 2411236"/>
                  <a:gd name="connsiteY1" fmla="*/ 647700 h 1438275"/>
                  <a:gd name="connsiteX2" fmla="*/ 19050 w 2411236"/>
                  <a:gd name="connsiteY2" fmla="*/ 619125 h 1438275"/>
                  <a:gd name="connsiteX3" fmla="*/ 47625 w 2411236"/>
                  <a:gd name="connsiteY3" fmla="*/ 609600 h 1438275"/>
                  <a:gd name="connsiteX4" fmla="*/ 76200 w 2411236"/>
                  <a:gd name="connsiteY4" fmla="*/ 581025 h 1438275"/>
                  <a:gd name="connsiteX5" fmla="*/ 95250 w 2411236"/>
                  <a:gd name="connsiteY5" fmla="*/ 552450 h 1438275"/>
                  <a:gd name="connsiteX6" fmla="*/ 152400 w 2411236"/>
                  <a:gd name="connsiteY6" fmla="*/ 533400 h 1438275"/>
                  <a:gd name="connsiteX7" fmla="*/ 180975 w 2411236"/>
                  <a:gd name="connsiteY7" fmla="*/ 523875 h 1438275"/>
                  <a:gd name="connsiteX8" fmla="*/ 238125 w 2411236"/>
                  <a:gd name="connsiteY8" fmla="*/ 485775 h 1438275"/>
                  <a:gd name="connsiteX9" fmla="*/ 266700 w 2411236"/>
                  <a:gd name="connsiteY9" fmla="*/ 457200 h 1438275"/>
                  <a:gd name="connsiteX10" fmla="*/ 390530 w 2411236"/>
                  <a:gd name="connsiteY10" fmla="*/ 419098 h 1438275"/>
                  <a:gd name="connsiteX11" fmla="*/ 409579 w 2411236"/>
                  <a:gd name="connsiteY11" fmla="*/ 390519 h 1438275"/>
                  <a:gd name="connsiteX12" fmla="*/ 438150 w 2411236"/>
                  <a:gd name="connsiteY12" fmla="*/ 381000 h 1438275"/>
                  <a:gd name="connsiteX13" fmla="*/ 466725 w 2411236"/>
                  <a:gd name="connsiteY13" fmla="*/ 371475 h 1438275"/>
                  <a:gd name="connsiteX14" fmla="*/ 523875 w 2411236"/>
                  <a:gd name="connsiteY14" fmla="*/ 342900 h 1438275"/>
                  <a:gd name="connsiteX15" fmla="*/ 542925 w 2411236"/>
                  <a:gd name="connsiteY15" fmla="*/ 314325 h 1438275"/>
                  <a:gd name="connsiteX16" fmla="*/ 571500 w 2411236"/>
                  <a:gd name="connsiteY16" fmla="*/ 304800 h 1438275"/>
                  <a:gd name="connsiteX17" fmla="*/ 638175 w 2411236"/>
                  <a:gd name="connsiteY17" fmla="*/ 285750 h 1438275"/>
                  <a:gd name="connsiteX18" fmla="*/ 666750 w 2411236"/>
                  <a:gd name="connsiteY18" fmla="*/ 266700 h 1438275"/>
                  <a:gd name="connsiteX19" fmla="*/ 695325 w 2411236"/>
                  <a:gd name="connsiteY19" fmla="*/ 257175 h 1438275"/>
                  <a:gd name="connsiteX20" fmla="*/ 752475 w 2411236"/>
                  <a:gd name="connsiteY20" fmla="*/ 219075 h 1438275"/>
                  <a:gd name="connsiteX21" fmla="*/ 800100 w 2411236"/>
                  <a:gd name="connsiteY21" fmla="*/ 180975 h 1438275"/>
                  <a:gd name="connsiteX22" fmla="*/ 857250 w 2411236"/>
                  <a:gd name="connsiteY22" fmla="*/ 133350 h 1438275"/>
                  <a:gd name="connsiteX23" fmla="*/ 914400 w 2411236"/>
                  <a:gd name="connsiteY23" fmla="*/ 114300 h 1438275"/>
                  <a:gd name="connsiteX24" fmla="*/ 942975 w 2411236"/>
                  <a:gd name="connsiteY24" fmla="*/ 104775 h 1438275"/>
                  <a:gd name="connsiteX25" fmla="*/ 981075 w 2411236"/>
                  <a:gd name="connsiteY25" fmla="*/ 95250 h 1438275"/>
                  <a:gd name="connsiteX26" fmla="*/ 1038225 w 2411236"/>
                  <a:gd name="connsiteY26" fmla="*/ 76200 h 1438275"/>
                  <a:gd name="connsiteX27" fmla="*/ 1066800 w 2411236"/>
                  <a:gd name="connsiteY27" fmla="*/ 66675 h 1438275"/>
                  <a:gd name="connsiteX28" fmla="*/ 1114425 w 2411236"/>
                  <a:gd name="connsiteY28" fmla="*/ 57150 h 1438275"/>
                  <a:gd name="connsiteX29" fmla="*/ 1143000 w 2411236"/>
                  <a:gd name="connsiteY29" fmla="*/ 47625 h 1438275"/>
                  <a:gd name="connsiteX30" fmla="*/ 1190625 w 2411236"/>
                  <a:gd name="connsiteY30" fmla="*/ 38100 h 1438275"/>
                  <a:gd name="connsiteX31" fmla="*/ 1295400 w 2411236"/>
                  <a:gd name="connsiteY31" fmla="*/ 19050 h 1438275"/>
                  <a:gd name="connsiteX32" fmla="*/ 1362075 w 2411236"/>
                  <a:gd name="connsiteY32" fmla="*/ 0 h 1438275"/>
                  <a:gd name="connsiteX33" fmla="*/ 1476375 w 2411236"/>
                  <a:gd name="connsiteY33" fmla="*/ 9525 h 1438275"/>
                  <a:gd name="connsiteX34" fmla="*/ 1495425 w 2411236"/>
                  <a:gd name="connsiteY34" fmla="*/ 38100 h 1438275"/>
                  <a:gd name="connsiteX35" fmla="*/ 1504950 w 2411236"/>
                  <a:gd name="connsiteY35" fmla="*/ 85725 h 1438275"/>
                  <a:gd name="connsiteX36" fmla="*/ 1514475 w 2411236"/>
                  <a:gd name="connsiteY36" fmla="*/ 323850 h 1438275"/>
                  <a:gd name="connsiteX37" fmla="*/ 1543050 w 2411236"/>
                  <a:gd name="connsiteY37" fmla="*/ 485775 h 1438275"/>
                  <a:gd name="connsiteX38" fmla="*/ 1552575 w 2411236"/>
                  <a:gd name="connsiteY38" fmla="*/ 514350 h 1438275"/>
                  <a:gd name="connsiteX39" fmla="*/ 1571625 w 2411236"/>
                  <a:gd name="connsiteY39" fmla="*/ 590550 h 1438275"/>
                  <a:gd name="connsiteX40" fmla="*/ 1562100 w 2411236"/>
                  <a:gd name="connsiteY40" fmla="*/ 638175 h 1438275"/>
                  <a:gd name="connsiteX41" fmla="*/ 1571625 w 2411236"/>
                  <a:gd name="connsiteY41" fmla="*/ 657225 h 1438275"/>
                  <a:gd name="connsiteX42" fmla="*/ 1600200 w 2411236"/>
                  <a:gd name="connsiteY42" fmla="*/ 685800 h 1438275"/>
                  <a:gd name="connsiteX43" fmla="*/ 1619252 w 2411236"/>
                  <a:gd name="connsiteY43" fmla="*/ 752475 h 1438275"/>
                  <a:gd name="connsiteX44" fmla="*/ 1619250 w 2411236"/>
                  <a:gd name="connsiteY44" fmla="*/ 809625 h 1438275"/>
                  <a:gd name="connsiteX45" fmla="*/ 1628775 w 2411236"/>
                  <a:gd name="connsiteY45" fmla="*/ 866775 h 1438275"/>
                  <a:gd name="connsiteX46" fmla="*/ 1638300 w 2411236"/>
                  <a:gd name="connsiteY46" fmla="*/ 895350 h 1438275"/>
                  <a:gd name="connsiteX47" fmla="*/ 1628775 w 2411236"/>
                  <a:gd name="connsiteY47" fmla="*/ 942975 h 1438275"/>
                  <a:gd name="connsiteX48" fmla="*/ 1647825 w 2411236"/>
                  <a:gd name="connsiteY48" fmla="*/ 990600 h 1438275"/>
                  <a:gd name="connsiteX49" fmla="*/ 1647825 w 2411236"/>
                  <a:gd name="connsiteY49" fmla="*/ 1019175 h 1438275"/>
                  <a:gd name="connsiteX50" fmla="*/ 1657350 w 2411236"/>
                  <a:gd name="connsiteY50" fmla="*/ 1066800 h 1438275"/>
                  <a:gd name="connsiteX51" fmla="*/ 1657350 w 2411236"/>
                  <a:gd name="connsiteY51" fmla="*/ 1114425 h 1438275"/>
                  <a:gd name="connsiteX52" fmla="*/ 1666875 w 2411236"/>
                  <a:gd name="connsiteY52" fmla="*/ 1152525 h 1438275"/>
                  <a:gd name="connsiteX53" fmla="*/ 1657350 w 2411236"/>
                  <a:gd name="connsiteY53" fmla="*/ 1171575 h 1438275"/>
                  <a:gd name="connsiteX54" fmla="*/ 1676400 w 2411236"/>
                  <a:gd name="connsiteY54" fmla="*/ 1209675 h 1438275"/>
                  <a:gd name="connsiteX55" fmla="*/ 1676400 w 2411236"/>
                  <a:gd name="connsiteY55" fmla="*/ 1257300 h 1438275"/>
                  <a:gd name="connsiteX56" fmla="*/ 1695450 w 2411236"/>
                  <a:gd name="connsiteY56" fmla="*/ 1304925 h 1438275"/>
                  <a:gd name="connsiteX57" fmla="*/ 1695450 w 2411236"/>
                  <a:gd name="connsiteY57" fmla="*/ 1352550 h 1438275"/>
                  <a:gd name="connsiteX58" fmla="*/ 1733550 w 2411236"/>
                  <a:gd name="connsiteY58" fmla="*/ 1390650 h 1438275"/>
                  <a:gd name="connsiteX59" fmla="*/ 1762125 w 2411236"/>
                  <a:gd name="connsiteY59" fmla="*/ 1352550 h 1438275"/>
                  <a:gd name="connsiteX60" fmla="*/ 1771650 w 2411236"/>
                  <a:gd name="connsiteY60" fmla="*/ 1304925 h 1438275"/>
                  <a:gd name="connsiteX61" fmla="*/ 1790700 w 2411236"/>
                  <a:gd name="connsiteY61" fmla="*/ 1247775 h 1438275"/>
                  <a:gd name="connsiteX62" fmla="*/ 1790700 w 2411236"/>
                  <a:gd name="connsiteY62" fmla="*/ 1209675 h 1438275"/>
                  <a:gd name="connsiteX63" fmla="*/ 1809750 w 2411236"/>
                  <a:gd name="connsiteY63" fmla="*/ 1143000 h 1438275"/>
                  <a:gd name="connsiteX64" fmla="*/ 1800225 w 2411236"/>
                  <a:gd name="connsiteY64" fmla="*/ 1076325 h 1438275"/>
                  <a:gd name="connsiteX65" fmla="*/ 1809750 w 2411236"/>
                  <a:gd name="connsiteY65" fmla="*/ 1047750 h 1438275"/>
                  <a:gd name="connsiteX66" fmla="*/ 1828800 w 2411236"/>
                  <a:gd name="connsiteY66" fmla="*/ 981075 h 1438275"/>
                  <a:gd name="connsiteX67" fmla="*/ 1838325 w 2411236"/>
                  <a:gd name="connsiteY67" fmla="*/ 933450 h 1438275"/>
                  <a:gd name="connsiteX68" fmla="*/ 1847850 w 2411236"/>
                  <a:gd name="connsiteY68" fmla="*/ 885825 h 1438275"/>
                  <a:gd name="connsiteX69" fmla="*/ 1866900 w 2411236"/>
                  <a:gd name="connsiteY69" fmla="*/ 838200 h 1438275"/>
                  <a:gd name="connsiteX70" fmla="*/ 1914525 w 2411236"/>
                  <a:gd name="connsiteY70" fmla="*/ 895350 h 1438275"/>
                  <a:gd name="connsiteX71" fmla="*/ 1914525 w 2411236"/>
                  <a:gd name="connsiteY71" fmla="*/ 942975 h 1438275"/>
                  <a:gd name="connsiteX72" fmla="*/ 1933575 w 2411236"/>
                  <a:gd name="connsiteY72" fmla="*/ 1000125 h 1438275"/>
                  <a:gd name="connsiteX73" fmla="*/ 2038350 w 2411236"/>
                  <a:gd name="connsiteY73" fmla="*/ 1038225 h 1438275"/>
                  <a:gd name="connsiteX74" fmla="*/ 2000250 w 2411236"/>
                  <a:gd name="connsiteY74" fmla="*/ 1009650 h 1438275"/>
                  <a:gd name="connsiteX75" fmla="*/ 2047875 w 2411236"/>
                  <a:gd name="connsiteY75" fmla="*/ 990600 h 1438275"/>
                  <a:gd name="connsiteX76" fmla="*/ 2076450 w 2411236"/>
                  <a:gd name="connsiteY76" fmla="*/ 933450 h 1438275"/>
                  <a:gd name="connsiteX77" fmla="*/ 2105025 w 2411236"/>
                  <a:gd name="connsiteY77" fmla="*/ 876300 h 1438275"/>
                  <a:gd name="connsiteX78" fmla="*/ 2085975 w 2411236"/>
                  <a:gd name="connsiteY78" fmla="*/ 809625 h 1438275"/>
                  <a:gd name="connsiteX79" fmla="*/ 2133600 w 2411236"/>
                  <a:gd name="connsiteY79" fmla="*/ 752475 h 1438275"/>
                  <a:gd name="connsiteX80" fmla="*/ 2190750 w 2411236"/>
                  <a:gd name="connsiteY80" fmla="*/ 752475 h 1438275"/>
                  <a:gd name="connsiteX81" fmla="*/ 2247900 w 2411236"/>
                  <a:gd name="connsiteY81" fmla="*/ 752475 h 1438275"/>
                  <a:gd name="connsiteX82" fmla="*/ 2295525 w 2411236"/>
                  <a:gd name="connsiteY82" fmla="*/ 800100 h 1438275"/>
                  <a:gd name="connsiteX83" fmla="*/ 2314575 w 2411236"/>
                  <a:gd name="connsiteY83" fmla="*/ 847725 h 1438275"/>
                  <a:gd name="connsiteX84" fmla="*/ 2333625 w 2411236"/>
                  <a:gd name="connsiteY84" fmla="*/ 904875 h 1438275"/>
                  <a:gd name="connsiteX85" fmla="*/ 2352675 w 2411236"/>
                  <a:gd name="connsiteY85" fmla="*/ 962025 h 1438275"/>
                  <a:gd name="connsiteX86" fmla="*/ 2371725 w 2411236"/>
                  <a:gd name="connsiteY86" fmla="*/ 1019175 h 1438275"/>
                  <a:gd name="connsiteX87" fmla="*/ 2362200 w 2411236"/>
                  <a:gd name="connsiteY87" fmla="*/ 1047750 h 1438275"/>
                  <a:gd name="connsiteX88" fmla="*/ 2390775 w 2411236"/>
                  <a:gd name="connsiteY88" fmla="*/ 1104900 h 1438275"/>
                  <a:gd name="connsiteX89" fmla="*/ 2390775 w 2411236"/>
                  <a:gd name="connsiteY89" fmla="*/ 1152525 h 1438275"/>
                  <a:gd name="connsiteX90" fmla="*/ 2390775 w 2411236"/>
                  <a:gd name="connsiteY90" fmla="*/ 1200150 h 1438275"/>
                  <a:gd name="connsiteX91" fmla="*/ 2371725 w 2411236"/>
                  <a:gd name="connsiteY91" fmla="*/ 1228725 h 1438275"/>
                  <a:gd name="connsiteX92" fmla="*/ 2381250 w 2411236"/>
                  <a:gd name="connsiteY92" fmla="*/ 1266825 h 1438275"/>
                  <a:gd name="connsiteX93" fmla="*/ 2390775 w 2411236"/>
                  <a:gd name="connsiteY93" fmla="*/ 1323975 h 1438275"/>
                  <a:gd name="connsiteX94" fmla="*/ 2409825 w 2411236"/>
                  <a:gd name="connsiteY94" fmla="*/ 1381125 h 1438275"/>
                  <a:gd name="connsiteX95" fmla="*/ 2409825 w 2411236"/>
                  <a:gd name="connsiteY95" fmla="*/ 1438275 h 1438275"/>
                  <a:gd name="connsiteX0" fmla="*/ 0 w 2428875"/>
                  <a:gd name="connsiteY0" fmla="*/ 695325 h 1495425"/>
                  <a:gd name="connsiteX1" fmla="*/ 9525 w 2428875"/>
                  <a:gd name="connsiteY1" fmla="*/ 647700 h 1495425"/>
                  <a:gd name="connsiteX2" fmla="*/ 19050 w 2428875"/>
                  <a:gd name="connsiteY2" fmla="*/ 619125 h 1495425"/>
                  <a:gd name="connsiteX3" fmla="*/ 47625 w 2428875"/>
                  <a:gd name="connsiteY3" fmla="*/ 609600 h 1495425"/>
                  <a:gd name="connsiteX4" fmla="*/ 76200 w 2428875"/>
                  <a:gd name="connsiteY4" fmla="*/ 581025 h 1495425"/>
                  <a:gd name="connsiteX5" fmla="*/ 95250 w 2428875"/>
                  <a:gd name="connsiteY5" fmla="*/ 552450 h 1495425"/>
                  <a:gd name="connsiteX6" fmla="*/ 152400 w 2428875"/>
                  <a:gd name="connsiteY6" fmla="*/ 533400 h 1495425"/>
                  <a:gd name="connsiteX7" fmla="*/ 180975 w 2428875"/>
                  <a:gd name="connsiteY7" fmla="*/ 523875 h 1495425"/>
                  <a:gd name="connsiteX8" fmla="*/ 238125 w 2428875"/>
                  <a:gd name="connsiteY8" fmla="*/ 485775 h 1495425"/>
                  <a:gd name="connsiteX9" fmla="*/ 266700 w 2428875"/>
                  <a:gd name="connsiteY9" fmla="*/ 457200 h 1495425"/>
                  <a:gd name="connsiteX10" fmla="*/ 390530 w 2428875"/>
                  <a:gd name="connsiteY10" fmla="*/ 419098 h 1495425"/>
                  <a:gd name="connsiteX11" fmla="*/ 409579 w 2428875"/>
                  <a:gd name="connsiteY11" fmla="*/ 390519 h 1495425"/>
                  <a:gd name="connsiteX12" fmla="*/ 438150 w 2428875"/>
                  <a:gd name="connsiteY12" fmla="*/ 381000 h 1495425"/>
                  <a:gd name="connsiteX13" fmla="*/ 466725 w 2428875"/>
                  <a:gd name="connsiteY13" fmla="*/ 371475 h 1495425"/>
                  <a:gd name="connsiteX14" fmla="*/ 523875 w 2428875"/>
                  <a:gd name="connsiteY14" fmla="*/ 342900 h 1495425"/>
                  <a:gd name="connsiteX15" fmla="*/ 542925 w 2428875"/>
                  <a:gd name="connsiteY15" fmla="*/ 314325 h 1495425"/>
                  <a:gd name="connsiteX16" fmla="*/ 571500 w 2428875"/>
                  <a:gd name="connsiteY16" fmla="*/ 304800 h 1495425"/>
                  <a:gd name="connsiteX17" fmla="*/ 638175 w 2428875"/>
                  <a:gd name="connsiteY17" fmla="*/ 285750 h 1495425"/>
                  <a:gd name="connsiteX18" fmla="*/ 666750 w 2428875"/>
                  <a:gd name="connsiteY18" fmla="*/ 266700 h 1495425"/>
                  <a:gd name="connsiteX19" fmla="*/ 695325 w 2428875"/>
                  <a:gd name="connsiteY19" fmla="*/ 257175 h 1495425"/>
                  <a:gd name="connsiteX20" fmla="*/ 752475 w 2428875"/>
                  <a:gd name="connsiteY20" fmla="*/ 219075 h 1495425"/>
                  <a:gd name="connsiteX21" fmla="*/ 800100 w 2428875"/>
                  <a:gd name="connsiteY21" fmla="*/ 180975 h 1495425"/>
                  <a:gd name="connsiteX22" fmla="*/ 857250 w 2428875"/>
                  <a:gd name="connsiteY22" fmla="*/ 133350 h 1495425"/>
                  <a:gd name="connsiteX23" fmla="*/ 914400 w 2428875"/>
                  <a:gd name="connsiteY23" fmla="*/ 114300 h 1495425"/>
                  <a:gd name="connsiteX24" fmla="*/ 942975 w 2428875"/>
                  <a:gd name="connsiteY24" fmla="*/ 104775 h 1495425"/>
                  <a:gd name="connsiteX25" fmla="*/ 981075 w 2428875"/>
                  <a:gd name="connsiteY25" fmla="*/ 95250 h 1495425"/>
                  <a:gd name="connsiteX26" fmla="*/ 1038225 w 2428875"/>
                  <a:gd name="connsiteY26" fmla="*/ 76200 h 1495425"/>
                  <a:gd name="connsiteX27" fmla="*/ 1066800 w 2428875"/>
                  <a:gd name="connsiteY27" fmla="*/ 66675 h 1495425"/>
                  <a:gd name="connsiteX28" fmla="*/ 1114425 w 2428875"/>
                  <a:gd name="connsiteY28" fmla="*/ 57150 h 1495425"/>
                  <a:gd name="connsiteX29" fmla="*/ 1143000 w 2428875"/>
                  <a:gd name="connsiteY29" fmla="*/ 47625 h 1495425"/>
                  <a:gd name="connsiteX30" fmla="*/ 1190625 w 2428875"/>
                  <a:gd name="connsiteY30" fmla="*/ 38100 h 1495425"/>
                  <a:gd name="connsiteX31" fmla="*/ 1295400 w 2428875"/>
                  <a:gd name="connsiteY31" fmla="*/ 19050 h 1495425"/>
                  <a:gd name="connsiteX32" fmla="*/ 1362075 w 2428875"/>
                  <a:gd name="connsiteY32" fmla="*/ 0 h 1495425"/>
                  <a:gd name="connsiteX33" fmla="*/ 1476375 w 2428875"/>
                  <a:gd name="connsiteY33" fmla="*/ 9525 h 1495425"/>
                  <a:gd name="connsiteX34" fmla="*/ 1495425 w 2428875"/>
                  <a:gd name="connsiteY34" fmla="*/ 38100 h 1495425"/>
                  <a:gd name="connsiteX35" fmla="*/ 1504950 w 2428875"/>
                  <a:gd name="connsiteY35" fmla="*/ 85725 h 1495425"/>
                  <a:gd name="connsiteX36" fmla="*/ 1514475 w 2428875"/>
                  <a:gd name="connsiteY36" fmla="*/ 323850 h 1495425"/>
                  <a:gd name="connsiteX37" fmla="*/ 1543050 w 2428875"/>
                  <a:gd name="connsiteY37" fmla="*/ 485775 h 1495425"/>
                  <a:gd name="connsiteX38" fmla="*/ 1552575 w 2428875"/>
                  <a:gd name="connsiteY38" fmla="*/ 514350 h 1495425"/>
                  <a:gd name="connsiteX39" fmla="*/ 1571625 w 2428875"/>
                  <a:gd name="connsiteY39" fmla="*/ 590550 h 1495425"/>
                  <a:gd name="connsiteX40" fmla="*/ 1562100 w 2428875"/>
                  <a:gd name="connsiteY40" fmla="*/ 638175 h 1495425"/>
                  <a:gd name="connsiteX41" fmla="*/ 1571625 w 2428875"/>
                  <a:gd name="connsiteY41" fmla="*/ 657225 h 1495425"/>
                  <a:gd name="connsiteX42" fmla="*/ 1600200 w 2428875"/>
                  <a:gd name="connsiteY42" fmla="*/ 685800 h 1495425"/>
                  <a:gd name="connsiteX43" fmla="*/ 1619252 w 2428875"/>
                  <a:gd name="connsiteY43" fmla="*/ 752475 h 1495425"/>
                  <a:gd name="connsiteX44" fmla="*/ 1619250 w 2428875"/>
                  <a:gd name="connsiteY44" fmla="*/ 809625 h 1495425"/>
                  <a:gd name="connsiteX45" fmla="*/ 1628775 w 2428875"/>
                  <a:gd name="connsiteY45" fmla="*/ 866775 h 1495425"/>
                  <a:gd name="connsiteX46" fmla="*/ 1638300 w 2428875"/>
                  <a:gd name="connsiteY46" fmla="*/ 895350 h 1495425"/>
                  <a:gd name="connsiteX47" fmla="*/ 1628775 w 2428875"/>
                  <a:gd name="connsiteY47" fmla="*/ 942975 h 1495425"/>
                  <a:gd name="connsiteX48" fmla="*/ 1647825 w 2428875"/>
                  <a:gd name="connsiteY48" fmla="*/ 990600 h 1495425"/>
                  <a:gd name="connsiteX49" fmla="*/ 1647825 w 2428875"/>
                  <a:gd name="connsiteY49" fmla="*/ 1019175 h 1495425"/>
                  <a:gd name="connsiteX50" fmla="*/ 1657350 w 2428875"/>
                  <a:gd name="connsiteY50" fmla="*/ 1066800 h 1495425"/>
                  <a:gd name="connsiteX51" fmla="*/ 1657350 w 2428875"/>
                  <a:gd name="connsiteY51" fmla="*/ 1114425 h 1495425"/>
                  <a:gd name="connsiteX52" fmla="*/ 1666875 w 2428875"/>
                  <a:gd name="connsiteY52" fmla="*/ 1152525 h 1495425"/>
                  <a:gd name="connsiteX53" fmla="*/ 1657350 w 2428875"/>
                  <a:gd name="connsiteY53" fmla="*/ 1171575 h 1495425"/>
                  <a:gd name="connsiteX54" fmla="*/ 1676400 w 2428875"/>
                  <a:gd name="connsiteY54" fmla="*/ 1209675 h 1495425"/>
                  <a:gd name="connsiteX55" fmla="*/ 1676400 w 2428875"/>
                  <a:gd name="connsiteY55" fmla="*/ 1257300 h 1495425"/>
                  <a:gd name="connsiteX56" fmla="*/ 1695450 w 2428875"/>
                  <a:gd name="connsiteY56" fmla="*/ 1304925 h 1495425"/>
                  <a:gd name="connsiteX57" fmla="*/ 1695450 w 2428875"/>
                  <a:gd name="connsiteY57" fmla="*/ 1352550 h 1495425"/>
                  <a:gd name="connsiteX58" fmla="*/ 1733550 w 2428875"/>
                  <a:gd name="connsiteY58" fmla="*/ 1390650 h 1495425"/>
                  <a:gd name="connsiteX59" fmla="*/ 1762125 w 2428875"/>
                  <a:gd name="connsiteY59" fmla="*/ 1352550 h 1495425"/>
                  <a:gd name="connsiteX60" fmla="*/ 1771650 w 2428875"/>
                  <a:gd name="connsiteY60" fmla="*/ 1304925 h 1495425"/>
                  <a:gd name="connsiteX61" fmla="*/ 1790700 w 2428875"/>
                  <a:gd name="connsiteY61" fmla="*/ 1247775 h 1495425"/>
                  <a:gd name="connsiteX62" fmla="*/ 1790700 w 2428875"/>
                  <a:gd name="connsiteY62" fmla="*/ 1209675 h 1495425"/>
                  <a:gd name="connsiteX63" fmla="*/ 1809750 w 2428875"/>
                  <a:gd name="connsiteY63" fmla="*/ 1143000 h 1495425"/>
                  <a:gd name="connsiteX64" fmla="*/ 1800225 w 2428875"/>
                  <a:gd name="connsiteY64" fmla="*/ 1076325 h 1495425"/>
                  <a:gd name="connsiteX65" fmla="*/ 1809750 w 2428875"/>
                  <a:gd name="connsiteY65" fmla="*/ 1047750 h 1495425"/>
                  <a:gd name="connsiteX66" fmla="*/ 1828800 w 2428875"/>
                  <a:gd name="connsiteY66" fmla="*/ 981075 h 1495425"/>
                  <a:gd name="connsiteX67" fmla="*/ 1838325 w 2428875"/>
                  <a:gd name="connsiteY67" fmla="*/ 933450 h 1495425"/>
                  <a:gd name="connsiteX68" fmla="*/ 1847850 w 2428875"/>
                  <a:gd name="connsiteY68" fmla="*/ 885825 h 1495425"/>
                  <a:gd name="connsiteX69" fmla="*/ 1866900 w 2428875"/>
                  <a:gd name="connsiteY69" fmla="*/ 838200 h 1495425"/>
                  <a:gd name="connsiteX70" fmla="*/ 1914525 w 2428875"/>
                  <a:gd name="connsiteY70" fmla="*/ 895350 h 1495425"/>
                  <a:gd name="connsiteX71" fmla="*/ 1914525 w 2428875"/>
                  <a:gd name="connsiteY71" fmla="*/ 942975 h 1495425"/>
                  <a:gd name="connsiteX72" fmla="*/ 1933575 w 2428875"/>
                  <a:gd name="connsiteY72" fmla="*/ 1000125 h 1495425"/>
                  <a:gd name="connsiteX73" fmla="*/ 2038350 w 2428875"/>
                  <a:gd name="connsiteY73" fmla="*/ 1038225 h 1495425"/>
                  <a:gd name="connsiteX74" fmla="*/ 2000250 w 2428875"/>
                  <a:gd name="connsiteY74" fmla="*/ 1009650 h 1495425"/>
                  <a:gd name="connsiteX75" fmla="*/ 2047875 w 2428875"/>
                  <a:gd name="connsiteY75" fmla="*/ 990600 h 1495425"/>
                  <a:gd name="connsiteX76" fmla="*/ 2076450 w 2428875"/>
                  <a:gd name="connsiteY76" fmla="*/ 933450 h 1495425"/>
                  <a:gd name="connsiteX77" fmla="*/ 2105025 w 2428875"/>
                  <a:gd name="connsiteY77" fmla="*/ 876300 h 1495425"/>
                  <a:gd name="connsiteX78" fmla="*/ 2085975 w 2428875"/>
                  <a:gd name="connsiteY78" fmla="*/ 809625 h 1495425"/>
                  <a:gd name="connsiteX79" fmla="*/ 2133600 w 2428875"/>
                  <a:gd name="connsiteY79" fmla="*/ 752475 h 1495425"/>
                  <a:gd name="connsiteX80" fmla="*/ 2190750 w 2428875"/>
                  <a:gd name="connsiteY80" fmla="*/ 752475 h 1495425"/>
                  <a:gd name="connsiteX81" fmla="*/ 2247900 w 2428875"/>
                  <a:gd name="connsiteY81" fmla="*/ 752475 h 1495425"/>
                  <a:gd name="connsiteX82" fmla="*/ 2295525 w 2428875"/>
                  <a:gd name="connsiteY82" fmla="*/ 800100 h 1495425"/>
                  <a:gd name="connsiteX83" fmla="*/ 2314575 w 2428875"/>
                  <a:gd name="connsiteY83" fmla="*/ 847725 h 1495425"/>
                  <a:gd name="connsiteX84" fmla="*/ 2333625 w 2428875"/>
                  <a:gd name="connsiteY84" fmla="*/ 904875 h 1495425"/>
                  <a:gd name="connsiteX85" fmla="*/ 2352675 w 2428875"/>
                  <a:gd name="connsiteY85" fmla="*/ 962025 h 1495425"/>
                  <a:gd name="connsiteX86" fmla="*/ 2371725 w 2428875"/>
                  <a:gd name="connsiteY86" fmla="*/ 1019175 h 1495425"/>
                  <a:gd name="connsiteX87" fmla="*/ 2362200 w 2428875"/>
                  <a:gd name="connsiteY87" fmla="*/ 1047750 h 1495425"/>
                  <a:gd name="connsiteX88" fmla="*/ 2390775 w 2428875"/>
                  <a:gd name="connsiteY88" fmla="*/ 1104900 h 1495425"/>
                  <a:gd name="connsiteX89" fmla="*/ 2390775 w 2428875"/>
                  <a:gd name="connsiteY89" fmla="*/ 1152525 h 1495425"/>
                  <a:gd name="connsiteX90" fmla="*/ 2390775 w 2428875"/>
                  <a:gd name="connsiteY90" fmla="*/ 1200150 h 1495425"/>
                  <a:gd name="connsiteX91" fmla="*/ 2371725 w 2428875"/>
                  <a:gd name="connsiteY91" fmla="*/ 1228725 h 1495425"/>
                  <a:gd name="connsiteX92" fmla="*/ 2381250 w 2428875"/>
                  <a:gd name="connsiteY92" fmla="*/ 1266825 h 1495425"/>
                  <a:gd name="connsiteX93" fmla="*/ 2390775 w 2428875"/>
                  <a:gd name="connsiteY93" fmla="*/ 1323975 h 1495425"/>
                  <a:gd name="connsiteX94" fmla="*/ 2409825 w 2428875"/>
                  <a:gd name="connsiteY94" fmla="*/ 1381125 h 1495425"/>
                  <a:gd name="connsiteX95" fmla="*/ 2409825 w 2428875"/>
                  <a:gd name="connsiteY95" fmla="*/ 1438275 h 1495425"/>
                  <a:gd name="connsiteX96" fmla="*/ 2428875 w 2428875"/>
                  <a:gd name="connsiteY96" fmla="*/ 1495425 h 1495425"/>
                  <a:gd name="connsiteX0" fmla="*/ 0 w 2447925"/>
                  <a:gd name="connsiteY0" fmla="*/ 695325 h 1552575"/>
                  <a:gd name="connsiteX1" fmla="*/ 9525 w 2447925"/>
                  <a:gd name="connsiteY1" fmla="*/ 647700 h 1552575"/>
                  <a:gd name="connsiteX2" fmla="*/ 19050 w 2447925"/>
                  <a:gd name="connsiteY2" fmla="*/ 619125 h 1552575"/>
                  <a:gd name="connsiteX3" fmla="*/ 47625 w 2447925"/>
                  <a:gd name="connsiteY3" fmla="*/ 609600 h 1552575"/>
                  <a:gd name="connsiteX4" fmla="*/ 76200 w 2447925"/>
                  <a:gd name="connsiteY4" fmla="*/ 581025 h 1552575"/>
                  <a:gd name="connsiteX5" fmla="*/ 95250 w 2447925"/>
                  <a:gd name="connsiteY5" fmla="*/ 552450 h 1552575"/>
                  <a:gd name="connsiteX6" fmla="*/ 152400 w 2447925"/>
                  <a:gd name="connsiteY6" fmla="*/ 533400 h 1552575"/>
                  <a:gd name="connsiteX7" fmla="*/ 180975 w 2447925"/>
                  <a:gd name="connsiteY7" fmla="*/ 523875 h 1552575"/>
                  <a:gd name="connsiteX8" fmla="*/ 238125 w 2447925"/>
                  <a:gd name="connsiteY8" fmla="*/ 485775 h 1552575"/>
                  <a:gd name="connsiteX9" fmla="*/ 266700 w 2447925"/>
                  <a:gd name="connsiteY9" fmla="*/ 457200 h 1552575"/>
                  <a:gd name="connsiteX10" fmla="*/ 390530 w 2447925"/>
                  <a:gd name="connsiteY10" fmla="*/ 419098 h 1552575"/>
                  <a:gd name="connsiteX11" fmla="*/ 409579 w 2447925"/>
                  <a:gd name="connsiteY11" fmla="*/ 390519 h 1552575"/>
                  <a:gd name="connsiteX12" fmla="*/ 438150 w 2447925"/>
                  <a:gd name="connsiteY12" fmla="*/ 381000 h 1552575"/>
                  <a:gd name="connsiteX13" fmla="*/ 466725 w 2447925"/>
                  <a:gd name="connsiteY13" fmla="*/ 371475 h 1552575"/>
                  <a:gd name="connsiteX14" fmla="*/ 523875 w 2447925"/>
                  <a:gd name="connsiteY14" fmla="*/ 342900 h 1552575"/>
                  <a:gd name="connsiteX15" fmla="*/ 542925 w 2447925"/>
                  <a:gd name="connsiteY15" fmla="*/ 314325 h 1552575"/>
                  <a:gd name="connsiteX16" fmla="*/ 571500 w 2447925"/>
                  <a:gd name="connsiteY16" fmla="*/ 304800 h 1552575"/>
                  <a:gd name="connsiteX17" fmla="*/ 638175 w 2447925"/>
                  <a:gd name="connsiteY17" fmla="*/ 285750 h 1552575"/>
                  <a:gd name="connsiteX18" fmla="*/ 666750 w 2447925"/>
                  <a:gd name="connsiteY18" fmla="*/ 266700 h 1552575"/>
                  <a:gd name="connsiteX19" fmla="*/ 695325 w 2447925"/>
                  <a:gd name="connsiteY19" fmla="*/ 257175 h 1552575"/>
                  <a:gd name="connsiteX20" fmla="*/ 752475 w 2447925"/>
                  <a:gd name="connsiteY20" fmla="*/ 219075 h 1552575"/>
                  <a:gd name="connsiteX21" fmla="*/ 800100 w 2447925"/>
                  <a:gd name="connsiteY21" fmla="*/ 180975 h 1552575"/>
                  <a:gd name="connsiteX22" fmla="*/ 857250 w 2447925"/>
                  <a:gd name="connsiteY22" fmla="*/ 133350 h 1552575"/>
                  <a:gd name="connsiteX23" fmla="*/ 914400 w 2447925"/>
                  <a:gd name="connsiteY23" fmla="*/ 114300 h 1552575"/>
                  <a:gd name="connsiteX24" fmla="*/ 942975 w 2447925"/>
                  <a:gd name="connsiteY24" fmla="*/ 104775 h 1552575"/>
                  <a:gd name="connsiteX25" fmla="*/ 981075 w 2447925"/>
                  <a:gd name="connsiteY25" fmla="*/ 95250 h 1552575"/>
                  <a:gd name="connsiteX26" fmla="*/ 1038225 w 2447925"/>
                  <a:gd name="connsiteY26" fmla="*/ 76200 h 1552575"/>
                  <a:gd name="connsiteX27" fmla="*/ 1066800 w 2447925"/>
                  <a:gd name="connsiteY27" fmla="*/ 66675 h 1552575"/>
                  <a:gd name="connsiteX28" fmla="*/ 1114425 w 2447925"/>
                  <a:gd name="connsiteY28" fmla="*/ 57150 h 1552575"/>
                  <a:gd name="connsiteX29" fmla="*/ 1143000 w 2447925"/>
                  <a:gd name="connsiteY29" fmla="*/ 47625 h 1552575"/>
                  <a:gd name="connsiteX30" fmla="*/ 1190625 w 2447925"/>
                  <a:gd name="connsiteY30" fmla="*/ 38100 h 1552575"/>
                  <a:gd name="connsiteX31" fmla="*/ 1295400 w 2447925"/>
                  <a:gd name="connsiteY31" fmla="*/ 19050 h 1552575"/>
                  <a:gd name="connsiteX32" fmla="*/ 1362075 w 2447925"/>
                  <a:gd name="connsiteY32" fmla="*/ 0 h 1552575"/>
                  <a:gd name="connsiteX33" fmla="*/ 1476375 w 2447925"/>
                  <a:gd name="connsiteY33" fmla="*/ 9525 h 1552575"/>
                  <a:gd name="connsiteX34" fmla="*/ 1495425 w 2447925"/>
                  <a:gd name="connsiteY34" fmla="*/ 38100 h 1552575"/>
                  <a:gd name="connsiteX35" fmla="*/ 1504950 w 2447925"/>
                  <a:gd name="connsiteY35" fmla="*/ 85725 h 1552575"/>
                  <a:gd name="connsiteX36" fmla="*/ 1514475 w 2447925"/>
                  <a:gd name="connsiteY36" fmla="*/ 323850 h 1552575"/>
                  <a:gd name="connsiteX37" fmla="*/ 1543050 w 2447925"/>
                  <a:gd name="connsiteY37" fmla="*/ 485775 h 1552575"/>
                  <a:gd name="connsiteX38" fmla="*/ 1552575 w 2447925"/>
                  <a:gd name="connsiteY38" fmla="*/ 514350 h 1552575"/>
                  <a:gd name="connsiteX39" fmla="*/ 1571625 w 2447925"/>
                  <a:gd name="connsiteY39" fmla="*/ 590550 h 1552575"/>
                  <a:gd name="connsiteX40" fmla="*/ 1562100 w 2447925"/>
                  <a:gd name="connsiteY40" fmla="*/ 638175 h 1552575"/>
                  <a:gd name="connsiteX41" fmla="*/ 1571625 w 2447925"/>
                  <a:gd name="connsiteY41" fmla="*/ 657225 h 1552575"/>
                  <a:gd name="connsiteX42" fmla="*/ 1600200 w 2447925"/>
                  <a:gd name="connsiteY42" fmla="*/ 685800 h 1552575"/>
                  <a:gd name="connsiteX43" fmla="*/ 1619252 w 2447925"/>
                  <a:gd name="connsiteY43" fmla="*/ 752475 h 1552575"/>
                  <a:gd name="connsiteX44" fmla="*/ 1619250 w 2447925"/>
                  <a:gd name="connsiteY44" fmla="*/ 809625 h 1552575"/>
                  <a:gd name="connsiteX45" fmla="*/ 1628775 w 2447925"/>
                  <a:gd name="connsiteY45" fmla="*/ 866775 h 1552575"/>
                  <a:gd name="connsiteX46" fmla="*/ 1638300 w 2447925"/>
                  <a:gd name="connsiteY46" fmla="*/ 895350 h 1552575"/>
                  <a:gd name="connsiteX47" fmla="*/ 1628775 w 2447925"/>
                  <a:gd name="connsiteY47" fmla="*/ 942975 h 1552575"/>
                  <a:gd name="connsiteX48" fmla="*/ 1647825 w 2447925"/>
                  <a:gd name="connsiteY48" fmla="*/ 990600 h 1552575"/>
                  <a:gd name="connsiteX49" fmla="*/ 1647825 w 2447925"/>
                  <a:gd name="connsiteY49" fmla="*/ 1019175 h 1552575"/>
                  <a:gd name="connsiteX50" fmla="*/ 1657350 w 2447925"/>
                  <a:gd name="connsiteY50" fmla="*/ 1066800 h 1552575"/>
                  <a:gd name="connsiteX51" fmla="*/ 1657350 w 2447925"/>
                  <a:gd name="connsiteY51" fmla="*/ 1114425 h 1552575"/>
                  <a:gd name="connsiteX52" fmla="*/ 1666875 w 2447925"/>
                  <a:gd name="connsiteY52" fmla="*/ 1152525 h 1552575"/>
                  <a:gd name="connsiteX53" fmla="*/ 1657350 w 2447925"/>
                  <a:gd name="connsiteY53" fmla="*/ 1171575 h 1552575"/>
                  <a:gd name="connsiteX54" fmla="*/ 1676400 w 2447925"/>
                  <a:gd name="connsiteY54" fmla="*/ 1209675 h 1552575"/>
                  <a:gd name="connsiteX55" fmla="*/ 1676400 w 2447925"/>
                  <a:gd name="connsiteY55" fmla="*/ 1257300 h 1552575"/>
                  <a:gd name="connsiteX56" fmla="*/ 1695450 w 2447925"/>
                  <a:gd name="connsiteY56" fmla="*/ 1304925 h 1552575"/>
                  <a:gd name="connsiteX57" fmla="*/ 1695450 w 2447925"/>
                  <a:gd name="connsiteY57" fmla="*/ 1352550 h 1552575"/>
                  <a:gd name="connsiteX58" fmla="*/ 1733550 w 2447925"/>
                  <a:gd name="connsiteY58" fmla="*/ 1390650 h 1552575"/>
                  <a:gd name="connsiteX59" fmla="*/ 1762125 w 2447925"/>
                  <a:gd name="connsiteY59" fmla="*/ 1352550 h 1552575"/>
                  <a:gd name="connsiteX60" fmla="*/ 1771650 w 2447925"/>
                  <a:gd name="connsiteY60" fmla="*/ 1304925 h 1552575"/>
                  <a:gd name="connsiteX61" fmla="*/ 1790700 w 2447925"/>
                  <a:gd name="connsiteY61" fmla="*/ 1247775 h 1552575"/>
                  <a:gd name="connsiteX62" fmla="*/ 1790700 w 2447925"/>
                  <a:gd name="connsiteY62" fmla="*/ 1209675 h 1552575"/>
                  <a:gd name="connsiteX63" fmla="*/ 1809750 w 2447925"/>
                  <a:gd name="connsiteY63" fmla="*/ 1143000 h 1552575"/>
                  <a:gd name="connsiteX64" fmla="*/ 1800225 w 2447925"/>
                  <a:gd name="connsiteY64" fmla="*/ 1076325 h 1552575"/>
                  <a:gd name="connsiteX65" fmla="*/ 1809750 w 2447925"/>
                  <a:gd name="connsiteY65" fmla="*/ 1047750 h 1552575"/>
                  <a:gd name="connsiteX66" fmla="*/ 1828800 w 2447925"/>
                  <a:gd name="connsiteY66" fmla="*/ 981075 h 1552575"/>
                  <a:gd name="connsiteX67" fmla="*/ 1838325 w 2447925"/>
                  <a:gd name="connsiteY67" fmla="*/ 933450 h 1552575"/>
                  <a:gd name="connsiteX68" fmla="*/ 1847850 w 2447925"/>
                  <a:gd name="connsiteY68" fmla="*/ 885825 h 1552575"/>
                  <a:gd name="connsiteX69" fmla="*/ 1866900 w 2447925"/>
                  <a:gd name="connsiteY69" fmla="*/ 838200 h 1552575"/>
                  <a:gd name="connsiteX70" fmla="*/ 1914525 w 2447925"/>
                  <a:gd name="connsiteY70" fmla="*/ 895350 h 1552575"/>
                  <a:gd name="connsiteX71" fmla="*/ 1914525 w 2447925"/>
                  <a:gd name="connsiteY71" fmla="*/ 942975 h 1552575"/>
                  <a:gd name="connsiteX72" fmla="*/ 1933575 w 2447925"/>
                  <a:gd name="connsiteY72" fmla="*/ 1000125 h 1552575"/>
                  <a:gd name="connsiteX73" fmla="*/ 2038350 w 2447925"/>
                  <a:gd name="connsiteY73" fmla="*/ 1038225 h 1552575"/>
                  <a:gd name="connsiteX74" fmla="*/ 2000250 w 2447925"/>
                  <a:gd name="connsiteY74" fmla="*/ 1009650 h 1552575"/>
                  <a:gd name="connsiteX75" fmla="*/ 2047875 w 2447925"/>
                  <a:gd name="connsiteY75" fmla="*/ 990600 h 1552575"/>
                  <a:gd name="connsiteX76" fmla="*/ 2076450 w 2447925"/>
                  <a:gd name="connsiteY76" fmla="*/ 933450 h 1552575"/>
                  <a:gd name="connsiteX77" fmla="*/ 2105025 w 2447925"/>
                  <a:gd name="connsiteY77" fmla="*/ 876300 h 1552575"/>
                  <a:gd name="connsiteX78" fmla="*/ 2085975 w 2447925"/>
                  <a:gd name="connsiteY78" fmla="*/ 809625 h 1552575"/>
                  <a:gd name="connsiteX79" fmla="*/ 2133600 w 2447925"/>
                  <a:gd name="connsiteY79" fmla="*/ 752475 h 1552575"/>
                  <a:gd name="connsiteX80" fmla="*/ 2190750 w 2447925"/>
                  <a:gd name="connsiteY80" fmla="*/ 752475 h 1552575"/>
                  <a:gd name="connsiteX81" fmla="*/ 2247900 w 2447925"/>
                  <a:gd name="connsiteY81" fmla="*/ 752475 h 1552575"/>
                  <a:gd name="connsiteX82" fmla="*/ 2295525 w 2447925"/>
                  <a:gd name="connsiteY82" fmla="*/ 800100 h 1552575"/>
                  <a:gd name="connsiteX83" fmla="*/ 2314575 w 2447925"/>
                  <a:gd name="connsiteY83" fmla="*/ 847725 h 1552575"/>
                  <a:gd name="connsiteX84" fmla="*/ 2333625 w 2447925"/>
                  <a:gd name="connsiteY84" fmla="*/ 904875 h 1552575"/>
                  <a:gd name="connsiteX85" fmla="*/ 2352675 w 2447925"/>
                  <a:gd name="connsiteY85" fmla="*/ 962025 h 1552575"/>
                  <a:gd name="connsiteX86" fmla="*/ 2371725 w 2447925"/>
                  <a:gd name="connsiteY86" fmla="*/ 1019175 h 1552575"/>
                  <a:gd name="connsiteX87" fmla="*/ 2362200 w 2447925"/>
                  <a:gd name="connsiteY87" fmla="*/ 1047750 h 1552575"/>
                  <a:gd name="connsiteX88" fmla="*/ 2390775 w 2447925"/>
                  <a:gd name="connsiteY88" fmla="*/ 1104900 h 1552575"/>
                  <a:gd name="connsiteX89" fmla="*/ 2390775 w 2447925"/>
                  <a:gd name="connsiteY89" fmla="*/ 1152525 h 1552575"/>
                  <a:gd name="connsiteX90" fmla="*/ 2390775 w 2447925"/>
                  <a:gd name="connsiteY90" fmla="*/ 1200150 h 1552575"/>
                  <a:gd name="connsiteX91" fmla="*/ 2371725 w 2447925"/>
                  <a:gd name="connsiteY91" fmla="*/ 1228725 h 1552575"/>
                  <a:gd name="connsiteX92" fmla="*/ 2381250 w 2447925"/>
                  <a:gd name="connsiteY92" fmla="*/ 1266825 h 1552575"/>
                  <a:gd name="connsiteX93" fmla="*/ 2390775 w 2447925"/>
                  <a:gd name="connsiteY93" fmla="*/ 1323975 h 1552575"/>
                  <a:gd name="connsiteX94" fmla="*/ 2409825 w 2447925"/>
                  <a:gd name="connsiteY94" fmla="*/ 1381125 h 1552575"/>
                  <a:gd name="connsiteX95" fmla="*/ 2409825 w 2447925"/>
                  <a:gd name="connsiteY95" fmla="*/ 1438275 h 1552575"/>
                  <a:gd name="connsiteX96" fmla="*/ 2428875 w 2447925"/>
                  <a:gd name="connsiteY96" fmla="*/ 1495425 h 1552575"/>
                  <a:gd name="connsiteX97" fmla="*/ 2447925 w 2447925"/>
                  <a:gd name="connsiteY97" fmla="*/ 1552575 h 1552575"/>
                  <a:gd name="connsiteX0" fmla="*/ 0 w 2457450"/>
                  <a:gd name="connsiteY0" fmla="*/ 695325 h 1581150"/>
                  <a:gd name="connsiteX1" fmla="*/ 9525 w 2457450"/>
                  <a:gd name="connsiteY1" fmla="*/ 647700 h 1581150"/>
                  <a:gd name="connsiteX2" fmla="*/ 19050 w 2457450"/>
                  <a:gd name="connsiteY2" fmla="*/ 619125 h 1581150"/>
                  <a:gd name="connsiteX3" fmla="*/ 47625 w 2457450"/>
                  <a:gd name="connsiteY3" fmla="*/ 609600 h 1581150"/>
                  <a:gd name="connsiteX4" fmla="*/ 76200 w 2457450"/>
                  <a:gd name="connsiteY4" fmla="*/ 581025 h 1581150"/>
                  <a:gd name="connsiteX5" fmla="*/ 95250 w 2457450"/>
                  <a:gd name="connsiteY5" fmla="*/ 552450 h 1581150"/>
                  <a:gd name="connsiteX6" fmla="*/ 152400 w 2457450"/>
                  <a:gd name="connsiteY6" fmla="*/ 533400 h 1581150"/>
                  <a:gd name="connsiteX7" fmla="*/ 180975 w 2457450"/>
                  <a:gd name="connsiteY7" fmla="*/ 523875 h 1581150"/>
                  <a:gd name="connsiteX8" fmla="*/ 238125 w 2457450"/>
                  <a:gd name="connsiteY8" fmla="*/ 485775 h 1581150"/>
                  <a:gd name="connsiteX9" fmla="*/ 266700 w 2457450"/>
                  <a:gd name="connsiteY9" fmla="*/ 457200 h 1581150"/>
                  <a:gd name="connsiteX10" fmla="*/ 390530 w 2457450"/>
                  <a:gd name="connsiteY10" fmla="*/ 419098 h 1581150"/>
                  <a:gd name="connsiteX11" fmla="*/ 409579 w 2457450"/>
                  <a:gd name="connsiteY11" fmla="*/ 390519 h 1581150"/>
                  <a:gd name="connsiteX12" fmla="*/ 438150 w 2457450"/>
                  <a:gd name="connsiteY12" fmla="*/ 381000 h 1581150"/>
                  <a:gd name="connsiteX13" fmla="*/ 466725 w 2457450"/>
                  <a:gd name="connsiteY13" fmla="*/ 371475 h 1581150"/>
                  <a:gd name="connsiteX14" fmla="*/ 523875 w 2457450"/>
                  <a:gd name="connsiteY14" fmla="*/ 342900 h 1581150"/>
                  <a:gd name="connsiteX15" fmla="*/ 542925 w 2457450"/>
                  <a:gd name="connsiteY15" fmla="*/ 314325 h 1581150"/>
                  <a:gd name="connsiteX16" fmla="*/ 571500 w 2457450"/>
                  <a:gd name="connsiteY16" fmla="*/ 304800 h 1581150"/>
                  <a:gd name="connsiteX17" fmla="*/ 638175 w 2457450"/>
                  <a:gd name="connsiteY17" fmla="*/ 285750 h 1581150"/>
                  <a:gd name="connsiteX18" fmla="*/ 666750 w 2457450"/>
                  <a:gd name="connsiteY18" fmla="*/ 266700 h 1581150"/>
                  <a:gd name="connsiteX19" fmla="*/ 695325 w 2457450"/>
                  <a:gd name="connsiteY19" fmla="*/ 257175 h 1581150"/>
                  <a:gd name="connsiteX20" fmla="*/ 752475 w 2457450"/>
                  <a:gd name="connsiteY20" fmla="*/ 219075 h 1581150"/>
                  <a:gd name="connsiteX21" fmla="*/ 800100 w 2457450"/>
                  <a:gd name="connsiteY21" fmla="*/ 180975 h 1581150"/>
                  <a:gd name="connsiteX22" fmla="*/ 857250 w 2457450"/>
                  <a:gd name="connsiteY22" fmla="*/ 133350 h 1581150"/>
                  <a:gd name="connsiteX23" fmla="*/ 914400 w 2457450"/>
                  <a:gd name="connsiteY23" fmla="*/ 114300 h 1581150"/>
                  <a:gd name="connsiteX24" fmla="*/ 942975 w 2457450"/>
                  <a:gd name="connsiteY24" fmla="*/ 104775 h 1581150"/>
                  <a:gd name="connsiteX25" fmla="*/ 981075 w 2457450"/>
                  <a:gd name="connsiteY25" fmla="*/ 95250 h 1581150"/>
                  <a:gd name="connsiteX26" fmla="*/ 1038225 w 2457450"/>
                  <a:gd name="connsiteY26" fmla="*/ 76200 h 1581150"/>
                  <a:gd name="connsiteX27" fmla="*/ 1066800 w 2457450"/>
                  <a:gd name="connsiteY27" fmla="*/ 66675 h 1581150"/>
                  <a:gd name="connsiteX28" fmla="*/ 1114425 w 2457450"/>
                  <a:gd name="connsiteY28" fmla="*/ 57150 h 1581150"/>
                  <a:gd name="connsiteX29" fmla="*/ 1143000 w 2457450"/>
                  <a:gd name="connsiteY29" fmla="*/ 47625 h 1581150"/>
                  <a:gd name="connsiteX30" fmla="*/ 1190625 w 2457450"/>
                  <a:gd name="connsiteY30" fmla="*/ 38100 h 1581150"/>
                  <a:gd name="connsiteX31" fmla="*/ 1295400 w 2457450"/>
                  <a:gd name="connsiteY31" fmla="*/ 19050 h 1581150"/>
                  <a:gd name="connsiteX32" fmla="*/ 1362075 w 2457450"/>
                  <a:gd name="connsiteY32" fmla="*/ 0 h 1581150"/>
                  <a:gd name="connsiteX33" fmla="*/ 1476375 w 2457450"/>
                  <a:gd name="connsiteY33" fmla="*/ 9525 h 1581150"/>
                  <a:gd name="connsiteX34" fmla="*/ 1495425 w 2457450"/>
                  <a:gd name="connsiteY34" fmla="*/ 38100 h 1581150"/>
                  <a:gd name="connsiteX35" fmla="*/ 1504950 w 2457450"/>
                  <a:gd name="connsiteY35" fmla="*/ 85725 h 1581150"/>
                  <a:gd name="connsiteX36" fmla="*/ 1514475 w 2457450"/>
                  <a:gd name="connsiteY36" fmla="*/ 323850 h 1581150"/>
                  <a:gd name="connsiteX37" fmla="*/ 1543050 w 2457450"/>
                  <a:gd name="connsiteY37" fmla="*/ 485775 h 1581150"/>
                  <a:gd name="connsiteX38" fmla="*/ 1552575 w 2457450"/>
                  <a:gd name="connsiteY38" fmla="*/ 514350 h 1581150"/>
                  <a:gd name="connsiteX39" fmla="*/ 1571625 w 2457450"/>
                  <a:gd name="connsiteY39" fmla="*/ 590550 h 1581150"/>
                  <a:gd name="connsiteX40" fmla="*/ 1562100 w 2457450"/>
                  <a:gd name="connsiteY40" fmla="*/ 638175 h 1581150"/>
                  <a:gd name="connsiteX41" fmla="*/ 1571625 w 2457450"/>
                  <a:gd name="connsiteY41" fmla="*/ 657225 h 1581150"/>
                  <a:gd name="connsiteX42" fmla="*/ 1600200 w 2457450"/>
                  <a:gd name="connsiteY42" fmla="*/ 685800 h 1581150"/>
                  <a:gd name="connsiteX43" fmla="*/ 1619252 w 2457450"/>
                  <a:gd name="connsiteY43" fmla="*/ 752475 h 1581150"/>
                  <a:gd name="connsiteX44" fmla="*/ 1619250 w 2457450"/>
                  <a:gd name="connsiteY44" fmla="*/ 809625 h 1581150"/>
                  <a:gd name="connsiteX45" fmla="*/ 1628775 w 2457450"/>
                  <a:gd name="connsiteY45" fmla="*/ 866775 h 1581150"/>
                  <a:gd name="connsiteX46" fmla="*/ 1638300 w 2457450"/>
                  <a:gd name="connsiteY46" fmla="*/ 895350 h 1581150"/>
                  <a:gd name="connsiteX47" fmla="*/ 1628775 w 2457450"/>
                  <a:gd name="connsiteY47" fmla="*/ 942975 h 1581150"/>
                  <a:gd name="connsiteX48" fmla="*/ 1647825 w 2457450"/>
                  <a:gd name="connsiteY48" fmla="*/ 990600 h 1581150"/>
                  <a:gd name="connsiteX49" fmla="*/ 1647825 w 2457450"/>
                  <a:gd name="connsiteY49" fmla="*/ 1019175 h 1581150"/>
                  <a:gd name="connsiteX50" fmla="*/ 1657350 w 2457450"/>
                  <a:gd name="connsiteY50" fmla="*/ 1066800 h 1581150"/>
                  <a:gd name="connsiteX51" fmla="*/ 1657350 w 2457450"/>
                  <a:gd name="connsiteY51" fmla="*/ 1114425 h 1581150"/>
                  <a:gd name="connsiteX52" fmla="*/ 1666875 w 2457450"/>
                  <a:gd name="connsiteY52" fmla="*/ 1152525 h 1581150"/>
                  <a:gd name="connsiteX53" fmla="*/ 1657350 w 2457450"/>
                  <a:gd name="connsiteY53" fmla="*/ 1171575 h 1581150"/>
                  <a:gd name="connsiteX54" fmla="*/ 1676400 w 2457450"/>
                  <a:gd name="connsiteY54" fmla="*/ 1209675 h 1581150"/>
                  <a:gd name="connsiteX55" fmla="*/ 1676400 w 2457450"/>
                  <a:gd name="connsiteY55" fmla="*/ 1257300 h 1581150"/>
                  <a:gd name="connsiteX56" fmla="*/ 1695450 w 2457450"/>
                  <a:gd name="connsiteY56" fmla="*/ 1304925 h 1581150"/>
                  <a:gd name="connsiteX57" fmla="*/ 1695450 w 2457450"/>
                  <a:gd name="connsiteY57" fmla="*/ 1352550 h 1581150"/>
                  <a:gd name="connsiteX58" fmla="*/ 1733550 w 2457450"/>
                  <a:gd name="connsiteY58" fmla="*/ 1390650 h 1581150"/>
                  <a:gd name="connsiteX59" fmla="*/ 1762125 w 2457450"/>
                  <a:gd name="connsiteY59" fmla="*/ 1352550 h 1581150"/>
                  <a:gd name="connsiteX60" fmla="*/ 1771650 w 2457450"/>
                  <a:gd name="connsiteY60" fmla="*/ 1304925 h 1581150"/>
                  <a:gd name="connsiteX61" fmla="*/ 1790700 w 2457450"/>
                  <a:gd name="connsiteY61" fmla="*/ 1247775 h 1581150"/>
                  <a:gd name="connsiteX62" fmla="*/ 1790700 w 2457450"/>
                  <a:gd name="connsiteY62" fmla="*/ 1209675 h 1581150"/>
                  <a:gd name="connsiteX63" fmla="*/ 1809750 w 2457450"/>
                  <a:gd name="connsiteY63" fmla="*/ 1143000 h 1581150"/>
                  <a:gd name="connsiteX64" fmla="*/ 1800225 w 2457450"/>
                  <a:gd name="connsiteY64" fmla="*/ 1076325 h 1581150"/>
                  <a:gd name="connsiteX65" fmla="*/ 1809750 w 2457450"/>
                  <a:gd name="connsiteY65" fmla="*/ 1047750 h 1581150"/>
                  <a:gd name="connsiteX66" fmla="*/ 1828800 w 2457450"/>
                  <a:gd name="connsiteY66" fmla="*/ 981075 h 1581150"/>
                  <a:gd name="connsiteX67" fmla="*/ 1838325 w 2457450"/>
                  <a:gd name="connsiteY67" fmla="*/ 933450 h 1581150"/>
                  <a:gd name="connsiteX68" fmla="*/ 1847850 w 2457450"/>
                  <a:gd name="connsiteY68" fmla="*/ 885825 h 1581150"/>
                  <a:gd name="connsiteX69" fmla="*/ 1866900 w 2457450"/>
                  <a:gd name="connsiteY69" fmla="*/ 838200 h 1581150"/>
                  <a:gd name="connsiteX70" fmla="*/ 1914525 w 2457450"/>
                  <a:gd name="connsiteY70" fmla="*/ 895350 h 1581150"/>
                  <a:gd name="connsiteX71" fmla="*/ 1914525 w 2457450"/>
                  <a:gd name="connsiteY71" fmla="*/ 942975 h 1581150"/>
                  <a:gd name="connsiteX72" fmla="*/ 1933575 w 2457450"/>
                  <a:gd name="connsiteY72" fmla="*/ 1000125 h 1581150"/>
                  <a:gd name="connsiteX73" fmla="*/ 2038350 w 2457450"/>
                  <a:gd name="connsiteY73" fmla="*/ 1038225 h 1581150"/>
                  <a:gd name="connsiteX74" fmla="*/ 2000250 w 2457450"/>
                  <a:gd name="connsiteY74" fmla="*/ 1009650 h 1581150"/>
                  <a:gd name="connsiteX75" fmla="*/ 2047875 w 2457450"/>
                  <a:gd name="connsiteY75" fmla="*/ 990600 h 1581150"/>
                  <a:gd name="connsiteX76" fmla="*/ 2076450 w 2457450"/>
                  <a:gd name="connsiteY76" fmla="*/ 933450 h 1581150"/>
                  <a:gd name="connsiteX77" fmla="*/ 2105025 w 2457450"/>
                  <a:gd name="connsiteY77" fmla="*/ 876300 h 1581150"/>
                  <a:gd name="connsiteX78" fmla="*/ 2085975 w 2457450"/>
                  <a:gd name="connsiteY78" fmla="*/ 809625 h 1581150"/>
                  <a:gd name="connsiteX79" fmla="*/ 2133600 w 2457450"/>
                  <a:gd name="connsiteY79" fmla="*/ 752475 h 1581150"/>
                  <a:gd name="connsiteX80" fmla="*/ 2190750 w 2457450"/>
                  <a:gd name="connsiteY80" fmla="*/ 752475 h 1581150"/>
                  <a:gd name="connsiteX81" fmla="*/ 2247900 w 2457450"/>
                  <a:gd name="connsiteY81" fmla="*/ 752475 h 1581150"/>
                  <a:gd name="connsiteX82" fmla="*/ 2295525 w 2457450"/>
                  <a:gd name="connsiteY82" fmla="*/ 800100 h 1581150"/>
                  <a:gd name="connsiteX83" fmla="*/ 2314575 w 2457450"/>
                  <a:gd name="connsiteY83" fmla="*/ 847725 h 1581150"/>
                  <a:gd name="connsiteX84" fmla="*/ 2333625 w 2457450"/>
                  <a:gd name="connsiteY84" fmla="*/ 904875 h 1581150"/>
                  <a:gd name="connsiteX85" fmla="*/ 2352675 w 2457450"/>
                  <a:gd name="connsiteY85" fmla="*/ 962025 h 1581150"/>
                  <a:gd name="connsiteX86" fmla="*/ 2371725 w 2457450"/>
                  <a:gd name="connsiteY86" fmla="*/ 1019175 h 1581150"/>
                  <a:gd name="connsiteX87" fmla="*/ 2362200 w 2457450"/>
                  <a:gd name="connsiteY87" fmla="*/ 1047750 h 1581150"/>
                  <a:gd name="connsiteX88" fmla="*/ 2390775 w 2457450"/>
                  <a:gd name="connsiteY88" fmla="*/ 1104900 h 1581150"/>
                  <a:gd name="connsiteX89" fmla="*/ 2390775 w 2457450"/>
                  <a:gd name="connsiteY89" fmla="*/ 1152525 h 1581150"/>
                  <a:gd name="connsiteX90" fmla="*/ 2390775 w 2457450"/>
                  <a:gd name="connsiteY90" fmla="*/ 1200150 h 1581150"/>
                  <a:gd name="connsiteX91" fmla="*/ 2371725 w 2457450"/>
                  <a:gd name="connsiteY91" fmla="*/ 1228725 h 1581150"/>
                  <a:gd name="connsiteX92" fmla="*/ 2381250 w 2457450"/>
                  <a:gd name="connsiteY92" fmla="*/ 1266825 h 1581150"/>
                  <a:gd name="connsiteX93" fmla="*/ 2390775 w 2457450"/>
                  <a:gd name="connsiteY93" fmla="*/ 1323975 h 1581150"/>
                  <a:gd name="connsiteX94" fmla="*/ 2409825 w 2457450"/>
                  <a:gd name="connsiteY94" fmla="*/ 1381125 h 1581150"/>
                  <a:gd name="connsiteX95" fmla="*/ 2409825 w 2457450"/>
                  <a:gd name="connsiteY95" fmla="*/ 1438275 h 1581150"/>
                  <a:gd name="connsiteX96" fmla="*/ 2428875 w 2457450"/>
                  <a:gd name="connsiteY96" fmla="*/ 1495425 h 1581150"/>
                  <a:gd name="connsiteX97" fmla="*/ 2447925 w 2457450"/>
                  <a:gd name="connsiteY97" fmla="*/ 1552575 h 1581150"/>
                  <a:gd name="connsiteX98" fmla="*/ 2457450 w 2457450"/>
                  <a:gd name="connsiteY98" fmla="*/ 1581150 h 1581150"/>
                  <a:gd name="connsiteX0" fmla="*/ 0 w 2458155"/>
                  <a:gd name="connsiteY0" fmla="*/ 695325 h 1628775"/>
                  <a:gd name="connsiteX1" fmla="*/ 9525 w 2458155"/>
                  <a:gd name="connsiteY1" fmla="*/ 647700 h 1628775"/>
                  <a:gd name="connsiteX2" fmla="*/ 19050 w 2458155"/>
                  <a:gd name="connsiteY2" fmla="*/ 619125 h 1628775"/>
                  <a:gd name="connsiteX3" fmla="*/ 47625 w 2458155"/>
                  <a:gd name="connsiteY3" fmla="*/ 609600 h 1628775"/>
                  <a:gd name="connsiteX4" fmla="*/ 76200 w 2458155"/>
                  <a:gd name="connsiteY4" fmla="*/ 581025 h 1628775"/>
                  <a:gd name="connsiteX5" fmla="*/ 95250 w 2458155"/>
                  <a:gd name="connsiteY5" fmla="*/ 552450 h 1628775"/>
                  <a:gd name="connsiteX6" fmla="*/ 152400 w 2458155"/>
                  <a:gd name="connsiteY6" fmla="*/ 533400 h 1628775"/>
                  <a:gd name="connsiteX7" fmla="*/ 180975 w 2458155"/>
                  <a:gd name="connsiteY7" fmla="*/ 523875 h 1628775"/>
                  <a:gd name="connsiteX8" fmla="*/ 238125 w 2458155"/>
                  <a:gd name="connsiteY8" fmla="*/ 485775 h 1628775"/>
                  <a:gd name="connsiteX9" fmla="*/ 266700 w 2458155"/>
                  <a:gd name="connsiteY9" fmla="*/ 457200 h 1628775"/>
                  <a:gd name="connsiteX10" fmla="*/ 390530 w 2458155"/>
                  <a:gd name="connsiteY10" fmla="*/ 419098 h 1628775"/>
                  <a:gd name="connsiteX11" fmla="*/ 409579 w 2458155"/>
                  <a:gd name="connsiteY11" fmla="*/ 390519 h 1628775"/>
                  <a:gd name="connsiteX12" fmla="*/ 438150 w 2458155"/>
                  <a:gd name="connsiteY12" fmla="*/ 381000 h 1628775"/>
                  <a:gd name="connsiteX13" fmla="*/ 466725 w 2458155"/>
                  <a:gd name="connsiteY13" fmla="*/ 371475 h 1628775"/>
                  <a:gd name="connsiteX14" fmla="*/ 523875 w 2458155"/>
                  <a:gd name="connsiteY14" fmla="*/ 342900 h 1628775"/>
                  <a:gd name="connsiteX15" fmla="*/ 542925 w 2458155"/>
                  <a:gd name="connsiteY15" fmla="*/ 314325 h 1628775"/>
                  <a:gd name="connsiteX16" fmla="*/ 571500 w 2458155"/>
                  <a:gd name="connsiteY16" fmla="*/ 304800 h 1628775"/>
                  <a:gd name="connsiteX17" fmla="*/ 638175 w 2458155"/>
                  <a:gd name="connsiteY17" fmla="*/ 285750 h 1628775"/>
                  <a:gd name="connsiteX18" fmla="*/ 666750 w 2458155"/>
                  <a:gd name="connsiteY18" fmla="*/ 266700 h 1628775"/>
                  <a:gd name="connsiteX19" fmla="*/ 695325 w 2458155"/>
                  <a:gd name="connsiteY19" fmla="*/ 257175 h 1628775"/>
                  <a:gd name="connsiteX20" fmla="*/ 752475 w 2458155"/>
                  <a:gd name="connsiteY20" fmla="*/ 219075 h 1628775"/>
                  <a:gd name="connsiteX21" fmla="*/ 800100 w 2458155"/>
                  <a:gd name="connsiteY21" fmla="*/ 180975 h 1628775"/>
                  <a:gd name="connsiteX22" fmla="*/ 857250 w 2458155"/>
                  <a:gd name="connsiteY22" fmla="*/ 133350 h 1628775"/>
                  <a:gd name="connsiteX23" fmla="*/ 914400 w 2458155"/>
                  <a:gd name="connsiteY23" fmla="*/ 114300 h 1628775"/>
                  <a:gd name="connsiteX24" fmla="*/ 942975 w 2458155"/>
                  <a:gd name="connsiteY24" fmla="*/ 104775 h 1628775"/>
                  <a:gd name="connsiteX25" fmla="*/ 981075 w 2458155"/>
                  <a:gd name="connsiteY25" fmla="*/ 95250 h 1628775"/>
                  <a:gd name="connsiteX26" fmla="*/ 1038225 w 2458155"/>
                  <a:gd name="connsiteY26" fmla="*/ 76200 h 1628775"/>
                  <a:gd name="connsiteX27" fmla="*/ 1066800 w 2458155"/>
                  <a:gd name="connsiteY27" fmla="*/ 66675 h 1628775"/>
                  <a:gd name="connsiteX28" fmla="*/ 1114425 w 2458155"/>
                  <a:gd name="connsiteY28" fmla="*/ 57150 h 1628775"/>
                  <a:gd name="connsiteX29" fmla="*/ 1143000 w 2458155"/>
                  <a:gd name="connsiteY29" fmla="*/ 47625 h 1628775"/>
                  <a:gd name="connsiteX30" fmla="*/ 1190625 w 2458155"/>
                  <a:gd name="connsiteY30" fmla="*/ 38100 h 1628775"/>
                  <a:gd name="connsiteX31" fmla="*/ 1295400 w 2458155"/>
                  <a:gd name="connsiteY31" fmla="*/ 19050 h 1628775"/>
                  <a:gd name="connsiteX32" fmla="*/ 1362075 w 2458155"/>
                  <a:gd name="connsiteY32" fmla="*/ 0 h 1628775"/>
                  <a:gd name="connsiteX33" fmla="*/ 1476375 w 2458155"/>
                  <a:gd name="connsiteY33" fmla="*/ 9525 h 1628775"/>
                  <a:gd name="connsiteX34" fmla="*/ 1495425 w 2458155"/>
                  <a:gd name="connsiteY34" fmla="*/ 38100 h 1628775"/>
                  <a:gd name="connsiteX35" fmla="*/ 1504950 w 2458155"/>
                  <a:gd name="connsiteY35" fmla="*/ 85725 h 1628775"/>
                  <a:gd name="connsiteX36" fmla="*/ 1514475 w 2458155"/>
                  <a:gd name="connsiteY36" fmla="*/ 323850 h 1628775"/>
                  <a:gd name="connsiteX37" fmla="*/ 1543050 w 2458155"/>
                  <a:gd name="connsiteY37" fmla="*/ 485775 h 1628775"/>
                  <a:gd name="connsiteX38" fmla="*/ 1552575 w 2458155"/>
                  <a:gd name="connsiteY38" fmla="*/ 514350 h 1628775"/>
                  <a:gd name="connsiteX39" fmla="*/ 1571625 w 2458155"/>
                  <a:gd name="connsiteY39" fmla="*/ 590550 h 1628775"/>
                  <a:gd name="connsiteX40" fmla="*/ 1562100 w 2458155"/>
                  <a:gd name="connsiteY40" fmla="*/ 638175 h 1628775"/>
                  <a:gd name="connsiteX41" fmla="*/ 1571625 w 2458155"/>
                  <a:gd name="connsiteY41" fmla="*/ 657225 h 1628775"/>
                  <a:gd name="connsiteX42" fmla="*/ 1600200 w 2458155"/>
                  <a:gd name="connsiteY42" fmla="*/ 685800 h 1628775"/>
                  <a:gd name="connsiteX43" fmla="*/ 1619252 w 2458155"/>
                  <a:gd name="connsiteY43" fmla="*/ 752475 h 1628775"/>
                  <a:gd name="connsiteX44" fmla="*/ 1619250 w 2458155"/>
                  <a:gd name="connsiteY44" fmla="*/ 809625 h 1628775"/>
                  <a:gd name="connsiteX45" fmla="*/ 1628775 w 2458155"/>
                  <a:gd name="connsiteY45" fmla="*/ 866775 h 1628775"/>
                  <a:gd name="connsiteX46" fmla="*/ 1638300 w 2458155"/>
                  <a:gd name="connsiteY46" fmla="*/ 895350 h 1628775"/>
                  <a:gd name="connsiteX47" fmla="*/ 1628775 w 2458155"/>
                  <a:gd name="connsiteY47" fmla="*/ 942975 h 1628775"/>
                  <a:gd name="connsiteX48" fmla="*/ 1647825 w 2458155"/>
                  <a:gd name="connsiteY48" fmla="*/ 990600 h 1628775"/>
                  <a:gd name="connsiteX49" fmla="*/ 1647825 w 2458155"/>
                  <a:gd name="connsiteY49" fmla="*/ 1019175 h 1628775"/>
                  <a:gd name="connsiteX50" fmla="*/ 1657350 w 2458155"/>
                  <a:gd name="connsiteY50" fmla="*/ 1066800 h 1628775"/>
                  <a:gd name="connsiteX51" fmla="*/ 1657350 w 2458155"/>
                  <a:gd name="connsiteY51" fmla="*/ 1114425 h 1628775"/>
                  <a:gd name="connsiteX52" fmla="*/ 1666875 w 2458155"/>
                  <a:gd name="connsiteY52" fmla="*/ 1152525 h 1628775"/>
                  <a:gd name="connsiteX53" fmla="*/ 1657350 w 2458155"/>
                  <a:gd name="connsiteY53" fmla="*/ 1171575 h 1628775"/>
                  <a:gd name="connsiteX54" fmla="*/ 1676400 w 2458155"/>
                  <a:gd name="connsiteY54" fmla="*/ 1209675 h 1628775"/>
                  <a:gd name="connsiteX55" fmla="*/ 1676400 w 2458155"/>
                  <a:gd name="connsiteY55" fmla="*/ 1257300 h 1628775"/>
                  <a:gd name="connsiteX56" fmla="*/ 1695450 w 2458155"/>
                  <a:gd name="connsiteY56" fmla="*/ 1304925 h 1628775"/>
                  <a:gd name="connsiteX57" fmla="*/ 1695450 w 2458155"/>
                  <a:gd name="connsiteY57" fmla="*/ 1352550 h 1628775"/>
                  <a:gd name="connsiteX58" fmla="*/ 1733550 w 2458155"/>
                  <a:gd name="connsiteY58" fmla="*/ 1390650 h 1628775"/>
                  <a:gd name="connsiteX59" fmla="*/ 1762125 w 2458155"/>
                  <a:gd name="connsiteY59" fmla="*/ 1352550 h 1628775"/>
                  <a:gd name="connsiteX60" fmla="*/ 1771650 w 2458155"/>
                  <a:gd name="connsiteY60" fmla="*/ 1304925 h 1628775"/>
                  <a:gd name="connsiteX61" fmla="*/ 1790700 w 2458155"/>
                  <a:gd name="connsiteY61" fmla="*/ 1247775 h 1628775"/>
                  <a:gd name="connsiteX62" fmla="*/ 1790700 w 2458155"/>
                  <a:gd name="connsiteY62" fmla="*/ 1209675 h 1628775"/>
                  <a:gd name="connsiteX63" fmla="*/ 1809750 w 2458155"/>
                  <a:gd name="connsiteY63" fmla="*/ 1143000 h 1628775"/>
                  <a:gd name="connsiteX64" fmla="*/ 1800225 w 2458155"/>
                  <a:gd name="connsiteY64" fmla="*/ 1076325 h 1628775"/>
                  <a:gd name="connsiteX65" fmla="*/ 1809750 w 2458155"/>
                  <a:gd name="connsiteY65" fmla="*/ 1047750 h 1628775"/>
                  <a:gd name="connsiteX66" fmla="*/ 1828800 w 2458155"/>
                  <a:gd name="connsiteY66" fmla="*/ 981075 h 1628775"/>
                  <a:gd name="connsiteX67" fmla="*/ 1838325 w 2458155"/>
                  <a:gd name="connsiteY67" fmla="*/ 933450 h 1628775"/>
                  <a:gd name="connsiteX68" fmla="*/ 1847850 w 2458155"/>
                  <a:gd name="connsiteY68" fmla="*/ 885825 h 1628775"/>
                  <a:gd name="connsiteX69" fmla="*/ 1866900 w 2458155"/>
                  <a:gd name="connsiteY69" fmla="*/ 838200 h 1628775"/>
                  <a:gd name="connsiteX70" fmla="*/ 1914525 w 2458155"/>
                  <a:gd name="connsiteY70" fmla="*/ 895350 h 1628775"/>
                  <a:gd name="connsiteX71" fmla="*/ 1914525 w 2458155"/>
                  <a:gd name="connsiteY71" fmla="*/ 942975 h 1628775"/>
                  <a:gd name="connsiteX72" fmla="*/ 1933575 w 2458155"/>
                  <a:gd name="connsiteY72" fmla="*/ 1000125 h 1628775"/>
                  <a:gd name="connsiteX73" fmla="*/ 2038350 w 2458155"/>
                  <a:gd name="connsiteY73" fmla="*/ 1038225 h 1628775"/>
                  <a:gd name="connsiteX74" fmla="*/ 2000250 w 2458155"/>
                  <a:gd name="connsiteY74" fmla="*/ 1009650 h 1628775"/>
                  <a:gd name="connsiteX75" fmla="*/ 2047875 w 2458155"/>
                  <a:gd name="connsiteY75" fmla="*/ 990600 h 1628775"/>
                  <a:gd name="connsiteX76" fmla="*/ 2076450 w 2458155"/>
                  <a:gd name="connsiteY76" fmla="*/ 933450 h 1628775"/>
                  <a:gd name="connsiteX77" fmla="*/ 2105025 w 2458155"/>
                  <a:gd name="connsiteY77" fmla="*/ 876300 h 1628775"/>
                  <a:gd name="connsiteX78" fmla="*/ 2085975 w 2458155"/>
                  <a:gd name="connsiteY78" fmla="*/ 809625 h 1628775"/>
                  <a:gd name="connsiteX79" fmla="*/ 2133600 w 2458155"/>
                  <a:gd name="connsiteY79" fmla="*/ 752475 h 1628775"/>
                  <a:gd name="connsiteX80" fmla="*/ 2190750 w 2458155"/>
                  <a:gd name="connsiteY80" fmla="*/ 752475 h 1628775"/>
                  <a:gd name="connsiteX81" fmla="*/ 2247900 w 2458155"/>
                  <a:gd name="connsiteY81" fmla="*/ 752475 h 1628775"/>
                  <a:gd name="connsiteX82" fmla="*/ 2295525 w 2458155"/>
                  <a:gd name="connsiteY82" fmla="*/ 800100 h 1628775"/>
                  <a:gd name="connsiteX83" fmla="*/ 2314575 w 2458155"/>
                  <a:gd name="connsiteY83" fmla="*/ 847725 h 1628775"/>
                  <a:gd name="connsiteX84" fmla="*/ 2333625 w 2458155"/>
                  <a:gd name="connsiteY84" fmla="*/ 904875 h 1628775"/>
                  <a:gd name="connsiteX85" fmla="*/ 2352675 w 2458155"/>
                  <a:gd name="connsiteY85" fmla="*/ 962025 h 1628775"/>
                  <a:gd name="connsiteX86" fmla="*/ 2371725 w 2458155"/>
                  <a:gd name="connsiteY86" fmla="*/ 1019175 h 1628775"/>
                  <a:gd name="connsiteX87" fmla="*/ 2362200 w 2458155"/>
                  <a:gd name="connsiteY87" fmla="*/ 1047750 h 1628775"/>
                  <a:gd name="connsiteX88" fmla="*/ 2390775 w 2458155"/>
                  <a:gd name="connsiteY88" fmla="*/ 1104900 h 1628775"/>
                  <a:gd name="connsiteX89" fmla="*/ 2390775 w 2458155"/>
                  <a:gd name="connsiteY89" fmla="*/ 1152525 h 1628775"/>
                  <a:gd name="connsiteX90" fmla="*/ 2390775 w 2458155"/>
                  <a:gd name="connsiteY90" fmla="*/ 1200150 h 1628775"/>
                  <a:gd name="connsiteX91" fmla="*/ 2371725 w 2458155"/>
                  <a:gd name="connsiteY91" fmla="*/ 1228725 h 1628775"/>
                  <a:gd name="connsiteX92" fmla="*/ 2381250 w 2458155"/>
                  <a:gd name="connsiteY92" fmla="*/ 1266825 h 1628775"/>
                  <a:gd name="connsiteX93" fmla="*/ 2390775 w 2458155"/>
                  <a:gd name="connsiteY93" fmla="*/ 1323975 h 1628775"/>
                  <a:gd name="connsiteX94" fmla="*/ 2409825 w 2458155"/>
                  <a:gd name="connsiteY94" fmla="*/ 1381125 h 1628775"/>
                  <a:gd name="connsiteX95" fmla="*/ 2409825 w 2458155"/>
                  <a:gd name="connsiteY95" fmla="*/ 1438275 h 1628775"/>
                  <a:gd name="connsiteX96" fmla="*/ 2428875 w 2458155"/>
                  <a:gd name="connsiteY96" fmla="*/ 1495425 h 1628775"/>
                  <a:gd name="connsiteX97" fmla="*/ 2447925 w 2458155"/>
                  <a:gd name="connsiteY97" fmla="*/ 1552575 h 1628775"/>
                  <a:gd name="connsiteX98" fmla="*/ 2457450 w 2458155"/>
                  <a:gd name="connsiteY98" fmla="*/ 1581150 h 1628775"/>
                  <a:gd name="connsiteX99" fmla="*/ 2457450 w 2458155"/>
                  <a:gd name="connsiteY99" fmla="*/ 1628775 h 1628775"/>
                  <a:gd name="connsiteX0" fmla="*/ 0 w 2476500"/>
                  <a:gd name="connsiteY0" fmla="*/ 695325 h 1676400"/>
                  <a:gd name="connsiteX1" fmla="*/ 9525 w 2476500"/>
                  <a:gd name="connsiteY1" fmla="*/ 647700 h 1676400"/>
                  <a:gd name="connsiteX2" fmla="*/ 19050 w 2476500"/>
                  <a:gd name="connsiteY2" fmla="*/ 619125 h 1676400"/>
                  <a:gd name="connsiteX3" fmla="*/ 47625 w 2476500"/>
                  <a:gd name="connsiteY3" fmla="*/ 609600 h 1676400"/>
                  <a:gd name="connsiteX4" fmla="*/ 76200 w 2476500"/>
                  <a:gd name="connsiteY4" fmla="*/ 581025 h 1676400"/>
                  <a:gd name="connsiteX5" fmla="*/ 95250 w 2476500"/>
                  <a:gd name="connsiteY5" fmla="*/ 552450 h 1676400"/>
                  <a:gd name="connsiteX6" fmla="*/ 152400 w 2476500"/>
                  <a:gd name="connsiteY6" fmla="*/ 533400 h 1676400"/>
                  <a:gd name="connsiteX7" fmla="*/ 180975 w 2476500"/>
                  <a:gd name="connsiteY7" fmla="*/ 523875 h 1676400"/>
                  <a:gd name="connsiteX8" fmla="*/ 238125 w 2476500"/>
                  <a:gd name="connsiteY8" fmla="*/ 485775 h 1676400"/>
                  <a:gd name="connsiteX9" fmla="*/ 266700 w 2476500"/>
                  <a:gd name="connsiteY9" fmla="*/ 457200 h 1676400"/>
                  <a:gd name="connsiteX10" fmla="*/ 390530 w 2476500"/>
                  <a:gd name="connsiteY10" fmla="*/ 419098 h 1676400"/>
                  <a:gd name="connsiteX11" fmla="*/ 409579 w 2476500"/>
                  <a:gd name="connsiteY11" fmla="*/ 390519 h 1676400"/>
                  <a:gd name="connsiteX12" fmla="*/ 438150 w 2476500"/>
                  <a:gd name="connsiteY12" fmla="*/ 381000 h 1676400"/>
                  <a:gd name="connsiteX13" fmla="*/ 466725 w 2476500"/>
                  <a:gd name="connsiteY13" fmla="*/ 371475 h 1676400"/>
                  <a:gd name="connsiteX14" fmla="*/ 523875 w 2476500"/>
                  <a:gd name="connsiteY14" fmla="*/ 342900 h 1676400"/>
                  <a:gd name="connsiteX15" fmla="*/ 542925 w 2476500"/>
                  <a:gd name="connsiteY15" fmla="*/ 314325 h 1676400"/>
                  <a:gd name="connsiteX16" fmla="*/ 571500 w 2476500"/>
                  <a:gd name="connsiteY16" fmla="*/ 304800 h 1676400"/>
                  <a:gd name="connsiteX17" fmla="*/ 638175 w 2476500"/>
                  <a:gd name="connsiteY17" fmla="*/ 285750 h 1676400"/>
                  <a:gd name="connsiteX18" fmla="*/ 666750 w 2476500"/>
                  <a:gd name="connsiteY18" fmla="*/ 266700 h 1676400"/>
                  <a:gd name="connsiteX19" fmla="*/ 695325 w 2476500"/>
                  <a:gd name="connsiteY19" fmla="*/ 257175 h 1676400"/>
                  <a:gd name="connsiteX20" fmla="*/ 752475 w 2476500"/>
                  <a:gd name="connsiteY20" fmla="*/ 219075 h 1676400"/>
                  <a:gd name="connsiteX21" fmla="*/ 800100 w 2476500"/>
                  <a:gd name="connsiteY21" fmla="*/ 180975 h 1676400"/>
                  <a:gd name="connsiteX22" fmla="*/ 857250 w 2476500"/>
                  <a:gd name="connsiteY22" fmla="*/ 133350 h 1676400"/>
                  <a:gd name="connsiteX23" fmla="*/ 914400 w 2476500"/>
                  <a:gd name="connsiteY23" fmla="*/ 114300 h 1676400"/>
                  <a:gd name="connsiteX24" fmla="*/ 942975 w 2476500"/>
                  <a:gd name="connsiteY24" fmla="*/ 104775 h 1676400"/>
                  <a:gd name="connsiteX25" fmla="*/ 981075 w 2476500"/>
                  <a:gd name="connsiteY25" fmla="*/ 95250 h 1676400"/>
                  <a:gd name="connsiteX26" fmla="*/ 1038225 w 2476500"/>
                  <a:gd name="connsiteY26" fmla="*/ 76200 h 1676400"/>
                  <a:gd name="connsiteX27" fmla="*/ 1066800 w 2476500"/>
                  <a:gd name="connsiteY27" fmla="*/ 66675 h 1676400"/>
                  <a:gd name="connsiteX28" fmla="*/ 1114425 w 2476500"/>
                  <a:gd name="connsiteY28" fmla="*/ 57150 h 1676400"/>
                  <a:gd name="connsiteX29" fmla="*/ 1143000 w 2476500"/>
                  <a:gd name="connsiteY29" fmla="*/ 47625 h 1676400"/>
                  <a:gd name="connsiteX30" fmla="*/ 1190625 w 2476500"/>
                  <a:gd name="connsiteY30" fmla="*/ 38100 h 1676400"/>
                  <a:gd name="connsiteX31" fmla="*/ 1295400 w 2476500"/>
                  <a:gd name="connsiteY31" fmla="*/ 19050 h 1676400"/>
                  <a:gd name="connsiteX32" fmla="*/ 1362075 w 2476500"/>
                  <a:gd name="connsiteY32" fmla="*/ 0 h 1676400"/>
                  <a:gd name="connsiteX33" fmla="*/ 1476375 w 2476500"/>
                  <a:gd name="connsiteY33" fmla="*/ 9525 h 1676400"/>
                  <a:gd name="connsiteX34" fmla="*/ 1495425 w 2476500"/>
                  <a:gd name="connsiteY34" fmla="*/ 38100 h 1676400"/>
                  <a:gd name="connsiteX35" fmla="*/ 1504950 w 2476500"/>
                  <a:gd name="connsiteY35" fmla="*/ 85725 h 1676400"/>
                  <a:gd name="connsiteX36" fmla="*/ 1514475 w 2476500"/>
                  <a:gd name="connsiteY36" fmla="*/ 323850 h 1676400"/>
                  <a:gd name="connsiteX37" fmla="*/ 1543050 w 2476500"/>
                  <a:gd name="connsiteY37" fmla="*/ 485775 h 1676400"/>
                  <a:gd name="connsiteX38" fmla="*/ 1552575 w 2476500"/>
                  <a:gd name="connsiteY38" fmla="*/ 514350 h 1676400"/>
                  <a:gd name="connsiteX39" fmla="*/ 1571625 w 2476500"/>
                  <a:gd name="connsiteY39" fmla="*/ 590550 h 1676400"/>
                  <a:gd name="connsiteX40" fmla="*/ 1562100 w 2476500"/>
                  <a:gd name="connsiteY40" fmla="*/ 638175 h 1676400"/>
                  <a:gd name="connsiteX41" fmla="*/ 1571625 w 2476500"/>
                  <a:gd name="connsiteY41" fmla="*/ 657225 h 1676400"/>
                  <a:gd name="connsiteX42" fmla="*/ 1600200 w 2476500"/>
                  <a:gd name="connsiteY42" fmla="*/ 685800 h 1676400"/>
                  <a:gd name="connsiteX43" fmla="*/ 1619252 w 2476500"/>
                  <a:gd name="connsiteY43" fmla="*/ 752475 h 1676400"/>
                  <a:gd name="connsiteX44" fmla="*/ 1619250 w 2476500"/>
                  <a:gd name="connsiteY44" fmla="*/ 809625 h 1676400"/>
                  <a:gd name="connsiteX45" fmla="*/ 1628775 w 2476500"/>
                  <a:gd name="connsiteY45" fmla="*/ 866775 h 1676400"/>
                  <a:gd name="connsiteX46" fmla="*/ 1638300 w 2476500"/>
                  <a:gd name="connsiteY46" fmla="*/ 895350 h 1676400"/>
                  <a:gd name="connsiteX47" fmla="*/ 1628775 w 2476500"/>
                  <a:gd name="connsiteY47" fmla="*/ 942975 h 1676400"/>
                  <a:gd name="connsiteX48" fmla="*/ 1647825 w 2476500"/>
                  <a:gd name="connsiteY48" fmla="*/ 990600 h 1676400"/>
                  <a:gd name="connsiteX49" fmla="*/ 1647825 w 2476500"/>
                  <a:gd name="connsiteY49" fmla="*/ 1019175 h 1676400"/>
                  <a:gd name="connsiteX50" fmla="*/ 1657350 w 2476500"/>
                  <a:gd name="connsiteY50" fmla="*/ 1066800 h 1676400"/>
                  <a:gd name="connsiteX51" fmla="*/ 1657350 w 2476500"/>
                  <a:gd name="connsiteY51" fmla="*/ 1114425 h 1676400"/>
                  <a:gd name="connsiteX52" fmla="*/ 1666875 w 2476500"/>
                  <a:gd name="connsiteY52" fmla="*/ 1152525 h 1676400"/>
                  <a:gd name="connsiteX53" fmla="*/ 1657350 w 2476500"/>
                  <a:gd name="connsiteY53" fmla="*/ 1171575 h 1676400"/>
                  <a:gd name="connsiteX54" fmla="*/ 1676400 w 2476500"/>
                  <a:gd name="connsiteY54" fmla="*/ 1209675 h 1676400"/>
                  <a:gd name="connsiteX55" fmla="*/ 1676400 w 2476500"/>
                  <a:gd name="connsiteY55" fmla="*/ 1257300 h 1676400"/>
                  <a:gd name="connsiteX56" fmla="*/ 1695450 w 2476500"/>
                  <a:gd name="connsiteY56" fmla="*/ 1304925 h 1676400"/>
                  <a:gd name="connsiteX57" fmla="*/ 1695450 w 2476500"/>
                  <a:gd name="connsiteY57" fmla="*/ 1352550 h 1676400"/>
                  <a:gd name="connsiteX58" fmla="*/ 1733550 w 2476500"/>
                  <a:gd name="connsiteY58" fmla="*/ 1390650 h 1676400"/>
                  <a:gd name="connsiteX59" fmla="*/ 1762125 w 2476500"/>
                  <a:gd name="connsiteY59" fmla="*/ 1352550 h 1676400"/>
                  <a:gd name="connsiteX60" fmla="*/ 1771650 w 2476500"/>
                  <a:gd name="connsiteY60" fmla="*/ 1304925 h 1676400"/>
                  <a:gd name="connsiteX61" fmla="*/ 1790700 w 2476500"/>
                  <a:gd name="connsiteY61" fmla="*/ 1247775 h 1676400"/>
                  <a:gd name="connsiteX62" fmla="*/ 1790700 w 2476500"/>
                  <a:gd name="connsiteY62" fmla="*/ 1209675 h 1676400"/>
                  <a:gd name="connsiteX63" fmla="*/ 1809750 w 2476500"/>
                  <a:gd name="connsiteY63" fmla="*/ 1143000 h 1676400"/>
                  <a:gd name="connsiteX64" fmla="*/ 1800225 w 2476500"/>
                  <a:gd name="connsiteY64" fmla="*/ 1076325 h 1676400"/>
                  <a:gd name="connsiteX65" fmla="*/ 1809750 w 2476500"/>
                  <a:gd name="connsiteY65" fmla="*/ 1047750 h 1676400"/>
                  <a:gd name="connsiteX66" fmla="*/ 1828800 w 2476500"/>
                  <a:gd name="connsiteY66" fmla="*/ 981075 h 1676400"/>
                  <a:gd name="connsiteX67" fmla="*/ 1838325 w 2476500"/>
                  <a:gd name="connsiteY67" fmla="*/ 933450 h 1676400"/>
                  <a:gd name="connsiteX68" fmla="*/ 1847850 w 2476500"/>
                  <a:gd name="connsiteY68" fmla="*/ 885825 h 1676400"/>
                  <a:gd name="connsiteX69" fmla="*/ 1866900 w 2476500"/>
                  <a:gd name="connsiteY69" fmla="*/ 838200 h 1676400"/>
                  <a:gd name="connsiteX70" fmla="*/ 1914525 w 2476500"/>
                  <a:gd name="connsiteY70" fmla="*/ 895350 h 1676400"/>
                  <a:gd name="connsiteX71" fmla="*/ 1914525 w 2476500"/>
                  <a:gd name="connsiteY71" fmla="*/ 942975 h 1676400"/>
                  <a:gd name="connsiteX72" fmla="*/ 1933575 w 2476500"/>
                  <a:gd name="connsiteY72" fmla="*/ 1000125 h 1676400"/>
                  <a:gd name="connsiteX73" fmla="*/ 2038350 w 2476500"/>
                  <a:gd name="connsiteY73" fmla="*/ 1038225 h 1676400"/>
                  <a:gd name="connsiteX74" fmla="*/ 2000250 w 2476500"/>
                  <a:gd name="connsiteY74" fmla="*/ 1009650 h 1676400"/>
                  <a:gd name="connsiteX75" fmla="*/ 2047875 w 2476500"/>
                  <a:gd name="connsiteY75" fmla="*/ 990600 h 1676400"/>
                  <a:gd name="connsiteX76" fmla="*/ 2076450 w 2476500"/>
                  <a:gd name="connsiteY76" fmla="*/ 933450 h 1676400"/>
                  <a:gd name="connsiteX77" fmla="*/ 2105025 w 2476500"/>
                  <a:gd name="connsiteY77" fmla="*/ 876300 h 1676400"/>
                  <a:gd name="connsiteX78" fmla="*/ 2085975 w 2476500"/>
                  <a:gd name="connsiteY78" fmla="*/ 809625 h 1676400"/>
                  <a:gd name="connsiteX79" fmla="*/ 2133600 w 2476500"/>
                  <a:gd name="connsiteY79" fmla="*/ 752475 h 1676400"/>
                  <a:gd name="connsiteX80" fmla="*/ 2190750 w 2476500"/>
                  <a:gd name="connsiteY80" fmla="*/ 752475 h 1676400"/>
                  <a:gd name="connsiteX81" fmla="*/ 2247900 w 2476500"/>
                  <a:gd name="connsiteY81" fmla="*/ 752475 h 1676400"/>
                  <a:gd name="connsiteX82" fmla="*/ 2295525 w 2476500"/>
                  <a:gd name="connsiteY82" fmla="*/ 800100 h 1676400"/>
                  <a:gd name="connsiteX83" fmla="*/ 2314575 w 2476500"/>
                  <a:gd name="connsiteY83" fmla="*/ 847725 h 1676400"/>
                  <a:gd name="connsiteX84" fmla="*/ 2333625 w 2476500"/>
                  <a:gd name="connsiteY84" fmla="*/ 904875 h 1676400"/>
                  <a:gd name="connsiteX85" fmla="*/ 2352675 w 2476500"/>
                  <a:gd name="connsiteY85" fmla="*/ 962025 h 1676400"/>
                  <a:gd name="connsiteX86" fmla="*/ 2371725 w 2476500"/>
                  <a:gd name="connsiteY86" fmla="*/ 1019175 h 1676400"/>
                  <a:gd name="connsiteX87" fmla="*/ 2362200 w 2476500"/>
                  <a:gd name="connsiteY87" fmla="*/ 1047750 h 1676400"/>
                  <a:gd name="connsiteX88" fmla="*/ 2390775 w 2476500"/>
                  <a:gd name="connsiteY88" fmla="*/ 1104900 h 1676400"/>
                  <a:gd name="connsiteX89" fmla="*/ 2390775 w 2476500"/>
                  <a:gd name="connsiteY89" fmla="*/ 1152525 h 1676400"/>
                  <a:gd name="connsiteX90" fmla="*/ 2390775 w 2476500"/>
                  <a:gd name="connsiteY90" fmla="*/ 1200150 h 1676400"/>
                  <a:gd name="connsiteX91" fmla="*/ 2371725 w 2476500"/>
                  <a:gd name="connsiteY91" fmla="*/ 1228725 h 1676400"/>
                  <a:gd name="connsiteX92" fmla="*/ 2381250 w 2476500"/>
                  <a:gd name="connsiteY92" fmla="*/ 1266825 h 1676400"/>
                  <a:gd name="connsiteX93" fmla="*/ 2390775 w 2476500"/>
                  <a:gd name="connsiteY93" fmla="*/ 1323975 h 1676400"/>
                  <a:gd name="connsiteX94" fmla="*/ 2409825 w 2476500"/>
                  <a:gd name="connsiteY94" fmla="*/ 1381125 h 1676400"/>
                  <a:gd name="connsiteX95" fmla="*/ 2409825 w 2476500"/>
                  <a:gd name="connsiteY95" fmla="*/ 1438275 h 1676400"/>
                  <a:gd name="connsiteX96" fmla="*/ 2428875 w 2476500"/>
                  <a:gd name="connsiteY96" fmla="*/ 1495425 h 1676400"/>
                  <a:gd name="connsiteX97" fmla="*/ 2447925 w 2476500"/>
                  <a:gd name="connsiteY97" fmla="*/ 1552575 h 1676400"/>
                  <a:gd name="connsiteX98" fmla="*/ 2457450 w 2476500"/>
                  <a:gd name="connsiteY98" fmla="*/ 1581150 h 1676400"/>
                  <a:gd name="connsiteX99" fmla="*/ 2457450 w 2476500"/>
                  <a:gd name="connsiteY99" fmla="*/ 1628775 h 1676400"/>
                  <a:gd name="connsiteX100" fmla="*/ 2476500 w 2476500"/>
                  <a:gd name="connsiteY100" fmla="*/ 1676400 h 1676400"/>
                  <a:gd name="connsiteX0" fmla="*/ 0 w 2477911"/>
                  <a:gd name="connsiteY0" fmla="*/ 695325 h 1733550"/>
                  <a:gd name="connsiteX1" fmla="*/ 9525 w 2477911"/>
                  <a:gd name="connsiteY1" fmla="*/ 647700 h 1733550"/>
                  <a:gd name="connsiteX2" fmla="*/ 19050 w 2477911"/>
                  <a:gd name="connsiteY2" fmla="*/ 619125 h 1733550"/>
                  <a:gd name="connsiteX3" fmla="*/ 47625 w 2477911"/>
                  <a:gd name="connsiteY3" fmla="*/ 609600 h 1733550"/>
                  <a:gd name="connsiteX4" fmla="*/ 76200 w 2477911"/>
                  <a:gd name="connsiteY4" fmla="*/ 581025 h 1733550"/>
                  <a:gd name="connsiteX5" fmla="*/ 95250 w 2477911"/>
                  <a:gd name="connsiteY5" fmla="*/ 552450 h 1733550"/>
                  <a:gd name="connsiteX6" fmla="*/ 152400 w 2477911"/>
                  <a:gd name="connsiteY6" fmla="*/ 533400 h 1733550"/>
                  <a:gd name="connsiteX7" fmla="*/ 180975 w 2477911"/>
                  <a:gd name="connsiteY7" fmla="*/ 523875 h 1733550"/>
                  <a:gd name="connsiteX8" fmla="*/ 238125 w 2477911"/>
                  <a:gd name="connsiteY8" fmla="*/ 485775 h 1733550"/>
                  <a:gd name="connsiteX9" fmla="*/ 266700 w 2477911"/>
                  <a:gd name="connsiteY9" fmla="*/ 457200 h 1733550"/>
                  <a:gd name="connsiteX10" fmla="*/ 390530 w 2477911"/>
                  <a:gd name="connsiteY10" fmla="*/ 419098 h 1733550"/>
                  <a:gd name="connsiteX11" fmla="*/ 409579 w 2477911"/>
                  <a:gd name="connsiteY11" fmla="*/ 390519 h 1733550"/>
                  <a:gd name="connsiteX12" fmla="*/ 438150 w 2477911"/>
                  <a:gd name="connsiteY12" fmla="*/ 381000 h 1733550"/>
                  <a:gd name="connsiteX13" fmla="*/ 466725 w 2477911"/>
                  <a:gd name="connsiteY13" fmla="*/ 371475 h 1733550"/>
                  <a:gd name="connsiteX14" fmla="*/ 523875 w 2477911"/>
                  <a:gd name="connsiteY14" fmla="*/ 342900 h 1733550"/>
                  <a:gd name="connsiteX15" fmla="*/ 542925 w 2477911"/>
                  <a:gd name="connsiteY15" fmla="*/ 314325 h 1733550"/>
                  <a:gd name="connsiteX16" fmla="*/ 571500 w 2477911"/>
                  <a:gd name="connsiteY16" fmla="*/ 304800 h 1733550"/>
                  <a:gd name="connsiteX17" fmla="*/ 638175 w 2477911"/>
                  <a:gd name="connsiteY17" fmla="*/ 285750 h 1733550"/>
                  <a:gd name="connsiteX18" fmla="*/ 666750 w 2477911"/>
                  <a:gd name="connsiteY18" fmla="*/ 266700 h 1733550"/>
                  <a:gd name="connsiteX19" fmla="*/ 695325 w 2477911"/>
                  <a:gd name="connsiteY19" fmla="*/ 257175 h 1733550"/>
                  <a:gd name="connsiteX20" fmla="*/ 752475 w 2477911"/>
                  <a:gd name="connsiteY20" fmla="*/ 219075 h 1733550"/>
                  <a:gd name="connsiteX21" fmla="*/ 800100 w 2477911"/>
                  <a:gd name="connsiteY21" fmla="*/ 180975 h 1733550"/>
                  <a:gd name="connsiteX22" fmla="*/ 857250 w 2477911"/>
                  <a:gd name="connsiteY22" fmla="*/ 133350 h 1733550"/>
                  <a:gd name="connsiteX23" fmla="*/ 914400 w 2477911"/>
                  <a:gd name="connsiteY23" fmla="*/ 114300 h 1733550"/>
                  <a:gd name="connsiteX24" fmla="*/ 942975 w 2477911"/>
                  <a:gd name="connsiteY24" fmla="*/ 104775 h 1733550"/>
                  <a:gd name="connsiteX25" fmla="*/ 981075 w 2477911"/>
                  <a:gd name="connsiteY25" fmla="*/ 95250 h 1733550"/>
                  <a:gd name="connsiteX26" fmla="*/ 1038225 w 2477911"/>
                  <a:gd name="connsiteY26" fmla="*/ 76200 h 1733550"/>
                  <a:gd name="connsiteX27" fmla="*/ 1066800 w 2477911"/>
                  <a:gd name="connsiteY27" fmla="*/ 66675 h 1733550"/>
                  <a:gd name="connsiteX28" fmla="*/ 1114425 w 2477911"/>
                  <a:gd name="connsiteY28" fmla="*/ 57150 h 1733550"/>
                  <a:gd name="connsiteX29" fmla="*/ 1143000 w 2477911"/>
                  <a:gd name="connsiteY29" fmla="*/ 47625 h 1733550"/>
                  <a:gd name="connsiteX30" fmla="*/ 1190625 w 2477911"/>
                  <a:gd name="connsiteY30" fmla="*/ 38100 h 1733550"/>
                  <a:gd name="connsiteX31" fmla="*/ 1295400 w 2477911"/>
                  <a:gd name="connsiteY31" fmla="*/ 19050 h 1733550"/>
                  <a:gd name="connsiteX32" fmla="*/ 1362075 w 2477911"/>
                  <a:gd name="connsiteY32" fmla="*/ 0 h 1733550"/>
                  <a:gd name="connsiteX33" fmla="*/ 1476375 w 2477911"/>
                  <a:gd name="connsiteY33" fmla="*/ 9525 h 1733550"/>
                  <a:gd name="connsiteX34" fmla="*/ 1495425 w 2477911"/>
                  <a:gd name="connsiteY34" fmla="*/ 38100 h 1733550"/>
                  <a:gd name="connsiteX35" fmla="*/ 1504950 w 2477911"/>
                  <a:gd name="connsiteY35" fmla="*/ 85725 h 1733550"/>
                  <a:gd name="connsiteX36" fmla="*/ 1514475 w 2477911"/>
                  <a:gd name="connsiteY36" fmla="*/ 323850 h 1733550"/>
                  <a:gd name="connsiteX37" fmla="*/ 1543050 w 2477911"/>
                  <a:gd name="connsiteY37" fmla="*/ 485775 h 1733550"/>
                  <a:gd name="connsiteX38" fmla="*/ 1552575 w 2477911"/>
                  <a:gd name="connsiteY38" fmla="*/ 514350 h 1733550"/>
                  <a:gd name="connsiteX39" fmla="*/ 1571625 w 2477911"/>
                  <a:gd name="connsiteY39" fmla="*/ 590550 h 1733550"/>
                  <a:gd name="connsiteX40" fmla="*/ 1562100 w 2477911"/>
                  <a:gd name="connsiteY40" fmla="*/ 638175 h 1733550"/>
                  <a:gd name="connsiteX41" fmla="*/ 1571625 w 2477911"/>
                  <a:gd name="connsiteY41" fmla="*/ 657225 h 1733550"/>
                  <a:gd name="connsiteX42" fmla="*/ 1600200 w 2477911"/>
                  <a:gd name="connsiteY42" fmla="*/ 685800 h 1733550"/>
                  <a:gd name="connsiteX43" fmla="*/ 1619252 w 2477911"/>
                  <a:gd name="connsiteY43" fmla="*/ 752475 h 1733550"/>
                  <a:gd name="connsiteX44" fmla="*/ 1619250 w 2477911"/>
                  <a:gd name="connsiteY44" fmla="*/ 809625 h 1733550"/>
                  <a:gd name="connsiteX45" fmla="*/ 1628775 w 2477911"/>
                  <a:gd name="connsiteY45" fmla="*/ 866775 h 1733550"/>
                  <a:gd name="connsiteX46" fmla="*/ 1638300 w 2477911"/>
                  <a:gd name="connsiteY46" fmla="*/ 895350 h 1733550"/>
                  <a:gd name="connsiteX47" fmla="*/ 1628775 w 2477911"/>
                  <a:gd name="connsiteY47" fmla="*/ 942975 h 1733550"/>
                  <a:gd name="connsiteX48" fmla="*/ 1647825 w 2477911"/>
                  <a:gd name="connsiteY48" fmla="*/ 990600 h 1733550"/>
                  <a:gd name="connsiteX49" fmla="*/ 1647825 w 2477911"/>
                  <a:gd name="connsiteY49" fmla="*/ 1019175 h 1733550"/>
                  <a:gd name="connsiteX50" fmla="*/ 1657350 w 2477911"/>
                  <a:gd name="connsiteY50" fmla="*/ 1066800 h 1733550"/>
                  <a:gd name="connsiteX51" fmla="*/ 1657350 w 2477911"/>
                  <a:gd name="connsiteY51" fmla="*/ 1114425 h 1733550"/>
                  <a:gd name="connsiteX52" fmla="*/ 1666875 w 2477911"/>
                  <a:gd name="connsiteY52" fmla="*/ 1152525 h 1733550"/>
                  <a:gd name="connsiteX53" fmla="*/ 1657350 w 2477911"/>
                  <a:gd name="connsiteY53" fmla="*/ 1171575 h 1733550"/>
                  <a:gd name="connsiteX54" fmla="*/ 1676400 w 2477911"/>
                  <a:gd name="connsiteY54" fmla="*/ 1209675 h 1733550"/>
                  <a:gd name="connsiteX55" fmla="*/ 1676400 w 2477911"/>
                  <a:gd name="connsiteY55" fmla="*/ 1257300 h 1733550"/>
                  <a:gd name="connsiteX56" fmla="*/ 1695450 w 2477911"/>
                  <a:gd name="connsiteY56" fmla="*/ 1304925 h 1733550"/>
                  <a:gd name="connsiteX57" fmla="*/ 1695450 w 2477911"/>
                  <a:gd name="connsiteY57" fmla="*/ 1352550 h 1733550"/>
                  <a:gd name="connsiteX58" fmla="*/ 1733550 w 2477911"/>
                  <a:gd name="connsiteY58" fmla="*/ 1390650 h 1733550"/>
                  <a:gd name="connsiteX59" fmla="*/ 1762125 w 2477911"/>
                  <a:gd name="connsiteY59" fmla="*/ 1352550 h 1733550"/>
                  <a:gd name="connsiteX60" fmla="*/ 1771650 w 2477911"/>
                  <a:gd name="connsiteY60" fmla="*/ 1304925 h 1733550"/>
                  <a:gd name="connsiteX61" fmla="*/ 1790700 w 2477911"/>
                  <a:gd name="connsiteY61" fmla="*/ 1247775 h 1733550"/>
                  <a:gd name="connsiteX62" fmla="*/ 1790700 w 2477911"/>
                  <a:gd name="connsiteY62" fmla="*/ 1209675 h 1733550"/>
                  <a:gd name="connsiteX63" fmla="*/ 1809750 w 2477911"/>
                  <a:gd name="connsiteY63" fmla="*/ 1143000 h 1733550"/>
                  <a:gd name="connsiteX64" fmla="*/ 1800225 w 2477911"/>
                  <a:gd name="connsiteY64" fmla="*/ 1076325 h 1733550"/>
                  <a:gd name="connsiteX65" fmla="*/ 1809750 w 2477911"/>
                  <a:gd name="connsiteY65" fmla="*/ 1047750 h 1733550"/>
                  <a:gd name="connsiteX66" fmla="*/ 1828800 w 2477911"/>
                  <a:gd name="connsiteY66" fmla="*/ 981075 h 1733550"/>
                  <a:gd name="connsiteX67" fmla="*/ 1838325 w 2477911"/>
                  <a:gd name="connsiteY67" fmla="*/ 933450 h 1733550"/>
                  <a:gd name="connsiteX68" fmla="*/ 1847850 w 2477911"/>
                  <a:gd name="connsiteY68" fmla="*/ 885825 h 1733550"/>
                  <a:gd name="connsiteX69" fmla="*/ 1866900 w 2477911"/>
                  <a:gd name="connsiteY69" fmla="*/ 838200 h 1733550"/>
                  <a:gd name="connsiteX70" fmla="*/ 1914525 w 2477911"/>
                  <a:gd name="connsiteY70" fmla="*/ 895350 h 1733550"/>
                  <a:gd name="connsiteX71" fmla="*/ 1914525 w 2477911"/>
                  <a:gd name="connsiteY71" fmla="*/ 942975 h 1733550"/>
                  <a:gd name="connsiteX72" fmla="*/ 1933575 w 2477911"/>
                  <a:gd name="connsiteY72" fmla="*/ 1000125 h 1733550"/>
                  <a:gd name="connsiteX73" fmla="*/ 2038350 w 2477911"/>
                  <a:gd name="connsiteY73" fmla="*/ 1038225 h 1733550"/>
                  <a:gd name="connsiteX74" fmla="*/ 2000250 w 2477911"/>
                  <a:gd name="connsiteY74" fmla="*/ 1009650 h 1733550"/>
                  <a:gd name="connsiteX75" fmla="*/ 2047875 w 2477911"/>
                  <a:gd name="connsiteY75" fmla="*/ 990600 h 1733550"/>
                  <a:gd name="connsiteX76" fmla="*/ 2076450 w 2477911"/>
                  <a:gd name="connsiteY76" fmla="*/ 933450 h 1733550"/>
                  <a:gd name="connsiteX77" fmla="*/ 2105025 w 2477911"/>
                  <a:gd name="connsiteY77" fmla="*/ 876300 h 1733550"/>
                  <a:gd name="connsiteX78" fmla="*/ 2085975 w 2477911"/>
                  <a:gd name="connsiteY78" fmla="*/ 809625 h 1733550"/>
                  <a:gd name="connsiteX79" fmla="*/ 2133600 w 2477911"/>
                  <a:gd name="connsiteY79" fmla="*/ 752475 h 1733550"/>
                  <a:gd name="connsiteX80" fmla="*/ 2190750 w 2477911"/>
                  <a:gd name="connsiteY80" fmla="*/ 752475 h 1733550"/>
                  <a:gd name="connsiteX81" fmla="*/ 2247900 w 2477911"/>
                  <a:gd name="connsiteY81" fmla="*/ 752475 h 1733550"/>
                  <a:gd name="connsiteX82" fmla="*/ 2295525 w 2477911"/>
                  <a:gd name="connsiteY82" fmla="*/ 800100 h 1733550"/>
                  <a:gd name="connsiteX83" fmla="*/ 2314575 w 2477911"/>
                  <a:gd name="connsiteY83" fmla="*/ 847725 h 1733550"/>
                  <a:gd name="connsiteX84" fmla="*/ 2333625 w 2477911"/>
                  <a:gd name="connsiteY84" fmla="*/ 904875 h 1733550"/>
                  <a:gd name="connsiteX85" fmla="*/ 2352675 w 2477911"/>
                  <a:gd name="connsiteY85" fmla="*/ 962025 h 1733550"/>
                  <a:gd name="connsiteX86" fmla="*/ 2371725 w 2477911"/>
                  <a:gd name="connsiteY86" fmla="*/ 1019175 h 1733550"/>
                  <a:gd name="connsiteX87" fmla="*/ 2362200 w 2477911"/>
                  <a:gd name="connsiteY87" fmla="*/ 1047750 h 1733550"/>
                  <a:gd name="connsiteX88" fmla="*/ 2390775 w 2477911"/>
                  <a:gd name="connsiteY88" fmla="*/ 1104900 h 1733550"/>
                  <a:gd name="connsiteX89" fmla="*/ 2390775 w 2477911"/>
                  <a:gd name="connsiteY89" fmla="*/ 1152525 h 1733550"/>
                  <a:gd name="connsiteX90" fmla="*/ 2390775 w 2477911"/>
                  <a:gd name="connsiteY90" fmla="*/ 1200150 h 1733550"/>
                  <a:gd name="connsiteX91" fmla="*/ 2371725 w 2477911"/>
                  <a:gd name="connsiteY91" fmla="*/ 1228725 h 1733550"/>
                  <a:gd name="connsiteX92" fmla="*/ 2381250 w 2477911"/>
                  <a:gd name="connsiteY92" fmla="*/ 1266825 h 1733550"/>
                  <a:gd name="connsiteX93" fmla="*/ 2390775 w 2477911"/>
                  <a:gd name="connsiteY93" fmla="*/ 1323975 h 1733550"/>
                  <a:gd name="connsiteX94" fmla="*/ 2409825 w 2477911"/>
                  <a:gd name="connsiteY94" fmla="*/ 1381125 h 1733550"/>
                  <a:gd name="connsiteX95" fmla="*/ 2409825 w 2477911"/>
                  <a:gd name="connsiteY95" fmla="*/ 1438275 h 1733550"/>
                  <a:gd name="connsiteX96" fmla="*/ 2428875 w 2477911"/>
                  <a:gd name="connsiteY96" fmla="*/ 1495425 h 1733550"/>
                  <a:gd name="connsiteX97" fmla="*/ 2447925 w 2477911"/>
                  <a:gd name="connsiteY97" fmla="*/ 1552575 h 1733550"/>
                  <a:gd name="connsiteX98" fmla="*/ 2457450 w 2477911"/>
                  <a:gd name="connsiteY98" fmla="*/ 1581150 h 1733550"/>
                  <a:gd name="connsiteX99" fmla="*/ 2457450 w 2477911"/>
                  <a:gd name="connsiteY99" fmla="*/ 1628775 h 1733550"/>
                  <a:gd name="connsiteX100" fmla="*/ 2476500 w 2477911"/>
                  <a:gd name="connsiteY100" fmla="*/ 1676400 h 1733550"/>
                  <a:gd name="connsiteX101" fmla="*/ 2476500 w 2477911"/>
                  <a:gd name="connsiteY101" fmla="*/ 1733550 h 1733550"/>
                  <a:gd name="connsiteX0" fmla="*/ 0 w 2486025"/>
                  <a:gd name="connsiteY0" fmla="*/ 695325 h 1790700"/>
                  <a:gd name="connsiteX1" fmla="*/ 9525 w 2486025"/>
                  <a:gd name="connsiteY1" fmla="*/ 647700 h 1790700"/>
                  <a:gd name="connsiteX2" fmla="*/ 19050 w 2486025"/>
                  <a:gd name="connsiteY2" fmla="*/ 619125 h 1790700"/>
                  <a:gd name="connsiteX3" fmla="*/ 47625 w 2486025"/>
                  <a:gd name="connsiteY3" fmla="*/ 609600 h 1790700"/>
                  <a:gd name="connsiteX4" fmla="*/ 76200 w 2486025"/>
                  <a:gd name="connsiteY4" fmla="*/ 581025 h 1790700"/>
                  <a:gd name="connsiteX5" fmla="*/ 95250 w 2486025"/>
                  <a:gd name="connsiteY5" fmla="*/ 552450 h 1790700"/>
                  <a:gd name="connsiteX6" fmla="*/ 152400 w 2486025"/>
                  <a:gd name="connsiteY6" fmla="*/ 533400 h 1790700"/>
                  <a:gd name="connsiteX7" fmla="*/ 180975 w 2486025"/>
                  <a:gd name="connsiteY7" fmla="*/ 523875 h 1790700"/>
                  <a:gd name="connsiteX8" fmla="*/ 238125 w 2486025"/>
                  <a:gd name="connsiteY8" fmla="*/ 485775 h 1790700"/>
                  <a:gd name="connsiteX9" fmla="*/ 266700 w 2486025"/>
                  <a:gd name="connsiteY9" fmla="*/ 457200 h 1790700"/>
                  <a:gd name="connsiteX10" fmla="*/ 390530 w 2486025"/>
                  <a:gd name="connsiteY10" fmla="*/ 419098 h 1790700"/>
                  <a:gd name="connsiteX11" fmla="*/ 409579 w 2486025"/>
                  <a:gd name="connsiteY11" fmla="*/ 390519 h 1790700"/>
                  <a:gd name="connsiteX12" fmla="*/ 438150 w 2486025"/>
                  <a:gd name="connsiteY12" fmla="*/ 381000 h 1790700"/>
                  <a:gd name="connsiteX13" fmla="*/ 466725 w 2486025"/>
                  <a:gd name="connsiteY13" fmla="*/ 371475 h 1790700"/>
                  <a:gd name="connsiteX14" fmla="*/ 523875 w 2486025"/>
                  <a:gd name="connsiteY14" fmla="*/ 342900 h 1790700"/>
                  <a:gd name="connsiteX15" fmla="*/ 542925 w 2486025"/>
                  <a:gd name="connsiteY15" fmla="*/ 314325 h 1790700"/>
                  <a:gd name="connsiteX16" fmla="*/ 571500 w 2486025"/>
                  <a:gd name="connsiteY16" fmla="*/ 304800 h 1790700"/>
                  <a:gd name="connsiteX17" fmla="*/ 638175 w 2486025"/>
                  <a:gd name="connsiteY17" fmla="*/ 285750 h 1790700"/>
                  <a:gd name="connsiteX18" fmla="*/ 666750 w 2486025"/>
                  <a:gd name="connsiteY18" fmla="*/ 266700 h 1790700"/>
                  <a:gd name="connsiteX19" fmla="*/ 695325 w 2486025"/>
                  <a:gd name="connsiteY19" fmla="*/ 257175 h 1790700"/>
                  <a:gd name="connsiteX20" fmla="*/ 752475 w 2486025"/>
                  <a:gd name="connsiteY20" fmla="*/ 219075 h 1790700"/>
                  <a:gd name="connsiteX21" fmla="*/ 800100 w 2486025"/>
                  <a:gd name="connsiteY21" fmla="*/ 180975 h 1790700"/>
                  <a:gd name="connsiteX22" fmla="*/ 857250 w 2486025"/>
                  <a:gd name="connsiteY22" fmla="*/ 133350 h 1790700"/>
                  <a:gd name="connsiteX23" fmla="*/ 914400 w 2486025"/>
                  <a:gd name="connsiteY23" fmla="*/ 114300 h 1790700"/>
                  <a:gd name="connsiteX24" fmla="*/ 942975 w 2486025"/>
                  <a:gd name="connsiteY24" fmla="*/ 104775 h 1790700"/>
                  <a:gd name="connsiteX25" fmla="*/ 981075 w 2486025"/>
                  <a:gd name="connsiteY25" fmla="*/ 95250 h 1790700"/>
                  <a:gd name="connsiteX26" fmla="*/ 1038225 w 2486025"/>
                  <a:gd name="connsiteY26" fmla="*/ 76200 h 1790700"/>
                  <a:gd name="connsiteX27" fmla="*/ 1066800 w 2486025"/>
                  <a:gd name="connsiteY27" fmla="*/ 66675 h 1790700"/>
                  <a:gd name="connsiteX28" fmla="*/ 1114425 w 2486025"/>
                  <a:gd name="connsiteY28" fmla="*/ 57150 h 1790700"/>
                  <a:gd name="connsiteX29" fmla="*/ 1143000 w 2486025"/>
                  <a:gd name="connsiteY29" fmla="*/ 47625 h 1790700"/>
                  <a:gd name="connsiteX30" fmla="*/ 1190625 w 2486025"/>
                  <a:gd name="connsiteY30" fmla="*/ 38100 h 1790700"/>
                  <a:gd name="connsiteX31" fmla="*/ 1295400 w 2486025"/>
                  <a:gd name="connsiteY31" fmla="*/ 19050 h 1790700"/>
                  <a:gd name="connsiteX32" fmla="*/ 1362075 w 2486025"/>
                  <a:gd name="connsiteY32" fmla="*/ 0 h 1790700"/>
                  <a:gd name="connsiteX33" fmla="*/ 1476375 w 2486025"/>
                  <a:gd name="connsiteY33" fmla="*/ 9525 h 1790700"/>
                  <a:gd name="connsiteX34" fmla="*/ 1495425 w 2486025"/>
                  <a:gd name="connsiteY34" fmla="*/ 38100 h 1790700"/>
                  <a:gd name="connsiteX35" fmla="*/ 1504950 w 2486025"/>
                  <a:gd name="connsiteY35" fmla="*/ 85725 h 1790700"/>
                  <a:gd name="connsiteX36" fmla="*/ 1514475 w 2486025"/>
                  <a:gd name="connsiteY36" fmla="*/ 323850 h 1790700"/>
                  <a:gd name="connsiteX37" fmla="*/ 1543050 w 2486025"/>
                  <a:gd name="connsiteY37" fmla="*/ 485775 h 1790700"/>
                  <a:gd name="connsiteX38" fmla="*/ 1552575 w 2486025"/>
                  <a:gd name="connsiteY38" fmla="*/ 514350 h 1790700"/>
                  <a:gd name="connsiteX39" fmla="*/ 1571625 w 2486025"/>
                  <a:gd name="connsiteY39" fmla="*/ 590550 h 1790700"/>
                  <a:gd name="connsiteX40" fmla="*/ 1562100 w 2486025"/>
                  <a:gd name="connsiteY40" fmla="*/ 638175 h 1790700"/>
                  <a:gd name="connsiteX41" fmla="*/ 1571625 w 2486025"/>
                  <a:gd name="connsiteY41" fmla="*/ 657225 h 1790700"/>
                  <a:gd name="connsiteX42" fmla="*/ 1600200 w 2486025"/>
                  <a:gd name="connsiteY42" fmla="*/ 685800 h 1790700"/>
                  <a:gd name="connsiteX43" fmla="*/ 1619252 w 2486025"/>
                  <a:gd name="connsiteY43" fmla="*/ 752475 h 1790700"/>
                  <a:gd name="connsiteX44" fmla="*/ 1619250 w 2486025"/>
                  <a:gd name="connsiteY44" fmla="*/ 809625 h 1790700"/>
                  <a:gd name="connsiteX45" fmla="*/ 1628775 w 2486025"/>
                  <a:gd name="connsiteY45" fmla="*/ 866775 h 1790700"/>
                  <a:gd name="connsiteX46" fmla="*/ 1638300 w 2486025"/>
                  <a:gd name="connsiteY46" fmla="*/ 895350 h 1790700"/>
                  <a:gd name="connsiteX47" fmla="*/ 1628775 w 2486025"/>
                  <a:gd name="connsiteY47" fmla="*/ 942975 h 1790700"/>
                  <a:gd name="connsiteX48" fmla="*/ 1647825 w 2486025"/>
                  <a:gd name="connsiteY48" fmla="*/ 990600 h 1790700"/>
                  <a:gd name="connsiteX49" fmla="*/ 1647825 w 2486025"/>
                  <a:gd name="connsiteY49" fmla="*/ 1019175 h 1790700"/>
                  <a:gd name="connsiteX50" fmla="*/ 1657350 w 2486025"/>
                  <a:gd name="connsiteY50" fmla="*/ 1066800 h 1790700"/>
                  <a:gd name="connsiteX51" fmla="*/ 1657350 w 2486025"/>
                  <a:gd name="connsiteY51" fmla="*/ 1114425 h 1790700"/>
                  <a:gd name="connsiteX52" fmla="*/ 1666875 w 2486025"/>
                  <a:gd name="connsiteY52" fmla="*/ 1152525 h 1790700"/>
                  <a:gd name="connsiteX53" fmla="*/ 1657350 w 2486025"/>
                  <a:gd name="connsiteY53" fmla="*/ 1171575 h 1790700"/>
                  <a:gd name="connsiteX54" fmla="*/ 1676400 w 2486025"/>
                  <a:gd name="connsiteY54" fmla="*/ 1209675 h 1790700"/>
                  <a:gd name="connsiteX55" fmla="*/ 1676400 w 2486025"/>
                  <a:gd name="connsiteY55" fmla="*/ 1257300 h 1790700"/>
                  <a:gd name="connsiteX56" fmla="*/ 1695450 w 2486025"/>
                  <a:gd name="connsiteY56" fmla="*/ 1304925 h 1790700"/>
                  <a:gd name="connsiteX57" fmla="*/ 1695450 w 2486025"/>
                  <a:gd name="connsiteY57" fmla="*/ 1352550 h 1790700"/>
                  <a:gd name="connsiteX58" fmla="*/ 1733550 w 2486025"/>
                  <a:gd name="connsiteY58" fmla="*/ 1390650 h 1790700"/>
                  <a:gd name="connsiteX59" fmla="*/ 1762125 w 2486025"/>
                  <a:gd name="connsiteY59" fmla="*/ 1352550 h 1790700"/>
                  <a:gd name="connsiteX60" fmla="*/ 1771650 w 2486025"/>
                  <a:gd name="connsiteY60" fmla="*/ 1304925 h 1790700"/>
                  <a:gd name="connsiteX61" fmla="*/ 1790700 w 2486025"/>
                  <a:gd name="connsiteY61" fmla="*/ 1247775 h 1790700"/>
                  <a:gd name="connsiteX62" fmla="*/ 1790700 w 2486025"/>
                  <a:gd name="connsiteY62" fmla="*/ 1209675 h 1790700"/>
                  <a:gd name="connsiteX63" fmla="*/ 1809750 w 2486025"/>
                  <a:gd name="connsiteY63" fmla="*/ 1143000 h 1790700"/>
                  <a:gd name="connsiteX64" fmla="*/ 1800225 w 2486025"/>
                  <a:gd name="connsiteY64" fmla="*/ 1076325 h 1790700"/>
                  <a:gd name="connsiteX65" fmla="*/ 1809750 w 2486025"/>
                  <a:gd name="connsiteY65" fmla="*/ 1047750 h 1790700"/>
                  <a:gd name="connsiteX66" fmla="*/ 1828800 w 2486025"/>
                  <a:gd name="connsiteY66" fmla="*/ 981075 h 1790700"/>
                  <a:gd name="connsiteX67" fmla="*/ 1838325 w 2486025"/>
                  <a:gd name="connsiteY67" fmla="*/ 933450 h 1790700"/>
                  <a:gd name="connsiteX68" fmla="*/ 1847850 w 2486025"/>
                  <a:gd name="connsiteY68" fmla="*/ 885825 h 1790700"/>
                  <a:gd name="connsiteX69" fmla="*/ 1866900 w 2486025"/>
                  <a:gd name="connsiteY69" fmla="*/ 838200 h 1790700"/>
                  <a:gd name="connsiteX70" fmla="*/ 1914525 w 2486025"/>
                  <a:gd name="connsiteY70" fmla="*/ 895350 h 1790700"/>
                  <a:gd name="connsiteX71" fmla="*/ 1914525 w 2486025"/>
                  <a:gd name="connsiteY71" fmla="*/ 942975 h 1790700"/>
                  <a:gd name="connsiteX72" fmla="*/ 1933575 w 2486025"/>
                  <a:gd name="connsiteY72" fmla="*/ 1000125 h 1790700"/>
                  <a:gd name="connsiteX73" fmla="*/ 2038350 w 2486025"/>
                  <a:gd name="connsiteY73" fmla="*/ 1038225 h 1790700"/>
                  <a:gd name="connsiteX74" fmla="*/ 2000250 w 2486025"/>
                  <a:gd name="connsiteY74" fmla="*/ 1009650 h 1790700"/>
                  <a:gd name="connsiteX75" fmla="*/ 2047875 w 2486025"/>
                  <a:gd name="connsiteY75" fmla="*/ 990600 h 1790700"/>
                  <a:gd name="connsiteX76" fmla="*/ 2076450 w 2486025"/>
                  <a:gd name="connsiteY76" fmla="*/ 933450 h 1790700"/>
                  <a:gd name="connsiteX77" fmla="*/ 2105025 w 2486025"/>
                  <a:gd name="connsiteY77" fmla="*/ 876300 h 1790700"/>
                  <a:gd name="connsiteX78" fmla="*/ 2085975 w 2486025"/>
                  <a:gd name="connsiteY78" fmla="*/ 809625 h 1790700"/>
                  <a:gd name="connsiteX79" fmla="*/ 2133600 w 2486025"/>
                  <a:gd name="connsiteY79" fmla="*/ 752475 h 1790700"/>
                  <a:gd name="connsiteX80" fmla="*/ 2190750 w 2486025"/>
                  <a:gd name="connsiteY80" fmla="*/ 752475 h 1790700"/>
                  <a:gd name="connsiteX81" fmla="*/ 2247900 w 2486025"/>
                  <a:gd name="connsiteY81" fmla="*/ 752475 h 1790700"/>
                  <a:gd name="connsiteX82" fmla="*/ 2295525 w 2486025"/>
                  <a:gd name="connsiteY82" fmla="*/ 800100 h 1790700"/>
                  <a:gd name="connsiteX83" fmla="*/ 2314575 w 2486025"/>
                  <a:gd name="connsiteY83" fmla="*/ 847725 h 1790700"/>
                  <a:gd name="connsiteX84" fmla="*/ 2333625 w 2486025"/>
                  <a:gd name="connsiteY84" fmla="*/ 904875 h 1790700"/>
                  <a:gd name="connsiteX85" fmla="*/ 2352675 w 2486025"/>
                  <a:gd name="connsiteY85" fmla="*/ 962025 h 1790700"/>
                  <a:gd name="connsiteX86" fmla="*/ 2371725 w 2486025"/>
                  <a:gd name="connsiteY86" fmla="*/ 1019175 h 1790700"/>
                  <a:gd name="connsiteX87" fmla="*/ 2362200 w 2486025"/>
                  <a:gd name="connsiteY87" fmla="*/ 1047750 h 1790700"/>
                  <a:gd name="connsiteX88" fmla="*/ 2390775 w 2486025"/>
                  <a:gd name="connsiteY88" fmla="*/ 1104900 h 1790700"/>
                  <a:gd name="connsiteX89" fmla="*/ 2390775 w 2486025"/>
                  <a:gd name="connsiteY89" fmla="*/ 1152525 h 1790700"/>
                  <a:gd name="connsiteX90" fmla="*/ 2390775 w 2486025"/>
                  <a:gd name="connsiteY90" fmla="*/ 1200150 h 1790700"/>
                  <a:gd name="connsiteX91" fmla="*/ 2371725 w 2486025"/>
                  <a:gd name="connsiteY91" fmla="*/ 1228725 h 1790700"/>
                  <a:gd name="connsiteX92" fmla="*/ 2381250 w 2486025"/>
                  <a:gd name="connsiteY92" fmla="*/ 1266825 h 1790700"/>
                  <a:gd name="connsiteX93" fmla="*/ 2390775 w 2486025"/>
                  <a:gd name="connsiteY93" fmla="*/ 1323975 h 1790700"/>
                  <a:gd name="connsiteX94" fmla="*/ 2409825 w 2486025"/>
                  <a:gd name="connsiteY94" fmla="*/ 1381125 h 1790700"/>
                  <a:gd name="connsiteX95" fmla="*/ 2409825 w 2486025"/>
                  <a:gd name="connsiteY95" fmla="*/ 1438275 h 1790700"/>
                  <a:gd name="connsiteX96" fmla="*/ 2428875 w 2486025"/>
                  <a:gd name="connsiteY96" fmla="*/ 1495425 h 1790700"/>
                  <a:gd name="connsiteX97" fmla="*/ 2447925 w 2486025"/>
                  <a:gd name="connsiteY97" fmla="*/ 1552575 h 1790700"/>
                  <a:gd name="connsiteX98" fmla="*/ 2457450 w 2486025"/>
                  <a:gd name="connsiteY98" fmla="*/ 1581150 h 1790700"/>
                  <a:gd name="connsiteX99" fmla="*/ 2457450 w 2486025"/>
                  <a:gd name="connsiteY99" fmla="*/ 1628775 h 1790700"/>
                  <a:gd name="connsiteX100" fmla="*/ 2476500 w 2486025"/>
                  <a:gd name="connsiteY100" fmla="*/ 1676400 h 1790700"/>
                  <a:gd name="connsiteX101" fmla="*/ 2476500 w 2486025"/>
                  <a:gd name="connsiteY101" fmla="*/ 1733550 h 1790700"/>
                  <a:gd name="connsiteX102" fmla="*/ 2486025 w 2486025"/>
                  <a:gd name="connsiteY102" fmla="*/ 1790700 h 1790700"/>
                  <a:gd name="connsiteX0" fmla="*/ 0 w 2486025"/>
                  <a:gd name="connsiteY0" fmla="*/ 695325 h 1828800"/>
                  <a:gd name="connsiteX1" fmla="*/ 9525 w 2486025"/>
                  <a:gd name="connsiteY1" fmla="*/ 647700 h 1828800"/>
                  <a:gd name="connsiteX2" fmla="*/ 19050 w 2486025"/>
                  <a:gd name="connsiteY2" fmla="*/ 619125 h 1828800"/>
                  <a:gd name="connsiteX3" fmla="*/ 47625 w 2486025"/>
                  <a:gd name="connsiteY3" fmla="*/ 609600 h 1828800"/>
                  <a:gd name="connsiteX4" fmla="*/ 76200 w 2486025"/>
                  <a:gd name="connsiteY4" fmla="*/ 581025 h 1828800"/>
                  <a:gd name="connsiteX5" fmla="*/ 95250 w 2486025"/>
                  <a:gd name="connsiteY5" fmla="*/ 552450 h 1828800"/>
                  <a:gd name="connsiteX6" fmla="*/ 152400 w 2486025"/>
                  <a:gd name="connsiteY6" fmla="*/ 533400 h 1828800"/>
                  <a:gd name="connsiteX7" fmla="*/ 180975 w 2486025"/>
                  <a:gd name="connsiteY7" fmla="*/ 523875 h 1828800"/>
                  <a:gd name="connsiteX8" fmla="*/ 238125 w 2486025"/>
                  <a:gd name="connsiteY8" fmla="*/ 485775 h 1828800"/>
                  <a:gd name="connsiteX9" fmla="*/ 266700 w 2486025"/>
                  <a:gd name="connsiteY9" fmla="*/ 457200 h 1828800"/>
                  <a:gd name="connsiteX10" fmla="*/ 390530 w 2486025"/>
                  <a:gd name="connsiteY10" fmla="*/ 419098 h 1828800"/>
                  <a:gd name="connsiteX11" fmla="*/ 409579 w 2486025"/>
                  <a:gd name="connsiteY11" fmla="*/ 390519 h 1828800"/>
                  <a:gd name="connsiteX12" fmla="*/ 438150 w 2486025"/>
                  <a:gd name="connsiteY12" fmla="*/ 381000 h 1828800"/>
                  <a:gd name="connsiteX13" fmla="*/ 466725 w 2486025"/>
                  <a:gd name="connsiteY13" fmla="*/ 371475 h 1828800"/>
                  <a:gd name="connsiteX14" fmla="*/ 523875 w 2486025"/>
                  <a:gd name="connsiteY14" fmla="*/ 342900 h 1828800"/>
                  <a:gd name="connsiteX15" fmla="*/ 542925 w 2486025"/>
                  <a:gd name="connsiteY15" fmla="*/ 314325 h 1828800"/>
                  <a:gd name="connsiteX16" fmla="*/ 571500 w 2486025"/>
                  <a:gd name="connsiteY16" fmla="*/ 304800 h 1828800"/>
                  <a:gd name="connsiteX17" fmla="*/ 638175 w 2486025"/>
                  <a:gd name="connsiteY17" fmla="*/ 285750 h 1828800"/>
                  <a:gd name="connsiteX18" fmla="*/ 666750 w 2486025"/>
                  <a:gd name="connsiteY18" fmla="*/ 266700 h 1828800"/>
                  <a:gd name="connsiteX19" fmla="*/ 695325 w 2486025"/>
                  <a:gd name="connsiteY19" fmla="*/ 257175 h 1828800"/>
                  <a:gd name="connsiteX20" fmla="*/ 752475 w 2486025"/>
                  <a:gd name="connsiteY20" fmla="*/ 219075 h 1828800"/>
                  <a:gd name="connsiteX21" fmla="*/ 800100 w 2486025"/>
                  <a:gd name="connsiteY21" fmla="*/ 180975 h 1828800"/>
                  <a:gd name="connsiteX22" fmla="*/ 857250 w 2486025"/>
                  <a:gd name="connsiteY22" fmla="*/ 133350 h 1828800"/>
                  <a:gd name="connsiteX23" fmla="*/ 914400 w 2486025"/>
                  <a:gd name="connsiteY23" fmla="*/ 114300 h 1828800"/>
                  <a:gd name="connsiteX24" fmla="*/ 942975 w 2486025"/>
                  <a:gd name="connsiteY24" fmla="*/ 104775 h 1828800"/>
                  <a:gd name="connsiteX25" fmla="*/ 981075 w 2486025"/>
                  <a:gd name="connsiteY25" fmla="*/ 95250 h 1828800"/>
                  <a:gd name="connsiteX26" fmla="*/ 1038225 w 2486025"/>
                  <a:gd name="connsiteY26" fmla="*/ 76200 h 1828800"/>
                  <a:gd name="connsiteX27" fmla="*/ 1066800 w 2486025"/>
                  <a:gd name="connsiteY27" fmla="*/ 66675 h 1828800"/>
                  <a:gd name="connsiteX28" fmla="*/ 1114425 w 2486025"/>
                  <a:gd name="connsiteY28" fmla="*/ 57150 h 1828800"/>
                  <a:gd name="connsiteX29" fmla="*/ 1143000 w 2486025"/>
                  <a:gd name="connsiteY29" fmla="*/ 47625 h 1828800"/>
                  <a:gd name="connsiteX30" fmla="*/ 1190625 w 2486025"/>
                  <a:gd name="connsiteY30" fmla="*/ 38100 h 1828800"/>
                  <a:gd name="connsiteX31" fmla="*/ 1295400 w 2486025"/>
                  <a:gd name="connsiteY31" fmla="*/ 19050 h 1828800"/>
                  <a:gd name="connsiteX32" fmla="*/ 1362075 w 2486025"/>
                  <a:gd name="connsiteY32" fmla="*/ 0 h 1828800"/>
                  <a:gd name="connsiteX33" fmla="*/ 1476375 w 2486025"/>
                  <a:gd name="connsiteY33" fmla="*/ 9525 h 1828800"/>
                  <a:gd name="connsiteX34" fmla="*/ 1495425 w 2486025"/>
                  <a:gd name="connsiteY34" fmla="*/ 38100 h 1828800"/>
                  <a:gd name="connsiteX35" fmla="*/ 1504950 w 2486025"/>
                  <a:gd name="connsiteY35" fmla="*/ 85725 h 1828800"/>
                  <a:gd name="connsiteX36" fmla="*/ 1514475 w 2486025"/>
                  <a:gd name="connsiteY36" fmla="*/ 323850 h 1828800"/>
                  <a:gd name="connsiteX37" fmla="*/ 1543050 w 2486025"/>
                  <a:gd name="connsiteY37" fmla="*/ 485775 h 1828800"/>
                  <a:gd name="connsiteX38" fmla="*/ 1552575 w 2486025"/>
                  <a:gd name="connsiteY38" fmla="*/ 514350 h 1828800"/>
                  <a:gd name="connsiteX39" fmla="*/ 1571625 w 2486025"/>
                  <a:gd name="connsiteY39" fmla="*/ 590550 h 1828800"/>
                  <a:gd name="connsiteX40" fmla="*/ 1562100 w 2486025"/>
                  <a:gd name="connsiteY40" fmla="*/ 638175 h 1828800"/>
                  <a:gd name="connsiteX41" fmla="*/ 1571625 w 2486025"/>
                  <a:gd name="connsiteY41" fmla="*/ 657225 h 1828800"/>
                  <a:gd name="connsiteX42" fmla="*/ 1600200 w 2486025"/>
                  <a:gd name="connsiteY42" fmla="*/ 685800 h 1828800"/>
                  <a:gd name="connsiteX43" fmla="*/ 1619252 w 2486025"/>
                  <a:gd name="connsiteY43" fmla="*/ 752475 h 1828800"/>
                  <a:gd name="connsiteX44" fmla="*/ 1619250 w 2486025"/>
                  <a:gd name="connsiteY44" fmla="*/ 809625 h 1828800"/>
                  <a:gd name="connsiteX45" fmla="*/ 1628775 w 2486025"/>
                  <a:gd name="connsiteY45" fmla="*/ 866775 h 1828800"/>
                  <a:gd name="connsiteX46" fmla="*/ 1638300 w 2486025"/>
                  <a:gd name="connsiteY46" fmla="*/ 895350 h 1828800"/>
                  <a:gd name="connsiteX47" fmla="*/ 1628775 w 2486025"/>
                  <a:gd name="connsiteY47" fmla="*/ 942975 h 1828800"/>
                  <a:gd name="connsiteX48" fmla="*/ 1647825 w 2486025"/>
                  <a:gd name="connsiteY48" fmla="*/ 990600 h 1828800"/>
                  <a:gd name="connsiteX49" fmla="*/ 1647825 w 2486025"/>
                  <a:gd name="connsiteY49" fmla="*/ 1019175 h 1828800"/>
                  <a:gd name="connsiteX50" fmla="*/ 1657350 w 2486025"/>
                  <a:gd name="connsiteY50" fmla="*/ 1066800 h 1828800"/>
                  <a:gd name="connsiteX51" fmla="*/ 1657350 w 2486025"/>
                  <a:gd name="connsiteY51" fmla="*/ 1114425 h 1828800"/>
                  <a:gd name="connsiteX52" fmla="*/ 1666875 w 2486025"/>
                  <a:gd name="connsiteY52" fmla="*/ 1152525 h 1828800"/>
                  <a:gd name="connsiteX53" fmla="*/ 1657350 w 2486025"/>
                  <a:gd name="connsiteY53" fmla="*/ 1171575 h 1828800"/>
                  <a:gd name="connsiteX54" fmla="*/ 1676400 w 2486025"/>
                  <a:gd name="connsiteY54" fmla="*/ 1209675 h 1828800"/>
                  <a:gd name="connsiteX55" fmla="*/ 1676400 w 2486025"/>
                  <a:gd name="connsiteY55" fmla="*/ 1257300 h 1828800"/>
                  <a:gd name="connsiteX56" fmla="*/ 1695450 w 2486025"/>
                  <a:gd name="connsiteY56" fmla="*/ 1304925 h 1828800"/>
                  <a:gd name="connsiteX57" fmla="*/ 1695450 w 2486025"/>
                  <a:gd name="connsiteY57" fmla="*/ 1352550 h 1828800"/>
                  <a:gd name="connsiteX58" fmla="*/ 1733550 w 2486025"/>
                  <a:gd name="connsiteY58" fmla="*/ 1390650 h 1828800"/>
                  <a:gd name="connsiteX59" fmla="*/ 1762125 w 2486025"/>
                  <a:gd name="connsiteY59" fmla="*/ 1352550 h 1828800"/>
                  <a:gd name="connsiteX60" fmla="*/ 1771650 w 2486025"/>
                  <a:gd name="connsiteY60" fmla="*/ 1304925 h 1828800"/>
                  <a:gd name="connsiteX61" fmla="*/ 1790700 w 2486025"/>
                  <a:gd name="connsiteY61" fmla="*/ 1247775 h 1828800"/>
                  <a:gd name="connsiteX62" fmla="*/ 1790700 w 2486025"/>
                  <a:gd name="connsiteY62" fmla="*/ 1209675 h 1828800"/>
                  <a:gd name="connsiteX63" fmla="*/ 1809750 w 2486025"/>
                  <a:gd name="connsiteY63" fmla="*/ 1143000 h 1828800"/>
                  <a:gd name="connsiteX64" fmla="*/ 1800225 w 2486025"/>
                  <a:gd name="connsiteY64" fmla="*/ 1076325 h 1828800"/>
                  <a:gd name="connsiteX65" fmla="*/ 1809750 w 2486025"/>
                  <a:gd name="connsiteY65" fmla="*/ 1047750 h 1828800"/>
                  <a:gd name="connsiteX66" fmla="*/ 1828800 w 2486025"/>
                  <a:gd name="connsiteY66" fmla="*/ 981075 h 1828800"/>
                  <a:gd name="connsiteX67" fmla="*/ 1838325 w 2486025"/>
                  <a:gd name="connsiteY67" fmla="*/ 933450 h 1828800"/>
                  <a:gd name="connsiteX68" fmla="*/ 1847850 w 2486025"/>
                  <a:gd name="connsiteY68" fmla="*/ 885825 h 1828800"/>
                  <a:gd name="connsiteX69" fmla="*/ 1866900 w 2486025"/>
                  <a:gd name="connsiteY69" fmla="*/ 838200 h 1828800"/>
                  <a:gd name="connsiteX70" fmla="*/ 1914525 w 2486025"/>
                  <a:gd name="connsiteY70" fmla="*/ 895350 h 1828800"/>
                  <a:gd name="connsiteX71" fmla="*/ 1914525 w 2486025"/>
                  <a:gd name="connsiteY71" fmla="*/ 942975 h 1828800"/>
                  <a:gd name="connsiteX72" fmla="*/ 1933575 w 2486025"/>
                  <a:gd name="connsiteY72" fmla="*/ 1000125 h 1828800"/>
                  <a:gd name="connsiteX73" fmla="*/ 2038350 w 2486025"/>
                  <a:gd name="connsiteY73" fmla="*/ 1038225 h 1828800"/>
                  <a:gd name="connsiteX74" fmla="*/ 2000250 w 2486025"/>
                  <a:gd name="connsiteY74" fmla="*/ 1009650 h 1828800"/>
                  <a:gd name="connsiteX75" fmla="*/ 2047875 w 2486025"/>
                  <a:gd name="connsiteY75" fmla="*/ 990600 h 1828800"/>
                  <a:gd name="connsiteX76" fmla="*/ 2076450 w 2486025"/>
                  <a:gd name="connsiteY76" fmla="*/ 933450 h 1828800"/>
                  <a:gd name="connsiteX77" fmla="*/ 2105025 w 2486025"/>
                  <a:gd name="connsiteY77" fmla="*/ 876300 h 1828800"/>
                  <a:gd name="connsiteX78" fmla="*/ 2085975 w 2486025"/>
                  <a:gd name="connsiteY78" fmla="*/ 809625 h 1828800"/>
                  <a:gd name="connsiteX79" fmla="*/ 2133600 w 2486025"/>
                  <a:gd name="connsiteY79" fmla="*/ 752475 h 1828800"/>
                  <a:gd name="connsiteX80" fmla="*/ 2190750 w 2486025"/>
                  <a:gd name="connsiteY80" fmla="*/ 752475 h 1828800"/>
                  <a:gd name="connsiteX81" fmla="*/ 2247900 w 2486025"/>
                  <a:gd name="connsiteY81" fmla="*/ 752475 h 1828800"/>
                  <a:gd name="connsiteX82" fmla="*/ 2295525 w 2486025"/>
                  <a:gd name="connsiteY82" fmla="*/ 800100 h 1828800"/>
                  <a:gd name="connsiteX83" fmla="*/ 2314575 w 2486025"/>
                  <a:gd name="connsiteY83" fmla="*/ 847725 h 1828800"/>
                  <a:gd name="connsiteX84" fmla="*/ 2333625 w 2486025"/>
                  <a:gd name="connsiteY84" fmla="*/ 904875 h 1828800"/>
                  <a:gd name="connsiteX85" fmla="*/ 2352675 w 2486025"/>
                  <a:gd name="connsiteY85" fmla="*/ 962025 h 1828800"/>
                  <a:gd name="connsiteX86" fmla="*/ 2371725 w 2486025"/>
                  <a:gd name="connsiteY86" fmla="*/ 1019175 h 1828800"/>
                  <a:gd name="connsiteX87" fmla="*/ 2362200 w 2486025"/>
                  <a:gd name="connsiteY87" fmla="*/ 1047750 h 1828800"/>
                  <a:gd name="connsiteX88" fmla="*/ 2390775 w 2486025"/>
                  <a:gd name="connsiteY88" fmla="*/ 1104900 h 1828800"/>
                  <a:gd name="connsiteX89" fmla="*/ 2390775 w 2486025"/>
                  <a:gd name="connsiteY89" fmla="*/ 1152525 h 1828800"/>
                  <a:gd name="connsiteX90" fmla="*/ 2390775 w 2486025"/>
                  <a:gd name="connsiteY90" fmla="*/ 1200150 h 1828800"/>
                  <a:gd name="connsiteX91" fmla="*/ 2371725 w 2486025"/>
                  <a:gd name="connsiteY91" fmla="*/ 1228725 h 1828800"/>
                  <a:gd name="connsiteX92" fmla="*/ 2381250 w 2486025"/>
                  <a:gd name="connsiteY92" fmla="*/ 1266825 h 1828800"/>
                  <a:gd name="connsiteX93" fmla="*/ 2390775 w 2486025"/>
                  <a:gd name="connsiteY93" fmla="*/ 1323975 h 1828800"/>
                  <a:gd name="connsiteX94" fmla="*/ 2409825 w 2486025"/>
                  <a:gd name="connsiteY94" fmla="*/ 1381125 h 1828800"/>
                  <a:gd name="connsiteX95" fmla="*/ 2409825 w 2486025"/>
                  <a:gd name="connsiteY95" fmla="*/ 1438275 h 1828800"/>
                  <a:gd name="connsiteX96" fmla="*/ 2428875 w 2486025"/>
                  <a:gd name="connsiteY96" fmla="*/ 1495425 h 1828800"/>
                  <a:gd name="connsiteX97" fmla="*/ 2447925 w 2486025"/>
                  <a:gd name="connsiteY97" fmla="*/ 1552575 h 1828800"/>
                  <a:gd name="connsiteX98" fmla="*/ 2457450 w 2486025"/>
                  <a:gd name="connsiteY98" fmla="*/ 1581150 h 1828800"/>
                  <a:gd name="connsiteX99" fmla="*/ 2457450 w 2486025"/>
                  <a:gd name="connsiteY99" fmla="*/ 1628775 h 1828800"/>
                  <a:gd name="connsiteX100" fmla="*/ 2476500 w 2486025"/>
                  <a:gd name="connsiteY100" fmla="*/ 1676400 h 1828800"/>
                  <a:gd name="connsiteX101" fmla="*/ 2476500 w 2486025"/>
                  <a:gd name="connsiteY101" fmla="*/ 1733550 h 1828800"/>
                  <a:gd name="connsiteX102" fmla="*/ 2486025 w 2486025"/>
                  <a:gd name="connsiteY102" fmla="*/ 1790700 h 1828800"/>
                  <a:gd name="connsiteX103" fmla="*/ 2476500 w 2486025"/>
                  <a:gd name="connsiteY103" fmla="*/ 1828800 h 1828800"/>
                  <a:gd name="connsiteX0" fmla="*/ 0 w 2486025"/>
                  <a:gd name="connsiteY0" fmla="*/ 695325 h 1866900"/>
                  <a:gd name="connsiteX1" fmla="*/ 9525 w 2486025"/>
                  <a:gd name="connsiteY1" fmla="*/ 647700 h 1866900"/>
                  <a:gd name="connsiteX2" fmla="*/ 19050 w 2486025"/>
                  <a:gd name="connsiteY2" fmla="*/ 619125 h 1866900"/>
                  <a:gd name="connsiteX3" fmla="*/ 47625 w 2486025"/>
                  <a:gd name="connsiteY3" fmla="*/ 609600 h 1866900"/>
                  <a:gd name="connsiteX4" fmla="*/ 76200 w 2486025"/>
                  <a:gd name="connsiteY4" fmla="*/ 581025 h 1866900"/>
                  <a:gd name="connsiteX5" fmla="*/ 95250 w 2486025"/>
                  <a:gd name="connsiteY5" fmla="*/ 552450 h 1866900"/>
                  <a:gd name="connsiteX6" fmla="*/ 152400 w 2486025"/>
                  <a:gd name="connsiteY6" fmla="*/ 533400 h 1866900"/>
                  <a:gd name="connsiteX7" fmla="*/ 180975 w 2486025"/>
                  <a:gd name="connsiteY7" fmla="*/ 523875 h 1866900"/>
                  <a:gd name="connsiteX8" fmla="*/ 238125 w 2486025"/>
                  <a:gd name="connsiteY8" fmla="*/ 485775 h 1866900"/>
                  <a:gd name="connsiteX9" fmla="*/ 266700 w 2486025"/>
                  <a:gd name="connsiteY9" fmla="*/ 457200 h 1866900"/>
                  <a:gd name="connsiteX10" fmla="*/ 390530 w 2486025"/>
                  <a:gd name="connsiteY10" fmla="*/ 419098 h 1866900"/>
                  <a:gd name="connsiteX11" fmla="*/ 409579 w 2486025"/>
                  <a:gd name="connsiteY11" fmla="*/ 390519 h 1866900"/>
                  <a:gd name="connsiteX12" fmla="*/ 438150 w 2486025"/>
                  <a:gd name="connsiteY12" fmla="*/ 381000 h 1866900"/>
                  <a:gd name="connsiteX13" fmla="*/ 466725 w 2486025"/>
                  <a:gd name="connsiteY13" fmla="*/ 371475 h 1866900"/>
                  <a:gd name="connsiteX14" fmla="*/ 523875 w 2486025"/>
                  <a:gd name="connsiteY14" fmla="*/ 342900 h 1866900"/>
                  <a:gd name="connsiteX15" fmla="*/ 542925 w 2486025"/>
                  <a:gd name="connsiteY15" fmla="*/ 314325 h 1866900"/>
                  <a:gd name="connsiteX16" fmla="*/ 571500 w 2486025"/>
                  <a:gd name="connsiteY16" fmla="*/ 304800 h 1866900"/>
                  <a:gd name="connsiteX17" fmla="*/ 638175 w 2486025"/>
                  <a:gd name="connsiteY17" fmla="*/ 285750 h 1866900"/>
                  <a:gd name="connsiteX18" fmla="*/ 666750 w 2486025"/>
                  <a:gd name="connsiteY18" fmla="*/ 266700 h 1866900"/>
                  <a:gd name="connsiteX19" fmla="*/ 695325 w 2486025"/>
                  <a:gd name="connsiteY19" fmla="*/ 257175 h 1866900"/>
                  <a:gd name="connsiteX20" fmla="*/ 752475 w 2486025"/>
                  <a:gd name="connsiteY20" fmla="*/ 219075 h 1866900"/>
                  <a:gd name="connsiteX21" fmla="*/ 800100 w 2486025"/>
                  <a:gd name="connsiteY21" fmla="*/ 180975 h 1866900"/>
                  <a:gd name="connsiteX22" fmla="*/ 857250 w 2486025"/>
                  <a:gd name="connsiteY22" fmla="*/ 133350 h 1866900"/>
                  <a:gd name="connsiteX23" fmla="*/ 914400 w 2486025"/>
                  <a:gd name="connsiteY23" fmla="*/ 114300 h 1866900"/>
                  <a:gd name="connsiteX24" fmla="*/ 942975 w 2486025"/>
                  <a:gd name="connsiteY24" fmla="*/ 104775 h 1866900"/>
                  <a:gd name="connsiteX25" fmla="*/ 981075 w 2486025"/>
                  <a:gd name="connsiteY25" fmla="*/ 95250 h 1866900"/>
                  <a:gd name="connsiteX26" fmla="*/ 1038225 w 2486025"/>
                  <a:gd name="connsiteY26" fmla="*/ 76200 h 1866900"/>
                  <a:gd name="connsiteX27" fmla="*/ 1066800 w 2486025"/>
                  <a:gd name="connsiteY27" fmla="*/ 66675 h 1866900"/>
                  <a:gd name="connsiteX28" fmla="*/ 1114425 w 2486025"/>
                  <a:gd name="connsiteY28" fmla="*/ 57150 h 1866900"/>
                  <a:gd name="connsiteX29" fmla="*/ 1143000 w 2486025"/>
                  <a:gd name="connsiteY29" fmla="*/ 47625 h 1866900"/>
                  <a:gd name="connsiteX30" fmla="*/ 1190625 w 2486025"/>
                  <a:gd name="connsiteY30" fmla="*/ 38100 h 1866900"/>
                  <a:gd name="connsiteX31" fmla="*/ 1295400 w 2486025"/>
                  <a:gd name="connsiteY31" fmla="*/ 19050 h 1866900"/>
                  <a:gd name="connsiteX32" fmla="*/ 1362075 w 2486025"/>
                  <a:gd name="connsiteY32" fmla="*/ 0 h 1866900"/>
                  <a:gd name="connsiteX33" fmla="*/ 1476375 w 2486025"/>
                  <a:gd name="connsiteY33" fmla="*/ 9525 h 1866900"/>
                  <a:gd name="connsiteX34" fmla="*/ 1495425 w 2486025"/>
                  <a:gd name="connsiteY34" fmla="*/ 38100 h 1866900"/>
                  <a:gd name="connsiteX35" fmla="*/ 1504950 w 2486025"/>
                  <a:gd name="connsiteY35" fmla="*/ 85725 h 1866900"/>
                  <a:gd name="connsiteX36" fmla="*/ 1514475 w 2486025"/>
                  <a:gd name="connsiteY36" fmla="*/ 323850 h 1866900"/>
                  <a:gd name="connsiteX37" fmla="*/ 1543050 w 2486025"/>
                  <a:gd name="connsiteY37" fmla="*/ 485775 h 1866900"/>
                  <a:gd name="connsiteX38" fmla="*/ 1552575 w 2486025"/>
                  <a:gd name="connsiteY38" fmla="*/ 514350 h 1866900"/>
                  <a:gd name="connsiteX39" fmla="*/ 1571625 w 2486025"/>
                  <a:gd name="connsiteY39" fmla="*/ 590550 h 1866900"/>
                  <a:gd name="connsiteX40" fmla="*/ 1562100 w 2486025"/>
                  <a:gd name="connsiteY40" fmla="*/ 638175 h 1866900"/>
                  <a:gd name="connsiteX41" fmla="*/ 1571625 w 2486025"/>
                  <a:gd name="connsiteY41" fmla="*/ 657225 h 1866900"/>
                  <a:gd name="connsiteX42" fmla="*/ 1600200 w 2486025"/>
                  <a:gd name="connsiteY42" fmla="*/ 685800 h 1866900"/>
                  <a:gd name="connsiteX43" fmla="*/ 1619252 w 2486025"/>
                  <a:gd name="connsiteY43" fmla="*/ 752475 h 1866900"/>
                  <a:gd name="connsiteX44" fmla="*/ 1619250 w 2486025"/>
                  <a:gd name="connsiteY44" fmla="*/ 809625 h 1866900"/>
                  <a:gd name="connsiteX45" fmla="*/ 1628775 w 2486025"/>
                  <a:gd name="connsiteY45" fmla="*/ 866775 h 1866900"/>
                  <a:gd name="connsiteX46" fmla="*/ 1638300 w 2486025"/>
                  <a:gd name="connsiteY46" fmla="*/ 895350 h 1866900"/>
                  <a:gd name="connsiteX47" fmla="*/ 1628775 w 2486025"/>
                  <a:gd name="connsiteY47" fmla="*/ 942975 h 1866900"/>
                  <a:gd name="connsiteX48" fmla="*/ 1647825 w 2486025"/>
                  <a:gd name="connsiteY48" fmla="*/ 990600 h 1866900"/>
                  <a:gd name="connsiteX49" fmla="*/ 1647825 w 2486025"/>
                  <a:gd name="connsiteY49" fmla="*/ 1019175 h 1866900"/>
                  <a:gd name="connsiteX50" fmla="*/ 1657350 w 2486025"/>
                  <a:gd name="connsiteY50" fmla="*/ 1066800 h 1866900"/>
                  <a:gd name="connsiteX51" fmla="*/ 1657350 w 2486025"/>
                  <a:gd name="connsiteY51" fmla="*/ 1114425 h 1866900"/>
                  <a:gd name="connsiteX52" fmla="*/ 1666875 w 2486025"/>
                  <a:gd name="connsiteY52" fmla="*/ 1152525 h 1866900"/>
                  <a:gd name="connsiteX53" fmla="*/ 1657350 w 2486025"/>
                  <a:gd name="connsiteY53" fmla="*/ 1171575 h 1866900"/>
                  <a:gd name="connsiteX54" fmla="*/ 1676400 w 2486025"/>
                  <a:gd name="connsiteY54" fmla="*/ 1209675 h 1866900"/>
                  <a:gd name="connsiteX55" fmla="*/ 1676400 w 2486025"/>
                  <a:gd name="connsiteY55" fmla="*/ 1257300 h 1866900"/>
                  <a:gd name="connsiteX56" fmla="*/ 1695450 w 2486025"/>
                  <a:gd name="connsiteY56" fmla="*/ 1304925 h 1866900"/>
                  <a:gd name="connsiteX57" fmla="*/ 1695450 w 2486025"/>
                  <a:gd name="connsiteY57" fmla="*/ 1352550 h 1866900"/>
                  <a:gd name="connsiteX58" fmla="*/ 1733550 w 2486025"/>
                  <a:gd name="connsiteY58" fmla="*/ 1390650 h 1866900"/>
                  <a:gd name="connsiteX59" fmla="*/ 1762125 w 2486025"/>
                  <a:gd name="connsiteY59" fmla="*/ 1352550 h 1866900"/>
                  <a:gd name="connsiteX60" fmla="*/ 1771650 w 2486025"/>
                  <a:gd name="connsiteY60" fmla="*/ 1304925 h 1866900"/>
                  <a:gd name="connsiteX61" fmla="*/ 1790700 w 2486025"/>
                  <a:gd name="connsiteY61" fmla="*/ 1247775 h 1866900"/>
                  <a:gd name="connsiteX62" fmla="*/ 1790700 w 2486025"/>
                  <a:gd name="connsiteY62" fmla="*/ 1209675 h 1866900"/>
                  <a:gd name="connsiteX63" fmla="*/ 1809750 w 2486025"/>
                  <a:gd name="connsiteY63" fmla="*/ 1143000 h 1866900"/>
                  <a:gd name="connsiteX64" fmla="*/ 1800225 w 2486025"/>
                  <a:gd name="connsiteY64" fmla="*/ 1076325 h 1866900"/>
                  <a:gd name="connsiteX65" fmla="*/ 1809750 w 2486025"/>
                  <a:gd name="connsiteY65" fmla="*/ 1047750 h 1866900"/>
                  <a:gd name="connsiteX66" fmla="*/ 1828800 w 2486025"/>
                  <a:gd name="connsiteY66" fmla="*/ 981075 h 1866900"/>
                  <a:gd name="connsiteX67" fmla="*/ 1838325 w 2486025"/>
                  <a:gd name="connsiteY67" fmla="*/ 933450 h 1866900"/>
                  <a:gd name="connsiteX68" fmla="*/ 1847850 w 2486025"/>
                  <a:gd name="connsiteY68" fmla="*/ 885825 h 1866900"/>
                  <a:gd name="connsiteX69" fmla="*/ 1866900 w 2486025"/>
                  <a:gd name="connsiteY69" fmla="*/ 838200 h 1866900"/>
                  <a:gd name="connsiteX70" fmla="*/ 1914525 w 2486025"/>
                  <a:gd name="connsiteY70" fmla="*/ 895350 h 1866900"/>
                  <a:gd name="connsiteX71" fmla="*/ 1914525 w 2486025"/>
                  <a:gd name="connsiteY71" fmla="*/ 942975 h 1866900"/>
                  <a:gd name="connsiteX72" fmla="*/ 1933575 w 2486025"/>
                  <a:gd name="connsiteY72" fmla="*/ 1000125 h 1866900"/>
                  <a:gd name="connsiteX73" fmla="*/ 2038350 w 2486025"/>
                  <a:gd name="connsiteY73" fmla="*/ 1038225 h 1866900"/>
                  <a:gd name="connsiteX74" fmla="*/ 2000250 w 2486025"/>
                  <a:gd name="connsiteY74" fmla="*/ 1009650 h 1866900"/>
                  <a:gd name="connsiteX75" fmla="*/ 2047875 w 2486025"/>
                  <a:gd name="connsiteY75" fmla="*/ 990600 h 1866900"/>
                  <a:gd name="connsiteX76" fmla="*/ 2076450 w 2486025"/>
                  <a:gd name="connsiteY76" fmla="*/ 933450 h 1866900"/>
                  <a:gd name="connsiteX77" fmla="*/ 2105025 w 2486025"/>
                  <a:gd name="connsiteY77" fmla="*/ 876300 h 1866900"/>
                  <a:gd name="connsiteX78" fmla="*/ 2085975 w 2486025"/>
                  <a:gd name="connsiteY78" fmla="*/ 809625 h 1866900"/>
                  <a:gd name="connsiteX79" fmla="*/ 2133600 w 2486025"/>
                  <a:gd name="connsiteY79" fmla="*/ 752475 h 1866900"/>
                  <a:gd name="connsiteX80" fmla="*/ 2190750 w 2486025"/>
                  <a:gd name="connsiteY80" fmla="*/ 752475 h 1866900"/>
                  <a:gd name="connsiteX81" fmla="*/ 2247900 w 2486025"/>
                  <a:gd name="connsiteY81" fmla="*/ 752475 h 1866900"/>
                  <a:gd name="connsiteX82" fmla="*/ 2295525 w 2486025"/>
                  <a:gd name="connsiteY82" fmla="*/ 800100 h 1866900"/>
                  <a:gd name="connsiteX83" fmla="*/ 2314575 w 2486025"/>
                  <a:gd name="connsiteY83" fmla="*/ 847725 h 1866900"/>
                  <a:gd name="connsiteX84" fmla="*/ 2333625 w 2486025"/>
                  <a:gd name="connsiteY84" fmla="*/ 904875 h 1866900"/>
                  <a:gd name="connsiteX85" fmla="*/ 2352675 w 2486025"/>
                  <a:gd name="connsiteY85" fmla="*/ 962025 h 1866900"/>
                  <a:gd name="connsiteX86" fmla="*/ 2371725 w 2486025"/>
                  <a:gd name="connsiteY86" fmla="*/ 1019175 h 1866900"/>
                  <a:gd name="connsiteX87" fmla="*/ 2362200 w 2486025"/>
                  <a:gd name="connsiteY87" fmla="*/ 1047750 h 1866900"/>
                  <a:gd name="connsiteX88" fmla="*/ 2390775 w 2486025"/>
                  <a:gd name="connsiteY88" fmla="*/ 1104900 h 1866900"/>
                  <a:gd name="connsiteX89" fmla="*/ 2390775 w 2486025"/>
                  <a:gd name="connsiteY89" fmla="*/ 1152525 h 1866900"/>
                  <a:gd name="connsiteX90" fmla="*/ 2390775 w 2486025"/>
                  <a:gd name="connsiteY90" fmla="*/ 1200150 h 1866900"/>
                  <a:gd name="connsiteX91" fmla="*/ 2371725 w 2486025"/>
                  <a:gd name="connsiteY91" fmla="*/ 1228725 h 1866900"/>
                  <a:gd name="connsiteX92" fmla="*/ 2381250 w 2486025"/>
                  <a:gd name="connsiteY92" fmla="*/ 1266825 h 1866900"/>
                  <a:gd name="connsiteX93" fmla="*/ 2390775 w 2486025"/>
                  <a:gd name="connsiteY93" fmla="*/ 1323975 h 1866900"/>
                  <a:gd name="connsiteX94" fmla="*/ 2409825 w 2486025"/>
                  <a:gd name="connsiteY94" fmla="*/ 1381125 h 1866900"/>
                  <a:gd name="connsiteX95" fmla="*/ 2409825 w 2486025"/>
                  <a:gd name="connsiteY95" fmla="*/ 1438275 h 1866900"/>
                  <a:gd name="connsiteX96" fmla="*/ 2428875 w 2486025"/>
                  <a:gd name="connsiteY96" fmla="*/ 1495425 h 1866900"/>
                  <a:gd name="connsiteX97" fmla="*/ 2447925 w 2486025"/>
                  <a:gd name="connsiteY97" fmla="*/ 1552575 h 1866900"/>
                  <a:gd name="connsiteX98" fmla="*/ 2457450 w 2486025"/>
                  <a:gd name="connsiteY98" fmla="*/ 1581150 h 1866900"/>
                  <a:gd name="connsiteX99" fmla="*/ 2457450 w 2486025"/>
                  <a:gd name="connsiteY99" fmla="*/ 1628775 h 1866900"/>
                  <a:gd name="connsiteX100" fmla="*/ 2476500 w 2486025"/>
                  <a:gd name="connsiteY100" fmla="*/ 1676400 h 1866900"/>
                  <a:gd name="connsiteX101" fmla="*/ 2476500 w 2486025"/>
                  <a:gd name="connsiteY101" fmla="*/ 1733550 h 1866900"/>
                  <a:gd name="connsiteX102" fmla="*/ 2486025 w 2486025"/>
                  <a:gd name="connsiteY102" fmla="*/ 1790700 h 1866900"/>
                  <a:gd name="connsiteX103" fmla="*/ 2476500 w 2486025"/>
                  <a:gd name="connsiteY103" fmla="*/ 1828800 h 1866900"/>
                  <a:gd name="connsiteX104" fmla="*/ 2486025 w 2486025"/>
                  <a:gd name="connsiteY104" fmla="*/ 1866900 h 1866900"/>
                  <a:gd name="connsiteX0" fmla="*/ 0 w 2505075"/>
                  <a:gd name="connsiteY0" fmla="*/ 695325 h 1924050"/>
                  <a:gd name="connsiteX1" fmla="*/ 9525 w 2505075"/>
                  <a:gd name="connsiteY1" fmla="*/ 647700 h 1924050"/>
                  <a:gd name="connsiteX2" fmla="*/ 19050 w 2505075"/>
                  <a:gd name="connsiteY2" fmla="*/ 619125 h 1924050"/>
                  <a:gd name="connsiteX3" fmla="*/ 47625 w 2505075"/>
                  <a:gd name="connsiteY3" fmla="*/ 609600 h 1924050"/>
                  <a:gd name="connsiteX4" fmla="*/ 76200 w 2505075"/>
                  <a:gd name="connsiteY4" fmla="*/ 581025 h 1924050"/>
                  <a:gd name="connsiteX5" fmla="*/ 95250 w 2505075"/>
                  <a:gd name="connsiteY5" fmla="*/ 552450 h 1924050"/>
                  <a:gd name="connsiteX6" fmla="*/ 152400 w 2505075"/>
                  <a:gd name="connsiteY6" fmla="*/ 533400 h 1924050"/>
                  <a:gd name="connsiteX7" fmla="*/ 180975 w 2505075"/>
                  <a:gd name="connsiteY7" fmla="*/ 523875 h 1924050"/>
                  <a:gd name="connsiteX8" fmla="*/ 238125 w 2505075"/>
                  <a:gd name="connsiteY8" fmla="*/ 485775 h 1924050"/>
                  <a:gd name="connsiteX9" fmla="*/ 266700 w 2505075"/>
                  <a:gd name="connsiteY9" fmla="*/ 457200 h 1924050"/>
                  <a:gd name="connsiteX10" fmla="*/ 390530 w 2505075"/>
                  <a:gd name="connsiteY10" fmla="*/ 419098 h 1924050"/>
                  <a:gd name="connsiteX11" fmla="*/ 409579 w 2505075"/>
                  <a:gd name="connsiteY11" fmla="*/ 390519 h 1924050"/>
                  <a:gd name="connsiteX12" fmla="*/ 438150 w 2505075"/>
                  <a:gd name="connsiteY12" fmla="*/ 381000 h 1924050"/>
                  <a:gd name="connsiteX13" fmla="*/ 466725 w 2505075"/>
                  <a:gd name="connsiteY13" fmla="*/ 371475 h 1924050"/>
                  <a:gd name="connsiteX14" fmla="*/ 523875 w 2505075"/>
                  <a:gd name="connsiteY14" fmla="*/ 342900 h 1924050"/>
                  <a:gd name="connsiteX15" fmla="*/ 542925 w 2505075"/>
                  <a:gd name="connsiteY15" fmla="*/ 314325 h 1924050"/>
                  <a:gd name="connsiteX16" fmla="*/ 571500 w 2505075"/>
                  <a:gd name="connsiteY16" fmla="*/ 304800 h 1924050"/>
                  <a:gd name="connsiteX17" fmla="*/ 638175 w 2505075"/>
                  <a:gd name="connsiteY17" fmla="*/ 285750 h 1924050"/>
                  <a:gd name="connsiteX18" fmla="*/ 666750 w 2505075"/>
                  <a:gd name="connsiteY18" fmla="*/ 266700 h 1924050"/>
                  <a:gd name="connsiteX19" fmla="*/ 695325 w 2505075"/>
                  <a:gd name="connsiteY19" fmla="*/ 257175 h 1924050"/>
                  <a:gd name="connsiteX20" fmla="*/ 752475 w 2505075"/>
                  <a:gd name="connsiteY20" fmla="*/ 219075 h 1924050"/>
                  <a:gd name="connsiteX21" fmla="*/ 800100 w 2505075"/>
                  <a:gd name="connsiteY21" fmla="*/ 180975 h 1924050"/>
                  <a:gd name="connsiteX22" fmla="*/ 857250 w 2505075"/>
                  <a:gd name="connsiteY22" fmla="*/ 133350 h 1924050"/>
                  <a:gd name="connsiteX23" fmla="*/ 914400 w 2505075"/>
                  <a:gd name="connsiteY23" fmla="*/ 114300 h 1924050"/>
                  <a:gd name="connsiteX24" fmla="*/ 942975 w 2505075"/>
                  <a:gd name="connsiteY24" fmla="*/ 104775 h 1924050"/>
                  <a:gd name="connsiteX25" fmla="*/ 981075 w 2505075"/>
                  <a:gd name="connsiteY25" fmla="*/ 95250 h 1924050"/>
                  <a:gd name="connsiteX26" fmla="*/ 1038225 w 2505075"/>
                  <a:gd name="connsiteY26" fmla="*/ 76200 h 1924050"/>
                  <a:gd name="connsiteX27" fmla="*/ 1066800 w 2505075"/>
                  <a:gd name="connsiteY27" fmla="*/ 66675 h 1924050"/>
                  <a:gd name="connsiteX28" fmla="*/ 1114425 w 2505075"/>
                  <a:gd name="connsiteY28" fmla="*/ 57150 h 1924050"/>
                  <a:gd name="connsiteX29" fmla="*/ 1143000 w 2505075"/>
                  <a:gd name="connsiteY29" fmla="*/ 47625 h 1924050"/>
                  <a:gd name="connsiteX30" fmla="*/ 1190625 w 2505075"/>
                  <a:gd name="connsiteY30" fmla="*/ 38100 h 1924050"/>
                  <a:gd name="connsiteX31" fmla="*/ 1295400 w 2505075"/>
                  <a:gd name="connsiteY31" fmla="*/ 19050 h 1924050"/>
                  <a:gd name="connsiteX32" fmla="*/ 1362075 w 2505075"/>
                  <a:gd name="connsiteY32" fmla="*/ 0 h 1924050"/>
                  <a:gd name="connsiteX33" fmla="*/ 1476375 w 2505075"/>
                  <a:gd name="connsiteY33" fmla="*/ 9525 h 1924050"/>
                  <a:gd name="connsiteX34" fmla="*/ 1495425 w 2505075"/>
                  <a:gd name="connsiteY34" fmla="*/ 38100 h 1924050"/>
                  <a:gd name="connsiteX35" fmla="*/ 1504950 w 2505075"/>
                  <a:gd name="connsiteY35" fmla="*/ 85725 h 1924050"/>
                  <a:gd name="connsiteX36" fmla="*/ 1514475 w 2505075"/>
                  <a:gd name="connsiteY36" fmla="*/ 323850 h 1924050"/>
                  <a:gd name="connsiteX37" fmla="*/ 1543050 w 2505075"/>
                  <a:gd name="connsiteY37" fmla="*/ 485775 h 1924050"/>
                  <a:gd name="connsiteX38" fmla="*/ 1552575 w 2505075"/>
                  <a:gd name="connsiteY38" fmla="*/ 514350 h 1924050"/>
                  <a:gd name="connsiteX39" fmla="*/ 1571625 w 2505075"/>
                  <a:gd name="connsiteY39" fmla="*/ 590550 h 1924050"/>
                  <a:gd name="connsiteX40" fmla="*/ 1562100 w 2505075"/>
                  <a:gd name="connsiteY40" fmla="*/ 638175 h 1924050"/>
                  <a:gd name="connsiteX41" fmla="*/ 1571625 w 2505075"/>
                  <a:gd name="connsiteY41" fmla="*/ 657225 h 1924050"/>
                  <a:gd name="connsiteX42" fmla="*/ 1600200 w 2505075"/>
                  <a:gd name="connsiteY42" fmla="*/ 685800 h 1924050"/>
                  <a:gd name="connsiteX43" fmla="*/ 1619252 w 2505075"/>
                  <a:gd name="connsiteY43" fmla="*/ 752475 h 1924050"/>
                  <a:gd name="connsiteX44" fmla="*/ 1619250 w 2505075"/>
                  <a:gd name="connsiteY44" fmla="*/ 809625 h 1924050"/>
                  <a:gd name="connsiteX45" fmla="*/ 1628775 w 2505075"/>
                  <a:gd name="connsiteY45" fmla="*/ 866775 h 1924050"/>
                  <a:gd name="connsiteX46" fmla="*/ 1638300 w 2505075"/>
                  <a:gd name="connsiteY46" fmla="*/ 895350 h 1924050"/>
                  <a:gd name="connsiteX47" fmla="*/ 1628775 w 2505075"/>
                  <a:gd name="connsiteY47" fmla="*/ 942975 h 1924050"/>
                  <a:gd name="connsiteX48" fmla="*/ 1647825 w 2505075"/>
                  <a:gd name="connsiteY48" fmla="*/ 990600 h 1924050"/>
                  <a:gd name="connsiteX49" fmla="*/ 1647825 w 2505075"/>
                  <a:gd name="connsiteY49" fmla="*/ 1019175 h 1924050"/>
                  <a:gd name="connsiteX50" fmla="*/ 1657350 w 2505075"/>
                  <a:gd name="connsiteY50" fmla="*/ 1066800 h 1924050"/>
                  <a:gd name="connsiteX51" fmla="*/ 1657350 w 2505075"/>
                  <a:gd name="connsiteY51" fmla="*/ 1114425 h 1924050"/>
                  <a:gd name="connsiteX52" fmla="*/ 1666875 w 2505075"/>
                  <a:gd name="connsiteY52" fmla="*/ 1152525 h 1924050"/>
                  <a:gd name="connsiteX53" fmla="*/ 1657350 w 2505075"/>
                  <a:gd name="connsiteY53" fmla="*/ 1171575 h 1924050"/>
                  <a:gd name="connsiteX54" fmla="*/ 1676400 w 2505075"/>
                  <a:gd name="connsiteY54" fmla="*/ 1209675 h 1924050"/>
                  <a:gd name="connsiteX55" fmla="*/ 1676400 w 2505075"/>
                  <a:gd name="connsiteY55" fmla="*/ 1257300 h 1924050"/>
                  <a:gd name="connsiteX56" fmla="*/ 1695450 w 2505075"/>
                  <a:gd name="connsiteY56" fmla="*/ 1304925 h 1924050"/>
                  <a:gd name="connsiteX57" fmla="*/ 1695450 w 2505075"/>
                  <a:gd name="connsiteY57" fmla="*/ 1352550 h 1924050"/>
                  <a:gd name="connsiteX58" fmla="*/ 1733550 w 2505075"/>
                  <a:gd name="connsiteY58" fmla="*/ 1390650 h 1924050"/>
                  <a:gd name="connsiteX59" fmla="*/ 1762125 w 2505075"/>
                  <a:gd name="connsiteY59" fmla="*/ 1352550 h 1924050"/>
                  <a:gd name="connsiteX60" fmla="*/ 1771650 w 2505075"/>
                  <a:gd name="connsiteY60" fmla="*/ 1304925 h 1924050"/>
                  <a:gd name="connsiteX61" fmla="*/ 1790700 w 2505075"/>
                  <a:gd name="connsiteY61" fmla="*/ 1247775 h 1924050"/>
                  <a:gd name="connsiteX62" fmla="*/ 1790700 w 2505075"/>
                  <a:gd name="connsiteY62" fmla="*/ 1209675 h 1924050"/>
                  <a:gd name="connsiteX63" fmla="*/ 1809750 w 2505075"/>
                  <a:gd name="connsiteY63" fmla="*/ 1143000 h 1924050"/>
                  <a:gd name="connsiteX64" fmla="*/ 1800225 w 2505075"/>
                  <a:gd name="connsiteY64" fmla="*/ 1076325 h 1924050"/>
                  <a:gd name="connsiteX65" fmla="*/ 1809750 w 2505075"/>
                  <a:gd name="connsiteY65" fmla="*/ 1047750 h 1924050"/>
                  <a:gd name="connsiteX66" fmla="*/ 1828800 w 2505075"/>
                  <a:gd name="connsiteY66" fmla="*/ 981075 h 1924050"/>
                  <a:gd name="connsiteX67" fmla="*/ 1838325 w 2505075"/>
                  <a:gd name="connsiteY67" fmla="*/ 933450 h 1924050"/>
                  <a:gd name="connsiteX68" fmla="*/ 1847850 w 2505075"/>
                  <a:gd name="connsiteY68" fmla="*/ 885825 h 1924050"/>
                  <a:gd name="connsiteX69" fmla="*/ 1866900 w 2505075"/>
                  <a:gd name="connsiteY69" fmla="*/ 838200 h 1924050"/>
                  <a:gd name="connsiteX70" fmla="*/ 1914525 w 2505075"/>
                  <a:gd name="connsiteY70" fmla="*/ 895350 h 1924050"/>
                  <a:gd name="connsiteX71" fmla="*/ 1914525 w 2505075"/>
                  <a:gd name="connsiteY71" fmla="*/ 942975 h 1924050"/>
                  <a:gd name="connsiteX72" fmla="*/ 1933575 w 2505075"/>
                  <a:gd name="connsiteY72" fmla="*/ 1000125 h 1924050"/>
                  <a:gd name="connsiteX73" fmla="*/ 2038350 w 2505075"/>
                  <a:gd name="connsiteY73" fmla="*/ 1038225 h 1924050"/>
                  <a:gd name="connsiteX74" fmla="*/ 2000250 w 2505075"/>
                  <a:gd name="connsiteY74" fmla="*/ 1009650 h 1924050"/>
                  <a:gd name="connsiteX75" fmla="*/ 2047875 w 2505075"/>
                  <a:gd name="connsiteY75" fmla="*/ 990600 h 1924050"/>
                  <a:gd name="connsiteX76" fmla="*/ 2076450 w 2505075"/>
                  <a:gd name="connsiteY76" fmla="*/ 933450 h 1924050"/>
                  <a:gd name="connsiteX77" fmla="*/ 2105025 w 2505075"/>
                  <a:gd name="connsiteY77" fmla="*/ 876300 h 1924050"/>
                  <a:gd name="connsiteX78" fmla="*/ 2085975 w 2505075"/>
                  <a:gd name="connsiteY78" fmla="*/ 809625 h 1924050"/>
                  <a:gd name="connsiteX79" fmla="*/ 2133600 w 2505075"/>
                  <a:gd name="connsiteY79" fmla="*/ 752475 h 1924050"/>
                  <a:gd name="connsiteX80" fmla="*/ 2190750 w 2505075"/>
                  <a:gd name="connsiteY80" fmla="*/ 752475 h 1924050"/>
                  <a:gd name="connsiteX81" fmla="*/ 2247900 w 2505075"/>
                  <a:gd name="connsiteY81" fmla="*/ 752475 h 1924050"/>
                  <a:gd name="connsiteX82" fmla="*/ 2295525 w 2505075"/>
                  <a:gd name="connsiteY82" fmla="*/ 800100 h 1924050"/>
                  <a:gd name="connsiteX83" fmla="*/ 2314575 w 2505075"/>
                  <a:gd name="connsiteY83" fmla="*/ 847725 h 1924050"/>
                  <a:gd name="connsiteX84" fmla="*/ 2333625 w 2505075"/>
                  <a:gd name="connsiteY84" fmla="*/ 904875 h 1924050"/>
                  <a:gd name="connsiteX85" fmla="*/ 2352675 w 2505075"/>
                  <a:gd name="connsiteY85" fmla="*/ 962025 h 1924050"/>
                  <a:gd name="connsiteX86" fmla="*/ 2371725 w 2505075"/>
                  <a:gd name="connsiteY86" fmla="*/ 1019175 h 1924050"/>
                  <a:gd name="connsiteX87" fmla="*/ 2362200 w 2505075"/>
                  <a:gd name="connsiteY87" fmla="*/ 1047750 h 1924050"/>
                  <a:gd name="connsiteX88" fmla="*/ 2390775 w 2505075"/>
                  <a:gd name="connsiteY88" fmla="*/ 1104900 h 1924050"/>
                  <a:gd name="connsiteX89" fmla="*/ 2390775 w 2505075"/>
                  <a:gd name="connsiteY89" fmla="*/ 1152525 h 1924050"/>
                  <a:gd name="connsiteX90" fmla="*/ 2390775 w 2505075"/>
                  <a:gd name="connsiteY90" fmla="*/ 1200150 h 1924050"/>
                  <a:gd name="connsiteX91" fmla="*/ 2371725 w 2505075"/>
                  <a:gd name="connsiteY91" fmla="*/ 1228725 h 1924050"/>
                  <a:gd name="connsiteX92" fmla="*/ 2381250 w 2505075"/>
                  <a:gd name="connsiteY92" fmla="*/ 1266825 h 1924050"/>
                  <a:gd name="connsiteX93" fmla="*/ 2390775 w 2505075"/>
                  <a:gd name="connsiteY93" fmla="*/ 1323975 h 1924050"/>
                  <a:gd name="connsiteX94" fmla="*/ 2409825 w 2505075"/>
                  <a:gd name="connsiteY94" fmla="*/ 1381125 h 1924050"/>
                  <a:gd name="connsiteX95" fmla="*/ 2409825 w 2505075"/>
                  <a:gd name="connsiteY95" fmla="*/ 1438275 h 1924050"/>
                  <a:gd name="connsiteX96" fmla="*/ 2428875 w 2505075"/>
                  <a:gd name="connsiteY96" fmla="*/ 1495425 h 1924050"/>
                  <a:gd name="connsiteX97" fmla="*/ 2447925 w 2505075"/>
                  <a:gd name="connsiteY97" fmla="*/ 1552575 h 1924050"/>
                  <a:gd name="connsiteX98" fmla="*/ 2457450 w 2505075"/>
                  <a:gd name="connsiteY98" fmla="*/ 1581150 h 1924050"/>
                  <a:gd name="connsiteX99" fmla="*/ 2457450 w 2505075"/>
                  <a:gd name="connsiteY99" fmla="*/ 1628775 h 1924050"/>
                  <a:gd name="connsiteX100" fmla="*/ 2476500 w 2505075"/>
                  <a:gd name="connsiteY100" fmla="*/ 1676400 h 1924050"/>
                  <a:gd name="connsiteX101" fmla="*/ 2476500 w 2505075"/>
                  <a:gd name="connsiteY101" fmla="*/ 1733550 h 1924050"/>
                  <a:gd name="connsiteX102" fmla="*/ 2486025 w 2505075"/>
                  <a:gd name="connsiteY102" fmla="*/ 1790700 h 1924050"/>
                  <a:gd name="connsiteX103" fmla="*/ 2476500 w 2505075"/>
                  <a:gd name="connsiteY103" fmla="*/ 1828800 h 1924050"/>
                  <a:gd name="connsiteX104" fmla="*/ 2486025 w 2505075"/>
                  <a:gd name="connsiteY104" fmla="*/ 1866900 h 1924050"/>
                  <a:gd name="connsiteX105" fmla="*/ 2505075 w 2505075"/>
                  <a:gd name="connsiteY105" fmla="*/ 1924050 h 1924050"/>
                  <a:gd name="connsiteX0" fmla="*/ 0 w 2505075"/>
                  <a:gd name="connsiteY0" fmla="*/ 695325 h 1952625"/>
                  <a:gd name="connsiteX1" fmla="*/ 9525 w 2505075"/>
                  <a:gd name="connsiteY1" fmla="*/ 647700 h 1952625"/>
                  <a:gd name="connsiteX2" fmla="*/ 19050 w 2505075"/>
                  <a:gd name="connsiteY2" fmla="*/ 619125 h 1952625"/>
                  <a:gd name="connsiteX3" fmla="*/ 47625 w 2505075"/>
                  <a:gd name="connsiteY3" fmla="*/ 609600 h 1952625"/>
                  <a:gd name="connsiteX4" fmla="*/ 76200 w 2505075"/>
                  <a:gd name="connsiteY4" fmla="*/ 581025 h 1952625"/>
                  <a:gd name="connsiteX5" fmla="*/ 95250 w 2505075"/>
                  <a:gd name="connsiteY5" fmla="*/ 552450 h 1952625"/>
                  <a:gd name="connsiteX6" fmla="*/ 152400 w 2505075"/>
                  <a:gd name="connsiteY6" fmla="*/ 533400 h 1952625"/>
                  <a:gd name="connsiteX7" fmla="*/ 180975 w 2505075"/>
                  <a:gd name="connsiteY7" fmla="*/ 523875 h 1952625"/>
                  <a:gd name="connsiteX8" fmla="*/ 238125 w 2505075"/>
                  <a:gd name="connsiteY8" fmla="*/ 485775 h 1952625"/>
                  <a:gd name="connsiteX9" fmla="*/ 266700 w 2505075"/>
                  <a:gd name="connsiteY9" fmla="*/ 457200 h 1952625"/>
                  <a:gd name="connsiteX10" fmla="*/ 390530 w 2505075"/>
                  <a:gd name="connsiteY10" fmla="*/ 419098 h 1952625"/>
                  <a:gd name="connsiteX11" fmla="*/ 409579 w 2505075"/>
                  <a:gd name="connsiteY11" fmla="*/ 390519 h 1952625"/>
                  <a:gd name="connsiteX12" fmla="*/ 438150 w 2505075"/>
                  <a:gd name="connsiteY12" fmla="*/ 381000 h 1952625"/>
                  <a:gd name="connsiteX13" fmla="*/ 466725 w 2505075"/>
                  <a:gd name="connsiteY13" fmla="*/ 371475 h 1952625"/>
                  <a:gd name="connsiteX14" fmla="*/ 523875 w 2505075"/>
                  <a:gd name="connsiteY14" fmla="*/ 342900 h 1952625"/>
                  <a:gd name="connsiteX15" fmla="*/ 542925 w 2505075"/>
                  <a:gd name="connsiteY15" fmla="*/ 314325 h 1952625"/>
                  <a:gd name="connsiteX16" fmla="*/ 571500 w 2505075"/>
                  <a:gd name="connsiteY16" fmla="*/ 304800 h 1952625"/>
                  <a:gd name="connsiteX17" fmla="*/ 638175 w 2505075"/>
                  <a:gd name="connsiteY17" fmla="*/ 285750 h 1952625"/>
                  <a:gd name="connsiteX18" fmla="*/ 666750 w 2505075"/>
                  <a:gd name="connsiteY18" fmla="*/ 266700 h 1952625"/>
                  <a:gd name="connsiteX19" fmla="*/ 695325 w 2505075"/>
                  <a:gd name="connsiteY19" fmla="*/ 257175 h 1952625"/>
                  <a:gd name="connsiteX20" fmla="*/ 752475 w 2505075"/>
                  <a:gd name="connsiteY20" fmla="*/ 219075 h 1952625"/>
                  <a:gd name="connsiteX21" fmla="*/ 800100 w 2505075"/>
                  <a:gd name="connsiteY21" fmla="*/ 180975 h 1952625"/>
                  <a:gd name="connsiteX22" fmla="*/ 857250 w 2505075"/>
                  <a:gd name="connsiteY22" fmla="*/ 133350 h 1952625"/>
                  <a:gd name="connsiteX23" fmla="*/ 914400 w 2505075"/>
                  <a:gd name="connsiteY23" fmla="*/ 114300 h 1952625"/>
                  <a:gd name="connsiteX24" fmla="*/ 942975 w 2505075"/>
                  <a:gd name="connsiteY24" fmla="*/ 104775 h 1952625"/>
                  <a:gd name="connsiteX25" fmla="*/ 981075 w 2505075"/>
                  <a:gd name="connsiteY25" fmla="*/ 95250 h 1952625"/>
                  <a:gd name="connsiteX26" fmla="*/ 1038225 w 2505075"/>
                  <a:gd name="connsiteY26" fmla="*/ 76200 h 1952625"/>
                  <a:gd name="connsiteX27" fmla="*/ 1066800 w 2505075"/>
                  <a:gd name="connsiteY27" fmla="*/ 66675 h 1952625"/>
                  <a:gd name="connsiteX28" fmla="*/ 1114425 w 2505075"/>
                  <a:gd name="connsiteY28" fmla="*/ 57150 h 1952625"/>
                  <a:gd name="connsiteX29" fmla="*/ 1143000 w 2505075"/>
                  <a:gd name="connsiteY29" fmla="*/ 47625 h 1952625"/>
                  <a:gd name="connsiteX30" fmla="*/ 1190625 w 2505075"/>
                  <a:gd name="connsiteY30" fmla="*/ 38100 h 1952625"/>
                  <a:gd name="connsiteX31" fmla="*/ 1295400 w 2505075"/>
                  <a:gd name="connsiteY31" fmla="*/ 19050 h 1952625"/>
                  <a:gd name="connsiteX32" fmla="*/ 1362075 w 2505075"/>
                  <a:gd name="connsiteY32" fmla="*/ 0 h 1952625"/>
                  <a:gd name="connsiteX33" fmla="*/ 1476375 w 2505075"/>
                  <a:gd name="connsiteY33" fmla="*/ 9525 h 1952625"/>
                  <a:gd name="connsiteX34" fmla="*/ 1495425 w 2505075"/>
                  <a:gd name="connsiteY34" fmla="*/ 38100 h 1952625"/>
                  <a:gd name="connsiteX35" fmla="*/ 1504950 w 2505075"/>
                  <a:gd name="connsiteY35" fmla="*/ 85725 h 1952625"/>
                  <a:gd name="connsiteX36" fmla="*/ 1514475 w 2505075"/>
                  <a:gd name="connsiteY36" fmla="*/ 323850 h 1952625"/>
                  <a:gd name="connsiteX37" fmla="*/ 1543050 w 2505075"/>
                  <a:gd name="connsiteY37" fmla="*/ 485775 h 1952625"/>
                  <a:gd name="connsiteX38" fmla="*/ 1552575 w 2505075"/>
                  <a:gd name="connsiteY38" fmla="*/ 514350 h 1952625"/>
                  <a:gd name="connsiteX39" fmla="*/ 1571625 w 2505075"/>
                  <a:gd name="connsiteY39" fmla="*/ 590550 h 1952625"/>
                  <a:gd name="connsiteX40" fmla="*/ 1562100 w 2505075"/>
                  <a:gd name="connsiteY40" fmla="*/ 638175 h 1952625"/>
                  <a:gd name="connsiteX41" fmla="*/ 1571625 w 2505075"/>
                  <a:gd name="connsiteY41" fmla="*/ 657225 h 1952625"/>
                  <a:gd name="connsiteX42" fmla="*/ 1600200 w 2505075"/>
                  <a:gd name="connsiteY42" fmla="*/ 685800 h 1952625"/>
                  <a:gd name="connsiteX43" fmla="*/ 1619252 w 2505075"/>
                  <a:gd name="connsiteY43" fmla="*/ 752475 h 1952625"/>
                  <a:gd name="connsiteX44" fmla="*/ 1619250 w 2505075"/>
                  <a:gd name="connsiteY44" fmla="*/ 809625 h 1952625"/>
                  <a:gd name="connsiteX45" fmla="*/ 1628775 w 2505075"/>
                  <a:gd name="connsiteY45" fmla="*/ 866775 h 1952625"/>
                  <a:gd name="connsiteX46" fmla="*/ 1638300 w 2505075"/>
                  <a:gd name="connsiteY46" fmla="*/ 895350 h 1952625"/>
                  <a:gd name="connsiteX47" fmla="*/ 1628775 w 2505075"/>
                  <a:gd name="connsiteY47" fmla="*/ 942975 h 1952625"/>
                  <a:gd name="connsiteX48" fmla="*/ 1647825 w 2505075"/>
                  <a:gd name="connsiteY48" fmla="*/ 990600 h 1952625"/>
                  <a:gd name="connsiteX49" fmla="*/ 1647825 w 2505075"/>
                  <a:gd name="connsiteY49" fmla="*/ 1019175 h 1952625"/>
                  <a:gd name="connsiteX50" fmla="*/ 1657350 w 2505075"/>
                  <a:gd name="connsiteY50" fmla="*/ 1066800 h 1952625"/>
                  <a:gd name="connsiteX51" fmla="*/ 1657350 w 2505075"/>
                  <a:gd name="connsiteY51" fmla="*/ 1114425 h 1952625"/>
                  <a:gd name="connsiteX52" fmla="*/ 1666875 w 2505075"/>
                  <a:gd name="connsiteY52" fmla="*/ 1152525 h 1952625"/>
                  <a:gd name="connsiteX53" fmla="*/ 1657350 w 2505075"/>
                  <a:gd name="connsiteY53" fmla="*/ 1171575 h 1952625"/>
                  <a:gd name="connsiteX54" fmla="*/ 1676400 w 2505075"/>
                  <a:gd name="connsiteY54" fmla="*/ 1209675 h 1952625"/>
                  <a:gd name="connsiteX55" fmla="*/ 1676400 w 2505075"/>
                  <a:gd name="connsiteY55" fmla="*/ 1257300 h 1952625"/>
                  <a:gd name="connsiteX56" fmla="*/ 1695450 w 2505075"/>
                  <a:gd name="connsiteY56" fmla="*/ 1304925 h 1952625"/>
                  <a:gd name="connsiteX57" fmla="*/ 1695450 w 2505075"/>
                  <a:gd name="connsiteY57" fmla="*/ 1352550 h 1952625"/>
                  <a:gd name="connsiteX58" fmla="*/ 1733550 w 2505075"/>
                  <a:gd name="connsiteY58" fmla="*/ 1390650 h 1952625"/>
                  <a:gd name="connsiteX59" fmla="*/ 1762125 w 2505075"/>
                  <a:gd name="connsiteY59" fmla="*/ 1352550 h 1952625"/>
                  <a:gd name="connsiteX60" fmla="*/ 1771650 w 2505075"/>
                  <a:gd name="connsiteY60" fmla="*/ 1304925 h 1952625"/>
                  <a:gd name="connsiteX61" fmla="*/ 1790700 w 2505075"/>
                  <a:gd name="connsiteY61" fmla="*/ 1247775 h 1952625"/>
                  <a:gd name="connsiteX62" fmla="*/ 1790700 w 2505075"/>
                  <a:gd name="connsiteY62" fmla="*/ 1209675 h 1952625"/>
                  <a:gd name="connsiteX63" fmla="*/ 1809750 w 2505075"/>
                  <a:gd name="connsiteY63" fmla="*/ 1143000 h 1952625"/>
                  <a:gd name="connsiteX64" fmla="*/ 1800225 w 2505075"/>
                  <a:gd name="connsiteY64" fmla="*/ 1076325 h 1952625"/>
                  <a:gd name="connsiteX65" fmla="*/ 1809750 w 2505075"/>
                  <a:gd name="connsiteY65" fmla="*/ 1047750 h 1952625"/>
                  <a:gd name="connsiteX66" fmla="*/ 1828800 w 2505075"/>
                  <a:gd name="connsiteY66" fmla="*/ 981075 h 1952625"/>
                  <a:gd name="connsiteX67" fmla="*/ 1838325 w 2505075"/>
                  <a:gd name="connsiteY67" fmla="*/ 933450 h 1952625"/>
                  <a:gd name="connsiteX68" fmla="*/ 1847850 w 2505075"/>
                  <a:gd name="connsiteY68" fmla="*/ 885825 h 1952625"/>
                  <a:gd name="connsiteX69" fmla="*/ 1866900 w 2505075"/>
                  <a:gd name="connsiteY69" fmla="*/ 838200 h 1952625"/>
                  <a:gd name="connsiteX70" fmla="*/ 1914525 w 2505075"/>
                  <a:gd name="connsiteY70" fmla="*/ 895350 h 1952625"/>
                  <a:gd name="connsiteX71" fmla="*/ 1914525 w 2505075"/>
                  <a:gd name="connsiteY71" fmla="*/ 942975 h 1952625"/>
                  <a:gd name="connsiteX72" fmla="*/ 1933575 w 2505075"/>
                  <a:gd name="connsiteY72" fmla="*/ 1000125 h 1952625"/>
                  <a:gd name="connsiteX73" fmla="*/ 2038350 w 2505075"/>
                  <a:gd name="connsiteY73" fmla="*/ 1038225 h 1952625"/>
                  <a:gd name="connsiteX74" fmla="*/ 2000250 w 2505075"/>
                  <a:gd name="connsiteY74" fmla="*/ 1009650 h 1952625"/>
                  <a:gd name="connsiteX75" fmla="*/ 2047875 w 2505075"/>
                  <a:gd name="connsiteY75" fmla="*/ 990600 h 1952625"/>
                  <a:gd name="connsiteX76" fmla="*/ 2076450 w 2505075"/>
                  <a:gd name="connsiteY76" fmla="*/ 933450 h 1952625"/>
                  <a:gd name="connsiteX77" fmla="*/ 2105025 w 2505075"/>
                  <a:gd name="connsiteY77" fmla="*/ 876300 h 1952625"/>
                  <a:gd name="connsiteX78" fmla="*/ 2085975 w 2505075"/>
                  <a:gd name="connsiteY78" fmla="*/ 809625 h 1952625"/>
                  <a:gd name="connsiteX79" fmla="*/ 2133600 w 2505075"/>
                  <a:gd name="connsiteY79" fmla="*/ 752475 h 1952625"/>
                  <a:gd name="connsiteX80" fmla="*/ 2190750 w 2505075"/>
                  <a:gd name="connsiteY80" fmla="*/ 752475 h 1952625"/>
                  <a:gd name="connsiteX81" fmla="*/ 2247900 w 2505075"/>
                  <a:gd name="connsiteY81" fmla="*/ 752475 h 1952625"/>
                  <a:gd name="connsiteX82" fmla="*/ 2295525 w 2505075"/>
                  <a:gd name="connsiteY82" fmla="*/ 800100 h 1952625"/>
                  <a:gd name="connsiteX83" fmla="*/ 2314575 w 2505075"/>
                  <a:gd name="connsiteY83" fmla="*/ 847725 h 1952625"/>
                  <a:gd name="connsiteX84" fmla="*/ 2333625 w 2505075"/>
                  <a:gd name="connsiteY84" fmla="*/ 904875 h 1952625"/>
                  <a:gd name="connsiteX85" fmla="*/ 2352675 w 2505075"/>
                  <a:gd name="connsiteY85" fmla="*/ 962025 h 1952625"/>
                  <a:gd name="connsiteX86" fmla="*/ 2371725 w 2505075"/>
                  <a:gd name="connsiteY86" fmla="*/ 1019175 h 1952625"/>
                  <a:gd name="connsiteX87" fmla="*/ 2362200 w 2505075"/>
                  <a:gd name="connsiteY87" fmla="*/ 1047750 h 1952625"/>
                  <a:gd name="connsiteX88" fmla="*/ 2390775 w 2505075"/>
                  <a:gd name="connsiteY88" fmla="*/ 1104900 h 1952625"/>
                  <a:gd name="connsiteX89" fmla="*/ 2390775 w 2505075"/>
                  <a:gd name="connsiteY89" fmla="*/ 1152525 h 1952625"/>
                  <a:gd name="connsiteX90" fmla="*/ 2390775 w 2505075"/>
                  <a:gd name="connsiteY90" fmla="*/ 1200150 h 1952625"/>
                  <a:gd name="connsiteX91" fmla="*/ 2371725 w 2505075"/>
                  <a:gd name="connsiteY91" fmla="*/ 1228725 h 1952625"/>
                  <a:gd name="connsiteX92" fmla="*/ 2381250 w 2505075"/>
                  <a:gd name="connsiteY92" fmla="*/ 1266825 h 1952625"/>
                  <a:gd name="connsiteX93" fmla="*/ 2390775 w 2505075"/>
                  <a:gd name="connsiteY93" fmla="*/ 1323975 h 1952625"/>
                  <a:gd name="connsiteX94" fmla="*/ 2409825 w 2505075"/>
                  <a:gd name="connsiteY94" fmla="*/ 1381125 h 1952625"/>
                  <a:gd name="connsiteX95" fmla="*/ 2409825 w 2505075"/>
                  <a:gd name="connsiteY95" fmla="*/ 1438275 h 1952625"/>
                  <a:gd name="connsiteX96" fmla="*/ 2428875 w 2505075"/>
                  <a:gd name="connsiteY96" fmla="*/ 1495425 h 1952625"/>
                  <a:gd name="connsiteX97" fmla="*/ 2447925 w 2505075"/>
                  <a:gd name="connsiteY97" fmla="*/ 1552575 h 1952625"/>
                  <a:gd name="connsiteX98" fmla="*/ 2457450 w 2505075"/>
                  <a:gd name="connsiteY98" fmla="*/ 1581150 h 1952625"/>
                  <a:gd name="connsiteX99" fmla="*/ 2457450 w 2505075"/>
                  <a:gd name="connsiteY99" fmla="*/ 1628775 h 1952625"/>
                  <a:gd name="connsiteX100" fmla="*/ 2476500 w 2505075"/>
                  <a:gd name="connsiteY100" fmla="*/ 1676400 h 1952625"/>
                  <a:gd name="connsiteX101" fmla="*/ 2476500 w 2505075"/>
                  <a:gd name="connsiteY101" fmla="*/ 1733550 h 1952625"/>
                  <a:gd name="connsiteX102" fmla="*/ 2486025 w 2505075"/>
                  <a:gd name="connsiteY102" fmla="*/ 1790700 h 1952625"/>
                  <a:gd name="connsiteX103" fmla="*/ 2476500 w 2505075"/>
                  <a:gd name="connsiteY103" fmla="*/ 1828800 h 1952625"/>
                  <a:gd name="connsiteX104" fmla="*/ 2486025 w 2505075"/>
                  <a:gd name="connsiteY104" fmla="*/ 1866900 h 1952625"/>
                  <a:gd name="connsiteX105" fmla="*/ 2505075 w 2505075"/>
                  <a:gd name="connsiteY105" fmla="*/ 1924050 h 1952625"/>
                  <a:gd name="connsiteX106" fmla="*/ 2476500 w 2505075"/>
                  <a:gd name="connsiteY106" fmla="*/ 1952625 h 1952625"/>
                  <a:gd name="connsiteX0" fmla="*/ 0 w 2505075"/>
                  <a:gd name="connsiteY0" fmla="*/ 695325 h 1981200"/>
                  <a:gd name="connsiteX1" fmla="*/ 9525 w 2505075"/>
                  <a:gd name="connsiteY1" fmla="*/ 647700 h 1981200"/>
                  <a:gd name="connsiteX2" fmla="*/ 19050 w 2505075"/>
                  <a:gd name="connsiteY2" fmla="*/ 619125 h 1981200"/>
                  <a:gd name="connsiteX3" fmla="*/ 47625 w 2505075"/>
                  <a:gd name="connsiteY3" fmla="*/ 609600 h 1981200"/>
                  <a:gd name="connsiteX4" fmla="*/ 76200 w 2505075"/>
                  <a:gd name="connsiteY4" fmla="*/ 581025 h 1981200"/>
                  <a:gd name="connsiteX5" fmla="*/ 95250 w 2505075"/>
                  <a:gd name="connsiteY5" fmla="*/ 552450 h 1981200"/>
                  <a:gd name="connsiteX6" fmla="*/ 152400 w 2505075"/>
                  <a:gd name="connsiteY6" fmla="*/ 533400 h 1981200"/>
                  <a:gd name="connsiteX7" fmla="*/ 180975 w 2505075"/>
                  <a:gd name="connsiteY7" fmla="*/ 523875 h 1981200"/>
                  <a:gd name="connsiteX8" fmla="*/ 238125 w 2505075"/>
                  <a:gd name="connsiteY8" fmla="*/ 485775 h 1981200"/>
                  <a:gd name="connsiteX9" fmla="*/ 266700 w 2505075"/>
                  <a:gd name="connsiteY9" fmla="*/ 457200 h 1981200"/>
                  <a:gd name="connsiteX10" fmla="*/ 390530 w 2505075"/>
                  <a:gd name="connsiteY10" fmla="*/ 419098 h 1981200"/>
                  <a:gd name="connsiteX11" fmla="*/ 409579 w 2505075"/>
                  <a:gd name="connsiteY11" fmla="*/ 390519 h 1981200"/>
                  <a:gd name="connsiteX12" fmla="*/ 438150 w 2505075"/>
                  <a:gd name="connsiteY12" fmla="*/ 381000 h 1981200"/>
                  <a:gd name="connsiteX13" fmla="*/ 466725 w 2505075"/>
                  <a:gd name="connsiteY13" fmla="*/ 371475 h 1981200"/>
                  <a:gd name="connsiteX14" fmla="*/ 523875 w 2505075"/>
                  <a:gd name="connsiteY14" fmla="*/ 342900 h 1981200"/>
                  <a:gd name="connsiteX15" fmla="*/ 542925 w 2505075"/>
                  <a:gd name="connsiteY15" fmla="*/ 314325 h 1981200"/>
                  <a:gd name="connsiteX16" fmla="*/ 571500 w 2505075"/>
                  <a:gd name="connsiteY16" fmla="*/ 304800 h 1981200"/>
                  <a:gd name="connsiteX17" fmla="*/ 638175 w 2505075"/>
                  <a:gd name="connsiteY17" fmla="*/ 285750 h 1981200"/>
                  <a:gd name="connsiteX18" fmla="*/ 666750 w 2505075"/>
                  <a:gd name="connsiteY18" fmla="*/ 266700 h 1981200"/>
                  <a:gd name="connsiteX19" fmla="*/ 695325 w 2505075"/>
                  <a:gd name="connsiteY19" fmla="*/ 257175 h 1981200"/>
                  <a:gd name="connsiteX20" fmla="*/ 752475 w 2505075"/>
                  <a:gd name="connsiteY20" fmla="*/ 219075 h 1981200"/>
                  <a:gd name="connsiteX21" fmla="*/ 800100 w 2505075"/>
                  <a:gd name="connsiteY21" fmla="*/ 180975 h 1981200"/>
                  <a:gd name="connsiteX22" fmla="*/ 857250 w 2505075"/>
                  <a:gd name="connsiteY22" fmla="*/ 133350 h 1981200"/>
                  <a:gd name="connsiteX23" fmla="*/ 914400 w 2505075"/>
                  <a:gd name="connsiteY23" fmla="*/ 114300 h 1981200"/>
                  <a:gd name="connsiteX24" fmla="*/ 942975 w 2505075"/>
                  <a:gd name="connsiteY24" fmla="*/ 104775 h 1981200"/>
                  <a:gd name="connsiteX25" fmla="*/ 981075 w 2505075"/>
                  <a:gd name="connsiteY25" fmla="*/ 95250 h 1981200"/>
                  <a:gd name="connsiteX26" fmla="*/ 1038225 w 2505075"/>
                  <a:gd name="connsiteY26" fmla="*/ 76200 h 1981200"/>
                  <a:gd name="connsiteX27" fmla="*/ 1066800 w 2505075"/>
                  <a:gd name="connsiteY27" fmla="*/ 66675 h 1981200"/>
                  <a:gd name="connsiteX28" fmla="*/ 1114425 w 2505075"/>
                  <a:gd name="connsiteY28" fmla="*/ 57150 h 1981200"/>
                  <a:gd name="connsiteX29" fmla="*/ 1143000 w 2505075"/>
                  <a:gd name="connsiteY29" fmla="*/ 47625 h 1981200"/>
                  <a:gd name="connsiteX30" fmla="*/ 1190625 w 2505075"/>
                  <a:gd name="connsiteY30" fmla="*/ 38100 h 1981200"/>
                  <a:gd name="connsiteX31" fmla="*/ 1295400 w 2505075"/>
                  <a:gd name="connsiteY31" fmla="*/ 19050 h 1981200"/>
                  <a:gd name="connsiteX32" fmla="*/ 1362075 w 2505075"/>
                  <a:gd name="connsiteY32" fmla="*/ 0 h 1981200"/>
                  <a:gd name="connsiteX33" fmla="*/ 1476375 w 2505075"/>
                  <a:gd name="connsiteY33" fmla="*/ 9525 h 1981200"/>
                  <a:gd name="connsiteX34" fmla="*/ 1495425 w 2505075"/>
                  <a:gd name="connsiteY34" fmla="*/ 38100 h 1981200"/>
                  <a:gd name="connsiteX35" fmla="*/ 1504950 w 2505075"/>
                  <a:gd name="connsiteY35" fmla="*/ 85725 h 1981200"/>
                  <a:gd name="connsiteX36" fmla="*/ 1514475 w 2505075"/>
                  <a:gd name="connsiteY36" fmla="*/ 323850 h 1981200"/>
                  <a:gd name="connsiteX37" fmla="*/ 1543050 w 2505075"/>
                  <a:gd name="connsiteY37" fmla="*/ 485775 h 1981200"/>
                  <a:gd name="connsiteX38" fmla="*/ 1552575 w 2505075"/>
                  <a:gd name="connsiteY38" fmla="*/ 514350 h 1981200"/>
                  <a:gd name="connsiteX39" fmla="*/ 1571625 w 2505075"/>
                  <a:gd name="connsiteY39" fmla="*/ 590550 h 1981200"/>
                  <a:gd name="connsiteX40" fmla="*/ 1562100 w 2505075"/>
                  <a:gd name="connsiteY40" fmla="*/ 638175 h 1981200"/>
                  <a:gd name="connsiteX41" fmla="*/ 1571625 w 2505075"/>
                  <a:gd name="connsiteY41" fmla="*/ 657225 h 1981200"/>
                  <a:gd name="connsiteX42" fmla="*/ 1600200 w 2505075"/>
                  <a:gd name="connsiteY42" fmla="*/ 685800 h 1981200"/>
                  <a:gd name="connsiteX43" fmla="*/ 1619252 w 2505075"/>
                  <a:gd name="connsiteY43" fmla="*/ 752475 h 1981200"/>
                  <a:gd name="connsiteX44" fmla="*/ 1619250 w 2505075"/>
                  <a:gd name="connsiteY44" fmla="*/ 809625 h 1981200"/>
                  <a:gd name="connsiteX45" fmla="*/ 1628775 w 2505075"/>
                  <a:gd name="connsiteY45" fmla="*/ 866775 h 1981200"/>
                  <a:gd name="connsiteX46" fmla="*/ 1638300 w 2505075"/>
                  <a:gd name="connsiteY46" fmla="*/ 895350 h 1981200"/>
                  <a:gd name="connsiteX47" fmla="*/ 1628775 w 2505075"/>
                  <a:gd name="connsiteY47" fmla="*/ 942975 h 1981200"/>
                  <a:gd name="connsiteX48" fmla="*/ 1647825 w 2505075"/>
                  <a:gd name="connsiteY48" fmla="*/ 990600 h 1981200"/>
                  <a:gd name="connsiteX49" fmla="*/ 1647825 w 2505075"/>
                  <a:gd name="connsiteY49" fmla="*/ 1019175 h 1981200"/>
                  <a:gd name="connsiteX50" fmla="*/ 1657350 w 2505075"/>
                  <a:gd name="connsiteY50" fmla="*/ 1066800 h 1981200"/>
                  <a:gd name="connsiteX51" fmla="*/ 1657350 w 2505075"/>
                  <a:gd name="connsiteY51" fmla="*/ 1114425 h 1981200"/>
                  <a:gd name="connsiteX52" fmla="*/ 1666875 w 2505075"/>
                  <a:gd name="connsiteY52" fmla="*/ 1152525 h 1981200"/>
                  <a:gd name="connsiteX53" fmla="*/ 1657350 w 2505075"/>
                  <a:gd name="connsiteY53" fmla="*/ 1171575 h 1981200"/>
                  <a:gd name="connsiteX54" fmla="*/ 1676400 w 2505075"/>
                  <a:gd name="connsiteY54" fmla="*/ 1209675 h 1981200"/>
                  <a:gd name="connsiteX55" fmla="*/ 1676400 w 2505075"/>
                  <a:gd name="connsiteY55" fmla="*/ 1257300 h 1981200"/>
                  <a:gd name="connsiteX56" fmla="*/ 1695450 w 2505075"/>
                  <a:gd name="connsiteY56" fmla="*/ 1304925 h 1981200"/>
                  <a:gd name="connsiteX57" fmla="*/ 1695450 w 2505075"/>
                  <a:gd name="connsiteY57" fmla="*/ 1352550 h 1981200"/>
                  <a:gd name="connsiteX58" fmla="*/ 1733550 w 2505075"/>
                  <a:gd name="connsiteY58" fmla="*/ 1390650 h 1981200"/>
                  <a:gd name="connsiteX59" fmla="*/ 1762125 w 2505075"/>
                  <a:gd name="connsiteY59" fmla="*/ 1352550 h 1981200"/>
                  <a:gd name="connsiteX60" fmla="*/ 1771650 w 2505075"/>
                  <a:gd name="connsiteY60" fmla="*/ 1304925 h 1981200"/>
                  <a:gd name="connsiteX61" fmla="*/ 1790700 w 2505075"/>
                  <a:gd name="connsiteY61" fmla="*/ 1247775 h 1981200"/>
                  <a:gd name="connsiteX62" fmla="*/ 1790700 w 2505075"/>
                  <a:gd name="connsiteY62" fmla="*/ 1209675 h 1981200"/>
                  <a:gd name="connsiteX63" fmla="*/ 1809750 w 2505075"/>
                  <a:gd name="connsiteY63" fmla="*/ 1143000 h 1981200"/>
                  <a:gd name="connsiteX64" fmla="*/ 1800225 w 2505075"/>
                  <a:gd name="connsiteY64" fmla="*/ 1076325 h 1981200"/>
                  <a:gd name="connsiteX65" fmla="*/ 1809750 w 2505075"/>
                  <a:gd name="connsiteY65" fmla="*/ 1047750 h 1981200"/>
                  <a:gd name="connsiteX66" fmla="*/ 1828800 w 2505075"/>
                  <a:gd name="connsiteY66" fmla="*/ 981075 h 1981200"/>
                  <a:gd name="connsiteX67" fmla="*/ 1838325 w 2505075"/>
                  <a:gd name="connsiteY67" fmla="*/ 933450 h 1981200"/>
                  <a:gd name="connsiteX68" fmla="*/ 1847850 w 2505075"/>
                  <a:gd name="connsiteY68" fmla="*/ 885825 h 1981200"/>
                  <a:gd name="connsiteX69" fmla="*/ 1866900 w 2505075"/>
                  <a:gd name="connsiteY69" fmla="*/ 838200 h 1981200"/>
                  <a:gd name="connsiteX70" fmla="*/ 1914525 w 2505075"/>
                  <a:gd name="connsiteY70" fmla="*/ 895350 h 1981200"/>
                  <a:gd name="connsiteX71" fmla="*/ 1914525 w 2505075"/>
                  <a:gd name="connsiteY71" fmla="*/ 942975 h 1981200"/>
                  <a:gd name="connsiteX72" fmla="*/ 1933575 w 2505075"/>
                  <a:gd name="connsiteY72" fmla="*/ 1000125 h 1981200"/>
                  <a:gd name="connsiteX73" fmla="*/ 2038350 w 2505075"/>
                  <a:gd name="connsiteY73" fmla="*/ 1038225 h 1981200"/>
                  <a:gd name="connsiteX74" fmla="*/ 2000250 w 2505075"/>
                  <a:gd name="connsiteY74" fmla="*/ 1009650 h 1981200"/>
                  <a:gd name="connsiteX75" fmla="*/ 2047875 w 2505075"/>
                  <a:gd name="connsiteY75" fmla="*/ 990600 h 1981200"/>
                  <a:gd name="connsiteX76" fmla="*/ 2076450 w 2505075"/>
                  <a:gd name="connsiteY76" fmla="*/ 933450 h 1981200"/>
                  <a:gd name="connsiteX77" fmla="*/ 2105025 w 2505075"/>
                  <a:gd name="connsiteY77" fmla="*/ 876300 h 1981200"/>
                  <a:gd name="connsiteX78" fmla="*/ 2085975 w 2505075"/>
                  <a:gd name="connsiteY78" fmla="*/ 809625 h 1981200"/>
                  <a:gd name="connsiteX79" fmla="*/ 2133600 w 2505075"/>
                  <a:gd name="connsiteY79" fmla="*/ 752475 h 1981200"/>
                  <a:gd name="connsiteX80" fmla="*/ 2190750 w 2505075"/>
                  <a:gd name="connsiteY80" fmla="*/ 752475 h 1981200"/>
                  <a:gd name="connsiteX81" fmla="*/ 2247900 w 2505075"/>
                  <a:gd name="connsiteY81" fmla="*/ 752475 h 1981200"/>
                  <a:gd name="connsiteX82" fmla="*/ 2295525 w 2505075"/>
                  <a:gd name="connsiteY82" fmla="*/ 800100 h 1981200"/>
                  <a:gd name="connsiteX83" fmla="*/ 2314575 w 2505075"/>
                  <a:gd name="connsiteY83" fmla="*/ 847725 h 1981200"/>
                  <a:gd name="connsiteX84" fmla="*/ 2333625 w 2505075"/>
                  <a:gd name="connsiteY84" fmla="*/ 904875 h 1981200"/>
                  <a:gd name="connsiteX85" fmla="*/ 2352675 w 2505075"/>
                  <a:gd name="connsiteY85" fmla="*/ 962025 h 1981200"/>
                  <a:gd name="connsiteX86" fmla="*/ 2371725 w 2505075"/>
                  <a:gd name="connsiteY86" fmla="*/ 1019175 h 1981200"/>
                  <a:gd name="connsiteX87" fmla="*/ 2362200 w 2505075"/>
                  <a:gd name="connsiteY87" fmla="*/ 1047750 h 1981200"/>
                  <a:gd name="connsiteX88" fmla="*/ 2390775 w 2505075"/>
                  <a:gd name="connsiteY88" fmla="*/ 1104900 h 1981200"/>
                  <a:gd name="connsiteX89" fmla="*/ 2390775 w 2505075"/>
                  <a:gd name="connsiteY89" fmla="*/ 1152525 h 1981200"/>
                  <a:gd name="connsiteX90" fmla="*/ 2390775 w 2505075"/>
                  <a:gd name="connsiteY90" fmla="*/ 1200150 h 1981200"/>
                  <a:gd name="connsiteX91" fmla="*/ 2371725 w 2505075"/>
                  <a:gd name="connsiteY91" fmla="*/ 1228725 h 1981200"/>
                  <a:gd name="connsiteX92" fmla="*/ 2381250 w 2505075"/>
                  <a:gd name="connsiteY92" fmla="*/ 1266825 h 1981200"/>
                  <a:gd name="connsiteX93" fmla="*/ 2390775 w 2505075"/>
                  <a:gd name="connsiteY93" fmla="*/ 1323975 h 1981200"/>
                  <a:gd name="connsiteX94" fmla="*/ 2409825 w 2505075"/>
                  <a:gd name="connsiteY94" fmla="*/ 1381125 h 1981200"/>
                  <a:gd name="connsiteX95" fmla="*/ 2409825 w 2505075"/>
                  <a:gd name="connsiteY95" fmla="*/ 1438275 h 1981200"/>
                  <a:gd name="connsiteX96" fmla="*/ 2428875 w 2505075"/>
                  <a:gd name="connsiteY96" fmla="*/ 1495425 h 1981200"/>
                  <a:gd name="connsiteX97" fmla="*/ 2447925 w 2505075"/>
                  <a:gd name="connsiteY97" fmla="*/ 1552575 h 1981200"/>
                  <a:gd name="connsiteX98" fmla="*/ 2457450 w 2505075"/>
                  <a:gd name="connsiteY98" fmla="*/ 1581150 h 1981200"/>
                  <a:gd name="connsiteX99" fmla="*/ 2457450 w 2505075"/>
                  <a:gd name="connsiteY99" fmla="*/ 1628775 h 1981200"/>
                  <a:gd name="connsiteX100" fmla="*/ 2476500 w 2505075"/>
                  <a:gd name="connsiteY100" fmla="*/ 1676400 h 1981200"/>
                  <a:gd name="connsiteX101" fmla="*/ 2476500 w 2505075"/>
                  <a:gd name="connsiteY101" fmla="*/ 1733550 h 1981200"/>
                  <a:gd name="connsiteX102" fmla="*/ 2486025 w 2505075"/>
                  <a:gd name="connsiteY102" fmla="*/ 1790700 h 1981200"/>
                  <a:gd name="connsiteX103" fmla="*/ 2476500 w 2505075"/>
                  <a:gd name="connsiteY103" fmla="*/ 1828800 h 1981200"/>
                  <a:gd name="connsiteX104" fmla="*/ 2486025 w 2505075"/>
                  <a:gd name="connsiteY104" fmla="*/ 1866900 h 1981200"/>
                  <a:gd name="connsiteX105" fmla="*/ 2505075 w 2505075"/>
                  <a:gd name="connsiteY105" fmla="*/ 1924050 h 1981200"/>
                  <a:gd name="connsiteX106" fmla="*/ 2476500 w 2505075"/>
                  <a:gd name="connsiteY106" fmla="*/ 1952625 h 1981200"/>
                  <a:gd name="connsiteX107" fmla="*/ 2505075 w 2505075"/>
                  <a:gd name="connsiteY107" fmla="*/ 1981200 h 1981200"/>
                  <a:gd name="connsiteX0" fmla="*/ 0 w 2552700"/>
                  <a:gd name="connsiteY0" fmla="*/ 695325 h 1981200"/>
                  <a:gd name="connsiteX1" fmla="*/ 9525 w 2552700"/>
                  <a:gd name="connsiteY1" fmla="*/ 647700 h 1981200"/>
                  <a:gd name="connsiteX2" fmla="*/ 19050 w 2552700"/>
                  <a:gd name="connsiteY2" fmla="*/ 619125 h 1981200"/>
                  <a:gd name="connsiteX3" fmla="*/ 47625 w 2552700"/>
                  <a:gd name="connsiteY3" fmla="*/ 609600 h 1981200"/>
                  <a:gd name="connsiteX4" fmla="*/ 76200 w 2552700"/>
                  <a:gd name="connsiteY4" fmla="*/ 581025 h 1981200"/>
                  <a:gd name="connsiteX5" fmla="*/ 95250 w 2552700"/>
                  <a:gd name="connsiteY5" fmla="*/ 552450 h 1981200"/>
                  <a:gd name="connsiteX6" fmla="*/ 152400 w 2552700"/>
                  <a:gd name="connsiteY6" fmla="*/ 533400 h 1981200"/>
                  <a:gd name="connsiteX7" fmla="*/ 180975 w 2552700"/>
                  <a:gd name="connsiteY7" fmla="*/ 523875 h 1981200"/>
                  <a:gd name="connsiteX8" fmla="*/ 238125 w 2552700"/>
                  <a:gd name="connsiteY8" fmla="*/ 485775 h 1981200"/>
                  <a:gd name="connsiteX9" fmla="*/ 266700 w 2552700"/>
                  <a:gd name="connsiteY9" fmla="*/ 457200 h 1981200"/>
                  <a:gd name="connsiteX10" fmla="*/ 390530 w 2552700"/>
                  <a:gd name="connsiteY10" fmla="*/ 419098 h 1981200"/>
                  <a:gd name="connsiteX11" fmla="*/ 409579 w 2552700"/>
                  <a:gd name="connsiteY11" fmla="*/ 390519 h 1981200"/>
                  <a:gd name="connsiteX12" fmla="*/ 438150 w 2552700"/>
                  <a:gd name="connsiteY12" fmla="*/ 381000 h 1981200"/>
                  <a:gd name="connsiteX13" fmla="*/ 466725 w 2552700"/>
                  <a:gd name="connsiteY13" fmla="*/ 371475 h 1981200"/>
                  <a:gd name="connsiteX14" fmla="*/ 523875 w 2552700"/>
                  <a:gd name="connsiteY14" fmla="*/ 342900 h 1981200"/>
                  <a:gd name="connsiteX15" fmla="*/ 542925 w 2552700"/>
                  <a:gd name="connsiteY15" fmla="*/ 314325 h 1981200"/>
                  <a:gd name="connsiteX16" fmla="*/ 571500 w 2552700"/>
                  <a:gd name="connsiteY16" fmla="*/ 304800 h 1981200"/>
                  <a:gd name="connsiteX17" fmla="*/ 638175 w 2552700"/>
                  <a:gd name="connsiteY17" fmla="*/ 285750 h 1981200"/>
                  <a:gd name="connsiteX18" fmla="*/ 666750 w 2552700"/>
                  <a:gd name="connsiteY18" fmla="*/ 266700 h 1981200"/>
                  <a:gd name="connsiteX19" fmla="*/ 695325 w 2552700"/>
                  <a:gd name="connsiteY19" fmla="*/ 257175 h 1981200"/>
                  <a:gd name="connsiteX20" fmla="*/ 752475 w 2552700"/>
                  <a:gd name="connsiteY20" fmla="*/ 219075 h 1981200"/>
                  <a:gd name="connsiteX21" fmla="*/ 800100 w 2552700"/>
                  <a:gd name="connsiteY21" fmla="*/ 180975 h 1981200"/>
                  <a:gd name="connsiteX22" fmla="*/ 857250 w 2552700"/>
                  <a:gd name="connsiteY22" fmla="*/ 133350 h 1981200"/>
                  <a:gd name="connsiteX23" fmla="*/ 914400 w 2552700"/>
                  <a:gd name="connsiteY23" fmla="*/ 114300 h 1981200"/>
                  <a:gd name="connsiteX24" fmla="*/ 942975 w 2552700"/>
                  <a:gd name="connsiteY24" fmla="*/ 104775 h 1981200"/>
                  <a:gd name="connsiteX25" fmla="*/ 981075 w 2552700"/>
                  <a:gd name="connsiteY25" fmla="*/ 95250 h 1981200"/>
                  <a:gd name="connsiteX26" fmla="*/ 1038225 w 2552700"/>
                  <a:gd name="connsiteY26" fmla="*/ 76200 h 1981200"/>
                  <a:gd name="connsiteX27" fmla="*/ 1066800 w 2552700"/>
                  <a:gd name="connsiteY27" fmla="*/ 66675 h 1981200"/>
                  <a:gd name="connsiteX28" fmla="*/ 1114425 w 2552700"/>
                  <a:gd name="connsiteY28" fmla="*/ 57150 h 1981200"/>
                  <a:gd name="connsiteX29" fmla="*/ 1143000 w 2552700"/>
                  <a:gd name="connsiteY29" fmla="*/ 47625 h 1981200"/>
                  <a:gd name="connsiteX30" fmla="*/ 1190625 w 2552700"/>
                  <a:gd name="connsiteY30" fmla="*/ 38100 h 1981200"/>
                  <a:gd name="connsiteX31" fmla="*/ 1295400 w 2552700"/>
                  <a:gd name="connsiteY31" fmla="*/ 19050 h 1981200"/>
                  <a:gd name="connsiteX32" fmla="*/ 1362075 w 2552700"/>
                  <a:gd name="connsiteY32" fmla="*/ 0 h 1981200"/>
                  <a:gd name="connsiteX33" fmla="*/ 1476375 w 2552700"/>
                  <a:gd name="connsiteY33" fmla="*/ 9525 h 1981200"/>
                  <a:gd name="connsiteX34" fmla="*/ 1495425 w 2552700"/>
                  <a:gd name="connsiteY34" fmla="*/ 38100 h 1981200"/>
                  <a:gd name="connsiteX35" fmla="*/ 1504950 w 2552700"/>
                  <a:gd name="connsiteY35" fmla="*/ 85725 h 1981200"/>
                  <a:gd name="connsiteX36" fmla="*/ 1514475 w 2552700"/>
                  <a:gd name="connsiteY36" fmla="*/ 323850 h 1981200"/>
                  <a:gd name="connsiteX37" fmla="*/ 1543050 w 2552700"/>
                  <a:gd name="connsiteY37" fmla="*/ 485775 h 1981200"/>
                  <a:gd name="connsiteX38" fmla="*/ 1552575 w 2552700"/>
                  <a:gd name="connsiteY38" fmla="*/ 514350 h 1981200"/>
                  <a:gd name="connsiteX39" fmla="*/ 1571625 w 2552700"/>
                  <a:gd name="connsiteY39" fmla="*/ 590550 h 1981200"/>
                  <a:gd name="connsiteX40" fmla="*/ 1562100 w 2552700"/>
                  <a:gd name="connsiteY40" fmla="*/ 638175 h 1981200"/>
                  <a:gd name="connsiteX41" fmla="*/ 1571625 w 2552700"/>
                  <a:gd name="connsiteY41" fmla="*/ 657225 h 1981200"/>
                  <a:gd name="connsiteX42" fmla="*/ 1600200 w 2552700"/>
                  <a:gd name="connsiteY42" fmla="*/ 685800 h 1981200"/>
                  <a:gd name="connsiteX43" fmla="*/ 1619252 w 2552700"/>
                  <a:gd name="connsiteY43" fmla="*/ 752475 h 1981200"/>
                  <a:gd name="connsiteX44" fmla="*/ 1619250 w 2552700"/>
                  <a:gd name="connsiteY44" fmla="*/ 809625 h 1981200"/>
                  <a:gd name="connsiteX45" fmla="*/ 1628775 w 2552700"/>
                  <a:gd name="connsiteY45" fmla="*/ 866775 h 1981200"/>
                  <a:gd name="connsiteX46" fmla="*/ 1638300 w 2552700"/>
                  <a:gd name="connsiteY46" fmla="*/ 895350 h 1981200"/>
                  <a:gd name="connsiteX47" fmla="*/ 1628775 w 2552700"/>
                  <a:gd name="connsiteY47" fmla="*/ 942975 h 1981200"/>
                  <a:gd name="connsiteX48" fmla="*/ 1647825 w 2552700"/>
                  <a:gd name="connsiteY48" fmla="*/ 990600 h 1981200"/>
                  <a:gd name="connsiteX49" fmla="*/ 1647825 w 2552700"/>
                  <a:gd name="connsiteY49" fmla="*/ 1019175 h 1981200"/>
                  <a:gd name="connsiteX50" fmla="*/ 1657350 w 2552700"/>
                  <a:gd name="connsiteY50" fmla="*/ 1066800 h 1981200"/>
                  <a:gd name="connsiteX51" fmla="*/ 1657350 w 2552700"/>
                  <a:gd name="connsiteY51" fmla="*/ 1114425 h 1981200"/>
                  <a:gd name="connsiteX52" fmla="*/ 1666875 w 2552700"/>
                  <a:gd name="connsiteY52" fmla="*/ 1152525 h 1981200"/>
                  <a:gd name="connsiteX53" fmla="*/ 1657350 w 2552700"/>
                  <a:gd name="connsiteY53" fmla="*/ 1171575 h 1981200"/>
                  <a:gd name="connsiteX54" fmla="*/ 1676400 w 2552700"/>
                  <a:gd name="connsiteY54" fmla="*/ 1209675 h 1981200"/>
                  <a:gd name="connsiteX55" fmla="*/ 1676400 w 2552700"/>
                  <a:gd name="connsiteY55" fmla="*/ 1257300 h 1981200"/>
                  <a:gd name="connsiteX56" fmla="*/ 1695450 w 2552700"/>
                  <a:gd name="connsiteY56" fmla="*/ 1304925 h 1981200"/>
                  <a:gd name="connsiteX57" fmla="*/ 1695450 w 2552700"/>
                  <a:gd name="connsiteY57" fmla="*/ 1352550 h 1981200"/>
                  <a:gd name="connsiteX58" fmla="*/ 1733550 w 2552700"/>
                  <a:gd name="connsiteY58" fmla="*/ 1390650 h 1981200"/>
                  <a:gd name="connsiteX59" fmla="*/ 1762125 w 2552700"/>
                  <a:gd name="connsiteY59" fmla="*/ 1352550 h 1981200"/>
                  <a:gd name="connsiteX60" fmla="*/ 1771650 w 2552700"/>
                  <a:gd name="connsiteY60" fmla="*/ 1304925 h 1981200"/>
                  <a:gd name="connsiteX61" fmla="*/ 1790700 w 2552700"/>
                  <a:gd name="connsiteY61" fmla="*/ 1247775 h 1981200"/>
                  <a:gd name="connsiteX62" fmla="*/ 1790700 w 2552700"/>
                  <a:gd name="connsiteY62" fmla="*/ 1209675 h 1981200"/>
                  <a:gd name="connsiteX63" fmla="*/ 1809750 w 2552700"/>
                  <a:gd name="connsiteY63" fmla="*/ 1143000 h 1981200"/>
                  <a:gd name="connsiteX64" fmla="*/ 1800225 w 2552700"/>
                  <a:gd name="connsiteY64" fmla="*/ 1076325 h 1981200"/>
                  <a:gd name="connsiteX65" fmla="*/ 1809750 w 2552700"/>
                  <a:gd name="connsiteY65" fmla="*/ 1047750 h 1981200"/>
                  <a:gd name="connsiteX66" fmla="*/ 1828800 w 2552700"/>
                  <a:gd name="connsiteY66" fmla="*/ 981075 h 1981200"/>
                  <a:gd name="connsiteX67" fmla="*/ 1838325 w 2552700"/>
                  <a:gd name="connsiteY67" fmla="*/ 933450 h 1981200"/>
                  <a:gd name="connsiteX68" fmla="*/ 1847850 w 2552700"/>
                  <a:gd name="connsiteY68" fmla="*/ 885825 h 1981200"/>
                  <a:gd name="connsiteX69" fmla="*/ 1866900 w 2552700"/>
                  <a:gd name="connsiteY69" fmla="*/ 838200 h 1981200"/>
                  <a:gd name="connsiteX70" fmla="*/ 1914525 w 2552700"/>
                  <a:gd name="connsiteY70" fmla="*/ 895350 h 1981200"/>
                  <a:gd name="connsiteX71" fmla="*/ 1914525 w 2552700"/>
                  <a:gd name="connsiteY71" fmla="*/ 942975 h 1981200"/>
                  <a:gd name="connsiteX72" fmla="*/ 1933575 w 2552700"/>
                  <a:gd name="connsiteY72" fmla="*/ 1000125 h 1981200"/>
                  <a:gd name="connsiteX73" fmla="*/ 2038350 w 2552700"/>
                  <a:gd name="connsiteY73" fmla="*/ 1038225 h 1981200"/>
                  <a:gd name="connsiteX74" fmla="*/ 2000250 w 2552700"/>
                  <a:gd name="connsiteY74" fmla="*/ 1009650 h 1981200"/>
                  <a:gd name="connsiteX75" fmla="*/ 2047875 w 2552700"/>
                  <a:gd name="connsiteY75" fmla="*/ 990600 h 1981200"/>
                  <a:gd name="connsiteX76" fmla="*/ 2076450 w 2552700"/>
                  <a:gd name="connsiteY76" fmla="*/ 933450 h 1981200"/>
                  <a:gd name="connsiteX77" fmla="*/ 2105025 w 2552700"/>
                  <a:gd name="connsiteY77" fmla="*/ 876300 h 1981200"/>
                  <a:gd name="connsiteX78" fmla="*/ 2085975 w 2552700"/>
                  <a:gd name="connsiteY78" fmla="*/ 809625 h 1981200"/>
                  <a:gd name="connsiteX79" fmla="*/ 2133600 w 2552700"/>
                  <a:gd name="connsiteY79" fmla="*/ 752475 h 1981200"/>
                  <a:gd name="connsiteX80" fmla="*/ 2190750 w 2552700"/>
                  <a:gd name="connsiteY80" fmla="*/ 752475 h 1981200"/>
                  <a:gd name="connsiteX81" fmla="*/ 2247900 w 2552700"/>
                  <a:gd name="connsiteY81" fmla="*/ 752475 h 1981200"/>
                  <a:gd name="connsiteX82" fmla="*/ 2295525 w 2552700"/>
                  <a:gd name="connsiteY82" fmla="*/ 800100 h 1981200"/>
                  <a:gd name="connsiteX83" fmla="*/ 2314575 w 2552700"/>
                  <a:gd name="connsiteY83" fmla="*/ 847725 h 1981200"/>
                  <a:gd name="connsiteX84" fmla="*/ 2333625 w 2552700"/>
                  <a:gd name="connsiteY84" fmla="*/ 904875 h 1981200"/>
                  <a:gd name="connsiteX85" fmla="*/ 2352675 w 2552700"/>
                  <a:gd name="connsiteY85" fmla="*/ 962025 h 1981200"/>
                  <a:gd name="connsiteX86" fmla="*/ 2371725 w 2552700"/>
                  <a:gd name="connsiteY86" fmla="*/ 1019175 h 1981200"/>
                  <a:gd name="connsiteX87" fmla="*/ 2362200 w 2552700"/>
                  <a:gd name="connsiteY87" fmla="*/ 1047750 h 1981200"/>
                  <a:gd name="connsiteX88" fmla="*/ 2390775 w 2552700"/>
                  <a:gd name="connsiteY88" fmla="*/ 1104900 h 1981200"/>
                  <a:gd name="connsiteX89" fmla="*/ 2390775 w 2552700"/>
                  <a:gd name="connsiteY89" fmla="*/ 1152525 h 1981200"/>
                  <a:gd name="connsiteX90" fmla="*/ 2390775 w 2552700"/>
                  <a:gd name="connsiteY90" fmla="*/ 1200150 h 1981200"/>
                  <a:gd name="connsiteX91" fmla="*/ 2371725 w 2552700"/>
                  <a:gd name="connsiteY91" fmla="*/ 1228725 h 1981200"/>
                  <a:gd name="connsiteX92" fmla="*/ 2381250 w 2552700"/>
                  <a:gd name="connsiteY92" fmla="*/ 1266825 h 1981200"/>
                  <a:gd name="connsiteX93" fmla="*/ 2390775 w 2552700"/>
                  <a:gd name="connsiteY93" fmla="*/ 1323975 h 1981200"/>
                  <a:gd name="connsiteX94" fmla="*/ 2409825 w 2552700"/>
                  <a:gd name="connsiteY94" fmla="*/ 1381125 h 1981200"/>
                  <a:gd name="connsiteX95" fmla="*/ 2409825 w 2552700"/>
                  <a:gd name="connsiteY95" fmla="*/ 1438275 h 1981200"/>
                  <a:gd name="connsiteX96" fmla="*/ 2428875 w 2552700"/>
                  <a:gd name="connsiteY96" fmla="*/ 1495425 h 1981200"/>
                  <a:gd name="connsiteX97" fmla="*/ 2447925 w 2552700"/>
                  <a:gd name="connsiteY97" fmla="*/ 1552575 h 1981200"/>
                  <a:gd name="connsiteX98" fmla="*/ 2457450 w 2552700"/>
                  <a:gd name="connsiteY98" fmla="*/ 1581150 h 1981200"/>
                  <a:gd name="connsiteX99" fmla="*/ 2457450 w 2552700"/>
                  <a:gd name="connsiteY99" fmla="*/ 1628775 h 1981200"/>
                  <a:gd name="connsiteX100" fmla="*/ 2476500 w 2552700"/>
                  <a:gd name="connsiteY100" fmla="*/ 1676400 h 1981200"/>
                  <a:gd name="connsiteX101" fmla="*/ 2476500 w 2552700"/>
                  <a:gd name="connsiteY101" fmla="*/ 1733550 h 1981200"/>
                  <a:gd name="connsiteX102" fmla="*/ 2486025 w 2552700"/>
                  <a:gd name="connsiteY102" fmla="*/ 1790700 h 1981200"/>
                  <a:gd name="connsiteX103" fmla="*/ 2476500 w 2552700"/>
                  <a:gd name="connsiteY103" fmla="*/ 1828800 h 1981200"/>
                  <a:gd name="connsiteX104" fmla="*/ 2486025 w 2552700"/>
                  <a:gd name="connsiteY104" fmla="*/ 1866900 h 1981200"/>
                  <a:gd name="connsiteX105" fmla="*/ 2505075 w 2552700"/>
                  <a:gd name="connsiteY105" fmla="*/ 1924050 h 1981200"/>
                  <a:gd name="connsiteX106" fmla="*/ 2476500 w 2552700"/>
                  <a:gd name="connsiteY106" fmla="*/ 1952625 h 1981200"/>
                  <a:gd name="connsiteX107" fmla="*/ 2505075 w 2552700"/>
                  <a:gd name="connsiteY107" fmla="*/ 1981200 h 1981200"/>
                  <a:gd name="connsiteX108" fmla="*/ 2552700 w 2552700"/>
                  <a:gd name="connsiteY108" fmla="*/ 1914525 h 1981200"/>
                  <a:gd name="connsiteX0" fmla="*/ 0 w 2556228"/>
                  <a:gd name="connsiteY0" fmla="*/ 695325 h 1981200"/>
                  <a:gd name="connsiteX1" fmla="*/ 9525 w 2556228"/>
                  <a:gd name="connsiteY1" fmla="*/ 647700 h 1981200"/>
                  <a:gd name="connsiteX2" fmla="*/ 19050 w 2556228"/>
                  <a:gd name="connsiteY2" fmla="*/ 619125 h 1981200"/>
                  <a:gd name="connsiteX3" fmla="*/ 47625 w 2556228"/>
                  <a:gd name="connsiteY3" fmla="*/ 609600 h 1981200"/>
                  <a:gd name="connsiteX4" fmla="*/ 76200 w 2556228"/>
                  <a:gd name="connsiteY4" fmla="*/ 581025 h 1981200"/>
                  <a:gd name="connsiteX5" fmla="*/ 95250 w 2556228"/>
                  <a:gd name="connsiteY5" fmla="*/ 552450 h 1981200"/>
                  <a:gd name="connsiteX6" fmla="*/ 152400 w 2556228"/>
                  <a:gd name="connsiteY6" fmla="*/ 533400 h 1981200"/>
                  <a:gd name="connsiteX7" fmla="*/ 180975 w 2556228"/>
                  <a:gd name="connsiteY7" fmla="*/ 523875 h 1981200"/>
                  <a:gd name="connsiteX8" fmla="*/ 238125 w 2556228"/>
                  <a:gd name="connsiteY8" fmla="*/ 485775 h 1981200"/>
                  <a:gd name="connsiteX9" fmla="*/ 266700 w 2556228"/>
                  <a:gd name="connsiteY9" fmla="*/ 457200 h 1981200"/>
                  <a:gd name="connsiteX10" fmla="*/ 390530 w 2556228"/>
                  <a:gd name="connsiteY10" fmla="*/ 419098 h 1981200"/>
                  <a:gd name="connsiteX11" fmla="*/ 409579 w 2556228"/>
                  <a:gd name="connsiteY11" fmla="*/ 390519 h 1981200"/>
                  <a:gd name="connsiteX12" fmla="*/ 438150 w 2556228"/>
                  <a:gd name="connsiteY12" fmla="*/ 381000 h 1981200"/>
                  <a:gd name="connsiteX13" fmla="*/ 466725 w 2556228"/>
                  <a:gd name="connsiteY13" fmla="*/ 371475 h 1981200"/>
                  <a:gd name="connsiteX14" fmla="*/ 523875 w 2556228"/>
                  <a:gd name="connsiteY14" fmla="*/ 342900 h 1981200"/>
                  <a:gd name="connsiteX15" fmla="*/ 542925 w 2556228"/>
                  <a:gd name="connsiteY15" fmla="*/ 314325 h 1981200"/>
                  <a:gd name="connsiteX16" fmla="*/ 571500 w 2556228"/>
                  <a:gd name="connsiteY16" fmla="*/ 304800 h 1981200"/>
                  <a:gd name="connsiteX17" fmla="*/ 638175 w 2556228"/>
                  <a:gd name="connsiteY17" fmla="*/ 285750 h 1981200"/>
                  <a:gd name="connsiteX18" fmla="*/ 666750 w 2556228"/>
                  <a:gd name="connsiteY18" fmla="*/ 266700 h 1981200"/>
                  <a:gd name="connsiteX19" fmla="*/ 695325 w 2556228"/>
                  <a:gd name="connsiteY19" fmla="*/ 257175 h 1981200"/>
                  <a:gd name="connsiteX20" fmla="*/ 752475 w 2556228"/>
                  <a:gd name="connsiteY20" fmla="*/ 219075 h 1981200"/>
                  <a:gd name="connsiteX21" fmla="*/ 800100 w 2556228"/>
                  <a:gd name="connsiteY21" fmla="*/ 180975 h 1981200"/>
                  <a:gd name="connsiteX22" fmla="*/ 857250 w 2556228"/>
                  <a:gd name="connsiteY22" fmla="*/ 133350 h 1981200"/>
                  <a:gd name="connsiteX23" fmla="*/ 914400 w 2556228"/>
                  <a:gd name="connsiteY23" fmla="*/ 114300 h 1981200"/>
                  <a:gd name="connsiteX24" fmla="*/ 942975 w 2556228"/>
                  <a:gd name="connsiteY24" fmla="*/ 104775 h 1981200"/>
                  <a:gd name="connsiteX25" fmla="*/ 981075 w 2556228"/>
                  <a:gd name="connsiteY25" fmla="*/ 95250 h 1981200"/>
                  <a:gd name="connsiteX26" fmla="*/ 1038225 w 2556228"/>
                  <a:gd name="connsiteY26" fmla="*/ 76200 h 1981200"/>
                  <a:gd name="connsiteX27" fmla="*/ 1066800 w 2556228"/>
                  <a:gd name="connsiteY27" fmla="*/ 66675 h 1981200"/>
                  <a:gd name="connsiteX28" fmla="*/ 1114425 w 2556228"/>
                  <a:gd name="connsiteY28" fmla="*/ 57150 h 1981200"/>
                  <a:gd name="connsiteX29" fmla="*/ 1143000 w 2556228"/>
                  <a:gd name="connsiteY29" fmla="*/ 47625 h 1981200"/>
                  <a:gd name="connsiteX30" fmla="*/ 1190625 w 2556228"/>
                  <a:gd name="connsiteY30" fmla="*/ 38100 h 1981200"/>
                  <a:gd name="connsiteX31" fmla="*/ 1295400 w 2556228"/>
                  <a:gd name="connsiteY31" fmla="*/ 19050 h 1981200"/>
                  <a:gd name="connsiteX32" fmla="*/ 1362075 w 2556228"/>
                  <a:gd name="connsiteY32" fmla="*/ 0 h 1981200"/>
                  <a:gd name="connsiteX33" fmla="*/ 1476375 w 2556228"/>
                  <a:gd name="connsiteY33" fmla="*/ 9525 h 1981200"/>
                  <a:gd name="connsiteX34" fmla="*/ 1495425 w 2556228"/>
                  <a:gd name="connsiteY34" fmla="*/ 38100 h 1981200"/>
                  <a:gd name="connsiteX35" fmla="*/ 1504950 w 2556228"/>
                  <a:gd name="connsiteY35" fmla="*/ 85725 h 1981200"/>
                  <a:gd name="connsiteX36" fmla="*/ 1514475 w 2556228"/>
                  <a:gd name="connsiteY36" fmla="*/ 323850 h 1981200"/>
                  <a:gd name="connsiteX37" fmla="*/ 1543050 w 2556228"/>
                  <a:gd name="connsiteY37" fmla="*/ 485775 h 1981200"/>
                  <a:gd name="connsiteX38" fmla="*/ 1552575 w 2556228"/>
                  <a:gd name="connsiteY38" fmla="*/ 514350 h 1981200"/>
                  <a:gd name="connsiteX39" fmla="*/ 1571625 w 2556228"/>
                  <a:gd name="connsiteY39" fmla="*/ 590550 h 1981200"/>
                  <a:gd name="connsiteX40" fmla="*/ 1562100 w 2556228"/>
                  <a:gd name="connsiteY40" fmla="*/ 638175 h 1981200"/>
                  <a:gd name="connsiteX41" fmla="*/ 1571625 w 2556228"/>
                  <a:gd name="connsiteY41" fmla="*/ 657225 h 1981200"/>
                  <a:gd name="connsiteX42" fmla="*/ 1600200 w 2556228"/>
                  <a:gd name="connsiteY42" fmla="*/ 685800 h 1981200"/>
                  <a:gd name="connsiteX43" fmla="*/ 1619252 w 2556228"/>
                  <a:gd name="connsiteY43" fmla="*/ 752475 h 1981200"/>
                  <a:gd name="connsiteX44" fmla="*/ 1619250 w 2556228"/>
                  <a:gd name="connsiteY44" fmla="*/ 809625 h 1981200"/>
                  <a:gd name="connsiteX45" fmla="*/ 1628775 w 2556228"/>
                  <a:gd name="connsiteY45" fmla="*/ 866775 h 1981200"/>
                  <a:gd name="connsiteX46" fmla="*/ 1638300 w 2556228"/>
                  <a:gd name="connsiteY46" fmla="*/ 895350 h 1981200"/>
                  <a:gd name="connsiteX47" fmla="*/ 1628775 w 2556228"/>
                  <a:gd name="connsiteY47" fmla="*/ 942975 h 1981200"/>
                  <a:gd name="connsiteX48" fmla="*/ 1647825 w 2556228"/>
                  <a:gd name="connsiteY48" fmla="*/ 990600 h 1981200"/>
                  <a:gd name="connsiteX49" fmla="*/ 1647825 w 2556228"/>
                  <a:gd name="connsiteY49" fmla="*/ 1019175 h 1981200"/>
                  <a:gd name="connsiteX50" fmla="*/ 1657350 w 2556228"/>
                  <a:gd name="connsiteY50" fmla="*/ 1066800 h 1981200"/>
                  <a:gd name="connsiteX51" fmla="*/ 1657350 w 2556228"/>
                  <a:gd name="connsiteY51" fmla="*/ 1114425 h 1981200"/>
                  <a:gd name="connsiteX52" fmla="*/ 1666875 w 2556228"/>
                  <a:gd name="connsiteY52" fmla="*/ 1152525 h 1981200"/>
                  <a:gd name="connsiteX53" fmla="*/ 1657350 w 2556228"/>
                  <a:gd name="connsiteY53" fmla="*/ 1171575 h 1981200"/>
                  <a:gd name="connsiteX54" fmla="*/ 1676400 w 2556228"/>
                  <a:gd name="connsiteY54" fmla="*/ 1209675 h 1981200"/>
                  <a:gd name="connsiteX55" fmla="*/ 1676400 w 2556228"/>
                  <a:gd name="connsiteY55" fmla="*/ 1257300 h 1981200"/>
                  <a:gd name="connsiteX56" fmla="*/ 1695450 w 2556228"/>
                  <a:gd name="connsiteY56" fmla="*/ 1304925 h 1981200"/>
                  <a:gd name="connsiteX57" fmla="*/ 1695450 w 2556228"/>
                  <a:gd name="connsiteY57" fmla="*/ 1352550 h 1981200"/>
                  <a:gd name="connsiteX58" fmla="*/ 1733550 w 2556228"/>
                  <a:gd name="connsiteY58" fmla="*/ 1390650 h 1981200"/>
                  <a:gd name="connsiteX59" fmla="*/ 1762125 w 2556228"/>
                  <a:gd name="connsiteY59" fmla="*/ 1352550 h 1981200"/>
                  <a:gd name="connsiteX60" fmla="*/ 1771650 w 2556228"/>
                  <a:gd name="connsiteY60" fmla="*/ 1304925 h 1981200"/>
                  <a:gd name="connsiteX61" fmla="*/ 1790700 w 2556228"/>
                  <a:gd name="connsiteY61" fmla="*/ 1247775 h 1981200"/>
                  <a:gd name="connsiteX62" fmla="*/ 1790700 w 2556228"/>
                  <a:gd name="connsiteY62" fmla="*/ 1209675 h 1981200"/>
                  <a:gd name="connsiteX63" fmla="*/ 1809750 w 2556228"/>
                  <a:gd name="connsiteY63" fmla="*/ 1143000 h 1981200"/>
                  <a:gd name="connsiteX64" fmla="*/ 1800225 w 2556228"/>
                  <a:gd name="connsiteY64" fmla="*/ 1076325 h 1981200"/>
                  <a:gd name="connsiteX65" fmla="*/ 1809750 w 2556228"/>
                  <a:gd name="connsiteY65" fmla="*/ 1047750 h 1981200"/>
                  <a:gd name="connsiteX66" fmla="*/ 1828800 w 2556228"/>
                  <a:gd name="connsiteY66" fmla="*/ 981075 h 1981200"/>
                  <a:gd name="connsiteX67" fmla="*/ 1838325 w 2556228"/>
                  <a:gd name="connsiteY67" fmla="*/ 933450 h 1981200"/>
                  <a:gd name="connsiteX68" fmla="*/ 1847850 w 2556228"/>
                  <a:gd name="connsiteY68" fmla="*/ 885825 h 1981200"/>
                  <a:gd name="connsiteX69" fmla="*/ 1866900 w 2556228"/>
                  <a:gd name="connsiteY69" fmla="*/ 838200 h 1981200"/>
                  <a:gd name="connsiteX70" fmla="*/ 1914525 w 2556228"/>
                  <a:gd name="connsiteY70" fmla="*/ 895350 h 1981200"/>
                  <a:gd name="connsiteX71" fmla="*/ 1914525 w 2556228"/>
                  <a:gd name="connsiteY71" fmla="*/ 942975 h 1981200"/>
                  <a:gd name="connsiteX72" fmla="*/ 1933575 w 2556228"/>
                  <a:gd name="connsiteY72" fmla="*/ 1000125 h 1981200"/>
                  <a:gd name="connsiteX73" fmla="*/ 2038350 w 2556228"/>
                  <a:gd name="connsiteY73" fmla="*/ 1038225 h 1981200"/>
                  <a:gd name="connsiteX74" fmla="*/ 2000250 w 2556228"/>
                  <a:gd name="connsiteY74" fmla="*/ 1009650 h 1981200"/>
                  <a:gd name="connsiteX75" fmla="*/ 2047875 w 2556228"/>
                  <a:gd name="connsiteY75" fmla="*/ 990600 h 1981200"/>
                  <a:gd name="connsiteX76" fmla="*/ 2076450 w 2556228"/>
                  <a:gd name="connsiteY76" fmla="*/ 933450 h 1981200"/>
                  <a:gd name="connsiteX77" fmla="*/ 2105025 w 2556228"/>
                  <a:gd name="connsiteY77" fmla="*/ 876300 h 1981200"/>
                  <a:gd name="connsiteX78" fmla="*/ 2085975 w 2556228"/>
                  <a:gd name="connsiteY78" fmla="*/ 809625 h 1981200"/>
                  <a:gd name="connsiteX79" fmla="*/ 2133600 w 2556228"/>
                  <a:gd name="connsiteY79" fmla="*/ 752475 h 1981200"/>
                  <a:gd name="connsiteX80" fmla="*/ 2190750 w 2556228"/>
                  <a:gd name="connsiteY80" fmla="*/ 752475 h 1981200"/>
                  <a:gd name="connsiteX81" fmla="*/ 2247900 w 2556228"/>
                  <a:gd name="connsiteY81" fmla="*/ 752475 h 1981200"/>
                  <a:gd name="connsiteX82" fmla="*/ 2295525 w 2556228"/>
                  <a:gd name="connsiteY82" fmla="*/ 800100 h 1981200"/>
                  <a:gd name="connsiteX83" fmla="*/ 2314575 w 2556228"/>
                  <a:gd name="connsiteY83" fmla="*/ 847725 h 1981200"/>
                  <a:gd name="connsiteX84" fmla="*/ 2333625 w 2556228"/>
                  <a:gd name="connsiteY84" fmla="*/ 904875 h 1981200"/>
                  <a:gd name="connsiteX85" fmla="*/ 2352675 w 2556228"/>
                  <a:gd name="connsiteY85" fmla="*/ 962025 h 1981200"/>
                  <a:gd name="connsiteX86" fmla="*/ 2371725 w 2556228"/>
                  <a:gd name="connsiteY86" fmla="*/ 1019175 h 1981200"/>
                  <a:gd name="connsiteX87" fmla="*/ 2362200 w 2556228"/>
                  <a:gd name="connsiteY87" fmla="*/ 1047750 h 1981200"/>
                  <a:gd name="connsiteX88" fmla="*/ 2390775 w 2556228"/>
                  <a:gd name="connsiteY88" fmla="*/ 1104900 h 1981200"/>
                  <a:gd name="connsiteX89" fmla="*/ 2390775 w 2556228"/>
                  <a:gd name="connsiteY89" fmla="*/ 1152525 h 1981200"/>
                  <a:gd name="connsiteX90" fmla="*/ 2390775 w 2556228"/>
                  <a:gd name="connsiteY90" fmla="*/ 1200150 h 1981200"/>
                  <a:gd name="connsiteX91" fmla="*/ 2371725 w 2556228"/>
                  <a:gd name="connsiteY91" fmla="*/ 1228725 h 1981200"/>
                  <a:gd name="connsiteX92" fmla="*/ 2381250 w 2556228"/>
                  <a:gd name="connsiteY92" fmla="*/ 1266825 h 1981200"/>
                  <a:gd name="connsiteX93" fmla="*/ 2390775 w 2556228"/>
                  <a:gd name="connsiteY93" fmla="*/ 1323975 h 1981200"/>
                  <a:gd name="connsiteX94" fmla="*/ 2409825 w 2556228"/>
                  <a:gd name="connsiteY94" fmla="*/ 1381125 h 1981200"/>
                  <a:gd name="connsiteX95" fmla="*/ 2409825 w 2556228"/>
                  <a:gd name="connsiteY95" fmla="*/ 1438275 h 1981200"/>
                  <a:gd name="connsiteX96" fmla="*/ 2428875 w 2556228"/>
                  <a:gd name="connsiteY96" fmla="*/ 1495425 h 1981200"/>
                  <a:gd name="connsiteX97" fmla="*/ 2447925 w 2556228"/>
                  <a:gd name="connsiteY97" fmla="*/ 1552575 h 1981200"/>
                  <a:gd name="connsiteX98" fmla="*/ 2457450 w 2556228"/>
                  <a:gd name="connsiteY98" fmla="*/ 1581150 h 1981200"/>
                  <a:gd name="connsiteX99" fmla="*/ 2457450 w 2556228"/>
                  <a:gd name="connsiteY99" fmla="*/ 1628775 h 1981200"/>
                  <a:gd name="connsiteX100" fmla="*/ 2476500 w 2556228"/>
                  <a:gd name="connsiteY100" fmla="*/ 1676400 h 1981200"/>
                  <a:gd name="connsiteX101" fmla="*/ 2476500 w 2556228"/>
                  <a:gd name="connsiteY101" fmla="*/ 1733550 h 1981200"/>
                  <a:gd name="connsiteX102" fmla="*/ 2486025 w 2556228"/>
                  <a:gd name="connsiteY102" fmla="*/ 1790700 h 1981200"/>
                  <a:gd name="connsiteX103" fmla="*/ 2476500 w 2556228"/>
                  <a:gd name="connsiteY103" fmla="*/ 1828800 h 1981200"/>
                  <a:gd name="connsiteX104" fmla="*/ 2486025 w 2556228"/>
                  <a:gd name="connsiteY104" fmla="*/ 1866900 h 1981200"/>
                  <a:gd name="connsiteX105" fmla="*/ 2505075 w 2556228"/>
                  <a:gd name="connsiteY105" fmla="*/ 1924050 h 1981200"/>
                  <a:gd name="connsiteX106" fmla="*/ 2476500 w 2556228"/>
                  <a:gd name="connsiteY106" fmla="*/ 1952625 h 1981200"/>
                  <a:gd name="connsiteX107" fmla="*/ 2505075 w 2556228"/>
                  <a:gd name="connsiteY107" fmla="*/ 1981200 h 1981200"/>
                  <a:gd name="connsiteX108" fmla="*/ 2552700 w 2556228"/>
                  <a:gd name="connsiteY108" fmla="*/ 1914525 h 1981200"/>
                  <a:gd name="connsiteX109" fmla="*/ 2552700 w 2556228"/>
                  <a:gd name="connsiteY109" fmla="*/ 1847850 h 1981200"/>
                  <a:gd name="connsiteX0" fmla="*/ 0 w 2562225"/>
                  <a:gd name="connsiteY0" fmla="*/ 695325 h 1981200"/>
                  <a:gd name="connsiteX1" fmla="*/ 9525 w 2562225"/>
                  <a:gd name="connsiteY1" fmla="*/ 647700 h 1981200"/>
                  <a:gd name="connsiteX2" fmla="*/ 19050 w 2562225"/>
                  <a:gd name="connsiteY2" fmla="*/ 619125 h 1981200"/>
                  <a:gd name="connsiteX3" fmla="*/ 47625 w 2562225"/>
                  <a:gd name="connsiteY3" fmla="*/ 609600 h 1981200"/>
                  <a:gd name="connsiteX4" fmla="*/ 76200 w 2562225"/>
                  <a:gd name="connsiteY4" fmla="*/ 581025 h 1981200"/>
                  <a:gd name="connsiteX5" fmla="*/ 95250 w 2562225"/>
                  <a:gd name="connsiteY5" fmla="*/ 552450 h 1981200"/>
                  <a:gd name="connsiteX6" fmla="*/ 152400 w 2562225"/>
                  <a:gd name="connsiteY6" fmla="*/ 533400 h 1981200"/>
                  <a:gd name="connsiteX7" fmla="*/ 180975 w 2562225"/>
                  <a:gd name="connsiteY7" fmla="*/ 523875 h 1981200"/>
                  <a:gd name="connsiteX8" fmla="*/ 238125 w 2562225"/>
                  <a:gd name="connsiteY8" fmla="*/ 485775 h 1981200"/>
                  <a:gd name="connsiteX9" fmla="*/ 266700 w 2562225"/>
                  <a:gd name="connsiteY9" fmla="*/ 457200 h 1981200"/>
                  <a:gd name="connsiteX10" fmla="*/ 390530 w 2562225"/>
                  <a:gd name="connsiteY10" fmla="*/ 419098 h 1981200"/>
                  <a:gd name="connsiteX11" fmla="*/ 409579 w 2562225"/>
                  <a:gd name="connsiteY11" fmla="*/ 390519 h 1981200"/>
                  <a:gd name="connsiteX12" fmla="*/ 438150 w 2562225"/>
                  <a:gd name="connsiteY12" fmla="*/ 381000 h 1981200"/>
                  <a:gd name="connsiteX13" fmla="*/ 466725 w 2562225"/>
                  <a:gd name="connsiteY13" fmla="*/ 371475 h 1981200"/>
                  <a:gd name="connsiteX14" fmla="*/ 523875 w 2562225"/>
                  <a:gd name="connsiteY14" fmla="*/ 342900 h 1981200"/>
                  <a:gd name="connsiteX15" fmla="*/ 542925 w 2562225"/>
                  <a:gd name="connsiteY15" fmla="*/ 314325 h 1981200"/>
                  <a:gd name="connsiteX16" fmla="*/ 571500 w 2562225"/>
                  <a:gd name="connsiteY16" fmla="*/ 304800 h 1981200"/>
                  <a:gd name="connsiteX17" fmla="*/ 638175 w 2562225"/>
                  <a:gd name="connsiteY17" fmla="*/ 285750 h 1981200"/>
                  <a:gd name="connsiteX18" fmla="*/ 666750 w 2562225"/>
                  <a:gd name="connsiteY18" fmla="*/ 266700 h 1981200"/>
                  <a:gd name="connsiteX19" fmla="*/ 695325 w 2562225"/>
                  <a:gd name="connsiteY19" fmla="*/ 257175 h 1981200"/>
                  <a:gd name="connsiteX20" fmla="*/ 752475 w 2562225"/>
                  <a:gd name="connsiteY20" fmla="*/ 219075 h 1981200"/>
                  <a:gd name="connsiteX21" fmla="*/ 800100 w 2562225"/>
                  <a:gd name="connsiteY21" fmla="*/ 180975 h 1981200"/>
                  <a:gd name="connsiteX22" fmla="*/ 857250 w 2562225"/>
                  <a:gd name="connsiteY22" fmla="*/ 133350 h 1981200"/>
                  <a:gd name="connsiteX23" fmla="*/ 914400 w 2562225"/>
                  <a:gd name="connsiteY23" fmla="*/ 114300 h 1981200"/>
                  <a:gd name="connsiteX24" fmla="*/ 942975 w 2562225"/>
                  <a:gd name="connsiteY24" fmla="*/ 104775 h 1981200"/>
                  <a:gd name="connsiteX25" fmla="*/ 981075 w 2562225"/>
                  <a:gd name="connsiteY25" fmla="*/ 95250 h 1981200"/>
                  <a:gd name="connsiteX26" fmla="*/ 1038225 w 2562225"/>
                  <a:gd name="connsiteY26" fmla="*/ 76200 h 1981200"/>
                  <a:gd name="connsiteX27" fmla="*/ 1066800 w 2562225"/>
                  <a:gd name="connsiteY27" fmla="*/ 66675 h 1981200"/>
                  <a:gd name="connsiteX28" fmla="*/ 1114425 w 2562225"/>
                  <a:gd name="connsiteY28" fmla="*/ 57150 h 1981200"/>
                  <a:gd name="connsiteX29" fmla="*/ 1143000 w 2562225"/>
                  <a:gd name="connsiteY29" fmla="*/ 47625 h 1981200"/>
                  <a:gd name="connsiteX30" fmla="*/ 1190625 w 2562225"/>
                  <a:gd name="connsiteY30" fmla="*/ 38100 h 1981200"/>
                  <a:gd name="connsiteX31" fmla="*/ 1295400 w 2562225"/>
                  <a:gd name="connsiteY31" fmla="*/ 19050 h 1981200"/>
                  <a:gd name="connsiteX32" fmla="*/ 1362075 w 2562225"/>
                  <a:gd name="connsiteY32" fmla="*/ 0 h 1981200"/>
                  <a:gd name="connsiteX33" fmla="*/ 1476375 w 2562225"/>
                  <a:gd name="connsiteY33" fmla="*/ 9525 h 1981200"/>
                  <a:gd name="connsiteX34" fmla="*/ 1495425 w 2562225"/>
                  <a:gd name="connsiteY34" fmla="*/ 38100 h 1981200"/>
                  <a:gd name="connsiteX35" fmla="*/ 1504950 w 2562225"/>
                  <a:gd name="connsiteY35" fmla="*/ 85725 h 1981200"/>
                  <a:gd name="connsiteX36" fmla="*/ 1514475 w 2562225"/>
                  <a:gd name="connsiteY36" fmla="*/ 323850 h 1981200"/>
                  <a:gd name="connsiteX37" fmla="*/ 1543050 w 2562225"/>
                  <a:gd name="connsiteY37" fmla="*/ 485775 h 1981200"/>
                  <a:gd name="connsiteX38" fmla="*/ 1552575 w 2562225"/>
                  <a:gd name="connsiteY38" fmla="*/ 514350 h 1981200"/>
                  <a:gd name="connsiteX39" fmla="*/ 1571625 w 2562225"/>
                  <a:gd name="connsiteY39" fmla="*/ 590550 h 1981200"/>
                  <a:gd name="connsiteX40" fmla="*/ 1562100 w 2562225"/>
                  <a:gd name="connsiteY40" fmla="*/ 638175 h 1981200"/>
                  <a:gd name="connsiteX41" fmla="*/ 1571625 w 2562225"/>
                  <a:gd name="connsiteY41" fmla="*/ 657225 h 1981200"/>
                  <a:gd name="connsiteX42" fmla="*/ 1600200 w 2562225"/>
                  <a:gd name="connsiteY42" fmla="*/ 685800 h 1981200"/>
                  <a:gd name="connsiteX43" fmla="*/ 1619252 w 2562225"/>
                  <a:gd name="connsiteY43" fmla="*/ 752475 h 1981200"/>
                  <a:gd name="connsiteX44" fmla="*/ 1619250 w 2562225"/>
                  <a:gd name="connsiteY44" fmla="*/ 809625 h 1981200"/>
                  <a:gd name="connsiteX45" fmla="*/ 1628775 w 2562225"/>
                  <a:gd name="connsiteY45" fmla="*/ 866775 h 1981200"/>
                  <a:gd name="connsiteX46" fmla="*/ 1638300 w 2562225"/>
                  <a:gd name="connsiteY46" fmla="*/ 895350 h 1981200"/>
                  <a:gd name="connsiteX47" fmla="*/ 1628775 w 2562225"/>
                  <a:gd name="connsiteY47" fmla="*/ 942975 h 1981200"/>
                  <a:gd name="connsiteX48" fmla="*/ 1647825 w 2562225"/>
                  <a:gd name="connsiteY48" fmla="*/ 990600 h 1981200"/>
                  <a:gd name="connsiteX49" fmla="*/ 1647825 w 2562225"/>
                  <a:gd name="connsiteY49" fmla="*/ 1019175 h 1981200"/>
                  <a:gd name="connsiteX50" fmla="*/ 1657350 w 2562225"/>
                  <a:gd name="connsiteY50" fmla="*/ 1066800 h 1981200"/>
                  <a:gd name="connsiteX51" fmla="*/ 1657350 w 2562225"/>
                  <a:gd name="connsiteY51" fmla="*/ 1114425 h 1981200"/>
                  <a:gd name="connsiteX52" fmla="*/ 1666875 w 2562225"/>
                  <a:gd name="connsiteY52" fmla="*/ 1152525 h 1981200"/>
                  <a:gd name="connsiteX53" fmla="*/ 1657350 w 2562225"/>
                  <a:gd name="connsiteY53" fmla="*/ 1171575 h 1981200"/>
                  <a:gd name="connsiteX54" fmla="*/ 1676400 w 2562225"/>
                  <a:gd name="connsiteY54" fmla="*/ 1209675 h 1981200"/>
                  <a:gd name="connsiteX55" fmla="*/ 1676400 w 2562225"/>
                  <a:gd name="connsiteY55" fmla="*/ 1257300 h 1981200"/>
                  <a:gd name="connsiteX56" fmla="*/ 1695450 w 2562225"/>
                  <a:gd name="connsiteY56" fmla="*/ 1304925 h 1981200"/>
                  <a:gd name="connsiteX57" fmla="*/ 1695450 w 2562225"/>
                  <a:gd name="connsiteY57" fmla="*/ 1352550 h 1981200"/>
                  <a:gd name="connsiteX58" fmla="*/ 1733550 w 2562225"/>
                  <a:gd name="connsiteY58" fmla="*/ 1390650 h 1981200"/>
                  <a:gd name="connsiteX59" fmla="*/ 1762125 w 2562225"/>
                  <a:gd name="connsiteY59" fmla="*/ 1352550 h 1981200"/>
                  <a:gd name="connsiteX60" fmla="*/ 1771650 w 2562225"/>
                  <a:gd name="connsiteY60" fmla="*/ 1304925 h 1981200"/>
                  <a:gd name="connsiteX61" fmla="*/ 1790700 w 2562225"/>
                  <a:gd name="connsiteY61" fmla="*/ 1247775 h 1981200"/>
                  <a:gd name="connsiteX62" fmla="*/ 1790700 w 2562225"/>
                  <a:gd name="connsiteY62" fmla="*/ 1209675 h 1981200"/>
                  <a:gd name="connsiteX63" fmla="*/ 1809750 w 2562225"/>
                  <a:gd name="connsiteY63" fmla="*/ 1143000 h 1981200"/>
                  <a:gd name="connsiteX64" fmla="*/ 1800225 w 2562225"/>
                  <a:gd name="connsiteY64" fmla="*/ 1076325 h 1981200"/>
                  <a:gd name="connsiteX65" fmla="*/ 1809750 w 2562225"/>
                  <a:gd name="connsiteY65" fmla="*/ 1047750 h 1981200"/>
                  <a:gd name="connsiteX66" fmla="*/ 1828800 w 2562225"/>
                  <a:gd name="connsiteY66" fmla="*/ 981075 h 1981200"/>
                  <a:gd name="connsiteX67" fmla="*/ 1838325 w 2562225"/>
                  <a:gd name="connsiteY67" fmla="*/ 933450 h 1981200"/>
                  <a:gd name="connsiteX68" fmla="*/ 1847850 w 2562225"/>
                  <a:gd name="connsiteY68" fmla="*/ 885825 h 1981200"/>
                  <a:gd name="connsiteX69" fmla="*/ 1866900 w 2562225"/>
                  <a:gd name="connsiteY69" fmla="*/ 838200 h 1981200"/>
                  <a:gd name="connsiteX70" fmla="*/ 1914525 w 2562225"/>
                  <a:gd name="connsiteY70" fmla="*/ 895350 h 1981200"/>
                  <a:gd name="connsiteX71" fmla="*/ 1914525 w 2562225"/>
                  <a:gd name="connsiteY71" fmla="*/ 942975 h 1981200"/>
                  <a:gd name="connsiteX72" fmla="*/ 1933575 w 2562225"/>
                  <a:gd name="connsiteY72" fmla="*/ 1000125 h 1981200"/>
                  <a:gd name="connsiteX73" fmla="*/ 2038350 w 2562225"/>
                  <a:gd name="connsiteY73" fmla="*/ 1038225 h 1981200"/>
                  <a:gd name="connsiteX74" fmla="*/ 2000250 w 2562225"/>
                  <a:gd name="connsiteY74" fmla="*/ 1009650 h 1981200"/>
                  <a:gd name="connsiteX75" fmla="*/ 2047875 w 2562225"/>
                  <a:gd name="connsiteY75" fmla="*/ 990600 h 1981200"/>
                  <a:gd name="connsiteX76" fmla="*/ 2076450 w 2562225"/>
                  <a:gd name="connsiteY76" fmla="*/ 933450 h 1981200"/>
                  <a:gd name="connsiteX77" fmla="*/ 2105025 w 2562225"/>
                  <a:gd name="connsiteY77" fmla="*/ 876300 h 1981200"/>
                  <a:gd name="connsiteX78" fmla="*/ 2085975 w 2562225"/>
                  <a:gd name="connsiteY78" fmla="*/ 809625 h 1981200"/>
                  <a:gd name="connsiteX79" fmla="*/ 2133600 w 2562225"/>
                  <a:gd name="connsiteY79" fmla="*/ 752475 h 1981200"/>
                  <a:gd name="connsiteX80" fmla="*/ 2190750 w 2562225"/>
                  <a:gd name="connsiteY80" fmla="*/ 752475 h 1981200"/>
                  <a:gd name="connsiteX81" fmla="*/ 2247900 w 2562225"/>
                  <a:gd name="connsiteY81" fmla="*/ 752475 h 1981200"/>
                  <a:gd name="connsiteX82" fmla="*/ 2295525 w 2562225"/>
                  <a:gd name="connsiteY82" fmla="*/ 800100 h 1981200"/>
                  <a:gd name="connsiteX83" fmla="*/ 2314575 w 2562225"/>
                  <a:gd name="connsiteY83" fmla="*/ 847725 h 1981200"/>
                  <a:gd name="connsiteX84" fmla="*/ 2333625 w 2562225"/>
                  <a:gd name="connsiteY84" fmla="*/ 904875 h 1981200"/>
                  <a:gd name="connsiteX85" fmla="*/ 2352675 w 2562225"/>
                  <a:gd name="connsiteY85" fmla="*/ 962025 h 1981200"/>
                  <a:gd name="connsiteX86" fmla="*/ 2371725 w 2562225"/>
                  <a:gd name="connsiteY86" fmla="*/ 1019175 h 1981200"/>
                  <a:gd name="connsiteX87" fmla="*/ 2362200 w 2562225"/>
                  <a:gd name="connsiteY87" fmla="*/ 1047750 h 1981200"/>
                  <a:gd name="connsiteX88" fmla="*/ 2390775 w 2562225"/>
                  <a:gd name="connsiteY88" fmla="*/ 1104900 h 1981200"/>
                  <a:gd name="connsiteX89" fmla="*/ 2390775 w 2562225"/>
                  <a:gd name="connsiteY89" fmla="*/ 1152525 h 1981200"/>
                  <a:gd name="connsiteX90" fmla="*/ 2390775 w 2562225"/>
                  <a:gd name="connsiteY90" fmla="*/ 1200150 h 1981200"/>
                  <a:gd name="connsiteX91" fmla="*/ 2371725 w 2562225"/>
                  <a:gd name="connsiteY91" fmla="*/ 1228725 h 1981200"/>
                  <a:gd name="connsiteX92" fmla="*/ 2381250 w 2562225"/>
                  <a:gd name="connsiteY92" fmla="*/ 1266825 h 1981200"/>
                  <a:gd name="connsiteX93" fmla="*/ 2390775 w 2562225"/>
                  <a:gd name="connsiteY93" fmla="*/ 1323975 h 1981200"/>
                  <a:gd name="connsiteX94" fmla="*/ 2409825 w 2562225"/>
                  <a:gd name="connsiteY94" fmla="*/ 1381125 h 1981200"/>
                  <a:gd name="connsiteX95" fmla="*/ 2409825 w 2562225"/>
                  <a:gd name="connsiteY95" fmla="*/ 1438275 h 1981200"/>
                  <a:gd name="connsiteX96" fmla="*/ 2428875 w 2562225"/>
                  <a:gd name="connsiteY96" fmla="*/ 1495425 h 1981200"/>
                  <a:gd name="connsiteX97" fmla="*/ 2447925 w 2562225"/>
                  <a:gd name="connsiteY97" fmla="*/ 1552575 h 1981200"/>
                  <a:gd name="connsiteX98" fmla="*/ 2457450 w 2562225"/>
                  <a:gd name="connsiteY98" fmla="*/ 1581150 h 1981200"/>
                  <a:gd name="connsiteX99" fmla="*/ 2457450 w 2562225"/>
                  <a:gd name="connsiteY99" fmla="*/ 1628775 h 1981200"/>
                  <a:gd name="connsiteX100" fmla="*/ 2476500 w 2562225"/>
                  <a:gd name="connsiteY100" fmla="*/ 1676400 h 1981200"/>
                  <a:gd name="connsiteX101" fmla="*/ 2476500 w 2562225"/>
                  <a:gd name="connsiteY101" fmla="*/ 1733550 h 1981200"/>
                  <a:gd name="connsiteX102" fmla="*/ 2486025 w 2562225"/>
                  <a:gd name="connsiteY102" fmla="*/ 1790700 h 1981200"/>
                  <a:gd name="connsiteX103" fmla="*/ 2476500 w 2562225"/>
                  <a:gd name="connsiteY103" fmla="*/ 1828800 h 1981200"/>
                  <a:gd name="connsiteX104" fmla="*/ 2486025 w 2562225"/>
                  <a:gd name="connsiteY104" fmla="*/ 1866900 h 1981200"/>
                  <a:gd name="connsiteX105" fmla="*/ 2505075 w 2562225"/>
                  <a:gd name="connsiteY105" fmla="*/ 1924050 h 1981200"/>
                  <a:gd name="connsiteX106" fmla="*/ 2476500 w 2562225"/>
                  <a:gd name="connsiteY106" fmla="*/ 1952625 h 1981200"/>
                  <a:gd name="connsiteX107" fmla="*/ 2505075 w 2562225"/>
                  <a:gd name="connsiteY107" fmla="*/ 1981200 h 1981200"/>
                  <a:gd name="connsiteX108" fmla="*/ 2552700 w 2562225"/>
                  <a:gd name="connsiteY108" fmla="*/ 1914525 h 1981200"/>
                  <a:gd name="connsiteX109" fmla="*/ 2552700 w 2562225"/>
                  <a:gd name="connsiteY109" fmla="*/ 1847850 h 1981200"/>
                  <a:gd name="connsiteX110" fmla="*/ 2562225 w 2562225"/>
                  <a:gd name="connsiteY110" fmla="*/ 1790700 h 1981200"/>
                  <a:gd name="connsiteX0" fmla="*/ 0 w 2562930"/>
                  <a:gd name="connsiteY0" fmla="*/ 695325 h 1981200"/>
                  <a:gd name="connsiteX1" fmla="*/ 9525 w 2562930"/>
                  <a:gd name="connsiteY1" fmla="*/ 647700 h 1981200"/>
                  <a:gd name="connsiteX2" fmla="*/ 19050 w 2562930"/>
                  <a:gd name="connsiteY2" fmla="*/ 619125 h 1981200"/>
                  <a:gd name="connsiteX3" fmla="*/ 47625 w 2562930"/>
                  <a:gd name="connsiteY3" fmla="*/ 609600 h 1981200"/>
                  <a:gd name="connsiteX4" fmla="*/ 76200 w 2562930"/>
                  <a:gd name="connsiteY4" fmla="*/ 581025 h 1981200"/>
                  <a:gd name="connsiteX5" fmla="*/ 95250 w 2562930"/>
                  <a:gd name="connsiteY5" fmla="*/ 552450 h 1981200"/>
                  <a:gd name="connsiteX6" fmla="*/ 152400 w 2562930"/>
                  <a:gd name="connsiteY6" fmla="*/ 533400 h 1981200"/>
                  <a:gd name="connsiteX7" fmla="*/ 180975 w 2562930"/>
                  <a:gd name="connsiteY7" fmla="*/ 523875 h 1981200"/>
                  <a:gd name="connsiteX8" fmla="*/ 238125 w 2562930"/>
                  <a:gd name="connsiteY8" fmla="*/ 485775 h 1981200"/>
                  <a:gd name="connsiteX9" fmla="*/ 266700 w 2562930"/>
                  <a:gd name="connsiteY9" fmla="*/ 457200 h 1981200"/>
                  <a:gd name="connsiteX10" fmla="*/ 390530 w 2562930"/>
                  <a:gd name="connsiteY10" fmla="*/ 419098 h 1981200"/>
                  <a:gd name="connsiteX11" fmla="*/ 409579 w 2562930"/>
                  <a:gd name="connsiteY11" fmla="*/ 390519 h 1981200"/>
                  <a:gd name="connsiteX12" fmla="*/ 438150 w 2562930"/>
                  <a:gd name="connsiteY12" fmla="*/ 381000 h 1981200"/>
                  <a:gd name="connsiteX13" fmla="*/ 466725 w 2562930"/>
                  <a:gd name="connsiteY13" fmla="*/ 371475 h 1981200"/>
                  <a:gd name="connsiteX14" fmla="*/ 523875 w 2562930"/>
                  <a:gd name="connsiteY14" fmla="*/ 342900 h 1981200"/>
                  <a:gd name="connsiteX15" fmla="*/ 542925 w 2562930"/>
                  <a:gd name="connsiteY15" fmla="*/ 314325 h 1981200"/>
                  <a:gd name="connsiteX16" fmla="*/ 571500 w 2562930"/>
                  <a:gd name="connsiteY16" fmla="*/ 304800 h 1981200"/>
                  <a:gd name="connsiteX17" fmla="*/ 638175 w 2562930"/>
                  <a:gd name="connsiteY17" fmla="*/ 285750 h 1981200"/>
                  <a:gd name="connsiteX18" fmla="*/ 666750 w 2562930"/>
                  <a:gd name="connsiteY18" fmla="*/ 266700 h 1981200"/>
                  <a:gd name="connsiteX19" fmla="*/ 695325 w 2562930"/>
                  <a:gd name="connsiteY19" fmla="*/ 257175 h 1981200"/>
                  <a:gd name="connsiteX20" fmla="*/ 752475 w 2562930"/>
                  <a:gd name="connsiteY20" fmla="*/ 219075 h 1981200"/>
                  <a:gd name="connsiteX21" fmla="*/ 800100 w 2562930"/>
                  <a:gd name="connsiteY21" fmla="*/ 180975 h 1981200"/>
                  <a:gd name="connsiteX22" fmla="*/ 857250 w 2562930"/>
                  <a:gd name="connsiteY22" fmla="*/ 133350 h 1981200"/>
                  <a:gd name="connsiteX23" fmla="*/ 914400 w 2562930"/>
                  <a:gd name="connsiteY23" fmla="*/ 114300 h 1981200"/>
                  <a:gd name="connsiteX24" fmla="*/ 942975 w 2562930"/>
                  <a:gd name="connsiteY24" fmla="*/ 104775 h 1981200"/>
                  <a:gd name="connsiteX25" fmla="*/ 981075 w 2562930"/>
                  <a:gd name="connsiteY25" fmla="*/ 95250 h 1981200"/>
                  <a:gd name="connsiteX26" fmla="*/ 1038225 w 2562930"/>
                  <a:gd name="connsiteY26" fmla="*/ 76200 h 1981200"/>
                  <a:gd name="connsiteX27" fmla="*/ 1066800 w 2562930"/>
                  <a:gd name="connsiteY27" fmla="*/ 66675 h 1981200"/>
                  <a:gd name="connsiteX28" fmla="*/ 1114425 w 2562930"/>
                  <a:gd name="connsiteY28" fmla="*/ 57150 h 1981200"/>
                  <a:gd name="connsiteX29" fmla="*/ 1143000 w 2562930"/>
                  <a:gd name="connsiteY29" fmla="*/ 47625 h 1981200"/>
                  <a:gd name="connsiteX30" fmla="*/ 1190625 w 2562930"/>
                  <a:gd name="connsiteY30" fmla="*/ 38100 h 1981200"/>
                  <a:gd name="connsiteX31" fmla="*/ 1295400 w 2562930"/>
                  <a:gd name="connsiteY31" fmla="*/ 19050 h 1981200"/>
                  <a:gd name="connsiteX32" fmla="*/ 1362075 w 2562930"/>
                  <a:gd name="connsiteY32" fmla="*/ 0 h 1981200"/>
                  <a:gd name="connsiteX33" fmla="*/ 1476375 w 2562930"/>
                  <a:gd name="connsiteY33" fmla="*/ 9525 h 1981200"/>
                  <a:gd name="connsiteX34" fmla="*/ 1495425 w 2562930"/>
                  <a:gd name="connsiteY34" fmla="*/ 38100 h 1981200"/>
                  <a:gd name="connsiteX35" fmla="*/ 1504950 w 2562930"/>
                  <a:gd name="connsiteY35" fmla="*/ 85725 h 1981200"/>
                  <a:gd name="connsiteX36" fmla="*/ 1514475 w 2562930"/>
                  <a:gd name="connsiteY36" fmla="*/ 323850 h 1981200"/>
                  <a:gd name="connsiteX37" fmla="*/ 1543050 w 2562930"/>
                  <a:gd name="connsiteY37" fmla="*/ 485775 h 1981200"/>
                  <a:gd name="connsiteX38" fmla="*/ 1552575 w 2562930"/>
                  <a:gd name="connsiteY38" fmla="*/ 514350 h 1981200"/>
                  <a:gd name="connsiteX39" fmla="*/ 1571625 w 2562930"/>
                  <a:gd name="connsiteY39" fmla="*/ 590550 h 1981200"/>
                  <a:gd name="connsiteX40" fmla="*/ 1562100 w 2562930"/>
                  <a:gd name="connsiteY40" fmla="*/ 638175 h 1981200"/>
                  <a:gd name="connsiteX41" fmla="*/ 1571625 w 2562930"/>
                  <a:gd name="connsiteY41" fmla="*/ 657225 h 1981200"/>
                  <a:gd name="connsiteX42" fmla="*/ 1600200 w 2562930"/>
                  <a:gd name="connsiteY42" fmla="*/ 685800 h 1981200"/>
                  <a:gd name="connsiteX43" fmla="*/ 1619252 w 2562930"/>
                  <a:gd name="connsiteY43" fmla="*/ 752475 h 1981200"/>
                  <a:gd name="connsiteX44" fmla="*/ 1619250 w 2562930"/>
                  <a:gd name="connsiteY44" fmla="*/ 809625 h 1981200"/>
                  <a:gd name="connsiteX45" fmla="*/ 1628775 w 2562930"/>
                  <a:gd name="connsiteY45" fmla="*/ 866775 h 1981200"/>
                  <a:gd name="connsiteX46" fmla="*/ 1638300 w 2562930"/>
                  <a:gd name="connsiteY46" fmla="*/ 895350 h 1981200"/>
                  <a:gd name="connsiteX47" fmla="*/ 1628775 w 2562930"/>
                  <a:gd name="connsiteY47" fmla="*/ 942975 h 1981200"/>
                  <a:gd name="connsiteX48" fmla="*/ 1647825 w 2562930"/>
                  <a:gd name="connsiteY48" fmla="*/ 990600 h 1981200"/>
                  <a:gd name="connsiteX49" fmla="*/ 1647825 w 2562930"/>
                  <a:gd name="connsiteY49" fmla="*/ 1019175 h 1981200"/>
                  <a:gd name="connsiteX50" fmla="*/ 1657350 w 2562930"/>
                  <a:gd name="connsiteY50" fmla="*/ 1066800 h 1981200"/>
                  <a:gd name="connsiteX51" fmla="*/ 1657350 w 2562930"/>
                  <a:gd name="connsiteY51" fmla="*/ 1114425 h 1981200"/>
                  <a:gd name="connsiteX52" fmla="*/ 1666875 w 2562930"/>
                  <a:gd name="connsiteY52" fmla="*/ 1152525 h 1981200"/>
                  <a:gd name="connsiteX53" fmla="*/ 1657350 w 2562930"/>
                  <a:gd name="connsiteY53" fmla="*/ 1171575 h 1981200"/>
                  <a:gd name="connsiteX54" fmla="*/ 1676400 w 2562930"/>
                  <a:gd name="connsiteY54" fmla="*/ 1209675 h 1981200"/>
                  <a:gd name="connsiteX55" fmla="*/ 1676400 w 2562930"/>
                  <a:gd name="connsiteY55" fmla="*/ 1257300 h 1981200"/>
                  <a:gd name="connsiteX56" fmla="*/ 1695450 w 2562930"/>
                  <a:gd name="connsiteY56" fmla="*/ 1304925 h 1981200"/>
                  <a:gd name="connsiteX57" fmla="*/ 1695450 w 2562930"/>
                  <a:gd name="connsiteY57" fmla="*/ 1352550 h 1981200"/>
                  <a:gd name="connsiteX58" fmla="*/ 1733550 w 2562930"/>
                  <a:gd name="connsiteY58" fmla="*/ 1390650 h 1981200"/>
                  <a:gd name="connsiteX59" fmla="*/ 1762125 w 2562930"/>
                  <a:gd name="connsiteY59" fmla="*/ 1352550 h 1981200"/>
                  <a:gd name="connsiteX60" fmla="*/ 1771650 w 2562930"/>
                  <a:gd name="connsiteY60" fmla="*/ 1304925 h 1981200"/>
                  <a:gd name="connsiteX61" fmla="*/ 1790700 w 2562930"/>
                  <a:gd name="connsiteY61" fmla="*/ 1247775 h 1981200"/>
                  <a:gd name="connsiteX62" fmla="*/ 1790700 w 2562930"/>
                  <a:gd name="connsiteY62" fmla="*/ 1209675 h 1981200"/>
                  <a:gd name="connsiteX63" fmla="*/ 1809750 w 2562930"/>
                  <a:gd name="connsiteY63" fmla="*/ 1143000 h 1981200"/>
                  <a:gd name="connsiteX64" fmla="*/ 1800225 w 2562930"/>
                  <a:gd name="connsiteY64" fmla="*/ 1076325 h 1981200"/>
                  <a:gd name="connsiteX65" fmla="*/ 1809750 w 2562930"/>
                  <a:gd name="connsiteY65" fmla="*/ 1047750 h 1981200"/>
                  <a:gd name="connsiteX66" fmla="*/ 1828800 w 2562930"/>
                  <a:gd name="connsiteY66" fmla="*/ 981075 h 1981200"/>
                  <a:gd name="connsiteX67" fmla="*/ 1838325 w 2562930"/>
                  <a:gd name="connsiteY67" fmla="*/ 933450 h 1981200"/>
                  <a:gd name="connsiteX68" fmla="*/ 1847850 w 2562930"/>
                  <a:gd name="connsiteY68" fmla="*/ 885825 h 1981200"/>
                  <a:gd name="connsiteX69" fmla="*/ 1866900 w 2562930"/>
                  <a:gd name="connsiteY69" fmla="*/ 838200 h 1981200"/>
                  <a:gd name="connsiteX70" fmla="*/ 1914525 w 2562930"/>
                  <a:gd name="connsiteY70" fmla="*/ 895350 h 1981200"/>
                  <a:gd name="connsiteX71" fmla="*/ 1914525 w 2562930"/>
                  <a:gd name="connsiteY71" fmla="*/ 942975 h 1981200"/>
                  <a:gd name="connsiteX72" fmla="*/ 1933575 w 2562930"/>
                  <a:gd name="connsiteY72" fmla="*/ 1000125 h 1981200"/>
                  <a:gd name="connsiteX73" fmla="*/ 2038350 w 2562930"/>
                  <a:gd name="connsiteY73" fmla="*/ 1038225 h 1981200"/>
                  <a:gd name="connsiteX74" fmla="*/ 2000250 w 2562930"/>
                  <a:gd name="connsiteY74" fmla="*/ 1009650 h 1981200"/>
                  <a:gd name="connsiteX75" fmla="*/ 2047875 w 2562930"/>
                  <a:gd name="connsiteY75" fmla="*/ 990600 h 1981200"/>
                  <a:gd name="connsiteX76" fmla="*/ 2076450 w 2562930"/>
                  <a:gd name="connsiteY76" fmla="*/ 933450 h 1981200"/>
                  <a:gd name="connsiteX77" fmla="*/ 2105025 w 2562930"/>
                  <a:gd name="connsiteY77" fmla="*/ 876300 h 1981200"/>
                  <a:gd name="connsiteX78" fmla="*/ 2085975 w 2562930"/>
                  <a:gd name="connsiteY78" fmla="*/ 809625 h 1981200"/>
                  <a:gd name="connsiteX79" fmla="*/ 2133600 w 2562930"/>
                  <a:gd name="connsiteY79" fmla="*/ 752475 h 1981200"/>
                  <a:gd name="connsiteX80" fmla="*/ 2190750 w 2562930"/>
                  <a:gd name="connsiteY80" fmla="*/ 752475 h 1981200"/>
                  <a:gd name="connsiteX81" fmla="*/ 2247900 w 2562930"/>
                  <a:gd name="connsiteY81" fmla="*/ 752475 h 1981200"/>
                  <a:gd name="connsiteX82" fmla="*/ 2295525 w 2562930"/>
                  <a:gd name="connsiteY82" fmla="*/ 800100 h 1981200"/>
                  <a:gd name="connsiteX83" fmla="*/ 2314575 w 2562930"/>
                  <a:gd name="connsiteY83" fmla="*/ 847725 h 1981200"/>
                  <a:gd name="connsiteX84" fmla="*/ 2333625 w 2562930"/>
                  <a:gd name="connsiteY84" fmla="*/ 904875 h 1981200"/>
                  <a:gd name="connsiteX85" fmla="*/ 2352675 w 2562930"/>
                  <a:gd name="connsiteY85" fmla="*/ 962025 h 1981200"/>
                  <a:gd name="connsiteX86" fmla="*/ 2371725 w 2562930"/>
                  <a:gd name="connsiteY86" fmla="*/ 1019175 h 1981200"/>
                  <a:gd name="connsiteX87" fmla="*/ 2362200 w 2562930"/>
                  <a:gd name="connsiteY87" fmla="*/ 1047750 h 1981200"/>
                  <a:gd name="connsiteX88" fmla="*/ 2390775 w 2562930"/>
                  <a:gd name="connsiteY88" fmla="*/ 1104900 h 1981200"/>
                  <a:gd name="connsiteX89" fmla="*/ 2390775 w 2562930"/>
                  <a:gd name="connsiteY89" fmla="*/ 1152525 h 1981200"/>
                  <a:gd name="connsiteX90" fmla="*/ 2390775 w 2562930"/>
                  <a:gd name="connsiteY90" fmla="*/ 1200150 h 1981200"/>
                  <a:gd name="connsiteX91" fmla="*/ 2371725 w 2562930"/>
                  <a:gd name="connsiteY91" fmla="*/ 1228725 h 1981200"/>
                  <a:gd name="connsiteX92" fmla="*/ 2381250 w 2562930"/>
                  <a:gd name="connsiteY92" fmla="*/ 1266825 h 1981200"/>
                  <a:gd name="connsiteX93" fmla="*/ 2390775 w 2562930"/>
                  <a:gd name="connsiteY93" fmla="*/ 1323975 h 1981200"/>
                  <a:gd name="connsiteX94" fmla="*/ 2409825 w 2562930"/>
                  <a:gd name="connsiteY94" fmla="*/ 1381125 h 1981200"/>
                  <a:gd name="connsiteX95" fmla="*/ 2409825 w 2562930"/>
                  <a:gd name="connsiteY95" fmla="*/ 1438275 h 1981200"/>
                  <a:gd name="connsiteX96" fmla="*/ 2428875 w 2562930"/>
                  <a:gd name="connsiteY96" fmla="*/ 1495425 h 1981200"/>
                  <a:gd name="connsiteX97" fmla="*/ 2447925 w 2562930"/>
                  <a:gd name="connsiteY97" fmla="*/ 1552575 h 1981200"/>
                  <a:gd name="connsiteX98" fmla="*/ 2457450 w 2562930"/>
                  <a:gd name="connsiteY98" fmla="*/ 1581150 h 1981200"/>
                  <a:gd name="connsiteX99" fmla="*/ 2457450 w 2562930"/>
                  <a:gd name="connsiteY99" fmla="*/ 1628775 h 1981200"/>
                  <a:gd name="connsiteX100" fmla="*/ 2476500 w 2562930"/>
                  <a:gd name="connsiteY100" fmla="*/ 1676400 h 1981200"/>
                  <a:gd name="connsiteX101" fmla="*/ 2476500 w 2562930"/>
                  <a:gd name="connsiteY101" fmla="*/ 1733550 h 1981200"/>
                  <a:gd name="connsiteX102" fmla="*/ 2486025 w 2562930"/>
                  <a:gd name="connsiteY102" fmla="*/ 1790700 h 1981200"/>
                  <a:gd name="connsiteX103" fmla="*/ 2476500 w 2562930"/>
                  <a:gd name="connsiteY103" fmla="*/ 1828800 h 1981200"/>
                  <a:gd name="connsiteX104" fmla="*/ 2486025 w 2562930"/>
                  <a:gd name="connsiteY104" fmla="*/ 1866900 h 1981200"/>
                  <a:gd name="connsiteX105" fmla="*/ 2505075 w 2562930"/>
                  <a:gd name="connsiteY105" fmla="*/ 1924050 h 1981200"/>
                  <a:gd name="connsiteX106" fmla="*/ 2476500 w 2562930"/>
                  <a:gd name="connsiteY106" fmla="*/ 1952625 h 1981200"/>
                  <a:gd name="connsiteX107" fmla="*/ 2505075 w 2562930"/>
                  <a:gd name="connsiteY107" fmla="*/ 1981200 h 1981200"/>
                  <a:gd name="connsiteX108" fmla="*/ 2552700 w 2562930"/>
                  <a:gd name="connsiteY108" fmla="*/ 1914525 h 1981200"/>
                  <a:gd name="connsiteX109" fmla="*/ 2552700 w 2562930"/>
                  <a:gd name="connsiteY109" fmla="*/ 1847850 h 1981200"/>
                  <a:gd name="connsiteX110" fmla="*/ 2562225 w 2562930"/>
                  <a:gd name="connsiteY110" fmla="*/ 1790700 h 1981200"/>
                  <a:gd name="connsiteX111" fmla="*/ 2562225 w 2562930"/>
                  <a:gd name="connsiteY111" fmla="*/ 1743075 h 1981200"/>
                  <a:gd name="connsiteX0" fmla="*/ 0 w 2562930"/>
                  <a:gd name="connsiteY0" fmla="*/ 695325 h 1981200"/>
                  <a:gd name="connsiteX1" fmla="*/ 9525 w 2562930"/>
                  <a:gd name="connsiteY1" fmla="*/ 647700 h 1981200"/>
                  <a:gd name="connsiteX2" fmla="*/ 19050 w 2562930"/>
                  <a:gd name="connsiteY2" fmla="*/ 619125 h 1981200"/>
                  <a:gd name="connsiteX3" fmla="*/ 47625 w 2562930"/>
                  <a:gd name="connsiteY3" fmla="*/ 609600 h 1981200"/>
                  <a:gd name="connsiteX4" fmla="*/ 76200 w 2562930"/>
                  <a:gd name="connsiteY4" fmla="*/ 581025 h 1981200"/>
                  <a:gd name="connsiteX5" fmla="*/ 95250 w 2562930"/>
                  <a:gd name="connsiteY5" fmla="*/ 552450 h 1981200"/>
                  <a:gd name="connsiteX6" fmla="*/ 152400 w 2562930"/>
                  <a:gd name="connsiteY6" fmla="*/ 533400 h 1981200"/>
                  <a:gd name="connsiteX7" fmla="*/ 180975 w 2562930"/>
                  <a:gd name="connsiteY7" fmla="*/ 523875 h 1981200"/>
                  <a:gd name="connsiteX8" fmla="*/ 238125 w 2562930"/>
                  <a:gd name="connsiteY8" fmla="*/ 485775 h 1981200"/>
                  <a:gd name="connsiteX9" fmla="*/ 266700 w 2562930"/>
                  <a:gd name="connsiteY9" fmla="*/ 457200 h 1981200"/>
                  <a:gd name="connsiteX10" fmla="*/ 390530 w 2562930"/>
                  <a:gd name="connsiteY10" fmla="*/ 419098 h 1981200"/>
                  <a:gd name="connsiteX11" fmla="*/ 409579 w 2562930"/>
                  <a:gd name="connsiteY11" fmla="*/ 390519 h 1981200"/>
                  <a:gd name="connsiteX12" fmla="*/ 438150 w 2562930"/>
                  <a:gd name="connsiteY12" fmla="*/ 381000 h 1981200"/>
                  <a:gd name="connsiteX13" fmla="*/ 466725 w 2562930"/>
                  <a:gd name="connsiteY13" fmla="*/ 371475 h 1981200"/>
                  <a:gd name="connsiteX14" fmla="*/ 523875 w 2562930"/>
                  <a:gd name="connsiteY14" fmla="*/ 342900 h 1981200"/>
                  <a:gd name="connsiteX15" fmla="*/ 542925 w 2562930"/>
                  <a:gd name="connsiteY15" fmla="*/ 314325 h 1981200"/>
                  <a:gd name="connsiteX16" fmla="*/ 571500 w 2562930"/>
                  <a:gd name="connsiteY16" fmla="*/ 304800 h 1981200"/>
                  <a:gd name="connsiteX17" fmla="*/ 638175 w 2562930"/>
                  <a:gd name="connsiteY17" fmla="*/ 285750 h 1981200"/>
                  <a:gd name="connsiteX18" fmla="*/ 666750 w 2562930"/>
                  <a:gd name="connsiteY18" fmla="*/ 266700 h 1981200"/>
                  <a:gd name="connsiteX19" fmla="*/ 695325 w 2562930"/>
                  <a:gd name="connsiteY19" fmla="*/ 257175 h 1981200"/>
                  <a:gd name="connsiteX20" fmla="*/ 752475 w 2562930"/>
                  <a:gd name="connsiteY20" fmla="*/ 219075 h 1981200"/>
                  <a:gd name="connsiteX21" fmla="*/ 800100 w 2562930"/>
                  <a:gd name="connsiteY21" fmla="*/ 180975 h 1981200"/>
                  <a:gd name="connsiteX22" fmla="*/ 857250 w 2562930"/>
                  <a:gd name="connsiteY22" fmla="*/ 133350 h 1981200"/>
                  <a:gd name="connsiteX23" fmla="*/ 914400 w 2562930"/>
                  <a:gd name="connsiteY23" fmla="*/ 114300 h 1981200"/>
                  <a:gd name="connsiteX24" fmla="*/ 942975 w 2562930"/>
                  <a:gd name="connsiteY24" fmla="*/ 104775 h 1981200"/>
                  <a:gd name="connsiteX25" fmla="*/ 981075 w 2562930"/>
                  <a:gd name="connsiteY25" fmla="*/ 95250 h 1981200"/>
                  <a:gd name="connsiteX26" fmla="*/ 1038225 w 2562930"/>
                  <a:gd name="connsiteY26" fmla="*/ 76200 h 1981200"/>
                  <a:gd name="connsiteX27" fmla="*/ 1066800 w 2562930"/>
                  <a:gd name="connsiteY27" fmla="*/ 66675 h 1981200"/>
                  <a:gd name="connsiteX28" fmla="*/ 1114425 w 2562930"/>
                  <a:gd name="connsiteY28" fmla="*/ 57150 h 1981200"/>
                  <a:gd name="connsiteX29" fmla="*/ 1143000 w 2562930"/>
                  <a:gd name="connsiteY29" fmla="*/ 47625 h 1981200"/>
                  <a:gd name="connsiteX30" fmla="*/ 1190625 w 2562930"/>
                  <a:gd name="connsiteY30" fmla="*/ 38100 h 1981200"/>
                  <a:gd name="connsiteX31" fmla="*/ 1295400 w 2562930"/>
                  <a:gd name="connsiteY31" fmla="*/ 19050 h 1981200"/>
                  <a:gd name="connsiteX32" fmla="*/ 1362075 w 2562930"/>
                  <a:gd name="connsiteY32" fmla="*/ 0 h 1981200"/>
                  <a:gd name="connsiteX33" fmla="*/ 1476375 w 2562930"/>
                  <a:gd name="connsiteY33" fmla="*/ 9525 h 1981200"/>
                  <a:gd name="connsiteX34" fmla="*/ 1495425 w 2562930"/>
                  <a:gd name="connsiteY34" fmla="*/ 38100 h 1981200"/>
                  <a:gd name="connsiteX35" fmla="*/ 1504950 w 2562930"/>
                  <a:gd name="connsiteY35" fmla="*/ 85725 h 1981200"/>
                  <a:gd name="connsiteX36" fmla="*/ 1514475 w 2562930"/>
                  <a:gd name="connsiteY36" fmla="*/ 323850 h 1981200"/>
                  <a:gd name="connsiteX37" fmla="*/ 1543050 w 2562930"/>
                  <a:gd name="connsiteY37" fmla="*/ 485775 h 1981200"/>
                  <a:gd name="connsiteX38" fmla="*/ 1552575 w 2562930"/>
                  <a:gd name="connsiteY38" fmla="*/ 514350 h 1981200"/>
                  <a:gd name="connsiteX39" fmla="*/ 1571625 w 2562930"/>
                  <a:gd name="connsiteY39" fmla="*/ 590550 h 1981200"/>
                  <a:gd name="connsiteX40" fmla="*/ 1562100 w 2562930"/>
                  <a:gd name="connsiteY40" fmla="*/ 638175 h 1981200"/>
                  <a:gd name="connsiteX41" fmla="*/ 1571625 w 2562930"/>
                  <a:gd name="connsiteY41" fmla="*/ 657225 h 1981200"/>
                  <a:gd name="connsiteX42" fmla="*/ 1600200 w 2562930"/>
                  <a:gd name="connsiteY42" fmla="*/ 685800 h 1981200"/>
                  <a:gd name="connsiteX43" fmla="*/ 1619252 w 2562930"/>
                  <a:gd name="connsiteY43" fmla="*/ 752475 h 1981200"/>
                  <a:gd name="connsiteX44" fmla="*/ 1619250 w 2562930"/>
                  <a:gd name="connsiteY44" fmla="*/ 809625 h 1981200"/>
                  <a:gd name="connsiteX45" fmla="*/ 1628775 w 2562930"/>
                  <a:gd name="connsiteY45" fmla="*/ 866775 h 1981200"/>
                  <a:gd name="connsiteX46" fmla="*/ 1638300 w 2562930"/>
                  <a:gd name="connsiteY46" fmla="*/ 895350 h 1981200"/>
                  <a:gd name="connsiteX47" fmla="*/ 1628775 w 2562930"/>
                  <a:gd name="connsiteY47" fmla="*/ 942975 h 1981200"/>
                  <a:gd name="connsiteX48" fmla="*/ 1647825 w 2562930"/>
                  <a:gd name="connsiteY48" fmla="*/ 990600 h 1981200"/>
                  <a:gd name="connsiteX49" fmla="*/ 1647825 w 2562930"/>
                  <a:gd name="connsiteY49" fmla="*/ 1019175 h 1981200"/>
                  <a:gd name="connsiteX50" fmla="*/ 1657350 w 2562930"/>
                  <a:gd name="connsiteY50" fmla="*/ 1066800 h 1981200"/>
                  <a:gd name="connsiteX51" fmla="*/ 1657350 w 2562930"/>
                  <a:gd name="connsiteY51" fmla="*/ 1114425 h 1981200"/>
                  <a:gd name="connsiteX52" fmla="*/ 1666875 w 2562930"/>
                  <a:gd name="connsiteY52" fmla="*/ 1152525 h 1981200"/>
                  <a:gd name="connsiteX53" fmla="*/ 1657350 w 2562930"/>
                  <a:gd name="connsiteY53" fmla="*/ 1171575 h 1981200"/>
                  <a:gd name="connsiteX54" fmla="*/ 1676400 w 2562930"/>
                  <a:gd name="connsiteY54" fmla="*/ 1209675 h 1981200"/>
                  <a:gd name="connsiteX55" fmla="*/ 1676400 w 2562930"/>
                  <a:gd name="connsiteY55" fmla="*/ 1257300 h 1981200"/>
                  <a:gd name="connsiteX56" fmla="*/ 1695450 w 2562930"/>
                  <a:gd name="connsiteY56" fmla="*/ 1304925 h 1981200"/>
                  <a:gd name="connsiteX57" fmla="*/ 1695450 w 2562930"/>
                  <a:gd name="connsiteY57" fmla="*/ 1352550 h 1981200"/>
                  <a:gd name="connsiteX58" fmla="*/ 1733550 w 2562930"/>
                  <a:gd name="connsiteY58" fmla="*/ 1390650 h 1981200"/>
                  <a:gd name="connsiteX59" fmla="*/ 1762125 w 2562930"/>
                  <a:gd name="connsiteY59" fmla="*/ 1352550 h 1981200"/>
                  <a:gd name="connsiteX60" fmla="*/ 1771650 w 2562930"/>
                  <a:gd name="connsiteY60" fmla="*/ 1304925 h 1981200"/>
                  <a:gd name="connsiteX61" fmla="*/ 1790700 w 2562930"/>
                  <a:gd name="connsiteY61" fmla="*/ 1247775 h 1981200"/>
                  <a:gd name="connsiteX62" fmla="*/ 1790700 w 2562930"/>
                  <a:gd name="connsiteY62" fmla="*/ 1209675 h 1981200"/>
                  <a:gd name="connsiteX63" fmla="*/ 1809750 w 2562930"/>
                  <a:gd name="connsiteY63" fmla="*/ 1143000 h 1981200"/>
                  <a:gd name="connsiteX64" fmla="*/ 1800225 w 2562930"/>
                  <a:gd name="connsiteY64" fmla="*/ 1076325 h 1981200"/>
                  <a:gd name="connsiteX65" fmla="*/ 1809750 w 2562930"/>
                  <a:gd name="connsiteY65" fmla="*/ 1047750 h 1981200"/>
                  <a:gd name="connsiteX66" fmla="*/ 1828800 w 2562930"/>
                  <a:gd name="connsiteY66" fmla="*/ 981075 h 1981200"/>
                  <a:gd name="connsiteX67" fmla="*/ 1838325 w 2562930"/>
                  <a:gd name="connsiteY67" fmla="*/ 933450 h 1981200"/>
                  <a:gd name="connsiteX68" fmla="*/ 1847850 w 2562930"/>
                  <a:gd name="connsiteY68" fmla="*/ 885825 h 1981200"/>
                  <a:gd name="connsiteX69" fmla="*/ 1866900 w 2562930"/>
                  <a:gd name="connsiteY69" fmla="*/ 838200 h 1981200"/>
                  <a:gd name="connsiteX70" fmla="*/ 1914525 w 2562930"/>
                  <a:gd name="connsiteY70" fmla="*/ 895350 h 1981200"/>
                  <a:gd name="connsiteX71" fmla="*/ 1914525 w 2562930"/>
                  <a:gd name="connsiteY71" fmla="*/ 942975 h 1981200"/>
                  <a:gd name="connsiteX72" fmla="*/ 1933575 w 2562930"/>
                  <a:gd name="connsiteY72" fmla="*/ 1000125 h 1981200"/>
                  <a:gd name="connsiteX73" fmla="*/ 2038350 w 2562930"/>
                  <a:gd name="connsiteY73" fmla="*/ 1038225 h 1981200"/>
                  <a:gd name="connsiteX74" fmla="*/ 2000250 w 2562930"/>
                  <a:gd name="connsiteY74" fmla="*/ 1009650 h 1981200"/>
                  <a:gd name="connsiteX75" fmla="*/ 2047875 w 2562930"/>
                  <a:gd name="connsiteY75" fmla="*/ 990600 h 1981200"/>
                  <a:gd name="connsiteX76" fmla="*/ 2076450 w 2562930"/>
                  <a:gd name="connsiteY76" fmla="*/ 933450 h 1981200"/>
                  <a:gd name="connsiteX77" fmla="*/ 2105025 w 2562930"/>
                  <a:gd name="connsiteY77" fmla="*/ 876300 h 1981200"/>
                  <a:gd name="connsiteX78" fmla="*/ 2085975 w 2562930"/>
                  <a:gd name="connsiteY78" fmla="*/ 809625 h 1981200"/>
                  <a:gd name="connsiteX79" fmla="*/ 2133600 w 2562930"/>
                  <a:gd name="connsiteY79" fmla="*/ 752475 h 1981200"/>
                  <a:gd name="connsiteX80" fmla="*/ 2190750 w 2562930"/>
                  <a:gd name="connsiteY80" fmla="*/ 752475 h 1981200"/>
                  <a:gd name="connsiteX81" fmla="*/ 2247900 w 2562930"/>
                  <a:gd name="connsiteY81" fmla="*/ 752475 h 1981200"/>
                  <a:gd name="connsiteX82" fmla="*/ 2295525 w 2562930"/>
                  <a:gd name="connsiteY82" fmla="*/ 800100 h 1981200"/>
                  <a:gd name="connsiteX83" fmla="*/ 2314575 w 2562930"/>
                  <a:gd name="connsiteY83" fmla="*/ 847725 h 1981200"/>
                  <a:gd name="connsiteX84" fmla="*/ 2333625 w 2562930"/>
                  <a:gd name="connsiteY84" fmla="*/ 904875 h 1981200"/>
                  <a:gd name="connsiteX85" fmla="*/ 2352675 w 2562930"/>
                  <a:gd name="connsiteY85" fmla="*/ 962025 h 1981200"/>
                  <a:gd name="connsiteX86" fmla="*/ 2371725 w 2562930"/>
                  <a:gd name="connsiteY86" fmla="*/ 1019175 h 1981200"/>
                  <a:gd name="connsiteX87" fmla="*/ 2362200 w 2562930"/>
                  <a:gd name="connsiteY87" fmla="*/ 1047750 h 1981200"/>
                  <a:gd name="connsiteX88" fmla="*/ 2390775 w 2562930"/>
                  <a:gd name="connsiteY88" fmla="*/ 1104900 h 1981200"/>
                  <a:gd name="connsiteX89" fmla="*/ 2390775 w 2562930"/>
                  <a:gd name="connsiteY89" fmla="*/ 1152525 h 1981200"/>
                  <a:gd name="connsiteX90" fmla="*/ 2390775 w 2562930"/>
                  <a:gd name="connsiteY90" fmla="*/ 1200150 h 1981200"/>
                  <a:gd name="connsiteX91" fmla="*/ 2371725 w 2562930"/>
                  <a:gd name="connsiteY91" fmla="*/ 1228725 h 1981200"/>
                  <a:gd name="connsiteX92" fmla="*/ 2381250 w 2562930"/>
                  <a:gd name="connsiteY92" fmla="*/ 1266825 h 1981200"/>
                  <a:gd name="connsiteX93" fmla="*/ 2390775 w 2562930"/>
                  <a:gd name="connsiteY93" fmla="*/ 1323975 h 1981200"/>
                  <a:gd name="connsiteX94" fmla="*/ 2409825 w 2562930"/>
                  <a:gd name="connsiteY94" fmla="*/ 1381125 h 1981200"/>
                  <a:gd name="connsiteX95" fmla="*/ 2409825 w 2562930"/>
                  <a:gd name="connsiteY95" fmla="*/ 1438275 h 1981200"/>
                  <a:gd name="connsiteX96" fmla="*/ 2428875 w 2562930"/>
                  <a:gd name="connsiteY96" fmla="*/ 1495425 h 1981200"/>
                  <a:gd name="connsiteX97" fmla="*/ 2447925 w 2562930"/>
                  <a:gd name="connsiteY97" fmla="*/ 1552575 h 1981200"/>
                  <a:gd name="connsiteX98" fmla="*/ 2457450 w 2562930"/>
                  <a:gd name="connsiteY98" fmla="*/ 1581150 h 1981200"/>
                  <a:gd name="connsiteX99" fmla="*/ 2457450 w 2562930"/>
                  <a:gd name="connsiteY99" fmla="*/ 1628775 h 1981200"/>
                  <a:gd name="connsiteX100" fmla="*/ 2476500 w 2562930"/>
                  <a:gd name="connsiteY100" fmla="*/ 1676400 h 1981200"/>
                  <a:gd name="connsiteX101" fmla="*/ 2476500 w 2562930"/>
                  <a:gd name="connsiteY101" fmla="*/ 1733550 h 1981200"/>
                  <a:gd name="connsiteX102" fmla="*/ 2486025 w 2562930"/>
                  <a:gd name="connsiteY102" fmla="*/ 1790700 h 1981200"/>
                  <a:gd name="connsiteX103" fmla="*/ 2476500 w 2562930"/>
                  <a:gd name="connsiteY103" fmla="*/ 1828800 h 1981200"/>
                  <a:gd name="connsiteX104" fmla="*/ 2486025 w 2562930"/>
                  <a:gd name="connsiteY104" fmla="*/ 1866900 h 1981200"/>
                  <a:gd name="connsiteX105" fmla="*/ 2505075 w 2562930"/>
                  <a:gd name="connsiteY105" fmla="*/ 1924050 h 1981200"/>
                  <a:gd name="connsiteX106" fmla="*/ 2476500 w 2562930"/>
                  <a:gd name="connsiteY106" fmla="*/ 1952625 h 1981200"/>
                  <a:gd name="connsiteX107" fmla="*/ 2505075 w 2562930"/>
                  <a:gd name="connsiteY107" fmla="*/ 1981200 h 1981200"/>
                  <a:gd name="connsiteX108" fmla="*/ 2552700 w 2562930"/>
                  <a:gd name="connsiteY108" fmla="*/ 1914525 h 1981200"/>
                  <a:gd name="connsiteX109" fmla="*/ 2552700 w 2562930"/>
                  <a:gd name="connsiteY109" fmla="*/ 1847850 h 1981200"/>
                  <a:gd name="connsiteX110" fmla="*/ 2562225 w 2562930"/>
                  <a:gd name="connsiteY110" fmla="*/ 1790700 h 1981200"/>
                  <a:gd name="connsiteX111" fmla="*/ 2562225 w 2562930"/>
                  <a:gd name="connsiteY111" fmla="*/ 1743075 h 1981200"/>
                  <a:gd name="connsiteX112" fmla="*/ 2562225 w 2562930"/>
                  <a:gd name="connsiteY112" fmla="*/ 1676400 h 1981200"/>
                  <a:gd name="connsiteX0" fmla="*/ 0 w 2571750"/>
                  <a:gd name="connsiteY0" fmla="*/ 695325 h 1981200"/>
                  <a:gd name="connsiteX1" fmla="*/ 9525 w 2571750"/>
                  <a:gd name="connsiteY1" fmla="*/ 647700 h 1981200"/>
                  <a:gd name="connsiteX2" fmla="*/ 19050 w 2571750"/>
                  <a:gd name="connsiteY2" fmla="*/ 619125 h 1981200"/>
                  <a:gd name="connsiteX3" fmla="*/ 47625 w 2571750"/>
                  <a:gd name="connsiteY3" fmla="*/ 609600 h 1981200"/>
                  <a:gd name="connsiteX4" fmla="*/ 76200 w 2571750"/>
                  <a:gd name="connsiteY4" fmla="*/ 581025 h 1981200"/>
                  <a:gd name="connsiteX5" fmla="*/ 95250 w 2571750"/>
                  <a:gd name="connsiteY5" fmla="*/ 552450 h 1981200"/>
                  <a:gd name="connsiteX6" fmla="*/ 152400 w 2571750"/>
                  <a:gd name="connsiteY6" fmla="*/ 533400 h 1981200"/>
                  <a:gd name="connsiteX7" fmla="*/ 180975 w 2571750"/>
                  <a:gd name="connsiteY7" fmla="*/ 523875 h 1981200"/>
                  <a:gd name="connsiteX8" fmla="*/ 238125 w 2571750"/>
                  <a:gd name="connsiteY8" fmla="*/ 485775 h 1981200"/>
                  <a:gd name="connsiteX9" fmla="*/ 266700 w 2571750"/>
                  <a:gd name="connsiteY9" fmla="*/ 457200 h 1981200"/>
                  <a:gd name="connsiteX10" fmla="*/ 390530 w 2571750"/>
                  <a:gd name="connsiteY10" fmla="*/ 419098 h 1981200"/>
                  <a:gd name="connsiteX11" fmla="*/ 409579 w 2571750"/>
                  <a:gd name="connsiteY11" fmla="*/ 390519 h 1981200"/>
                  <a:gd name="connsiteX12" fmla="*/ 438150 w 2571750"/>
                  <a:gd name="connsiteY12" fmla="*/ 381000 h 1981200"/>
                  <a:gd name="connsiteX13" fmla="*/ 466725 w 2571750"/>
                  <a:gd name="connsiteY13" fmla="*/ 371475 h 1981200"/>
                  <a:gd name="connsiteX14" fmla="*/ 523875 w 2571750"/>
                  <a:gd name="connsiteY14" fmla="*/ 342900 h 1981200"/>
                  <a:gd name="connsiteX15" fmla="*/ 542925 w 2571750"/>
                  <a:gd name="connsiteY15" fmla="*/ 314325 h 1981200"/>
                  <a:gd name="connsiteX16" fmla="*/ 571500 w 2571750"/>
                  <a:gd name="connsiteY16" fmla="*/ 304800 h 1981200"/>
                  <a:gd name="connsiteX17" fmla="*/ 638175 w 2571750"/>
                  <a:gd name="connsiteY17" fmla="*/ 285750 h 1981200"/>
                  <a:gd name="connsiteX18" fmla="*/ 666750 w 2571750"/>
                  <a:gd name="connsiteY18" fmla="*/ 266700 h 1981200"/>
                  <a:gd name="connsiteX19" fmla="*/ 695325 w 2571750"/>
                  <a:gd name="connsiteY19" fmla="*/ 257175 h 1981200"/>
                  <a:gd name="connsiteX20" fmla="*/ 752475 w 2571750"/>
                  <a:gd name="connsiteY20" fmla="*/ 219075 h 1981200"/>
                  <a:gd name="connsiteX21" fmla="*/ 800100 w 2571750"/>
                  <a:gd name="connsiteY21" fmla="*/ 180975 h 1981200"/>
                  <a:gd name="connsiteX22" fmla="*/ 857250 w 2571750"/>
                  <a:gd name="connsiteY22" fmla="*/ 133350 h 1981200"/>
                  <a:gd name="connsiteX23" fmla="*/ 914400 w 2571750"/>
                  <a:gd name="connsiteY23" fmla="*/ 114300 h 1981200"/>
                  <a:gd name="connsiteX24" fmla="*/ 942975 w 2571750"/>
                  <a:gd name="connsiteY24" fmla="*/ 104775 h 1981200"/>
                  <a:gd name="connsiteX25" fmla="*/ 981075 w 2571750"/>
                  <a:gd name="connsiteY25" fmla="*/ 95250 h 1981200"/>
                  <a:gd name="connsiteX26" fmla="*/ 1038225 w 2571750"/>
                  <a:gd name="connsiteY26" fmla="*/ 76200 h 1981200"/>
                  <a:gd name="connsiteX27" fmla="*/ 1066800 w 2571750"/>
                  <a:gd name="connsiteY27" fmla="*/ 66675 h 1981200"/>
                  <a:gd name="connsiteX28" fmla="*/ 1114425 w 2571750"/>
                  <a:gd name="connsiteY28" fmla="*/ 57150 h 1981200"/>
                  <a:gd name="connsiteX29" fmla="*/ 1143000 w 2571750"/>
                  <a:gd name="connsiteY29" fmla="*/ 47625 h 1981200"/>
                  <a:gd name="connsiteX30" fmla="*/ 1190625 w 2571750"/>
                  <a:gd name="connsiteY30" fmla="*/ 38100 h 1981200"/>
                  <a:gd name="connsiteX31" fmla="*/ 1295400 w 2571750"/>
                  <a:gd name="connsiteY31" fmla="*/ 19050 h 1981200"/>
                  <a:gd name="connsiteX32" fmla="*/ 1362075 w 2571750"/>
                  <a:gd name="connsiteY32" fmla="*/ 0 h 1981200"/>
                  <a:gd name="connsiteX33" fmla="*/ 1476375 w 2571750"/>
                  <a:gd name="connsiteY33" fmla="*/ 9525 h 1981200"/>
                  <a:gd name="connsiteX34" fmla="*/ 1495425 w 2571750"/>
                  <a:gd name="connsiteY34" fmla="*/ 38100 h 1981200"/>
                  <a:gd name="connsiteX35" fmla="*/ 1504950 w 2571750"/>
                  <a:gd name="connsiteY35" fmla="*/ 85725 h 1981200"/>
                  <a:gd name="connsiteX36" fmla="*/ 1514475 w 2571750"/>
                  <a:gd name="connsiteY36" fmla="*/ 323850 h 1981200"/>
                  <a:gd name="connsiteX37" fmla="*/ 1543050 w 2571750"/>
                  <a:gd name="connsiteY37" fmla="*/ 485775 h 1981200"/>
                  <a:gd name="connsiteX38" fmla="*/ 1552575 w 2571750"/>
                  <a:gd name="connsiteY38" fmla="*/ 514350 h 1981200"/>
                  <a:gd name="connsiteX39" fmla="*/ 1571625 w 2571750"/>
                  <a:gd name="connsiteY39" fmla="*/ 590550 h 1981200"/>
                  <a:gd name="connsiteX40" fmla="*/ 1562100 w 2571750"/>
                  <a:gd name="connsiteY40" fmla="*/ 638175 h 1981200"/>
                  <a:gd name="connsiteX41" fmla="*/ 1571625 w 2571750"/>
                  <a:gd name="connsiteY41" fmla="*/ 657225 h 1981200"/>
                  <a:gd name="connsiteX42" fmla="*/ 1600200 w 2571750"/>
                  <a:gd name="connsiteY42" fmla="*/ 685800 h 1981200"/>
                  <a:gd name="connsiteX43" fmla="*/ 1619252 w 2571750"/>
                  <a:gd name="connsiteY43" fmla="*/ 752475 h 1981200"/>
                  <a:gd name="connsiteX44" fmla="*/ 1619250 w 2571750"/>
                  <a:gd name="connsiteY44" fmla="*/ 809625 h 1981200"/>
                  <a:gd name="connsiteX45" fmla="*/ 1628775 w 2571750"/>
                  <a:gd name="connsiteY45" fmla="*/ 866775 h 1981200"/>
                  <a:gd name="connsiteX46" fmla="*/ 1638300 w 2571750"/>
                  <a:gd name="connsiteY46" fmla="*/ 895350 h 1981200"/>
                  <a:gd name="connsiteX47" fmla="*/ 1628775 w 2571750"/>
                  <a:gd name="connsiteY47" fmla="*/ 942975 h 1981200"/>
                  <a:gd name="connsiteX48" fmla="*/ 1647825 w 2571750"/>
                  <a:gd name="connsiteY48" fmla="*/ 990600 h 1981200"/>
                  <a:gd name="connsiteX49" fmla="*/ 1647825 w 2571750"/>
                  <a:gd name="connsiteY49" fmla="*/ 1019175 h 1981200"/>
                  <a:gd name="connsiteX50" fmla="*/ 1657350 w 2571750"/>
                  <a:gd name="connsiteY50" fmla="*/ 1066800 h 1981200"/>
                  <a:gd name="connsiteX51" fmla="*/ 1657350 w 2571750"/>
                  <a:gd name="connsiteY51" fmla="*/ 1114425 h 1981200"/>
                  <a:gd name="connsiteX52" fmla="*/ 1666875 w 2571750"/>
                  <a:gd name="connsiteY52" fmla="*/ 1152525 h 1981200"/>
                  <a:gd name="connsiteX53" fmla="*/ 1657350 w 2571750"/>
                  <a:gd name="connsiteY53" fmla="*/ 1171575 h 1981200"/>
                  <a:gd name="connsiteX54" fmla="*/ 1676400 w 2571750"/>
                  <a:gd name="connsiteY54" fmla="*/ 1209675 h 1981200"/>
                  <a:gd name="connsiteX55" fmla="*/ 1676400 w 2571750"/>
                  <a:gd name="connsiteY55" fmla="*/ 1257300 h 1981200"/>
                  <a:gd name="connsiteX56" fmla="*/ 1695450 w 2571750"/>
                  <a:gd name="connsiteY56" fmla="*/ 1304925 h 1981200"/>
                  <a:gd name="connsiteX57" fmla="*/ 1695450 w 2571750"/>
                  <a:gd name="connsiteY57" fmla="*/ 1352550 h 1981200"/>
                  <a:gd name="connsiteX58" fmla="*/ 1733550 w 2571750"/>
                  <a:gd name="connsiteY58" fmla="*/ 1390650 h 1981200"/>
                  <a:gd name="connsiteX59" fmla="*/ 1762125 w 2571750"/>
                  <a:gd name="connsiteY59" fmla="*/ 1352550 h 1981200"/>
                  <a:gd name="connsiteX60" fmla="*/ 1771650 w 2571750"/>
                  <a:gd name="connsiteY60" fmla="*/ 1304925 h 1981200"/>
                  <a:gd name="connsiteX61" fmla="*/ 1790700 w 2571750"/>
                  <a:gd name="connsiteY61" fmla="*/ 1247775 h 1981200"/>
                  <a:gd name="connsiteX62" fmla="*/ 1790700 w 2571750"/>
                  <a:gd name="connsiteY62" fmla="*/ 1209675 h 1981200"/>
                  <a:gd name="connsiteX63" fmla="*/ 1809750 w 2571750"/>
                  <a:gd name="connsiteY63" fmla="*/ 1143000 h 1981200"/>
                  <a:gd name="connsiteX64" fmla="*/ 1800225 w 2571750"/>
                  <a:gd name="connsiteY64" fmla="*/ 1076325 h 1981200"/>
                  <a:gd name="connsiteX65" fmla="*/ 1809750 w 2571750"/>
                  <a:gd name="connsiteY65" fmla="*/ 1047750 h 1981200"/>
                  <a:gd name="connsiteX66" fmla="*/ 1828800 w 2571750"/>
                  <a:gd name="connsiteY66" fmla="*/ 981075 h 1981200"/>
                  <a:gd name="connsiteX67" fmla="*/ 1838325 w 2571750"/>
                  <a:gd name="connsiteY67" fmla="*/ 933450 h 1981200"/>
                  <a:gd name="connsiteX68" fmla="*/ 1847850 w 2571750"/>
                  <a:gd name="connsiteY68" fmla="*/ 885825 h 1981200"/>
                  <a:gd name="connsiteX69" fmla="*/ 1866900 w 2571750"/>
                  <a:gd name="connsiteY69" fmla="*/ 838200 h 1981200"/>
                  <a:gd name="connsiteX70" fmla="*/ 1914525 w 2571750"/>
                  <a:gd name="connsiteY70" fmla="*/ 895350 h 1981200"/>
                  <a:gd name="connsiteX71" fmla="*/ 1914525 w 2571750"/>
                  <a:gd name="connsiteY71" fmla="*/ 942975 h 1981200"/>
                  <a:gd name="connsiteX72" fmla="*/ 1933575 w 2571750"/>
                  <a:gd name="connsiteY72" fmla="*/ 1000125 h 1981200"/>
                  <a:gd name="connsiteX73" fmla="*/ 2038350 w 2571750"/>
                  <a:gd name="connsiteY73" fmla="*/ 1038225 h 1981200"/>
                  <a:gd name="connsiteX74" fmla="*/ 2000250 w 2571750"/>
                  <a:gd name="connsiteY74" fmla="*/ 1009650 h 1981200"/>
                  <a:gd name="connsiteX75" fmla="*/ 2047875 w 2571750"/>
                  <a:gd name="connsiteY75" fmla="*/ 990600 h 1981200"/>
                  <a:gd name="connsiteX76" fmla="*/ 2076450 w 2571750"/>
                  <a:gd name="connsiteY76" fmla="*/ 933450 h 1981200"/>
                  <a:gd name="connsiteX77" fmla="*/ 2105025 w 2571750"/>
                  <a:gd name="connsiteY77" fmla="*/ 876300 h 1981200"/>
                  <a:gd name="connsiteX78" fmla="*/ 2085975 w 2571750"/>
                  <a:gd name="connsiteY78" fmla="*/ 809625 h 1981200"/>
                  <a:gd name="connsiteX79" fmla="*/ 2133600 w 2571750"/>
                  <a:gd name="connsiteY79" fmla="*/ 752475 h 1981200"/>
                  <a:gd name="connsiteX80" fmla="*/ 2190750 w 2571750"/>
                  <a:gd name="connsiteY80" fmla="*/ 752475 h 1981200"/>
                  <a:gd name="connsiteX81" fmla="*/ 2247900 w 2571750"/>
                  <a:gd name="connsiteY81" fmla="*/ 752475 h 1981200"/>
                  <a:gd name="connsiteX82" fmla="*/ 2295525 w 2571750"/>
                  <a:gd name="connsiteY82" fmla="*/ 800100 h 1981200"/>
                  <a:gd name="connsiteX83" fmla="*/ 2314575 w 2571750"/>
                  <a:gd name="connsiteY83" fmla="*/ 847725 h 1981200"/>
                  <a:gd name="connsiteX84" fmla="*/ 2333625 w 2571750"/>
                  <a:gd name="connsiteY84" fmla="*/ 904875 h 1981200"/>
                  <a:gd name="connsiteX85" fmla="*/ 2352675 w 2571750"/>
                  <a:gd name="connsiteY85" fmla="*/ 962025 h 1981200"/>
                  <a:gd name="connsiteX86" fmla="*/ 2371725 w 2571750"/>
                  <a:gd name="connsiteY86" fmla="*/ 1019175 h 1981200"/>
                  <a:gd name="connsiteX87" fmla="*/ 2362200 w 2571750"/>
                  <a:gd name="connsiteY87" fmla="*/ 1047750 h 1981200"/>
                  <a:gd name="connsiteX88" fmla="*/ 2390775 w 2571750"/>
                  <a:gd name="connsiteY88" fmla="*/ 1104900 h 1981200"/>
                  <a:gd name="connsiteX89" fmla="*/ 2390775 w 2571750"/>
                  <a:gd name="connsiteY89" fmla="*/ 1152525 h 1981200"/>
                  <a:gd name="connsiteX90" fmla="*/ 2390775 w 2571750"/>
                  <a:gd name="connsiteY90" fmla="*/ 1200150 h 1981200"/>
                  <a:gd name="connsiteX91" fmla="*/ 2371725 w 2571750"/>
                  <a:gd name="connsiteY91" fmla="*/ 1228725 h 1981200"/>
                  <a:gd name="connsiteX92" fmla="*/ 2381250 w 2571750"/>
                  <a:gd name="connsiteY92" fmla="*/ 1266825 h 1981200"/>
                  <a:gd name="connsiteX93" fmla="*/ 2390775 w 2571750"/>
                  <a:gd name="connsiteY93" fmla="*/ 1323975 h 1981200"/>
                  <a:gd name="connsiteX94" fmla="*/ 2409825 w 2571750"/>
                  <a:gd name="connsiteY94" fmla="*/ 1381125 h 1981200"/>
                  <a:gd name="connsiteX95" fmla="*/ 2409825 w 2571750"/>
                  <a:gd name="connsiteY95" fmla="*/ 1438275 h 1981200"/>
                  <a:gd name="connsiteX96" fmla="*/ 2428875 w 2571750"/>
                  <a:gd name="connsiteY96" fmla="*/ 1495425 h 1981200"/>
                  <a:gd name="connsiteX97" fmla="*/ 2447925 w 2571750"/>
                  <a:gd name="connsiteY97" fmla="*/ 1552575 h 1981200"/>
                  <a:gd name="connsiteX98" fmla="*/ 2457450 w 2571750"/>
                  <a:gd name="connsiteY98" fmla="*/ 1581150 h 1981200"/>
                  <a:gd name="connsiteX99" fmla="*/ 2457450 w 2571750"/>
                  <a:gd name="connsiteY99" fmla="*/ 1628775 h 1981200"/>
                  <a:gd name="connsiteX100" fmla="*/ 2476500 w 2571750"/>
                  <a:gd name="connsiteY100" fmla="*/ 1676400 h 1981200"/>
                  <a:gd name="connsiteX101" fmla="*/ 2476500 w 2571750"/>
                  <a:gd name="connsiteY101" fmla="*/ 1733550 h 1981200"/>
                  <a:gd name="connsiteX102" fmla="*/ 2486025 w 2571750"/>
                  <a:gd name="connsiteY102" fmla="*/ 1790700 h 1981200"/>
                  <a:gd name="connsiteX103" fmla="*/ 2476500 w 2571750"/>
                  <a:gd name="connsiteY103" fmla="*/ 1828800 h 1981200"/>
                  <a:gd name="connsiteX104" fmla="*/ 2486025 w 2571750"/>
                  <a:gd name="connsiteY104" fmla="*/ 1866900 h 1981200"/>
                  <a:gd name="connsiteX105" fmla="*/ 2505075 w 2571750"/>
                  <a:gd name="connsiteY105" fmla="*/ 1924050 h 1981200"/>
                  <a:gd name="connsiteX106" fmla="*/ 2476500 w 2571750"/>
                  <a:gd name="connsiteY106" fmla="*/ 1952625 h 1981200"/>
                  <a:gd name="connsiteX107" fmla="*/ 2505075 w 2571750"/>
                  <a:gd name="connsiteY107" fmla="*/ 1981200 h 1981200"/>
                  <a:gd name="connsiteX108" fmla="*/ 2552700 w 2571750"/>
                  <a:gd name="connsiteY108" fmla="*/ 1914525 h 1981200"/>
                  <a:gd name="connsiteX109" fmla="*/ 2552700 w 2571750"/>
                  <a:gd name="connsiteY109" fmla="*/ 1847850 h 1981200"/>
                  <a:gd name="connsiteX110" fmla="*/ 2562225 w 2571750"/>
                  <a:gd name="connsiteY110" fmla="*/ 1790700 h 1981200"/>
                  <a:gd name="connsiteX111" fmla="*/ 2562225 w 2571750"/>
                  <a:gd name="connsiteY111" fmla="*/ 1743075 h 1981200"/>
                  <a:gd name="connsiteX112" fmla="*/ 2562225 w 2571750"/>
                  <a:gd name="connsiteY112" fmla="*/ 1676400 h 1981200"/>
                  <a:gd name="connsiteX113" fmla="*/ 2571750 w 2571750"/>
                  <a:gd name="connsiteY113" fmla="*/ 1619250 h 1981200"/>
                  <a:gd name="connsiteX0" fmla="*/ 0 w 2581275"/>
                  <a:gd name="connsiteY0" fmla="*/ 695325 h 1981200"/>
                  <a:gd name="connsiteX1" fmla="*/ 9525 w 2581275"/>
                  <a:gd name="connsiteY1" fmla="*/ 647700 h 1981200"/>
                  <a:gd name="connsiteX2" fmla="*/ 19050 w 2581275"/>
                  <a:gd name="connsiteY2" fmla="*/ 619125 h 1981200"/>
                  <a:gd name="connsiteX3" fmla="*/ 47625 w 2581275"/>
                  <a:gd name="connsiteY3" fmla="*/ 609600 h 1981200"/>
                  <a:gd name="connsiteX4" fmla="*/ 76200 w 2581275"/>
                  <a:gd name="connsiteY4" fmla="*/ 581025 h 1981200"/>
                  <a:gd name="connsiteX5" fmla="*/ 95250 w 2581275"/>
                  <a:gd name="connsiteY5" fmla="*/ 552450 h 1981200"/>
                  <a:gd name="connsiteX6" fmla="*/ 152400 w 2581275"/>
                  <a:gd name="connsiteY6" fmla="*/ 533400 h 1981200"/>
                  <a:gd name="connsiteX7" fmla="*/ 180975 w 2581275"/>
                  <a:gd name="connsiteY7" fmla="*/ 523875 h 1981200"/>
                  <a:gd name="connsiteX8" fmla="*/ 238125 w 2581275"/>
                  <a:gd name="connsiteY8" fmla="*/ 485775 h 1981200"/>
                  <a:gd name="connsiteX9" fmla="*/ 266700 w 2581275"/>
                  <a:gd name="connsiteY9" fmla="*/ 457200 h 1981200"/>
                  <a:gd name="connsiteX10" fmla="*/ 390530 w 2581275"/>
                  <a:gd name="connsiteY10" fmla="*/ 419098 h 1981200"/>
                  <a:gd name="connsiteX11" fmla="*/ 409579 w 2581275"/>
                  <a:gd name="connsiteY11" fmla="*/ 390519 h 1981200"/>
                  <a:gd name="connsiteX12" fmla="*/ 438150 w 2581275"/>
                  <a:gd name="connsiteY12" fmla="*/ 381000 h 1981200"/>
                  <a:gd name="connsiteX13" fmla="*/ 466725 w 2581275"/>
                  <a:gd name="connsiteY13" fmla="*/ 371475 h 1981200"/>
                  <a:gd name="connsiteX14" fmla="*/ 523875 w 2581275"/>
                  <a:gd name="connsiteY14" fmla="*/ 342900 h 1981200"/>
                  <a:gd name="connsiteX15" fmla="*/ 542925 w 2581275"/>
                  <a:gd name="connsiteY15" fmla="*/ 314325 h 1981200"/>
                  <a:gd name="connsiteX16" fmla="*/ 571500 w 2581275"/>
                  <a:gd name="connsiteY16" fmla="*/ 304800 h 1981200"/>
                  <a:gd name="connsiteX17" fmla="*/ 638175 w 2581275"/>
                  <a:gd name="connsiteY17" fmla="*/ 285750 h 1981200"/>
                  <a:gd name="connsiteX18" fmla="*/ 666750 w 2581275"/>
                  <a:gd name="connsiteY18" fmla="*/ 266700 h 1981200"/>
                  <a:gd name="connsiteX19" fmla="*/ 695325 w 2581275"/>
                  <a:gd name="connsiteY19" fmla="*/ 257175 h 1981200"/>
                  <a:gd name="connsiteX20" fmla="*/ 752475 w 2581275"/>
                  <a:gd name="connsiteY20" fmla="*/ 219075 h 1981200"/>
                  <a:gd name="connsiteX21" fmla="*/ 800100 w 2581275"/>
                  <a:gd name="connsiteY21" fmla="*/ 180975 h 1981200"/>
                  <a:gd name="connsiteX22" fmla="*/ 857250 w 2581275"/>
                  <a:gd name="connsiteY22" fmla="*/ 133350 h 1981200"/>
                  <a:gd name="connsiteX23" fmla="*/ 914400 w 2581275"/>
                  <a:gd name="connsiteY23" fmla="*/ 114300 h 1981200"/>
                  <a:gd name="connsiteX24" fmla="*/ 942975 w 2581275"/>
                  <a:gd name="connsiteY24" fmla="*/ 104775 h 1981200"/>
                  <a:gd name="connsiteX25" fmla="*/ 981075 w 2581275"/>
                  <a:gd name="connsiteY25" fmla="*/ 95250 h 1981200"/>
                  <a:gd name="connsiteX26" fmla="*/ 1038225 w 2581275"/>
                  <a:gd name="connsiteY26" fmla="*/ 76200 h 1981200"/>
                  <a:gd name="connsiteX27" fmla="*/ 1066800 w 2581275"/>
                  <a:gd name="connsiteY27" fmla="*/ 66675 h 1981200"/>
                  <a:gd name="connsiteX28" fmla="*/ 1114425 w 2581275"/>
                  <a:gd name="connsiteY28" fmla="*/ 57150 h 1981200"/>
                  <a:gd name="connsiteX29" fmla="*/ 1143000 w 2581275"/>
                  <a:gd name="connsiteY29" fmla="*/ 47625 h 1981200"/>
                  <a:gd name="connsiteX30" fmla="*/ 1190625 w 2581275"/>
                  <a:gd name="connsiteY30" fmla="*/ 38100 h 1981200"/>
                  <a:gd name="connsiteX31" fmla="*/ 1295400 w 2581275"/>
                  <a:gd name="connsiteY31" fmla="*/ 19050 h 1981200"/>
                  <a:gd name="connsiteX32" fmla="*/ 1362075 w 2581275"/>
                  <a:gd name="connsiteY32" fmla="*/ 0 h 1981200"/>
                  <a:gd name="connsiteX33" fmla="*/ 1476375 w 2581275"/>
                  <a:gd name="connsiteY33" fmla="*/ 9525 h 1981200"/>
                  <a:gd name="connsiteX34" fmla="*/ 1495425 w 2581275"/>
                  <a:gd name="connsiteY34" fmla="*/ 38100 h 1981200"/>
                  <a:gd name="connsiteX35" fmla="*/ 1504950 w 2581275"/>
                  <a:gd name="connsiteY35" fmla="*/ 85725 h 1981200"/>
                  <a:gd name="connsiteX36" fmla="*/ 1514475 w 2581275"/>
                  <a:gd name="connsiteY36" fmla="*/ 323850 h 1981200"/>
                  <a:gd name="connsiteX37" fmla="*/ 1543050 w 2581275"/>
                  <a:gd name="connsiteY37" fmla="*/ 485775 h 1981200"/>
                  <a:gd name="connsiteX38" fmla="*/ 1552575 w 2581275"/>
                  <a:gd name="connsiteY38" fmla="*/ 514350 h 1981200"/>
                  <a:gd name="connsiteX39" fmla="*/ 1571625 w 2581275"/>
                  <a:gd name="connsiteY39" fmla="*/ 590550 h 1981200"/>
                  <a:gd name="connsiteX40" fmla="*/ 1562100 w 2581275"/>
                  <a:gd name="connsiteY40" fmla="*/ 638175 h 1981200"/>
                  <a:gd name="connsiteX41" fmla="*/ 1571625 w 2581275"/>
                  <a:gd name="connsiteY41" fmla="*/ 657225 h 1981200"/>
                  <a:gd name="connsiteX42" fmla="*/ 1600200 w 2581275"/>
                  <a:gd name="connsiteY42" fmla="*/ 685800 h 1981200"/>
                  <a:gd name="connsiteX43" fmla="*/ 1619252 w 2581275"/>
                  <a:gd name="connsiteY43" fmla="*/ 752475 h 1981200"/>
                  <a:gd name="connsiteX44" fmla="*/ 1619250 w 2581275"/>
                  <a:gd name="connsiteY44" fmla="*/ 809625 h 1981200"/>
                  <a:gd name="connsiteX45" fmla="*/ 1628775 w 2581275"/>
                  <a:gd name="connsiteY45" fmla="*/ 866775 h 1981200"/>
                  <a:gd name="connsiteX46" fmla="*/ 1638300 w 2581275"/>
                  <a:gd name="connsiteY46" fmla="*/ 895350 h 1981200"/>
                  <a:gd name="connsiteX47" fmla="*/ 1628775 w 2581275"/>
                  <a:gd name="connsiteY47" fmla="*/ 942975 h 1981200"/>
                  <a:gd name="connsiteX48" fmla="*/ 1647825 w 2581275"/>
                  <a:gd name="connsiteY48" fmla="*/ 990600 h 1981200"/>
                  <a:gd name="connsiteX49" fmla="*/ 1647825 w 2581275"/>
                  <a:gd name="connsiteY49" fmla="*/ 1019175 h 1981200"/>
                  <a:gd name="connsiteX50" fmla="*/ 1657350 w 2581275"/>
                  <a:gd name="connsiteY50" fmla="*/ 1066800 h 1981200"/>
                  <a:gd name="connsiteX51" fmla="*/ 1657350 w 2581275"/>
                  <a:gd name="connsiteY51" fmla="*/ 1114425 h 1981200"/>
                  <a:gd name="connsiteX52" fmla="*/ 1666875 w 2581275"/>
                  <a:gd name="connsiteY52" fmla="*/ 1152525 h 1981200"/>
                  <a:gd name="connsiteX53" fmla="*/ 1657350 w 2581275"/>
                  <a:gd name="connsiteY53" fmla="*/ 1171575 h 1981200"/>
                  <a:gd name="connsiteX54" fmla="*/ 1676400 w 2581275"/>
                  <a:gd name="connsiteY54" fmla="*/ 1209675 h 1981200"/>
                  <a:gd name="connsiteX55" fmla="*/ 1676400 w 2581275"/>
                  <a:gd name="connsiteY55" fmla="*/ 1257300 h 1981200"/>
                  <a:gd name="connsiteX56" fmla="*/ 1695450 w 2581275"/>
                  <a:gd name="connsiteY56" fmla="*/ 1304925 h 1981200"/>
                  <a:gd name="connsiteX57" fmla="*/ 1695450 w 2581275"/>
                  <a:gd name="connsiteY57" fmla="*/ 1352550 h 1981200"/>
                  <a:gd name="connsiteX58" fmla="*/ 1733550 w 2581275"/>
                  <a:gd name="connsiteY58" fmla="*/ 1390650 h 1981200"/>
                  <a:gd name="connsiteX59" fmla="*/ 1762125 w 2581275"/>
                  <a:gd name="connsiteY59" fmla="*/ 1352550 h 1981200"/>
                  <a:gd name="connsiteX60" fmla="*/ 1771650 w 2581275"/>
                  <a:gd name="connsiteY60" fmla="*/ 1304925 h 1981200"/>
                  <a:gd name="connsiteX61" fmla="*/ 1790700 w 2581275"/>
                  <a:gd name="connsiteY61" fmla="*/ 1247775 h 1981200"/>
                  <a:gd name="connsiteX62" fmla="*/ 1790700 w 2581275"/>
                  <a:gd name="connsiteY62" fmla="*/ 1209675 h 1981200"/>
                  <a:gd name="connsiteX63" fmla="*/ 1809750 w 2581275"/>
                  <a:gd name="connsiteY63" fmla="*/ 1143000 h 1981200"/>
                  <a:gd name="connsiteX64" fmla="*/ 1800225 w 2581275"/>
                  <a:gd name="connsiteY64" fmla="*/ 1076325 h 1981200"/>
                  <a:gd name="connsiteX65" fmla="*/ 1809750 w 2581275"/>
                  <a:gd name="connsiteY65" fmla="*/ 1047750 h 1981200"/>
                  <a:gd name="connsiteX66" fmla="*/ 1828800 w 2581275"/>
                  <a:gd name="connsiteY66" fmla="*/ 981075 h 1981200"/>
                  <a:gd name="connsiteX67" fmla="*/ 1838325 w 2581275"/>
                  <a:gd name="connsiteY67" fmla="*/ 933450 h 1981200"/>
                  <a:gd name="connsiteX68" fmla="*/ 1847850 w 2581275"/>
                  <a:gd name="connsiteY68" fmla="*/ 885825 h 1981200"/>
                  <a:gd name="connsiteX69" fmla="*/ 1866900 w 2581275"/>
                  <a:gd name="connsiteY69" fmla="*/ 838200 h 1981200"/>
                  <a:gd name="connsiteX70" fmla="*/ 1914525 w 2581275"/>
                  <a:gd name="connsiteY70" fmla="*/ 895350 h 1981200"/>
                  <a:gd name="connsiteX71" fmla="*/ 1914525 w 2581275"/>
                  <a:gd name="connsiteY71" fmla="*/ 942975 h 1981200"/>
                  <a:gd name="connsiteX72" fmla="*/ 1933575 w 2581275"/>
                  <a:gd name="connsiteY72" fmla="*/ 1000125 h 1981200"/>
                  <a:gd name="connsiteX73" fmla="*/ 2038350 w 2581275"/>
                  <a:gd name="connsiteY73" fmla="*/ 1038225 h 1981200"/>
                  <a:gd name="connsiteX74" fmla="*/ 2000250 w 2581275"/>
                  <a:gd name="connsiteY74" fmla="*/ 1009650 h 1981200"/>
                  <a:gd name="connsiteX75" fmla="*/ 2047875 w 2581275"/>
                  <a:gd name="connsiteY75" fmla="*/ 990600 h 1981200"/>
                  <a:gd name="connsiteX76" fmla="*/ 2076450 w 2581275"/>
                  <a:gd name="connsiteY76" fmla="*/ 933450 h 1981200"/>
                  <a:gd name="connsiteX77" fmla="*/ 2105025 w 2581275"/>
                  <a:gd name="connsiteY77" fmla="*/ 876300 h 1981200"/>
                  <a:gd name="connsiteX78" fmla="*/ 2085975 w 2581275"/>
                  <a:gd name="connsiteY78" fmla="*/ 809625 h 1981200"/>
                  <a:gd name="connsiteX79" fmla="*/ 2133600 w 2581275"/>
                  <a:gd name="connsiteY79" fmla="*/ 752475 h 1981200"/>
                  <a:gd name="connsiteX80" fmla="*/ 2190750 w 2581275"/>
                  <a:gd name="connsiteY80" fmla="*/ 752475 h 1981200"/>
                  <a:gd name="connsiteX81" fmla="*/ 2247900 w 2581275"/>
                  <a:gd name="connsiteY81" fmla="*/ 752475 h 1981200"/>
                  <a:gd name="connsiteX82" fmla="*/ 2295525 w 2581275"/>
                  <a:gd name="connsiteY82" fmla="*/ 800100 h 1981200"/>
                  <a:gd name="connsiteX83" fmla="*/ 2314575 w 2581275"/>
                  <a:gd name="connsiteY83" fmla="*/ 847725 h 1981200"/>
                  <a:gd name="connsiteX84" fmla="*/ 2333625 w 2581275"/>
                  <a:gd name="connsiteY84" fmla="*/ 904875 h 1981200"/>
                  <a:gd name="connsiteX85" fmla="*/ 2352675 w 2581275"/>
                  <a:gd name="connsiteY85" fmla="*/ 962025 h 1981200"/>
                  <a:gd name="connsiteX86" fmla="*/ 2371725 w 2581275"/>
                  <a:gd name="connsiteY86" fmla="*/ 1019175 h 1981200"/>
                  <a:gd name="connsiteX87" fmla="*/ 2362200 w 2581275"/>
                  <a:gd name="connsiteY87" fmla="*/ 1047750 h 1981200"/>
                  <a:gd name="connsiteX88" fmla="*/ 2390775 w 2581275"/>
                  <a:gd name="connsiteY88" fmla="*/ 1104900 h 1981200"/>
                  <a:gd name="connsiteX89" fmla="*/ 2390775 w 2581275"/>
                  <a:gd name="connsiteY89" fmla="*/ 1152525 h 1981200"/>
                  <a:gd name="connsiteX90" fmla="*/ 2390775 w 2581275"/>
                  <a:gd name="connsiteY90" fmla="*/ 1200150 h 1981200"/>
                  <a:gd name="connsiteX91" fmla="*/ 2371725 w 2581275"/>
                  <a:gd name="connsiteY91" fmla="*/ 1228725 h 1981200"/>
                  <a:gd name="connsiteX92" fmla="*/ 2381250 w 2581275"/>
                  <a:gd name="connsiteY92" fmla="*/ 1266825 h 1981200"/>
                  <a:gd name="connsiteX93" fmla="*/ 2390775 w 2581275"/>
                  <a:gd name="connsiteY93" fmla="*/ 1323975 h 1981200"/>
                  <a:gd name="connsiteX94" fmla="*/ 2409825 w 2581275"/>
                  <a:gd name="connsiteY94" fmla="*/ 1381125 h 1981200"/>
                  <a:gd name="connsiteX95" fmla="*/ 2409825 w 2581275"/>
                  <a:gd name="connsiteY95" fmla="*/ 1438275 h 1981200"/>
                  <a:gd name="connsiteX96" fmla="*/ 2428875 w 2581275"/>
                  <a:gd name="connsiteY96" fmla="*/ 1495425 h 1981200"/>
                  <a:gd name="connsiteX97" fmla="*/ 2447925 w 2581275"/>
                  <a:gd name="connsiteY97" fmla="*/ 1552575 h 1981200"/>
                  <a:gd name="connsiteX98" fmla="*/ 2457450 w 2581275"/>
                  <a:gd name="connsiteY98" fmla="*/ 1581150 h 1981200"/>
                  <a:gd name="connsiteX99" fmla="*/ 2457450 w 2581275"/>
                  <a:gd name="connsiteY99" fmla="*/ 1628775 h 1981200"/>
                  <a:gd name="connsiteX100" fmla="*/ 2476500 w 2581275"/>
                  <a:gd name="connsiteY100" fmla="*/ 1676400 h 1981200"/>
                  <a:gd name="connsiteX101" fmla="*/ 2476500 w 2581275"/>
                  <a:gd name="connsiteY101" fmla="*/ 1733550 h 1981200"/>
                  <a:gd name="connsiteX102" fmla="*/ 2486025 w 2581275"/>
                  <a:gd name="connsiteY102" fmla="*/ 1790700 h 1981200"/>
                  <a:gd name="connsiteX103" fmla="*/ 2476500 w 2581275"/>
                  <a:gd name="connsiteY103" fmla="*/ 1828800 h 1981200"/>
                  <a:gd name="connsiteX104" fmla="*/ 2486025 w 2581275"/>
                  <a:gd name="connsiteY104" fmla="*/ 1866900 h 1981200"/>
                  <a:gd name="connsiteX105" fmla="*/ 2505075 w 2581275"/>
                  <a:gd name="connsiteY105" fmla="*/ 1924050 h 1981200"/>
                  <a:gd name="connsiteX106" fmla="*/ 2476500 w 2581275"/>
                  <a:gd name="connsiteY106" fmla="*/ 1952625 h 1981200"/>
                  <a:gd name="connsiteX107" fmla="*/ 2505075 w 2581275"/>
                  <a:gd name="connsiteY107" fmla="*/ 1981200 h 1981200"/>
                  <a:gd name="connsiteX108" fmla="*/ 2552700 w 2581275"/>
                  <a:gd name="connsiteY108" fmla="*/ 1914525 h 1981200"/>
                  <a:gd name="connsiteX109" fmla="*/ 2552700 w 2581275"/>
                  <a:gd name="connsiteY109" fmla="*/ 1847850 h 1981200"/>
                  <a:gd name="connsiteX110" fmla="*/ 2562225 w 2581275"/>
                  <a:gd name="connsiteY110" fmla="*/ 1790700 h 1981200"/>
                  <a:gd name="connsiteX111" fmla="*/ 2562225 w 2581275"/>
                  <a:gd name="connsiteY111" fmla="*/ 1743075 h 1981200"/>
                  <a:gd name="connsiteX112" fmla="*/ 2562225 w 2581275"/>
                  <a:gd name="connsiteY112" fmla="*/ 1676400 h 1981200"/>
                  <a:gd name="connsiteX113" fmla="*/ 2571750 w 2581275"/>
                  <a:gd name="connsiteY113" fmla="*/ 1619250 h 1981200"/>
                  <a:gd name="connsiteX114" fmla="*/ 2581275 w 2581275"/>
                  <a:gd name="connsiteY114" fmla="*/ 1552575 h 1981200"/>
                  <a:gd name="connsiteX0" fmla="*/ 0 w 2581275"/>
                  <a:gd name="connsiteY0" fmla="*/ 695325 h 1981200"/>
                  <a:gd name="connsiteX1" fmla="*/ 9525 w 2581275"/>
                  <a:gd name="connsiteY1" fmla="*/ 647700 h 1981200"/>
                  <a:gd name="connsiteX2" fmla="*/ 19050 w 2581275"/>
                  <a:gd name="connsiteY2" fmla="*/ 619125 h 1981200"/>
                  <a:gd name="connsiteX3" fmla="*/ 47625 w 2581275"/>
                  <a:gd name="connsiteY3" fmla="*/ 609600 h 1981200"/>
                  <a:gd name="connsiteX4" fmla="*/ 76200 w 2581275"/>
                  <a:gd name="connsiteY4" fmla="*/ 581025 h 1981200"/>
                  <a:gd name="connsiteX5" fmla="*/ 95250 w 2581275"/>
                  <a:gd name="connsiteY5" fmla="*/ 552450 h 1981200"/>
                  <a:gd name="connsiteX6" fmla="*/ 152400 w 2581275"/>
                  <a:gd name="connsiteY6" fmla="*/ 533400 h 1981200"/>
                  <a:gd name="connsiteX7" fmla="*/ 180975 w 2581275"/>
                  <a:gd name="connsiteY7" fmla="*/ 523875 h 1981200"/>
                  <a:gd name="connsiteX8" fmla="*/ 238125 w 2581275"/>
                  <a:gd name="connsiteY8" fmla="*/ 485775 h 1981200"/>
                  <a:gd name="connsiteX9" fmla="*/ 266700 w 2581275"/>
                  <a:gd name="connsiteY9" fmla="*/ 457200 h 1981200"/>
                  <a:gd name="connsiteX10" fmla="*/ 390530 w 2581275"/>
                  <a:gd name="connsiteY10" fmla="*/ 419098 h 1981200"/>
                  <a:gd name="connsiteX11" fmla="*/ 409579 w 2581275"/>
                  <a:gd name="connsiteY11" fmla="*/ 390519 h 1981200"/>
                  <a:gd name="connsiteX12" fmla="*/ 438150 w 2581275"/>
                  <a:gd name="connsiteY12" fmla="*/ 381000 h 1981200"/>
                  <a:gd name="connsiteX13" fmla="*/ 466725 w 2581275"/>
                  <a:gd name="connsiteY13" fmla="*/ 371475 h 1981200"/>
                  <a:gd name="connsiteX14" fmla="*/ 523875 w 2581275"/>
                  <a:gd name="connsiteY14" fmla="*/ 342900 h 1981200"/>
                  <a:gd name="connsiteX15" fmla="*/ 542925 w 2581275"/>
                  <a:gd name="connsiteY15" fmla="*/ 314325 h 1981200"/>
                  <a:gd name="connsiteX16" fmla="*/ 571500 w 2581275"/>
                  <a:gd name="connsiteY16" fmla="*/ 304800 h 1981200"/>
                  <a:gd name="connsiteX17" fmla="*/ 638175 w 2581275"/>
                  <a:gd name="connsiteY17" fmla="*/ 285750 h 1981200"/>
                  <a:gd name="connsiteX18" fmla="*/ 666750 w 2581275"/>
                  <a:gd name="connsiteY18" fmla="*/ 266700 h 1981200"/>
                  <a:gd name="connsiteX19" fmla="*/ 695325 w 2581275"/>
                  <a:gd name="connsiteY19" fmla="*/ 257175 h 1981200"/>
                  <a:gd name="connsiteX20" fmla="*/ 752475 w 2581275"/>
                  <a:gd name="connsiteY20" fmla="*/ 219075 h 1981200"/>
                  <a:gd name="connsiteX21" fmla="*/ 800100 w 2581275"/>
                  <a:gd name="connsiteY21" fmla="*/ 180975 h 1981200"/>
                  <a:gd name="connsiteX22" fmla="*/ 857250 w 2581275"/>
                  <a:gd name="connsiteY22" fmla="*/ 133350 h 1981200"/>
                  <a:gd name="connsiteX23" fmla="*/ 914400 w 2581275"/>
                  <a:gd name="connsiteY23" fmla="*/ 114300 h 1981200"/>
                  <a:gd name="connsiteX24" fmla="*/ 942975 w 2581275"/>
                  <a:gd name="connsiteY24" fmla="*/ 104775 h 1981200"/>
                  <a:gd name="connsiteX25" fmla="*/ 981075 w 2581275"/>
                  <a:gd name="connsiteY25" fmla="*/ 95250 h 1981200"/>
                  <a:gd name="connsiteX26" fmla="*/ 1038225 w 2581275"/>
                  <a:gd name="connsiteY26" fmla="*/ 76200 h 1981200"/>
                  <a:gd name="connsiteX27" fmla="*/ 1066800 w 2581275"/>
                  <a:gd name="connsiteY27" fmla="*/ 66675 h 1981200"/>
                  <a:gd name="connsiteX28" fmla="*/ 1114425 w 2581275"/>
                  <a:gd name="connsiteY28" fmla="*/ 57150 h 1981200"/>
                  <a:gd name="connsiteX29" fmla="*/ 1143000 w 2581275"/>
                  <a:gd name="connsiteY29" fmla="*/ 47625 h 1981200"/>
                  <a:gd name="connsiteX30" fmla="*/ 1190625 w 2581275"/>
                  <a:gd name="connsiteY30" fmla="*/ 38100 h 1981200"/>
                  <a:gd name="connsiteX31" fmla="*/ 1295400 w 2581275"/>
                  <a:gd name="connsiteY31" fmla="*/ 19050 h 1981200"/>
                  <a:gd name="connsiteX32" fmla="*/ 1362075 w 2581275"/>
                  <a:gd name="connsiteY32" fmla="*/ 0 h 1981200"/>
                  <a:gd name="connsiteX33" fmla="*/ 1476375 w 2581275"/>
                  <a:gd name="connsiteY33" fmla="*/ 9525 h 1981200"/>
                  <a:gd name="connsiteX34" fmla="*/ 1495425 w 2581275"/>
                  <a:gd name="connsiteY34" fmla="*/ 38100 h 1981200"/>
                  <a:gd name="connsiteX35" fmla="*/ 1504950 w 2581275"/>
                  <a:gd name="connsiteY35" fmla="*/ 85725 h 1981200"/>
                  <a:gd name="connsiteX36" fmla="*/ 1514475 w 2581275"/>
                  <a:gd name="connsiteY36" fmla="*/ 323850 h 1981200"/>
                  <a:gd name="connsiteX37" fmla="*/ 1543050 w 2581275"/>
                  <a:gd name="connsiteY37" fmla="*/ 485775 h 1981200"/>
                  <a:gd name="connsiteX38" fmla="*/ 1552575 w 2581275"/>
                  <a:gd name="connsiteY38" fmla="*/ 514350 h 1981200"/>
                  <a:gd name="connsiteX39" fmla="*/ 1571625 w 2581275"/>
                  <a:gd name="connsiteY39" fmla="*/ 590550 h 1981200"/>
                  <a:gd name="connsiteX40" fmla="*/ 1562100 w 2581275"/>
                  <a:gd name="connsiteY40" fmla="*/ 638175 h 1981200"/>
                  <a:gd name="connsiteX41" fmla="*/ 1571625 w 2581275"/>
                  <a:gd name="connsiteY41" fmla="*/ 657225 h 1981200"/>
                  <a:gd name="connsiteX42" fmla="*/ 1600200 w 2581275"/>
                  <a:gd name="connsiteY42" fmla="*/ 685800 h 1981200"/>
                  <a:gd name="connsiteX43" fmla="*/ 1619252 w 2581275"/>
                  <a:gd name="connsiteY43" fmla="*/ 752475 h 1981200"/>
                  <a:gd name="connsiteX44" fmla="*/ 1619250 w 2581275"/>
                  <a:gd name="connsiteY44" fmla="*/ 809625 h 1981200"/>
                  <a:gd name="connsiteX45" fmla="*/ 1628775 w 2581275"/>
                  <a:gd name="connsiteY45" fmla="*/ 866775 h 1981200"/>
                  <a:gd name="connsiteX46" fmla="*/ 1638300 w 2581275"/>
                  <a:gd name="connsiteY46" fmla="*/ 895350 h 1981200"/>
                  <a:gd name="connsiteX47" fmla="*/ 1628775 w 2581275"/>
                  <a:gd name="connsiteY47" fmla="*/ 942975 h 1981200"/>
                  <a:gd name="connsiteX48" fmla="*/ 1647825 w 2581275"/>
                  <a:gd name="connsiteY48" fmla="*/ 990600 h 1981200"/>
                  <a:gd name="connsiteX49" fmla="*/ 1647825 w 2581275"/>
                  <a:gd name="connsiteY49" fmla="*/ 1019175 h 1981200"/>
                  <a:gd name="connsiteX50" fmla="*/ 1657350 w 2581275"/>
                  <a:gd name="connsiteY50" fmla="*/ 1066800 h 1981200"/>
                  <a:gd name="connsiteX51" fmla="*/ 1657350 w 2581275"/>
                  <a:gd name="connsiteY51" fmla="*/ 1114425 h 1981200"/>
                  <a:gd name="connsiteX52" fmla="*/ 1666875 w 2581275"/>
                  <a:gd name="connsiteY52" fmla="*/ 1152525 h 1981200"/>
                  <a:gd name="connsiteX53" fmla="*/ 1657350 w 2581275"/>
                  <a:gd name="connsiteY53" fmla="*/ 1171575 h 1981200"/>
                  <a:gd name="connsiteX54" fmla="*/ 1676400 w 2581275"/>
                  <a:gd name="connsiteY54" fmla="*/ 1209675 h 1981200"/>
                  <a:gd name="connsiteX55" fmla="*/ 1676400 w 2581275"/>
                  <a:gd name="connsiteY55" fmla="*/ 1257300 h 1981200"/>
                  <a:gd name="connsiteX56" fmla="*/ 1695450 w 2581275"/>
                  <a:gd name="connsiteY56" fmla="*/ 1304925 h 1981200"/>
                  <a:gd name="connsiteX57" fmla="*/ 1695450 w 2581275"/>
                  <a:gd name="connsiteY57" fmla="*/ 1352550 h 1981200"/>
                  <a:gd name="connsiteX58" fmla="*/ 1733550 w 2581275"/>
                  <a:gd name="connsiteY58" fmla="*/ 1390650 h 1981200"/>
                  <a:gd name="connsiteX59" fmla="*/ 1762125 w 2581275"/>
                  <a:gd name="connsiteY59" fmla="*/ 1352550 h 1981200"/>
                  <a:gd name="connsiteX60" fmla="*/ 1771650 w 2581275"/>
                  <a:gd name="connsiteY60" fmla="*/ 1304925 h 1981200"/>
                  <a:gd name="connsiteX61" fmla="*/ 1790700 w 2581275"/>
                  <a:gd name="connsiteY61" fmla="*/ 1247775 h 1981200"/>
                  <a:gd name="connsiteX62" fmla="*/ 1790700 w 2581275"/>
                  <a:gd name="connsiteY62" fmla="*/ 1209675 h 1981200"/>
                  <a:gd name="connsiteX63" fmla="*/ 1809750 w 2581275"/>
                  <a:gd name="connsiteY63" fmla="*/ 1143000 h 1981200"/>
                  <a:gd name="connsiteX64" fmla="*/ 1800225 w 2581275"/>
                  <a:gd name="connsiteY64" fmla="*/ 1076325 h 1981200"/>
                  <a:gd name="connsiteX65" fmla="*/ 1809750 w 2581275"/>
                  <a:gd name="connsiteY65" fmla="*/ 1047750 h 1981200"/>
                  <a:gd name="connsiteX66" fmla="*/ 1828800 w 2581275"/>
                  <a:gd name="connsiteY66" fmla="*/ 981075 h 1981200"/>
                  <a:gd name="connsiteX67" fmla="*/ 1838325 w 2581275"/>
                  <a:gd name="connsiteY67" fmla="*/ 933450 h 1981200"/>
                  <a:gd name="connsiteX68" fmla="*/ 1847850 w 2581275"/>
                  <a:gd name="connsiteY68" fmla="*/ 885825 h 1981200"/>
                  <a:gd name="connsiteX69" fmla="*/ 1866900 w 2581275"/>
                  <a:gd name="connsiteY69" fmla="*/ 838200 h 1981200"/>
                  <a:gd name="connsiteX70" fmla="*/ 1914525 w 2581275"/>
                  <a:gd name="connsiteY70" fmla="*/ 895350 h 1981200"/>
                  <a:gd name="connsiteX71" fmla="*/ 1914525 w 2581275"/>
                  <a:gd name="connsiteY71" fmla="*/ 942975 h 1981200"/>
                  <a:gd name="connsiteX72" fmla="*/ 1933575 w 2581275"/>
                  <a:gd name="connsiteY72" fmla="*/ 1000125 h 1981200"/>
                  <a:gd name="connsiteX73" fmla="*/ 2038350 w 2581275"/>
                  <a:gd name="connsiteY73" fmla="*/ 1038225 h 1981200"/>
                  <a:gd name="connsiteX74" fmla="*/ 2000250 w 2581275"/>
                  <a:gd name="connsiteY74" fmla="*/ 1009650 h 1981200"/>
                  <a:gd name="connsiteX75" fmla="*/ 2047875 w 2581275"/>
                  <a:gd name="connsiteY75" fmla="*/ 990600 h 1981200"/>
                  <a:gd name="connsiteX76" fmla="*/ 2076450 w 2581275"/>
                  <a:gd name="connsiteY76" fmla="*/ 933450 h 1981200"/>
                  <a:gd name="connsiteX77" fmla="*/ 2105025 w 2581275"/>
                  <a:gd name="connsiteY77" fmla="*/ 876300 h 1981200"/>
                  <a:gd name="connsiteX78" fmla="*/ 2085975 w 2581275"/>
                  <a:gd name="connsiteY78" fmla="*/ 809625 h 1981200"/>
                  <a:gd name="connsiteX79" fmla="*/ 2133600 w 2581275"/>
                  <a:gd name="connsiteY79" fmla="*/ 752475 h 1981200"/>
                  <a:gd name="connsiteX80" fmla="*/ 2190750 w 2581275"/>
                  <a:gd name="connsiteY80" fmla="*/ 752475 h 1981200"/>
                  <a:gd name="connsiteX81" fmla="*/ 2247900 w 2581275"/>
                  <a:gd name="connsiteY81" fmla="*/ 752475 h 1981200"/>
                  <a:gd name="connsiteX82" fmla="*/ 2295525 w 2581275"/>
                  <a:gd name="connsiteY82" fmla="*/ 800100 h 1981200"/>
                  <a:gd name="connsiteX83" fmla="*/ 2314575 w 2581275"/>
                  <a:gd name="connsiteY83" fmla="*/ 847725 h 1981200"/>
                  <a:gd name="connsiteX84" fmla="*/ 2333625 w 2581275"/>
                  <a:gd name="connsiteY84" fmla="*/ 904875 h 1981200"/>
                  <a:gd name="connsiteX85" fmla="*/ 2352675 w 2581275"/>
                  <a:gd name="connsiteY85" fmla="*/ 962025 h 1981200"/>
                  <a:gd name="connsiteX86" fmla="*/ 2371725 w 2581275"/>
                  <a:gd name="connsiteY86" fmla="*/ 1019175 h 1981200"/>
                  <a:gd name="connsiteX87" fmla="*/ 2362200 w 2581275"/>
                  <a:gd name="connsiteY87" fmla="*/ 1047750 h 1981200"/>
                  <a:gd name="connsiteX88" fmla="*/ 2390775 w 2581275"/>
                  <a:gd name="connsiteY88" fmla="*/ 1104900 h 1981200"/>
                  <a:gd name="connsiteX89" fmla="*/ 2390775 w 2581275"/>
                  <a:gd name="connsiteY89" fmla="*/ 1152525 h 1981200"/>
                  <a:gd name="connsiteX90" fmla="*/ 2390775 w 2581275"/>
                  <a:gd name="connsiteY90" fmla="*/ 1200150 h 1981200"/>
                  <a:gd name="connsiteX91" fmla="*/ 2371725 w 2581275"/>
                  <a:gd name="connsiteY91" fmla="*/ 1228725 h 1981200"/>
                  <a:gd name="connsiteX92" fmla="*/ 2381250 w 2581275"/>
                  <a:gd name="connsiteY92" fmla="*/ 1266825 h 1981200"/>
                  <a:gd name="connsiteX93" fmla="*/ 2390775 w 2581275"/>
                  <a:gd name="connsiteY93" fmla="*/ 1323975 h 1981200"/>
                  <a:gd name="connsiteX94" fmla="*/ 2409825 w 2581275"/>
                  <a:gd name="connsiteY94" fmla="*/ 1381125 h 1981200"/>
                  <a:gd name="connsiteX95" fmla="*/ 2409825 w 2581275"/>
                  <a:gd name="connsiteY95" fmla="*/ 1438275 h 1981200"/>
                  <a:gd name="connsiteX96" fmla="*/ 2428875 w 2581275"/>
                  <a:gd name="connsiteY96" fmla="*/ 1495425 h 1981200"/>
                  <a:gd name="connsiteX97" fmla="*/ 2447925 w 2581275"/>
                  <a:gd name="connsiteY97" fmla="*/ 1552575 h 1981200"/>
                  <a:gd name="connsiteX98" fmla="*/ 2457450 w 2581275"/>
                  <a:gd name="connsiteY98" fmla="*/ 1581150 h 1981200"/>
                  <a:gd name="connsiteX99" fmla="*/ 2457450 w 2581275"/>
                  <a:gd name="connsiteY99" fmla="*/ 1628775 h 1981200"/>
                  <a:gd name="connsiteX100" fmla="*/ 2476500 w 2581275"/>
                  <a:gd name="connsiteY100" fmla="*/ 1676400 h 1981200"/>
                  <a:gd name="connsiteX101" fmla="*/ 2476500 w 2581275"/>
                  <a:gd name="connsiteY101" fmla="*/ 1733550 h 1981200"/>
                  <a:gd name="connsiteX102" fmla="*/ 2486025 w 2581275"/>
                  <a:gd name="connsiteY102" fmla="*/ 1790700 h 1981200"/>
                  <a:gd name="connsiteX103" fmla="*/ 2476500 w 2581275"/>
                  <a:gd name="connsiteY103" fmla="*/ 1828800 h 1981200"/>
                  <a:gd name="connsiteX104" fmla="*/ 2486025 w 2581275"/>
                  <a:gd name="connsiteY104" fmla="*/ 1866900 h 1981200"/>
                  <a:gd name="connsiteX105" fmla="*/ 2505075 w 2581275"/>
                  <a:gd name="connsiteY105" fmla="*/ 1924050 h 1981200"/>
                  <a:gd name="connsiteX106" fmla="*/ 2476500 w 2581275"/>
                  <a:gd name="connsiteY106" fmla="*/ 1952625 h 1981200"/>
                  <a:gd name="connsiteX107" fmla="*/ 2505075 w 2581275"/>
                  <a:gd name="connsiteY107" fmla="*/ 1981200 h 1981200"/>
                  <a:gd name="connsiteX108" fmla="*/ 2552700 w 2581275"/>
                  <a:gd name="connsiteY108" fmla="*/ 1914525 h 1981200"/>
                  <a:gd name="connsiteX109" fmla="*/ 2552700 w 2581275"/>
                  <a:gd name="connsiteY109" fmla="*/ 1847850 h 1981200"/>
                  <a:gd name="connsiteX110" fmla="*/ 2562225 w 2581275"/>
                  <a:gd name="connsiteY110" fmla="*/ 1790700 h 1981200"/>
                  <a:gd name="connsiteX111" fmla="*/ 2562225 w 2581275"/>
                  <a:gd name="connsiteY111" fmla="*/ 1743075 h 1981200"/>
                  <a:gd name="connsiteX112" fmla="*/ 2562225 w 2581275"/>
                  <a:gd name="connsiteY112" fmla="*/ 1676400 h 1981200"/>
                  <a:gd name="connsiteX113" fmla="*/ 2571750 w 2581275"/>
                  <a:gd name="connsiteY113" fmla="*/ 1619250 h 1981200"/>
                  <a:gd name="connsiteX114" fmla="*/ 2581275 w 2581275"/>
                  <a:gd name="connsiteY114" fmla="*/ 1552575 h 1981200"/>
                  <a:gd name="connsiteX115" fmla="*/ 2571750 w 2581275"/>
                  <a:gd name="connsiteY115" fmla="*/ 1495425 h 1981200"/>
                  <a:gd name="connsiteX0" fmla="*/ 0 w 2600325"/>
                  <a:gd name="connsiteY0" fmla="*/ 695325 h 1981200"/>
                  <a:gd name="connsiteX1" fmla="*/ 9525 w 2600325"/>
                  <a:gd name="connsiteY1" fmla="*/ 647700 h 1981200"/>
                  <a:gd name="connsiteX2" fmla="*/ 19050 w 2600325"/>
                  <a:gd name="connsiteY2" fmla="*/ 619125 h 1981200"/>
                  <a:gd name="connsiteX3" fmla="*/ 47625 w 2600325"/>
                  <a:gd name="connsiteY3" fmla="*/ 609600 h 1981200"/>
                  <a:gd name="connsiteX4" fmla="*/ 76200 w 2600325"/>
                  <a:gd name="connsiteY4" fmla="*/ 581025 h 1981200"/>
                  <a:gd name="connsiteX5" fmla="*/ 95250 w 2600325"/>
                  <a:gd name="connsiteY5" fmla="*/ 552450 h 1981200"/>
                  <a:gd name="connsiteX6" fmla="*/ 152400 w 2600325"/>
                  <a:gd name="connsiteY6" fmla="*/ 533400 h 1981200"/>
                  <a:gd name="connsiteX7" fmla="*/ 180975 w 2600325"/>
                  <a:gd name="connsiteY7" fmla="*/ 523875 h 1981200"/>
                  <a:gd name="connsiteX8" fmla="*/ 238125 w 2600325"/>
                  <a:gd name="connsiteY8" fmla="*/ 485775 h 1981200"/>
                  <a:gd name="connsiteX9" fmla="*/ 266700 w 2600325"/>
                  <a:gd name="connsiteY9" fmla="*/ 457200 h 1981200"/>
                  <a:gd name="connsiteX10" fmla="*/ 390530 w 2600325"/>
                  <a:gd name="connsiteY10" fmla="*/ 419098 h 1981200"/>
                  <a:gd name="connsiteX11" fmla="*/ 409579 w 2600325"/>
                  <a:gd name="connsiteY11" fmla="*/ 390519 h 1981200"/>
                  <a:gd name="connsiteX12" fmla="*/ 438150 w 2600325"/>
                  <a:gd name="connsiteY12" fmla="*/ 381000 h 1981200"/>
                  <a:gd name="connsiteX13" fmla="*/ 466725 w 2600325"/>
                  <a:gd name="connsiteY13" fmla="*/ 371475 h 1981200"/>
                  <a:gd name="connsiteX14" fmla="*/ 523875 w 2600325"/>
                  <a:gd name="connsiteY14" fmla="*/ 342900 h 1981200"/>
                  <a:gd name="connsiteX15" fmla="*/ 542925 w 2600325"/>
                  <a:gd name="connsiteY15" fmla="*/ 314325 h 1981200"/>
                  <a:gd name="connsiteX16" fmla="*/ 571500 w 2600325"/>
                  <a:gd name="connsiteY16" fmla="*/ 304800 h 1981200"/>
                  <a:gd name="connsiteX17" fmla="*/ 638175 w 2600325"/>
                  <a:gd name="connsiteY17" fmla="*/ 285750 h 1981200"/>
                  <a:gd name="connsiteX18" fmla="*/ 666750 w 2600325"/>
                  <a:gd name="connsiteY18" fmla="*/ 266700 h 1981200"/>
                  <a:gd name="connsiteX19" fmla="*/ 695325 w 2600325"/>
                  <a:gd name="connsiteY19" fmla="*/ 257175 h 1981200"/>
                  <a:gd name="connsiteX20" fmla="*/ 752475 w 2600325"/>
                  <a:gd name="connsiteY20" fmla="*/ 219075 h 1981200"/>
                  <a:gd name="connsiteX21" fmla="*/ 800100 w 2600325"/>
                  <a:gd name="connsiteY21" fmla="*/ 180975 h 1981200"/>
                  <a:gd name="connsiteX22" fmla="*/ 857250 w 2600325"/>
                  <a:gd name="connsiteY22" fmla="*/ 133350 h 1981200"/>
                  <a:gd name="connsiteX23" fmla="*/ 914400 w 2600325"/>
                  <a:gd name="connsiteY23" fmla="*/ 114300 h 1981200"/>
                  <a:gd name="connsiteX24" fmla="*/ 942975 w 2600325"/>
                  <a:gd name="connsiteY24" fmla="*/ 104775 h 1981200"/>
                  <a:gd name="connsiteX25" fmla="*/ 981075 w 2600325"/>
                  <a:gd name="connsiteY25" fmla="*/ 95250 h 1981200"/>
                  <a:gd name="connsiteX26" fmla="*/ 1038225 w 2600325"/>
                  <a:gd name="connsiteY26" fmla="*/ 76200 h 1981200"/>
                  <a:gd name="connsiteX27" fmla="*/ 1066800 w 2600325"/>
                  <a:gd name="connsiteY27" fmla="*/ 66675 h 1981200"/>
                  <a:gd name="connsiteX28" fmla="*/ 1114425 w 2600325"/>
                  <a:gd name="connsiteY28" fmla="*/ 57150 h 1981200"/>
                  <a:gd name="connsiteX29" fmla="*/ 1143000 w 2600325"/>
                  <a:gd name="connsiteY29" fmla="*/ 47625 h 1981200"/>
                  <a:gd name="connsiteX30" fmla="*/ 1190625 w 2600325"/>
                  <a:gd name="connsiteY30" fmla="*/ 38100 h 1981200"/>
                  <a:gd name="connsiteX31" fmla="*/ 1295400 w 2600325"/>
                  <a:gd name="connsiteY31" fmla="*/ 19050 h 1981200"/>
                  <a:gd name="connsiteX32" fmla="*/ 1362075 w 2600325"/>
                  <a:gd name="connsiteY32" fmla="*/ 0 h 1981200"/>
                  <a:gd name="connsiteX33" fmla="*/ 1476375 w 2600325"/>
                  <a:gd name="connsiteY33" fmla="*/ 9525 h 1981200"/>
                  <a:gd name="connsiteX34" fmla="*/ 1495425 w 2600325"/>
                  <a:gd name="connsiteY34" fmla="*/ 38100 h 1981200"/>
                  <a:gd name="connsiteX35" fmla="*/ 1504950 w 2600325"/>
                  <a:gd name="connsiteY35" fmla="*/ 85725 h 1981200"/>
                  <a:gd name="connsiteX36" fmla="*/ 1514475 w 2600325"/>
                  <a:gd name="connsiteY36" fmla="*/ 323850 h 1981200"/>
                  <a:gd name="connsiteX37" fmla="*/ 1543050 w 2600325"/>
                  <a:gd name="connsiteY37" fmla="*/ 485775 h 1981200"/>
                  <a:gd name="connsiteX38" fmla="*/ 1552575 w 2600325"/>
                  <a:gd name="connsiteY38" fmla="*/ 514350 h 1981200"/>
                  <a:gd name="connsiteX39" fmla="*/ 1571625 w 2600325"/>
                  <a:gd name="connsiteY39" fmla="*/ 590550 h 1981200"/>
                  <a:gd name="connsiteX40" fmla="*/ 1562100 w 2600325"/>
                  <a:gd name="connsiteY40" fmla="*/ 638175 h 1981200"/>
                  <a:gd name="connsiteX41" fmla="*/ 1571625 w 2600325"/>
                  <a:gd name="connsiteY41" fmla="*/ 657225 h 1981200"/>
                  <a:gd name="connsiteX42" fmla="*/ 1600200 w 2600325"/>
                  <a:gd name="connsiteY42" fmla="*/ 685800 h 1981200"/>
                  <a:gd name="connsiteX43" fmla="*/ 1619252 w 2600325"/>
                  <a:gd name="connsiteY43" fmla="*/ 752475 h 1981200"/>
                  <a:gd name="connsiteX44" fmla="*/ 1619250 w 2600325"/>
                  <a:gd name="connsiteY44" fmla="*/ 809625 h 1981200"/>
                  <a:gd name="connsiteX45" fmla="*/ 1628775 w 2600325"/>
                  <a:gd name="connsiteY45" fmla="*/ 866775 h 1981200"/>
                  <a:gd name="connsiteX46" fmla="*/ 1638300 w 2600325"/>
                  <a:gd name="connsiteY46" fmla="*/ 895350 h 1981200"/>
                  <a:gd name="connsiteX47" fmla="*/ 1628775 w 2600325"/>
                  <a:gd name="connsiteY47" fmla="*/ 942975 h 1981200"/>
                  <a:gd name="connsiteX48" fmla="*/ 1647825 w 2600325"/>
                  <a:gd name="connsiteY48" fmla="*/ 990600 h 1981200"/>
                  <a:gd name="connsiteX49" fmla="*/ 1647825 w 2600325"/>
                  <a:gd name="connsiteY49" fmla="*/ 1019175 h 1981200"/>
                  <a:gd name="connsiteX50" fmla="*/ 1657350 w 2600325"/>
                  <a:gd name="connsiteY50" fmla="*/ 1066800 h 1981200"/>
                  <a:gd name="connsiteX51" fmla="*/ 1657350 w 2600325"/>
                  <a:gd name="connsiteY51" fmla="*/ 1114425 h 1981200"/>
                  <a:gd name="connsiteX52" fmla="*/ 1666875 w 2600325"/>
                  <a:gd name="connsiteY52" fmla="*/ 1152525 h 1981200"/>
                  <a:gd name="connsiteX53" fmla="*/ 1657350 w 2600325"/>
                  <a:gd name="connsiteY53" fmla="*/ 1171575 h 1981200"/>
                  <a:gd name="connsiteX54" fmla="*/ 1676400 w 2600325"/>
                  <a:gd name="connsiteY54" fmla="*/ 1209675 h 1981200"/>
                  <a:gd name="connsiteX55" fmla="*/ 1676400 w 2600325"/>
                  <a:gd name="connsiteY55" fmla="*/ 1257300 h 1981200"/>
                  <a:gd name="connsiteX56" fmla="*/ 1695450 w 2600325"/>
                  <a:gd name="connsiteY56" fmla="*/ 1304925 h 1981200"/>
                  <a:gd name="connsiteX57" fmla="*/ 1695450 w 2600325"/>
                  <a:gd name="connsiteY57" fmla="*/ 1352550 h 1981200"/>
                  <a:gd name="connsiteX58" fmla="*/ 1733550 w 2600325"/>
                  <a:gd name="connsiteY58" fmla="*/ 1390650 h 1981200"/>
                  <a:gd name="connsiteX59" fmla="*/ 1762125 w 2600325"/>
                  <a:gd name="connsiteY59" fmla="*/ 1352550 h 1981200"/>
                  <a:gd name="connsiteX60" fmla="*/ 1771650 w 2600325"/>
                  <a:gd name="connsiteY60" fmla="*/ 1304925 h 1981200"/>
                  <a:gd name="connsiteX61" fmla="*/ 1790700 w 2600325"/>
                  <a:gd name="connsiteY61" fmla="*/ 1247775 h 1981200"/>
                  <a:gd name="connsiteX62" fmla="*/ 1790700 w 2600325"/>
                  <a:gd name="connsiteY62" fmla="*/ 1209675 h 1981200"/>
                  <a:gd name="connsiteX63" fmla="*/ 1809750 w 2600325"/>
                  <a:gd name="connsiteY63" fmla="*/ 1143000 h 1981200"/>
                  <a:gd name="connsiteX64" fmla="*/ 1800225 w 2600325"/>
                  <a:gd name="connsiteY64" fmla="*/ 1076325 h 1981200"/>
                  <a:gd name="connsiteX65" fmla="*/ 1809750 w 2600325"/>
                  <a:gd name="connsiteY65" fmla="*/ 1047750 h 1981200"/>
                  <a:gd name="connsiteX66" fmla="*/ 1828800 w 2600325"/>
                  <a:gd name="connsiteY66" fmla="*/ 981075 h 1981200"/>
                  <a:gd name="connsiteX67" fmla="*/ 1838325 w 2600325"/>
                  <a:gd name="connsiteY67" fmla="*/ 933450 h 1981200"/>
                  <a:gd name="connsiteX68" fmla="*/ 1847850 w 2600325"/>
                  <a:gd name="connsiteY68" fmla="*/ 885825 h 1981200"/>
                  <a:gd name="connsiteX69" fmla="*/ 1866900 w 2600325"/>
                  <a:gd name="connsiteY69" fmla="*/ 838200 h 1981200"/>
                  <a:gd name="connsiteX70" fmla="*/ 1914525 w 2600325"/>
                  <a:gd name="connsiteY70" fmla="*/ 895350 h 1981200"/>
                  <a:gd name="connsiteX71" fmla="*/ 1914525 w 2600325"/>
                  <a:gd name="connsiteY71" fmla="*/ 942975 h 1981200"/>
                  <a:gd name="connsiteX72" fmla="*/ 1933575 w 2600325"/>
                  <a:gd name="connsiteY72" fmla="*/ 1000125 h 1981200"/>
                  <a:gd name="connsiteX73" fmla="*/ 2038350 w 2600325"/>
                  <a:gd name="connsiteY73" fmla="*/ 1038225 h 1981200"/>
                  <a:gd name="connsiteX74" fmla="*/ 2000250 w 2600325"/>
                  <a:gd name="connsiteY74" fmla="*/ 1009650 h 1981200"/>
                  <a:gd name="connsiteX75" fmla="*/ 2047875 w 2600325"/>
                  <a:gd name="connsiteY75" fmla="*/ 990600 h 1981200"/>
                  <a:gd name="connsiteX76" fmla="*/ 2076450 w 2600325"/>
                  <a:gd name="connsiteY76" fmla="*/ 933450 h 1981200"/>
                  <a:gd name="connsiteX77" fmla="*/ 2105025 w 2600325"/>
                  <a:gd name="connsiteY77" fmla="*/ 876300 h 1981200"/>
                  <a:gd name="connsiteX78" fmla="*/ 2085975 w 2600325"/>
                  <a:gd name="connsiteY78" fmla="*/ 809625 h 1981200"/>
                  <a:gd name="connsiteX79" fmla="*/ 2133600 w 2600325"/>
                  <a:gd name="connsiteY79" fmla="*/ 752475 h 1981200"/>
                  <a:gd name="connsiteX80" fmla="*/ 2190750 w 2600325"/>
                  <a:gd name="connsiteY80" fmla="*/ 752475 h 1981200"/>
                  <a:gd name="connsiteX81" fmla="*/ 2247900 w 2600325"/>
                  <a:gd name="connsiteY81" fmla="*/ 752475 h 1981200"/>
                  <a:gd name="connsiteX82" fmla="*/ 2295525 w 2600325"/>
                  <a:gd name="connsiteY82" fmla="*/ 800100 h 1981200"/>
                  <a:gd name="connsiteX83" fmla="*/ 2314575 w 2600325"/>
                  <a:gd name="connsiteY83" fmla="*/ 847725 h 1981200"/>
                  <a:gd name="connsiteX84" fmla="*/ 2333625 w 2600325"/>
                  <a:gd name="connsiteY84" fmla="*/ 904875 h 1981200"/>
                  <a:gd name="connsiteX85" fmla="*/ 2352675 w 2600325"/>
                  <a:gd name="connsiteY85" fmla="*/ 962025 h 1981200"/>
                  <a:gd name="connsiteX86" fmla="*/ 2371725 w 2600325"/>
                  <a:gd name="connsiteY86" fmla="*/ 1019175 h 1981200"/>
                  <a:gd name="connsiteX87" fmla="*/ 2362200 w 2600325"/>
                  <a:gd name="connsiteY87" fmla="*/ 1047750 h 1981200"/>
                  <a:gd name="connsiteX88" fmla="*/ 2390775 w 2600325"/>
                  <a:gd name="connsiteY88" fmla="*/ 1104900 h 1981200"/>
                  <a:gd name="connsiteX89" fmla="*/ 2390775 w 2600325"/>
                  <a:gd name="connsiteY89" fmla="*/ 1152525 h 1981200"/>
                  <a:gd name="connsiteX90" fmla="*/ 2390775 w 2600325"/>
                  <a:gd name="connsiteY90" fmla="*/ 1200150 h 1981200"/>
                  <a:gd name="connsiteX91" fmla="*/ 2371725 w 2600325"/>
                  <a:gd name="connsiteY91" fmla="*/ 1228725 h 1981200"/>
                  <a:gd name="connsiteX92" fmla="*/ 2381250 w 2600325"/>
                  <a:gd name="connsiteY92" fmla="*/ 1266825 h 1981200"/>
                  <a:gd name="connsiteX93" fmla="*/ 2390775 w 2600325"/>
                  <a:gd name="connsiteY93" fmla="*/ 1323975 h 1981200"/>
                  <a:gd name="connsiteX94" fmla="*/ 2409825 w 2600325"/>
                  <a:gd name="connsiteY94" fmla="*/ 1381125 h 1981200"/>
                  <a:gd name="connsiteX95" fmla="*/ 2409825 w 2600325"/>
                  <a:gd name="connsiteY95" fmla="*/ 1438275 h 1981200"/>
                  <a:gd name="connsiteX96" fmla="*/ 2428875 w 2600325"/>
                  <a:gd name="connsiteY96" fmla="*/ 1495425 h 1981200"/>
                  <a:gd name="connsiteX97" fmla="*/ 2447925 w 2600325"/>
                  <a:gd name="connsiteY97" fmla="*/ 1552575 h 1981200"/>
                  <a:gd name="connsiteX98" fmla="*/ 2457450 w 2600325"/>
                  <a:gd name="connsiteY98" fmla="*/ 1581150 h 1981200"/>
                  <a:gd name="connsiteX99" fmla="*/ 2457450 w 2600325"/>
                  <a:gd name="connsiteY99" fmla="*/ 1628775 h 1981200"/>
                  <a:gd name="connsiteX100" fmla="*/ 2476500 w 2600325"/>
                  <a:gd name="connsiteY100" fmla="*/ 1676400 h 1981200"/>
                  <a:gd name="connsiteX101" fmla="*/ 2476500 w 2600325"/>
                  <a:gd name="connsiteY101" fmla="*/ 1733550 h 1981200"/>
                  <a:gd name="connsiteX102" fmla="*/ 2486025 w 2600325"/>
                  <a:gd name="connsiteY102" fmla="*/ 1790700 h 1981200"/>
                  <a:gd name="connsiteX103" fmla="*/ 2476500 w 2600325"/>
                  <a:gd name="connsiteY103" fmla="*/ 1828800 h 1981200"/>
                  <a:gd name="connsiteX104" fmla="*/ 2486025 w 2600325"/>
                  <a:gd name="connsiteY104" fmla="*/ 1866900 h 1981200"/>
                  <a:gd name="connsiteX105" fmla="*/ 2505075 w 2600325"/>
                  <a:gd name="connsiteY105" fmla="*/ 1924050 h 1981200"/>
                  <a:gd name="connsiteX106" fmla="*/ 2476500 w 2600325"/>
                  <a:gd name="connsiteY106" fmla="*/ 1952625 h 1981200"/>
                  <a:gd name="connsiteX107" fmla="*/ 2505075 w 2600325"/>
                  <a:gd name="connsiteY107" fmla="*/ 1981200 h 1981200"/>
                  <a:gd name="connsiteX108" fmla="*/ 2552700 w 2600325"/>
                  <a:gd name="connsiteY108" fmla="*/ 1914525 h 1981200"/>
                  <a:gd name="connsiteX109" fmla="*/ 2552700 w 2600325"/>
                  <a:gd name="connsiteY109" fmla="*/ 1847850 h 1981200"/>
                  <a:gd name="connsiteX110" fmla="*/ 2562225 w 2600325"/>
                  <a:gd name="connsiteY110" fmla="*/ 1790700 h 1981200"/>
                  <a:gd name="connsiteX111" fmla="*/ 2562225 w 2600325"/>
                  <a:gd name="connsiteY111" fmla="*/ 1743075 h 1981200"/>
                  <a:gd name="connsiteX112" fmla="*/ 2562225 w 2600325"/>
                  <a:gd name="connsiteY112" fmla="*/ 1676400 h 1981200"/>
                  <a:gd name="connsiteX113" fmla="*/ 2571750 w 2600325"/>
                  <a:gd name="connsiteY113" fmla="*/ 1619250 h 1981200"/>
                  <a:gd name="connsiteX114" fmla="*/ 2581275 w 2600325"/>
                  <a:gd name="connsiteY114" fmla="*/ 1552575 h 1981200"/>
                  <a:gd name="connsiteX115" fmla="*/ 2571750 w 2600325"/>
                  <a:gd name="connsiteY115" fmla="*/ 1495425 h 1981200"/>
                  <a:gd name="connsiteX116" fmla="*/ 2600325 w 2600325"/>
                  <a:gd name="connsiteY116" fmla="*/ 1447800 h 1981200"/>
                  <a:gd name="connsiteX0" fmla="*/ 0 w 2600325"/>
                  <a:gd name="connsiteY0" fmla="*/ 695325 h 1981200"/>
                  <a:gd name="connsiteX1" fmla="*/ 9525 w 2600325"/>
                  <a:gd name="connsiteY1" fmla="*/ 647700 h 1981200"/>
                  <a:gd name="connsiteX2" fmla="*/ 19050 w 2600325"/>
                  <a:gd name="connsiteY2" fmla="*/ 619125 h 1981200"/>
                  <a:gd name="connsiteX3" fmla="*/ 47625 w 2600325"/>
                  <a:gd name="connsiteY3" fmla="*/ 609600 h 1981200"/>
                  <a:gd name="connsiteX4" fmla="*/ 76200 w 2600325"/>
                  <a:gd name="connsiteY4" fmla="*/ 581025 h 1981200"/>
                  <a:gd name="connsiteX5" fmla="*/ 95250 w 2600325"/>
                  <a:gd name="connsiteY5" fmla="*/ 552450 h 1981200"/>
                  <a:gd name="connsiteX6" fmla="*/ 152400 w 2600325"/>
                  <a:gd name="connsiteY6" fmla="*/ 533400 h 1981200"/>
                  <a:gd name="connsiteX7" fmla="*/ 180975 w 2600325"/>
                  <a:gd name="connsiteY7" fmla="*/ 523875 h 1981200"/>
                  <a:gd name="connsiteX8" fmla="*/ 238125 w 2600325"/>
                  <a:gd name="connsiteY8" fmla="*/ 485775 h 1981200"/>
                  <a:gd name="connsiteX9" fmla="*/ 266700 w 2600325"/>
                  <a:gd name="connsiteY9" fmla="*/ 457200 h 1981200"/>
                  <a:gd name="connsiteX10" fmla="*/ 390530 w 2600325"/>
                  <a:gd name="connsiteY10" fmla="*/ 419098 h 1981200"/>
                  <a:gd name="connsiteX11" fmla="*/ 409579 w 2600325"/>
                  <a:gd name="connsiteY11" fmla="*/ 390519 h 1981200"/>
                  <a:gd name="connsiteX12" fmla="*/ 438150 w 2600325"/>
                  <a:gd name="connsiteY12" fmla="*/ 381000 h 1981200"/>
                  <a:gd name="connsiteX13" fmla="*/ 466725 w 2600325"/>
                  <a:gd name="connsiteY13" fmla="*/ 371475 h 1981200"/>
                  <a:gd name="connsiteX14" fmla="*/ 523875 w 2600325"/>
                  <a:gd name="connsiteY14" fmla="*/ 342900 h 1981200"/>
                  <a:gd name="connsiteX15" fmla="*/ 542925 w 2600325"/>
                  <a:gd name="connsiteY15" fmla="*/ 314325 h 1981200"/>
                  <a:gd name="connsiteX16" fmla="*/ 571500 w 2600325"/>
                  <a:gd name="connsiteY16" fmla="*/ 304800 h 1981200"/>
                  <a:gd name="connsiteX17" fmla="*/ 638175 w 2600325"/>
                  <a:gd name="connsiteY17" fmla="*/ 285750 h 1981200"/>
                  <a:gd name="connsiteX18" fmla="*/ 666750 w 2600325"/>
                  <a:gd name="connsiteY18" fmla="*/ 266700 h 1981200"/>
                  <a:gd name="connsiteX19" fmla="*/ 695325 w 2600325"/>
                  <a:gd name="connsiteY19" fmla="*/ 257175 h 1981200"/>
                  <a:gd name="connsiteX20" fmla="*/ 752475 w 2600325"/>
                  <a:gd name="connsiteY20" fmla="*/ 219075 h 1981200"/>
                  <a:gd name="connsiteX21" fmla="*/ 800100 w 2600325"/>
                  <a:gd name="connsiteY21" fmla="*/ 180975 h 1981200"/>
                  <a:gd name="connsiteX22" fmla="*/ 857250 w 2600325"/>
                  <a:gd name="connsiteY22" fmla="*/ 133350 h 1981200"/>
                  <a:gd name="connsiteX23" fmla="*/ 914400 w 2600325"/>
                  <a:gd name="connsiteY23" fmla="*/ 114300 h 1981200"/>
                  <a:gd name="connsiteX24" fmla="*/ 942975 w 2600325"/>
                  <a:gd name="connsiteY24" fmla="*/ 104775 h 1981200"/>
                  <a:gd name="connsiteX25" fmla="*/ 981075 w 2600325"/>
                  <a:gd name="connsiteY25" fmla="*/ 95250 h 1981200"/>
                  <a:gd name="connsiteX26" fmla="*/ 1038225 w 2600325"/>
                  <a:gd name="connsiteY26" fmla="*/ 76200 h 1981200"/>
                  <a:gd name="connsiteX27" fmla="*/ 1066800 w 2600325"/>
                  <a:gd name="connsiteY27" fmla="*/ 66675 h 1981200"/>
                  <a:gd name="connsiteX28" fmla="*/ 1114425 w 2600325"/>
                  <a:gd name="connsiteY28" fmla="*/ 57150 h 1981200"/>
                  <a:gd name="connsiteX29" fmla="*/ 1143000 w 2600325"/>
                  <a:gd name="connsiteY29" fmla="*/ 47625 h 1981200"/>
                  <a:gd name="connsiteX30" fmla="*/ 1190625 w 2600325"/>
                  <a:gd name="connsiteY30" fmla="*/ 38100 h 1981200"/>
                  <a:gd name="connsiteX31" fmla="*/ 1295400 w 2600325"/>
                  <a:gd name="connsiteY31" fmla="*/ 19050 h 1981200"/>
                  <a:gd name="connsiteX32" fmla="*/ 1362075 w 2600325"/>
                  <a:gd name="connsiteY32" fmla="*/ 0 h 1981200"/>
                  <a:gd name="connsiteX33" fmla="*/ 1476375 w 2600325"/>
                  <a:gd name="connsiteY33" fmla="*/ 9525 h 1981200"/>
                  <a:gd name="connsiteX34" fmla="*/ 1495425 w 2600325"/>
                  <a:gd name="connsiteY34" fmla="*/ 38100 h 1981200"/>
                  <a:gd name="connsiteX35" fmla="*/ 1504950 w 2600325"/>
                  <a:gd name="connsiteY35" fmla="*/ 85725 h 1981200"/>
                  <a:gd name="connsiteX36" fmla="*/ 1514475 w 2600325"/>
                  <a:gd name="connsiteY36" fmla="*/ 323850 h 1981200"/>
                  <a:gd name="connsiteX37" fmla="*/ 1543050 w 2600325"/>
                  <a:gd name="connsiteY37" fmla="*/ 485775 h 1981200"/>
                  <a:gd name="connsiteX38" fmla="*/ 1552575 w 2600325"/>
                  <a:gd name="connsiteY38" fmla="*/ 514350 h 1981200"/>
                  <a:gd name="connsiteX39" fmla="*/ 1571625 w 2600325"/>
                  <a:gd name="connsiteY39" fmla="*/ 590550 h 1981200"/>
                  <a:gd name="connsiteX40" fmla="*/ 1562100 w 2600325"/>
                  <a:gd name="connsiteY40" fmla="*/ 638175 h 1981200"/>
                  <a:gd name="connsiteX41" fmla="*/ 1571625 w 2600325"/>
                  <a:gd name="connsiteY41" fmla="*/ 657225 h 1981200"/>
                  <a:gd name="connsiteX42" fmla="*/ 1600200 w 2600325"/>
                  <a:gd name="connsiteY42" fmla="*/ 685800 h 1981200"/>
                  <a:gd name="connsiteX43" fmla="*/ 1619252 w 2600325"/>
                  <a:gd name="connsiteY43" fmla="*/ 752475 h 1981200"/>
                  <a:gd name="connsiteX44" fmla="*/ 1619250 w 2600325"/>
                  <a:gd name="connsiteY44" fmla="*/ 809625 h 1981200"/>
                  <a:gd name="connsiteX45" fmla="*/ 1628775 w 2600325"/>
                  <a:gd name="connsiteY45" fmla="*/ 866775 h 1981200"/>
                  <a:gd name="connsiteX46" fmla="*/ 1638300 w 2600325"/>
                  <a:gd name="connsiteY46" fmla="*/ 895350 h 1981200"/>
                  <a:gd name="connsiteX47" fmla="*/ 1628775 w 2600325"/>
                  <a:gd name="connsiteY47" fmla="*/ 942975 h 1981200"/>
                  <a:gd name="connsiteX48" fmla="*/ 1647825 w 2600325"/>
                  <a:gd name="connsiteY48" fmla="*/ 990600 h 1981200"/>
                  <a:gd name="connsiteX49" fmla="*/ 1647825 w 2600325"/>
                  <a:gd name="connsiteY49" fmla="*/ 1019175 h 1981200"/>
                  <a:gd name="connsiteX50" fmla="*/ 1657350 w 2600325"/>
                  <a:gd name="connsiteY50" fmla="*/ 1066800 h 1981200"/>
                  <a:gd name="connsiteX51" fmla="*/ 1657350 w 2600325"/>
                  <a:gd name="connsiteY51" fmla="*/ 1114425 h 1981200"/>
                  <a:gd name="connsiteX52" fmla="*/ 1666875 w 2600325"/>
                  <a:gd name="connsiteY52" fmla="*/ 1152525 h 1981200"/>
                  <a:gd name="connsiteX53" fmla="*/ 1657350 w 2600325"/>
                  <a:gd name="connsiteY53" fmla="*/ 1171575 h 1981200"/>
                  <a:gd name="connsiteX54" fmla="*/ 1676400 w 2600325"/>
                  <a:gd name="connsiteY54" fmla="*/ 1209675 h 1981200"/>
                  <a:gd name="connsiteX55" fmla="*/ 1676400 w 2600325"/>
                  <a:gd name="connsiteY55" fmla="*/ 1257300 h 1981200"/>
                  <a:gd name="connsiteX56" fmla="*/ 1695450 w 2600325"/>
                  <a:gd name="connsiteY56" fmla="*/ 1304925 h 1981200"/>
                  <a:gd name="connsiteX57" fmla="*/ 1695450 w 2600325"/>
                  <a:gd name="connsiteY57" fmla="*/ 1352550 h 1981200"/>
                  <a:gd name="connsiteX58" fmla="*/ 1733550 w 2600325"/>
                  <a:gd name="connsiteY58" fmla="*/ 1390650 h 1981200"/>
                  <a:gd name="connsiteX59" fmla="*/ 1762125 w 2600325"/>
                  <a:gd name="connsiteY59" fmla="*/ 1352550 h 1981200"/>
                  <a:gd name="connsiteX60" fmla="*/ 1771650 w 2600325"/>
                  <a:gd name="connsiteY60" fmla="*/ 1304925 h 1981200"/>
                  <a:gd name="connsiteX61" fmla="*/ 1790700 w 2600325"/>
                  <a:gd name="connsiteY61" fmla="*/ 1247775 h 1981200"/>
                  <a:gd name="connsiteX62" fmla="*/ 1790700 w 2600325"/>
                  <a:gd name="connsiteY62" fmla="*/ 1209675 h 1981200"/>
                  <a:gd name="connsiteX63" fmla="*/ 1809750 w 2600325"/>
                  <a:gd name="connsiteY63" fmla="*/ 1143000 h 1981200"/>
                  <a:gd name="connsiteX64" fmla="*/ 1800225 w 2600325"/>
                  <a:gd name="connsiteY64" fmla="*/ 1076325 h 1981200"/>
                  <a:gd name="connsiteX65" fmla="*/ 1809750 w 2600325"/>
                  <a:gd name="connsiteY65" fmla="*/ 1047750 h 1981200"/>
                  <a:gd name="connsiteX66" fmla="*/ 1828800 w 2600325"/>
                  <a:gd name="connsiteY66" fmla="*/ 981075 h 1981200"/>
                  <a:gd name="connsiteX67" fmla="*/ 1838325 w 2600325"/>
                  <a:gd name="connsiteY67" fmla="*/ 933450 h 1981200"/>
                  <a:gd name="connsiteX68" fmla="*/ 1847850 w 2600325"/>
                  <a:gd name="connsiteY68" fmla="*/ 885825 h 1981200"/>
                  <a:gd name="connsiteX69" fmla="*/ 1866900 w 2600325"/>
                  <a:gd name="connsiteY69" fmla="*/ 838200 h 1981200"/>
                  <a:gd name="connsiteX70" fmla="*/ 1914525 w 2600325"/>
                  <a:gd name="connsiteY70" fmla="*/ 895350 h 1981200"/>
                  <a:gd name="connsiteX71" fmla="*/ 1914525 w 2600325"/>
                  <a:gd name="connsiteY71" fmla="*/ 942975 h 1981200"/>
                  <a:gd name="connsiteX72" fmla="*/ 1933575 w 2600325"/>
                  <a:gd name="connsiteY72" fmla="*/ 1000125 h 1981200"/>
                  <a:gd name="connsiteX73" fmla="*/ 2038350 w 2600325"/>
                  <a:gd name="connsiteY73" fmla="*/ 1038225 h 1981200"/>
                  <a:gd name="connsiteX74" fmla="*/ 2000250 w 2600325"/>
                  <a:gd name="connsiteY74" fmla="*/ 1009650 h 1981200"/>
                  <a:gd name="connsiteX75" fmla="*/ 2047875 w 2600325"/>
                  <a:gd name="connsiteY75" fmla="*/ 990600 h 1981200"/>
                  <a:gd name="connsiteX76" fmla="*/ 2076450 w 2600325"/>
                  <a:gd name="connsiteY76" fmla="*/ 933450 h 1981200"/>
                  <a:gd name="connsiteX77" fmla="*/ 2105025 w 2600325"/>
                  <a:gd name="connsiteY77" fmla="*/ 876300 h 1981200"/>
                  <a:gd name="connsiteX78" fmla="*/ 2085975 w 2600325"/>
                  <a:gd name="connsiteY78" fmla="*/ 809625 h 1981200"/>
                  <a:gd name="connsiteX79" fmla="*/ 2133600 w 2600325"/>
                  <a:gd name="connsiteY79" fmla="*/ 752475 h 1981200"/>
                  <a:gd name="connsiteX80" fmla="*/ 2190750 w 2600325"/>
                  <a:gd name="connsiteY80" fmla="*/ 752475 h 1981200"/>
                  <a:gd name="connsiteX81" fmla="*/ 2247900 w 2600325"/>
                  <a:gd name="connsiteY81" fmla="*/ 752475 h 1981200"/>
                  <a:gd name="connsiteX82" fmla="*/ 2295525 w 2600325"/>
                  <a:gd name="connsiteY82" fmla="*/ 800100 h 1981200"/>
                  <a:gd name="connsiteX83" fmla="*/ 2314575 w 2600325"/>
                  <a:gd name="connsiteY83" fmla="*/ 847725 h 1981200"/>
                  <a:gd name="connsiteX84" fmla="*/ 2333625 w 2600325"/>
                  <a:gd name="connsiteY84" fmla="*/ 904875 h 1981200"/>
                  <a:gd name="connsiteX85" fmla="*/ 2352675 w 2600325"/>
                  <a:gd name="connsiteY85" fmla="*/ 962025 h 1981200"/>
                  <a:gd name="connsiteX86" fmla="*/ 2371725 w 2600325"/>
                  <a:gd name="connsiteY86" fmla="*/ 1019175 h 1981200"/>
                  <a:gd name="connsiteX87" fmla="*/ 2362200 w 2600325"/>
                  <a:gd name="connsiteY87" fmla="*/ 1047750 h 1981200"/>
                  <a:gd name="connsiteX88" fmla="*/ 2390775 w 2600325"/>
                  <a:gd name="connsiteY88" fmla="*/ 1104900 h 1981200"/>
                  <a:gd name="connsiteX89" fmla="*/ 2390775 w 2600325"/>
                  <a:gd name="connsiteY89" fmla="*/ 1152525 h 1981200"/>
                  <a:gd name="connsiteX90" fmla="*/ 2390775 w 2600325"/>
                  <a:gd name="connsiteY90" fmla="*/ 1200150 h 1981200"/>
                  <a:gd name="connsiteX91" fmla="*/ 2371725 w 2600325"/>
                  <a:gd name="connsiteY91" fmla="*/ 1228725 h 1981200"/>
                  <a:gd name="connsiteX92" fmla="*/ 2381250 w 2600325"/>
                  <a:gd name="connsiteY92" fmla="*/ 1266825 h 1981200"/>
                  <a:gd name="connsiteX93" fmla="*/ 2390775 w 2600325"/>
                  <a:gd name="connsiteY93" fmla="*/ 1323975 h 1981200"/>
                  <a:gd name="connsiteX94" fmla="*/ 2409825 w 2600325"/>
                  <a:gd name="connsiteY94" fmla="*/ 1381125 h 1981200"/>
                  <a:gd name="connsiteX95" fmla="*/ 2409825 w 2600325"/>
                  <a:gd name="connsiteY95" fmla="*/ 1438275 h 1981200"/>
                  <a:gd name="connsiteX96" fmla="*/ 2428875 w 2600325"/>
                  <a:gd name="connsiteY96" fmla="*/ 1495425 h 1981200"/>
                  <a:gd name="connsiteX97" fmla="*/ 2447925 w 2600325"/>
                  <a:gd name="connsiteY97" fmla="*/ 1552575 h 1981200"/>
                  <a:gd name="connsiteX98" fmla="*/ 2457450 w 2600325"/>
                  <a:gd name="connsiteY98" fmla="*/ 1581150 h 1981200"/>
                  <a:gd name="connsiteX99" fmla="*/ 2457450 w 2600325"/>
                  <a:gd name="connsiteY99" fmla="*/ 1628775 h 1981200"/>
                  <a:gd name="connsiteX100" fmla="*/ 2476500 w 2600325"/>
                  <a:gd name="connsiteY100" fmla="*/ 1676400 h 1981200"/>
                  <a:gd name="connsiteX101" fmla="*/ 2476500 w 2600325"/>
                  <a:gd name="connsiteY101" fmla="*/ 1733550 h 1981200"/>
                  <a:gd name="connsiteX102" fmla="*/ 2486025 w 2600325"/>
                  <a:gd name="connsiteY102" fmla="*/ 1790700 h 1981200"/>
                  <a:gd name="connsiteX103" fmla="*/ 2476500 w 2600325"/>
                  <a:gd name="connsiteY103" fmla="*/ 1828800 h 1981200"/>
                  <a:gd name="connsiteX104" fmla="*/ 2486025 w 2600325"/>
                  <a:gd name="connsiteY104" fmla="*/ 1866900 h 1981200"/>
                  <a:gd name="connsiteX105" fmla="*/ 2505075 w 2600325"/>
                  <a:gd name="connsiteY105" fmla="*/ 1924050 h 1981200"/>
                  <a:gd name="connsiteX106" fmla="*/ 2476500 w 2600325"/>
                  <a:gd name="connsiteY106" fmla="*/ 1952625 h 1981200"/>
                  <a:gd name="connsiteX107" fmla="*/ 2505075 w 2600325"/>
                  <a:gd name="connsiteY107" fmla="*/ 1981200 h 1981200"/>
                  <a:gd name="connsiteX108" fmla="*/ 2552700 w 2600325"/>
                  <a:gd name="connsiteY108" fmla="*/ 1914525 h 1981200"/>
                  <a:gd name="connsiteX109" fmla="*/ 2552700 w 2600325"/>
                  <a:gd name="connsiteY109" fmla="*/ 1847850 h 1981200"/>
                  <a:gd name="connsiteX110" fmla="*/ 2562225 w 2600325"/>
                  <a:gd name="connsiteY110" fmla="*/ 1790700 h 1981200"/>
                  <a:gd name="connsiteX111" fmla="*/ 2562225 w 2600325"/>
                  <a:gd name="connsiteY111" fmla="*/ 1743075 h 1981200"/>
                  <a:gd name="connsiteX112" fmla="*/ 2562225 w 2600325"/>
                  <a:gd name="connsiteY112" fmla="*/ 1676400 h 1981200"/>
                  <a:gd name="connsiteX113" fmla="*/ 2571750 w 2600325"/>
                  <a:gd name="connsiteY113" fmla="*/ 1619250 h 1981200"/>
                  <a:gd name="connsiteX114" fmla="*/ 2581275 w 2600325"/>
                  <a:gd name="connsiteY114" fmla="*/ 1552575 h 1981200"/>
                  <a:gd name="connsiteX115" fmla="*/ 2571750 w 2600325"/>
                  <a:gd name="connsiteY115" fmla="*/ 1495425 h 1981200"/>
                  <a:gd name="connsiteX116" fmla="*/ 2600325 w 2600325"/>
                  <a:gd name="connsiteY116" fmla="*/ 1447800 h 1981200"/>
                  <a:gd name="connsiteX117" fmla="*/ 2571750 w 2600325"/>
                  <a:gd name="connsiteY117" fmla="*/ 1409700 h 1981200"/>
                  <a:gd name="connsiteX0" fmla="*/ 0 w 2600325"/>
                  <a:gd name="connsiteY0" fmla="*/ 695325 h 1981200"/>
                  <a:gd name="connsiteX1" fmla="*/ 9525 w 2600325"/>
                  <a:gd name="connsiteY1" fmla="*/ 647700 h 1981200"/>
                  <a:gd name="connsiteX2" fmla="*/ 19050 w 2600325"/>
                  <a:gd name="connsiteY2" fmla="*/ 619125 h 1981200"/>
                  <a:gd name="connsiteX3" fmla="*/ 47625 w 2600325"/>
                  <a:gd name="connsiteY3" fmla="*/ 609600 h 1981200"/>
                  <a:gd name="connsiteX4" fmla="*/ 76200 w 2600325"/>
                  <a:gd name="connsiteY4" fmla="*/ 581025 h 1981200"/>
                  <a:gd name="connsiteX5" fmla="*/ 95250 w 2600325"/>
                  <a:gd name="connsiteY5" fmla="*/ 552450 h 1981200"/>
                  <a:gd name="connsiteX6" fmla="*/ 152400 w 2600325"/>
                  <a:gd name="connsiteY6" fmla="*/ 533400 h 1981200"/>
                  <a:gd name="connsiteX7" fmla="*/ 180975 w 2600325"/>
                  <a:gd name="connsiteY7" fmla="*/ 523875 h 1981200"/>
                  <a:gd name="connsiteX8" fmla="*/ 238125 w 2600325"/>
                  <a:gd name="connsiteY8" fmla="*/ 485775 h 1981200"/>
                  <a:gd name="connsiteX9" fmla="*/ 266700 w 2600325"/>
                  <a:gd name="connsiteY9" fmla="*/ 457200 h 1981200"/>
                  <a:gd name="connsiteX10" fmla="*/ 390530 w 2600325"/>
                  <a:gd name="connsiteY10" fmla="*/ 419098 h 1981200"/>
                  <a:gd name="connsiteX11" fmla="*/ 409579 w 2600325"/>
                  <a:gd name="connsiteY11" fmla="*/ 390519 h 1981200"/>
                  <a:gd name="connsiteX12" fmla="*/ 438150 w 2600325"/>
                  <a:gd name="connsiteY12" fmla="*/ 381000 h 1981200"/>
                  <a:gd name="connsiteX13" fmla="*/ 466725 w 2600325"/>
                  <a:gd name="connsiteY13" fmla="*/ 371475 h 1981200"/>
                  <a:gd name="connsiteX14" fmla="*/ 523875 w 2600325"/>
                  <a:gd name="connsiteY14" fmla="*/ 342900 h 1981200"/>
                  <a:gd name="connsiteX15" fmla="*/ 542925 w 2600325"/>
                  <a:gd name="connsiteY15" fmla="*/ 314325 h 1981200"/>
                  <a:gd name="connsiteX16" fmla="*/ 571500 w 2600325"/>
                  <a:gd name="connsiteY16" fmla="*/ 304800 h 1981200"/>
                  <a:gd name="connsiteX17" fmla="*/ 638175 w 2600325"/>
                  <a:gd name="connsiteY17" fmla="*/ 285750 h 1981200"/>
                  <a:gd name="connsiteX18" fmla="*/ 666750 w 2600325"/>
                  <a:gd name="connsiteY18" fmla="*/ 266700 h 1981200"/>
                  <a:gd name="connsiteX19" fmla="*/ 695325 w 2600325"/>
                  <a:gd name="connsiteY19" fmla="*/ 257175 h 1981200"/>
                  <a:gd name="connsiteX20" fmla="*/ 752475 w 2600325"/>
                  <a:gd name="connsiteY20" fmla="*/ 219075 h 1981200"/>
                  <a:gd name="connsiteX21" fmla="*/ 800100 w 2600325"/>
                  <a:gd name="connsiteY21" fmla="*/ 180975 h 1981200"/>
                  <a:gd name="connsiteX22" fmla="*/ 857250 w 2600325"/>
                  <a:gd name="connsiteY22" fmla="*/ 133350 h 1981200"/>
                  <a:gd name="connsiteX23" fmla="*/ 914400 w 2600325"/>
                  <a:gd name="connsiteY23" fmla="*/ 114300 h 1981200"/>
                  <a:gd name="connsiteX24" fmla="*/ 942975 w 2600325"/>
                  <a:gd name="connsiteY24" fmla="*/ 104775 h 1981200"/>
                  <a:gd name="connsiteX25" fmla="*/ 981075 w 2600325"/>
                  <a:gd name="connsiteY25" fmla="*/ 95250 h 1981200"/>
                  <a:gd name="connsiteX26" fmla="*/ 1038225 w 2600325"/>
                  <a:gd name="connsiteY26" fmla="*/ 76200 h 1981200"/>
                  <a:gd name="connsiteX27" fmla="*/ 1066800 w 2600325"/>
                  <a:gd name="connsiteY27" fmla="*/ 66675 h 1981200"/>
                  <a:gd name="connsiteX28" fmla="*/ 1114425 w 2600325"/>
                  <a:gd name="connsiteY28" fmla="*/ 57150 h 1981200"/>
                  <a:gd name="connsiteX29" fmla="*/ 1143000 w 2600325"/>
                  <a:gd name="connsiteY29" fmla="*/ 47625 h 1981200"/>
                  <a:gd name="connsiteX30" fmla="*/ 1190625 w 2600325"/>
                  <a:gd name="connsiteY30" fmla="*/ 38100 h 1981200"/>
                  <a:gd name="connsiteX31" fmla="*/ 1295400 w 2600325"/>
                  <a:gd name="connsiteY31" fmla="*/ 19050 h 1981200"/>
                  <a:gd name="connsiteX32" fmla="*/ 1362075 w 2600325"/>
                  <a:gd name="connsiteY32" fmla="*/ 0 h 1981200"/>
                  <a:gd name="connsiteX33" fmla="*/ 1476375 w 2600325"/>
                  <a:gd name="connsiteY33" fmla="*/ 9525 h 1981200"/>
                  <a:gd name="connsiteX34" fmla="*/ 1495425 w 2600325"/>
                  <a:gd name="connsiteY34" fmla="*/ 38100 h 1981200"/>
                  <a:gd name="connsiteX35" fmla="*/ 1504950 w 2600325"/>
                  <a:gd name="connsiteY35" fmla="*/ 85725 h 1981200"/>
                  <a:gd name="connsiteX36" fmla="*/ 1514475 w 2600325"/>
                  <a:gd name="connsiteY36" fmla="*/ 323850 h 1981200"/>
                  <a:gd name="connsiteX37" fmla="*/ 1543050 w 2600325"/>
                  <a:gd name="connsiteY37" fmla="*/ 485775 h 1981200"/>
                  <a:gd name="connsiteX38" fmla="*/ 1552575 w 2600325"/>
                  <a:gd name="connsiteY38" fmla="*/ 514350 h 1981200"/>
                  <a:gd name="connsiteX39" fmla="*/ 1571625 w 2600325"/>
                  <a:gd name="connsiteY39" fmla="*/ 590550 h 1981200"/>
                  <a:gd name="connsiteX40" fmla="*/ 1562100 w 2600325"/>
                  <a:gd name="connsiteY40" fmla="*/ 638175 h 1981200"/>
                  <a:gd name="connsiteX41" fmla="*/ 1571625 w 2600325"/>
                  <a:gd name="connsiteY41" fmla="*/ 657225 h 1981200"/>
                  <a:gd name="connsiteX42" fmla="*/ 1600200 w 2600325"/>
                  <a:gd name="connsiteY42" fmla="*/ 685800 h 1981200"/>
                  <a:gd name="connsiteX43" fmla="*/ 1619252 w 2600325"/>
                  <a:gd name="connsiteY43" fmla="*/ 752475 h 1981200"/>
                  <a:gd name="connsiteX44" fmla="*/ 1619250 w 2600325"/>
                  <a:gd name="connsiteY44" fmla="*/ 809625 h 1981200"/>
                  <a:gd name="connsiteX45" fmla="*/ 1628775 w 2600325"/>
                  <a:gd name="connsiteY45" fmla="*/ 866775 h 1981200"/>
                  <a:gd name="connsiteX46" fmla="*/ 1638300 w 2600325"/>
                  <a:gd name="connsiteY46" fmla="*/ 895350 h 1981200"/>
                  <a:gd name="connsiteX47" fmla="*/ 1628775 w 2600325"/>
                  <a:gd name="connsiteY47" fmla="*/ 942975 h 1981200"/>
                  <a:gd name="connsiteX48" fmla="*/ 1647825 w 2600325"/>
                  <a:gd name="connsiteY48" fmla="*/ 990600 h 1981200"/>
                  <a:gd name="connsiteX49" fmla="*/ 1647825 w 2600325"/>
                  <a:gd name="connsiteY49" fmla="*/ 1019175 h 1981200"/>
                  <a:gd name="connsiteX50" fmla="*/ 1657350 w 2600325"/>
                  <a:gd name="connsiteY50" fmla="*/ 1066800 h 1981200"/>
                  <a:gd name="connsiteX51" fmla="*/ 1657350 w 2600325"/>
                  <a:gd name="connsiteY51" fmla="*/ 1114425 h 1981200"/>
                  <a:gd name="connsiteX52" fmla="*/ 1666875 w 2600325"/>
                  <a:gd name="connsiteY52" fmla="*/ 1152525 h 1981200"/>
                  <a:gd name="connsiteX53" fmla="*/ 1657350 w 2600325"/>
                  <a:gd name="connsiteY53" fmla="*/ 1171575 h 1981200"/>
                  <a:gd name="connsiteX54" fmla="*/ 1676400 w 2600325"/>
                  <a:gd name="connsiteY54" fmla="*/ 1209675 h 1981200"/>
                  <a:gd name="connsiteX55" fmla="*/ 1676400 w 2600325"/>
                  <a:gd name="connsiteY55" fmla="*/ 1257300 h 1981200"/>
                  <a:gd name="connsiteX56" fmla="*/ 1695450 w 2600325"/>
                  <a:gd name="connsiteY56" fmla="*/ 1304925 h 1981200"/>
                  <a:gd name="connsiteX57" fmla="*/ 1695450 w 2600325"/>
                  <a:gd name="connsiteY57" fmla="*/ 1352550 h 1981200"/>
                  <a:gd name="connsiteX58" fmla="*/ 1733550 w 2600325"/>
                  <a:gd name="connsiteY58" fmla="*/ 1390650 h 1981200"/>
                  <a:gd name="connsiteX59" fmla="*/ 1762125 w 2600325"/>
                  <a:gd name="connsiteY59" fmla="*/ 1352550 h 1981200"/>
                  <a:gd name="connsiteX60" fmla="*/ 1771650 w 2600325"/>
                  <a:gd name="connsiteY60" fmla="*/ 1304925 h 1981200"/>
                  <a:gd name="connsiteX61" fmla="*/ 1790700 w 2600325"/>
                  <a:gd name="connsiteY61" fmla="*/ 1247775 h 1981200"/>
                  <a:gd name="connsiteX62" fmla="*/ 1790700 w 2600325"/>
                  <a:gd name="connsiteY62" fmla="*/ 1209675 h 1981200"/>
                  <a:gd name="connsiteX63" fmla="*/ 1809750 w 2600325"/>
                  <a:gd name="connsiteY63" fmla="*/ 1143000 h 1981200"/>
                  <a:gd name="connsiteX64" fmla="*/ 1800225 w 2600325"/>
                  <a:gd name="connsiteY64" fmla="*/ 1076325 h 1981200"/>
                  <a:gd name="connsiteX65" fmla="*/ 1809750 w 2600325"/>
                  <a:gd name="connsiteY65" fmla="*/ 1047750 h 1981200"/>
                  <a:gd name="connsiteX66" fmla="*/ 1828800 w 2600325"/>
                  <a:gd name="connsiteY66" fmla="*/ 981075 h 1981200"/>
                  <a:gd name="connsiteX67" fmla="*/ 1838325 w 2600325"/>
                  <a:gd name="connsiteY67" fmla="*/ 933450 h 1981200"/>
                  <a:gd name="connsiteX68" fmla="*/ 1847850 w 2600325"/>
                  <a:gd name="connsiteY68" fmla="*/ 885825 h 1981200"/>
                  <a:gd name="connsiteX69" fmla="*/ 1866900 w 2600325"/>
                  <a:gd name="connsiteY69" fmla="*/ 838200 h 1981200"/>
                  <a:gd name="connsiteX70" fmla="*/ 1914525 w 2600325"/>
                  <a:gd name="connsiteY70" fmla="*/ 895350 h 1981200"/>
                  <a:gd name="connsiteX71" fmla="*/ 1914525 w 2600325"/>
                  <a:gd name="connsiteY71" fmla="*/ 942975 h 1981200"/>
                  <a:gd name="connsiteX72" fmla="*/ 1933575 w 2600325"/>
                  <a:gd name="connsiteY72" fmla="*/ 1000125 h 1981200"/>
                  <a:gd name="connsiteX73" fmla="*/ 2038350 w 2600325"/>
                  <a:gd name="connsiteY73" fmla="*/ 1038225 h 1981200"/>
                  <a:gd name="connsiteX74" fmla="*/ 2000250 w 2600325"/>
                  <a:gd name="connsiteY74" fmla="*/ 1009650 h 1981200"/>
                  <a:gd name="connsiteX75" fmla="*/ 2047875 w 2600325"/>
                  <a:gd name="connsiteY75" fmla="*/ 990600 h 1981200"/>
                  <a:gd name="connsiteX76" fmla="*/ 2076450 w 2600325"/>
                  <a:gd name="connsiteY76" fmla="*/ 933450 h 1981200"/>
                  <a:gd name="connsiteX77" fmla="*/ 2105025 w 2600325"/>
                  <a:gd name="connsiteY77" fmla="*/ 876300 h 1981200"/>
                  <a:gd name="connsiteX78" fmla="*/ 2085975 w 2600325"/>
                  <a:gd name="connsiteY78" fmla="*/ 809625 h 1981200"/>
                  <a:gd name="connsiteX79" fmla="*/ 2133600 w 2600325"/>
                  <a:gd name="connsiteY79" fmla="*/ 752475 h 1981200"/>
                  <a:gd name="connsiteX80" fmla="*/ 2190750 w 2600325"/>
                  <a:gd name="connsiteY80" fmla="*/ 752475 h 1981200"/>
                  <a:gd name="connsiteX81" fmla="*/ 2247900 w 2600325"/>
                  <a:gd name="connsiteY81" fmla="*/ 752475 h 1981200"/>
                  <a:gd name="connsiteX82" fmla="*/ 2295525 w 2600325"/>
                  <a:gd name="connsiteY82" fmla="*/ 800100 h 1981200"/>
                  <a:gd name="connsiteX83" fmla="*/ 2314575 w 2600325"/>
                  <a:gd name="connsiteY83" fmla="*/ 847725 h 1981200"/>
                  <a:gd name="connsiteX84" fmla="*/ 2333625 w 2600325"/>
                  <a:gd name="connsiteY84" fmla="*/ 904875 h 1981200"/>
                  <a:gd name="connsiteX85" fmla="*/ 2352675 w 2600325"/>
                  <a:gd name="connsiteY85" fmla="*/ 962025 h 1981200"/>
                  <a:gd name="connsiteX86" fmla="*/ 2371725 w 2600325"/>
                  <a:gd name="connsiteY86" fmla="*/ 1019175 h 1981200"/>
                  <a:gd name="connsiteX87" fmla="*/ 2362200 w 2600325"/>
                  <a:gd name="connsiteY87" fmla="*/ 1047750 h 1981200"/>
                  <a:gd name="connsiteX88" fmla="*/ 2390775 w 2600325"/>
                  <a:gd name="connsiteY88" fmla="*/ 1104900 h 1981200"/>
                  <a:gd name="connsiteX89" fmla="*/ 2390775 w 2600325"/>
                  <a:gd name="connsiteY89" fmla="*/ 1152525 h 1981200"/>
                  <a:gd name="connsiteX90" fmla="*/ 2390775 w 2600325"/>
                  <a:gd name="connsiteY90" fmla="*/ 1200150 h 1981200"/>
                  <a:gd name="connsiteX91" fmla="*/ 2371725 w 2600325"/>
                  <a:gd name="connsiteY91" fmla="*/ 1228725 h 1981200"/>
                  <a:gd name="connsiteX92" fmla="*/ 2381250 w 2600325"/>
                  <a:gd name="connsiteY92" fmla="*/ 1266825 h 1981200"/>
                  <a:gd name="connsiteX93" fmla="*/ 2390775 w 2600325"/>
                  <a:gd name="connsiteY93" fmla="*/ 1323975 h 1981200"/>
                  <a:gd name="connsiteX94" fmla="*/ 2409825 w 2600325"/>
                  <a:gd name="connsiteY94" fmla="*/ 1381125 h 1981200"/>
                  <a:gd name="connsiteX95" fmla="*/ 2409825 w 2600325"/>
                  <a:gd name="connsiteY95" fmla="*/ 1438275 h 1981200"/>
                  <a:gd name="connsiteX96" fmla="*/ 2428875 w 2600325"/>
                  <a:gd name="connsiteY96" fmla="*/ 1495425 h 1981200"/>
                  <a:gd name="connsiteX97" fmla="*/ 2447925 w 2600325"/>
                  <a:gd name="connsiteY97" fmla="*/ 1552575 h 1981200"/>
                  <a:gd name="connsiteX98" fmla="*/ 2457450 w 2600325"/>
                  <a:gd name="connsiteY98" fmla="*/ 1581150 h 1981200"/>
                  <a:gd name="connsiteX99" fmla="*/ 2457450 w 2600325"/>
                  <a:gd name="connsiteY99" fmla="*/ 1628775 h 1981200"/>
                  <a:gd name="connsiteX100" fmla="*/ 2476500 w 2600325"/>
                  <a:gd name="connsiteY100" fmla="*/ 1676400 h 1981200"/>
                  <a:gd name="connsiteX101" fmla="*/ 2476500 w 2600325"/>
                  <a:gd name="connsiteY101" fmla="*/ 1733550 h 1981200"/>
                  <a:gd name="connsiteX102" fmla="*/ 2486025 w 2600325"/>
                  <a:gd name="connsiteY102" fmla="*/ 1790700 h 1981200"/>
                  <a:gd name="connsiteX103" fmla="*/ 2476500 w 2600325"/>
                  <a:gd name="connsiteY103" fmla="*/ 1828800 h 1981200"/>
                  <a:gd name="connsiteX104" fmla="*/ 2486025 w 2600325"/>
                  <a:gd name="connsiteY104" fmla="*/ 1866900 h 1981200"/>
                  <a:gd name="connsiteX105" fmla="*/ 2505075 w 2600325"/>
                  <a:gd name="connsiteY105" fmla="*/ 1924050 h 1981200"/>
                  <a:gd name="connsiteX106" fmla="*/ 2476500 w 2600325"/>
                  <a:gd name="connsiteY106" fmla="*/ 1952625 h 1981200"/>
                  <a:gd name="connsiteX107" fmla="*/ 2505075 w 2600325"/>
                  <a:gd name="connsiteY107" fmla="*/ 1981200 h 1981200"/>
                  <a:gd name="connsiteX108" fmla="*/ 2552700 w 2600325"/>
                  <a:gd name="connsiteY108" fmla="*/ 1914525 h 1981200"/>
                  <a:gd name="connsiteX109" fmla="*/ 2552700 w 2600325"/>
                  <a:gd name="connsiteY109" fmla="*/ 1847850 h 1981200"/>
                  <a:gd name="connsiteX110" fmla="*/ 2562225 w 2600325"/>
                  <a:gd name="connsiteY110" fmla="*/ 1790700 h 1981200"/>
                  <a:gd name="connsiteX111" fmla="*/ 2562225 w 2600325"/>
                  <a:gd name="connsiteY111" fmla="*/ 1743075 h 1981200"/>
                  <a:gd name="connsiteX112" fmla="*/ 2562225 w 2600325"/>
                  <a:gd name="connsiteY112" fmla="*/ 1676400 h 1981200"/>
                  <a:gd name="connsiteX113" fmla="*/ 2571750 w 2600325"/>
                  <a:gd name="connsiteY113" fmla="*/ 1619250 h 1981200"/>
                  <a:gd name="connsiteX114" fmla="*/ 2581275 w 2600325"/>
                  <a:gd name="connsiteY114" fmla="*/ 1552575 h 1981200"/>
                  <a:gd name="connsiteX115" fmla="*/ 2571750 w 2600325"/>
                  <a:gd name="connsiteY115" fmla="*/ 1495425 h 1981200"/>
                  <a:gd name="connsiteX116" fmla="*/ 2600325 w 2600325"/>
                  <a:gd name="connsiteY116" fmla="*/ 1447800 h 1981200"/>
                  <a:gd name="connsiteX117" fmla="*/ 2571750 w 2600325"/>
                  <a:gd name="connsiteY117" fmla="*/ 1409700 h 1981200"/>
                  <a:gd name="connsiteX118" fmla="*/ 2600325 w 2600325"/>
                  <a:gd name="connsiteY118" fmla="*/ 1343025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122" fmla="*/ 2590800 w 2602441"/>
                  <a:gd name="connsiteY122" fmla="*/ 1143000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122" fmla="*/ 2590800 w 2602441"/>
                  <a:gd name="connsiteY122" fmla="*/ 1143000 h 1981200"/>
                  <a:gd name="connsiteX123" fmla="*/ 2600325 w 2602441"/>
                  <a:gd name="connsiteY123" fmla="*/ 1076325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122" fmla="*/ 2590800 w 2602441"/>
                  <a:gd name="connsiteY122" fmla="*/ 1143000 h 1981200"/>
                  <a:gd name="connsiteX123" fmla="*/ 2600325 w 2602441"/>
                  <a:gd name="connsiteY123" fmla="*/ 1076325 h 1981200"/>
                  <a:gd name="connsiteX124" fmla="*/ 2600325 w 2602441"/>
                  <a:gd name="connsiteY124" fmla="*/ 1038225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122" fmla="*/ 2590800 w 2602441"/>
                  <a:gd name="connsiteY122" fmla="*/ 1143000 h 1981200"/>
                  <a:gd name="connsiteX123" fmla="*/ 2600325 w 2602441"/>
                  <a:gd name="connsiteY123" fmla="*/ 1076325 h 1981200"/>
                  <a:gd name="connsiteX124" fmla="*/ 2600325 w 2602441"/>
                  <a:gd name="connsiteY124" fmla="*/ 1038225 h 1981200"/>
                  <a:gd name="connsiteX125" fmla="*/ 2590800 w 2602441"/>
                  <a:gd name="connsiteY125" fmla="*/ 971550 h 1981200"/>
                  <a:gd name="connsiteX0" fmla="*/ 0 w 2602441"/>
                  <a:gd name="connsiteY0" fmla="*/ 695325 h 1981200"/>
                  <a:gd name="connsiteX1" fmla="*/ 9525 w 2602441"/>
                  <a:gd name="connsiteY1" fmla="*/ 647700 h 1981200"/>
                  <a:gd name="connsiteX2" fmla="*/ 19050 w 2602441"/>
                  <a:gd name="connsiteY2" fmla="*/ 619125 h 1981200"/>
                  <a:gd name="connsiteX3" fmla="*/ 47625 w 2602441"/>
                  <a:gd name="connsiteY3" fmla="*/ 609600 h 1981200"/>
                  <a:gd name="connsiteX4" fmla="*/ 76200 w 2602441"/>
                  <a:gd name="connsiteY4" fmla="*/ 581025 h 1981200"/>
                  <a:gd name="connsiteX5" fmla="*/ 95250 w 2602441"/>
                  <a:gd name="connsiteY5" fmla="*/ 552450 h 1981200"/>
                  <a:gd name="connsiteX6" fmla="*/ 152400 w 2602441"/>
                  <a:gd name="connsiteY6" fmla="*/ 533400 h 1981200"/>
                  <a:gd name="connsiteX7" fmla="*/ 180975 w 2602441"/>
                  <a:gd name="connsiteY7" fmla="*/ 523875 h 1981200"/>
                  <a:gd name="connsiteX8" fmla="*/ 238125 w 2602441"/>
                  <a:gd name="connsiteY8" fmla="*/ 485775 h 1981200"/>
                  <a:gd name="connsiteX9" fmla="*/ 266700 w 2602441"/>
                  <a:gd name="connsiteY9" fmla="*/ 457200 h 1981200"/>
                  <a:gd name="connsiteX10" fmla="*/ 390530 w 2602441"/>
                  <a:gd name="connsiteY10" fmla="*/ 419098 h 1981200"/>
                  <a:gd name="connsiteX11" fmla="*/ 409579 w 2602441"/>
                  <a:gd name="connsiteY11" fmla="*/ 390519 h 1981200"/>
                  <a:gd name="connsiteX12" fmla="*/ 438150 w 2602441"/>
                  <a:gd name="connsiteY12" fmla="*/ 381000 h 1981200"/>
                  <a:gd name="connsiteX13" fmla="*/ 466725 w 2602441"/>
                  <a:gd name="connsiteY13" fmla="*/ 371475 h 1981200"/>
                  <a:gd name="connsiteX14" fmla="*/ 523875 w 2602441"/>
                  <a:gd name="connsiteY14" fmla="*/ 342900 h 1981200"/>
                  <a:gd name="connsiteX15" fmla="*/ 542925 w 2602441"/>
                  <a:gd name="connsiteY15" fmla="*/ 314325 h 1981200"/>
                  <a:gd name="connsiteX16" fmla="*/ 571500 w 2602441"/>
                  <a:gd name="connsiteY16" fmla="*/ 304800 h 1981200"/>
                  <a:gd name="connsiteX17" fmla="*/ 638175 w 2602441"/>
                  <a:gd name="connsiteY17" fmla="*/ 285750 h 1981200"/>
                  <a:gd name="connsiteX18" fmla="*/ 666750 w 2602441"/>
                  <a:gd name="connsiteY18" fmla="*/ 266700 h 1981200"/>
                  <a:gd name="connsiteX19" fmla="*/ 695325 w 2602441"/>
                  <a:gd name="connsiteY19" fmla="*/ 257175 h 1981200"/>
                  <a:gd name="connsiteX20" fmla="*/ 752475 w 2602441"/>
                  <a:gd name="connsiteY20" fmla="*/ 219075 h 1981200"/>
                  <a:gd name="connsiteX21" fmla="*/ 800100 w 2602441"/>
                  <a:gd name="connsiteY21" fmla="*/ 180975 h 1981200"/>
                  <a:gd name="connsiteX22" fmla="*/ 857250 w 2602441"/>
                  <a:gd name="connsiteY22" fmla="*/ 133350 h 1981200"/>
                  <a:gd name="connsiteX23" fmla="*/ 914400 w 2602441"/>
                  <a:gd name="connsiteY23" fmla="*/ 114300 h 1981200"/>
                  <a:gd name="connsiteX24" fmla="*/ 942975 w 2602441"/>
                  <a:gd name="connsiteY24" fmla="*/ 104775 h 1981200"/>
                  <a:gd name="connsiteX25" fmla="*/ 981075 w 2602441"/>
                  <a:gd name="connsiteY25" fmla="*/ 95250 h 1981200"/>
                  <a:gd name="connsiteX26" fmla="*/ 1038225 w 2602441"/>
                  <a:gd name="connsiteY26" fmla="*/ 76200 h 1981200"/>
                  <a:gd name="connsiteX27" fmla="*/ 1066800 w 2602441"/>
                  <a:gd name="connsiteY27" fmla="*/ 66675 h 1981200"/>
                  <a:gd name="connsiteX28" fmla="*/ 1114425 w 2602441"/>
                  <a:gd name="connsiteY28" fmla="*/ 57150 h 1981200"/>
                  <a:gd name="connsiteX29" fmla="*/ 1143000 w 2602441"/>
                  <a:gd name="connsiteY29" fmla="*/ 47625 h 1981200"/>
                  <a:gd name="connsiteX30" fmla="*/ 1190625 w 2602441"/>
                  <a:gd name="connsiteY30" fmla="*/ 38100 h 1981200"/>
                  <a:gd name="connsiteX31" fmla="*/ 1295400 w 2602441"/>
                  <a:gd name="connsiteY31" fmla="*/ 19050 h 1981200"/>
                  <a:gd name="connsiteX32" fmla="*/ 1362075 w 2602441"/>
                  <a:gd name="connsiteY32" fmla="*/ 0 h 1981200"/>
                  <a:gd name="connsiteX33" fmla="*/ 1476375 w 2602441"/>
                  <a:gd name="connsiteY33" fmla="*/ 9525 h 1981200"/>
                  <a:gd name="connsiteX34" fmla="*/ 1495425 w 2602441"/>
                  <a:gd name="connsiteY34" fmla="*/ 38100 h 1981200"/>
                  <a:gd name="connsiteX35" fmla="*/ 1504950 w 2602441"/>
                  <a:gd name="connsiteY35" fmla="*/ 85725 h 1981200"/>
                  <a:gd name="connsiteX36" fmla="*/ 1514475 w 2602441"/>
                  <a:gd name="connsiteY36" fmla="*/ 323850 h 1981200"/>
                  <a:gd name="connsiteX37" fmla="*/ 1543050 w 2602441"/>
                  <a:gd name="connsiteY37" fmla="*/ 485775 h 1981200"/>
                  <a:gd name="connsiteX38" fmla="*/ 1552575 w 2602441"/>
                  <a:gd name="connsiteY38" fmla="*/ 514350 h 1981200"/>
                  <a:gd name="connsiteX39" fmla="*/ 1571625 w 2602441"/>
                  <a:gd name="connsiteY39" fmla="*/ 590550 h 1981200"/>
                  <a:gd name="connsiteX40" fmla="*/ 1562100 w 2602441"/>
                  <a:gd name="connsiteY40" fmla="*/ 638175 h 1981200"/>
                  <a:gd name="connsiteX41" fmla="*/ 1571625 w 2602441"/>
                  <a:gd name="connsiteY41" fmla="*/ 657225 h 1981200"/>
                  <a:gd name="connsiteX42" fmla="*/ 1600200 w 2602441"/>
                  <a:gd name="connsiteY42" fmla="*/ 685800 h 1981200"/>
                  <a:gd name="connsiteX43" fmla="*/ 1619252 w 2602441"/>
                  <a:gd name="connsiteY43" fmla="*/ 752475 h 1981200"/>
                  <a:gd name="connsiteX44" fmla="*/ 1619250 w 2602441"/>
                  <a:gd name="connsiteY44" fmla="*/ 809625 h 1981200"/>
                  <a:gd name="connsiteX45" fmla="*/ 1628775 w 2602441"/>
                  <a:gd name="connsiteY45" fmla="*/ 866775 h 1981200"/>
                  <a:gd name="connsiteX46" fmla="*/ 1638300 w 2602441"/>
                  <a:gd name="connsiteY46" fmla="*/ 895350 h 1981200"/>
                  <a:gd name="connsiteX47" fmla="*/ 1628775 w 2602441"/>
                  <a:gd name="connsiteY47" fmla="*/ 942975 h 1981200"/>
                  <a:gd name="connsiteX48" fmla="*/ 1647825 w 2602441"/>
                  <a:gd name="connsiteY48" fmla="*/ 990600 h 1981200"/>
                  <a:gd name="connsiteX49" fmla="*/ 1647825 w 2602441"/>
                  <a:gd name="connsiteY49" fmla="*/ 1019175 h 1981200"/>
                  <a:gd name="connsiteX50" fmla="*/ 1657350 w 2602441"/>
                  <a:gd name="connsiteY50" fmla="*/ 1066800 h 1981200"/>
                  <a:gd name="connsiteX51" fmla="*/ 1657350 w 2602441"/>
                  <a:gd name="connsiteY51" fmla="*/ 1114425 h 1981200"/>
                  <a:gd name="connsiteX52" fmla="*/ 1666875 w 2602441"/>
                  <a:gd name="connsiteY52" fmla="*/ 1152525 h 1981200"/>
                  <a:gd name="connsiteX53" fmla="*/ 1657350 w 2602441"/>
                  <a:gd name="connsiteY53" fmla="*/ 1171575 h 1981200"/>
                  <a:gd name="connsiteX54" fmla="*/ 1676400 w 2602441"/>
                  <a:gd name="connsiteY54" fmla="*/ 1209675 h 1981200"/>
                  <a:gd name="connsiteX55" fmla="*/ 1676400 w 2602441"/>
                  <a:gd name="connsiteY55" fmla="*/ 1257300 h 1981200"/>
                  <a:gd name="connsiteX56" fmla="*/ 1695450 w 2602441"/>
                  <a:gd name="connsiteY56" fmla="*/ 1304925 h 1981200"/>
                  <a:gd name="connsiteX57" fmla="*/ 1695450 w 2602441"/>
                  <a:gd name="connsiteY57" fmla="*/ 1352550 h 1981200"/>
                  <a:gd name="connsiteX58" fmla="*/ 1733550 w 2602441"/>
                  <a:gd name="connsiteY58" fmla="*/ 1390650 h 1981200"/>
                  <a:gd name="connsiteX59" fmla="*/ 1762125 w 2602441"/>
                  <a:gd name="connsiteY59" fmla="*/ 1352550 h 1981200"/>
                  <a:gd name="connsiteX60" fmla="*/ 1771650 w 2602441"/>
                  <a:gd name="connsiteY60" fmla="*/ 1304925 h 1981200"/>
                  <a:gd name="connsiteX61" fmla="*/ 1790700 w 2602441"/>
                  <a:gd name="connsiteY61" fmla="*/ 1247775 h 1981200"/>
                  <a:gd name="connsiteX62" fmla="*/ 1790700 w 2602441"/>
                  <a:gd name="connsiteY62" fmla="*/ 1209675 h 1981200"/>
                  <a:gd name="connsiteX63" fmla="*/ 1809750 w 2602441"/>
                  <a:gd name="connsiteY63" fmla="*/ 1143000 h 1981200"/>
                  <a:gd name="connsiteX64" fmla="*/ 1800225 w 2602441"/>
                  <a:gd name="connsiteY64" fmla="*/ 1076325 h 1981200"/>
                  <a:gd name="connsiteX65" fmla="*/ 1809750 w 2602441"/>
                  <a:gd name="connsiteY65" fmla="*/ 1047750 h 1981200"/>
                  <a:gd name="connsiteX66" fmla="*/ 1828800 w 2602441"/>
                  <a:gd name="connsiteY66" fmla="*/ 981075 h 1981200"/>
                  <a:gd name="connsiteX67" fmla="*/ 1838325 w 2602441"/>
                  <a:gd name="connsiteY67" fmla="*/ 933450 h 1981200"/>
                  <a:gd name="connsiteX68" fmla="*/ 1847850 w 2602441"/>
                  <a:gd name="connsiteY68" fmla="*/ 885825 h 1981200"/>
                  <a:gd name="connsiteX69" fmla="*/ 1866900 w 2602441"/>
                  <a:gd name="connsiteY69" fmla="*/ 838200 h 1981200"/>
                  <a:gd name="connsiteX70" fmla="*/ 1914525 w 2602441"/>
                  <a:gd name="connsiteY70" fmla="*/ 895350 h 1981200"/>
                  <a:gd name="connsiteX71" fmla="*/ 1914525 w 2602441"/>
                  <a:gd name="connsiteY71" fmla="*/ 942975 h 1981200"/>
                  <a:gd name="connsiteX72" fmla="*/ 1933575 w 2602441"/>
                  <a:gd name="connsiteY72" fmla="*/ 1000125 h 1981200"/>
                  <a:gd name="connsiteX73" fmla="*/ 2038350 w 2602441"/>
                  <a:gd name="connsiteY73" fmla="*/ 1038225 h 1981200"/>
                  <a:gd name="connsiteX74" fmla="*/ 2000250 w 2602441"/>
                  <a:gd name="connsiteY74" fmla="*/ 1009650 h 1981200"/>
                  <a:gd name="connsiteX75" fmla="*/ 2047875 w 2602441"/>
                  <a:gd name="connsiteY75" fmla="*/ 990600 h 1981200"/>
                  <a:gd name="connsiteX76" fmla="*/ 2076450 w 2602441"/>
                  <a:gd name="connsiteY76" fmla="*/ 933450 h 1981200"/>
                  <a:gd name="connsiteX77" fmla="*/ 2105025 w 2602441"/>
                  <a:gd name="connsiteY77" fmla="*/ 876300 h 1981200"/>
                  <a:gd name="connsiteX78" fmla="*/ 2085975 w 2602441"/>
                  <a:gd name="connsiteY78" fmla="*/ 809625 h 1981200"/>
                  <a:gd name="connsiteX79" fmla="*/ 2133600 w 2602441"/>
                  <a:gd name="connsiteY79" fmla="*/ 752475 h 1981200"/>
                  <a:gd name="connsiteX80" fmla="*/ 2190750 w 2602441"/>
                  <a:gd name="connsiteY80" fmla="*/ 752475 h 1981200"/>
                  <a:gd name="connsiteX81" fmla="*/ 2247900 w 2602441"/>
                  <a:gd name="connsiteY81" fmla="*/ 752475 h 1981200"/>
                  <a:gd name="connsiteX82" fmla="*/ 2295525 w 2602441"/>
                  <a:gd name="connsiteY82" fmla="*/ 800100 h 1981200"/>
                  <a:gd name="connsiteX83" fmla="*/ 2314575 w 2602441"/>
                  <a:gd name="connsiteY83" fmla="*/ 847725 h 1981200"/>
                  <a:gd name="connsiteX84" fmla="*/ 2333625 w 2602441"/>
                  <a:gd name="connsiteY84" fmla="*/ 904875 h 1981200"/>
                  <a:gd name="connsiteX85" fmla="*/ 2352675 w 2602441"/>
                  <a:gd name="connsiteY85" fmla="*/ 962025 h 1981200"/>
                  <a:gd name="connsiteX86" fmla="*/ 2371725 w 2602441"/>
                  <a:gd name="connsiteY86" fmla="*/ 1019175 h 1981200"/>
                  <a:gd name="connsiteX87" fmla="*/ 2362200 w 2602441"/>
                  <a:gd name="connsiteY87" fmla="*/ 1047750 h 1981200"/>
                  <a:gd name="connsiteX88" fmla="*/ 2390775 w 2602441"/>
                  <a:gd name="connsiteY88" fmla="*/ 1104900 h 1981200"/>
                  <a:gd name="connsiteX89" fmla="*/ 2390775 w 2602441"/>
                  <a:gd name="connsiteY89" fmla="*/ 1152525 h 1981200"/>
                  <a:gd name="connsiteX90" fmla="*/ 2390775 w 2602441"/>
                  <a:gd name="connsiteY90" fmla="*/ 1200150 h 1981200"/>
                  <a:gd name="connsiteX91" fmla="*/ 2371725 w 2602441"/>
                  <a:gd name="connsiteY91" fmla="*/ 1228725 h 1981200"/>
                  <a:gd name="connsiteX92" fmla="*/ 2381250 w 2602441"/>
                  <a:gd name="connsiteY92" fmla="*/ 1266825 h 1981200"/>
                  <a:gd name="connsiteX93" fmla="*/ 2390775 w 2602441"/>
                  <a:gd name="connsiteY93" fmla="*/ 1323975 h 1981200"/>
                  <a:gd name="connsiteX94" fmla="*/ 2409825 w 2602441"/>
                  <a:gd name="connsiteY94" fmla="*/ 1381125 h 1981200"/>
                  <a:gd name="connsiteX95" fmla="*/ 2409825 w 2602441"/>
                  <a:gd name="connsiteY95" fmla="*/ 1438275 h 1981200"/>
                  <a:gd name="connsiteX96" fmla="*/ 2428875 w 2602441"/>
                  <a:gd name="connsiteY96" fmla="*/ 1495425 h 1981200"/>
                  <a:gd name="connsiteX97" fmla="*/ 2447925 w 2602441"/>
                  <a:gd name="connsiteY97" fmla="*/ 1552575 h 1981200"/>
                  <a:gd name="connsiteX98" fmla="*/ 2457450 w 2602441"/>
                  <a:gd name="connsiteY98" fmla="*/ 1581150 h 1981200"/>
                  <a:gd name="connsiteX99" fmla="*/ 2457450 w 2602441"/>
                  <a:gd name="connsiteY99" fmla="*/ 1628775 h 1981200"/>
                  <a:gd name="connsiteX100" fmla="*/ 2476500 w 2602441"/>
                  <a:gd name="connsiteY100" fmla="*/ 1676400 h 1981200"/>
                  <a:gd name="connsiteX101" fmla="*/ 2476500 w 2602441"/>
                  <a:gd name="connsiteY101" fmla="*/ 1733550 h 1981200"/>
                  <a:gd name="connsiteX102" fmla="*/ 2486025 w 2602441"/>
                  <a:gd name="connsiteY102" fmla="*/ 1790700 h 1981200"/>
                  <a:gd name="connsiteX103" fmla="*/ 2476500 w 2602441"/>
                  <a:gd name="connsiteY103" fmla="*/ 1828800 h 1981200"/>
                  <a:gd name="connsiteX104" fmla="*/ 2486025 w 2602441"/>
                  <a:gd name="connsiteY104" fmla="*/ 1866900 h 1981200"/>
                  <a:gd name="connsiteX105" fmla="*/ 2505075 w 2602441"/>
                  <a:gd name="connsiteY105" fmla="*/ 1924050 h 1981200"/>
                  <a:gd name="connsiteX106" fmla="*/ 2476500 w 2602441"/>
                  <a:gd name="connsiteY106" fmla="*/ 1952625 h 1981200"/>
                  <a:gd name="connsiteX107" fmla="*/ 2505075 w 2602441"/>
                  <a:gd name="connsiteY107" fmla="*/ 1981200 h 1981200"/>
                  <a:gd name="connsiteX108" fmla="*/ 2552700 w 2602441"/>
                  <a:gd name="connsiteY108" fmla="*/ 1914525 h 1981200"/>
                  <a:gd name="connsiteX109" fmla="*/ 2552700 w 2602441"/>
                  <a:gd name="connsiteY109" fmla="*/ 1847850 h 1981200"/>
                  <a:gd name="connsiteX110" fmla="*/ 2562225 w 2602441"/>
                  <a:gd name="connsiteY110" fmla="*/ 1790700 h 1981200"/>
                  <a:gd name="connsiteX111" fmla="*/ 2562225 w 2602441"/>
                  <a:gd name="connsiteY111" fmla="*/ 1743075 h 1981200"/>
                  <a:gd name="connsiteX112" fmla="*/ 2562225 w 2602441"/>
                  <a:gd name="connsiteY112" fmla="*/ 1676400 h 1981200"/>
                  <a:gd name="connsiteX113" fmla="*/ 2571750 w 2602441"/>
                  <a:gd name="connsiteY113" fmla="*/ 1619250 h 1981200"/>
                  <a:gd name="connsiteX114" fmla="*/ 2581275 w 2602441"/>
                  <a:gd name="connsiteY114" fmla="*/ 1552575 h 1981200"/>
                  <a:gd name="connsiteX115" fmla="*/ 2571750 w 2602441"/>
                  <a:gd name="connsiteY115" fmla="*/ 1495425 h 1981200"/>
                  <a:gd name="connsiteX116" fmla="*/ 2600325 w 2602441"/>
                  <a:gd name="connsiteY116" fmla="*/ 1447800 h 1981200"/>
                  <a:gd name="connsiteX117" fmla="*/ 2571750 w 2602441"/>
                  <a:gd name="connsiteY117" fmla="*/ 1409700 h 1981200"/>
                  <a:gd name="connsiteX118" fmla="*/ 2600325 w 2602441"/>
                  <a:gd name="connsiteY118" fmla="*/ 1343025 h 1981200"/>
                  <a:gd name="connsiteX119" fmla="*/ 2600325 w 2602441"/>
                  <a:gd name="connsiteY119" fmla="*/ 1276350 h 1981200"/>
                  <a:gd name="connsiteX120" fmla="*/ 2581275 w 2602441"/>
                  <a:gd name="connsiteY120" fmla="*/ 1228725 h 1981200"/>
                  <a:gd name="connsiteX121" fmla="*/ 2590800 w 2602441"/>
                  <a:gd name="connsiteY121" fmla="*/ 1171575 h 1981200"/>
                  <a:gd name="connsiteX122" fmla="*/ 2590800 w 2602441"/>
                  <a:gd name="connsiteY122" fmla="*/ 1143000 h 1981200"/>
                  <a:gd name="connsiteX123" fmla="*/ 2600325 w 2602441"/>
                  <a:gd name="connsiteY123" fmla="*/ 1076325 h 1981200"/>
                  <a:gd name="connsiteX124" fmla="*/ 2600325 w 2602441"/>
                  <a:gd name="connsiteY124" fmla="*/ 1038225 h 1981200"/>
                  <a:gd name="connsiteX125" fmla="*/ 2590800 w 2602441"/>
                  <a:gd name="connsiteY125" fmla="*/ 971550 h 1981200"/>
                  <a:gd name="connsiteX126" fmla="*/ 2600325 w 2602441"/>
                  <a:gd name="connsiteY126" fmla="*/ 923925 h 1981200"/>
                  <a:gd name="connsiteX0" fmla="*/ 0 w 2619375"/>
                  <a:gd name="connsiteY0" fmla="*/ 695325 h 1981200"/>
                  <a:gd name="connsiteX1" fmla="*/ 9525 w 2619375"/>
                  <a:gd name="connsiteY1" fmla="*/ 647700 h 1981200"/>
                  <a:gd name="connsiteX2" fmla="*/ 19050 w 2619375"/>
                  <a:gd name="connsiteY2" fmla="*/ 619125 h 1981200"/>
                  <a:gd name="connsiteX3" fmla="*/ 47625 w 2619375"/>
                  <a:gd name="connsiteY3" fmla="*/ 609600 h 1981200"/>
                  <a:gd name="connsiteX4" fmla="*/ 76200 w 2619375"/>
                  <a:gd name="connsiteY4" fmla="*/ 581025 h 1981200"/>
                  <a:gd name="connsiteX5" fmla="*/ 95250 w 2619375"/>
                  <a:gd name="connsiteY5" fmla="*/ 552450 h 1981200"/>
                  <a:gd name="connsiteX6" fmla="*/ 152400 w 2619375"/>
                  <a:gd name="connsiteY6" fmla="*/ 533400 h 1981200"/>
                  <a:gd name="connsiteX7" fmla="*/ 180975 w 2619375"/>
                  <a:gd name="connsiteY7" fmla="*/ 523875 h 1981200"/>
                  <a:gd name="connsiteX8" fmla="*/ 238125 w 2619375"/>
                  <a:gd name="connsiteY8" fmla="*/ 485775 h 1981200"/>
                  <a:gd name="connsiteX9" fmla="*/ 266700 w 2619375"/>
                  <a:gd name="connsiteY9" fmla="*/ 457200 h 1981200"/>
                  <a:gd name="connsiteX10" fmla="*/ 390530 w 2619375"/>
                  <a:gd name="connsiteY10" fmla="*/ 419098 h 1981200"/>
                  <a:gd name="connsiteX11" fmla="*/ 409579 w 2619375"/>
                  <a:gd name="connsiteY11" fmla="*/ 390519 h 1981200"/>
                  <a:gd name="connsiteX12" fmla="*/ 438150 w 2619375"/>
                  <a:gd name="connsiteY12" fmla="*/ 381000 h 1981200"/>
                  <a:gd name="connsiteX13" fmla="*/ 466725 w 2619375"/>
                  <a:gd name="connsiteY13" fmla="*/ 371475 h 1981200"/>
                  <a:gd name="connsiteX14" fmla="*/ 523875 w 2619375"/>
                  <a:gd name="connsiteY14" fmla="*/ 342900 h 1981200"/>
                  <a:gd name="connsiteX15" fmla="*/ 542925 w 2619375"/>
                  <a:gd name="connsiteY15" fmla="*/ 314325 h 1981200"/>
                  <a:gd name="connsiteX16" fmla="*/ 571500 w 2619375"/>
                  <a:gd name="connsiteY16" fmla="*/ 304800 h 1981200"/>
                  <a:gd name="connsiteX17" fmla="*/ 638175 w 2619375"/>
                  <a:gd name="connsiteY17" fmla="*/ 285750 h 1981200"/>
                  <a:gd name="connsiteX18" fmla="*/ 666750 w 2619375"/>
                  <a:gd name="connsiteY18" fmla="*/ 266700 h 1981200"/>
                  <a:gd name="connsiteX19" fmla="*/ 695325 w 2619375"/>
                  <a:gd name="connsiteY19" fmla="*/ 257175 h 1981200"/>
                  <a:gd name="connsiteX20" fmla="*/ 752475 w 2619375"/>
                  <a:gd name="connsiteY20" fmla="*/ 219075 h 1981200"/>
                  <a:gd name="connsiteX21" fmla="*/ 800100 w 2619375"/>
                  <a:gd name="connsiteY21" fmla="*/ 180975 h 1981200"/>
                  <a:gd name="connsiteX22" fmla="*/ 857250 w 2619375"/>
                  <a:gd name="connsiteY22" fmla="*/ 133350 h 1981200"/>
                  <a:gd name="connsiteX23" fmla="*/ 914400 w 2619375"/>
                  <a:gd name="connsiteY23" fmla="*/ 114300 h 1981200"/>
                  <a:gd name="connsiteX24" fmla="*/ 942975 w 2619375"/>
                  <a:gd name="connsiteY24" fmla="*/ 104775 h 1981200"/>
                  <a:gd name="connsiteX25" fmla="*/ 981075 w 2619375"/>
                  <a:gd name="connsiteY25" fmla="*/ 95250 h 1981200"/>
                  <a:gd name="connsiteX26" fmla="*/ 1038225 w 2619375"/>
                  <a:gd name="connsiteY26" fmla="*/ 76200 h 1981200"/>
                  <a:gd name="connsiteX27" fmla="*/ 1066800 w 2619375"/>
                  <a:gd name="connsiteY27" fmla="*/ 66675 h 1981200"/>
                  <a:gd name="connsiteX28" fmla="*/ 1114425 w 2619375"/>
                  <a:gd name="connsiteY28" fmla="*/ 57150 h 1981200"/>
                  <a:gd name="connsiteX29" fmla="*/ 1143000 w 2619375"/>
                  <a:gd name="connsiteY29" fmla="*/ 47625 h 1981200"/>
                  <a:gd name="connsiteX30" fmla="*/ 1190625 w 2619375"/>
                  <a:gd name="connsiteY30" fmla="*/ 38100 h 1981200"/>
                  <a:gd name="connsiteX31" fmla="*/ 1295400 w 2619375"/>
                  <a:gd name="connsiteY31" fmla="*/ 19050 h 1981200"/>
                  <a:gd name="connsiteX32" fmla="*/ 1362075 w 2619375"/>
                  <a:gd name="connsiteY32" fmla="*/ 0 h 1981200"/>
                  <a:gd name="connsiteX33" fmla="*/ 1476375 w 2619375"/>
                  <a:gd name="connsiteY33" fmla="*/ 9525 h 1981200"/>
                  <a:gd name="connsiteX34" fmla="*/ 1495425 w 2619375"/>
                  <a:gd name="connsiteY34" fmla="*/ 38100 h 1981200"/>
                  <a:gd name="connsiteX35" fmla="*/ 1504950 w 2619375"/>
                  <a:gd name="connsiteY35" fmla="*/ 85725 h 1981200"/>
                  <a:gd name="connsiteX36" fmla="*/ 1514475 w 2619375"/>
                  <a:gd name="connsiteY36" fmla="*/ 323850 h 1981200"/>
                  <a:gd name="connsiteX37" fmla="*/ 1543050 w 2619375"/>
                  <a:gd name="connsiteY37" fmla="*/ 485775 h 1981200"/>
                  <a:gd name="connsiteX38" fmla="*/ 1552575 w 2619375"/>
                  <a:gd name="connsiteY38" fmla="*/ 514350 h 1981200"/>
                  <a:gd name="connsiteX39" fmla="*/ 1571625 w 2619375"/>
                  <a:gd name="connsiteY39" fmla="*/ 590550 h 1981200"/>
                  <a:gd name="connsiteX40" fmla="*/ 1562100 w 2619375"/>
                  <a:gd name="connsiteY40" fmla="*/ 638175 h 1981200"/>
                  <a:gd name="connsiteX41" fmla="*/ 1571625 w 2619375"/>
                  <a:gd name="connsiteY41" fmla="*/ 657225 h 1981200"/>
                  <a:gd name="connsiteX42" fmla="*/ 1600200 w 2619375"/>
                  <a:gd name="connsiteY42" fmla="*/ 685800 h 1981200"/>
                  <a:gd name="connsiteX43" fmla="*/ 1619252 w 2619375"/>
                  <a:gd name="connsiteY43" fmla="*/ 752475 h 1981200"/>
                  <a:gd name="connsiteX44" fmla="*/ 1619250 w 2619375"/>
                  <a:gd name="connsiteY44" fmla="*/ 809625 h 1981200"/>
                  <a:gd name="connsiteX45" fmla="*/ 1628775 w 2619375"/>
                  <a:gd name="connsiteY45" fmla="*/ 866775 h 1981200"/>
                  <a:gd name="connsiteX46" fmla="*/ 1638300 w 2619375"/>
                  <a:gd name="connsiteY46" fmla="*/ 895350 h 1981200"/>
                  <a:gd name="connsiteX47" fmla="*/ 1628775 w 2619375"/>
                  <a:gd name="connsiteY47" fmla="*/ 942975 h 1981200"/>
                  <a:gd name="connsiteX48" fmla="*/ 1647825 w 2619375"/>
                  <a:gd name="connsiteY48" fmla="*/ 990600 h 1981200"/>
                  <a:gd name="connsiteX49" fmla="*/ 1647825 w 2619375"/>
                  <a:gd name="connsiteY49" fmla="*/ 1019175 h 1981200"/>
                  <a:gd name="connsiteX50" fmla="*/ 1657350 w 2619375"/>
                  <a:gd name="connsiteY50" fmla="*/ 1066800 h 1981200"/>
                  <a:gd name="connsiteX51" fmla="*/ 1657350 w 2619375"/>
                  <a:gd name="connsiteY51" fmla="*/ 1114425 h 1981200"/>
                  <a:gd name="connsiteX52" fmla="*/ 1666875 w 2619375"/>
                  <a:gd name="connsiteY52" fmla="*/ 1152525 h 1981200"/>
                  <a:gd name="connsiteX53" fmla="*/ 1657350 w 2619375"/>
                  <a:gd name="connsiteY53" fmla="*/ 1171575 h 1981200"/>
                  <a:gd name="connsiteX54" fmla="*/ 1676400 w 2619375"/>
                  <a:gd name="connsiteY54" fmla="*/ 1209675 h 1981200"/>
                  <a:gd name="connsiteX55" fmla="*/ 1676400 w 2619375"/>
                  <a:gd name="connsiteY55" fmla="*/ 1257300 h 1981200"/>
                  <a:gd name="connsiteX56" fmla="*/ 1695450 w 2619375"/>
                  <a:gd name="connsiteY56" fmla="*/ 1304925 h 1981200"/>
                  <a:gd name="connsiteX57" fmla="*/ 1695450 w 2619375"/>
                  <a:gd name="connsiteY57" fmla="*/ 1352550 h 1981200"/>
                  <a:gd name="connsiteX58" fmla="*/ 1733550 w 2619375"/>
                  <a:gd name="connsiteY58" fmla="*/ 1390650 h 1981200"/>
                  <a:gd name="connsiteX59" fmla="*/ 1762125 w 2619375"/>
                  <a:gd name="connsiteY59" fmla="*/ 1352550 h 1981200"/>
                  <a:gd name="connsiteX60" fmla="*/ 1771650 w 2619375"/>
                  <a:gd name="connsiteY60" fmla="*/ 1304925 h 1981200"/>
                  <a:gd name="connsiteX61" fmla="*/ 1790700 w 2619375"/>
                  <a:gd name="connsiteY61" fmla="*/ 1247775 h 1981200"/>
                  <a:gd name="connsiteX62" fmla="*/ 1790700 w 2619375"/>
                  <a:gd name="connsiteY62" fmla="*/ 1209675 h 1981200"/>
                  <a:gd name="connsiteX63" fmla="*/ 1809750 w 2619375"/>
                  <a:gd name="connsiteY63" fmla="*/ 1143000 h 1981200"/>
                  <a:gd name="connsiteX64" fmla="*/ 1800225 w 2619375"/>
                  <a:gd name="connsiteY64" fmla="*/ 1076325 h 1981200"/>
                  <a:gd name="connsiteX65" fmla="*/ 1809750 w 2619375"/>
                  <a:gd name="connsiteY65" fmla="*/ 1047750 h 1981200"/>
                  <a:gd name="connsiteX66" fmla="*/ 1828800 w 2619375"/>
                  <a:gd name="connsiteY66" fmla="*/ 981075 h 1981200"/>
                  <a:gd name="connsiteX67" fmla="*/ 1838325 w 2619375"/>
                  <a:gd name="connsiteY67" fmla="*/ 933450 h 1981200"/>
                  <a:gd name="connsiteX68" fmla="*/ 1847850 w 2619375"/>
                  <a:gd name="connsiteY68" fmla="*/ 885825 h 1981200"/>
                  <a:gd name="connsiteX69" fmla="*/ 1866900 w 2619375"/>
                  <a:gd name="connsiteY69" fmla="*/ 838200 h 1981200"/>
                  <a:gd name="connsiteX70" fmla="*/ 1914525 w 2619375"/>
                  <a:gd name="connsiteY70" fmla="*/ 895350 h 1981200"/>
                  <a:gd name="connsiteX71" fmla="*/ 1914525 w 2619375"/>
                  <a:gd name="connsiteY71" fmla="*/ 942975 h 1981200"/>
                  <a:gd name="connsiteX72" fmla="*/ 1933575 w 2619375"/>
                  <a:gd name="connsiteY72" fmla="*/ 1000125 h 1981200"/>
                  <a:gd name="connsiteX73" fmla="*/ 2038350 w 2619375"/>
                  <a:gd name="connsiteY73" fmla="*/ 1038225 h 1981200"/>
                  <a:gd name="connsiteX74" fmla="*/ 2000250 w 2619375"/>
                  <a:gd name="connsiteY74" fmla="*/ 1009650 h 1981200"/>
                  <a:gd name="connsiteX75" fmla="*/ 2047875 w 2619375"/>
                  <a:gd name="connsiteY75" fmla="*/ 990600 h 1981200"/>
                  <a:gd name="connsiteX76" fmla="*/ 2076450 w 2619375"/>
                  <a:gd name="connsiteY76" fmla="*/ 933450 h 1981200"/>
                  <a:gd name="connsiteX77" fmla="*/ 2105025 w 2619375"/>
                  <a:gd name="connsiteY77" fmla="*/ 876300 h 1981200"/>
                  <a:gd name="connsiteX78" fmla="*/ 2085975 w 2619375"/>
                  <a:gd name="connsiteY78" fmla="*/ 809625 h 1981200"/>
                  <a:gd name="connsiteX79" fmla="*/ 2133600 w 2619375"/>
                  <a:gd name="connsiteY79" fmla="*/ 752475 h 1981200"/>
                  <a:gd name="connsiteX80" fmla="*/ 2190750 w 2619375"/>
                  <a:gd name="connsiteY80" fmla="*/ 752475 h 1981200"/>
                  <a:gd name="connsiteX81" fmla="*/ 2247900 w 2619375"/>
                  <a:gd name="connsiteY81" fmla="*/ 752475 h 1981200"/>
                  <a:gd name="connsiteX82" fmla="*/ 2295525 w 2619375"/>
                  <a:gd name="connsiteY82" fmla="*/ 800100 h 1981200"/>
                  <a:gd name="connsiteX83" fmla="*/ 2314575 w 2619375"/>
                  <a:gd name="connsiteY83" fmla="*/ 847725 h 1981200"/>
                  <a:gd name="connsiteX84" fmla="*/ 2333625 w 2619375"/>
                  <a:gd name="connsiteY84" fmla="*/ 904875 h 1981200"/>
                  <a:gd name="connsiteX85" fmla="*/ 2352675 w 2619375"/>
                  <a:gd name="connsiteY85" fmla="*/ 962025 h 1981200"/>
                  <a:gd name="connsiteX86" fmla="*/ 2371725 w 2619375"/>
                  <a:gd name="connsiteY86" fmla="*/ 1019175 h 1981200"/>
                  <a:gd name="connsiteX87" fmla="*/ 2362200 w 2619375"/>
                  <a:gd name="connsiteY87" fmla="*/ 1047750 h 1981200"/>
                  <a:gd name="connsiteX88" fmla="*/ 2390775 w 2619375"/>
                  <a:gd name="connsiteY88" fmla="*/ 1104900 h 1981200"/>
                  <a:gd name="connsiteX89" fmla="*/ 2390775 w 2619375"/>
                  <a:gd name="connsiteY89" fmla="*/ 1152525 h 1981200"/>
                  <a:gd name="connsiteX90" fmla="*/ 2390775 w 2619375"/>
                  <a:gd name="connsiteY90" fmla="*/ 1200150 h 1981200"/>
                  <a:gd name="connsiteX91" fmla="*/ 2371725 w 2619375"/>
                  <a:gd name="connsiteY91" fmla="*/ 1228725 h 1981200"/>
                  <a:gd name="connsiteX92" fmla="*/ 2381250 w 2619375"/>
                  <a:gd name="connsiteY92" fmla="*/ 1266825 h 1981200"/>
                  <a:gd name="connsiteX93" fmla="*/ 2390775 w 2619375"/>
                  <a:gd name="connsiteY93" fmla="*/ 1323975 h 1981200"/>
                  <a:gd name="connsiteX94" fmla="*/ 2409825 w 2619375"/>
                  <a:gd name="connsiteY94" fmla="*/ 1381125 h 1981200"/>
                  <a:gd name="connsiteX95" fmla="*/ 2409825 w 2619375"/>
                  <a:gd name="connsiteY95" fmla="*/ 1438275 h 1981200"/>
                  <a:gd name="connsiteX96" fmla="*/ 2428875 w 2619375"/>
                  <a:gd name="connsiteY96" fmla="*/ 1495425 h 1981200"/>
                  <a:gd name="connsiteX97" fmla="*/ 2447925 w 2619375"/>
                  <a:gd name="connsiteY97" fmla="*/ 1552575 h 1981200"/>
                  <a:gd name="connsiteX98" fmla="*/ 2457450 w 2619375"/>
                  <a:gd name="connsiteY98" fmla="*/ 1581150 h 1981200"/>
                  <a:gd name="connsiteX99" fmla="*/ 2457450 w 2619375"/>
                  <a:gd name="connsiteY99" fmla="*/ 1628775 h 1981200"/>
                  <a:gd name="connsiteX100" fmla="*/ 2476500 w 2619375"/>
                  <a:gd name="connsiteY100" fmla="*/ 1676400 h 1981200"/>
                  <a:gd name="connsiteX101" fmla="*/ 2476500 w 2619375"/>
                  <a:gd name="connsiteY101" fmla="*/ 1733550 h 1981200"/>
                  <a:gd name="connsiteX102" fmla="*/ 2486025 w 2619375"/>
                  <a:gd name="connsiteY102" fmla="*/ 1790700 h 1981200"/>
                  <a:gd name="connsiteX103" fmla="*/ 2476500 w 2619375"/>
                  <a:gd name="connsiteY103" fmla="*/ 1828800 h 1981200"/>
                  <a:gd name="connsiteX104" fmla="*/ 2486025 w 2619375"/>
                  <a:gd name="connsiteY104" fmla="*/ 1866900 h 1981200"/>
                  <a:gd name="connsiteX105" fmla="*/ 2505075 w 2619375"/>
                  <a:gd name="connsiteY105" fmla="*/ 1924050 h 1981200"/>
                  <a:gd name="connsiteX106" fmla="*/ 2476500 w 2619375"/>
                  <a:gd name="connsiteY106" fmla="*/ 1952625 h 1981200"/>
                  <a:gd name="connsiteX107" fmla="*/ 2505075 w 2619375"/>
                  <a:gd name="connsiteY107" fmla="*/ 1981200 h 1981200"/>
                  <a:gd name="connsiteX108" fmla="*/ 2552700 w 2619375"/>
                  <a:gd name="connsiteY108" fmla="*/ 1914525 h 1981200"/>
                  <a:gd name="connsiteX109" fmla="*/ 2552700 w 2619375"/>
                  <a:gd name="connsiteY109" fmla="*/ 1847850 h 1981200"/>
                  <a:gd name="connsiteX110" fmla="*/ 2562225 w 2619375"/>
                  <a:gd name="connsiteY110" fmla="*/ 1790700 h 1981200"/>
                  <a:gd name="connsiteX111" fmla="*/ 2562225 w 2619375"/>
                  <a:gd name="connsiteY111" fmla="*/ 1743075 h 1981200"/>
                  <a:gd name="connsiteX112" fmla="*/ 2562225 w 2619375"/>
                  <a:gd name="connsiteY112" fmla="*/ 1676400 h 1981200"/>
                  <a:gd name="connsiteX113" fmla="*/ 2571750 w 2619375"/>
                  <a:gd name="connsiteY113" fmla="*/ 1619250 h 1981200"/>
                  <a:gd name="connsiteX114" fmla="*/ 2581275 w 2619375"/>
                  <a:gd name="connsiteY114" fmla="*/ 1552575 h 1981200"/>
                  <a:gd name="connsiteX115" fmla="*/ 2571750 w 2619375"/>
                  <a:gd name="connsiteY115" fmla="*/ 1495425 h 1981200"/>
                  <a:gd name="connsiteX116" fmla="*/ 2600325 w 2619375"/>
                  <a:gd name="connsiteY116" fmla="*/ 1447800 h 1981200"/>
                  <a:gd name="connsiteX117" fmla="*/ 2571750 w 2619375"/>
                  <a:gd name="connsiteY117" fmla="*/ 1409700 h 1981200"/>
                  <a:gd name="connsiteX118" fmla="*/ 2600325 w 2619375"/>
                  <a:gd name="connsiteY118" fmla="*/ 1343025 h 1981200"/>
                  <a:gd name="connsiteX119" fmla="*/ 2600325 w 2619375"/>
                  <a:gd name="connsiteY119" fmla="*/ 1276350 h 1981200"/>
                  <a:gd name="connsiteX120" fmla="*/ 2581275 w 2619375"/>
                  <a:gd name="connsiteY120" fmla="*/ 1228725 h 1981200"/>
                  <a:gd name="connsiteX121" fmla="*/ 2590800 w 2619375"/>
                  <a:gd name="connsiteY121" fmla="*/ 1171575 h 1981200"/>
                  <a:gd name="connsiteX122" fmla="*/ 2590800 w 2619375"/>
                  <a:gd name="connsiteY122" fmla="*/ 1143000 h 1981200"/>
                  <a:gd name="connsiteX123" fmla="*/ 2600325 w 2619375"/>
                  <a:gd name="connsiteY123" fmla="*/ 1076325 h 1981200"/>
                  <a:gd name="connsiteX124" fmla="*/ 2600325 w 2619375"/>
                  <a:gd name="connsiteY124" fmla="*/ 1038225 h 1981200"/>
                  <a:gd name="connsiteX125" fmla="*/ 2590800 w 2619375"/>
                  <a:gd name="connsiteY125" fmla="*/ 971550 h 1981200"/>
                  <a:gd name="connsiteX126" fmla="*/ 2600325 w 2619375"/>
                  <a:gd name="connsiteY126" fmla="*/ 923925 h 1981200"/>
                  <a:gd name="connsiteX127" fmla="*/ 2619375 w 2619375"/>
                  <a:gd name="connsiteY127" fmla="*/ 857250 h 1981200"/>
                  <a:gd name="connsiteX0" fmla="*/ 0 w 2638425"/>
                  <a:gd name="connsiteY0" fmla="*/ 695325 h 1981200"/>
                  <a:gd name="connsiteX1" fmla="*/ 9525 w 2638425"/>
                  <a:gd name="connsiteY1" fmla="*/ 647700 h 1981200"/>
                  <a:gd name="connsiteX2" fmla="*/ 19050 w 2638425"/>
                  <a:gd name="connsiteY2" fmla="*/ 619125 h 1981200"/>
                  <a:gd name="connsiteX3" fmla="*/ 47625 w 2638425"/>
                  <a:gd name="connsiteY3" fmla="*/ 609600 h 1981200"/>
                  <a:gd name="connsiteX4" fmla="*/ 76200 w 2638425"/>
                  <a:gd name="connsiteY4" fmla="*/ 581025 h 1981200"/>
                  <a:gd name="connsiteX5" fmla="*/ 95250 w 2638425"/>
                  <a:gd name="connsiteY5" fmla="*/ 552450 h 1981200"/>
                  <a:gd name="connsiteX6" fmla="*/ 152400 w 2638425"/>
                  <a:gd name="connsiteY6" fmla="*/ 533400 h 1981200"/>
                  <a:gd name="connsiteX7" fmla="*/ 180975 w 2638425"/>
                  <a:gd name="connsiteY7" fmla="*/ 523875 h 1981200"/>
                  <a:gd name="connsiteX8" fmla="*/ 238125 w 2638425"/>
                  <a:gd name="connsiteY8" fmla="*/ 485775 h 1981200"/>
                  <a:gd name="connsiteX9" fmla="*/ 266700 w 2638425"/>
                  <a:gd name="connsiteY9" fmla="*/ 457200 h 1981200"/>
                  <a:gd name="connsiteX10" fmla="*/ 390530 w 2638425"/>
                  <a:gd name="connsiteY10" fmla="*/ 419098 h 1981200"/>
                  <a:gd name="connsiteX11" fmla="*/ 409579 w 2638425"/>
                  <a:gd name="connsiteY11" fmla="*/ 390519 h 1981200"/>
                  <a:gd name="connsiteX12" fmla="*/ 438150 w 2638425"/>
                  <a:gd name="connsiteY12" fmla="*/ 381000 h 1981200"/>
                  <a:gd name="connsiteX13" fmla="*/ 466725 w 2638425"/>
                  <a:gd name="connsiteY13" fmla="*/ 371475 h 1981200"/>
                  <a:gd name="connsiteX14" fmla="*/ 523875 w 2638425"/>
                  <a:gd name="connsiteY14" fmla="*/ 342900 h 1981200"/>
                  <a:gd name="connsiteX15" fmla="*/ 542925 w 2638425"/>
                  <a:gd name="connsiteY15" fmla="*/ 314325 h 1981200"/>
                  <a:gd name="connsiteX16" fmla="*/ 571500 w 2638425"/>
                  <a:gd name="connsiteY16" fmla="*/ 304800 h 1981200"/>
                  <a:gd name="connsiteX17" fmla="*/ 638175 w 2638425"/>
                  <a:gd name="connsiteY17" fmla="*/ 285750 h 1981200"/>
                  <a:gd name="connsiteX18" fmla="*/ 666750 w 2638425"/>
                  <a:gd name="connsiteY18" fmla="*/ 266700 h 1981200"/>
                  <a:gd name="connsiteX19" fmla="*/ 695325 w 2638425"/>
                  <a:gd name="connsiteY19" fmla="*/ 257175 h 1981200"/>
                  <a:gd name="connsiteX20" fmla="*/ 752475 w 2638425"/>
                  <a:gd name="connsiteY20" fmla="*/ 219075 h 1981200"/>
                  <a:gd name="connsiteX21" fmla="*/ 800100 w 2638425"/>
                  <a:gd name="connsiteY21" fmla="*/ 180975 h 1981200"/>
                  <a:gd name="connsiteX22" fmla="*/ 857250 w 2638425"/>
                  <a:gd name="connsiteY22" fmla="*/ 133350 h 1981200"/>
                  <a:gd name="connsiteX23" fmla="*/ 914400 w 2638425"/>
                  <a:gd name="connsiteY23" fmla="*/ 114300 h 1981200"/>
                  <a:gd name="connsiteX24" fmla="*/ 942975 w 2638425"/>
                  <a:gd name="connsiteY24" fmla="*/ 104775 h 1981200"/>
                  <a:gd name="connsiteX25" fmla="*/ 981075 w 2638425"/>
                  <a:gd name="connsiteY25" fmla="*/ 95250 h 1981200"/>
                  <a:gd name="connsiteX26" fmla="*/ 1038225 w 2638425"/>
                  <a:gd name="connsiteY26" fmla="*/ 76200 h 1981200"/>
                  <a:gd name="connsiteX27" fmla="*/ 1066800 w 2638425"/>
                  <a:gd name="connsiteY27" fmla="*/ 66675 h 1981200"/>
                  <a:gd name="connsiteX28" fmla="*/ 1114425 w 2638425"/>
                  <a:gd name="connsiteY28" fmla="*/ 57150 h 1981200"/>
                  <a:gd name="connsiteX29" fmla="*/ 1143000 w 2638425"/>
                  <a:gd name="connsiteY29" fmla="*/ 47625 h 1981200"/>
                  <a:gd name="connsiteX30" fmla="*/ 1190625 w 2638425"/>
                  <a:gd name="connsiteY30" fmla="*/ 38100 h 1981200"/>
                  <a:gd name="connsiteX31" fmla="*/ 1295400 w 2638425"/>
                  <a:gd name="connsiteY31" fmla="*/ 19050 h 1981200"/>
                  <a:gd name="connsiteX32" fmla="*/ 1362075 w 2638425"/>
                  <a:gd name="connsiteY32" fmla="*/ 0 h 1981200"/>
                  <a:gd name="connsiteX33" fmla="*/ 1476375 w 2638425"/>
                  <a:gd name="connsiteY33" fmla="*/ 9525 h 1981200"/>
                  <a:gd name="connsiteX34" fmla="*/ 1495425 w 2638425"/>
                  <a:gd name="connsiteY34" fmla="*/ 38100 h 1981200"/>
                  <a:gd name="connsiteX35" fmla="*/ 1504950 w 2638425"/>
                  <a:gd name="connsiteY35" fmla="*/ 85725 h 1981200"/>
                  <a:gd name="connsiteX36" fmla="*/ 1514475 w 2638425"/>
                  <a:gd name="connsiteY36" fmla="*/ 323850 h 1981200"/>
                  <a:gd name="connsiteX37" fmla="*/ 1543050 w 2638425"/>
                  <a:gd name="connsiteY37" fmla="*/ 485775 h 1981200"/>
                  <a:gd name="connsiteX38" fmla="*/ 1552575 w 2638425"/>
                  <a:gd name="connsiteY38" fmla="*/ 514350 h 1981200"/>
                  <a:gd name="connsiteX39" fmla="*/ 1571625 w 2638425"/>
                  <a:gd name="connsiteY39" fmla="*/ 590550 h 1981200"/>
                  <a:gd name="connsiteX40" fmla="*/ 1562100 w 2638425"/>
                  <a:gd name="connsiteY40" fmla="*/ 638175 h 1981200"/>
                  <a:gd name="connsiteX41" fmla="*/ 1571625 w 2638425"/>
                  <a:gd name="connsiteY41" fmla="*/ 657225 h 1981200"/>
                  <a:gd name="connsiteX42" fmla="*/ 1600200 w 2638425"/>
                  <a:gd name="connsiteY42" fmla="*/ 685800 h 1981200"/>
                  <a:gd name="connsiteX43" fmla="*/ 1619252 w 2638425"/>
                  <a:gd name="connsiteY43" fmla="*/ 752475 h 1981200"/>
                  <a:gd name="connsiteX44" fmla="*/ 1619250 w 2638425"/>
                  <a:gd name="connsiteY44" fmla="*/ 809625 h 1981200"/>
                  <a:gd name="connsiteX45" fmla="*/ 1628775 w 2638425"/>
                  <a:gd name="connsiteY45" fmla="*/ 866775 h 1981200"/>
                  <a:gd name="connsiteX46" fmla="*/ 1638300 w 2638425"/>
                  <a:gd name="connsiteY46" fmla="*/ 895350 h 1981200"/>
                  <a:gd name="connsiteX47" fmla="*/ 1628775 w 2638425"/>
                  <a:gd name="connsiteY47" fmla="*/ 942975 h 1981200"/>
                  <a:gd name="connsiteX48" fmla="*/ 1647825 w 2638425"/>
                  <a:gd name="connsiteY48" fmla="*/ 990600 h 1981200"/>
                  <a:gd name="connsiteX49" fmla="*/ 1647825 w 2638425"/>
                  <a:gd name="connsiteY49" fmla="*/ 1019175 h 1981200"/>
                  <a:gd name="connsiteX50" fmla="*/ 1657350 w 2638425"/>
                  <a:gd name="connsiteY50" fmla="*/ 1066800 h 1981200"/>
                  <a:gd name="connsiteX51" fmla="*/ 1657350 w 2638425"/>
                  <a:gd name="connsiteY51" fmla="*/ 1114425 h 1981200"/>
                  <a:gd name="connsiteX52" fmla="*/ 1666875 w 2638425"/>
                  <a:gd name="connsiteY52" fmla="*/ 1152525 h 1981200"/>
                  <a:gd name="connsiteX53" fmla="*/ 1657350 w 2638425"/>
                  <a:gd name="connsiteY53" fmla="*/ 1171575 h 1981200"/>
                  <a:gd name="connsiteX54" fmla="*/ 1676400 w 2638425"/>
                  <a:gd name="connsiteY54" fmla="*/ 1209675 h 1981200"/>
                  <a:gd name="connsiteX55" fmla="*/ 1676400 w 2638425"/>
                  <a:gd name="connsiteY55" fmla="*/ 1257300 h 1981200"/>
                  <a:gd name="connsiteX56" fmla="*/ 1695450 w 2638425"/>
                  <a:gd name="connsiteY56" fmla="*/ 1304925 h 1981200"/>
                  <a:gd name="connsiteX57" fmla="*/ 1695450 w 2638425"/>
                  <a:gd name="connsiteY57" fmla="*/ 1352550 h 1981200"/>
                  <a:gd name="connsiteX58" fmla="*/ 1733550 w 2638425"/>
                  <a:gd name="connsiteY58" fmla="*/ 1390650 h 1981200"/>
                  <a:gd name="connsiteX59" fmla="*/ 1762125 w 2638425"/>
                  <a:gd name="connsiteY59" fmla="*/ 1352550 h 1981200"/>
                  <a:gd name="connsiteX60" fmla="*/ 1771650 w 2638425"/>
                  <a:gd name="connsiteY60" fmla="*/ 1304925 h 1981200"/>
                  <a:gd name="connsiteX61" fmla="*/ 1790700 w 2638425"/>
                  <a:gd name="connsiteY61" fmla="*/ 1247775 h 1981200"/>
                  <a:gd name="connsiteX62" fmla="*/ 1790700 w 2638425"/>
                  <a:gd name="connsiteY62" fmla="*/ 1209675 h 1981200"/>
                  <a:gd name="connsiteX63" fmla="*/ 1809750 w 2638425"/>
                  <a:gd name="connsiteY63" fmla="*/ 1143000 h 1981200"/>
                  <a:gd name="connsiteX64" fmla="*/ 1800225 w 2638425"/>
                  <a:gd name="connsiteY64" fmla="*/ 1076325 h 1981200"/>
                  <a:gd name="connsiteX65" fmla="*/ 1809750 w 2638425"/>
                  <a:gd name="connsiteY65" fmla="*/ 1047750 h 1981200"/>
                  <a:gd name="connsiteX66" fmla="*/ 1828800 w 2638425"/>
                  <a:gd name="connsiteY66" fmla="*/ 981075 h 1981200"/>
                  <a:gd name="connsiteX67" fmla="*/ 1838325 w 2638425"/>
                  <a:gd name="connsiteY67" fmla="*/ 933450 h 1981200"/>
                  <a:gd name="connsiteX68" fmla="*/ 1847850 w 2638425"/>
                  <a:gd name="connsiteY68" fmla="*/ 885825 h 1981200"/>
                  <a:gd name="connsiteX69" fmla="*/ 1866900 w 2638425"/>
                  <a:gd name="connsiteY69" fmla="*/ 838200 h 1981200"/>
                  <a:gd name="connsiteX70" fmla="*/ 1914525 w 2638425"/>
                  <a:gd name="connsiteY70" fmla="*/ 895350 h 1981200"/>
                  <a:gd name="connsiteX71" fmla="*/ 1914525 w 2638425"/>
                  <a:gd name="connsiteY71" fmla="*/ 942975 h 1981200"/>
                  <a:gd name="connsiteX72" fmla="*/ 1933575 w 2638425"/>
                  <a:gd name="connsiteY72" fmla="*/ 1000125 h 1981200"/>
                  <a:gd name="connsiteX73" fmla="*/ 2038350 w 2638425"/>
                  <a:gd name="connsiteY73" fmla="*/ 1038225 h 1981200"/>
                  <a:gd name="connsiteX74" fmla="*/ 2000250 w 2638425"/>
                  <a:gd name="connsiteY74" fmla="*/ 1009650 h 1981200"/>
                  <a:gd name="connsiteX75" fmla="*/ 2047875 w 2638425"/>
                  <a:gd name="connsiteY75" fmla="*/ 990600 h 1981200"/>
                  <a:gd name="connsiteX76" fmla="*/ 2076450 w 2638425"/>
                  <a:gd name="connsiteY76" fmla="*/ 933450 h 1981200"/>
                  <a:gd name="connsiteX77" fmla="*/ 2105025 w 2638425"/>
                  <a:gd name="connsiteY77" fmla="*/ 876300 h 1981200"/>
                  <a:gd name="connsiteX78" fmla="*/ 2085975 w 2638425"/>
                  <a:gd name="connsiteY78" fmla="*/ 809625 h 1981200"/>
                  <a:gd name="connsiteX79" fmla="*/ 2133600 w 2638425"/>
                  <a:gd name="connsiteY79" fmla="*/ 752475 h 1981200"/>
                  <a:gd name="connsiteX80" fmla="*/ 2190750 w 2638425"/>
                  <a:gd name="connsiteY80" fmla="*/ 752475 h 1981200"/>
                  <a:gd name="connsiteX81" fmla="*/ 2247900 w 2638425"/>
                  <a:gd name="connsiteY81" fmla="*/ 752475 h 1981200"/>
                  <a:gd name="connsiteX82" fmla="*/ 2295525 w 2638425"/>
                  <a:gd name="connsiteY82" fmla="*/ 800100 h 1981200"/>
                  <a:gd name="connsiteX83" fmla="*/ 2314575 w 2638425"/>
                  <a:gd name="connsiteY83" fmla="*/ 847725 h 1981200"/>
                  <a:gd name="connsiteX84" fmla="*/ 2333625 w 2638425"/>
                  <a:gd name="connsiteY84" fmla="*/ 904875 h 1981200"/>
                  <a:gd name="connsiteX85" fmla="*/ 2352675 w 2638425"/>
                  <a:gd name="connsiteY85" fmla="*/ 962025 h 1981200"/>
                  <a:gd name="connsiteX86" fmla="*/ 2371725 w 2638425"/>
                  <a:gd name="connsiteY86" fmla="*/ 1019175 h 1981200"/>
                  <a:gd name="connsiteX87" fmla="*/ 2362200 w 2638425"/>
                  <a:gd name="connsiteY87" fmla="*/ 1047750 h 1981200"/>
                  <a:gd name="connsiteX88" fmla="*/ 2390775 w 2638425"/>
                  <a:gd name="connsiteY88" fmla="*/ 1104900 h 1981200"/>
                  <a:gd name="connsiteX89" fmla="*/ 2390775 w 2638425"/>
                  <a:gd name="connsiteY89" fmla="*/ 1152525 h 1981200"/>
                  <a:gd name="connsiteX90" fmla="*/ 2390775 w 2638425"/>
                  <a:gd name="connsiteY90" fmla="*/ 1200150 h 1981200"/>
                  <a:gd name="connsiteX91" fmla="*/ 2371725 w 2638425"/>
                  <a:gd name="connsiteY91" fmla="*/ 1228725 h 1981200"/>
                  <a:gd name="connsiteX92" fmla="*/ 2381250 w 2638425"/>
                  <a:gd name="connsiteY92" fmla="*/ 1266825 h 1981200"/>
                  <a:gd name="connsiteX93" fmla="*/ 2390775 w 2638425"/>
                  <a:gd name="connsiteY93" fmla="*/ 1323975 h 1981200"/>
                  <a:gd name="connsiteX94" fmla="*/ 2409825 w 2638425"/>
                  <a:gd name="connsiteY94" fmla="*/ 1381125 h 1981200"/>
                  <a:gd name="connsiteX95" fmla="*/ 2409825 w 2638425"/>
                  <a:gd name="connsiteY95" fmla="*/ 1438275 h 1981200"/>
                  <a:gd name="connsiteX96" fmla="*/ 2428875 w 2638425"/>
                  <a:gd name="connsiteY96" fmla="*/ 1495425 h 1981200"/>
                  <a:gd name="connsiteX97" fmla="*/ 2447925 w 2638425"/>
                  <a:gd name="connsiteY97" fmla="*/ 1552575 h 1981200"/>
                  <a:gd name="connsiteX98" fmla="*/ 2457450 w 2638425"/>
                  <a:gd name="connsiteY98" fmla="*/ 1581150 h 1981200"/>
                  <a:gd name="connsiteX99" fmla="*/ 2457450 w 2638425"/>
                  <a:gd name="connsiteY99" fmla="*/ 1628775 h 1981200"/>
                  <a:gd name="connsiteX100" fmla="*/ 2476500 w 2638425"/>
                  <a:gd name="connsiteY100" fmla="*/ 1676400 h 1981200"/>
                  <a:gd name="connsiteX101" fmla="*/ 2476500 w 2638425"/>
                  <a:gd name="connsiteY101" fmla="*/ 1733550 h 1981200"/>
                  <a:gd name="connsiteX102" fmla="*/ 2486025 w 2638425"/>
                  <a:gd name="connsiteY102" fmla="*/ 1790700 h 1981200"/>
                  <a:gd name="connsiteX103" fmla="*/ 2476500 w 2638425"/>
                  <a:gd name="connsiteY103" fmla="*/ 1828800 h 1981200"/>
                  <a:gd name="connsiteX104" fmla="*/ 2486025 w 2638425"/>
                  <a:gd name="connsiteY104" fmla="*/ 1866900 h 1981200"/>
                  <a:gd name="connsiteX105" fmla="*/ 2505075 w 2638425"/>
                  <a:gd name="connsiteY105" fmla="*/ 1924050 h 1981200"/>
                  <a:gd name="connsiteX106" fmla="*/ 2476500 w 2638425"/>
                  <a:gd name="connsiteY106" fmla="*/ 1952625 h 1981200"/>
                  <a:gd name="connsiteX107" fmla="*/ 2505075 w 2638425"/>
                  <a:gd name="connsiteY107" fmla="*/ 1981200 h 1981200"/>
                  <a:gd name="connsiteX108" fmla="*/ 2552700 w 2638425"/>
                  <a:gd name="connsiteY108" fmla="*/ 1914525 h 1981200"/>
                  <a:gd name="connsiteX109" fmla="*/ 2552700 w 2638425"/>
                  <a:gd name="connsiteY109" fmla="*/ 1847850 h 1981200"/>
                  <a:gd name="connsiteX110" fmla="*/ 2562225 w 2638425"/>
                  <a:gd name="connsiteY110" fmla="*/ 1790700 h 1981200"/>
                  <a:gd name="connsiteX111" fmla="*/ 2562225 w 2638425"/>
                  <a:gd name="connsiteY111" fmla="*/ 1743075 h 1981200"/>
                  <a:gd name="connsiteX112" fmla="*/ 2562225 w 2638425"/>
                  <a:gd name="connsiteY112" fmla="*/ 1676400 h 1981200"/>
                  <a:gd name="connsiteX113" fmla="*/ 2571750 w 2638425"/>
                  <a:gd name="connsiteY113" fmla="*/ 1619250 h 1981200"/>
                  <a:gd name="connsiteX114" fmla="*/ 2581275 w 2638425"/>
                  <a:gd name="connsiteY114" fmla="*/ 1552575 h 1981200"/>
                  <a:gd name="connsiteX115" fmla="*/ 2571750 w 2638425"/>
                  <a:gd name="connsiteY115" fmla="*/ 1495425 h 1981200"/>
                  <a:gd name="connsiteX116" fmla="*/ 2600325 w 2638425"/>
                  <a:gd name="connsiteY116" fmla="*/ 1447800 h 1981200"/>
                  <a:gd name="connsiteX117" fmla="*/ 2571750 w 2638425"/>
                  <a:gd name="connsiteY117" fmla="*/ 1409700 h 1981200"/>
                  <a:gd name="connsiteX118" fmla="*/ 2600325 w 2638425"/>
                  <a:gd name="connsiteY118" fmla="*/ 1343025 h 1981200"/>
                  <a:gd name="connsiteX119" fmla="*/ 2600325 w 2638425"/>
                  <a:gd name="connsiteY119" fmla="*/ 1276350 h 1981200"/>
                  <a:gd name="connsiteX120" fmla="*/ 2581275 w 2638425"/>
                  <a:gd name="connsiteY120" fmla="*/ 1228725 h 1981200"/>
                  <a:gd name="connsiteX121" fmla="*/ 2590800 w 2638425"/>
                  <a:gd name="connsiteY121" fmla="*/ 1171575 h 1981200"/>
                  <a:gd name="connsiteX122" fmla="*/ 2590800 w 2638425"/>
                  <a:gd name="connsiteY122" fmla="*/ 1143000 h 1981200"/>
                  <a:gd name="connsiteX123" fmla="*/ 2600325 w 2638425"/>
                  <a:gd name="connsiteY123" fmla="*/ 1076325 h 1981200"/>
                  <a:gd name="connsiteX124" fmla="*/ 2600325 w 2638425"/>
                  <a:gd name="connsiteY124" fmla="*/ 1038225 h 1981200"/>
                  <a:gd name="connsiteX125" fmla="*/ 2590800 w 2638425"/>
                  <a:gd name="connsiteY125" fmla="*/ 971550 h 1981200"/>
                  <a:gd name="connsiteX126" fmla="*/ 2600325 w 2638425"/>
                  <a:gd name="connsiteY126" fmla="*/ 923925 h 1981200"/>
                  <a:gd name="connsiteX127" fmla="*/ 2619375 w 2638425"/>
                  <a:gd name="connsiteY127" fmla="*/ 857250 h 1981200"/>
                  <a:gd name="connsiteX128" fmla="*/ 2638425 w 2638425"/>
                  <a:gd name="connsiteY128" fmla="*/ 809625 h 1981200"/>
                  <a:gd name="connsiteX0" fmla="*/ 0 w 2638425"/>
                  <a:gd name="connsiteY0" fmla="*/ 695325 h 1981200"/>
                  <a:gd name="connsiteX1" fmla="*/ 9525 w 2638425"/>
                  <a:gd name="connsiteY1" fmla="*/ 647700 h 1981200"/>
                  <a:gd name="connsiteX2" fmla="*/ 19050 w 2638425"/>
                  <a:gd name="connsiteY2" fmla="*/ 619125 h 1981200"/>
                  <a:gd name="connsiteX3" fmla="*/ 47625 w 2638425"/>
                  <a:gd name="connsiteY3" fmla="*/ 609600 h 1981200"/>
                  <a:gd name="connsiteX4" fmla="*/ 76200 w 2638425"/>
                  <a:gd name="connsiteY4" fmla="*/ 581025 h 1981200"/>
                  <a:gd name="connsiteX5" fmla="*/ 95250 w 2638425"/>
                  <a:gd name="connsiteY5" fmla="*/ 552450 h 1981200"/>
                  <a:gd name="connsiteX6" fmla="*/ 152400 w 2638425"/>
                  <a:gd name="connsiteY6" fmla="*/ 533400 h 1981200"/>
                  <a:gd name="connsiteX7" fmla="*/ 180975 w 2638425"/>
                  <a:gd name="connsiteY7" fmla="*/ 523875 h 1981200"/>
                  <a:gd name="connsiteX8" fmla="*/ 238125 w 2638425"/>
                  <a:gd name="connsiteY8" fmla="*/ 485775 h 1981200"/>
                  <a:gd name="connsiteX9" fmla="*/ 266700 w 2638425"/>
                  <a:gd name="connsiteY9" fmla="*/ 457200 h 1981200"/>
                  <a:gd name="connsiteX10" fmla="*/ 390530 w 2638425"/>
                  <a:gd name="connsiteY10" fmla="*/ 419098 h 1981200"/>
                  <a:gd name="connsiteX11" fmla="*/ 409579 w 2638425"/>
                  <a:gd name="connsiteY11" fmla="*/ 390519 h 1981200"/>
                  <a:gd name="connsiteX12" fmla="*/ 438150 w 2638425"/>
                  <a:gd name="connsiteY12" fmla="*/ 381000 h 1981200"/>
                  <a:gd name="connsiteX13" fmla="*/ 466725 w 2638425"/>
                  <a:gd name="connsiteY13" fmla="*/ 371475 h 1981200"/>
                  <a:gd name="connsiteX14" fmla="*/ 523875 w 2638425"/>
                  <a:gd name="connsiteY14" fmla="*/ 342900 h 1981200"/>
                  <a:gd name="connsiteX15" fmla="*/ 542925 w 2638425"/>
                  <a:gd name="connsiteY15" fmla="*/ 314325 h 1981200"/>
                  <a:gd name="connsiteX16" fmla="*/ 571500 w 2638425"/>
                  <a:gd name="connsiteY16" fmla="*/ 304800 h 1981200"/>
                  <a:gd name="connsiteX17" fmla="*/ 638175 w 2638425"/>
                  <a:gd name="connsiteY17" fmla="*/ 285750 h 1981200"/>
                  <a:gd name="connsiteX18" fmla="*/ 666750 w 2638425"/>
                  <a:gd name="connsiteY18" fmla="*/ 266700 h 1981200"/>
                  <a:gd name="connsiteX19" fmla="*/ 695325 w 2638425"/>
                  <a:gd name="connsiteY19" fmla="*/ 257175 h 1981200"/>
                  <a:gd name="connsiteX20" fmla="*/ 752475 w 2638425"/>
                  <a:gd name="connsiteY20" fmla="*/ 219075 h 1981200"/>
                  <a:gd name="connsiteX21" fmla="*/ 800100 w 2638425"/>
                  <a:gd name="connsiteY21" fmla="*/ 180975 h 1981200"/>
                  <a:gd name="connsiteX22" fmla="*/ 857250 w 2638425"/>
                  <a:gd name="connsiteY22" fmla="*/ 133350 h 1981200"/>
                  <a:gd name="connsiteX23" fmla="*/ 914400 w 2638425"/>
                  <a:gd name="connsiteY23" fmla="*/ 114300 h 1981200"/>
                  <a:gd name="connsiteX24" fmla="*/ 942975 w 2638425"/>
                  <a:gd name="connsiteY24" fmla="*/ 104775 h 1981200"/>
                  <a:gd name="connsiteX25" fmla="*/ 981075 w 2638425"/>
                  <a:gd name="connsiteY25" fmla="*/ 95250 h 1981200"/>
                  <a:gd name="connsiteX26" fmla="*/ 1038225 w 2638425"/>
                  <a:gd name="connsiteY26" fmla="*/ 76200 h 1981200"/>
                  <a:gd name="connsiteX27" fmla="*/ 1066800 w 2638425"/>
                  <a:gd name="connsiteY27" fmla="*/ 66675 h 1981200"/>
                  <a:gd name="connsiteX28" fmla="*/ 1114425 w 2638425"/>
                  <a:gd name="connsiteY28" fmla="*/ 57150 h 1981200"/>
                  <a:gd name="connsiteX29" fmla="*/ 1143000 w 2638425"/>
                  <a:gd name="connsiteY29" fmla="*/ 47625 h 1981200"/>
                  <a:gd name="connsiteX30" fmla="*/ 1190625 w 2638425"/>
                  <a:gd name="connsiteY30" fmla="*/ 38100 h 1981200"/>
                  <a:gd name="connsiteX31" fmla="*/ 1295400 w 2638425"/>
                  <a:gd name="connsiteY31" fmla="*/ 19050 h 1981200"/>
                  <a:gd name="connsiteX32" fmla="*/ 1362075 w 2638425"/>
                  <a:gd name="connsiteY32" fmla="*/ 0 h 1981200"/>
                  <a:gd name="connsiteX33" fmla="*/ 1476375 w 2638425"/>
                  <a:gd name="connsiteY33" fmla="*/ 9525 h 1981200"/>
                  <a:gd name="connsiteX34" fmla="*/ 1495425 w 2638425"/>
                  <a:gd name="connsiteY34" fmla="*/ 38100 h 1981200"/>
                  <a:gd name="connsiteX35" fmla="*/ 1504950 w 2638425"/>
                  <a:gd name="connsiteY35" fmla="*/ 85725 h 1981200"/>
                  <a:gd name="connsiteX36" fmla="*/ 1514475 w 2638425"/>
                  <a:gd name="connsiteY36" fmla="*/ 323850 h 1981200"/>
                  <a:gd name="connsiteX37" fmla="*/ 1543050 w 2638425"/>
                  <a:gd name="connsiteY37" fmla="*/ 485775 h 1981200"/>
                  <a:gd name="connsiteX38" fmla="*/ 1552575 w 2638425"/>
                  <a:gd name="connsiteY38" fmla="*/ 514350 h 1981200"/>
                  <a:gd name="connsiteX39" fmla="*/ 1571625 w 2638425"/>
                  <a:gd name="connsiteY39" fmla="*/ 590550 h 1981200"/>
                  <a:gd name="connsiteX40" fmla="*/ 1562100 w 2638425"/>
                  <a:gd name="connsiteY40" fmla="*/ 638175 h 1981200"/>
                  <a:gd name="connsiteX41" fmla="*/ 1571625 w 2638425"/>
                  <a:gd name="connsiteY41" fmla="*/ 657225 h 1981200"/>
                  <a:gd name="connsiteX42" fmla="*/ 1600200 w 2638425"/>
                  <a:gd name="connsiteY42" fmla="*/ 685800 h 1981200"/>
                  <a:gd name="connsiteX43" fmla="*/ 1619252 w 2638425"/>
                  <a:gd name="connsiteY43" fmla="*/ 752475 h 1981200"/>
                  <a:gd name="connsiteX44" fmla="*/ 1619250 w 2638425"/>
                  <a:gd name="connsiteY44" fmla="*/ 809625 h 1981200"/>
                  <a:gd name="connsiteX45" fmla="*/ 1628775 w 2638425"/>
                  <a:gd name="connsiteY45" fmla="*/ 866775 h 1981200"/>
                  <a:gd name="connsiteX46" fmla="*/ 1638300 w 2638425"/>
                  <a:gd name="connsiteY46" fmla="*/ 895350 h 1981200"/>
                  <a:gd name="connsiteX47" fmla="*/ 1628775 w 2638425"/>
                  <a:gd name="connsiteY47" fmla="*/ 942975 h 1981200"/>
                  <a:gd name="connsiteX48" fmla="*/ 1647825 w 2638425"/>
                  <a:gd name="connsiteY48" fmla="*/ 990600 h 1981200"/>
                  <a:gd name="connsiteX49" fmla="*/ 1647825 w 2638425"/>
                  <a:gd name="connsiteY49" fmla="*/ 1019175 h 1981200"/>
                  <a:gd name="connsiteX50" fmla="*/ 1657350 w 2638425"/>
                  <a:gd name="connsiteY50" fmla="*/ 1066800 h 1981200"/>
                  <a:gd name="connsiteX51" fmla="*/ 1657350 w 2638425"/>
                  <a:gd name="connsiteY51" fmla="*/ 1114425 h 1981200"/>
                  <a:gd name="connsiteX52" fmla="*/ 1666875 w 2638425"/>
                  <a:gd name="connsiteY52" fmla="*/ 1152525 h 1981200"/>
                  <a:gd name="connsiteX53" fmla="*/ 1657350 w 2638425"/>
                  <a:gd name="connsiteY53" fmla="*/ 1171575 h 1981200"/>
                  <a:gd name="connsiteX54" fmla="*/ 1676400 w 2638425"/>
                  <a:gd name="connsiteY54" fmla="*/ 1209675 h 1981200"/>
                  <a:gd name="connsiteX55" fmla="*/ 1676400 w 2638425"/>
                  <a:gd name="connsiteY55" fmla="*/ 1257300 h 1981200"/>
                  <a:gd name="connsiteX56" fmla="*/ 1695450 w 2638425"/>
                  <a:gd name="connsiteY56" fmla="*/ 1304925 h 1981200"/>
                  <a:gd name="connsiteX57" fmla="*/ 1695450 w 2638425"/>
                  <a:gd name="connsiteY57" fmla="*/ 1352550 h 1981200"/>
                  <a:gd name="connsiteX58" fmla="*/ 1733550 w 2638425"/>
                  <a:gd name="connsiteY58" fmla="*/ 1390650 h 1981200"/>
                  <a:gd name="connsiteX59" fmla="*/ 1762125 w 2638425"/>
                  <a:gd name="connsiteY59" fmla="*/ 1352550 h 1981200"/>
                  <a:gd name="connsiteX60" fmla="*/ 1771650 w 2638425"/>
                  <a:gd name="connsiteY60" fmla="*/ 1304925 h 1981200"/>
                  <a:gd name="connsiteX61" fmla="*/ 1790700 w 2638425"/>
                  <a:gd name="connsiteY61" fmla="*/ 1247775 h 1981200"/>
                  <a:gd name="connsiteX62" fmla="*/ 1790700 w 2638425"/>
                  <a:gd name="connsiteY62" fmla="*/ 1209675 h 1981200"/>
                  <a:gd name="connsiteX63" fmla="*/ 1809750 w 2638425"/>
                  <a:gd name="connsiteY63" fmla="*/ 1143000 h 1981200"/>
                  <a:gd name="connsiteX64" fmla="*/ 1800225 w 2638425"/>
                  <a:gd name="connsiteY64" fmla="*/ 1076325 h 1981200"/>
                  <a:gd name="connsiteX65" fmla="*/ 1809750 w 2638425"/>
                  <a:gd name="connsiteY65" fmla="*/ 1047750 h 1981200"/>
                  <a:gd name="connsiteX66" fmla="*/ 1828800 w 2638425"/>
                  <a:gd name="connsiteY66" fmla="*/ 981075 h 1981200"/>
                  <a:gd name="connsiteX67" fmla="*/ 1838325 w 2638425"/>
                  <a:gd name="connsiteY67" fmla="*/ 933450 h 1981200"/>
                  <a:gd name="connsiteX68" fmla="*/ 1847850 w 2638425"/>
                  <a:gd name="connsiteY68" fmla="*/ 885825 h 1981200"/>
                  <a:gd name="connsiteX69" fmla="*/ 1866900 w 2638425"/>
                  <a:gd name="connsiteY69" fmla="*/ 838200 h 1981200"/>
                  <a:gd name="connsiteX70" fmla="*/ 1914525 w 2638425"/>
                  <a:gd name="connsiteY70" fmla="*/ 895350 h 1981200"/>
                  <a:gd name="connsiteX71" fmla="*/ 1914525 w 2638425"/>
                  <a:gd name="connsiteY71" fmla="*/ 942975 h 1981200"/>
                  <a:gd name="connsiteX72" fmla="*/ 1933575 w 2638425"/>
                  <a:gd name="connsiteY72" fmla="*/ 1000125 h 1981200"/>
                  <a:gd name="connsiteX73" fmla="*/ 2038350 w 2638425"/>
                  <a:gd name="connsiteY73" fmla="*/ 1038225 h 1981200"/>
                  <a:gd name="connsiteX74" fmla="*/ 2000250 w 2638425"/>
                  <a:gd name="connsiteY74" fmla="*/ 1009650 h 1981200"/>
                  <a:gd name="connsiteX75" fmla="*/ 2047875 w 2638425"/>
                  <a:gd name="connsiteY75" fmla="*/ 990600 h 1981200"/>
                  <a:gd name="connsiteX76" fmla="*/ 2076450 w 2638425"/>
                  <a:gd name="connsiteY76" fmla="*/ 933450 h 1981200"/>
                  <a:gd name="connsiteX77" fmla="*/ 2105025 w 2638425"/>
                  <a:gd name="connsiteY77" fmla="*/ 876300 h 1981200"/>
                  <a:gd name="connsiteX78" fmla="*/ 2085975 w 2638425"/>
                  <a:gd name="connsiteY78" fmla="*/ 809625 h 1981200"/>
                  <a:gd name="connsiteX79" fmla="*/ 2133600 w 2638425"/>
                  <a:gd name="connsiteY79" fmla="*/ 752475 h 1981200"/>
                  <a:gd name="connsiteX80" fmla="*/ 2190750 w 2638425"/>
                  <a:gd name="connsiteY80" fmla="*/ 752475 h 1981200"/>
                  <a:gd name="connsiteX81" fmla="*/ 2247900 w 2638425"/>
                  <a:gd name="connsiteY81" fmla="*/ 752475 h 1981200"/>
                  <a:gd name="connsiteX82" fmla="*/ 2295525 w 2638425"/>
                  <a:gd name="connsiteY82" fmla="*/ 800100 h 1981200"/>
                  <a:gd name="connsiteX83" fmla="*/ 2314575 w 2638425"/>
                  <a:gd name="connsiteY83" fmla="*/ 847725 h 1981200"/>
                  <a:gd name="connsiteX84" fmla="*/ 2333625 w 2638425"/>
                  <a:gd name="connsiteY84" fmla="*/ 904875 h 1981200"/>
                  <a:gd name="connsiteX85" fmla="*/ 2352675 w 2638425"/>
                  <a:gd name="connsiteY85" fmla="*/ 962025 h 1981200"/>
                  <a:gd name="connsiteX86" fmla="*/ 2371725 w 2638425"/>
                  <a:gd name="connsiteY86" fmla="*/ 1019175 h 1981200"/>
                  <a:gd name="connsiteX87" fmla="*/ 2362200 w 2638425"/>
                  <a:gd name="connsiteY87" fmla="*/ 1047750 h 1981200"/>
                  <a:gd name="connsiteX88" fmla="*/ 2390775 w 2638425"/>
                  <a:gd name="connsiteY88" fmla="*/ 1104900 h 1981200"/>
                  <a:gd name="connsiteX89" fmla="*/ 2390775 w 2638425"/>
                  <a:gd name="connsiteY89" fmla="*/ 1152525 h 1981200"/>
                  <a:gd name="connsiteX90" fmla="*/ 2390775 w 2638425"/>
                  <a:gd name="connsiteY90" fmla="*/ 1200150 h 1981200"/>
                  <a:gd name="connsiteX91" fmla="*/ 2371725 w 2638425"/>
                  <a:gd name="connsiteY91" fmla="*/ 1228725 h 1981200"/>
                  <a:gd name="connsiteX92" fmla="*/ 2381250 w 2638425"/>
                  <a:gd name="connsiteY92" fmla="*/ 1266825 h 1981200"/>
                  <a:gd name="connsiteX93" fmla="*/ 2390775 w 2638425"/>
                  <a:gd name="connsiteY93" fmla="*/ 1323975 h 1981200"/>
                  <a:gd name="connsiteX94" fmla="*/ 2409825 w 2638425"/>
                  <a:gd name="connsiteY94" fmla="*/ 1381125 h 1981200"/>
                  <a:gd name="connsiteX95" fmla="*/ 2409825 w 2638425"/>
                  <a:gd name="connsiteY95" fmla="*/ 1438275 h 1981200"/>
                  <a:gd name="connsiteX96" fmla="*/ 2428875 w 2638425"/>
                  <a:gd name="connsiteY96" fmla="*/ 1495425 h 1981200"/>
                  <a:gd name="connsiteX97" fmla="*/ 2447925 w 2638425"/>
                  <a:gd name="connsiteY97" fmla="*/ 1552575 h 1981200"/>
                  <a:gd name="connsiteX98" fmla="*/ 2457450 w 2638425"/>
                  <a:gd name="connsiteY98" fmla="*/ 1581150 h 1981200"/>
                  <a:gd name="connsiteX99" fmla="*/ 2457450 w 2638425"/>
                  <a:gd name="connsiteY99" fmla="*/ 1628775 h 1981200"/>
                  <a:gd name="connsiteX100" fmla="*/ 2476500 w 2638425"/>
                  <a:gd name="connsiteY100" fmla="*/ 1676400 h 1981200"/>
                  <a:gd name="connsiteX101" fmla="*/ 2476500 w 2638425"/>
                  <a:gd name="connsiteY101" fmla="*/ 1733550 h 1981200"/>
                  <a:gd name="connsiteX102" fmla="*/ 2486025 w 2638425"/>
                  <a:gd name="connsiteY102" fmla="*/ 1790700 h 1981200"/>
                  <a:gd name="connsiteX103" fmla="*/ 2476500 w 2638425"/>
                  <a:gd name="connsiteY103" fmla="*/ 1828800 h 1981200"/>
                  <a:gd name="connsiteX104" fmla="*/ 2486025 w 2638425"/>
                  <a:gd name="connsiteY104" fmla="*/ 1866900 h 1981200"/>
                  <a:gd name="connsiteX105" fmla="*/ 2505075 w 2638425"/>
                  <a:gd name="connsiteY105" fmla="*/ 1924050 h 1981200"/>
                  <a:gd name="connsiteX106" fmla="*/ 2476500 w 2638425"/>
                  <a:gd name="connsiteY106" fmla="*/ 1952625 h 1981200"/>
                  <a:gd name="connsiteX107" fmla="*/ 2505075 w 2638425"/>
                  <a:gd name="connsiteY107" fmla="*/ 1981200 h 1981200"/>
                  <a:gd name="connsiteX108" fmla="*/ 2552700 w 2638425"/>
                  <a:gd name="connsiteY108" fmla="*/ 1914525 h 1981200"/>
                  <a:gd name="connsiteX109" fmla="*/ 2552700 w 2638425"/>
                  <a:gd name="connsiteY109" fmla="*/ 1847850 h 1981200"/>
                  <a:gd name="connsiteX110" fmla="*/ 2562225 w 2638425"/>
                  <a:gd name="connsiteY110" fmla="*/ 1790700 h 1981200"/>
                  <a:gd name="connsiteX111" fmla="*/ 2562225 w 2638425"/>
                  <a:gd name="connsiteY111" fmla="*/ 1743075 h 1981200"/>
                  <a:gd name="connsiteX112" fmla="*/ 2562225 w 2638425"/>
                  <a:gd name="connsiteY112" fmla="*/ 1676400 h 1981200"/>
                  <a:gd name="connsiteX113" fmla="*/ 2571750 w 2638425"/>
                  <a:gd name="connsiteY113" fmla="*/ 1619250 h 1981200"/>
                  <a:gd name="connsiteX114" fmla="*/ 2581275 w 2638425"/>
                  <a:gd name="connsiteY114" fmla="*/ 1552575 h 1981200"/>
                  <a:gd name="connsiteX115" fmla="*/ 2571750 w 2638425"/>
                  <a:gd name="connsiteY115" fmla="*/ 1495425 h 1981200"/>
                  <a:gd name="connsiteX116" fmla="*/ 2600325 w 2638425"/>
                  <a:gd name="connsiteY116" fmla="*/ 1447800 h 1981200"/>
                  <a:gd name="connsiteX117" fmla="*/ 2571750 w 2638425"/>
                  <a:gd name="connsiteY117" fmla="*/ 1409700 h 1981200"/>
                  <a:gd name="connsiteX118" fmla="*/ 2600325 w 2638425"/>
                  <a:gd name="connsiteY118" fmla="*/ 1343025 h 1981200"/>
                  <a:gd name="connsiteX119" fmla="*/ 2600325 w 2638425"/>
                  <a:gd name="connsiteY119" fmla="*/ 1276350 h 1981200"/>
                  <a:gd name="connsiteX120" fmla="*/ 2581275 w 2638425"/>
                  <a:gd name="connsiteY120" fmla="*/ 1228725 h 1981200"/>
                  <a:gd name="connsiteX121" fmla="*/ 2590800 w 2638425"/>
                  <a:gd name="connsiteY121" fmla="*/ 1171575 h 1981200"/>
                  <a:gd name="connsiteX122" fmla="*/ 2590800 w 2638425"/>
                  <a:gd name="connsiteY122" fmla="*/ 1143000 h 1981200"/>
                  <a:gd name="connsiteX123" fmla="*/ 2600325 w 2638425"/>
                  <a:gd name="connsiteY123" fmla="*/ 1076325 h 1981200"/>
                  <a:gd name="connsiteX124" fmla="*/ 2600325 w 2638425"/>
                  <a:gd name="connsiteY124" fmla="*/ 1038225 h 1981200"/>
                  <a:gd name="connsiteX125" fmla="*/ 2590800 w 2638425"/>
                  <a:gd name="connsiteY125" fmla="*/ 971550 h 1981200"/>
                  <a:gd name="connsiteX126" fmla="*/ 2600325 w 2638425"/>
                  <a:gd name="connsiteY126" fmla="*/ 923925 h 1981200"/>
                  <a:gd name="connsiteX127" fmla="*/ 2619375 w 2638425"/>
                  <a:gd name="connsiteY127" fmla="*/ 857250 h 1981200"/>
                  <a:gd name="connsiteX128" fmla="*/ 2638425 w 2638425"/>
                  <a:gd name="connsiteY128" fmla="*/ 809625 h 1981200"/>
                  <a:gd name="connsiteX129" fmla="*/ 2619375 w 2638425"/>
                  <a:gd name="connsiteY129" fmla="*/ 771525 h 1981200"/>
                  <a:gd name="connsiteX0" fmla="*/ 0 w 2638425"/>
                  <a:gd name="connsiteY0" fmla="*/ 695325 h 1981200"/>
                  <a:gd name="connsiteX1" fmla="*/ 9525 w 2638425"/>
                  <a:gd name="connsiteY1" fmla="*/ 647700 h 1981200"/>
                  <a:gd name="connsiteX2" fmla="*/ 19050 w 2638425"/>
                  <a:gd name="connsiteY2" fmla="*/ 619125 h 1981200"/>
                  <a:gd name="connsiteX3" fmla="*/ 47625 w 2638425"/>
                  <a:gd name="connsiteY3" fmla="*/ 609600 h 1981200"/>
                  <a:gd name="connsiteX4" fmla="*/ 76200 w 2638425"/>
                  <a:gd name="connsiteY4" fmla="*/ 581025 h 1981200"/>
                  <a:gd name="connsiteX5" fmla="*/ 95250 w 2638425"/>
                  <a:gd name="connsiteY5" fmla="*/ 552450 h 1981200"/>
                  <a:gd name="connsiteX6" fmla="*/ 152400 w 2638425"/>
                  <a:gd name="connsiteY6" fmla="*/ 533400 h 1981200"/>
                  <a:gd name="connsiteX7" fmla="*/ 180975 w 2638425"/>
                  <a:gd name="connsiteY7" fmla="*/ 523875 h 1981200"/>
                  <a:gd name="connsiteX8" fmla="*/ 238125 w 2638425"/>
                  <a:gd name="connsiteY8" fmla="*/ 485775 h 1981200"/>
                  <a:gd name="connsiteX9" fmla="*/ 266700 w 2638425"/>
                  <a:gd name="connsiteY9" fmla="*/ 457200 h 1981200"/>
                  <a:gd name="connsiteX10" fmla="*/ 390530 w 2638425"/>
                  <a:gd name="connsiteY10" fmla="*/ 419098 h 1981200"/>
                  <a:gd name="connsiteX11" fmla="*/ 409579 w 2638425"/>
                  <a:gd name="connsiteY11" fmla="*/ 390519 h 1981200"/>
                  <a:gd name="connsiteX12" fmla="*/ 438150 w 2638425"/>
                  <a:gd name="connsiteY12" fmla="*/ 381000 h 1981200"/>
                  <a:gd name="connsiteX13" fmla="*/ 466725 w 2638425"/>
                  <a:gd name="connsiteY13" fmla="*/ 371475 h 1981200"/>
                  <a:gd name="connsiteX14" fmla="*/ 523875 w 2638425"/>
                  <a:gd name="connsiteY14" fmla="*/ 342900 h 1981200"/>
                  <a:gd name="connsiteX15" fmla="*/ 542925 w 2638425"/>
                  <a:gd name="connsiteY15" fmla="*/ 314325 h 1981200"/>
                  <a:gd name="connsiteX16" fmla="*/ 571500 w 2638425"/>
                  <a:gd name="connsiteY16" fmla="*/ 304800 h 1981200"/>
                  <a:gd name="connsiteX17" fmla="*/ 638175 w 2638425"/>
                  <a:gd name="connsiteY17" fmla="*/ 285750 h 1981200"/>
                  <a:gd name="connsiteX18" fmla="*/ 666750 w 2638425"/>
                  <a:gd name="connsiteY18" fmla="*/ 266700 h 1981200"/>
                  <a:gd name="connsiteX19" fmla="*/ 695325 w 2638425"/>
                  <a:gd name="connsiteY19" fmla="*/ 257175 h 1981200"/>
                  <a:gd name="connsiteX20" fmla="*/ 752475 w 2638425"/>
                  <a:gd name="connsiteY20" fmla="*/ 219075 h 1981200"/>
                  <a:gd name="connsiteX21" fmla="*/ 800100 w 2638425"/>
                  <a:gd name="connsiteY21" fmla="*/ 180975 h 1981200"/>
                  <a:gd name="connsiteX22" fmla="*/ 857250 w 2638425"/>
                  <a:gd name="connsiteY22" fmla="*/ 133350 h 1981200"/>
                  <a:gd name="connsiteX23" fmla="*/ 914400 w 2638425"/>
                  <a:gd name="connsiteY23" fmla="*/ 114300 h 1981200"/>
                  <a:gd name="connsiteX24" fmla="*/ 942975 w 2638425"/>
                  <a:gd name="connsiteY24" fmla="*/ 104775 h 1981200"/>
                  <a:gd name="connsiteX25" fmla="*/ 981075 w 2638425"/>
                  <a:gd name="connsiteY25" fmla="*/ 95250 h 1981200"/>
                  <a:gd name="connsiteX26" fmla="*/ 1038225 w 2638425"/>
                  <a:gd name="connsiteY26" fmla="*/ 76200 h 1981200"/>
                  <a:gd name="connsiteX27" fmla="*/ 1066800 w 2638425"/>
                  <a:gd name="connsiteY27" fmla="*/ 66675 h 1981200"/>
                  <a:gd name="connsiteX28" fmla="*/ 1114425 w 2638425"/>
                  <a:gd name="connsiteY28" fmla="*/ 57150 h 1981200"/>
                  <a:gd name="connsiteX29" fmla="*/ 1143000 w 2638425"/>
                  <a:gd name="connsiteY29" fmla="*/ 47625 h 1981200"/>
                  <a:gd name="connsiteX30" fmla="*/ 1190625 w 2638425"/>
                  <a:gd name="connsiteY30" fmla="*/ 38100 h 1981200"/>
                  <a:gd name="connsiteX31" fmla="*/ 1295400 w 2638425"/>
                  <a:gd name="connsiteY31" fmla="*/ 19050 h 1981200"/>
                  <a:gd name="connsiteX32" fmla="*/ 1362075 w 2638425"/>
                  <a:gd name="connsiteY32" fmla="*/ 0 h 1981200"/>
                  <a:gd name="connsiteX33" fmla="*/ 1476375 w 2638425"/>
                  <a:gd name="connsiteY33" fmla="*/ 9525 h 1981200"/>
                  <a:gd name="connsiteX34" fmla="*/ 1495425 w 2638425"/>
                  <a:gd name="connsiteY34" fmla="*/ 38100 h 1981200"/>
                  <a:gd name="connsiteX35" fmla="*/ 1504950 w 2638425"/>
                  <a:gd name="connsiteY35" fmla="*/ 85725 h 1981200"/>
                  <a:gd name="connsiteX36" fmla="*/ 1514475 w 2638425"/>
                  <a:gd name="connsiteY36" fmla="*/ 323850 h 1981200"/>
                  <a:gd name="connsiteX37" fmla="*/ 1543050 w 2638425"/>
                  <a:gd name="connsiteY37" fmla="*/ 485775 h 1981200"/>
                  <a:gd name="connsiteX38" fmla="*/ 1552575 w 2638425"/>
                  <a:gd name="connsiteY38" fmla="*/ 514350 h 1981200"/>
                  <a:gd name="connsiteX39" fmla="*/ 1571625 w 2638425"/>
                  <a:gd name="connsiteY39" fmla="*/ 590550 h 1981200"/>
                  <a:gd name="connsiteX40" fmla="*/ 1562100 w 2638425"/>
                  <a:gd name="connsiteY40" fmla="*/ 638175 h 1981200"/>
                  <a:gd name="connsiteX41" fmla="*/ 1571625 w 2638425"/>
                  <a:gd name="connsiteY41" fmla="*/ 657225 h 1981200"/>
                  <a:gd name="connsiteX42" fmla="*/ 1600200 w 2638425"/>
                  <a:gd name="connsiteY42" fmla="*/ 685800 h 1981200"/>
                  <a:gd name="connsiteX43" fmla="*/ 1619252 w 2638425"/>
                  <a:gd name="connsiteY43" fmla="*/ 752475 h 1981200"/>
                  <a:gd name="connsiteX44" fmla="*/ 1619250 w 2638425"/>
                  <a:gd name="connsiteY44" fmla="*/ 809625 h 1981200"/>
                  <a:gd name="connsiteX45" fmla="*/ 1628775 w 2638425"/>
                  <a:gd name="connsiteY45" fmla="*/ 866775 h 1981200"/>
                  <a:gd name="connsiteX46" fmla="*/ 1638300 w 2638425"/>
                  <a:gd name="connsiteY46" fmla="*/ 895350 h 1981200"/>
                  <a:gd name="connsiteX47" fmla="*/ 1628775 w 2638425"/>
                  <a:gd name="connsiteY47" fmla="*/ 942975 h 1981200"/>
                  <a:gd name="connsiteX48" fmla="*/ 1647825 w 2638425"/>
                  <a:gd name="connsiteY48" fmla="*/ 990600 h 1981200"/>
                  <a:gd name="connsiteX49" fmla="*/ 1647825 w 2638425"/>
                  <a:gd name="connsiteY49" fmla="*/ 1019175 h 1981200"/>
                  <a:gd name="connsiteX50" fmla="*/ 1657350 w 2638425"/>
                  <a:gd name="connsiteY50" fmla="*/ 1066800 h 1981200"/>
                  <a:gd name="connsiteX51" fmla="*/ 1657350 w 2638425"/>
                  <a:gd name="connsiteY51" fmla="*/ 1114425 h 1981200"/>
                  <a:gd name="connsiteX52" fmla="*/ 1666875 w 2638425"/>
                  <a:gd name="connsiteY52" fmla="*/ 1152525 h 1981200"/>
                  <a:gd name="connsiteX53" fmla="*/ 1657350 w 2638425"/>
                  <a:gd name="connsiteY53" fmla="*/ 1171575 h 1981200"/>
                  <a:gd name="connsiteX54" fmla="*/ 1676400 w 2638425"/>
                  <a:gd name="connsiteY54" fmla="*/ 1209675 h 1981200"/>
                  <a:gd name="connsiteX55" fmla="*/ 1676400 w 2638425"/>
                  <a:gd name="connsiteY55" fmla="*/ 1257300 h 1981200"/>
                  <a:gd name="connsiteX56" fmla="*/ 1695450 w 2638425"/>
                  <a:gd name="connsiteY56" fmla="*/ 1304925 h 1981200"/>
                  <a:gd name="connsiteX57" fmla="*/ 1695450 w 2638425"/>
                  <a:gd name="connsiteY57" fmla="*/ 1352550 h 1981200"/>
                  <a:gd name="connsiteX58" fmla="*/ 1733550 w 2638425"/>
                  <a:gd name="connsiteY58" fmla="*/ 1390650 h 1981200"/>
                  <a:gd name="connsiteX59" fmla="*/ 1762125 w 2638425"/>
                  <a:gd name="connsiteY59" fmla="*/ 1352550 h 1981200"/>
                  <a:gd name="connsiteX60" fmla="*/ 1771650 w 2638425"/>
                  <a:gd name="connsiteY60" fmla="*/ 1304925 h 1981200"/>
                  <a:gd name="connsiteX61" fmla="*/ 1790700 w 2638425"/>
                  <a:gd name="connsiteY61" fmla="*/ 1247775 h 1981200"/>
                  <a:gd name="connsiteX62" fmla="*/ 1790700 w 2638425"/>
                  <a:gd name="connsiteY62" fmla="*/ 1209675 h 1981200"/>
                  <a:gd name="connsiteX63" fmla="*/ 1809750 w 2638425"/>
                  <a:gd name="connsiteY63" fmla="*/ 1143000 h 1981200"/>
                  <a:gd name="connsiteX64" fmla="*/ 1800225 w 2638425"/>
                  <a:gd name="connsiteY64" fmla="*/ 1076325 h 1981200"/>
                  <a:gd name="connsiteX65" fmla="*/ 1809750 w 2638425"/>
                  <a:gd name="connsiteY65" fmla="*/ 1047750 h 1981200"/>
                  <a:gd name="connsiteX66" fmla="*/ 1828800 w 2638425"/>
                  <a:gd name="connsiteY66" fmla="*/ 981075 h 1981200"/>
                  <a:gd name="connsiteX67" fmla="*/ 1838325 w 2638425"/>
                  <a:gd name="connsiteY67" fmla="*/ 933450 h 1981200"/>
                  <a:gd name="connsiteX68" fmla="*/ 1847850 w 2638425"/>
                  <a:gd name="connsiteY68" fmla="*/ 885825 h 1981200"/>
                  <a:gd name="connsiteX69" fmla="*/ 1866900 w 2638425"/>
                  <a:gd name="connsiteY69" fmla="*/ 838200 h 1981200"/>
                  <a:gd name="connsiteX70" fmla="*/ 1914525 w 2638425"/>
                  <a:gd name="connsiteY70" fmla="*/ 895350 h 1981200"/>
                  <a:gd name="connsiteX71" fmla="*/ 1914525 w 2638425"/>
                  <a:gd name="connsiteY71" fmla="*/ 942975 h 1981200"/>
                  <a:gd name="connsiteX72" fmla="*/ 1933575 w 2638425"/>
                  <a:gd name="connsiteY72" fmla="*/ 1000125 h 1981200"/>
                  <a:gd name="connsiteX73" fmla="*/ 2038350 w 2638425"/>
                  <a:gd name="connsiteY73" fmla="*/ 1038225 h 1981200"/>
                  <a:gd name="connsiteX74" fmla="*/ 2000250 w 2638425"/>
                  <a:gd name="connsiteY74" fmla="*/ 1009650 h 1981200"/>
                  <a:gd name="connsiteX75" fmla="*/ 2047875 w 2638425"/>
                  <a:gd name="connsiteY75" fmla="*/ 990600 h 1981200"/>
                  <a:gd name="connsiteX76" fmla="*/ 2076450 w 2638425"/>
                  <a:gd name="connsiteY76" fmla="*/ 933450 h 1981200"/>
                  <a:gd name="connsiteX77" fmla="*/ 2105025 w 2638425"/>
                  <a:gd name="connsiteY77" fmla="*/ 876300 h 1981200"/>
                  <a:gd name="connsiteX78" fmla="*/ 2085975 w 2638425"/>
                  <a:gd name="connsiteY78" fmla="*/ 809625 h 1981200"/>
                  <a:gd name="connsiteX79" fmla="*/ 2133600 w 2638425"/>
                  <a:gd name="connsiteY79" fmla="*/ 752475 h 1981200"/>
                  <a:gd name="connsiteX80" fmla="*/ 2190750 w 2638425"/>
                  <a:gd name="connsiteY80" fmla="*/ 752475 h 1981200"/>
                  <a:gd name="connsiteX81" fmla="*/ 2247900 w 2638425"/>
                  <a:gd name="connsiteY81" fmla="*/ 752475 h 1981200"/>
                  <a:gd name="connsiteX82" fmla="*/ 2295525 w 2638425"/>
                  <a:gd name="connsiteY82" fmla="*/ 800100 h 1981200"/>
                  <a:gd name="connsiteX83" fmla="*/ 2314575 w 2638425"/>
                  <a:gd name="connsiteY83" fmla="*/ 847725 h 1981200"/>
                  <a:gd name="connsiteX84" fmla="*/ 2333625 w 2638425"/>
                  <a:gd name="connsiteY84" fmla="*/ 904875 h 1981200"/>
                  <a:gd name="connsiteX85" fmla="*/ 2352675 w 2638425"/>
                  <a:gd name="connsiteY85" fmla="*/ 962025 h 1981200"/>
                  <a:gd name="connsiteX86" fmla="*/ 2371725 w 2638425"/>
                  <a:gd name="connsiteY86" fmla="*/ 1019175 h 1981200"/>
                  <a:gd name="connsiteX87" fmla="*/ 2362200 w 2638425"/>
                  <a:gd name="connsiteY87" fmla="*/ 1047750 h 1981200"/>
                  <a:gd name="connsiteX88" fmla="*/ 2390775 w 2638425"/>
                  <a:gd name="connsiteY88" fmla="*/ 1104900 h 1981200"/>
                  <a:gd name="connsiteX89" fmla="*/ 2390775 w 2638425"/>
                  <a:gd name="connsiteY89" fmla="*/ 1152525 h 1981200"/>
                  <a:gd name="connsiteX90" fmla="*/ 2390775 w 2638425"/>
                  <a:gd name="connsiteY90" fmla="*/ 1200150 h 1981200"/>
                  <a:gd name="connsiteX91" fmla="*/ 2371725 w 2638425"/>
                  <a:gd name="connsiteY91" fmla="*/ 1228725 h 1981200"/>
                  <a:gd name="connsiteX92" fmla="*/ 2381250 w 2638425"/>
                  <a:gd name="connsiteY92" fmla="*/ 1266825 h 1981200"/>
                  <a:gd name="connsiteX93" fmla="*/ 2390775 w 2638425"/>
                  <a:gd name="connsiteY93" fmla="*/ 1323975 h 1981200"/>
                  <a:gd name="connsiteX94" fmla="*/ 2409825 w 2638425"/>
                  <a:gd name="connsiteY94" fmla="*/ 1381125 h 1981200"/>
                  <a:gd name="connsiteX95" fmla="*/ 2409825 w 2638425"/>
                  <a:gd name="connsiteY95" fmla="*/ 1438275 h 1981200"/>
                  <a:gd name="connsiteX96" fmla="*/ 2428875 w 2638425"/>
                  <a:gd name="connsiteY96" fmla="*/ 1495425 h 1981200"/>
                  <a:gd name="connsiteX97" fmla="*/ 2447925 w 2638425"/>
                  <a:gd name="connsiteY97" fmla="*/ 1552575 h 1981200"/>
                  <a:gd name="connsiteX98" fmla="*/ 2457450 w 2638425"/>
                  <a:gd name="connsiteY98" fmla="*/ 1581150 h 1981200"/>
                  <a:gd name="connsiteX99" fmla="*/ 2457450 w 2638425"/>
                  <a:gd name="connsiteY99" fmla="*/ 1628775 h 1981200"/>
                  <a:gd name="connsiteX100" fmla="*/ 2476500 w 2638425"/>
                  <a:gd name="connsiteY100" fmla="*/ 1676400 h 1981200"/>
                  <a:gd name="connsiteX101" fmla="*/ 2476500 w 2638425"/>
                  <a:gd name="connsiteY101" fmla="*/ 1733550 h 1981200"/>
                  <a:gd name="connsiteX102" fmla="*/ 2486025 w 2638425"/>
                  <a:gd name="connsiteY102" fmla="*/ 1790700 h 1981200"/>
                  <a:gd name="connsiteX103" fmla="*/ 2476500 w 2638425"/>
                  <a:gd name="connsiteY103" fmla="*/ 1828800 h 1981200"/>
                  <a:gd name="connsiteX104" fmla="*/ 2486025 w 2638425"/>
                  <a:gd name="connsiteY104" fmla="*/ 1866900 h 1981200"/>
                  <a:gd name="connsiteX105" fmla="*/ 2505075 w 2638425"/>
                  <a:gd name="connsiteY105" fmla="*/ 1924050 h 1981200"/>
                  <a:gd name="connsiteX106" fmla="*/ 2476500 w 2638425"/>
                  <a:gd name="connsiteY106" fmla="*/ 1952625 h 1981200"/>
                  <a:gd name="connsiteX107" fmla="*/ 2505075 w 2638425"/>
                  <a:gd name="connsiteY107" fmla="*/ 1981200 h 1981200"/>
                  <a:gd name="connsiteX108" fmla="*/ 2552700 w 2638425"/>
                  <a:gd name="connsiteY108" fmla="*/ 1914525 h 1981200"/>
                  <a:gd name="connsiteX109" fmla="*/ 2552700 w 2638425"/>
                  <a:gd name="connsiteY109" fmla="*/ 1847850 h 1981200"/>
                  <a:gd name="connsiteX110" fmla="*/ 2562225 w 2638425"/>
                  <a:gd name="connsiteY110" fmla="*/ 1790700 h 1981200"/>
                  <a:gd name="connsiteX111" fmla="*/ 2562225 w 2638425"/>
                  <a:gd name="connsiteY111" fmla="*/ 1743075 h 1981200"/>
                  <a:gd name="connsiteX112" fmla="*/ 2562225 w 2638425"/>
                  <a:gd name="connsiteY112" fmla="*/ 1676400 h 1981200"/>
                  <a:gd name="connsiteX113" fmla="*/ 2571750 w 2638425"/>
                  <a:gd name="connsiteY113" fmla="*/ 1619250 h 1981200"/>
                  <a:gd name="connsiteX114" fmla="*/ 2581275 w 2638425"/>
                  <a:gd name="connsiteY114" fmla="*/ 1552575 h 1981200"/>
                  <a:gd name="connsiteX115" fmla="*/ 2571750 w 2638425"/>
                  <a:gd name="connsiteY115" fmla="*/ 1495425 h 1981200"/>
                  <a:gd name="connsiteX116" fmla="*/ 2600325 w 2638425"/>
                  <a:gd name="connsiteY116" fmla="*/ 1447800 h 1981200"/>
                  <a:gd name="connsiteX117" fmla="*/ 2571750 w 2638425"/>
                  <a:gd name="connsiteY117" fmla="*/ 1409700 h 1981200"/>
                  <a:gd name="connsiteX118" fmla="*/ 2600325 w 2638425"/>
                  <a:gd name="connsiteY118" fmla="*/ 1343025 h 1981200"/>
                  <a:gd name="connsiteX119" fmla="*/ 2600325 w 2638425"/>
                  <a:gd name="connsiteY119" fmla="*/ 1276350 h 1981200"/>
                  <a:gd name="connsiteX120" fmla="*/ 2581275 w 2638425"/>
                  <a:gd name="connsiteY120" fmla="*/ 1228725 h 1981200"/>
                  <a:gd name="connsiteX121" fmla="*/ 2590800 w 2638425"/>
                  <a:gd name="connsiteY121" fmla="*/ 1171575 h 1981200"/>
                  <a:gd name="connsiteX122" fmla="*/ 2590800 w 2638425"/>
                  <a:gd name="connsiteY122" fmla="*/ 1143000 h 1981200"/>
                  <a:gd name="connsiteX123" fmla="*/ 2600325 w 2638425"/>
                  <a:gd name="connsiteY123" fmla="*/ 1076325 h 1981200"/>
                  <a:gd name="connsiteX124" fmla="*/ 2600325 w 2638425"/>
                  <a:gd name="connsiteY124" fmla="*/ 1038225 h 1981200"/>
                  <a:gd name="connsiteX125" fmla="*/ 2590800 w 2638425"/>
                  <a:gd name="connsiteY125" fmla="*/ 971550 h 1981200"/>
                  <a:gd name="connsiteX126" fmla="*/ 2600325 w 2638425"/>
                  <a:gd name="connsiteY126" fmla="*/ 923925 h 1981200"/>
                  <a:gd name="connsiteX127" fmla="*/ 2619375 w 2638425"/>
                  <a:gd name="connsiteY127" fmla="*/ 857250 h 1981200"/>
                  <a:gd name="connsiteX128" fmla="*/ 2638425 w 2638425"/>
                  <a:gd name="connsiteY128" fmla="*/ 809625 h 1981200"/>
                  <a:gd name="connsiteX129" fmla="*/ 2619375 w 2638425"/>
                  <a:gd name="connsiteY129" fmla="*/ 771525 h 1981200"/>
                  <a:gd name="connsiteX130" fmla="*/ 2638425 w 2638425"/>
                  <a:gd name="connsiteY130" fmla="*/ 723900 h 1981200"/>
                  <a:gd name="connsiteX0" fmla="*/ 0 w 2657475"/>
                  <a:gd name="connsiteY0" fmla="*/ 695325 h 1981200"/>
                  <a:gd name="connsiteX1" fmla="*/ 9525 w 2657475"/>
                  <a:gd name="connsiteY1" fmla="*/ 647700 h 1981200"/>
                  <a:gd name="connsiteX2" fmla="*/ 19050 w 2657475"/>
                  <a:gd name="connsiteY2" fmla="*/ 619125 h 1981200"/>
                  <a:gd name="connsiteX3" fmla="*/ 47625 w 2657475"/>
                  <a:gd name="connsiteY3" fmla="*/ 609600 h 1981200"/>
                  <a:gd name="connsiteX4" fmla="*/ 76200 w 2657475"/>
                  <a:gd name="connsiteY4" fmla="*/ 581025 h 1981200"/>
                  <a:gd name="connsiteX5" fmla="*/ 95250 w 2657475"/>
                  <a:gd name="connsiteY5" fmla="*/ 552450 h 1981200"/>
                  <a:gd name="connsiteX6" fmla="*/ 152400 w 2657475"/>
                  <a:gd name="connsiteY6" fmla="*/ 533400 h 1981200"/>
                  <a:gd name="connsiteX7" fmla="*/ 180975 w 2657475"/>
                  <a:gd name="connsiteY7" fmla="*/ 523875 h 1981200"/>
                  <a:gd name="connsiteX8" fmla="*/ 238125 w 2657475"/>
                  <a:gd name="connsiteY8" fmla="*/ 485775 h 1981200"/>
                  <a:gd name="connsiteX9" fmla="*/ 266700 w 2657475"/>
                  <a:gd name="connsiteY9" fmla="*/ 457200 h 1981200"/>
                  <a:gd name="connsiteX10" fmla="*/ 390530 w 2657475"/>
                  <a:gd name="connsiteY10" fmla="*/ 419098 h 1981200"/>
                  <a:gd name="connsiteX11" fmla="*/ 409579 w 2657475"/>
                  <a:gd name="connsiteY11" fmla="*/ 390519 h 1981200"/>
                  <a:gd name="connsiteX12" fmla="*/ 438150 w 2657475"/>
                  <a:gd name="connsiteY12" fmla="*/ 381000 h 1981200"/>
                  <a:gd name="connsiteX13" fmla="*/ 466725 w 2657475"/>
                  <a:gd name="connsiteY13" fmla="*/ 371475 h 1981200"/>
                  <a:gd name="connsiteX14" fmla="*/ 523875 w 2657475"/>
                  <a:gd name="connsiteY14" fmla="*/ 342900 h 1981200"/>
                  <a:gd name="connsiteX15" fmla="*/ 542925 w 2657475"/>
                  <a:gd name="connsiteY15" fmla="*/ 314325 h 1981200"/>
                  <a:gd name="connsiteX16" fmla="*/ 571500 w 2657475"/>
                  <a:gd name="connsiteY16" fmla="*/ 304800 h 1981200"/>
                  <a:gd name="connsiteX17" fmla="*/ 638175 w 2657475"/>
                  <a:gd name="connsiteY17" fmla="*/ 285750 h 1981200"/>
                  <a:gd name="connsiteX18" fmla="*/ 666750 w 2657475"/>
                  <a:gd name="connsiteY18" fmla="*/ 266700 h 1981200"/>
                  <a:gd name="connsiteX19" fmla="*/ 695325 w 2657475"/>
                  <a:gd name="connsiteY19" fmla="*/ 257175 h 1981200"/>
                  <a:gd name="connsiteX20" fmla="*/ 752475 w 2657475"/>
                  <a:gd name="connsiteY20" fmla="*/ 219075 h 1981200"/>
                  <a:gd name="connsiteX21" fmla="*/ 800100 w 2657475"/>
                  <a:gd name="connsiteY21" fmla="*/ 180975 h 1981200"/>
                  <a:gd name="connsiteX22" fmla="*/ 857250 w 2657475"/>
                  <a:gd name="connsiteY22" fmla="*/ 133350 h 1981200"/>
                  <a:gd name="connsiteX23" fmla="*/ 914400 w 2657475"/>
                  <a:gd name="connsiteY23" fmla="*/ 114300 h 1981200"/>
                  <a:gd name="connsiteX24" fmla="*/ 942975 w 2657475"/>
                  <a:gd name="connsiteY24" fmla="*/ 104775 h 1981200"/>
                  <a:gd name="connsiteX25" fmla="*/ 981075 w 2657475"/>
                  <a:gd name="connsiteY25" fmla="*/ 95250 h 1981200"/>
                  <a:gd name="connsiteX26" fmla="*/ 1038225 w 2657475"/>
                  <a:gd name="connsiteY26" fmla="*/ 76200 h 1981200"/>
                  <a:gd name="connsiteX27" fmla="*/ 1066800 w 2657475"/>
                  <a:gd name="connsiteY27" fmla="*/ 66675 h 1981200"/>
                  <a:gd name="connsiteX28" fmla="*/ 1114425 w 2657475"/>
                  <a:gd name="connsiteY28" fmla="*/ 57150 h 1981200"/>
                  <a:gd name="connsiteX29" fmla="*/ 1143000 w 2657475"/>
                  <a:gd name="connsiteY29" fmla="*/ 47625 h 1981200"/>
                  <a:gd name="connsiteX30" fmla="*/ 1190625 w 2657475"/>
                  <a:gd name="connsiteY30" fmla="*/ 38100 h 1981200"/>
                  <a:gd name="connsiteX31" fmla="*/ 1295400 w 2657475"/>
                  <a:gd name="connsiteY31" fmla="*/ 19050 h 1981200"/>
                  <a:gd name="connsiteX32" fmla="*/ 1362075 w 2657475"/>
                  <a:gd name="connsiteY32" fmla="*/ 0 h 1981200"/>
                  <a:gd name="connsiteX33" fmla="*/ 1476375 w 2657475"/>
                  <a:gd name="connsiteY33" fmla="*/ 9525 h 1981200"/>
                  <a:gd name="connsiteX34" fmla="*/ 1495425 w 2657475"/>
                  <a:gd name="connsiteY34" fmla="*/ 38100 h 1981200"/>
                  <a:gd name="connsiteX35" fmla="*/ 1504950 w 2657475"/>
                  <a:gd name="connsiteY35" fmla="*/ 85725 h 1981200"/>
                  <a:gd name="connsiteX36" fmla="*/ 1514475 w 2657475"/>
                  <a:gd name="connsiteY36" fmla="*/ 323850 h 1981200"/>
                  <a:gd name="connsiteX37" fmla="*/ 1543050 w 2657475"/>
                  <a:gd name="connsiteY37" fmla="*/ 485775 h 1981200"/>
                  <a:gd name="connsiteX38" fmla="*/ 1552575 w 2657475"/>
                  <a:gd name="connsiteY38" fmla="*/ 514350 h 1981200"/>
                  <a:gd name="connsiteX39" fmla="*/ 1571625 w 2657475"/>
                  <a:gd name="connsiteY39" fmla="*/ 590550 h 1981200"/>
                  <a:gd name="connsiteX40" fmla="*/ 1562100 w 2657475"/>
                  <a:gd name="connsiteY40" fmla="*/ 638175 h 1981200"/>
                  <a:gd name="connsiteX41" fmla="*/ 1571625 w 2657475"/>
                  <a:gd name="connsiteY41" fmla="*/ 657225 h 1981200"/>
                  <a:gd name="connsiteX42" fmla="*/ 1600200 w 2657475"/>
                  <a:gd name="connsiteY42" fmla="*/ 685800 h 1981200"/>
                  <a:gd name="connsiteX43" fmla="*/ 1619252 w 2657475"/>
                  <a:gd name="connsiteY43" fmla="*/ 752475 h 1981200"/>
                  <a:gd name="connsiteX44" fmla="*/ 1619250 w 2657475"/>
                  <a:gd name="connsiteY44" fmla="*/ 809625 h 1981200"/>
                  <a:gd name="connsiteX45" fmla="*/ 1628775 w 2657475"/>
                  <a:gd name="connsiteY45" fmla="*/ 866775 h 1981200"/>
                  <a:gd name="connsiteX46" fmla="*/ 1638300 w 2657475"/>
                  <a:gd name="connsiteY46" fmla="*/ 895350 h 1981200"/>
                  <a:gd name="connsiteX47" fmla="*/ 1628775 w 2657475"/>
                  <a:gd name="connsiteY47" fmla="*/ 942975 h 1981200"/>
                  <a:gd name="connsiteX48" fmla="*/ 1647825 w 2657475"/>
                  <a:gd name="connsiteY48" fmla="*/ 990600 h 1981200"/>
                  <a:gd name="connsiteX49" fmla="*/ 1647825 w 2657475"/>
                  <a:gd name="connsiteY49" fmla="*/ 1019175 h 1981200"/>
                  <a:gd name="connsiteX50" fmla="*/ 1657350 w 2657475"/>
                  <a:gd name="connsiteY50" fmla="*/ 1066800 h 1981200"/>
                  <a:gd name="connsiteX51" fmla="*/ 1657350 w 2657475"/>
                  <a:gd name="connsiteY51" fmla="*/ 1114425 h 1981200"/>
                  <a:gd name="connsiteX52" fmla="*/ 1666875 w 2657475"/>
                  <a:gd name="connsiteY52" fmla="*/ 1152525 h 1981200"/>
                  <a:gd name="connsiteX53" fmla="*/ 1657350 w 2657475"/>
                  <a:gd name="connsiteY53" fmla="*/ 1171575 h 1981200"/>
                  <a:gd name="connsiteX54" fmla="*/ 1676400 w 2657475"/>
                  <a:gd name="connsiteY54" fmla="*/ 1209675 h 1981200"/>
                  <a:gd name="connsiteX55" fmla="*/ 1676400 w 2657475"/>
                  <a:gd name="connsiteY55" fmla="*/ 1257300 h 1981200"/>
                  <a:gd name="connsiteX56" fmla="*/ 1695450 w 2657475"/>
                  <a:gd name="connsiteY56" fmla="*/ 1304925 h 1981200"/>
                  <a:gd name="connsiteX57" fmla="*/ 1695450 w 2657475"/>
                  <a:gd name="connsiteY57" fmla="*/ 1352550 h 1981200"/>
                  <a:gd name="connsiteX58" fmla="*/ 1733550 w 2657475"/>
                  <a:gd name="connsiteY58" fmla="*/ 1390650 h 1981200"/>
                  <a:gd name="connsiteX59" fmla="*/ 1762125 w 2657475"/>
                  <a:gd name="connsiteY59" fmla="*/ 1352550 h 1981200"/>
                  <a:gd name="connsiteX60" fmla="*/ 1771650 w 2657475"/>
                  <a:gd name="connsiteY60" fmla="*/ 1304925 h 1981200"/>
                  <a:gd name="connsiteX61" fmla="*/ 1790700 w 2657475"/>
                  <a:gd name="connsiteY61" fmla="*/ 1247775 h 1981200"/>
                  <a:gd name="connsiteX62" fmla="*/ 1790700 w 2657475"/>
                  <a:gd name="connsiteY62" fmla="*/ 1209675 h 1981200"/>
                  <a:gd name="connsiteX63" fmla="*/ 1809750 w 2657475"/>
                  <a:gd name="connsiteY63" fmla="*/ 1143000 h 1981200"/>
                  <a:gd name="connsiteX64" fmla="*/ 1800225 w 2657475"/>
                  <a:gd name="connsiteY64" fmla="*/ 1076325 h 1981200"/>
                  <a:gd name="connsiteX65" fmla="*/ 1809750 w 2657475"/>
                  <a:gd name="connsiteY65" fmla="*/ 1047750 h 1981200"/>
                  <a:gd name="connsiteX66" fmla="*/ 1828800 w 2657475"/>
                  <a:gd name="connsiteY66" fmla="*/ 981075 h 1981200"/>
                  <a:gd name="connsiteX67" fmla="*/ 1838325 w 2657475"/>
                  <a:gd name="connsiteY67" fmla="*/ 933450 h 1981200"/>
                  <a:gd name="connsiteX68" fmla="*/ 1847850 w 2657475"/>
                  <a:gd name="connsiteY68" fmla="*/ 885825 h 1981200"/>
                  <a:gd name="connsiteX69" fmla="*/ 1866900 w 2657475"/>
                  <a:gd name="connsiteY69" fmla="*/ 838200 h 1981200"/>
                  <a:gd name="connsiteX70" fmla="*/ 1914525 w 2657475"/>
                  <a:gd name="connsiteY70" fmla="*/ 895350 h 1981200"/>
                  <a:gd name="connsiteX71" fmla="*/ 1914525 w 2657475"/>
                  <a:gd name="connsiteY71" fmla="*/ 942975 h 1981200"/>
                  <a:gd name="connsiteX72" fmla="*/ 1933575 w 2657475"/>
                  <a:gd name="connsiteY72" fmla="*/ 1000125 h 1981200"/>
                  <a:gd name="connsiteX73" fmla="*/ 2038350 w 2657475"/>
                  <a:gd name="connsiteY73" fmla="*/ 1038225 h 1981200"/>
                  <a:gd name="connsiteX74" fmla="*/ 2000250 w 2657475"/>
                  <a:gd name="connsiteY74" fmla="*/ 1009650 h 1981200"/>
                  <a:gd name="connsiteX75" fmla="*/ 2047875 w 2657475"/>
                  <a:gd name="connsiteY75" fmla="*/ 990600 h 1981200"/>
                  <a:gd name="connsiteX76" fmla="*/ 2076450 w 2657475"/>
                  <a:gd name="connsiteY76" fmla="*/ 933450 h 1981200"/>
                  <a:gd name="connsiteX77" fmla="*/ 2105025 w 2657475"/>
                  <a:gd name="connsiteY77" fmla="*/ 876300 h 1981200"/>
                  <a:gd name="connsiteX78" fmla="*/ 2085975 w 2657475"/>
                  <a:gd name="connsiteY78" fmla="*/ 809625 h 1981200"/>
                  <a:gd name="connsiteX79" fmla="*/ 2133600 w 2657475"/>
                  <a:gd name="connsiteY79" fmla="*/ 752475 h 1981200"/>
                  <a:gd name="connsiteX80" fmla="*/ 2190750 w 2657475"/>
                  <a:gd name="connsiteY80" fmla="*/ 752475 h 1981200"/>
                  <a:gd name="connsiteX81" fmla="*/ 2247900 w 2657475"/>
                  <a:gd name="connsiteY81" fmla="*/ 752475 h 1981200"/>
                  <a:gd name="connsiteX82" fmla="*/ 2295525 w 2657475"/>
                  <a:gd name="connsiteY82" fmla="*/ 800100 h 1981200"/>
                  <a:gd name="connsiteX83" fmla="*/ 2314575 w 2657475"/>
                  <a:gd name="connsiteY83" fmla="*/ 847725 h 1981200"/>
                  <a:gd name="connsiteX84" fmla="*/ 2333625 w 2657475"/>
                  <a:gd name="connsiteY84" fmla="*/ 904875 h 1981200"/>
                  <a:gd name="connsiteX85" fmla="*/ 2352675 w 2657475"/>
                  <a:gd name="connsiteY85" fmla="*/ 962025 h 1981200"/>
                  <a:gd name="connsiteX86" fmla="*/ 2371725 w 2657475"/>
                  <a:gd name="connsiteY86" fmla="*/ 1019175 h 1981200"/>
                  <a:gd name="connsiteX87" fmla="*/ 2362200 w 2657475"/>
                  <a:gd name="connsiteY87" fmla="*/ 1047750 h 1981200"/>
                  <a:gd name="connsiteX88" fmla="*/ 2390775 w 2657475"/>
                  <a:gd name="connsiteY88" fmla="*/ 1104900 h 1981200"/>
                  <a:gd name="connsiteX89" fmla="*/ 2390775 w 2657475"/>
                  <a:gd name="connsiteY89" fmla="*/ 1152525 h 1981200"/>
                  <a:gd name="connsiteX90" fmla="*/ 2390775 w 2657475"/>
                  <a:gd name="connsiteY90" fmla="*/ 1200150 h 1981200"/>
                  <a:gd name="connsiteX91" fmla="*/ 2371725 w 2657475"/>
                  <a:gd name="connsiteY91" fmla="*/ 1228725 h 1981200"/>
                  <a:gd name="connsiteX92" fmla="*/ 2381250 w 2657475"/>
                  <a:gd name="connsiteY92" fmla="*/ 1266825 h 1981200"/>
                  <a:gd name="connsiteX93" fmla="*/ 2390775 w 2657475"/>
                  <a:gd name="connsiteY93" fmla="*/ 1323975 h 1981200"/>
                  <a:gd name="connsiteX94" fmla="*/ 2409825 w 2657475"/>
                  <a:gd name="connsiteY94" fmla="*/ 1381125 h 1981200"/>
                  <a:gd name="connsiteX95" fmla="*/ 2409825 w 2657475"/>
                  <a:gd name="connsiteY95" fmla="*/ 1438275 h 1981200"/>
                  <a:gd name="connsiteX96" fmla="*/ 2428875 w 2657475"/>
                  <a:gd name="connsiteY96" fmla="*/ 1495425 h 1981200"/>
                  <a:gd name="connsiteX97" fmla="*/ 2447925 w 2657475"/>
                  <a:gd name="connsiteY97" fmla="*/ 1552575 h 1981200"/>
                  <a:gd name="connsiteX98" fmla="*/ 2457450 w 2657475"/>
                  <a:gd name="connsiteY98" fmla="*/ 1581150 h 1981200"/>
                  <a:gd name="connsiteX99" fmla="*/ 2457450 w 2657475"/>
                  <a:gd name="connsiteY99" fmla="*/ 1628775 h 1981200"/>
                  <a:gd name="connsiteX100" fmla="*/ 2476500 w 2657475"/>
                  <a:gd name="connsiteY100" fmla="*/ 1676400 h 1981200"/>
                  <a:gd name="connsiteX101" fmla="*/ 2476500 w 2657475"/>
                  <a:gd name="connsiteY101" fmla="*/ 1733550 h 1981200"/>
                  <a:gd name="connsiteX102" fmla="*/ 2486025 w 2657475"/>
                  <a:gd name="connsiteY102" fmla="*/ 1790700 h 1981200"/>
                  <a:gd name="connsiteX103" fmla="*/ 2476500 w 2657475"/>
                  <a:gd name="connsiteY103" fmla="*/ 1828800 h 1981200"/>
                  <a:gd name="connsiteX104" fmla="*/ 2486025 w 2657475"/>
                  <a:gd name="connsiteY104" fmla="*/ 1866900 h 1981200"/>
                  <a:gd name="connsiteX105" fmla="*/ 2505075 w 2657475"/>
                  <a:gd name="connsiteY105" fmla="*/ 1924050 h 1981200"/>
                  <a:gd name="connsiteX106" fmla="*/ 2476500 w 2657475"/>
                  <a:gd name="connsiteY106" fmla="*/ 1952625 h 1981200"/>
                  <a:gd name="connsiteX107" fmla="*/ 2505075 w 2657475"/>
                  <a:gd name="connsiteY107" fmla="*/ 1981200 h 1981200"/>
                  <a:gd name="connsiteX108" fmla="*/ 2552700 w 2657475"/>
                  <a:gd name="connsiteY108" fmla="*/ 1914525 h 1981200"/>
                  <a:gd name="connsiteX109" fmla="*/ 2552700 w 2657475"/>
                  <a:gd name="connsiteY109" fmla="*/ 1847850 h 1981200"/>
                  <a:gd name="connsiteX110" fmla="*/ 2562225 w 2657475"/>
                  <a:gd name="connsiteY110" fmla="*/ 1790700 h 1981200"/>
                  <a:gd name="connsiteX111" fmla="*/ 2562225 w 2657475"/>
                  <a:gd name="connsiteY111" fmla="*/ 1743075 h 1981200"/>
                  <a:gd name="connsiteX112" fmla="*/ 2562225 w 2657475"/>
                  <a:gd name="connsiteY112" fmla="*/ 1676400 h 1981200"/>
                  <a:gd name="connsiteX113" fmla="*/ 2571750 w 2657475"/>
                  <a:gd name="connsiteY113" fmla="*/ 1619250 h 1981200"/>
                  <a:gd name="connsiteX114" fmla="*/ 2581275 w 2657475"/>
                  <a:gd name="connsiteY114" fmla="*/ 1552575 h 1981200"/>
                  <a:gd name="connsiteX115" fmla="*/ 2571750 w 2657475"/>
                  <a:gd name="connsiteY115" fmla="*/ 1495425 h 1981200"/>
                  <a:gd name="connsiteX116" fmla="*/ 2600325 w 2657475"/>
                  <a:gd name="connsiteY116" fmla="*/ 1447800 h 1981200"/>
                  <a:gd name="connsiteX117" fmla="*/ 2571750 w 2657475"/>
                  <a:gd name="connsiteY117" fmla="*/ 1409700 h 1981200"/>
                  <a:gd name="connsiteX118" fmla="*/ 2600325 w 2657475"/>
                  <a:gd name="connsiteY118" fmla="*/ 1343025 h 1981200"/>
                  <a:gd name="connsiteX119" fmla="*/ 2600325 w 2657475"/>
                  <a:gd name="connsiteY119" fmla="*/ 1276350 h 1981200"/>
                  <a:gd name="connsiteX120" fmla="*/ 2581275 w 2657475"/>
                  <a:gd name="connsiteY120" fmla="*/ 1228725 h 1981200"/>
                  <a:gd name="connsiteX121" fmla="*/ 2590800 w 2657475"/>
                  <a:gd name="connsiteY121" fmla="*/ 1171575 h 1981200"/>
                  <a:gd name="connsiteX122" fmla="*/ 2590800 w 2657475"/>
                  <a:gd name="connsiteY122" fmla="*/ 1143000 h 1981200"/>
                  <a:gd name="connsiteX123" fmla="*/ 2600325 w 2657475"/>
                  <a:gd name="connsiteY123" fmla="*/ 1076325 h 1981200"/>
                  <a:gd name="connsiteX124" fmla="*/ 2600325 w 2657475"/>
                  <a:gd name="connsiteY124" fmla="*/ 1038225 h 1981200"/>
                  <a:gd name="connsiteX125" fmla="*/ 2590800 w 2657475"/>
                  <a:gd name="connsiteY125" fmla="*/ 971550 h 1981200"/>
                  <a:gd name="connsiteX126" fmla="*/ 2600325 w 2657475"/>
                  <a:gd name="connsiteY126" fmla="*/ 923925 h 1981200"/>
                  <a:gd name="connsiteX127" fmla="*/ 2619375 w 2657475"/>
                  <a:gd name="connsiteY127" fmla="*/ 857250 h 1981200"/>
                  <a:gd name="connsiteX128" fmla="*/ 2638425 w 2657475"/>
                  <a:gd name="connsiteY128" fmla="*/ 809625 h 1981200"/>
                  <a:gd name="connsiteX129" fmla="*/ 2619375 w 2657475"/>
                  <a:gd name="connsiteY129" fmla="*/ 771525 h 1981200"/>
                  <a:gd name="connsiteX130" fmla="*/ 2638425 w 2657475"/>
                  <a:gd name="connsiteY130" fmla="*/ 723900 h 1981200"/>
                  <a:gd name="connsiteX131" fmla="*/ 2657475 w 2657475"/>
                  <a:gd name="connsiteY131" fmla="*/ 666750 h 1981200"/>
                  <a:gd name="connsiteX0" fmla="*/ 0 w 2705100"/>
                  <a:gd name="connsiteY0" fmla="*/ 695325 h 1981200"/>
                  <a:gd name="connsiteX1" fmla="*/ 9525 w 2705100"/>
                  <a:gd name="connsiteY1" fmla="*/ 647700 h 1981200"/>
                  <a:gd name="connsiteX2" fmla="*/ 19050 w 2705100"/>
                  <a:gd name="connsiteY2" fmla="*/ 619125 h 1981200"/>
                  <a:gd name="connsiteX3" fmla="*/ 47625 w 2705100"/>
                  <a:gd name="connsiteY3" fmla="*/ 609600 h 1981200"/>
                  <a:gd name="connsiteX4" fmla="*/ 76200 w 2705100"/>
                  <a:gd name="connsiteY4" fmla="*/ 581025 h 1981200"/>
                  <a:gd name="connsiteX5" fmla="*/ 95250 w 2705100"/>
                  <a:gd name="connsiteY5" fmla="*/ 552450 h 1981200"/>
                  <a:gd name="connsiteX6" fmla="*/ 152400 w 2705100"/>
                  <a:gd name="connsiteY6" fmla="*/ 533400 h 1981200"/>
                  <a:gd name="connsiteX7" fmla="*/ 180975 w 2705100"/>
                  <a:gd name="connsiteY7" fmla="*/ 523875 h 1981200"/>
                  <a:gd name="connsiteX8" fmla="*/ 238125 w 2705100"/>
                  <a:gd name="connsiteY8" fmla="*/ 485775 h 1981200"/>
                  <a:gd name="connsiteX9" fmla="*/ 266700 w 2705100"/>
                  <a:gd name="connsiteY9" fmla="*/ 457200 h 1981200"/>
                  <a:gd name="connsiteX10" fmla="*/ 390530 w 2705100"/>
                  <a:gd name="connsiteY10" fmla="*/ 419098 h 1981200"/>
                  <a:gd name="connsiteX11" fmla="*/ 409579 w 2705100"/>
                  <a:gd name="connsiteY11" fmla="*/ 390519 h 1981200"/>
                  <a:gd name="connsiteX12" fmla="*/ 438150 w 2705100"/>
                  <a:gd name="connsiteY12" fmla="*/ 381000 h 1981200"/>
                  <a:gd name="connsiteX13" fmla="*/ 466725 w 2705100"/>
                  <a:gd name="connsiteY13" fmla="*/ 371475 h 1981200"/>
                  <a:gd name="connsiteX14" fmla="*/ 523875 w 2705100"/>
                  <a:gd name="connsiteY14" fmla="*/ 342900 h 1981200"/>
                  <a:gd name="connsiteX15" fmla="*/ 542925 w 2705100"/>
                  <a:gd name="connsiteY15" fmla="*/ 314325 h 1981200"/>
                  <a:gd name="connsiteX16" fmla="*/ 571500 w 2705100"/>
                  <a:gd name="connsiteY16" fmla="*/ 304800 h 1981200"/>
                  <a:gd name="connsiteX17" fmla="*/ 638175 w 2705100"/>
                  <a:gd name="connsiteY17" fmla="*/ 285750 h 1981200"/>
                  <a:gd name="connsiteX18" fmla="*/ 666750 w 2705100"/>
                  <a:gd name="connsiteY18" fmla="*/ 266700 h 1981200"/>
                  <a:gd name="connsiteX19" fmla="*/ 695325 w 2705100"/>
                  <a:gd name="connsiteY19" fmla="*/ 257175 h 1981200"/>
                  <a:gd name="connsiteX20" fmla="*/ 752475 w 2705100"/>
                  <a:gd name="connsiteY20" fmla="*/ 219075 h 1981200"/>
                  <a:gd name="connsiteX21" fmla="*/ 800100 w 2705100"/>
                  <a:gd name="connsiteY21" fmla="*/ 180975 h 1981200"/>
                  <a:gd name="connsiteX22" fmla="*/ 857250 w 2705100"/>
                  <a:gd name="connsiteY22" fmla="*/ 133350 h 1981200"/>
                  <a:gd name="connsiteX23" fmla="*/ 914400 w 2705100"/>
                  <a:gd name="connsiteY23" fmla="*/ 114300 h 1981200"/>
                  <a:gd name="connsiteX24" fmla="*/ 942975 w 2705100"/>
                  <a:gd name="connsiteY24" fmla="*/ 104775 h 1981200"/>
                  <a:gd name="connsiteX25" fmla="*/ 981075 w 2705100"/>
                  <a:gd name="connsiteY25" fmla="*/ 95250 h 1981200"/>
                  <a:gd name="connsiteX26" fmla="*/ 1038225 w 2705100"/>
                  <a:gd name="connsiteY26" fmla="*/ 76200 h 1981200"/>
                  <a:gd name="connsiteX27" fmla="*/ 1066800 w 2705100"/>
                  <a:gd name="connsiteY27" fmla="*/ 66675 h 1981200"/>
                  <a:gd name="connsiteX28" fmla="*/ 1114425 w 2705100"/>
                  <a:gd name="connsiteY28" fmla="*/ 57150 h 1981200"/>
                  <a:gd name="connsiteX29" fmla="*/ 1143000 w 2705100"/>
                  <a:gd name="connsiteY29" fmla="*/ 47625 h 1981200"/>
                  <a:gd name="connsiteX30" fmla="*/ 1190625 w 2705100"/>
                  <a:gd name="connsiteY30" fmla="*/ 38100 h 1981200"/>
                  <a:gd name="connsiteX31" fmla="*/ 1295400 w 2705100"/>
                  <a:gd name="connsiteY31" fmla="*/ 19050 h 1981200"/>
                  <a:gd name="connsiteX32" fmla="*/ 1362075 w 2705100"/>
                  <a:gd name="connsiteY32" fmla="*/ 0 h 1981200"/>
                  <a:gd name="connsiteX33" fmla="*/ 1476375 w 2705100"/>
                  <a:gd name="connsiteY33" fmla="*/ 9525 h 1981200"/>
                  <a:gd name="connsiteX34" fmla="*/ 1495425 w 2705100"/>
                  <a:gd name="connsiteY34" fmla="*/ 38100 h 1981200"/>
                  <a:gd name="connsiteX35" fmla="*/ 1504950 w 2705100"/>
                  <a:gd name="connsiteY35" fmla="*/ 85725 h 1981200"/>
                  <a:gd name="connsiteX36" fmla="*/ 1514475 w 2705100"/>
                  <a:gd name="connsiteY36" fmla="*/ 323850 h 1981200"/>
                  <a:gd name="connsiteX37" fmla="*/ 1543050 w 2705100"/>
                  <a:gd name="connsiteY37" fmla="*/ 485775 h 1981200"/>
                  <a:gd name="connsiteX38" fmla="*/ 1552575 w 2705100"/>
                  <a:gd name="connsiteY38" fmla="*/ 514350 h 1981200"/>
                  <a:gd name="connsiteX39" fmla="*/ 1571625 w 2705100"/>
                  <a:gd name="connsiteY39" fmla="*/ 590550 h 1981200"/>
                  <a:gd name="connsiteX40" fmla="*/ 1562100 w 2705100"/>
                  <a:gd name="connsiteY40" fmla="*/ 638175 h 1981200"/>
                  <a:gd name="connsiteX41" fmla="*/ 1571625 w 2705100"/>
                  <a:gd name="connsiteY41" fmla="*/ 657225 h 1981200"/>
                  <a:gd name="connsiteX42" fmla="*/ 1600200 w 2705100"/>
                  <a:gd name="connsiteY42" fmla="*/ 685800 h 1981200"/>
                  <a:gd name="connsiteX43" fmla="*/ 1619252 w 2705100"/>
                  <a:gd name="connsiteY43" fmla="*/ 752475 h 1981200"/>
                  <a:gd name="connsiteX44" fmla="*/ 1619250 w 2705100"/>
                  <a:gd name="connsiteY44" fmla="*/ 809625 h 1981200"/>
                  <a:gd name="connsiteX45" fmla="*/ 1628775 w 2705100"/>
                  <a:gd name="connsiteY45" fmla="*/ 866775 h 1981200"/>
                  <a:gd name="connsiteX46" fmla="*/ 1638300 w 2705100"/>
                  <a:gd name="connsiteY46" fmla="*/ 895350 h 1981200"/>
                  <a:gd name="connsiteX47" fmla="*/ 1628775 w 2705100"/>
                  <a:gd name="connsiteY47" fmla="*/ 942975 h 1981200"/>
                  <a:gd name="connsiteX48" fmla="*/ 1647825 w 2705100"/>
                  <a:gd name="connsiteY48" fmla="*/ 990600 h 1981200"/>
                  <a:gd name="connsiteX49" fmla="*/ 1647825 w 2705100"/>
                  <a:gd name="connsiteY49" fmla="*/ 1019175 h 1981200"/>
                  <a:gd name="connsiteX50" fmla="*/ 1657350 w 2705100"/>
                  <a:gd name="connsiteY50" fmla="*/ 1066800 h 1981200"/>
                  <a:gd name="connsiteX51" fmla="*/ 1657350 w 2705100"/>
                  <a:gd name="connsiteY51" fmla="*/ 1114425 h 1981200"/>
                  <a:gd name="connsiteX52" fmla="*/ 1666875 w 2705100"/>
                  <a:gd name="connsiteY52" fmla="*/ 1152525 h 1981200"/>
                  <a:gd name="connsiteX53" fmla="*/ 1657350 w 2705100"/>
                  <a:gd name="connsiteY53" fmla="*/ 1171575 h 1981200"/>
                  <a:gd name="connsiteX54" fmla="*/ 1676400 w 2705100"/>
                  <a:gd name="connsiteY54" fmla="*/ 1209675 h 1981200"/>
                  <a:gd name="connsiteX55" fmla="*/ 1676400 w 2705100"/>
                  <a:gd name="connsiteY55" fmla="*/ 1257300 h 1981200"/>
                  <a:gd name="connsiteX56" fmla="*/ 1695450 w 2705100"/>
                  <a:gd name="connsiteY56" fmla="*/ 1304925 h 1981200"/>
                  <a:gd name="connsiteX57" fmla="*/ 1695450 w 2705100"/>
                  <a:gd name="connsiteY57" fmla="*/ 1352550 h 1981200"/>
                  <a:gd name="connsiteX58" fmla="*/ 1733550 w 2705100"/>
                  <a:gd name="connsiteY58" fmla="*/ 1390650 h 1981200"/>
                  <a:gd name="connsiteX59" fmla="*/ 1762125 w 2705100"/>
                  <a:gd name="connsiteY59" fmla="*/ 1352550 h 1981200"/>
                  <a:gd name="connsiteX60" fmla="*/ 1771650 w 2705100"/>
                  <a:gd name="connsiteY60" fmla="*/ 1304925 h 1981200"/>
                  <a:gd name="connsiteX61" fmla="*/ 1790700 w 2705100"/>
                  <a:gd name="connsiteY61" fmla="*/ 1247775 h 1981200"/>
                  <a:gd name="connsiteX62" fmla="*/ 1790700 w 2705100"/>
                  <a:gd name="connsiteY62" fmla="*/ 1209675 h 1981200"/>
                  <a:gd name="connsiteX63" fmla="*/ 1809750 w 2705100"/>
                  <a:gd name="connsiteY63" fmla="*/ 1143000 h 1981200"/>
                  <a:gd name="connsiteX64" fmla="*/ 1800225 w 2705100"/>
                  <a:gd name="connsiteY64" fmla="*/ 1076325 h 1981200"/>
                  <a:gd name="connsiteX65" fmla="*/ 1809750 w 2705100"/>
                  <a:gd name="connsiteY65" fmla="*/ 1047750 h 1981200"/>
                  <a:gd name="connsiteX66" fmla="*/ 1828800 w 2705100"/>
                  <a:gd name="connsiteY66" fmla="*/ 981075 h 1981200"/>
                  <a:gd name="connsiteX67" fmla="*/ 1838325 w 2705100"/>
                  <a:gd name="connsiteY67" fmla="*/ 933450 h 1981200"/>
                  <a:gd name="connsiteX68" fmla="*/ 1847850 w 2705100"/>
                  <a:gd name="connsiteY68" fmla="*/ 885825 h 1981200"/>
                  <a:gd name="connsiteX69" fmla="*/ 1866900 w 2705100"/>
                  <a:gd name="connsiteY69" fmla="*/ 838200 h 1981200"/>
                  <a:gd name="connsiteX70" fmla="*/ 1914525 w 2705100"/>
                  <a:gd name="connsiteY70" fmla="*/ 895350 h 1981200"/>
                  <a:gd name="connsiteX71" fmla="*/ 1914525 w 2705100"/>
                  <a:gd name="connsiteY71" fmla="*/ 942975 h 1981200"/>
                  <a:gd name="connsiteX72" fmla="*/ 1933575 w 2705100"/>
                  <a:gd name="connsiteY72" fmla="*/ 1000125 h 1981200"/>
                  <a:gd name="connsiteX73" fmla="*/ 2038350 w 2705100"/>
                  <a:gd name="connsiteY73" fmla="*/ 1038225 h 1981200"/>
                  <a:gd name="connsiteX74" fmla="*/ 2000250 w 2705100"/>
                  <a:gd name="connsiteY74" fmla="*/ 1009650 h 1981200"/>
                  <a:gd name="connsiteX75" fmla="*/ 2047875 w 2705100"/>
                  <a:gd name="connsiteY75" fmla="*/ 990600 h 1981200"/>
                  <a:gd name="connsiteX76" fmla="*/ 2076450 w 2705100"/>
                  <a:gd name="connsiteY76" fmla="*/ 933450 h 1981200"/>
                  <a:gd name="connsiteX77" fmla="*/ 2105025 w 2705100"/>
                  <a:gd name="connsiteY77" fmla="*/ 876300 h 1981200"/>
                  <a:gd name="connsiteX78" fmla="*/ 2085975 w 2705100"/>
                  <a:gd name="connsiteY78" fmla="*/ 809625 h 1981200"/>
                  <a:gd name="connsiteX79" fmla="*/ 2133600 w 2705100"/>
                  <a:gd name="connsiteY79" fmla="*/ 752475 h 1981200"/>
                  <a:gd name="connsiteX80" fmla="*/ 2190750 w 2705100"/>
                  <a:gd name="connsiteY80" fmla="*/ 752475 h 1981200"/>
                  <a:gd name="connsiteX81" fmla="*/ 2247900 w 2705100"/>
                  <a:gd name="connsiteY81" fmla="*/ 752475 h 1981200"/>
                  <a:gd name="connsiteX82" fmla="*/ 2295525 w 2705100"/>
                  <a:gd name="connsiteY82" fmla="*/ 800100 h 1981200"/>
                  <a:gd name="connsiteX83" fmla="*/ 2314575 w 2705100"/>
                  <a:gd name="connsiteY83" fmla="*/ 847725 h 1981200"/>
                  <a:gd name="connsiteX84" fmla="*/ 2333625 w 2705100"/>
                  <a:gd name="connsiteY84" fmla="*/ 904875 h 1981200"/>
                  <a:gd name="connsiteX85" fmla="*/ 2352675 w 2705100"/>
                  <a:gd name="connsiteY85" fmla="*/ 962025 h 1981200"/>
                  <a:gd name="connsiteX86" fmla="*/ 2371725 w 2705100"/>
                  <a:gd name="connsiteY86" fmla="*/ 1019175 h 1981200"/>
                  <a:gd name="connsiteX87" fmla="*/ 2362200 w 2705100"/>
                  <a:gd name="connsiteY87" fmla="*/ 1047750 h 1981200"/>
                  <a:gd name="connsiteX88" fmla="*/ 2390775 w 2705100"/>
                  <a:gd name="connsiteY88" fmla="*/ 1104900 h 1981200"/>
                  <a:gd name="connsiteX89" fmla="*/ 2390775 w 2705100"/>
                  <a:gd name="connsiteY89" fmla="*/ 1152525 h 1981200"/>
                  <a:gd name="connsiteX90" fmla="*/ 2390775 w 2705100"/>
                  <a:gd name="connsiteY90" fmla="*/ 1200150 h 1981200"/>
                  <a:gd name="connsiteX91" fmla="*/ 2371725 w 2705100"/>
                  <a:gd name="connsiteY91" fmla="*/ 1228725 h 1981200"/>
                  <a:gd name="connsiteX92" fmla="*/ 2381250 w 2705100"/>
                  <a:gd name="connsiteY92" fmla="*/ 1266825 h 1981200"/>
                  <a:gd name="connsiteX93" fmla="*/ 2390775 w 2705100"/>
                  <a:gd name="connsiteY93" fmla="*/ 1323975 h 1981200"/>
                  <a:gd name="connsiteX94" fmla="*/ 2409825 w 2705100"/>
                  <a:gd name="connsiteY94" fmla="*/ 1381125 h 1981200"/>
                  <a:gd name="connsiteX95" fmla="*/ 2409825 w 2705100"/>
                  <a:gd name="connsiteY95" fmla="*/ 1438275 h 1981200"/>
                  <a:gd name="connsiteX96" fmla="*/ 2428875 w 2705100"/>
                  <a:gd name="connsiteY96" fmla="*/ 1495425 h 1981200"/>
                  <a:gd name="connsiteX97" fmla="*/ 2447925 w 2705100"/>
                  <a:gd name="connsiteY97" fmla="*/ 1552575 h 1981200"/>
                  <a:gd name="connsiteX98" fmla="*/ 2457450 w 2705100"/>
                  <a:gd name="connsiteY98" fmla="*/ 1581150 h 1981200"/>
                  <a:gd name="connsiteX99" fmla="*/ 2457450 w 2705100"/>
                  <a:gd name="connsiteY99" fmla="*/ 1628775 h 1981200"/>
                  <a:gd name="connsiteX100" fmla="*/ 2476500 w 2705100"/>
                  <a:gd name="connsiteY100" fmla="*/ 1676400 h 1981200"/>
                  <a:gd name="connsiteX101" fmla="*/ 2476500 w 2705100"/>
                  <a:gd name="connsiteY101" fmla="*/ 1733550 h 1981200"/>
                  <a:gd name="connsiteX102" fmla="*/ 2486025 w 2705100"/>
                  <a:gd name="connsiteY102" fmla="*/ 1790700 h 1981200"/>
                  <a:gd name="connsiteX103" fmla="*/ 2476500 w 2705100"/>
                  <a:gd name="connsiteY103" fmla="*/ 1828800 h 1981200"/>
                  <a:gd name="connsiteX104" fmla="*/ 2486025 w 2705100"/>
                  <a:gd name="connsiteY104" fmla="*/ 1866900 h 1981200"/>
                  <a:gd name="connsiteX105" fmla="*/ 2505075 w 2705100"/>
                  <a:gd name="connsiteY105" fmla="*/ 1924050 h 1981200"/>
                  <a:gd name="connsiteX106" fmla="*/ 2476500 w 2705100"/>
                  <a:gd name="connsiteY106" fmla="*/ 1952625 h 1981200"/>
                  <a:gd name="connsiteX107" fmla="*/ 2505075 w 2705100"/>
                  <a:gd name="connsiteY107" fmla="*/ 1981200 h 1981200"/>
                  <a:gd name="connsiteX108" fmla="*/ 2552700 w 2705100"/>
                  <a:gd name="connsiteY108" fmla="*/ 1914525 h 1981200"/>
                  <a:gd name="connsiteX109" fmla="*/ 2552700 w 2705100"/>
                  <a:gd name="connsiteY109" fmla="*/ 1847850 h 1981200"/>
                  <a:gd name="connsiteX110" fmla="*/ 2562225 w 2705100"/>
                  <a:gd name="connsiteY110" fmla="*/ 1790700 h 1981200"/>
                  <a:gd name="connsiteX111" fmla="*/ 2562225 w 2705100"/>
                  <a:gd name="connsiteY111" fmla="*/ 1743075 h 1981200"/>
                  <a:gd name="connsiteX112" fmla="*/ 2562225 w 2705100"/>
                  <a:gd name="connsiteY112" fmla="*/ 1676400 h 1981200"/>
                  <a:gd name="connsiteX113" fmla="*/ 2571750 w 2705100"/>
                  <a:gd name="connsiteY113" fmla="*/ 1619250 h 1981200"/>
                  <a:gd name="connsiteX114" fmla="*/ 2581275 w 2705100"/>
                  <a:gd name="connsiteY114" fmla="*/ 1552575 h 1981200"/>
                  <a:gd name="connsiteX115" fmla="*/ 2571750 w 2705100"/>
                  <a:gd name="connsiteY115" fmla="*/ 1495425 h 1981200"/>
                  <a:gd name="connsiteX116" fmla="*/ 2600325 w 2705100"/>
                  <a:gd name="connsiteY116" fmla="*/ 1447800 h 1981200"/>
                  <a:gd name="connsiteX117" fmla="*/ 2571750 w 2705100"/>
                  <a:gd name="connsiteY117" fmla="*/ 1409700 h 1981200"/>
                  <a:gd name="connsiteX118" fmla="*/ 2600325 w 2705100"/>
                  <a:gd name="connsiteY118" fmla="*/ 1343025 h 1981200"/>
                  <a:gd name="connsiteX119" fmla="*/ 2600325 w 2705100"/>
                  <a:gd name="connsiteY119" fmla="*/ 1276350 h 1981200"/>
                  <a:gd name="connsiteX120" fmla="*/ 2581275 w 2705100"/>
                  <a:gd name="connsiteY120" fmla="*/ 1228725 h 1981200"/>
                  <a:gd name="connsiteX121" fmla="*/ 2590800 w 2705100"/>
                  <a:gd name="connsiteY121" fmla="*/ 1171575 h 1981200"/>
                  <a:gd name="connsiteX122" fmla="*/ 2590800 w 2705100"/>
                  <a:gd name="connsiteY122" fmla="*/ 1143000 h 1981200"/>
                  <a:gd name="connsiteX123" fmla="*/ 2600325 w 2705100"/>
                  <a:gd name="connsiteY123" fmla="*/ 1076325 h 1981200"/>
                  <a:gd name="connsiteX124" fmla="*/ 2600325 w 2705100"/>
                  <a:gd name="connsiteY124" fmla="*/ 1038225 h 1981200"/>
                  <a:gd name="connsiteX125" fmla="*/ 2590800 w 2705100"/>
                  <a:gd name="connsiteY125" fmla="*/ 971550 h 1981200"/>
                  <a:gd name="connsiteX126" fmla="*/ 2600325 w 2705100"/>
                  <a:gd name="connsiteY126" fmla="*/ 923925 h 1981200"/>
                  <a:gd name="connsiteX127" fmla="*/ 2619375 w 2705100"/>
                  <a:gd name="connsiteY127" fmla="*/ 857250 h 1981200"/>
                  <a:gd name="connsiteX128" fmla="*/ 2638425 w 2705100"/>
                  <a:gd name="connsiteY128" fmla="*/ 809625 h 1981200"/>
                  <a:gd name="connsiteX129" fmla="*/ 2619375 w 2705100"/>
                  <a:gd name="connsiteY129" fmla="*/ 771525 h 1981200"/>
                  <a:gd name="connsiteX130" fmla="*/ 2638425 w 2705100"/>
                  <a:gd name="connsiteY130" fmla="*/ 723900 h 1981200"/>
                  <a:gd name="connsiteX131" fmla="*/ 2657475 w 2705100"/>
                  <a:gd name="connsiteY131" fmla="*/ 666750 h 1981200"/>
                  <a:gd name="connsiteX132" fmla="*/ 2705100 w 2705100"/>
                  <a:gd name="connsiteY132" fmla="*/ 657225 h 1981200"/>
                  <a:gd name="connsiteX0" fmla="*/ 0 w 2705833"/>
                  <a:gd name="connsiteY0" fmla="*/ 695325 h 1981200"/>
                  <a:gd name="connsiteX1" fmla="*/ 9525 w 2705833"/>
                  <a:gd name="connsiteY1" fmla="*/ 647700 h 1981200"/>
                  <a:gd name="connsiteX2" fmla="*/ 19050 w 2705833"/>
                  <a:gd name="connsiteY2" fmla="*/ 619125 h 1981200"/>
                  <a:gd name="connsiteX3" fmla="*/ 47625 w 2705833"/>
                  <a:gd name="connsiteY3" fmla="*/ 609600 h 1981200"/>
                  <a:gd name="connsiteX4" fmla="*/ 76200 w 2705833"/>
                  <a:gd name="connsiteY4" fmla="*/ 581025 h 1981200"/>
                  <a:gd name="connsiteX5" fmla="*/ 95250 w 2705833"/>
                  <a:gd name="connsiteY5" fmla="*/ 552450 h 1981200"/>
                  <a:gd name="connsiteX6" fmla="*/ 152400 w 2705833"/>
                  <a:gd name="connsiteY6" fmla="*/ 533400 h 1981200"/>
                  <a:gd name="connsiteX7" fmla="*/ 180975 w 2705833"/>
                  <a:gd name="connsiteY7" fmla="*/ 523875 h 1981200"/>
                  <a:gd name="connsiteX8" fmla="*/ 238125 w 2705833"/>
                  <a:gd name="connsiteY8" fmla="*/ 485775 h 1981200"/>
                  <a:gd name="connsiteX9" fmla="*/ 266700 w 2705833"/>
                  <a:gd name="connsiteY9" fmla="*/ 457200 h 1981200"/>
                  <a:gd name="connsiteX10" fmla="*/ 390530 w 2705833"/>
                  <a:gd name="connsiteY10" fmla="*/ 419098 h 1981200"/>
                  <a:gd name="connsiteX11" fmla="*/ 409579 w 2705833"/>
                  <a:gd name="connsiteY11" fmla="*/ 390519 h 1981200"/>
                  <a:gd name="connsiteX12" fmla="*/ 438150 w 2705833"/>
                  <a:gd name="connsiteY12" fmla="*/ 381000 h 1981200"/>
                  <a:gd name="connsiteX13" fmla="*/ 466725 w 2705833"/>
                  <a:gd name="connsiteY13" fmla="*/ 371475 h 1981200"/>
                  <a:gd name="connsiteX14" fmla="*/ 523875 w 2705833"/>
                  <a:gd name="connsiteY14" fmla="*/ 342900 h 1981200"/>
                  <a:gd name="connsiteX15" fmla="*/ 542925 w 2705833"/>
                  <a:gd name="connsiteY15" fmla="*/ 314325 h 1981200"/>
                  <a:gd name="connsiteX16" fmla="*/ 571500 w 2705833"/>
                  <a:gd name="connsiteY16" fmla="*/ 304800 h 1981200"/>
                  <a:gd name="connsiteX17" fmla="*/ 638175 w 2705833"/>
                  <a:gd name="connsiteY17" fmla="*/ 285750 h 1981200"/>
                  <a:gd name="connsiteX18" fmla="*/ 666750 w 2705833"/>
                  <a:gd name="connsiteY18" fmla="*/ 266700 h 1981200"/>
                  <a:gd name="connsiteX19" fmla="*/ 695325 w 2705833"/>
                  <a:gd name="connsiteY19" fmla="*/ 257175 h 1981200"/>
                  <a:gd name="connsiteX20" fmla="*/ 752475 w 2705833"/>
                  <a:gd name="connsiteY20" fmla="*/ 219075 h 1981200"/>
                  <a:gd name="connsiteX21" fmla="*/ 800100 w 2705833"/>
                  <a:gd name="connsiteY21" fmla="*/ 180975 h 1981200"/>
                  <a:gd name="connsiteX22" fmla="*/ 857250 w 2705833"/>
                  <a:gd name="connsiteY22" fmla="*/ 133350 h 1981200"/>
                  <a:gd name="connsiteX23" fmla="*/ 914400 w 2705833"/>
                  <a:gd name="connsiteY23" fmla="*/ 114300 h 1981200"/>
                  <a:gd name="connsiteX24" fmla="*/ 942975 w 2705833"/>
                  <a:gd name="connsiteY24" fmla="*/ 104775 h 1981200"/>
                  <a:gd name="connsiteX25" fmla="*/ 981075 w 2705833"/>
                  <a:gd name="connsiteY25" fmla="*/ 95250 h 1981200"/>
                  <a:gd name="connsiteX26" fmla="*/ 1038225 w 2705833"/>
                  <a:gd name="connsiteY26" fmla="*/ 76200 h 1981200"/>
                  <a:gd name="connsiteX27" fmla="*/ 1066800 w 2705833"/>
                  <a:gd name="connsiteY27" fmla="*/ 66675 h 1981200"/>
                  <a:gd name="connsiteX28" fmla="*/ 1114425 w 2705833"/>
                  <a:gd name="connsiteY28" fmla="*/ 57150 h 1981200"/>
                  <a:gd name="connsiteX29" fmla="*/ 1143000 w 2705833"/>
                  <a:gd name="connsiteY29" fmla="*/ 47625 h 1981200"/>
                  <a:gd name="connsiteX30" fmla="*/ 1190625 w 2705833"/>
                  <a:gd name="connsiteY30" fmla="*/ 38100 h 1981200"/>
                  <a:gd name="connsiteX31" fmla="*/ 1295400 w 2705833"/>
                  <a:gd name="connsiteY31" fmla="*/ 19050 h 1981200"/>
                  <a:gd name="connsiteX32" fmla="*/ 1362075 w 2705833"/>
                  <a:gd name="connsiteY32" fmla="*/ 0 h 1981200"/>
                  <a:gd name="connsiteX33" fmla="*/ 1476375 w 2705833"/>
                  <a:gd name="connsiteY33" fmla="*/ 9525 h 1981200"/>
                  <a:gd name="connsiteX34" fmla="*/ 1495425 w 2705833"/>
                  <a:gd name="connsiteY34" fmla="*/ 38100 h 1981200"/>
                  <a:gd name="connsiteX35" fmla="*/ 1504950 w 2705833"/>
                  <a:gd name="connsiteY35" fmla="*/ 85725 h 1981200"/>
                  <a:gd name="connsiteX36" fmla="*/ 1514475 w 2705833"/>
                  <a:gd name="connsiteY36" fmla="*/ 323850 h 1981200"/>
                  <a:gd name="connsiteX37" fmla="*/ 1543050 w 2705833"/>
                  <a:gd name="connsiteY37" fmla="*/ 485775 h 1981200"/>
                  <a:gd name="connsiteX38" fmla="*/ 1552575 w 2705833"/>
                  <a:gd name="connsiteY38" fmla="*/ 514350 h 1981200"/>
                  <a:gd name="connsiteX39" fmla="*/ 1571625 w 2705833"/>
                  <a:gd name="connsiteY39" fmla="*/ 590550 h 1981200"/>
                  <a:gd name="connsiteX40" fmla="*/ 1562100 w 2705833"/>
                  <a:gd name="connsiteY40" fmla="*/ 638175 h 1981200"/>
                  <a:gd name="connsiteX41" fmla="*/ 1571625 w 2705833"/>
                  <a:gd name="connsiteY41" fmla="*/ 657225 h 1981200"/>
                  <a:gd name="connsiteX42" fmla="*/ 1600200 w 2705833"/>
                  <a:gd name="connsiteY42" fmla="*/ 685800 h 1981200"/>
                  <a:gd name="connsiteX43" fmla="*/ 1619252 w 2705833"/>
                  <a:gd name="connsiteY43" fmla="*/ 752475 h 1981200"/>
                  <a:gd name="connsiteX44" fmla="*/ 1619250 w 2705833"/>
                  <a:gd name="connsiteY44" fmla="*/ 809625 h 1981200"/>
                  <a:gd name="connsiteX45" fmla="*/ 1628775 w 2705833"/>
                  <a:gd name="connsiteY45" fmla="*/ 866775 h 1981200"/>
                  <a:gd name="connsiteX46" fmla="*/ 1638300 w 2705833"/>
                  <a:gd name="connsiteY46" fmla="*/ 895350 h 1981200"/>
                  <a:gd name="connsiteX47" fmla="*/ 1628775 w 2705833"/>
                  <a:gd name="connsiteY47" fmla="*/ 942975 h 1981200"/>
                  <a:gd name="connsiteX48" fmla="*/ 1647825 w 2705833"/>
                  <a:gd name="connsiteY48" fmla="*/ 990600 h 1981200"/>
                  <a:gd name="connsiteX49" fmla="*/ 1647825 w 2705833"/>
                  <a:gd name="connsiteY49" fmla="*/ 1019175 h 1981200"/>
                  <a:gd name="connsiteX50" fmla="*/ 1657350 w 2705833"/>
                  <a:gd name="connsiteY50" fmla="*/ 1066800 h 1981200"/>
                  <a:gd name="connsiteX51" fmla="*/ 1657350 w 2705833"/>
                  <a:gd name="connsiteY51" fmla="*/ 1114425 h 1981200"/>
                  <a:gd name="connsiteX52" fmla="*/ 1666875 w 2705833"/>
                  <a:gd name="connsiteY52" fmla="*/ 1152525 h 1981200"/>
                  <a:gd name="connsiteX53" fmla="*/ 1657350 w 2705833"/>
                  <a:gd name="connsiteY53" fmla="*/ 1171575 h 1981200"/>
                  <a:gd name="connsiteX54" fmla="*/ 1676400 w 2705833"/>
                  <a:gd name="connsiteY54" fmla="*/ 1209675 h 1981200"/>
                  <a:gd name="connsiteX55" fmla="*/ 1676400 w 2705833"/>
                  <a:gd name="connsiteY55" fmla="*/ 1257300 h 1981200"/>
                  <a:gd name="connsiteX56" fmla="*/ 1695450 w 2705833"/>
                  <a:gd name="connsiteY56" fmla="*/ 1304925 h 1981200"/>
                  <a:gd name="connsiteX57" fmla="*/ 1695450 w 2705833"/>
                  <a:gd name="connsiteY57" fmla="*/ 1352550 h 1981200"/>
                  <a:gd name="connsiteX58" fmla="*/ 1733550 w 2705833"/>
                  <a:gd name="connsiteY58" fmla="*/ 1390650 h 1981200"/>
                  <a:gd name="connsiteX59" fmla="*/ 1762125 w 2705833"/>
                  <a:gd name="connsiteY59" fmla="*/ 1352550 h 1981200"/>
                  <a:gd name="connsiteX60" fmla="*/ 1771650 w 2705833"/>
                  <a:gd name="connsiteY60" fmla="*/ 1304925 h 1981200"/>
                  <a:gd name="connsiteX61" fmla="*/ 1790700 w 2705833"/>
                  <a:gd name="connsiteY61" fmla="*/ 1247775 h 1981200"/>
                  <a:gd name="connsiteX62" fmla="*/ 1790700 w 2705833"/>
                  <a:gd name="connsiteY62" fmla="*/ 1209675 h 1981200"/>
                  <a:gd name="connsiteX63" fmla="*/ 1809750 w 2705833"/>
                  <a:gd name="connsiteY63" fmla="*/ 1143000 h 1981200"/>
                  <a:gd name="connsiteX64" fmla="*/ 1800225 w 2705833"/>
                  <a:gd name="connsiteY64" fmla="*/ 1076325 h 1981200"/>
                  <a:gd name="connsiteX65" fmla="*/ 1809750 w 2705833"/>
                  <a:gd name="connsiteY65" fmla="*/ 1047750 h 1981200"/>
                  <a:gd name="connsiteX66" fmla="*/ 1828800 w 2705833"/>
                  <a:gd name="connsiteY66" fmla="*/ 981075 h 1981200"/>
                  <a:gd name="connsiteX67" fmla="*/ 1838325 w 2705833"/>
                  <a:gd name="connsiteY67" fmla="*/ 933450 h 1981200"/>
                  <a:gd name="connsiteX68" fmla="*/ 1847850 w 2705833"/>
                  <a:gd name="connsiteY68" fmla="*/ 885825 h 1981200"/>
                  <a:gd name="connsiteX69" fmla="*/ 1866900 w 2705833"/>
                  <a:gd name="connsiteY69" fmla="*/ 838200 h 1981200"/>
                  <a:gd name="connsiteX70" fmla="*/ 1914525 w 2705833"/>
                  <a:gd name="connsiteY70" fmla="*/ 895350 h 1981200"/>
                  <a:gd name="connsiteX71" fmla="*/ 1914525 w 2705833"/>
                  <a:gd name="connsiteY71" fmla="*/ 942975 h 1981200"/>
                  <a:gd name="connsiteX72" fmla="*/ 1933575 w 2705833"/>
                  <a:gd name="connsiteY72" fmla="*/ 1000125 h 1981200"/>
                  <a:gd name="connsiteX73" fmla="*/ 2038350 w 2705833"/>
                  <a:gd name="connsiteY73" fmla="*/ 1038225 h 1981200"/>
                  <a:gd name="connsiteX74" fmla="*/ 2000250 w 2705833"/>
                  <a:gd name="connsiteY74" fmla="*/ 1009650 h 1981200"/>
                  <a:gd name="connsiteX75" fmla="*/ 2047875 w 2705833"/>
                  <a:gd name="connsiteY75" fmla="*/ 990600 h 1981200"/>
                  <a:gd name="connsiteX76" fmla="*/ 2076450 w 2705833"/>
                  <a:gd name="connsiteY76" fmla="*/ 933450 h 1981200"/>
                  <a:gd name="connsiteX77" fmla="*/ 2105025 w 2705833"/>
                  <a:gd name="connsiteY77" fmla="*/ 876300 h 1981200"/>
                  <a:gd name="connsiteX78" fmla="*/ 2085975 w 2705833"/>
                  <a:gd name="connsiteY78" fmla="*/ 809625 h 1981200"/>
                  <a:gd name="connsiteX79" fmla="*/ 2133600 w 2705833"/>
                  <a:gd name="connsiteY79" fmla="*/ 752475 h 1981200"/>
                  <a:gd name="connsiteX80" fmla="*/ 2190750 w 2705833"/>
                  <a:gd name="connsiteY80" fmla="*/ 752475 h 1981200"/>
                  <a:gd name="connsiteX81" fmla="*/ 2247900 w 2705833"/>
                  <a:gd name="connsiteY81" fmla="*/ 752475 h 1981200"/>
                  <a:gd name="connsiteX82" fmla="*/ 2295525 w 2705833"/>
                  <a:gd name="connsiteY82" fmla="*/ 800100 h 1981200"/>
                  <a:gd name="connsiteX83" fmla="*/ 2314575 w 2705833"/>
                  <a:gd name="connsiteY83" fmla="*/ 847725 h 1981200"/>
                  <a:gd name="connsiteX84" fmla="*/ 2333625 w 2705833"/>
                  <a:gd name="connsiteY84" fmla="*/ 904875 h 1981200"/>
                  <a:gd name="connsiteX85" fmla="*/ 2352675 w 2705833"/>
                  <a:gd name="connsiteY85" fmla="*/ 962025 h 1981200"/>
                  <a:gd name="connsiteX86" fmla="*/ 2371725 w 2705833"/>
                  <a:gd name="connsiteY86" fmla="*/ 1019175 h 1981200"/>
                  <a:gd name="connsiteX87" fmla="*/ 2362200 w 2705833"/>
                  <a:gd name="connsiteY87" fmla="*/ 1047750 h 1981200"/>
                  <a:gd name="connsiteX88" fmla="*/ 2390775 w 2705833"/>
                  <a:gd name="connsiteY88" fmla="*/ 1104900 h 1981200"/>
                  <a:gd name="connsiteX89" fmla="*/ 2390775 w 2705833"/>
                  <a:gd name="connsiteY89" fmla="*/ 1152525 h 1981200"/>
                  <a:gd name="connsiteX90" fmla="*/ 2390775 w 2705833"/>
                  <a:gd name="connsiteY90" fmla="*/ 1200150 h 1981200"/>
                  <a:gd name="connsiteX91" fmla="*/ 2371725 w 2705833"/>
                  <a:gd name="connsiteY91" fmla="*/ 1228725 h 1981200"/>
                  <a:gd name="connsiteX92" fmla="*/ 2381250 w 2705833"/>
                  <a:gd name="connsiteY92" fmla="*/ 1266825 h 1981200"/>
                  <a:gd name="connsiteX93" fmla="*/ 2390775 w 2705833"/>
                  <a:gd name="connsiteY93" fmla="*/ 1323975 h 1981200"/>
                  <a:gd name="connsiteX94" fmla="*/ 2409825 w 2705833"/>
                  <a:gd name="connsiteY94" fmla="*/ 1381125 h 1981200"/>
                  <a:gd name="connsiteX95" fmla="*/ 2409825 w 2705833"/>
                  <a:gd name="connsiteY95" fmla="*/ 1438275 h 1981200"/>
                  <a:gd name="connsiteX96" fmla="*/ 2428875 w 2705833"/>
                  <a:gd name="connsiteY96" fmla="*/ 1495425 h 1981200"/>
                  <a:gd name="connsiteX97" fmla="*/ 2447925 w 2705833"/>
                  <a:gd name="connsiteY97" fmla="*/ 1552575 h 1981200"/>
                  <a:gd name="connsiteX98" fmla="*/ 2457450 w 2705833"/>
                  <a:gd name="connsiteY98" fmla="*/ 1581150 h 1981200"/>
                  <a:gd name="connsiteX99" fmla="*/ 2457450 w 2705833"/>
                  <a:gd name="connsiteY99" fmla="*/ 1628775 h 1981200"/>
                  <a:gd name="connsiteX100" fmla="*/ 2476500 w 2705833"/>
                  <a:gd name="connsiteY100" fmla="*/ 1676400 h 1981200"/>
                  <a:gd name="connsiteX101" fmla="*/ 2476500 w 2705833"/>
                  <a:gd name="connsiteY101" fmla="*/ 1733550 h 1981200"/>
                  <a:gd name="connsiteX102" fmla="*/ 2486025 w 2705833"/>
                  <a:gd name="connsiteY102" fmla="*/ 1790700 h 1981200"/>
                  <a:gd name="connsiteX103" fmla="*/ 2476500 w 2705833"/>
                  <a:gd name="connsiteY103" fmla="*/ 1828800 h 1981200"/>
                  <a:gd name="connsiteX104" fmla="*/ 2486025 w 2705833"/>
                  <a:gd name="connsiteY104" fmla="*/ 1866900 h 1981200"/>
                  <a:gd name="connsiteX105" fmla="*/ 2505075 w 2705833"/>
                  <a:gd name="connsiteY105" fmla="*/ 1924050 h 1981200"/>
                  <a:gd name="connsiteX106" fmla="*/ 2476500 w 2705833"/>
                  <a:gd name="connsiteY106" fmla="*/ 1952625 h 1981200"/>
                  <a:gd name="connsiteX107" fmla="*/ 2505075 w 2705833"/>
                  <a:gd name="connsiteY107" fmla="*/ 1981200 h 1981200"/>
                  <a:gd name="connsiteX108" fmla="*/ 2552700 w 2705833"/>
                  <a:gd name="connsiteY108" fmla="*/ 1914525 h 1981200"/>
                  <a:gd name="connsiteX109" fmla="*/ 2552700 w 2705833"/>
                  <a:gd name="connsiteY109" fmla="*/ 1847850 h 1981200"/>
                  <a:gd name="connsiteX110" fmla="*/ 2562225 w 2705833"/>
                  <a:gd name="connsiteY110" fmla="*/ 1790700 h 1981200"/>
                  <a:gd name="connsiteX111" fmla="*/ 2562225 w 2705833"/>
                  <a:gd name="connsiteY111" fmla="*/ 1743075 h 1981200"/>
                  <a:gd name="connsiteX112" fmla="*/ 2562225 w 2705833"/>
                  <a:gd name="connsiteY112" fmla="*/ 1676400 h 1981200"/>
                  <a:gd name="connsiteX113" fmla="*/ 2571750 w 2705833"/>
                  <a:gd name="connsiteY113" fmla="*/ 1619250 h 1981200"/>
                  <a:gd name="connsiteX114" fmla="*/ 2581275 w 2705833"/>
                  <a:gd name="connsiteY114" fmla="*/ 1552575 h 1981200"/>
                  <a:gd name="connsiteX115" fmla="*/ 2571750 w 2705833"/>
                  <a:gd name="connsiteY115" fmla="*/ 1495425 h 1981200"/>
                  <a:gd name="connsiteX116" fmla="*/ 2600325 w 2705833"/>
                  <a:gd name="connsiteY116" fmla="*/ 1447800 h 1981200"/>
                  <a:gd name="connsiteX117" fmla="*/ 2571750 w 2705833"/>
                  <a:gd name="connsiteY117" fmla="*/ 1409700 h 1981200"/>
                  <a:gd name="connsiteX118" fmla="*/ 2600325 w 2705833"/>
                  <a:gd name="connsiteY118" fmla="*/ 1343025 h 1981200"/>
                  <a:gd name="connsiteX119" fmla="*/ 2600325 w 2705833"/>
                  <a:gd name="connsiteY119" fmla="*/ 1276350 h 1981200"/>
                  <a:gd name="connsiteX120" fmla="*/ 2581275 w 2705833"/>
                  <a:gd name="connsiteY120" fmla="*/ 1228725 h 1981200"/>
                  <a:gd name="connsiteX121" fmla="*/ 2590800 w 2705833"/>
                  <a:gd name="connsiteY121" fmla="*/ 1171575 h 1981200"/>
                  <a:gd name="connsiteX122" fmla="*/ 2590800 w 2705833"/>
                  <a:gd name="connsiteY122" fmla="*/ 1143000 h 1981200"/>
                  <a:gd name="connsiteX123" fmla="*/ 2600325 w 2705833"/>
                  <a:gd name="connsiteY123" fmla="*/ 1076325 h 1981200"/>
                  <a:gd name="connsiteX124" fmla="*/ 2600325 w 2705833"/>
                  <a:gd name="connsiteY124" fmla="*/ 1038225 h 1981200"/>
                  <a:gd name="connsiteX125" fmla="*/ 2590800 w 2705833"/>
                  <a:gd name="connsiteY125" fmla="*/ 971550 h 1981200"/>
                  <a:gd name="connsiteX126" fmla="*/ 2600325 w 2705833"/>
                  <a:gd name="connsiteY126" fmla="*/ 923925 h 1981200"/>
                  <a:gd name="connsiteX127" fmla="*/ 2619375 w 2705833"/>
                  <a:gd name="connsiteY127" fmla="*/ 857250 h 1981200"/>
                  <a:gd name="connsiteX128" fmla="*/ 2638425 w 2705833"/>
                  <a:gd name="connsiteY128" fmla="*/ 809625 h 1981200"/>
                  <a:gd name="connsiteX129" fmla="*/ 2619375 w 2705833"/>
                  <a:gd name="connsiteY129" fmla="*/ 771525 h 1981200"/>
                  <a:gd name="connsiteX130" fmla="*/ 2638425 w 2705833"/>
                  <a:gd name="connsiteY130" fmla="*/ 723900 h 1981200"/>
                  <a:gd name="connsiteX131" fmla="*/ 2657475 w 2705833"/>
                  <a:gd name="connsiteY131" fmla="*/ 666750 h 1981200"/>
                  <a:gd name="connsiteX132" fmla="*/ 2705100 w 2705833"/>
                  <a:gd name="connsiteY132" fmla="*/ 657225 h 1981200"/>
                  <a:gd name="connsiteX133" fmla="*/ 2686050 w 2705833"/>
                  <a:gd name="connsiteY133" fmla="*/ 590550 h 1981200"/>
                  <a:gd name="connsiteX0" fmla="*/ 0 w 2705833"/>
                  <a:gd name="connsiteY0" fmla="*/ 695325 h 1981200"/>
                  <a:gd name="connsiteX1" fmla="*/ 9525 w 2705833"/>
                  <a:gd name="connsiteY1" fmla="*/ 647700 h 1981200"/>
                  <a:gd name="connsiteX2" fmla="*/ 19050 w 2705833"/>
                  <a:gd name="connsiteY2" fmla="*/ 619125 h 1981200"/>
                  <a:gd name="connsiteX3" fmla="*/ 47625 w 2705833"/>
                  <a:gd name="connsiteY3" fmla="*/ 609600 h 1981200"/>
                  <a:gd name="connsiteX4" fmla="*/ 76200 w 2705833"/>
                  <a:gd name="connsiteY4" fmla="*/ 581025 h 1981200"/>
                  <a:gd name="connsiteX5" fmla="*/ 95250 w 2705833"/>
                  <a:gd name="connsiteY5" fmla="*/ 552450 h 1981200"/>
                  <a:gd name="connsiteX6" fmla="*/ 152400 w 2705833"/>
                  <a:gd name="connsiteY6" fmla="*/ 533400 h 1981200"/>
                  <a:gd name="connsiteX7" fmla="*/ 180975 w 2705833"/>
                  <a:gd name="connsiteY7" fmla="*/ 523875 h 1981200"/>
                  <a:gd name="connsiteX8" fmla="*/ 238125 w 2705833"/>
                  <a:gd name="connsiteY8" fmla="*/ 485775 h 1981200"/>
                  <a:gd name="connsiteX9" fmla="*/ 266700 w 2705833"/>
                  <a:gd name="connsiteY9" fmla="*/ 457200 h 1981200"/>
                  <a:gd name="connsiteX10" fmla="*/ 390530 w 2705833"/>
                  <a:gd name="connsiteY10" fmla="*/ 419098 h 1981200"/>
                  <a:gd name="connsiteX11" fmla="*/ 409579 w 2705833"/>
                  <a:gd name="connsiteY11" fmla="*/ 390519 h 1981200"/>
                  <a:gd name="connsiteX12" fmla="*/ 438150 w 2705833"/>
                  <a:gd name="connsiteY12" fmla="*/ 381000 h 1981200"/>
                  <a:gd name="connsiteX13" fmla="*/ 466725 w 2705833"/>
                  <a:gd name="connsiteY13" fmla="*/ 371475 h 1981200"/>
                  <a:gd name="connsiteX14" fmla="*/ 523875 w 2705833"/>
                  <a:gd name="connsiteY14" fmla="*/ 342900 h 1981200"/>
                  <a:gd name="connsiteX15" fmla="*/ 542925 w 2705833"/>
                  <a:gd name="connsiteY15" fmla="*/ 314325 h 1981200"/>
                  <a:gd name="connsiteX16" fmla="*/ 571500 w 2705833"/>
                  <a:gd name="connsiteY16" fmla="*/ 304800 h 1981200"/>
                  <a:gd name="connsiteX17" fmla="*/ 638175 w 2705833"/>
                  <a:gd name="connsiteY17" fmla="*/ 285750 h 1981200"/>
                  <a:gd name="connsiteX18" fmla="*/ 666750 w 2705833"/>
                  <a:gd name="connsiteY18" fmla="*/ 266700 h 1981200"/>
                  <a:gd name="connsiteX19" fmla="*/ 695325 w 2705833"/>
                  <a:gd name="connsiteY19" fmla="*/ 257175 h 1981200"/>
                  <a:gd name="connsiteX20" fmla="*/ 752475 w 2705833"/>
                  <a:gd name="connsiteY20" fmla="*/ 219075 h 1981200"/>
                  <a:gd name="connsiteX21" fmla="*/ 800100 w 2705833"/>
                  <a:gd name="connsiteY21" fmla="*/ 180975 h 1981200"/>
                  <a:gd name="connsiteX22" fmla="*/ 857250 w 2705833"/>
                  <a:gd name="connsiteY22" fmla="*/ 133350 h 1981200"/>
                  <a:gd name="connsiteX23" fmla="*/ 914400 w 2705833"/>
                  <a:gd name="connsiteY23" fmla="*/ 114300 h 1981200"/>
                  <a:gd name="connsiteX24" fmla="*/ 942975 w 2705833"/>
                  <a:gd name="connsiteY24" fmla="*/ 104775 h 1981200"/>
                  <a:gd name="connsiteX25" fmla="*/ 981075 w 2705833"/>
                  <a:gd name="connsiteY25" fmla="*/ 95250 h 1981200"/>
                  <a:gd name="connsiteX26" fmla="*/ 1038225 w 2705833"/>
                  <a:gd name="connsiteY26" fmla="*/ 76200 h 1981200"/>
                  <a:gd name="connsiteX27" fmla="*/ 1066800 w 2705833"/>
                  <a:gd name="connsiteY27" fmla="*/ 66675 h 1981200"/>
                  <a:gd name="connsiteX28" fmla="*/ 1114425 w 2705833"/>
                  <a:gd name="connsiteY28" fmla="*/ 57150 h 1981200"/>
                  <a:gd name="connsiteX29" fmla="*/ 1143000 w 2705833"/>
                  <a:gd name="connsiteY29" fmla="*/ 47625 h 1981200"/>
                  <a:gd name="connsiteX30" fmla="*/ 1190625 w 2705833"/>
                  <a:gd name="connsiteY30" fmla="*/ 38100 h 1981200"/>
                  <a:gd name="connsiteX31" fmla="*/ 1295400 w 2705833"/>
                  <a:gd name="connsiteY31" fmla="*/ 19050 h 1981200"/>
                  <a:gd name="connsiteX32" fmla="*/ 1362075 w 2705833"/>
                  <a:gd name="connsiteY32" fmla="*/ 0 h 1981200"/>
                  <a:gd name="connsiteX33" fmla="*/ 1476375 w 2705833"/>
                  <a:gd name="connsiteY33" fmla="*/ 9525 h 1981200"/>
                  <a:gd name="connsiteX34" fmla="*/ 1495425 w 2705833"/>
                  <a:gd name="connsiteY34" fmla="*/ 38100 h 1981200"/>
                  <a:gd name="connsiteX35" fmla="*/ 1504950 w 2705833"/>
                  <a:gd name="connsiteY35" fmla="*/ 85725 h 1981200"/>
                  <a:gd name="connsiteX36" fmla="*/ 1514475 w 2705833"/>
                  <a:gd name="connsiteY36" fmla="*/ 323850 h 1981200"/>
                  <a:gd name="connsiteX37" fmla="*/ 1543050 w 2705833"/>
                  <a:gd name="connsiteY37" fmla="*/ 485775 h 1981200"/>
                  <a:gd name="connsiteX38" fmla="*/ 1552575 w 2705833"/>
                  <a:gd name="connsiteY38" fmla="*/ 514350 h 1981200"/>
                  <a:gd name="connsiteX39" fmla="*/ 1571625 w 2705833"/>
                  <a:gd name="connsiteY39" fmla="*/ 590550 h 1981200"/>
                  <a:gd name="connsiteX40" fmla="*/ 1562100 w 2705833"/>
                  <a:gd name="connsiteY40" fmla="*/ 638175 h 1981200"/>
                  <a:gd name="connsiteX41" fmla="*/ 1571625 w 2705833"/>
                  <a:gd name="connsiteY41" fmla="*/ 657225 h 1981200"/>
                  <a:gd name="connsiteX42" fmla="*/ 1600200 w 2705833"/>
                  <a:gd name="connsiteY42" fmla="*/ 685800 h 1981200"/>
                  <a:gd name="connsiteX43" fmla="*/ 1619252 w 2705833"/>
                  <a:gd name="connsiteY43" fmla="*/ 752475 h 1981200"/>
                  <a:gd name="connsiteX44" fmla="*/ 1619250 w 2705833"/>
                  <a:gd name="connsiteY44" fmla="*/ 809625 h 1981200"/>
                  <a:gd name="connsiteX45" fmla="*/ 1628775 w 2705833"/>
                  <a:gd name="connsiteY45" fmla="*/ 866775 h 1981200"/>
                  <a:gd name="connsiteX46" fmla="*/ 1638300 w 2705833"/>
                  <a:gd name="connsiteY46" fmla="*/ 895350 h 1981200"/>
                  <a:gd name="connsiteX47" fmla="*/ 1628775 w 2705833"/>
                  <a:gd name="connsiteY47" fmla="*/ 942975 h 1981200"/>
                  <a:gd name="connsiteX48" fmla="*/ 1647825 w 2705833"/>
                  <a:gd name="connsiteY48" fmla="*/ 990600 h 1981200"/>
                  <a:gd name="connsiteX49" fmla="*/ 1647825 w 2705833"/>
                  <a:gd name="connsiteY49" fmla="*/ 1019175 h 1981200"/>
                  <a:gd name="connsiteX50" fmla="*/ 1657350 w 2705833"/>
                  <a:gd name="connsiteY50" fmla="*/ 1066800 h 1981200"/>
                  <a:gd name="connsiteX51" fmla="*/ 1657350 w 2705833"/>
                  <a:gd name="connsiteY51" fmla="*/ 1114425 h 1981200"/>
                  <a:gd name="connsiteX52" fmla="*/ 1666875 w 2705833"/>
                  <a:gd name="connsiteY52" fmla="*/ 1152525 h 1981200"/>
                  <a:gd name="connsiteX53" fmla="*/ 1657350 w 2705833"/>
                  <a:gd name="connsiteY53" fmla="*/ 1171575 h 1981200"/>
                  <a:gd name="connsiteX54" fmla="*/ 1676400 w 2705833"/>
                  <a:gd name="connsiteY54" fmla="*/ 1209675 h 1981200"/>
                  <a:gd name="connsiteX55" fmla="*/ 1676400 w 2705833"/>
                  <a:gd name="connsiteY55" fmla="*/ 1257300 h 1981200"/>
                  <a:gd name="connsiteX56" fmla="*/ 1695450 w 2705833"/>
                  <a:gd name="connsiteY56" fmla="*/ 1304925 h 1981200"/>
                  <a:gd name="connsiteX57" fmla="*/ 1695450 w 2705833"/>
                  <a:gd name="connsiteY57" fmla="*/ 1352550 h 1981200"/>
                  <a:gd name="connsiteX58" fmla="*/ 1733550 w 2705833"/>
                  <a:gd name="connsiteY58" fmla="*/ 1390650 h 1981200"/>
                  <a:gd name="connsiteX59" fmla="*/ 1762125 w 2705833"/>
                  <a:gd name="connsiteY59" fmla="*/ 1352550 h 1981200"/>
                  <a:gd name="connsiteX60" fmla="*/ 1771650 w 2705833"/>
                  <a:gd name="connsiteY60" fmla="*/ 1304925 h 1981200"/>
                  <a:gd name="connsiteX61" fmla="*/ 1790700 w 2705833"/>
                  <a:gd name="connsiteY61" fmla="*/ 1247775 h 1981200"/>
                  <a:gd name="connsiteX62" fmla="*/ 1790700 w 2705833"/>
                  <a:gd name="connsiteY62" fmla="*/ 1209675 h 1981200"/>
                  <a:gd name="connsiteX63" fmla="*/ 1809750 w 2705833"/>
                  <a:gd name="connsiteY63" fmla="*/ 1143000 h 1981200"/>
                  <a:gd name="connsiteX64" fmla="*/ 1800225 w 2705833"/>
                  <a:gd name="connsiteY64" fmla="*/ 1076325 h 1981200"/>
                  <a:gd name="connsiteX65" fmla="*/ 1809750 w 2705833"/>
                  <a:gd name="connsiteY65" fmla="*/ 1047750 h 1981200"/>
                  <a:gd name="connsiteX66" fmla="*/ 1828800 w 2705833"/>
                  <a:gd name="connsiteY66" fmla="*/ 981075 h 1981200"/>
                  <a:gd name="connsiteX67" fmla="*/ 1838325 w 2705833"/>
                  <a:gd name="connsiteY67" fmla="*/ 933450 h 1981200"/>
                  <a:gd name="connsiteX68" fmla="*/ 1847850 w 2705833"/>
                  <a:gd name="connsiteY68" fmla="*/ 885825 h 1981200"/>
                  <a:gd name="connsiteX69" fmla="*/ 1866900 w 2705833"/>
                  <a:gd name="connsiteY69" fmla="*/ 838200 h 1981200"/>
                  <a:gd name="connsiteX70" fmla="*/ 1914525 w 2705833"/>
                  <a:gd name="connsiteY70" fmla="*/ 895350 h 1981200"/>
                  <a:gd name="connsiteX71" fmla="*/ 1914525 w 2705833"/>
                  <a:gd name="connsiteY71" fmla="*/ 942975 h 1981200"/>
                  <a:gd name="connsiteX72" fmla="*/ 1933575 w 2705833"/>
                  <a:gd name="connsiteY72" fmla="*/ 1000125 h 1981200"/>
                  <a:gd name="connsiteX73" fmla="*/ 2038350 w 2705833"/>
                  <a:gd name="connsiteY73" fmla="*/ 1038225 h 1981200"/>
                  <a:gd name="connsiteX74" fmla="*/ 2000250 w 2705833"/>
                  <a:gd name="connsiteY74" fmla="*/ 1009650 h 1981200"/>
                  <a:gd name="connsiteX75" fmla="*/ 2047875 w 2705833"/>
                  <a:gd name="connsiteY75" fmla="*/ 990600 h 1981200"/>
                  <a:gd name="connsiteX76" fmla="*/ 2076450 w 2705833"/>
                  <a:gd name="connsiteY76" fmla="*/ 933450 h 1981200"/>
                  <a:gd name="connsiteX77" fmla="*/ 2105025 w 2705833"/>
                  <a:gd name="connsiteY77" fmla="*/ 876300 h 1981200"/>
                  <a:gd name="connsiteX78" fmla="*/ 2085975 w 2705833"/>
                  <a:gd name="connsiteY78" fmla="*/ 809625 h 1981200"/>
                  <a:gd name="connsiteX79" fmla="*/ 2133600 w 2705833"/>
                  <a:gd name="connsiteY79" fmla="*/ 752475 h 1981200"/>
                  <a:gd name="connsiteX80" fmla="*/ 2190750 w 2705833"/>
                  <a:gd name="connsiteY80" fmla="*/ 752475 h 1981200"/>
                  <a:gd name="connsiteX81" fmla="*/ 2247900 w 2705833"/>
                  <a:gd name="connsiteY81" fmla="*/ 752475 h 1981200"/>
                  <a:gd name="connsiteX82" fmla="*/ 2295525 w 2705833"/>
                  <a:gd name="connsiteY82" fmla="*/ 800100 h 1981200"/>
                  <a:gd name="connsiteX83" fmla="*/ 2314575 w 2705833"/>
                  <a:gd name="connsiteY83" fmla="*/ 847725 h 1981200"/>
                  <a:gd name="connsiteX84" fmla="*/ 2333625 w 2705833"/>
                  <a:gd name="connsiteY84" fmla="*/ 904875 h 1981200"/>
                  <a:gd name="connsiteX85" fmla="*/ 2352675 w 2705833"/>
                  <a:gd name="connsiteY85" fmla="*/ 962025 h 1981200"/>
                  <a:gd name="connsiteX86" fmla="*/ 2371725 w 2705833"/>
                  <a:gd name="connsiteY86" fmla="*/ 1019175 h 1981200"/>
                  <a:gd name="connsiteX87" fmla="*/ 2362200 w 2705833"/>
                  <a:gd name="connsiteY87" fmla="*/ 1047750 h 1981200"/>
                  <a:gd name="connsiteX88" fmla="*/ 2390775 w 2705833"/>
                  <a:gd name="connsiteY88" fmla="*/ 1104900 h 1981200"/>
                  <a:gd name="connsiteX89" fmla="*/ 2390775 w 2705833"/>
                  <a:gd name="connsiteY89" fmla="*/ 1152525 h 1981200"/>
                  <a:gd name="connsiteX90" fmla="*/ 2390775 w 2705833"/>
                  <a:gd name="connsiteY90" fmla="*/ 1200150 h 1981200"/>
                  <a:gd name="connsiteX91" fmla="*/ 2371725 w 2705833"/>
                  <a:gd name="connsiteY91" fmla="*/ 1228725 h 1981200"/>
                  <a:gd name="connsiteX92" fmla="*/ 2381250 w 2705833"/>
                  <a:gd name="connsiteY92" fmla="*/ 1266825 h 1981200"/>
                  <a:gd name="connsiteX93" fmla="*/ 2390775 w 2705833"/>
                  <a:gd name="connsiteY93" fmla="*/ 1323975 h 1981200"/>
                  <a:gd name="connsiteX94" fmla="*/ 2409825 w 2705833"/>
                  <a:gd name="connsiteY94" fmla="*/ 1381125 h 1981200"/>
                  <a:gd name="connsiteX95" fmla="*/ 2409825 w 2705833"/>
                  <a:gd name="connsiteY95" fmla="*/ 1438275 h 1981200"/>
                  <a:gd name="connsiteX96" fmla="*/ 2428875 w 2705833"/>
                  <a:gd name="connsiteY96" fmla="*/ 1495425 h 1981200"/>
                  <a:gd name="connsiteX97" fmla="*/ 2447925 w 2705833"/>
                  <a:gd name="connsiteY97" fmla="*/ 1552575 h 1981200"/>
                  <a:gd name="connsiteX98" fmla="*/ 2457450 w 2705833"/>
                  <a:gd name="connsiteY98" fmla="*/ 1581150 h 1981200"/>
                  <a:gd name="connsiteX99" fmla="*/ 2457450 w 2705833"/>
                  <a:gd name="connsiteY99" fmla="*/ 1628775 h 1981200"/>
                  <a:gd name="connsiteX100" fmla="*/ 2476500 w 2705833"/>
                  <a:gd name="connsiteY100" fmla="*/ 1676400 h 1981200"/>
                  <a:gd name="connsiteX101" fmla="*/ 2476500 w 2705833"/>
                  <a:gd name="connsiteY101" fmla="*/ 1733550 h 1981200"/>
                  <a:gd name="connsiteX102" fmla="*/ 2486025 w 2705833"/>
                  <a:gd name="connsiteY102" fmla="*/ 1790700 h 1981200"/>
                  <a:gd name="connsiteX103" fmla="*/ 2476500 w 2705833"/>
                  <a:gd name="connsiteY103" fmla="*/ 1828800 h 1981200"/>
                  <a:gd name="connsiteX104" fmla="*/ 2486025 w 2705833"/>
                  <a:gd name="connsiteY104" fmla="*/ 1866900 h 1981200"/>
                  <a:gd name="connsiteX105" fmla="*/ 2505075 w 2705833"/>
                  <a:gd name="connsiteY105" fmla="*/ 1924050 h 1981200"/>
                  <a:gd name="connsiteX106" fmla="*/ 2476500 w 2705833"/>
                  <a:gd name="connsiteY106" fmla="*/ 1952625 h 1981200"/>
                  <a:gd name="connsiteX107" fmla="*/ 2505075 w 2705833"/>
                  <a:gd name="connsiteY107" fmla="*/ 1981200 h 1981200"/>
                  <a:gd name="connsiteX108" fmla="*/ 2552700 w 2705833"/>
                  <a:gd name="connsiteY108" fmla="*/ 1914525 h 1981200"/>
                  <a:gd name="connsiteX109" fmla="*/ 2552700 w 2705833"/>
                  <a:gd name="connsiteY109" fmla="*/ 1847850 h 1981200"/>
                  <a:gd name="connsiteX110" fmla="*/ 2562225 w 2705833"/>
                  <a:gd name="connsiteY110" fmla="*/ 1790700 h 1981200"/>
                  <a:gd name="connsiteX111" fmla="*/ 2562225 w 2705833"/>
                  <a:gd name="connsiteY111" fmla="*/ 1743075 h 1981200"/>
                  <a:gd name="connsiteX112" fmla="*/ 2562225 w 2705833"/>
                  <a:gd name="connsiteY112" fmla="*/ 1676400 h 1981200"/>
                  <a:gd name="connsiteX113" fmla="*/ 2571750 w 2705833"/>
                  <a:gd name="connsiteY113" fmla="*/ 1619250 h 1981200"/>
                  <a:gd name="connsiteX114" fmla="*/ 2581275 w 2705833"/>
                  <a:gd name="connsiteY114" fmla="*/ 1552575 h 1981200"/>
                  <a:gd name="connsiteX115" fmla="*/ 2571750 w 2705833"/>
                  <a:gd name="connsiteY115" fmla="*/ 1495425 h 1981200"/>
                  <a:gd name="connsiteX116" fmla="*/ 2600325 w 2705833"/>
                  <a:gd name="connsiteY116" fmla="*/ 1447800 h 1981200"/>
                  <a:gd name="connsiteX117" fmla="*/ 2571750 w 2705833"/>
                  <a:gd name="connsiteY117" fmla="*/ 1409700 h 1981200"/>
                  <a:gd name="connsiteX118" fmla="*/ 2600325 w 2705833"/>
                  <a:gd name="connsiteY118" fmla="*/ 1343025 h 1981200"/>
                  <a:gd name="connsiteX119" fmla="*/ 2600325 w 2705833"/>
                  <a:gd name="connsiteY119" fmla="*/ 1276350 h 1981200"/>
                  <a:gd name="connsiteX120" fmla="*/ 2581275 w 2705833"/>
                  <a:gd name="connsiteY120" fmla="*/ 1228725 h 1981200"/>
                  <a:gd name="connsiteX121" fmla="*/ 2590800 w 2705833"/>
                  <a:gd name="connsiteY121" fmla="*/ 1171575 h 1981200"/>
                  <a:gd name="connsiteX122" fmla="*/ 2590800 w 2705833"/>
                  <a:gd name="connsiteY122" fmla="*/ 1143000 h 1981200"/>
                  <a:gd name="connsiteX123" fmla="*/ 2600325 w 2705833"/>
                  <a:gd name="connsiteY123" fmla="*/ 1076325 h 1981200"/>
                  <a:gd name="connsiteX124" fmla="*/ 2600325 w 2705833"/>
                  <a:gd name="connsiteY124" fmla="*/ 1038225 h 1981200"/>
                  <a:gd name="connsiteX125" fmla="*/ 2590800 w 2705833"/>
                  <a:gd name="connsiteY125" fmla="*/ 971550 h 1981200"/>
                  <a:gd name="connsiteX126" fmla="*/ 2600325 w 2705833"/>
                  <a:gd name="connsiteY126" fmla="*/ 923925 h 1981200"/>
                  <a:gd name="connsiteX127" fmla="*/ 2619375 w 2705833"/>
                  <a:gd name="connsiteY127" fmla="*/ 857250 h 1981200"/>
                  <a:gd name="connsiteX128" fmla="*/ 2638425 w 2705833"/>
                  <a:gd name="connsiteY128" fmla="*/ 809625 h 1981200"/>
                  <a:gd name="connsiteX129" fmla="*/ 2619375 w 2705833"/>
                  <a:gd name="connsiteY129" fmla="*/ 771525 h 1981200"/>
                  <a:gd name="connsiteX130" fmla="*/ 2638425 w 2705833"/>
                  <a:gd name="connsiteY130" fmla="*/ 723900 h 1981200"/>
                  <a:gd name="connsiteX131" fmla="*/ 2657475 w 2705833"/>
                  <a:gd name="connsiteY131" fmla="*/ 666750 h 1981200"/>
                  <a:gd name="connsiteX132" fmla="*/ 2705100 w 2705833"/>
                  <a:gd name="connsiteY132" fmla="*/ 657225 h 1981200"/>
                  <a:gd name="connsiteX133" fmla="*/ 2686050 w 2705833"/>
                  <a:gd name="connsiteY133" fmla="*/ 590550 h 1981200"/>
                  <a:gd name="connsiteX134" fmla="*/ 2705100 w 2705833"/>
                  <a:gd name="connsiteY134" fmla="*/ 523875 h 1981200"/>
                  <a:gd name="connsiteX0" fmla="*/ 0 w 2714625"/>
                  <a:gd name="connsiteY0" fmla="*/ 695325 h 1981200"/>
                  <a:gd name="connsiteX1" fmla="*/ 9525 w 2714625"/>
                  <a:gd name="connsiteY1" fmla="*/ 647700 h 1981200"/>
                  <a:gd name="connsiteX2" fmla="*/ 19050 w 2714625"/>
                  <a:gd name="connsiteY2" fmla="*/ 619125 h 1981200"/>
                  <a:gd name="connsiteX3" fmla="*/ 47625 w 2714625"/>
                  <a:gd name="connsiteY3" fmla="*/ 609600 h 1981200"/>
                  <a:gd name="connsiteX4" fmla="*/ 76200 w 2714625"/>
                  <a:gd name="connsiteY4" fmla="*/ 581025 h 1981200"/>
                  <a:gd name="connsiteX5" fmla="*/ 95250 w 2714625"/>
                  <a:gd name="connsiteY5" fmla="*/ 552450 h 1981200"/>
                  <a:gd name="connsiteX6" fmla="*/ 152400 w 2714625"/>
                  <a:gd name="connsiteY6" fmla="*/ 533400 h 1981200"/>
                  <a:gd name="connsiteX7" fmla="*/ 180975 w 2714625"/>
                  <a:gd name="connsiteY7" fmla="*/ 523875 h 1981200"/>
                  <a:gd name="connsiteX8" fmla="*/ 238125 w 2714625"/>
                  <a:gd name="connsiteY8" fmla="*/ 485775 h 1981200"/>
                  <a:gd name="connsiteX9" fmla="*/ 266700 w 2714625"/>
                  <a:gd name="connsiteY9" fmla="*/ 457200 h 1981200"/>
                  <a:gd name="connsiteX10" fmla="*/ 390530 w 2714625"/>
                  <a:gd name="connsiteY10" fmla="*/ 419098 h 1981200"/>
                  <a:gd name="connsiteX11" fmla="*/ 409579 w 2714625"/>
                  <a:gd name="connsiteY11" fmla="*/ 390519 h 1981200"/>
                  <a:gd name="connsiteX12" fmla="*/ 438150 w 2714625"/>
                  <a:gd name="connsiteY12" fmla="*/ 381000 h 1981200"/>
                  <a:gd name="connsiteX13" fmla="*/ 466725 w 2714625"/>
                  <a:gd name="connsiteY13" fmla="*/ 371475 h 1981200"/>
                  <a:gd name="connsiteX14" fmla="*/ 523875 w 2714625"/>
                  <a:gd name="connsiteY14" fmla="*/ 342900 h 1981200"/>
                  <a:gd name="connsiteX15" fmla="*/ 542925 w 2714625"/>
                  <a:gd name="connsiteY15" fmla="*/ 314325 h 1981200"/>
                  <a:gd name="connsiteX16" fmla="*/ 571500 w 2714625"/>
                  <a:gd name="connsiteY16" fmla="*/ 304800 h 1981200"/>
                  <a:gd name="connsiteX17" fmla="*/ 638175 w 2714625"/>
                  <a:gd name="connsiteY17" fmla="*/ 285750 h 1981200"/>
                  <a:gd name="connsiteX18" fmla="*/ 666750 w 2714625"/>
                  <a:gd name="connsiteY18" fmla="*/ 266700 h 1981200"/>
                  <a:gd name="connsiteX19" fmla="*/ 695325 w 2714625"/>
                  <a:gd name="connsiteY19" fmla="*/ 257175 h 1981200"/>
                  <a:gd name="connsiteX20" fmla="*/ 752475 w 2714625"/>
                  <a:gd name="connsiteY20" fmla="*/ 219075 h 1981200"/>
                  <a:gd name="connsiteX21" fmla="*/ 800100 w 2714625"/>
                  <a:gd name="connsiteY21" fmla="*/ 180975 h 1981200"/>
                  <a:gd name="connsiteX22" fmla="*/ 857250 w 2714625"/>
                  <a:gd name="connsiteY22" fmla="*/ 133350 h 1981200"/>
                  <a:gd name="connsiteX23" fmla="*/ 914400 w 2714625"/>
                  <a:gd name="connsiteY23" fmla="*/ 114300 h 1981200"/>
                  <a:gd name="connsiteX24" fmla="*/ 942975 w 2714625"/>
                  <a:gd name="connsiteY24" fmla="*/ 104775 h 1981200"/>
                  <a:gd name="connsiteX25" fmla="*/ 981075 w 2714625"/>
                  <a:gd name="connsiteY25" fmla="*/ 95250 h 1981200"/>
                  <a:gd name="connsiteX26" fmla="*/ 1038225 w 2714625"/>
                  <a:gd name="connsiteY26" fmla="*/ 76200 h 1981200"/>
                  <a:gd name="connsiteX27" fmla="*/ 1066800 w 2714625"/>
                  <a:gd name="connsiteY27" fmla="*/ 66675 h 1981200"/>
                  <a:gd name="connsiteX28" fmla="*/ 1114425 w 2714625"/>
                  <a:gd name="connsiteY28" fmla="*/ 57150 h 1981200"/>
                  <a:gd name="connsiteX29" fmla="*/ 1143000 w 2714625"/>
                  <a:gd name="connsiteY29" fmla="*/ 47625 h 1981200"/>
                  <a:gd name="connsiteX30" fmla="*/ 1190625 w 2714625"/>
                  <a:gd name="connsiteY30" fmla="*/ 38100 h 1981200"/>
                  <a:gd name="connsiteX31" fmla="*/ 1295400 w 2714625"/>
                  <a:gd name="connsiteY31" fmla="*/ 19050 h 1981200"/>
                  <a:gd name="connsiteX32" fmla="*/ 1362075 w 2714625"/>
                  <a:gd name="connsiteY32" fmla="*/ 0 h 1981200"/>
                  <a:gd name="connsiteX33" fmla="*/ 1476375 w 2714625"/>
                  <a:gd name="connsiteY33" fmla="*/ 9525 h 1981200"/>
                  <a:gd name="connsiteX34" fmla="*/ 1495425 w 2714625"/>
                  <a:gd name="connsiteY34" fmla="*/ 38100 h 1981200"/>
                  <a:gd name="connsiteX35" fmla="*/ 1504950 w 2714625"/>
                  <a:gd name="connsiteY35" fmla="*/ 85725 h 1981200"/>
                  <a:gd name="connsiteX36" fmla="*/ 1514475 w 2714625"/>
                  <a:gd name="connsiteY36" fmla="*/ 323850 h 1981200"/>
                  <a:gd name="connsiteX37" fmla="*/ 1543050 w 2714625"/>
                  <a:gd name="connsiteY37" fmla="*/ 485775 h 1981200"/>
                  <a:gd name="connsiteX38" fmla="*/ 1552575 w 2714625"/>
                  <a:gd name="connsiteY38" fmla="*/ 514350 h 1981200"/>
                  <a:gd name="connsiteX39" fmla="*/ 1571625 w 2714625"/>
                  <a:gd name="connsiteY39" fmla="*/ 590550 h 1981200"/>
                  <a:gd name="connsiteX40" fmla="*/ 1562100 w 2714625"/>
                  <a:gd name="connsiteY40" fmla="*/ 638175 h 1981200"/>
                  <a:gd name="connsiteX41" fmla="*/ 1571625 w 2714625"/>
                  <a:gd name="connsiteY41" fmla="*/ 657225 h 1981200"/>
                  <a:gd name="connsiteX42" fmla="*/ 1600200 w 2714625"/>
                  <a:gd name="connsiteY42" fmla="*/ 685800 h 1981200"/>
                  <a:gd name="connsiteX43" fmla="*/ 1619252 w 2714625"/>
                  <a:gd name="connsiteY43" fmla="*/ 752475 h 1981200"/>
                  <a:gd name="connsiteX44" fmla="*/ 1619250 w 2714625"/>
                  <a:gd name="connsiteY44" fmla="*/ 809625 h 1981200"/>
                  <a:gd name="connsiteX45" fmla="*/ 1628775 w 2714625"/>
                  <a:gd name="connsiteY45" fmla="*/ 866775 h 1981200"/>
                  <a:gd name="connsiteX46" fmla="*/ 1638300 w 2714625"/>
                  <a:gd name="connsiteY46" fmla="*/ 895350 h 1981200"/>
                  <a:gd name="connsiteX47" fmla="*/ 1628775 w 2714625"/>
                  <a:gd name="connsiteY47" fmla="*/ 942975 h 1981200"/>
                  <a:gd name="connsiteX48" fmla="*/ 1647825 w 2714625"/>
                  <a:gd name="connsiteY48" fmla="*/ 990600 h 1981200"/>
                  <a:gd name="connsiteX49" fmla="*/ 1647825 w 2714625"/>
                  <a:gd name="connsiteY49" fmla="*/ 1019175 h 1981200"/>
                  <a:gd name="connsiteX50" fmla="*/ 1657350 w 2714625"/>
                  <a:gd name="connsiteY50" fmla="*/ 1066800 h 1981200"/>
                  <a:gd name="connsiteX51" fmla="*/ 1657350 w 2714625"/>
                  <a:gd name="connsiteY51" fmla="*/ 1114425 h 1981200"/>
                  <a:gd name="connsiteX52" fmla="*/ 1666875 w 2714625"/>
                  <a:gd name="connsiteY52" fmla="*/ 1152525 h 1981200"/>
                  <a:gd name="connsiteX53" fmla="*/ 1657350 w 2714625"/>
                  <a:gd name="connsiteY53" fmla="*/ 1171575 h 1981200"/>
                  <a:gd name="connsiteX54" fmla="*/ 1676400 w 2714625"/>
                  <a:gd name="connsiteY54" fmla="*/ 1209675 h 1981200"/>
                  <a:gd name="connsiteX55" fmla="*/ 1676400 w 2714625"/>
                  <a:gd name="connsiteY55" fmla="*/ 1257300 h 1981200"/>
                  <a:gd name="connsiteX56" fmla="*/ 1695450 w 2714625"/>
                  <a:gd name="connsiteY56" fmla="*/ 1304925 h 1981200"/>
                  <a:gd name="connsiteX57" fmla="*/ 1695450 w 2714625"/>
                  <a:gd name="connsiteY57" fmla="*/ 1352550 h 1981200"/>
                  <a:gd name="connsiteX58" fmla="*/ 1733550 w 2714625"/>
                  <a:gd name="connsiteY58" fmla="*/ 1390650 h 1981200"/>
                  <a:gd name="connsiteX59" fmla="*/ 1762125 w 2714625"/>
                  <a:gd name="connsiteY59" fmla="*/ 1352550 h 1981200"/>
                  <a:gd name="connsiteX60" fmla="*/ 1771650 w 2714625"/>
                  <a:gd name="connsiteY60" fmla="*/ 1304925 h 1981200"/>
                  <a:gd name="connsiteX61" fmla="*/ 1790700 w 2714625"/>
                  <a:gd name="connsiteY61" fmla="*/ 1247775 h 1981200"/>
                  <a:gd name="connsiteX62" fmla="*/ 1790700 w 2714625"/>
                  <a:gd name="connsiteY62" fmla="*/ 1209675 h 1981200"/>
                  <a:gd name="connsiteX63" fmla="*/ 1809750 w 2714625"/>
                  <a:gd name="connsiteY63" fmla="*/ 1143000 h 1981200"/>
                  <a:gd name="connsiteX64" fmla="*/ 1800225 w 2714625"/>
                  <a:gd name="connsiteY64" fmla="*/ 1076325 h 1981200"/>
                  <a:gd name="connsiteX65" fmla="*/ 1809750 w 2714625"/>
                  <a:gd name="connsiteY65" fmla="*/ 1047750 h 1981200"/>
                  <a:gd name="connsiteX66" fmla="*/ 1828800 w 2714625"/>
                  <a:gd name="connsiteY66" fmla="*/ 981075 h 1981200"/>
                  <a:gd name="connsiteX67" fmla="*/ 1838325 w 2714625"/>
                  <a:gd name="connsiteY67" fmla="*/ 933450 h 1981200"/>
                  <a:gd name="connsiteX68" fmla="*/ 1847850 w 2714625"/>
                  <a:gd name="connsiteY68" fmla="*/ 885825 h 1981200"/>
                  <a:gd name="connsiteX69" fmla="*/ 1866900 w 2714625"/>
                  <a:gd name="connsiteY69" fmla="*/ 838200 h 1981200"/>
                  <a:gd name="connsiteX70" fmla="*/ 1914525 w 2714625"/>
                  <a:gd name="connsiteY70" fmla="*/ 895350 h 1981200"/>
                  <a:gd name="connsiteX71" fmla="*/ 1914525 w 2714625"/>
                  <a:gd name="connsiteY71" fmla="*/ 942975 h 1981200"/>
                  <a:gd name="connsiteX72" fmla="*/ 1933575 w 2714625"/>
                  <a:gd name="connsiteY72" fmla="*/ 1000125 h 1981200"/>
                  <a:gd name="connsiteX73" fmla="*/ 2038350 w 2714625"/>
                  <a:gd name="connsiteY73" fmla="*/ 1038225 h 1981200"/>
                  <a:gd name="connsiteX74" fmla="*/ 2000250 w 2714625"/>
                  <a:gd name="connsiteY74" fmla="*/ 1009650 h 1981200"/>
                  <a:gd name="connsiteX75" fmla="*/ 2047875 w 2714625"/>
                  <a:gd name="connsiteY75" fmla="*/ 990600 h 1981200"/>
                  <a:gd name="connsiteX76" fmla="*/ 2076450 w 2714625"/>
                  <a:gd name="connsiteY76" fmla="*/ 933450 h 1981200"/>
                  <a:gd name="connsiteX77" fmla="*/ 2105025 w 2714625"/>
                  <a:gd name="connsiteY77" fmla="*/ 876300 h 1981200"/>
                  <a:gd name="connsiteX78" fmla="*/ 2085975 w 2714625"/>
                  <a:gd name="connsiteY78" fmla="*/ 809625 h 1981200"/>
                  <a:gd name="connsiteX79" fmla="*/ 2133600 w 2714625"/>
                  <a:gd name="connsiteY79" fmla="*/ 752475 h 1981200"/>
                  <a:gd name="connsiteX80" fmla="*/ 2190750 w 2714625"/>
                  <a:gd name="connsiteY80" fmla="*/ 752475 h 1981200"/>
                  <a:gd name="connsiteX81" fmla="*/ 2247900 w 2714625"/>
                  <a:gd name="connsiteY81" fmla="*/ 752475 h 1981200"/>
                  <a:gd name="connsiteX82" fmla="*/ 2295525 w 2714625"/>
                  <a:gd name="connsiteY82" fmla="*/ 800100 h 1981200"/>
                  <a:gd name="connsiteX83" fmla="*/ 2314575 w 2714625"/>
                  <a:gd name="connsiteY83" fmla="*/ 847725 h 1981200"/>
                  <a:gd name="connsiteX84" fmla="*/ 2333625 w 2714625"/>
                  <a:gd name="connsiteY84" fmla="*/ 904875 h 1981200"/>
                  <a:gd name="connsiteX85" fmla="*/ 2352675 w 2714625"/>
                  <a:gd name="connsiteY85" fmla="*/ 962025 h 1981200"/>
                  <a:gd name="connsiteX86" fmla="*/ 2371725 w 2714625"/>
                  <a:gd name="connsiteY86" fmla="*/ 1019175 h 1981200"/>
                  <a:gd name="connsiteX87" fmla="*/ 2362200 w 2714625"/>
                  <a:gd name="connsiteY87" fmla="*/ 1047750 h 1981200"/>
                  <a:gd name="connsiteX88" fmla="*/ 2390775 w 2714625"/>
                  <a:gd name="connsiteY88" fmla="*/ 1104900 h 1981200"/>
                  <a:gd name="connsiteX89" fmla="*/ 2390775 w 2714625"/>
                  <a:gd name="connsiteY89" fmla="*/ 1152525 h 1981200"/>
                  <a:gd name="connsiteX90" fmla="*/ 2390775 w 2714625"/>
                  <a:gd name="connsiteY90" fmla="*/ 1200150 h 1981200"/>
                  <a:gd name="connsiteX91" fmla="*/ 2371725 w 2714625"/>
                  <a:gd name="connsiteY91" fmla="*/ 1228725 h 1981200"/>
                  <a:gd name="connsiteX92" fmla="*/ 2381250 w 2714625"/>
                  <a:gd name="connsiteY92" fmla="*/ 1266825 h 1981200"/>
                  <a:gd name="connsiteX93" fmla="*/ 2390775 w 2714625"/>
                  <a:gd name="connsiteY93" fmla="*/ 1323975 h 1981200"/>
                  <a:gd name="connsiteX94" fmla="*/ 2409825 w 2714625"/>
                  <a:gd name="connsiteY94" fmla="*/ 1381125 h 1981200"/>
                  <a:gd name="connsiteX95" fmla="*/ 2409825 w 2714625"/>
                  <a:gd name="connsiteY95" fmla="*/ 1438275 h 1981200"/>
                  <a:gd name="connsiteX96" fmla="*/ 2428875 w 2714625"/>
                  <a:gd name="connsiteY96" fmla="*/ 1495425 h 1981200"/>
                  <a:gd name="connsiteX97" fmla="*/ 2447925 w 2714625"/>
                  <a:gd name="connsiteY97" fmla="*/ 1552575 h 1981200"/>
                  <a:gd name="connsiteX98" fmla="*/ 2457450 w 2714625"/>
                  <a:gd name="connsiteY98" fmla="*/ 1581150 h 1981200"/>
                  <a:gd name="connsiteX99" fmla="*/ 2457450 w 2714625"/>
                  <a:gd name="connsiteY99" fmla="*/ 1628775 h 1981200"/>
                  <a:gd name="connsiteX100" fmla="*/ 2476500 w 2714625"/>
                  <a:gd name="connsiteY100" fmla="*/ 1676400 h 1981200"/>
                  <a:gd name="connsiteX101" fmla="*/ 2476500 w 2714625"/>
                  <a:gd name="connsiteY101" fmla="*/ 1733550 h 1981200"/>
                  <a:gd name="connsiteX102" fmla="*/ 2486025 w 2714625"/>
                  <a:gd name="connsiteY102" fmla="*/ 1790700 h 1981200"/>
                  <a:gd name="connsiteX103" fmla="*/ 2476500 w 2714625"/>
                  <a:gd name="connsiteY103" fmla="*/ 1828800 h 1981200"/>
                  <a:gd name="connsiteX104" fmla="*/ 2486025 w 2714625"/>
                  <a:gd name="connsiteY104" fmla="*/ 1866900 h 1981200"/>
                  <a:gd name="connsiteX105" fmla="*/ 2505075 w 2714625"/>
                  <a:gd name="connsiteY105" fmla="*/ 1924050 h 1981200"/>
                  <a:gd name="connsiteX106" fmla="*/ 2476500 w 2714625"/>
                  <a:gd name="connsiteY106" fmla="*/ 1952625 h 1981200"/>
                  <a:gd name="connsiteX107" fmla="*/ 2505075 w 2714625"/>
                  <a:gd name="connsiteY107" fmla="*/ 1981200 h 1981200"/>
                  <a:gd name="connsiteX108" fmla="*/ 2552700 w 2714625"/>
                  <a:gd name="connsiteY108" fmla="*/ 1914525 h 1981200"/>
                  <a:gd name="connsiteX109" fmla="*/ 2552700 w 2714625"/>
                  <a:gd name="connsiteY109" fmla="*/ 1847850 h 1981200"/>
                  <a:gd name="connsiteX110" fmla="*/ 2562225 w 2714625"/>
                  <a:gd name="connsiteY110" fmla="*/ 1790700 h 1981200"/>
                  <a:gd name="connsiteX111" fmla="*/ 2562225 w 2714625"/>
                  <a:gd name="connsiteY111" fmla="*/ 1743075 h 1981200"/>
                  <a:gd name="connsiteX112" fmla="*/ 2562225 w 2714625"/>
                  <a:gd name="connsiteY112" fmla="*/ 1676400 h 1981200"/>
                  <a:gd name="connsiteX113" fmla="*/ 2571750 w 2714625"/>
                  <a:gd name="connsiteY113" fmla="*/ 1619250 h 1981200"/>
                  <a:gd name="connsiteX114" fmla="*/ 2581275 w 2714625"/>
                  <a:gd name="connsiteY114" fmla="*/ 1552575 h 1981200"/>
                  <a:gd name="connsiteX115" fmla="*/ 2571750 w 2714625"/>
                  <a:gd name="connsiteY115" fmla="*/ 1495425 h 1981200"/>
                  <a:gd name="connsiteX116" fmla="*/ 2600325 w 2714625"/>
                  <a:gd name="connsiteY116" fmla="*/ 1447800 h 1981200"/>
                  <a:gd name="connsiteX117" fmla="*/ 2571750 w 2714625"/>
                  <a:gd name="connsiteY117" fmla="*/ 1409700 h 1981200"/>
                  <a:gd name="connsiteX118" fmla="*/ 2600325 w 2714625"/>
                  <a:gd name="connsiteY118" fmla="*/ 1343025 h 1981200"/>
                  <a:gd name="connsiteX119" fmla="*/ 2600325 w 2714625"/>
                  <a:gd name="connsiteY119" fmla="*/ 1276350 h 1981200"/>
                  <a:gd name="connsiteX120" fmla="*/ 2581275 w 2714625"/>
                  <a:gd name="connsiteY120" fmla="*/ 1228725 h 1981200"/>
                  <a:gd name="connsiteX121" fmla="*/ 2590800 w 2714625"/>
                  <a:gd name="connsiteY121" fmla="*/ 1171575 h 1981200"/>
                  <a:gd name="connsiteX122" fmla="*/ 2590800 w 2714625"/>
                  <a:gd name="connsiteY122" fmla="*/ 1143000 h 1981200"/>
                  <a:gd name="connsiteX123" fmla="*/ 2600325 w 2714625"/>
                  <a:gd name="connsiteY123" fmla="*/ 1076325 h 1981200"/>
                  <a:gd name="connsiteX124" fmla="*/ 2600325 w 2714625"/>
                  <a:gd name="connsiteY124" fmla="*/ 1038225 h 1981200"/>
                  <a:gd name="connsiteX125" fmla="*/ 2590800 w 2714625"/>
                  <a:gd name="connsiteY125" fmla="*/ 971550 h 1981200"/>
                  <a:gd name="connsiteX126" fmla="*/ 2600325 w 2714625"/>
                  <a:gd name="connsiteY126" fmla="*/ 923925 h 1981200"/>
                  <a:gd name="connsiteX127" fmla="*/ 2619375 w 2714625"/>
                  <a:gd name="connsiteY127" fmla="*/ 857250 h 1981200"/>
                  <a:gd name="connsiteX128" fmla="*/ 2638425 w 2714625"/>
                  <a:gd name="connsiteY128" fmla="*/ 809625 h 1981200"/>
                  <a:gd name="connsiteX129" fmla="*/ 2619375 w 2714625"/>
                  <a:gd name="connsiteY129" fmla="*/ 771525 h 1981200"/>
                  <a:gd name="connsiteX130" fmla="*/ 2638425 w 2714625"/>
                  <a:gd name="connsiteY130" fmla="*/ 723900 h 1981200"/>
                  <a:gd name="connsiteX131" fmla="*/ 2657475 w 2714625"/>
                  <a:gd name="connsiteY131" fmla="*/ 666750 h 1981200"/>
                  <a:gd name="connsiteX132" fmla="*/ 2705100 w 2714625"/>
                  <a:gd name="connsiteY132" fmla="*/ 657225 h 1981200"/>
                  <a:gd name="connsiteX133" fmla="*/ 2686050 w 2714625"/>
                  <a:gd name="connsiteY133" fmla="*/ 590550 h 1981200"/>
                  <a:gd name="connsiteX134" fmla="*/ 2705100 w 2714625"/>
                  <a:gd name="connsiteY134" fmla="*/ 523875 h 1981200"/>
                  <a:gd name="connsiteX135" fmla="*/ 2714625 w 2714625"/>
                  <a:gd name="connsiteY135" fmla="*/ 476250 h 1981200"/>
                  <a:gd name="connsiteX0" fmla="*/ 0 w 2715330"/>
                  <a:gd name="connsiteY0" fmla="*/ 695325 h 1981200"/>
                  <a:gd name="connsiteX1" fmla="*/ 9525 w 2715330"/>
                  <a:gd name="connsiteY1" fmla="*/ 647700 h 1981200"/>
                  <a:gd name="connsiteX2" fmla="*/ 19050 w 2715330"/>
                  <a:gd name="connsiteY2" fmla="*/ 619125 h 1981200"/>
                  <a:gd name="connsiteX3" fmla="*/ 47625 w 2715330"/>
                  <a:gd name="connsiteY3" fmla="*/ 609600 h 1981200"/>
                  <a:gd name="connsiteX4" fmla="*/ 76200 w 2715330"/>
                  <a:gd name="connsiteY4" fmla="*/ 581025 h 1981200"/>
                  <a:gd name="connsiteX5" fmla="*/ 95250 w 2715330"/>
                  <a:gd name="connsiteY5" fmla="*/ 552450 h 1981200"/>
                  <a:gd name="connsiteX6" fmla="*/ 152400 w 2715330"/>
                  <a:gd name="connsiteY6" fmla="*/ 533400 h 1981200"/>
                  <a:gd name="connsiteX7" fmla="*/ 180975 w 2715330"/>
                  <a:gd name="connsiteY7" fmla="*/ 523875 h 1981200"/>
                  <a:gd name="connsiteX8" fmla="*/ 238125 w 2715330"/>
                  <a:gd name="connsiteY8" fmla="*/ 485775 h 1981200"/>
                  <a:gd name="connsiteX9" fmla="*/ 266700 w 2715330"/>
                  <a:gd name="connsiteY9" fmla="*/ 457200 h 1981200"/>
                  <a:gd name="connsiteX10" fmla="*/ 390530 w 2715330"/>
                  <a:gd name="connsiteY10" fmla="*/ 419098 h 1981200"/>
                  <a:gd name="connsiteX11" fmla="*/ 409579 w 2715330"/>
                  <a:gd name="connsiteY11" fmla="*/ 390519 h 1981200"/>
                  <a:gd name="connsiteX12" fmla="*/ 438150 w 2715330"/>
                  <a:gd name="connsiteY12" fmla="*/ 381000 h 1981200"/>
                  <a:gd name="connsiteX13" fmla="*/ 466725 w 2715330"/>
                  <a:gd name="connsiteY13" fmla="*/ 371475 h 1981200"/>
                  <a:gd name="connsiteX14" fmla="*/ 523875 w 2715330"/>
                  <a:gd name="connsiteY14" fmla="*/ 342900 h 1981200"/>
                  <a:gd name="connsiteX15" fmla="*/ 542925 w 2715330"/>
                  <a:gd name="connsiteY15" fmla="*/ 314325 h 1981200"/>
                  <a:gd name="connsiteX16" fmla="*/ 571500 w 2715330"/>
                  <a:gd name="connsiteY16" fmla="*/ 304800 h 1981200"/>
                  <a:gd name="connsiteX17" fmla="*/ 638175 w 2715330"/>
                  <a:gd name="connsiteY17" fmla="*/ 285750 h 1981200"/>
                  <a:gd name="connsiteX18" fmla="*/ 666750 w 2715330"/>
                  <a:gd name="connsiteY18" fmla="*/ 266700 h 1981200"/>
                  <a:gd name="connsiteX19" fmla="*/ 695325 w 2715330"/>
                  <a:gd name="connsiteY19" fmla="*/ 257175 h 1981200"/>
                  <a:gd name="connsiteX20" fmla="*/ 752475 w 2715330"/>
                  <a:gd name="connsiteY20" fmla="*/ 219075 h 1981200"/>
                  <a:gd name="connsiteX21" fmla="*/ 800100 w 2715330"/>
                  <a:gd name="connsiteY21" fmla="*/ 180975 h 1981200"/>
                  <a:gd name="connsiteX22" fmla="*/ 857250 w 2715330"/>
                  <a:gd name="connsiteY22" fmla="*/ 133350 h 1981200"/>
                  <a:gd name="connsiteX23" fmla="*/ 914400 w 2715330"/>
                  <a:gd name="connsiteY23" fmla="*/ 114300 h 1981200"/>
                  <a:gd name="connsiteX24" fmla="*/ 942975 w 2715330"/>
                  <a:gd name="connsiteY24" fmla="*/ 104775 h 1981200"/>
                  <a:gd name="connsiteX25" fmla="*/ 981075 w 2715330"/>
                  <a:gd name="connsiteY25" fmla="*/ 95250 h 1981200"/>
                  <a:gd name="connsiteX26" fmla="*/ 1038225 w 2715330"/>
                  <a:gd name="connsiteY26" fmla="*/ 76200 h 1981200"/>
                  <a:gd name="connsiteX27" fmla="*/ 1066800 w 2715330"/>
                  <a:gd name="connsiteY27" fmla="*/ 66675 h 1981200"/>
                  <a:gd name="connsiteX28" fmla="*/ 1114425 w 2715330"/>
                  <a:gd name="connsiteY28" fmla="*/ 57150 h 1981200"/>
                  <a:gd name="connsiteX29" fmla="*/ 1143000 w 2715330"/>
                  <a:gd name="connsiteY29" fmla="*/ 47625 h 1981200"/>
                  <a:gd name="connsiteX30" fmla="*/ 1190625 w 2715330"/>
                  <a:gd name="connsiteY30" fmla="*/ 38100 h 1981200"/>
                  <a:gd name="connsiteX31" fmla="*/ 1295400 w 2715330"/>
                  <a:gd name="connsiteY31" fmla="*/ 19050 h 1981200"/>
                  <a:gd name="connsiteX32" fmla="*/ 1362075 w 2715330"/>
                  <a:gd name="connsiteY32" fmla="*/ 0 h 1981200"/>
                  <a:gd name="connsiteX33" fmla="*/ 1476375 w 2715330"/>
                  <a:gd name="connsiteY33" fmla="*/ 9525 h 1981200"/>
                  <a:gd name="connsiteX34" fmla="*/ 1495425 w 2715330"/>
                  <a:gd name="connsiteY34" fmla="*/ 38100 h 1981200"/>
                  <a:gd name="connsiteX35" fmla="*/ 1504950 w 2715330"/>
                  <a:gd name="connsiteY35" fmla="*/ 85725 h 1981200"/>
                  <a:gd name="connsiteX36" fmla="*/ 1514475 w 2715330"/>
                  <a:gd name="connsiteY36" fmla="*/ 323850 h 1981200"/>
                  <a:gd name="connsiteX37" fmla="*/ 1543050 w 2715330"/>
                  <a:gd name="connsiteY37" fmla="*/ 485775 h 1981200"/>
                  <a:gd name="connsiteX38" fmla="*/ 1552575 w 2715330"/>
                  <a:gd name="connsiteY38" fmla="*/ 514350 h 1981200"/>
                  <a:gd name="connsiteX39" fmla="*/ 1571625 w 2715330"/>
                  <a:gd name="connsiteY39" fmla="*/ 590550 h 1981200"/>
                  <a:gd name="connsiteX40" fmla="*/ 1562100 w 2715330"/>
                  <a:gd name="connsiteY40" fmla="*/ 638175 h 1981200"/>
                  <a:gd name="connsiteX41" fmla="*/ 1571625 w 2715330"/>
                  <a:gd name="connsiteY41" fmla="*/ 657225 h 1981200"/>
                  <a:gd name="connsiteX42" fmla="*/ 1600200 w 2715330"/>
                  <a:gd name="connsiteY42" fmla="*/ 685800 h 1981200"/>
                  <a:gd name="connsiteX43" fmla="*/ 1619252 w 2715330"/>
                  <a:gd name="connsiteY43" fmla="*/ 752475 h 1981200"/>
                  <a:gd name="connsiteX44" fmla="*/ 1619250 w 2715330"/>
                  <a:gd name="connsiteY44" fmla="*/ 809625 h 1981200"/>
                  <a:gd name="connsiteX45" fmla="*/ 1628775 w 2715330"/>
                  <a:gd name="connsiteY45" fmla="*/ 866775 h 1981200"/>
                  <a:gd name="connsiteX46" fmla="*/ 1638300 w 2715330"/>
                  <a:gd name="connsiteY46" fmla="*/ 895350 h 1981200"/>
                  <a:gd name="connsiteX47" fmla="*/ 1628775 w 2715330"/>
                  <a:gd name="connsiteY47" fmla="*/ 942975 h 1981200"/>
                  <a:gd name="connsiteX48" fmla="*/ 1647825 w 2715330"/>
                  <a:gd name="connsiteY48" fmla="*/ 990600 h 1981200"/>
                  <a:gd name="connsiteX49" fmla="*/ 1647825 w 2715330"/>
                  <a:gd name="connsiteY49" fmla="*/ 1019175 h 1981200"/>
                  <a:gd name="connsiteX50" fmla="*/ 1657350 w 2715330"/>
                  <a:gd name="connsiteY50" fmla="*/ 1066800 h 1981200"/>
                  <a:gd name="connsiteX51" fmla="*/ 1657350 w 2715330"/>
                  <a:gd name="connsiteY51" fmla="*/ 1114425 h 1981200"/>
                  <a:gd name="connsiteX52" fmla="*/ 1666875 w 2715330"/>
                  <a:gd name="connsiteY52" fmla="*/ 1152525 h 1981200"/>
                  <a:gd name="connsiteX53" fmla="*/ 1657350 w 2715330"/>
                  <a:gd name="connsiteY53" fmla="*/ 1171575 h 1981200"/>
                  <a:gd name="connsiteX54" fmla="*/ 1676400 w 2715330"/>
                  <a:gd name="connsiteY54" fmla="*/ 1209675 h 1981200"/>
                  <a:gd name="connsiteX55" fmla="*/ 1676400 w 2715330"/>
                  <a:gd name="connsiteY55" fmla="*/ 1257300 h 1981200"/>
                  <a:gd name="connsiteX56" fmla="*/ 1695450 w 2715330"/>
                  <a:gd name="connsiteY56" fmla="*/ 1304925 h 1981200"/>
                  <a:gd name="connsiteX57" fmla="*/ 1695450 w 2715330"/>
                  <a:gd name="connsiteY57" fmla="*/ 1352550 h 1981200"/>
                  <a:gd name="connsiteX58" fmla="*/ 1733550 w 2715330"/>
                  <a:gd name="connsiteY58" fmla="*/ 1390650 h 1981200"/>
                  <a:gd name="connsiteX59" fmla="*/ 1762125 w 2715330"/>
                  <a:gd name="connsiteY59" fmla="*/ 1352550 h 1981200"/>
                  <a:gd name="connsiteX60" fmla="*/ 1771650 w 2715330"/>
                  <a:gd name="connsiteY60" fmla="*/ 1304925 h 1981200"/>
                  <a:gd name="connsiteX61" fmla="*/ 1790700 w 2715330"/>
                  <a:gd name="connsiteY61" fmla="*/ 1247775 h 1981200"/>
                  <a:gd name="connsiteX62" fmla="*/ 1790700 w 2715330"/>
                  <a:gd name="connsiteY62" fmla="*/ 1209675 h 1981200"/>
                  <a:gd name="connsiteX63" fmla="*/ 1809750 w 2715330"/>
                  <a:gd name="connsiteY63" fmla="*/ 1143000 h 1981200"/>
                  <a:gd name="connsiteX64" fmla="*/ 1800225 w 2715330"/>
                  <a:gd name="connsiteY64" fmla="*/ 1076325 h 1981200"/>
                  <a:gd name="connsiteX65" fmla="*/ 1809750 w 2715330"/>
                  <a:gd name="connsiteY65" fmla="*/ 1047750 h 1981200"/>
                  <a:gd name="connsiteX66" fmla="*/ 1828800 w 2715330"/>
                  <a:gd name="connsiteY66" fmla="*/ 981075 h 1981200"/>
                  <a:gd name="connsiteX67" fmla="*/ 1838325 w 2715330"/>
                  <a:gd name="connsiteY67" fmla="*/ 933450 h 1981200"/>
                  <a:gd name="connsiteX68" fmla="*/ 1847850 w 2715330"/>
                  <a:gd name="connsiteY68" fmla="*/ 885825 h 1981200"/>
                  <a:gd name="connsiteX69" fmla="*/ 1866900 w 2715330"/>
                  <a:gd name="connsiteY69" fmla="*/ 838200 h 1981200"/>
                  <a:gd name="connsiteX70" fmla="*/ 1914525 w 2715330"/>
                  <a:gd name="connsiteY70" fmla="*/ 895350 h 1981200"/>
                  <a:gd name="connsiteX71" fmla="*/ 1914525 w 2715330"/>
                  <a:gd name="connsiteY71" fmla="*/ 942975 h 1981200"/>
                  <a:gd name="connsiteX72" fmla="*/ 1933575 w 2715330"/>
                  <a:gd name="connsiteY72" fmla="*/ 1000125 h 1981200"/>
                  <a:gd name="connsiteX73" fmla="*/ 2038350 w 2715330"/>
                  <a:gd name="connsiteY73" fmla="*/ 1038225 h 1981200"/>
                  <a:gd name="connsiteX74" fmla="*/ 2000250 w 2715330"/>
                  <a:gd name="connsiteY74" fmla="*/ 1009650 h 1981200"/>
                  <a:gd name="connsiteX75" fmla="*/ 2047875 w 2715330"/>
                  <a:gd name="connsiteY75" fmla="*/ 990600 h 1981200"/>
                  <a:gd name="connsiteX76" fmla="*/ 2076450 w 2715330"/>
                  <a:gd name="connsiteY76" fmla="*/ 933450 h 1981200"/>
                  <a:gd name="connsiteX77" fmla="*/ 2105025 w 2715330"/>
                  <a:gd name="connsiteY77" fmla="*/ 876300 h 1981200"/>
                  <a:gd name="connsiteX78" fmla="*/ 2085975 w 2715330"/>
                  <a:gd name="connsiteY78" fmla="*/ 809625 h 1981200"/>
                  <a:gd name="connsiteX79" fmla="*/ 2133600 w 2715330"/>
                  <a:gd name="connsiteY79" fmla="*/ 752475 h 1981200"/>
                  <a:gd name="connsiteX80" fmla="*/ 2190750 w 2715330"/>
                  <a:gd name="connsiteY80" fmla="*/ 752475 h 1981200"/>
                  <a:gd name="connsiteX81" fmla="*/ 2247900 w 2715330"/>
                  <a:gd name="connsiteY81" fmla="*/ 752475 h 1981200"/>
                  <a:gd name="connsiteX82" fmla="*/ 2295525 w 2715330"/>
                  <a:gd name="connsiteY82" fmla="*/ 800100 h 1981200"/>
                  <a:gd name="connsiteX83" fmla="*/ 2314575 w 2715330"/>
                  <a:gd name="connsiteY83" fmla="*/ 847725 h 1981200"/>
                  <a:gd name="connsiteX84" fmla="*/ 2333625 w 2715330"/>
                  <a:gd name="connsiteY84" fmla="*/ 904875 h 1981200"/>
                  <a:gd name="connsiteX85" fmla="*/ 2352675 w 2715330"/>
                  <a:gd name="connsiteY85" fmla="*/ 962025 h 1981200"/>
                  <a:gd name="connsiteX86" fmla="*/ 2371725 w 2715330"/>
                  <a:gd name="connsiteY86" fmla="*/ 1019175 h 1981200"/>
                  <a:gd name="connsiteX87" fmla="*/ 2362200 w 2715330"/>
                  <a:gd name="connsiteY87" fmla="*/ 1047750 h 1981200"/>
                  <a:gd name="connsiteX88" fmla="*/ 2390775 w 2715330"/>
                  <a:gd name="connsiteY88" fmla="*/ 1104900 h 1981200"/>
                  <a:gd name="connsiteX89" fmla="*/ 2390775 w 2715330"/>
                  <a:gd name="connsiteY89" fmla="*/ 1152525 h 1981200"/>
                  <a:gd name="connsiteX90" fmla="*/ 2390775 w 2715330"/>
                  <a:gd name="connsiteY90" fmla="*/ 1200150 h 1981200"/>
                  <a:gd name="connsiteX91" fmla="*/ 2371725 w 2715330"/>
                  <a:gd name="connsiteY91" fmla="*/ 1228725 h 1981200"/>
                  <a:gd name="connsiteX92" fmla="*/ 2381250 w 2715330"/>
                  <a:gd name="connsiteY92" fmla="*/ 1266825 h 1981200"/>
                  <a:gd name="connsiteX93" fmla="*/ 2390775 w 2715330"/>
                  <a:gd name="connsiteY93" fmla="*/ 1323975 h 1981200"/>
                  <a:gd name="connsiteX94" fmla="*/ 2409825 w 2715330"/>
                  <a:gd name="connsiteY94" fmla="*/ 1381125 h 1981200"/>
                  <a:gd name="connsiteX95" fmla="*/ 2409825 w 2715330"/>
                  <a:gd name="connsiteY95" fmla="*/ 1438275 h 1981200"/>
                  <a:gd name="connsiteX96" fmla="*/ 2428875 w 2715330"/>
                  <a:gd name="connsiteY96" fmla="*/ 1495425 h 1981200"/>
                  <a:gd name="connsiteX97" fmla="*/ 2447925 w 2715330"/>
                  <a:gd name="connsiteY97" fmla="*/ 1552575 h 1981200"/>
                  <a:gd name="connsiteX98" fmla="*/ 2457450 w 2715330"/>
                  <a:gd name="connsiteY98" fmla="*/ 1581150 h 1981200"/>
                  <a:gd name="connsiteX99" fmla="*/ 2457450 w 2715330"/>
                  <a:gd name="connsiteY99" fmla="*/ 1628775 h 1981200"/>
                  <a:gd name="connsiteX100" fmla="*/ 2476500 w 2715330"/>
                  <a:gd name="connsiteY100" fmla="*/ 1676400 h 1981200"/>
                  <a:gd name="connsiteX101" fmla="*/ 2476500 w 2715330"/>
                  <a:gd name="connsiteY101" fmla="*/ 1733550 h 1981200"/>
                  <a:gd name="connsiteX102" fmla="*/ 2486025 w 2715330"/>
                  <a:gd name="connsiteY102" fmla="*/ 1790700 h 1981200"/>
                  <a:gd name="connsiteX103" fmla="*/ 2476500 w 2715330"/>
                  <a:gd name="connsiteY103" fmla="*/ 1828800 h 1981200"/>
                  <a:gd name="connsiteX104" fmla="*/ 2486025 w 2715330"/>
                  <a:gd name="connsiteY104" fmla="*/ 1866900 h 1981200"/>
                  <a:gd name="connsiteX105" fmla="*/ 2505075 w 2715330"/>
                  <a:gd name="connsiteY105" fmla="*/ 1924050 h 1981200"/>
                  <a:gd name="connsiteX106" fmla="*/ 2476500 w 2715330"/>
                  <a:gd name="connsiteY106" fmla="*/ 1952625 h 1981200"/>
                  <a:gd name="connsiteX107" fmla="*/ 2505075 w 2715330"/>
                  <a:gd name="connsiteY107" fmla="*/ 1981200 h 1981200"/>
                  <a:gd name="connsiteX108" fmla="*/ 2552700 w 2715330"/>
                  <a:gd name="connsiteY108" fmla="*/ 1914525 h 1981200"/>
                  <a:gd name="connsiteX109" fmla="*/ 2552700 w 2715330"/>
                  <a:gd name="connsiteY109" fmla="*/ 1847850 h 1981200"/>
                  <a:gd name="connsiteX110" fmla="*/ 2562225 w 2715330"/>
                  <a:gd name="connsiteY110" fmla="*/ 1790700 h 1981200"/>
                  <a:gd name="connsiteX111" fmla="*/ 2562225 w 2715330"/>
                  <a:gd name="connsiteY111" fmla="*/ 1743075 h 1981200"/>
                  <a:gd name="connsiteX112" fmla="*/ 2562225 w 2715330"/>
                  <a:gd name="connsiteY112" fmla="*/ 1676400 h 1981200"/>
                  <a:gd name="connsiteX113" fmla="*/ 2571750 w 2715330"/>
                  <a:gd name="connsiteY113" fmla="*/ 1619250 h 1981200"/>
                  <a:gd name="connsiteX114" fmla="*/ 2581275 w 2715330"/>
                  <a:gd name="connsiteY114" fmla="*/ 1552575 h 1981200"/>
                  <a:gd name="connsiteX115" fmla="*/ 2571750 w 2715330"/>
                  <a:gd name="connsiteY115" fmla="*/ 1495425 h 1981200"/>
                  <a:gd name="connsiteX116" fmla="*/ 2600325 w 2715330"/>
                  <a:gd name="connsiteY116" fmla="*/ 1447800 h 1981200"/>
                  <a:gd name="connsiteX117" fmla="*/ 2571750 w 2715330"/>
                  <a:gd name="connsiteY117" fmla="*/ 1409700 h 1981200"/>
                  <a:gd name="connsiteX118" fmla="*/ 2600325 w 2715330"/>
                  <a:gd name="connsiteY118" fmla="*/ 1343025 h 1981200"/>
                  <a:gd name="connsiteX119" fmla="*/ 2600325 w 2715330"/>
                  <a:gd name="connsiteY119" fmla="*/ 1276350 h 1981200"/>
                  <a:gd name="connsiteX120" fmla="*/ 2581275 w 2715330"/>
                  <a:gd name="connsiteY120" fmla="*/ 1228725 h 1981200"/>
                  <a:gd name="connsiteX121" fmla="*/ 2590800 w 2715330"/>
                  <a:gd name="connsiteY121" fmla="*/ 1171575 h 1981200"/>
                  <a:gd name="connsiteX122" fmla="*/ 2590800 w 2715330"/>
                  <a:gd name="connsiteY122" fmla="*/ 1143000 h 1981200"/>
                  <a:gd name="connsiteX123" fmla="*/ 2600325 w 2715330"/>
                  <a:gd name="connsiteY123" fmla="*/ 1076325 h 1981200"/>
                  <a:gd name="connsiteX124" fmla="*/ 2600325 w 2715330"/>
                  <a:gd name="connsiteY124" fmla="*/ 1038225 h 1981200"/>
                  <a:gd name="connsiteX125" fmla="*/ 2590800 w 2715330"/>
                  <a:gd name="connsiteY125" fmla="*/ 971550 h 1981200"/>
                  <a:gd name="connsiteX126" fmla="*/ 2600325 w 2715330"/>
                  <a:gd name="connsiteY126" fmla="*/ 923925 h 1981200"/>
                  <a:gd name="connsiteX127" fmla="*/ 2619375 w 2715330"/>
                  <a:gd name="connsiteY127" fmla="*/ 857250 h 1981200"/>
                  <a:gd name="connsiteX128" fmla="*/ 2638425 w 2715330"/>
                  <a:gd name="connsiteY128" fmla="*/ 809625 h 1981200"/>
                  <a:gd name="connsiteX129" fmla="*/ 2619375 w 2715330"/>
                  <a:gd name="connsiteY129" fmla="*/ 771525 h 1981200"/>
                  <a:gd name="connsiteX130" fmla="*/ 2638425 w 2715330"/>
                  <a:gd name="connsiteY130" fmla="*/ 723900 h 1981200"/>
                  <a:gd name="connsiteX131" fmla="*/ 2657475 w 2715330"/>
                  <a:gd name="connsiteY131" fmla="*/ 666750 h 1981200"/>
                  <a:gd name="connsiteX132" fmla="*/ 2705100 w 2715330"/>
                  <a:gd name="connsiteY132" fmla="*/ 657225 h 1981200"/>
                  <a:gd name="connsiteX133" fmla="*/ 2686050 w 2715330"/>
                  <a:gd name="connsiteY133" fmla="*/ 590550 h 1981200"/>
                  <a:gd name="connsiteX134" fmla="*/ 2705100 w 2715330"/>
                  <a:gd name="connsiteY134" fmla="*/ 523875 h 1981200"/>
                  <a:gd name="connsiteX135" fmla="*/ 2714625 w 2715330"/>
                  <a:gd name="connsiteY135" fmla="*/ 476250 h 1981200"/>
                  <a:gd name="connsiteX136" fmla="*/ 2714625 w 2715330"/>
                  <a:gd name="connsiteY136" fmla="*/ 419100 h 1981200"/>
                  <a:gd name="connsiteX0" fmla="*/ 0 w 2733675"/>
                  <a:gd name="connsiteY0" fmla="*/ 695325 h 1981200"/>
                  <a:gd name="connsiteX1" fmla="*/ 9525 w 2733675"/>
                  <a:gd name="connsiteY1" fmla="*/ 647700 h 1981200"/>
                  <a:gd name="connsiteX2" fmla="*/ 19050 w 2733675"/>
                  <a:gd name="connsiteY2" fmla="*/ 619125 h 1981200"/>
                  <a:gd name="connsiteX3" fmla="*/ 47625 w 2733675"/>
                  <a:gd name="connsiteY3" fmla="*/ 609600 h 1981200"/>
                  <a:gd name="connsiteX4" fmla="*/ 76200 w 2733675"/>
                  <a:gd name="connsiteY4" fmla="*/ 581025 h 1981200"/>
                  <a:gd name="connsiteX5" fmla="*/ 95250 w 2733675"/>
                  <a:gd name="connsiteY5" fmla="*/ 552450 h 1981200"/>
                  <a:gd name="connsiteX6" fmla="*/ 152400 w 2733675"/>
                  <a:gd name="connsiteY6" fmla="*/ 533400 h 1981200"/>
                  <a:gd name="connsiteX7" fmla="*/ 180975 w 2733675"/>
                  <a:gd name="connsiteY7" fmla="*/ 523875 h 1981200"/>
                  <a:gd name="connsiteX8" fmla="*/ 238125 w 2733675"/>
                  <a:gd name="connsiteY8" fmla="*/ 485775 h 1981200"/>
                  <a:gd name="connsiteX9" fmla="*/ 266700 w 2733675"/>
                  <a:gd name="connsiteY9" fmla="*/ 457200 h 1981200"/>
                  <a:gd name="connsiteX10" fmla="*/ 390530 w 2733675"/>
                  <a:gd name="connsiteY10" fmla="*/ 419098 h 1981200"/>
                  <a:gd name="connsiteX11" fmla="*/ 409579 w 2733675"/>
                  <a:gd name="connsiteY11" fmla="*/ 390519 h 1981200"/>
                  <a:gd name="connsiteX12" fmla="*/ 438150 w 2733675"/>
                  <a:gd name="connsiteY12" fmla="*/ 381000 h 1981200"/>
                  <a:gd name="connsiteX13" fmla="*/ 466725 w 2733675"/>
                  <a:gd name="connsiteY13" fmla="*/ 371475 h 1981200"/>
                  <a:gd name="connsiteX14" fmla="*/ 523875 w 2733675"/>
                  <a:gd name="connsiteY14" fmla="*/ 342900 h 1981200"/>
                  <a:gd name="connsiteX15" fmla="*/ 542925 w 2733675"/>
                  <a:gd name="connsiteY15" fmla="*/ 314325 h 1981200"/>
                  <a:gd name="connsiteX16" fmla="*/ 571500 w 2733675"/>
                  <a:gd name="connsiteY16" fmla="*/ 304800 h 1981200"/>
                  <a:gd name="connsiteX17" fmla="*/ 638175 w 2733675"/>
                  <a:gd name="connsiteY17" fmla="*/ 285750 h 1981200"/>
                  <a:gd name="connsiteX18" fmla="*/ 666750 w 2733675"/>
                  <a:gd name="connsiteY18" fmla="*/ 266700 h 1981200"/>
                  <a:gd name="connsiteX19" fmla="*/ 695325 w 2733675"/>
                  <a:gd name="connsiteY19" fmla="*/ 257175 h 1981200"/>
                  <a:gd name="connsiteX20" fmla="*/ 752475 w 2733675"/>
                  <a:gd name="connsiteY20" fmla="*/ 219075 h 1981200"/>
                  <a:gd name="connsiteX21" fmla="*/ 800100 w 2733675"/>
                  <a:gd name="connsiteY21" fmla="*/ 180975 h 1981200"/>
                  <a:gd name="connsiteX22" fmla="*/ 857250 w 2733675"/>
                  <a:gd name="connsiteY22" fmla="*/ 133350 h 1981200"/>
                  <a:gd name="connsiteX23" fmla="*/ 914400 w 2733675"/>
                  <a:gd name="connsiteY23" fmla="*/ 114300 h 1981200"/>
                  <a:gd name="connsiteX24" fmla="*/ 942975 w 2733675"/>
                  <a:gd name="connsiteY24" fmla="*/ 104775 h 1981200"/>
                  <a:gd name="connsiteX25" fmla="*/ 981075 w 2733675"/>
                  <a:gd name="connsiteY25" fmla="*/ 95250 h 1981200"/>
                  <a:gd name="connsiteX26" fmla="*/ 1038225 w 2733675"/>
                  <a:gd name="connsiteY26" fmla="*/ 76200 h 1981200"/>
                  <a:gd name="connsiteX27" fmla="*/ 1066800 w 2733675"/>
                  <a:gd name="connsiteY27" fmla="*/ 66675 h 1981200"/>
                  <a:gd name="connsiteX28" fmla="*/ 1114425 w 2733675"/>
                  <a:gd name="connsiteY28" fmla="*/ 57150 h 1981200"/>
                  <a:gd name="connsiteX29" fmla="*/ 1143000 w 2733675"/>
                  <a:gd name="connsiteY29" fmla="*/ 47625 h 1981200"/>
                  <a:gd name="connsiteX30" fmla="*/ 1190625 w 2733675"/>
                  <a:gd name="connsiteY30" fmla="*/ 38100 h 1981200"/>
                  <a:gd name="connsiteX31" fmla="*/ 1295400 w 2733675"/>
                  <a:gd name="connsiteY31" fmla="*/ 19050 h 1981200"/>
                  <a:gd name="connsiteX32" fmla="*/ 1362075 w 2733675"/>
                  <a:gd name="connsiteY32" fmla="*/ 0 h 1981200"/>
                  <a:gd name="connsiteX33" fmla="*/ 1476375 w 2733675"/>
                  <a:gd name="connsiteY33" fmla="*/ 9525 h 1981200"/>
                  <a:gd name="connsiteX34" fmla="*/ 1495425 w 2733675"/>
                  <a:gd name="connsiteY34" fmla="*/ 38100 h 1981200"/>
                  <a:gd name="connsiteX35" fmla="*/ 1504950 w 2733675"/>
                  <a:gd name="connsiteY35" fmla="*/ 85725 h 1981200"/>
                  <a:gd name="connsiteX36" fmla="*/ 1514475 w 2733675"/>
                  <a:gd name="connsiteY36" fmla="*/ 323850 h 1981200"/>
                  <a:gd name="connsiteX37" fmla="*/ 1543050 w 2733675"/>
                  <a:gd name="connsiteY37" fmla="*/ 485775 h 1981200"/>
                  <a:gd name="connsiteX38" fmla="*/ 1552575 w 2733675"/>
                  <a:gd name="connsiteY38" fmla="*/ 514350 h 1981200"/>
                  <a:gd name="connsiteX39" fmla="*/ 1571625 w 2733675"/>
                  <a:gd name="connsiteY39" fmla="*/ 590550 h 1981200"/>
                  <a:gd name="connsiteX40" fmla="*/ 1562100 w 2733675"/>
                  <a:gd name="connsiteY40" fmla="*/ 638175 h 1981200"/>
                  <a:gd name="connsiteX41" fmla="*/ 1571625 w 2733675"/>
                  <a:gd name="connsiteY41" fmla="*/ 657225 h 1981200"/>
                  <a:gd name="connsiteX42" fmla="*/ 1600200 w 2733675"/>
                  <a:gd name="connsiteY42" fmla="*/ 685800 h 1981200"/>
                  <a:gd name="connsiteX43" fmla="*/ 1619252 w 2733675"/>
                  <a:gd name="connsiteY43" fmla="*/ 752475 h 1981200"/>
                  <a:gd name="connsiteX44" fmla="*/ 1619250 w 2733675"/>
                  <a:gd name="connsiteY44" fmla="*/ 809625 h 1981200"/>
                  <a:gd name="connsiteX45" fmla="*/ 1628775 w 2733675"/>
                  <a:gd name="connsiteY45" fmla="*/ 866775 h 1981200"/>
                  <a:gd name="connsiteX46" fmla="*/ 1638300 w 2733675"/>
                  <a:gd name="connsiteY46" fmla="*/ 895350 h 1981200"/>
                  <a:gd name="connsiteX47" fmla="*/ 1628775 w 2733675"/>
                  <a:gd name="connsiteY47" fmla="*/ 942975 h 1981200"/>
                  <a:gd name="connsiteX48" fmla="*/ 1647825 w 2733675"/>
                  <a:gd name="connsiteY48" fmla="*/ 990600 h 1981200"/>
                  <a:gd name="connsiteX49" fmla="*/ 1647825 w 2733675"/>
                  <a:gd name="connsiteY49" fmla="*/ 1019175 h 1981200"/>
                  <a:gd name="connsiteX50" fmla="*/ 1657350 w 2733675"/>
                  <a:gd name="connsiteY50" fmla="*/ 1066800 h 1981200"/>
                  <a:gd name="connsiteX51" fmla="*/ 1657350 w 2733675"/>
                  <a:gd name="connsiteY51" fmla="*/ 1114425 h 1981200"/>
                  <a:gd name="connsiteX52" fmla="*/ 1666875 w 2733675"/>
                  <a:gd name="connsiteY52" fmla="*/ 1152525 h 1981200"/>
                  <a:gd name="connsiteX53" fmla="*/ 1657350 w 2733675"/>
                  <a:gd name="connsiteY53" fmla="*/ 1171575 h 1981200"/>
                  <a:gd name="connsiteX54" fmla="*/ 1676400 w 2733675"/>
                  <a:gd name="connsiteY54" fmla="*/ 1209675 h 1981200"/>
                  <a:gd name="connsiteX55" fmla="*/ 1676400 w 2733675"/>
                  <a:gd name="connsiteY55" fmla="*/ 1257300 h 1981200"/>
                  <a:gd name="connsiteX56" fmla="*/ 1695450 w 2733675"/>
                  <a:gd name="connsiteY56" fmla="*/ 1304925 h 1981200"/>
                  <a:gd name="connsiteX57" fmla="*/ 1695450 w 2733675"/>
                  <a:gd name="connsiteY57" fmla="*/ 1352550 h 1981200"/>
                  <a:gd name="connsiteX58" fmla="*/ 1733550 w 2733675"/>
                  <a:gd name="connsiteY58" fmla="*/ 1390650 h 1981200"/>
                  <a:gd name="connsiteX59" fmla="*/ 1762125 w 2733675"/>
                  <a:gd name="connsiteY59" fmla="*/ 1352550 h 1981200"/>
                  <a:gd name="connsiteX60" fmla="*/ 1771650 w 2733675"/>
                  <a:gd name="connsiteY60" fmla="*/ 1304925 h 1981200"/>
                  <a:gd name="connsiteX61" fmla="*/ 1790700 w 2733675"/>
                  <a:gd name="connsiteY61" fmla="*/ 1247775 h 1981200"/>
                  <a:gd name="connsiteX62" fmla="*/ 1790700 w 2733675"/>
                  <a:gd name="connsiteY62" fmla="*/ 1209675 h 1981200"/>
                  <a:gd name="connsiteX63" fmla="*/ 1809750 w 2733675"/>
                  <a:gd name="connsiteY63" fmla="*/ 1143000 h 1981200"/>
                  <a:gd name="connsiteX64" fmla="*/ 1800225 w 2733675"/>
                  <a:gd name="connsiteY64" fmla="*/ 1076325 h 1981200"/>
                  <a:gd name="connsiteX65" fmla="*/ 1809750 w 2733675"/>
                  <a:gd name="connsiteY65" fmla="*/ 1047750 h 1981200"/>
                  <a:gd name="connsiteX66" fmla="*/ 1828800 w 2733675"/>
                  <a:gd name="connsiteY66" fmla="*/ 981075 h 1981200"/>
                  <a:gd name="connsiteX67" fmla="*/ 1838325 w 2733675"/>
                  <a:gd name="connsiteY67" fmla="*/ 933450 h 1981200"/>
                  <a:gd name="connsiteX68" fmla="*/ 1847850 w 2733675"/>
                  <a:gd name="connsiteY68" fmla="*/ 885825 h 1981200"/>
                  <a:gd name="connsiteX69" fmla="*/ 1866900 w 2733675"/>
                  <a:gd name="connsiteY69" fmla="*/ 838200 h 1981200"/>
                  <a:gd name="connsiteX70" fmla="*/ 1914525 w 2733675"/>
                  <a:gd name="connsiteY70" fmla="*/ 895350 h 1981200"/>
                  <a:gd name="connsiteX71" fmla="*/ 1914525 w 2733675"/>
                  <a:gd name="connsiteY71" fmla="*/ 942975 h 1981200"/>
                  <a:gd name="connsiteX72" fmla="*/ 1933575 w 2733675"/>
                  <a:gd name="connsiteY72" fmla="*/ 1000125 h 1981200"/>
                  <a:gd name="connsiteX73" fmla="*/ 2038350 w 2733675"/>
                  <a:gd name="connsiteY73" fmla="*/ 1038225 h 1981200"/>
                  <a:gd name="connsiteX74" fmla="*/ 2000250 w 2733675"/>
                  <a:gd name="connsiteY74" fmla="*/ 1009650 h 1981200"/>
                  <a:gd name="connsiteX75" fmla="*/ 2047875 w 2733675"/>
                  <a:gd name="connsiteY75" fmla="*/ 990600 h 1981200"/>
                  <a:gd name="connsiteX76" fmla="*/ 2076450 w 2733675"/>
                  <a:gd name="connsiteY76" fmla="*/ 933450 h 1981200"/>
                  <a:gd name="connsiteX77" fmla="*/ 2105025 w 2733675"/>
                  <a:gd name="connsiteY77" fmla="*/ 876300 h 1981200"/>
                  <a:gd name="connsiteX78" fmla="*/ 2085975 w 2733675"/>
                  <a:gd name="connsiteY78" fmla="*/ 809625 h 1981200"/>
                  <a:gd name="connsiteX79" fmla="*/ 2133600 w 2733675"/>
                  <a:gd name="connsiteY79" fmla="*/ 752475 h 1981200"/>
                  <a:gd name="connsiteX80" fmla="*/ 2190750 w 2733675"/>
                  <a:gd name="connsiteY80" fmla="*/ 752475 h 1981200"/>
                  <a:gd name="connsiteX81" fmla="*/ 2247900 w 2733675"/>
                  <a:gd name="connsiteY81" fmla="*/ 752475 h 1981200"/>
                  <a:gd name="connsiteX82" fmla="*/ 2295525 w 2733675"/>
                  <a:gd name="connsiteY82" fmla="*/ 800100 h 1981200"/>
                  <a:gd name="connsiteX83" fmla="*/ 2314575 w 2733675"/>
                  <a:gd name="connsiteY83" fmla="*/ 847725 h 1981200"/>
                  <a:gd name="connsiteX84" fmla="*/ 2333625 w 2733675"/>
                  <a:gd name="connsiteY84" fmla="*/ 904875 h 1981200"/>
                  <a:gd name="connsiteX85" fmla="*/ 2352675 w 2733675"/>
                  <a:gd name="connsiteY85" fmla="*/ 962025 h 1981200"/>
                  <a:gd name="connsiteX86" fmla="*/ 2371725 w 2733675"/>
                  <a:gd name="connsiteY86" fmla="*/ 1019175 h 1981200"/>
                  <a:gd name="connsiteX87" fmla="*/ 2362200 w 2733675"/>
                  <a:gd name="connsiteY87" fmla="*/ 1047750 h 1981200"/>
                  <a:gd name="connsiteX88" fmla="*/ 2390775 w 2733675"/>
                  <a:gd name="connsiteY88" fmla="*/ 1104900 h 1981200"/>
                  <a:gd name="connsiteX89" fmla="*/ 2390775 w 2733675"/>
                  <a:gd name="connsiteY89" fmla="*/ 1152525 h 1981200"/>
                  <a:gd name="connsiteX90" fmla="*/ 2390775 w 2733675"/>
                  <a:gd name="connsiteY90" fmla="*/ 1200150 h 1981200"/>
                  <a:gd name="connsiteX91" fmla="*/ 2371725 w 2733675"/>
                  <a:gd name="connsiteY91" fmla="*/ 1228725 h 1981200"/>
                  <a:gd name="connsiteX92" fmla="*/ 2381250 w 2733675"/>
                  <a:gd name="connsiteY92" fmla="*/ 1266825 h 1981200"/>
                  <a:gd name="connsiteX93" fmla="*/ 2390775 w 2733675"/>
                  <a:gd name="connsiteY93" fmla="*/ 1323975 h 1981200"/>
                  <a:gd name="connsiteX94" fmla="*/ 2409825 w 2733675"/>
                  <a:gd name="connsiteY94" fmla="*/ 1381125 h 1981200"/>
                  <a:gd name="connsiteX95" fmla="*/ 2409825 w 2733675"/>
                  <a:gd name="connsiteY95" fmla="*/ 1438275 h 1981200"/>
                  <a:gd name="connsiteX96" fmla="*/ 2428875 w 2733675"/>
                  <a:gd name="connsiteY96" fmla="*/ 1495425 h 1981200"/>
                  <a:gd name="connsiteX97" fmla="*/ 2447925 w 2733675"/>
                  <a:gd name="connsiteY97" fmla="*/ 1552575 h 1981200"/>
                  <a:gd name="connsiteX98" fmla="*/ 2457450 w 2733675"/>
                  <a:gd name="connsiteY98" fmla="*/ 1581150 h 1981200"/>
                  <a:gd name="connsiteX99" fmla="*/ 2457450 w 2733675"/>
                  <a:gd name="connsiteY99" fmla="*/ 1628775 h 1981200"/>
                  <a:gd name="connsiteX100" fmla="*/ 2476500 w 2733675"/>
                  <a:gd name="connsiteY100" fmla="*/ 1676400 h 1981200"/>
                  <a:gd name="connsiteX101" fmla="*/ 2476500 w 2733675"/>
                  <a:gd name="connsiteY101" fmla="*/ 1733550 h 1981200"/>
                  <a:gd name="connsiteX102" fmla="*/ 2486025 w 2733675"/>
                  <a:gd name="connsiteY102" fmla="*/ 1790700 h 1981200"/>
                  <a:gd name="connsiteX103" fmla="*/ 2476500 w 2733675"/>
                  <a:gd name="connsiteY103" fmla="*/ 1828800 h 1981200"/>
                  <a:gd name="connsiteX104" fmla="*/ 2486025 w 2733675"/>
                  <a:gd name="connsiteY104" fmla="*/ 1866900 h 1981200"/>
                  <a:gd name="connsiteX105" fmla="*/ 2505075 w 2733675"/>
                  <a:gd name="connsiteY105" fmla="*/ 1924050 h 1981200"/>
                  <a:gd name="connsiteX106" fmla="*/ 2476500 w 2733675"/>
                  <a:gd name="connsiteY106" fmla="*/ 1952625 h 1981200"/>
                  <a:gd name="connsiteX107" fmla="*/ 2505075 w 2733675"/>
                  <a:gd name="connsiteY107" fmla="*/ 1981200 h 1981200"/>
                  <a:gd name="connsiteX108" fmla="*/ 2552700 w 2733675"/>
                  <a:gd name="connsiteY108" fmla="*/ 1914525 h 1981200"/>
                  <a:gd name="connsiteX109" fmla="*/ 2552700 w 2733675"/>
                  <a:gd name="connsiteY109" fmla="*/ 1847850 h 1981200"/>
                  <a:gd name="connsiteX110" fmla="*/ 2562225 w 2733675"/>
                  <a:gd name="connsiteY110" fmla="*/ 1790700 h 1981200"/>
                  <a:gd name="connsiteX111" fmla="*/ 2562225 w 2733675"/>
                  <a:gd name="connsiteY111" fmla="*/ 1743075 h 1981200"/>
                  <a:gd name="connsiteX112" fmla="*/ 2562225 w 2733675"/>
                  <a:gd name="connsiteY112" fmla="*/ 1676400 h 1981200"/>
                  <a:gd name="connsiteX113" fmla="*/ 2571750 w 2733675"/>
                  <a:gd name="connsiteY113" fmla="*/ 1619250 h 1981200"/>
                  <a:gd name="connsiteX114" fmla="*/ 2581275 w 2733675"/>
                  <a:gd name="connsiteY114" fmla="*/ 1552575 h 1981200"/>
                  <a:gd name="connsiteX115" fmla="*/ 2571750 w 2733675"/>
                  <a:gd name="connsiteY115" fmla="*/ 1495425 h 1981200"/>
                  <a:gd name="connsiteX116" fmla="*/ 2600325 w 2733675"/>
                  <a:gd name="connsiteY116" fmla="*/ 1447800 h 1981200"/>
                  <a:gd name="connsiteX117" fmla="*/ 2571750 w 2733675"/>
                  <a:gd name="connsiteY117" fmla="*/ 1409700 h 1981200"/>
                  <a:gd name="connsiteX118" fmla="*/ 2600325 w 2733675"/>
                  <a:gd name="connsiteY118" fmla="*/ 1343025 h 1981200"/>
                  <a:gd name="connsiteX119" fmla="*/ 2600325 w 2733675"/>
                  <a:gd name="connsiteY119" fmla="*/ 1276350 h 1981200"/>
                  <a:gd name="connsiteX120" fmla="*/ 2581275 w 2733675"/>
                  <a:gd name="connsiteY120" fmla="*/ 1228725 h 1981200"/>
                  <a:gd name="connsiteX121" fmla="*/ 2590800 w 2733675"/>
                  <a:gd name="connsiteY121" fmla="*/ 1171575 h 1981200"/>
                  <a:gd name="connsiteX122" fmla="*/ 2590800 w 2733675"/>
                  <a:gd name="connsiteY122" fmla="*/ 1143000 h 1981200"/>
                  <a:gd name="connsiteX123" fmla="*/ 2600325 w 2733675"/>
                  <a:gd name="connsiteY123" fmla="*/ 1076325 h 1981200"/>
                  <a:gd name="connsiteX124" fmla="*/ 2600325 w 2733675"/>
                  <a:gd name="connsiteY124" fmla="*/ 1038225 h 1981200"/>
                  <a:gd name="connsiteX125" fmla="*/ 2590800 w 2733675"/>
                  <a:gd name="connsiteY125" fmla="*/ 971550 h 1981200"/>
                  <a:gd name="connsiteX126" fmla="*/ 2600325 w 2733675"/>
                  <a:gd name="connsiteY126" fmla="*/ 923925 h 1981200"/>
                  <a:gd name="connsiteX127" fmla="*/ 2619375 w 2733675"/>
                  <a:gd name="connsiteY127" fmla="*/ 857250 h 1981200"/>
                  <a:gd name="connsiteX128" fmla="*/ 2638425 w 2733675"/>
                  <a:gd name="connsiteY128" fmla="*/ 809625 h 1981200"/>
                  <a:gd name="connsiteX129" fmla="*/ 2619375 w 2733675"/>
                  <a:gd name="connsiteY129" fmla="*/ 771525 h 1981200"/>
                  <a:gd name="connsiteX130" fmla="*/ 2638425 w 2733675"/>
                  <a:gd name="connsiteY130" fmla="*/ 723900 h 1981200"/>
                  <a:gd name="connsiteX131" fmla="*/ 2657475 w 2733675"/>
                  <a:gd name="connsiteY131" fmla="*/ 666750 h 1981200"/>
                  <a:gd name="connsiteX132" fmla="*/ 2705100 w 2733675"/>
                  <a:gd name="connsiteY132" fmla="*/ 657225 h 1981200"/>
                  <a:gd name="connsiteX133" fmla="*/ 2686050 w 2733675"/>
                  <a:gd name="connsiteY133" fmla="*/ 590550 h 1981200"/>
                  <a:gd name="connsiteX134" fmla="*/ 2705100 w 2733675"/>
                  <a:gd name="connsiteY134" fmla="*/ 523875 h 1981200"/>
                  <a:gd name="connsiteX135" fmla="*/ 2714625 w 2733675"/>
                  <a:gd name="connsiteY135" fmla="*/ 476250 h 1981200"/>
                  <a:gd name="connsiteX136" fmla="*/ 2714625 w 2733675"/>
                  <a:gd name="connsiteY136" fmla="*/ 419100 h 1981200"/>
                  <a:gd name="connsiteX137" fmla="*/ 2733675 w 2733675"/>
                  <a:gd name="connsiteY137" fmla="*/ 352425 h 1981200"/>
                  <a:gd name="connsiteX0" fmla="*/ 0 w 2733859"/>
                  <a:gd name="connsiteY0" fmla="*/ 695325 h 1981200"/>
                  <a:gd name="connsiteX1" fmla="*/ 9525 w 2733859"/>
                  <a:gd name="connsiteY1" fmla="*/ 647700 h 1981200"/>
                  <a:gd name="connsiteX2" fmla="*/ 19050 w 2733859"/>
                  <a:gd name="connsiteY2" fmla="*/ 619125 h 1981200"/>
                  <a:gd name="connsiteX3" fmla="*/ 47625 w 2733859"/>
                  <a:gd name="connsiteY3" fmla="*/ 609600 h 1981200"/>
                  <a:gd name="connsiteX4" fmla="*/ 76200 w 2733859"/>
                  <a:gd name="connsiteY4" fmla="*/ 581025 h 1981200"/>
                  <a:gd name="connsiteX5" fmla="*/ 95250 w 2733859"/>
                  <a:gd name="connsiteY5" fmla="*/ 552450 h 1981200"/>
                  <a:gd name="connsiteX6" fmla="*/ 152400 w 2733859"/>
                  <a:gd name="connsiteY6" fmla="*/ 533400 h 1981200"/>
                  <a:gd name="connsiteX7" fmla="*/ 180975 w 2733859"/>
                  <a:gd name="connsiteY7" fmla="*/ 523875 h 1981200"/>
                  <a:gd name="connsiteX8" fmla="*/ 238125 w 2733859"/>
                  <a:gd name="connsiteY8" fmla="*/ 485775 h 1981200"/>
                  <a:gd name="connsiteX9" fmla="*/ 266700 w 2733859"/>
                  <a:gd name="connsiteY9" fmla="*/ 457200 h 1981200"/>
                  <a:gd name="connsiteX10" fmla="*/ 390530 w 2733859"/>
                  <a:gd name="connsiteY10" fmla="*/ 419098 h 1981200"/>
                  <a:gd name="connsiteX11" fmla="*/ 409579 w 2733859"/>
                  <a:gd name="connsiteY11" fmla="*/ 390519 h 1981200"/>
                  <a:gd name="connsiteX12" fmla="*/ 438150 w 2733859"/>
                  <a:gd name="connsiteY12" fmla="*/ 381000 h 1981200"/>
                  <a:gd name="connsiteX13" fmla="*/ 466725 w 2733859"/>
                  <a:gd name="connsiteY13" fmla="*/ 371475 h 1981200"/>
                  <a:gd name="connsiteX14" fmla="*/ 523875 w 2733859"/>
                  <a:gd name="connsiteY14" fmla="*/ 342900 h 1981200"/>
                  <a:gd name="connsiteX15" fmla="*/ 542925 w 2733859"/>
                  <a:gd name="connsiteY15" fmla="*/ 314325 h 1981200"/>
                  <a:gd name="connsiteX16" fmla="*/ 571500 w 2733859"/>
                  <a:gd name="connsiteY16" fmla="*/ 304800 h 1981200"/>
                  <a:gd name="connsiteX17" fmla="*/ 638175 w 2733859"/>
                  <a:gd name="connsiteY17" fmla="*/ 285750 h 1981200"/>
                  <a:gd name="connsiteX18" fmla="*/ 666750 w 2733859"/>
                  <a:gd name="connsiteY18" fmla="*/ 266700 h 1981200"/>
                  <a:gd name="connsiteX19" fmla="*/ 695325 w 2733859"/>
                  <a:gd name="connsiteY19" fmla="*/ 257175 h 1981200"/>
                  <a:gd name="connsiteX20" fmla="*/ 752475 w 2733859"/>
                  <a:gd name="connsiteY20" fmla="*/ 219075 h 1981200"/>
                  <a:gd name="connsiteX21" fmla="*/ 800100 w 2733859"/>
                  <a:gd name="connsiteY21" fmla="*/ 180975 h 1981200"/>
                  <a:gd name="connsiteX22" fmla="*/ 857250 w 2733859"/>
                  <a:gd name="connsiteY22" fmla="*/ 133350 h 1981200"/>
                  <a:gd name="connsiteX23" fmla="*/ 914400 w 2733859"/>
                  <a:gd name="connsiteY23" fmla="*/ 114300 h 1981200"/>
                  <a:gd name="connsiteX24" fmla="*/ 942975 w 2733859"/>
                  <a:gd name="connsiteY24" fmla="*/ 104775 h 1981200"/>
                  <a:gd name="connsiteX25" fmla="*/ 981075 w 2733859"/>
                  <a:gd name="connsiteY25" fmla="*/ 95250 h 1981200"/>
                  <a:gd name="connsiteX26" fmla="*/ 1038225 w 2733859"/>
                  <a:gd name="connsiteY26" fmla="*/ 76200 h 1981200"/>
                  <a:gd name="connsiteX27" fmla="*/ 1066800 w 2733859"/>
                  <a:gd name="connsiteY27" fmla="*/ 66675 h 1981200"/>
                  <a:gd name="connsiteX28" fmla="*/ 1114425 w 2733859"/>
                  <a:gd name="connsiteY28" fmla="*/ 57150 h 1981200"/>
                  <a:gd name="connsiteX29" fmla="*/ 1143000 w 2733859"/>
                  <a:gd name="connsiteY29" fmla="*/ 47625 h 1981200"/>
                  <a:gd name="connsiteX30" fmla="*/ 1190625 w 2733859"/>
                  <a:gd name="connsiteY30" fmla="*/ 38100 h 1981200"/>
                  <a:gd name="connsiteX31" fmla="*/ 1295400 w 2733859"/>
                  <a:gd name="connsiteY31" fmla="*/ 19050 h 1981200"/>
                  <a:gd name="connsiteX32" fmla="*/ 1362075 w 2733859"/>
                  <a:gd name="connsiteY32" fmla="*/ 0 h 1981200"/>
                  <a:gd name="connsiteX33" fmla="*/ 1476375 w 2733859"/>
                  <a:gd name="connsiteY33" fmla="*/ 9525 h 1981200"/>
                  <a:gd name="connsiteX34" fmla="*/ 1495425 w 2733859"/>
                  <a:gd name="connsiteY34" fmla="*/ 38100 h 1981200"/>
                  <a:gd name="connsiteX35" fmla="*/ 1504950 w 2733859"/>
                  <a:gd name="connsiteY35" fmla="*/ 85725 h 1981200"/>
                  <a:gd name="connsiteX36" fmla="*/ 1514475 w 2733859"/>
                  <a:gd name="connsiteY36" fmla="*/ 323850 h 1981200"/>
                  <a:gd name="connsiteX37" fmla="*/ 1543050 w 2733859"/>
                  <a:gd name="connsiteY37" fmla="*/ 485775 h 1981200"/>
                  <a:gd name="connsiteX38" fmla="*/ 1552575 w 2733859"/>
                  <a:gd name="connsiteY38" fmla="*/ 514350 h 1981200"/>
                  <a:gd name="connsiteX39" fmla="*/ 1571625 w 2733859"/>
                  <a:gd name="connsiteY39" fmla="*/ 590550 h 1981200"/>
                  <a:gd name="connsiteX40" fmla="*/ 1562100 w 2733859"/>
                  <a:gd name="connsiteY40" fmla="*/ 638175 h 1981200"/>
                  <a:gd name="connsiteX41" fmla="*/ 1571625 w 2733859"/>
                  <a:gd name="connsiteY41" fmla="*/ 657225 h 1981200"/>
                  <a:gd name="connsiteX42" fmla="*/ 1600200 w 2733859"/>
                  <a:gd name="connsiteY42" fmla="*/ 685800 h 1981200"/>
                  <a:gd name="connsiteX43" fmla="*/ 1619252 w 2733859"/>
                  <a:gd name="connsiteY43" fmla="*/ 752475 h 1981200"/>
                  <a:gd name="connsiteX44" fmla="*/ 1619250 w 2733859"/>
                  <a:gd name="connsiteY44" fmla="*/ 809625 h 1981200"/>
                  <a:gd name="connsiteX45" fmla="*/ 1628775 w 2733859"/>
                  <a:gd name="connsiteY45" fmla="*/ 866775 h 1981200"/>
                  <a:gd name="connsiteX46" fmla="*/ 1638300 w 2733859"/>
                  <a:gd name="connsiteY46" fmla="*/ 895350 h 1981200"/>
                  <a:gd name="connsiteX47" fmla="*/ 1628775 w 2733859"/>
                  <a:gd name="connsiteY47" fmla="*/ 942975 h 1981200"/>
                  <a:gd name="connsiteX48" fmla="*/ 1647825 w 2733859"/>
                  <a:gd name="connsiteY48" fmla="*/ 990600 h 1981200"/>
                  <a:gd name="connsiteX49" fmla="*/ 1647825 w 2733859"/>
                  <a:gd name="connsiteY49" fmla="*/ 1019175 h 1981200"/>
                  <a:gd name="connsiteX50" fmla="*/ 1657350 w 2733859"/>
                  <a:gd name="connsiteY50" fmla="*/ 1066800 h 1981200"/>
                  <a:gd name="connsiteX51" fmla="*/ 1657350 w 2733859"/>
                  <a:gd name="connsiteY51" fmla="*/ 1114425 h 1981200"/>
                  <a:gd name="connsiteX52" fmla="*/ 1666875 w 2733859"/>
                  <a:gd name="connsiteY52" fmla="*/ 1152525 h 1981200"/>
                  <a:gd name="connsiteX53" fmla="*/ 1657350 w 2733859"/>
                  <a:gd name="connsiteY53" fmla="*/ 1171575 h 1981200"/>
                  <a:gd name="connsiteX54" fmla="*/ 1676400 w 2733859"/>
                  <a:gd name="connsiteY54" fmla="*/ 1209675 h 1981200"/>
                  <a:gd name="connsiteX55" fmla="*/ 1676400 w 2733859"/>
                  <a:gd name="connsiteY55" fmla="*/ 1257300 h 1981200"/>
                  <a:gd name="connsiteX56" fmla="*/ 1695450 w 2733859"/>
                  <a:gd name="connsiteY56" fmla="*/ 1304925 h 1981200"/>
                  <a:gd name="connsiteX57" fmla="*/ 1695450 w 2733859"/>
                  <a:gd name="connsiteY57" fmla="*/ 1352550 h 1981200"/>
                  <a:gd name="connsiteX58" fmla="*/ 1733550 w 2733859"/>
                  <a:gd name="connsiteY58" fmla="*/ 1390650 h 1981200"/>
                  <a:gd name="connsiteX59" fmla="*/ 1762125 w 2733859"/>
                  <a:gd name="connsiteY59" fmla="*/ 1352550 h 1981200"/>
                  <a:gd name="connsiteX60" fmla="*/ 1771650 w 2733859"/>
                  <a:gd name="connsiteY60" fmla="*/ 1304925 h 1981200"/>
                  <a:gd name="connsiteX61" fmla="*/ 1790700 w 2733859"/>
                  <a:gd name="connsiteY61" fmla="*/ 1247775 h 1981200"/>
                  <a:gd name="connsiteX62" fmla="*/ 1790700 w 2733859"/>
                  <a:gd name="connsiteY62" fmla="*/ 1209675 h 1981200"/>
                  <a:gd name="connsiteX63" fmla="*/ 1809750 w 2733859"/>
                  <a:gd name="connsiteY63" fmla="*/ 1143000 h 1981200"/>
                  <a:gd name="connsiteX64" fmla="*/ 1800225 w 2733859"/>
                  <a:gd name="connsiteY64" fmla="*/ 1076325 h 1981200"/>
                  <a:gd name="connsiteX65" fmla="*/ 1809750 w 2733859"/>
                  <a:gd name="connsiteY65" fmla="*/ 1047750 h 1981200"/>
                  <a:gd name="connsiteX66" fmla="*/ 1828800 w 2733859"/>
                  <a:gd name="connsiteY66" fmla="*/ 981075 h 1981200"/>
                  <a:gd name="connsiteX67" fmla="*/ 1838325 w 2733859"/>
                  <a:gd name="connsiteY67" fmla="*/ 933450 h 1981200"/>
                  <a:gd name="connsiteX68" fmla="*/ 1847850 w 2733859"/>
                  <a:gd name="connsiteY68" fmla="*/ 885825 h 1981200"/>
                  <a:gd name="connsiteX69" fmla="*/ 1866900 w 2733859"/>
                  <a:gd name="connsiteY69" fmla="*/ 838200 h 1981200"/>
                  <a:gd name="connsiteX70" fmla="*/ 1914525 w 2733859"/>
                  <a:gd name="connsiteY70" fmla="*/ 895350 h 1981200"/>
                  <a:gd name="connsiteX71" fmla="*/ 1914525 w 2733859"/>
                  <a:gd name="connsiteY71" fmla="*/ 942975 h 1981200"/>
                  <a:gd name="connsiteX72" fmla="*/ 1933575 w 2733859"/>
                  <a:gd name="connsiteY72" fmla="*/ 1000125 h 1981200"/>
                  <a:gd name="connsiteX73" fmla="*/ 2038350 w 2733859"/>
                  <a:gd name="connsiteY73" fmla="*/ 1038225 h 1981200"/>
                  <a:gd name="connsiteX74" fmla="*/ 2000250 w 2733859"/>
                  <a:gd name="connsiteY74" fmla="*/ 1009650 h 1981200"/>
                  <a:gd name="connsiteX75" fmla="*/ 2047875 w 2733859"/>
                  <a:gd name="connsiteY75" fmla="*/ 990600 h 1981200"/>
                  <a:gd name="connsiteX76" fmla="*/ 2076450 w 2733859"/>
                  <a:gd name="connsiteY76" fmla="*/ 933450 h 1981200"/>
                  <a:gd name="connsiteX77" fmla="*/ 2105025 w 2733859"/>
                  <a:gd name="connsiteY77" fmla="*/ 876300 h 1981200"/>
                  <a:gd name="connsiteX78" fmla="*/ 2085975 w 2733859"/>
                  <a:gd name="connsiteY78" fmla="*/ 809625 h 1981200"/>
                  <a:gd name="connsiteX79" fmla="*/ 2133600 w 2733859"/>
                  <a:gd name="connsiteY79" fmla="*/ 752475 h 1981200"/>
                  <a:gd name="connsiteX80" fmla="*/ 2190750 w 2733859"/>
                  <a:gd name="connsiteY80" fmla="*/ 752475 h 1981200"/>
                  <a:gd name="connsiteX81" fmla="*/ 2247900 w 2733859"/>
                  <a:gd name="connsiteY81" fmla="*/ 752475 h 1981200"/>
                  <a:gd name="connsiteX82" fmla="*/ 2295525 w 2733859"/>
                  <a:gd name="connsiteY82" fmla="*/ 800100 h 1981200"/>
                  <a:gd name="connsiteX83" fmla="*/ 2314575 w 2733859"/>
                  <a:gd name="connsiteY83" fmla="*/ 847725 h 1981200"/>
                  <a:gd name="connsiteX84" fmla="*/ 2333625 w 2733859"/>
                  <a:gd name="connsiteY84" fmla="*/ 904875 h 1981200"/>
                  <a:gd name="connsiteX85" fmla="*/ 2352675 w 2733859"/>
                  <a:gd name="connsiteY85" fmla="*/ 962025 h 1981200"/>
                  <a:gd name="connsiteX86" fmla="*/ 2371725 w 2733859"/>
                  <a:gd name="connsiteY86" fmla="*/ 1019175 h 1981200"/>
                  <a:gd name="connsiteX87" fmla="*/ 2362200 w 2733859"/>
                  <a:gd name="connsiteY87" fmla="*/ 1047750 h 1981200"/>
                  <a:gd name="connsiteX88" fmla="*/ 2390775 w 2733859"/>
                  <a:gd name="connsiteY88" fmla="*/ 1104900 h 1981200"/>
                  <a:gd name="connsiteX89" fmla="*/ 2390775 w 2733859"/>
                  <a:gd name="connsiteY89" fmla="*/ 1152525 h 1981200"/>
                  <a:gd name="connsiteX90" fmla="*/ 2390775 w 2733859"/>
                  <a:gd name="connsiteY90" fmla="*/ 1200150 h 1981200"/>
                  <a:gd name="connsiteX91" fmla="*/ 2371725 w 2733859"/>
                  <a:gd name="connsiteY91" fmla="*/ 1228725 h 1981200"/>
                  <a:gd name="connsiteX92" fmla="*/ 2381250 w 2733859"/>
                  <a:gd name="connsiteY92" fmla="*/ 1266825 h 1981200"/>
                  <a:gd name="connsiteX93" fmla="*/ 2390775 w 2733859"/>
                  <a:gd name="connsiteY93" fmla="*/ 1323975 h 1981200"/>
                  <a:gd name="connsiteX94" fmla="*/ 2409825 w 2733859"/>
                  <a:gd name="connsiteY94" fmla="*/ 1381125 h 1981200"/>
                  <a:gd name="connsiteX95" fmla="*/ 2409825 w 2733859"/>
                  <a:gd name="connsiteY95" fmla="*/ 1438275 h 1981200"/>
                  <a:gd name="connsiteX96" fmla="*/ 2428875 w 2733859"/>
                  <a:gd name="connsiteY96" fmla="*/ 1495425 h 1981200"/>
                  <a:gd name="connsiteX97" fmla="*/ 2447925 w 2733859"/>
                  <a:gd name="connsiteY97" fmla="*/ 1552575 h 1981200"/>
                  <a:gd name="connsiteX98" fmla="*/ 2457450 w 2733859"/>
                  <a:gd name="connsiteY98" fmla="*/ 1581150 h 1981200"/>
                  <a:gd name="connsiteX99" fmla="*/ 2457450 w 2733859"/>
                  <a:gd name="connsiteY99" fmla="*/ 1628775 h 1981200"/>
                  <a:gd name="connsiteX100" fmla="*/ 2476500 w 2733859"/>
                  <a:gd name="connsiteY100" fmla="*/ 1676400 h 1981200"/>
                  <a:gd name="connsiteX101" fmla="*/ 2476500 w 2733859"/>
                  <a:gd name="connsiteY101" fmla="*/ 1733550 h 1981200"/>
                  <a:gd name="connsiteX102" fmla="*/ 2486025 w 2733859"/>
                  <a:gd name="connsiteY102" fmla="*/ 1790700 h 1981200"/>
                  <a:gd name="connsiteX103" fmla="*/ 2476500 w 2733859"/>
                  <a:gd name="connsiteY103" fmla="*/ 1828800 h 1981200"/>
                  <a:gd name="connsiteX104" fmla="*/ 2486025 w 2733859"/>
                  <a:gd name="connsiteY104" fmla="*/ 1866900 h 1981200"/>
                  <a:gd name="connsiteX105" fmla="*/ 2505075 w 2733859"/>
                  <a:gd name="connsiteY105" fmla="*/ 1924050 h 1981200"/>
                  <a:gd name="connsiteX106" fmla="*/ 2476500 w 2733859"/>
                  <a:gd name="connsiteY106" fmla="*/ 1952625 h 1981200"/>
                  <a:gd name="connsiteX107" fmla="*/ 2505075 w 2733859"/>
                  <a:gd name="connsiteY107" fmla="*/ 1981200 h 1981200"/>
                  <a:gd name="connsiteX108" fmla="*/ 2552700 w 2733859"/>
                  <a:gd name="connsiteY108" fmla="*/ 1914525 h 1981200"/>
                  <a:gd name="connsiteX109" fmla="*/ 2552700 w 2733859"/>
                  <a:gd name="connsiteY109" fmla="*/ 1847850 h 1981200"/>
                  <a:gd name="connsiteX110" fmla="*/ 2562225 w 2733859"/>
                  <a:gd name="connsiteY110" fmla="*/ 1790700 h 1981200"/>
                  <a:gd name="connsiteX111" fmla="*/ 2562225 w 2733859"/>
                  <a:gd name="connsiteY111" fmla="*/ 1743075 h 1981200"/>
                  <a:gd name="connsiteX112" fmla="*/ 2562225 w 2733859"/>
                  <a:gd name="connsiteY112" fmla="*/ 1676400 h 1981200"/>
                  <a:gd name="connsiteX113" fmla="*/ 2571750 w 2733859"/>
                  <a:gd name="connsiteY113" fmla="*/ 1619250 h 1981200"/>
                  <a:gd name="connsiteX114" fmla="*/ 2581275 w 2733859"/>
                  <a:gd name="connsiteY114" fmla="*/ 1552575 h 1981200"/>
                  <a:gd name="connsiteX115" fmla="*/ 2571750 w 2733859"/>
                  <a:gd name="connsiteY115" fmla="*/ 1495425 h 1981200"/>
                  <a:gd name="connsiteX116" fmla="*/ 2600325 w 2733859"/>
                  <a:gd name="connsiteY116" fmla="*/ 1447800 h 1981200"/>
                  <a:gd name="connsiteX117" fmla="*/ 2571750 w 2733859"/>
                  <a:gd name="connsiteY117" fmla="*/ 1409700 h 1981200"/>
                  <a:gd name="connsiteX118" fmla="*/ 2600325 w 2733859"/>
                  <a:gd name="connsiteY118" fmla="*/ 1343025 h 1981200"/>
                  <a:gd name="connsiteX119" fmla="*/ 2600325 w 2733859"/>
                  <a:gd name="connsiteY119" fmla="*/ 1276350 h 1981200"/>
                  <a:gd name="connsiteX120" fmla="*/ 2581275 w 2733859"/>
                  <a:gd name="connsiteY120" fmla="*/ 1228725 h 1981200"/>
                  <a:gd name="connsiteX121" fmla="*/ 2590800 w 2733859"/>
                  <a:gd name="connsiteY121" fmla="*/ 1171575 h 1981200"/>
                  <a:gd name="connsiteX122" fmla="*/ 2590800 w 2733859"/>
                  <a:gd name="connsiteY122" fmla="*/ 1143000 h 1981200"/>
                  <a:gd name="connsiteX123" fmla="*/ 2600325 w 2733859"/>
                  <a:gd name="connsiteY123" fmla="*/ 1076325 h 1981200"/>
                  <a:gd name="connsiteX124" fmla="*/ 2600325 w 2733859"/>
                  <a:gd name="connsiteY124" fmla="*/ 1038225 h 1981200"/>
                  <a:gd name="connsiteX125" fmla="*/ 2590800 w 2733859"/>
                  <a:gd name="connsiteY125" fmla="*/ 971550 h 1981200"/>
                  <a:gd name="connsiteX126" fmla="*/ 2600325 w 2733859"/>
                  <a:gd name="connsiteY126" fmla="*/ 923925 h 1981200"/>
                  <a:gd name="connsiteX127" fmla="*/ 2619375 w 2733859"/>
                  <a:gd name="connsiteY127" fmla="*/ 857250 h 1981200"/>
                  <a:gd name="connsiteX128" fmla="*/ 2638425 w 2733859"/>
                  <a:gd name="connsiteY128" fmla="*/ 809625 h 1981200"/>
                  <a:gd name="connsiteX129" fmla="*/ 2619375 w 2733859"/>
                  <a:gd name="connsiteY129" fmla="*/ 771525 h 1981200"/>
                  <a:gd name="connsiteX130" fmla="*/ 2638425 w 2733859"/>
                  <a:gd name="connsiteY130" fmla="*/ 723900 h 1981200"/>
                  <a:gd name="connsiteX131" fmla="*/ 2657475 w 2733859"/>
                  <a:gd name="connsiteY131" fmla="*/ 666750 h 1981200"/>
                  <a:gd name="connsiteX132" fmla="*/ 2705100 w 2733859"/>
                  <a:gd name="connsiteY132" fmla="*/ 657225 h 1981200"/>
                  <a:gd name="connsiteX133" fmla="*/ 2686050 w 2733859"/>
                  <a:gd name="connsiteY133" fmla="*/ 590550 h 1981200"/>
                  <a:gd name="connsiteX134" fmla="*/ 2705100 w 2733859"/>
                  <a:gd name="connsiteY134" fmla="*/ 523875 h 1981200"/>
                  <a:gd name="connsiteX135" fmla="*/ 2714625 w 2733859"/>
                  <a:gd name="connsiteY135" fmla="*/ 476250 h 1981200"/>
                  <a:gd name="connsiteX136" fmla="*/ 2714625 w 2733859"/>
                  <a:gd name="connsiteY136" fmla="*/ 419100 h 1981200"/>
                  <a:gd name="connsiteX137" fmla="*/ 2733675 w 2733859"/>
                  <a:gd name="connsiteY137" fmla="*/ 352425 h 1981200"/>
                  <a:gd name="connsiteX138" fmla="*/ 2724150 w 2733859"/>
                  <a:gd name="connsiteY138" fmla="*/ 304800 h 1981200"/>
                  <a:gd name="connsiteX0" fmla="*/ 0 w 2733859"/>
                  <a:gd name="connsiteY0" fmla="*/ 695325 h 1981200"/>
                  <a:gd name="connsiteX1" fmla="*/ 9525 w 2733859"/>
                  <a:gd name="connsiteY1" fmla="*/ 647700 h 1981200"/>
                  <a:gd name="connsiteX2" fmla="*/ 19050 w 2733859"/>
                  <a:gd name="connsiteY2" fmla="*/ 619125 h 1981200"/>
                  <a:gd name="connsiteX3" fmla="*/ 47625 w 2733859"/>
                  <a:gd name="connsiteY3" fmla="*/ 609600 h 1981200"/>
                  <a:gd name="connsiteX4" fmla="*/ 76200 w 2733859"/>
                  <a:gd name="connsiteY4" fmla="*/ 581025 h 1981200"/>
                  <a:gd name="connsiteX5" fmla="*/ 95250 w 2733859"/>
                  <a:gd name="connsiteY5" fmla="*/ 552450 h 1981200"/>
                  <a:gd name="connsiteX6" fmla="*/ 152400 w 2733859"/>
                  <a:gd name="connsiteY6" fmla="*/ 533400 h 1981200"/>
                  <a:gd name="connsiteX7" fmla="*/ 180975 w 2733859"/>
                  <a:gd name="connsiteY7" fmla="*/ 523875 h 1981200"/>
                  <a:gd name="connsiteX8" fmla="*/ 238125 w 2733859"/>
                  <a:gd name="connsiteY8" fmla="*/ 485775 h 1981200"/>
                  <a:gd name="connsiteX9" fmla="*/ 266700 w 2733859"/>
                  <a:gd name="connsiteY9" fmla="*/ 457200 h 1981200"/>
                  <a:gd name="connsiteX10" fmla="*/ 390530 w 2733859"/>
                  <a:gd name="connsiteY10" fmla="*/ 419098 h 1981200"/>
                  <a:gd name="connsiteX11" fmla="*/ 409579 w 2733859"/>
                  <a:gd name="connsiteY11" fmla="*/ 390519 h 1981200"/>
                  <a:gd name="connsiteX12" fmla="*/ 438150 w 2733859"/>
                  <a:gd name="connsiteY12" fmla="*/ 381000 h 1981200"/>
                  <a:gd name="connsiteX13" fmla="*/ 466725 w 2733859"/>
                  <a:gd name="connsiteY13" fmla="*/ 371475 h 1981200"/>
                  <a:gd name="connsiteX14" fmla="*/ 523875 w 2733859"/>
                  <a:gd name="connsiteY14" fmla="*/ 342900 h 1981200"/>
                  <a:gd name="connsiteX15" fmla="*/ 542925 w 2733859"/>
                  <a:gd name="connsiteY15" fmla="*/ 314325 h 1981200"/>
                  <a:gd name="connsiteX16" fmla="*/ 571500 w 2733859"/>
                  <a:gd name="connsiteY16" fmla="*/ 304800 h 1981200"/>
                  <a:gd name="connsiteX17" fmla="*/ 638175 w 2733859"/>
                  <a:gd name="connsiteY17" fmla="*/ 285750 h 1981200"/>
                  <a:gd name="connsiteX18" fmla="*/ 666750 w 2733859"/>
                  <a:gd name="connsiteY18" fmla="*/ 266700 h 1981200"/>
                  <a:gd name="connsiteX19" fmla="*/ 695325 w 2733859"/>
                  <a:gd name="connsiteY19" fmla="*/ 257175 h 1981200"/>
                  <a:gd name="connsiteX20" fmla="*/ 752475 w 2733859"/>
                  <a:gd name="connsiteY20" fmla="*/ 219075 h 1981200"/>
                  <a:gd name="connsiteX21" fmla="*/ 800100 w 2733859"/>
                  <a:gd name="connsiteY21" fmla="*/ 180975 h 1981200"/>
                  <a:gd name="connsiteX22" fmla="*/ 857250 w 2733859"/>
                  <a:gd name="connsiteY22" fmla="*/ 133350 h 1981200"/>
                  <a:gd name="connsiteX23" fmla="*/ 914400 w 2733859"/>
                  <a:gd name="connsiteY23" fmla="*/ 114300 h 1981200"/>
                  <a:gd name="connsiteX24" fmla="*/ 942975 w 2733859"/>
                  <a:gd name="connsiteY24" fmla="*/ 104775 h 1981200"/>
                  <a:gd name="connsiteX25" fmla="*/ 981075 w 2733859"/>
                  <a:gd name="connsiteY25" fmla="*/ 95250 h 1981200"/>
                  <a:gd name="connsiteX26" fmla="*/ 1038225 w 2733859"/>
                  <a:gd name="connsiteY26" fmla="*/ 76200 h 1981200"/>
                  <a:gd name="connsiteX27" fmla="*/ 1066800 w 2733859"/>
                  <a:gd name="connsiteY27" fmla="*/ 66675 h 1981200"/>
                  <a:gd name="connsiteX28" fmla="*/ 1114425 w 2733859"/>
                  <a:gd name="connsiteY28" fmla="*/ 57150 h 1981200"/>
                  <a:gd name="connsiteX29" fmla="*/ 1143000 w 2733859"/>
                  <a:gd name="connsiteY29" fmla="*/ 47625 h 1981200"/>
                  <a:gd name="connsiteX30" fmla="*/ 1190625 w 2733859"/>
                  <a:gd name="connsiteY30" fmla="*/ 38100 h 1981200"/>
                  <a:gd name="connsiteX31" fmla="*/ 1295400 w 2733859"/>
                  <a:gd name="connsiteY31" fmla="*/ 19050 h 1981200"/>
                  <a:gd name="connsiteX32" fmla="*/ 1362075 w 2733859"/>
                  <a:gd name="connsiteY32" fmla="*/ 0 h 1981200"/>
                  <a:gd name="connsiteX33" fmla="*/ 1476375 w 2733859"/>
                  <a:gd name="connsiteY33" fmla="*/ 9525 h 1981200"/>
                  <a:gd name="connsiteX34" fmla="*/ 1495425 w 2733859"/>
                  <a:gd name="connsiteY34" fmla="*/ 38100 h 1981200"/>
                  <a:gd name="connsiteX35" fmla="*/ 1504950 w 2733859"/>
                  <a:gd name="connsiteY35" fmla="*/ 85725 h 1981200"/>
                  <a:gd name="connsiteX36" fmla="*/ 1514475 w 2733859"/>
                  <a:gd name="connsiteY36" fmla="*/ 323850 h 1981200"/>
                  <a:gd name="connsiteX37" fmla="*/ 1543050 w 2733859"/>
                  <a:gd name="connsiteY37" fmla="*/ 485775 h 1981200"/>
                  <a:gd name="connsiteX38" fmla="*/ 1552575 w 2733859"/>
                  <a:gd name="connsiteY38" fmla="*/ 514350 h 1981200"/>
                  <a:gd name="connsiteX39" fmla="*/ 1571625 w 2733859"/>
                  <a:gd name="connsiteY39" fmla="*/ 590550 h 1981200"/>
                  <a:gd name="connsiteX40" fmla="*/ 1562100 w 2733859"/>
                  <a:gd name="connsiteY40" fmla="*/ 638175 h 1981200"/>
                  <a:gd name="connsiteX41" fmla="*/ 1571625 w 2733859"/>
                  <a:gd name="connsiteY41" fmla="*/ 657225 h 1981200"/>
                  <a:gd name="connsiteX42" fmla="*/ 1600200 w 2733859"/>
                  <a:gd name="connsiteY42" fmla="*/ 685800 h 1981200"/>
                  <a:gd name="connsiteX43" fmla="*/ 1619252 w 2733859"/>
                  <a:gd name="connsiteY43" fmla="*/ 752475 h 1981200"/>
                  <a:gd name="connsiteX44" fmla="*/ 1619250 w 2733859"/>
                  <a:gd name="connsiteY44" fmla="*/ 809625 h 1981200"/>
                  <a:gd name="connsiteX45" fmla="*/ 1628775 w 2733859"/>
                  <a:gd name="connsiteY45" fmla="*/ 866775 h 1981200"/>
                  <a:gd name="connsiteX46" fmla="*/ 1638300 w 2733859"/>
                  <a:gd name="connsiteY46" fmla="*/ 895350 h 1981200"/>
                  <a:gd name="connsiteX47" fmla="*/ 1628775 w 2733859"/>
                  <a:gd name="connsiteY47" fmla="*/ 942975 h 1981200"/>
                  <a:gd name="connsiteX48" fmla="*/ 1647825 w 2733859"/>
                  <a:gd name="connsiteY48" fmla="*/ 990600 h 1981200"/>
                  <a:gd name="connsiteX49" fmla="*/ 1647825 w 2733859"/>
                  <a:gd name="connsiteY49" fmla="*/ 1019175 h 1981200"/>
                  <a:gd name="connsiteX50" fmla="*/ 1657350 w 2733859"/>
                  <a:gd name="connsiteY50" fmla="*/ 1066800 h 1981200"/>
                  <a:gd name="connsiteX51" fmla="*/ 1657350 w 2733859"/>
                  <a:gd name="connsiteY51" fmla="*/ 1114425 h 1981200"/>
                  <a:gd name="connsiteX52" fmla="*/ 1666875 w 2733859"/>
                  <a:gd name="connsiteY52" fmla="*/ 1152525 h 1981200"/>
                  <a:gd name="connsiteX53" fmla="*/ 1657350 w 2733859"/>
                  <a:gd name="connsiteY53" fmla="*/ 1171575 h 1981200"/>
                  <a:gd name="connsiteX54" fmla="*/ 1676400 w 2733859"/>
                  <a:gd name="connsiteY54" fmla="*/ 1209675 h 1981200"/>
                  <a:gd name="connsiteX55" fmla="*/ 1676400 w 2733859"/>
                  <a:gd name="connsiteY55" fmla="*/ 1257300 h 1981200"/>
                  <a:gd name="connsiteX56" fmla="*/ 1695450 w 2733859"/>
                  <a:gd name="connsiteY56" fmla="*/ 1304925 h 1981200"/>
                  <a:gd name="connsiteX57" fmla="*/ 1695450 w 2733859"/>
                  <a:gd name="connsiteY57" fmla="*/ 1352550 h 1981200"/>
                  <a:gd name="connsiteX58" fmla="*/ 1733550 w 2733859"/>
                  <a:gd name="connsiteY58" fmla="*/ 1390650 h 1981200"/>
                  <a:gd name="connsiteX59" fmla="*/ 1762125 w 2733859"/>
                  <a:gd name="connsiteY59" fmla="*/ 1352550 h 1981200"/>
                  <a:gd name="connsiteX60" fmla="*/ 1771650 w 2733859"/>
                  <a:gd name="connsiteY60" fmla="*/ 1304925 h 1981200"/>
                  <a:gd name="connsiteX61" fmla="*/ 1790700 w 2733859"/>
                  <a:gd name="connsiteY61" fmla="*/ 1247775 h 1981200"/>
                  <a:gd name="connsiteX62" fmla="*/ 1790700 w 2733859"/>
                  <a:gd name="connsiteY62" fmla="*/ 1209675 h 1981200"/>
                  <a:gd name="connsiteX63" fmla="*/ 1809750 w 2733859"/>
                  <a:gd name="connsiteY63" fmla="*/ 1143000 h 1981200"/>
                  <a:gd name="connsiteX64" fmla="*/ 1800225 w 2733859"/>
                  <a:gd name="connsiteY64" fmla="*/ 1076325 h 1981200"/>
                  <a:gd name="connsiteX65" fmla="*/ 1809750 w 2733859"/>
                  <a:gd name="connsiteY65" fmla="*/ 1047750 h 1981200"/>
                  <a:gd name="connsiteX66" fmla="*/ 1828800 w 2733859"/>
                  <a:gd name="connsiteY66" fmla="*/ 981075 h 1981200"/>
                  <a:gd name="connsiteX67" fmla="*/ 1838325 w 2733859"/>
                  <a:gd name="connsiteY67" fmla="*/ 933450 h 1981200"/>
                  <a:gd name="connsiteX68" fmla="*/ 1847850 w 2733859"/>
                  <a:gd name="connsiteY68" fmla="*/ 885825 h 1981200"/>
                  <a:gd name="connsiteX69" fmla="*/ 1866900 w 2733859"/>
                  <a:gd name="connsiteY69" fmla="*/ 838200 h 1981200"/>
                  <a:gd name="connsiteX70" fmla="*/ 1914525 w 2733859"/>
                  <a:gd name="connsiteY70" fmla="*/ 895350 h 1981200"/>
                  <a:gd name="connsiteX71" fmla="*/ 1914525 w 2733859"/>
                  <a:gd name="connsiteY71" fmla="*/ 942975 h 1981200"/>
                  <a:gd name="connsiteX72" fmla="*/ 1933575 w 2733859"/>
                  <a:gd name="connsiteY72" fmla="*/ 1000125 h 1981200"/>
                  <a:gd name="connsiteX73" fmla="*/ 2038350 w 2733859"/>
                  <a:gd name="connsiteY73" fmla="*/ 1038225 h 1981200"/>
                  <a:gd name="connsiteX74" fmla="*/ 2000250 w 2733859"/>
                  <a:gd name="connsiteY74" fmla="*/ 1009650 h 1981200"/>
                  <a:gd name="connsiteX75" fmla="*/ 2047875 w 2733859"/>
                  <a:gd name="connsiteY75" fmla="*/ 990600 h 1981200"/>
                  <a:gd name="connsiteX76" fmla="*/ 2076450 w 2733859"/>
                  <a:gd name="connsiteY76" fmla="*/ 933450 h 1981200"/>
                  <a:gd name="connsiteX77" fmla="*/ 2105025 w 2733859"/>
                  <a:gd name="connsiteY77" fmla="*/ 876300 h 1981200"/>
                  <a:gd name="connsiteX78" fmla="*/ 2085975 w 2733859"/>
                  <a:gd name="connsiteY78" fmla="*/ 809625 h 1981200"/>
                  <a:gd name="connsiteX79" fmla="*/ 2133600 w 2733859"/>
                  <a:gd name="connsiteY79" fmla="*/ 752475 h 1981200"/>
                  <a:gd name="connsiteX80" fmla="*/ 2190750 w 2733859"/>
                  <a:gd name="connsiteY80" fmla="*/ 752475 h 1981200"/>
                  <a:gd name="connsiteX81" fmla="*/ 2247900 w 2733859"/>
                  <a:gd name="connsiteY81" fmla="*/ 752475 h 1981200"/>
                  <a:gd name="connsiteX82" fmla="*/ 2295525 w 2733859"/>
                  <a:gd name="connsiteY82" fmla="*/ 800100 h 1981200"/>
                  <a:gd name="connsiteX83" fmla="*/ 2314575 w 2733859"/>
                  <a:gd name="connsiteY83" fmla="*/ 847725 h 1981200"/>
                  <a:gd name="connsiteX84" fmla="*/ 2333625 w 2733859"/>
                  <a:gd name="connsiteY84" fmla="*/ 904875 h 1981200"/>
                  <a:gd name="connsiteX85" fmla="*/ 2352675 w 2733859"/>
                  <a:gd name="connsiteY85" fmla="*/ 962025 h 1981200"/>
                  <a:gd name="connsiteX86" fmla="*/ 2371725 w 2733859"/>
                  <a:gd name="connsiteY86" fmla="*/ 1019175 h 1981200"/>
                  <a:gd name="connsiteX87" fmla="*/ 2362200 w 2733859"/>
                  <a:gd name="connsiteY87" fmla="*/ 1047750 h 1981200"/>
                  <a:gd name="connsiteX88" fmla="*/ 2390775 w 2733859"/>
                  <a:gd name="connsiteY88" fmla="*/ 1104900 h 1981200"/>
                  <a:gd name="connsiteX89" fmla="*/ 2390775 w 2733859"/>
                  <a:gd name="connsiteY89" fmla="*/ 1152525 h 1981200"/>
                  <a:gd name="connsiteX90" fmla="*/ 2390775 w 2733859"/>
                  <a:gd name="connsiteY90" fmla="*/ 1200150 h 1981200"/>
                  <a:gd name="connsiteX91" fmla="*/ 2371725 w 2733859"/>
                  <a:gd name="connsiteY91" fmla="*/ 1228725 h 1981200"/>
                  <a:gd name="connsiteX92" fmla="*/ 2381250 w 2733859"/>
                  <a:gd name="connsiteY92" fmla="*/ 1266825 h 1981200"/>
                  <a:gd name="connsiteX93" fmla="*/ 2390775 w 2733859"/>
                  <a:gd name="connsiteY93" fmla="*/ 1323975 h 1981200"/>
                  <a:gd name="connsiteX94" fmla="*/ 2409825 w 2733859"/>
                  <a:gd name="connsiteY94" fmla="*/ 1381125 h 1981200"/>
                  <a:gd name="connsiteX95" fmla="*/ 2409825 w 2733859"/>
                  <a:gd name="connsiteY95" fmla="*/ 1438275 h 1981200"/>
                  <a:gd name="connsiteX96" fmla="*/ 2428875 w 2733859"/>
                  <a:gd name="connsiteY96" fmla="*/ 1495425 h 1981200"/>
                  <a:gd name="connsiteX97" fmla="*/ 2447925 w 2733859"/>
                  <a:gd name="connsiteY97" fmla="*/ 1552575 h 1981200"/>
                  <a:gd name="connsiteX98" fmla="*/ 2457450 w 2733859"/>
                  <a:gd name="connsiteY98" fmla="*/ 1581150 h 1981200"/>
                  <a:gd name="connsiteX99" fmla="*/ 2457450 w 2733859"/>
                  <a:gd name="connsiteY99" fmla="*/ 1628775 h 1981200"/>
                  <a:gd name="connsiteX100" fmla="*/ 2476500 w 2733859"/>
                  <a:gd name="connsiteY100" fmla="*/ 1676400 h 1981200"/>
                  <a:gd name="connsiteX101" fmla="*/ 2476500 w 2733859"/>
                  <a:gd name="connsiteY101" fmla="*/ 1733550 h 1981200"/>
                  <a:gd name="connsiteX102" fmla="*/ 2486025 w 2733859"/>
                  <a:gd name="connsiteY102" fmla="*/ 1790700 h 1981200"/>
                  <a:gd name="connsiteX103" fmla="*/ 2476500 w 2733859"/>
                  <a:gd name="connsiteY103" fmla="*/ 1828800 h 1981200"/>
                  <a:gd name="connsiteX104" fmla="*/ 2486025 w 2733859"/>
                  <a:gd name="connsiteY104" fmla="*/ 1866900 h 1981200"/>
                  <a:gd name="connsiteX105" fmla="*/ 2505075 w 2733859"/>
                  <a:gd name="connsiteY105" fmla="*/ 1924050 h 1981200"/>
                  <a:gd name="connsiteX106" fmla="*/ 2476500 w 2733859"/>
                  <a:gd name="connsiteY106" fmla="*/ 1952625 h 1981200"/>
                  <a:gd name="connsiteX107" fmla="*/ 2505075 w 2733859"/>
                  <a:gd name="connsiteY107" fmla="*/ 1981200 h 1981200"/>
                  <a:gd name="connsiteX108" fmla="*/ 2552700 w 2733859"/>
                  <a:gd name="connsiteY108" fmla="*/ 1914525 h 1981200"/>
                  <a:gd name="connsiteX109" fmla="*/ 2552700 w 2733859"/>
                  <a:gd name="connsiteY109" fmla="*/ 1847850 h 1981200"/>
                  <a:gd name="connsiteX110" fmla="*/ 2562225 w 2733859"/>
                  <a:gd name="connsiteY110" fmla="*/ 1790700 h 1981200"/>
                  <a:gd name="connsiteX111" fmla="*/ 2562225 w 2733859"/>
                  <a:gd name="connsiteY111" fmla="*/ 1743075 h 1981200"/>
                  <a:gd name="connsiteX112" fmla="*/ 2562225 w 2733859"/>
                  <a:gd name="connsiteY112" fmla="*/ 1676400 h 1981200"/>
                  <a:gd name="connsiteX113" fmla="*/ 2571750 w 2733859"/>
                  <a:gd name="connsiteY113" fmla="*/ 1619250 h 1981200"/>
                  <a:gd name="connsiteX114" fmla="*/ 2581275 w 2733859"/>
                  <a:gd name="connsiteY114" fmla="*/ 1552575 h 1981200"/>
                  <a:gd name="connsiteX115" fmla="*/ 2571750 w 2733859"/>
                  <a:gd name="connsiteY115" fmla="*/ 1495425 h 1981200"/>
                  <a:gd name="connsiteX116" fmla="*/ 2600325 w 2733859"/>
                  <a:gd name="connsiteY116" fmla="*/ 1447800 h 1981200"/>
                  <a:gd name="connsiteX117" fmla="*/ 2571750 w 2733859"/>
                  <a:gd name="connsiteY117" fmla="*/ 1409700 h 1981200"/>
                  <a:gd name="connsiteX118" fmla="*/ 2600325 w 2733859"/>
                  <a:gd name="connsiteY118" fmla="*/ 1343025 h 1981200"/>
                  <a:gd name="connsiteX119" fmla="*/ 2600325 w 2733859"/>
                  <a:gd name="connsiteY119" fmla="*/ 1276350 h 1981200"/>
                  <a:gd name="connsiteX120" fmla="*/ 2581275 w 2733859"/>
                  <a:gd name="connsiteY120" fmla="*/ 1228725 h 1981200"/>
                  <a:gd name="connsiteX121" fmla="*/ 2590800 w 2733859"/>
                  <a:gd name="connsiteY121" fmla="*/ 1171575 h 1981200"/>
                  <a:gd name="connsiteX122" fmla="*/ 2590800 w 2733859"/>
                  <a:gd name="connsiteY122" fmla="*/ 1143000 h 1981200"/>
                  <a:gd name="connsiteX123" fmla="*/ 2600325 w 2733859"/>
                  <a:gd name="connsiteY123" fmla="*/ 1076325 h 1981200"/>
                  <a:gd name="connsiteX124" fmla="*/ 2600325 w 2733859"/>
                  <a:gd name="connsiteY124" fmla="*/ 1038225 h 1981200"/>
                  <a:gd name="connsiteX125" fmla="*/ 2590800 w 2733859"/>
                  <a:gd name="connsiteY125" fmla="*/ 971550 h 1981200"/>
                  <a:gd name="connsiteX126" fmla="*/ 2600325 w 2733859"/>
                  <a:gd name="connsiteY126" fmla="*/ 923925 h 1981200"/>
                  <a:gd name="connsiteX127" fmla="*/ 2619375 w 2733859"/>
                  <a:gd name="connsiteY127" fmla="*/ 857250 h 1981200"/>
                  <a:gd name="connsiteX128" fmla="*/ 2638425 w 2733859"/>
                  <a:gd name="connsiteY128" fmla="*/ 809625 h 1981200"/>
                  <a:gd name="connsiteX129" fmla="*/ 2619375 w 2733859"/>
                  <a:gd name="connsiteY129" fmla="*/ 771525 h 1981200"/>
                  <a:gd name="connsiteX130" fmla="*/ 2638425 w 2733859"/>
                  <a:gd name="connsiteY130" fmla="*/ 723900 h 1981200"/>
                  <a:gd name="connsiteX131" fmla="*/ 2657475 w 2733859"/>
                  <a:gd name="connsiteY131" fmla="*/ 666750 h 1981200"/>
                  <a:gd name="connsiteX132" fmla="*/ 2705100 w 2733859"/>
                  <a:gd name="connsiteY132" fmla="*/ 657225 h 1981200"/>
                  <a:gd name="connsiteX133" fmla="*/ 2686050 w 2733859"/>
                  <a:gd name="connsiteY133" fmla="*/ 590550 h 1981200"/>
                  <a:gd name="connsiteX134" fmla="*/ 2705100 w 2733859"/>
                  <a:gd name="connsiteY134" fmla="*/ 523875 h 1981200"/>
                  <a:gd name="connsiteX135" fmla="*/ 2714625 w 2733859"/>
                  <a:gd name="connsiteY135" fmla="*/ 476250 h 1981200"/>
                  <a:gd name="connsiteX136" fmla="*/ 2714625 w 2733859"/>
                  <a:gd name="connsiteY136" fmla="*/ 419100 h 1981200"/>
                  <a:gd name="connsiteX137" fmla="*/ 2733675 w 2733859"/>
                  <a:gd name="connsiteY137" fmla="*/ 352425 h 1981200"/>
                  <a:gd name="connsiteX138" fmla="*/ 2724150 w 2733859"/>
                  <a:gd name="connsiteY138" fmla="*/ 304800 h 1981200"/>
                  <a:gd name="connsiteX139" fmla="*/ 2724150 w 2733859"/>
                  <a:gd name="connsiteY139" fmla="*/ 238125 h 1981200"/>
                  <a:gd name="connsiteX0" fmla="*/ 0 w 2733859"/>
                  <a:gd name="connsiteY0" fmla="*/ 695325 h 1981200"/>
                  <a:gd name="connsiteX1" fmla="*/ 9525 w 2733859"/>
                  <a:gd name="connsiteY1" fmla="*/ 647700 h 1981200"/>
                  <a:gd name="connsiteX2" fmla="*/ 19050 w 2733859"/>
                  <a:gd name="connsiteY2" fmla="*/ 619125 h 1981200"/>
                  <a:gd name="connsiteX3" fmla="*/ 47625 w 2733859"/>
                  <a:gd name="connsiteY3" fmla="*/ 609600 h 1981200"/>
                  <a:gd name="connsiteX4" fmla="*/ 76200 w 2733859"/>
                  <a:gd name="connsiteY4" fmla="*/ 581025 h 1981200"/>
                  <a:gd name="connsiteX5" fmla="*/ 95250 w 2733859"/>
                  <a:gd name="connsiteY5" fmla="*/ 552450 h 1981200"/>
                  <a:gd name="connsiteX6" fmla="*/ 152400 w 2733859"/>
                  <a:gd name="connsiteY6" fmla="*/ 533400 h 1981200"/>
                  <a:gd name="connsiteX7" fmla="*/ 180975 w 2733859"/>
                  <a:gd name="connsiteY7" fmla="*/ 523875 h 1981200"/>
                  <a:gd name="connsiteX8" fmla="*/ 238125 w 2733859"/>
                  <a:gd name="connsiteY8" fmla="*/ 485775 h 1981200"/>
                  <a:gd name="connsiteX9" fmla="*/ 266700 w 2733859"/>
                  <a:gd name="connsiteY9" fmla="*/ 457200 h 1981200"/>
                  <a:gd name="connsiteX10" fmla="*/ 390530 w 2733859"/>
                  <a:gd name="connsiteY10" fmla="*/ 419098 h 1981200"/>
                  <a:gd name="connsiteX11" fmla="*/ 409579 w 2733859"/>
                  <a:gd name="connsiteY11" fmla="*/ 390519 h 1981200"/>
                  <a:gd name="connsiteX12" fmla="*/ 438150 w 2733859"/>
                  <a:gd name="connsiteY12" fmla="*/ 381000 h 1981200"/>
                  <a:gd name="connsiteX13" fmla="*/ 466725 w 2733859"/>
                  <a:gd name="connsiteY13" fmla="*/ 371475 h 1981200"/>
                  <a:gd name="connsiteX14" fmla="*/ 523875 w 2733859"/>
                  <a:gd name="connsiteY14" fmla="*/ 342900 h 1981200"/>
                  <a:gd name="connsiteX15" fmla="*/ 542925 w 2733859"/>
                  <a:gd name="connsiteY15" fmla="*/ 314325 h 1981200"/>
                  <a:gd name="connsiteX16" fmla="*/ 571500 w 2733859"/>
                  <a:gd name="connsiteY16" fmla="*/ 304800 h 1981200"/>
                  <a:gd name="connsiteX17" fmla="*/ 638175 w 2733859"/>
                  <a:gd name="connsiteY17" fmla="*/ 285750 h 1981200"/>
                  <a:gd name="connsiteX18" fmla="*/ 666750 w 2733859"/>
                  <a:gd name="connsiteY18" fmla="*/ 266700 h 1981200"/>
                  <a:gd name="connsiteX19" fmla="*/ 695325 w 2733859"/>
                  <a:gd name="connsiteY19" fmla="*/ 257175 h 1981200"/>
                  <a:gd name="connsiteX20" fmla="*/ 752475 w 2733859"/>
                  <a:gd name="connsiteY20" fmla="*/ 219075 h 1981200"/>
                  <a:gd name="connsiteX21" fmla="*/ 800100 w 2733859"/>
                  <a:gd name="connsiteY21" fmla="*/ 180975 h 1981200"/>
                  <a:gd name="connsiteX22" fmla="*/ 857250 w 2733859"/>
                  <a:gd name="connsiteY22" fmla="*/ 133350 h 1981200"/>
                  <a:gd name="connsiteX23" fmla="*/ 914400 w 2733859"/>
                  <a:gd name="connsiteY23" fmla="*/ 114300 h 1981200"/>
                  <a:gd name="connsiteX24" fmla="*/ 942975 w 2733859"/>
                  <a:gd name="connsiteY24" fmla="*/ 104775 h 1981200"/>
                  <a:gd name="connsiteX25" fmla="*/ 981075 w 2733859"/>
                  <a:gd name="connsiteY25" fmla="*/ 95250 h 1981200"/>
                  <a:gd name="connsiteX26" fmla="*/ 1038225 w 2733859"/>
                  <a:gd name="connsiteY26" fmla="*/ 76200 h 1981200"/>
                  <a:gd name="connsiteX27" fmla="*/ 1066800 w 2733859"/>
                  <a:gd name="connsiteY27" fmla="*/ 66675 h 1981200"/>
                  <a:gd name="connsiteX28" fmla="*/ 1114425 w 2733859"/>
                  <a:gd name="connsiteY28" fmla="*/ 57150 h 1981200"/>
                  <a:gd name="connsiteX29" fmla="*/ 1143000 w 2733859"/>
                  <a:gd name="connsiteY29" fmla="*/ 47625 h 1981200"/>
                  <a:gd name="connsiteX30" fmla="*/ 1190625 w 2733859"/>
                  <a:gd name="connsiteY30" fmla="*/ 38100 h 1981200"/>
                  <a:gd name="connsiteX31" fmla="*/ 1295400 w 2733859"/>
                  <a:gd name="connsiteY31" fmla="*/ 19050 h 1981200"/>
                  <a:gd name="connsiteX32" fmla="*/ 1362075 w 2733859"/>
                  <a:gd name="connsiteY32" fmla="*/ 0 h 1981200"/>
                  <a:gd name="connsiteX33" fmla="*/ 1476375 w 2733859"/>
                  <a:gd name="connsiteY33" fmla="*/ 9525 h 1981200"/>
                  <a:gd name="connsiteX34" fmla="*/ 1495425 w 2733859"/>
                  <a:gd name="connsiteY34" fmla="*/ 38100 h 1981200"/>
                  <a:gd name="connsiteX35" fmla="*/ 1504950 w 2733859"/>
                  <a:gd name="connsiteY35" fmla="*/ 85725 h 1981200"/>
                  <a:gd name="connsiteX36" fmla="*/ 1514475 w 2733859"/>
                  <a:gd name="connsiteY36" fmla="*/ 323850 h 1981200"/>
                  <a:gd name="connsiteX37" fmla="*/ 1543050 w 2733859"/>
                  <a:gd name="connsiteY37" fmla="*/ 485775 h 1981200"/>
                  <a:gd name="connsiteX38" fmla="*/ 1552575 w 2733859"/>
                  <a:gd name="connsiteY38" fmla="*/ 514350 h 1981200"/>
                  <a:gd name="connsiteX39" fmla="*/ 1571625 w 2733859"/>
                  <a:gd name="connsiteY39" fmla="*/ 590550 h 1981200"/>
                  <a:gd name="connsiteX40" fmla="*/ 1562100 w 2733859"/>
                  <a:gd name="connsiteY40" fmla="*/ 638175 h 1981200"/>
                  <a:gd name="connsiteX41" fmla="*/ 1571625 w 2733859"/>
                  <a:gd name="connsiteY41" fmla="*/ 657225 h 1981200"/>
                  <a:gd name="connsiteX42" fmla="*/ 1600200 w 2733859"/>
                  <a:gd name="connsiteY42" fmla="*/ 685800 h 1981200"/>
                  <a:gd name="connsiteX43" fmla="*/ 1619252 w 2733859"/>
                  <a:gd name="connsiteY43" fmla="*/ 752475 h 1981200"/>
                  <a:gd name="connsiteX44" fmla="*/ 1619250 w 2733859"/>
                  <a:gd name="connsiteY44" fmla="*/ 809625 h 1981200"/>
                  <a:gd name="connsiteX45" fmla="*/ 1628775 w 2733859"/>
                  <a:gd name="connsiteY45" fmla="*/ 866775 h 1981200"/>
                  <a:gd name="connsiteX46" fmla="*/ 1638300 w 2733859"/>
                  <a:gd name="connsiteY46" fmla="*/ 895350 h 1981200"/>
                  <a:gd name="connsiteX47" fmla="*/ 1628775 w 2733859"/>
                  <a:gd name="connsiteY47" fmla="*/ 942975 h 1981200"/>
                  <a:gd name="connsiteX48" fmla="*/ 1647825 w 2733859"/>
                  <a:gd name="connsiteY48" fmla="*/ 990600 h 1981200"/>
                  <a:gd name="connsiteX49" fmla="*/ 1647825 w 2733859"/>
                  <a:gd name="connsiteY49" fmla="*/ 1019175 h 1981200"/>
                  <a:gd name="connsiteX50" fmla="*/ 1657350 w 2733859"/>
                  <a:gd name="connsiteY50" fmla="*/ 1066800 h 1981200"/>
                  <a:gd name="connsiteX51" fmla="*/ 1657350 w 2733859"/>
                  <a:gd name="connsiteY51" fmla="*/ 1114425 h 1981200"/>
                  <a:gd name="connsiteX52" fmla="*/ 1666875 w 2733859"/>
                  <a:gd name="connsiteY52" fmla="*/ 1152525 h 1981200"/>
                  <a:gd name="connsiteX53" fmla="*/ 1657350 w 2733859"/>
                  <a:gd name="connsiteY53" fmla="*/ 1171575 h 1981200"/>
                  <a:gd name="connsiteX54" fmla="*/ 1676400 w 2733859"/>
                  <a:gd name="connsiteY54" fmla="*/ 1209675 h 1981200"/>
                  <a:gd name="connsiteX55" fmla="*/ 1676400 w 2733859"/>
                  <a:gd name="connsiteY55" fmla="*/ 1257300 h 1981200"/>
                  <a:gd name="connsiteX56" fmla="*/ 1695450 w 2733859"/>
                  <a:gd name="connsiteY56" fmla="*/ 1304925 h 1981200"/>
                  <a:gd name="connsiteX57" fmla="*/ 1695450 w 2733859"/>
                  <a:gd name="connsiteY57" fmla="*/ 1352550 h 1981200"/>
                  <a:gd name="connsiteX58" fmla="*/ 1733550 w 2733859"/>
                  <a:gd name="connsiteY58" fmla="*/ 1390650 h 1981200"/>
                  <a:gd name="connsiteX59" fmla="*/ 1762125 w 2733859"/>
                  <a:gd name="connsiteY59" fmla="*/ 1352550 h 1981200"/>
                  <a:gd name="connsiteX60" fmla="*/ 1771650 w 2733859"/>
                  <a:gd name="connsiteY60" fmla="*/ 1304925 h 1981200"/>
                  <a:gd name="connsiteX61" fmla="*/ 1790700 w 2733859"/>
                  <a:gd name="connsiteY61" fmla="*/ 1247775 h 1981200"/>
                  <a:gd name="connsiteX62" fmla="*/ 1790700 w 2733859"/>
                  <a:gd name="connsiteY62" fmla="*/ 1209675 h 1981200"/>
                  <a:gd name="connsiteX63" fmla="*/ 1809750 w 2733859"/>
                  <a:gd name="connsiteY63" fmla="*/ 1143000 h 1981200"/>
                  <a:gd name="connsiteX64" fmla="*/ 1800225 w 2733859"/>
                  <a:gd name="connsiteY64" fmla="*/ 1076325 h 1981200"/>
                  <a:gd name="connsiteX65" fmla="*/ 1809750 w 2733859"/>
                  <a:gd name="connsiteY65" fmla="*/ 1047750 h 1981200"/>
                  <a:gd name="connsiteX66" fmla="*/ 1828800 w 2733859"/>
                  <a:gd name="connsiteY66" fmla="*/ 981075 h 1981200"/>
                  <a:gd name="connsiteX67" fmla="*/ 1838325 w 2733859"/>
                  <a:gd name="connsiteY67" fmla="*/ 933450 h 1981200"/>
                  <a:gd name="connsiteX68" fmla="*/ 1847850 w 2733859"/>
                  <a:gd name="connsiteY68" fmla="*/ 885825 h 1981200"/>
                  <a:gd name="connsiteX69" fmla="*/ 1866900 w 2733859"/>
                  <a:gd name="connsiteY69" fmla="*/ 838200 h 1981200"/>
                  <a:gd name="connsiteX70" fmla="*/ 1914525 w 2733859"/>
                  <a:gd name="connsiteY70" fmla="*/ 895350 h 1981200"/>
                  <a:gd name="connsiteX71" fmla="*/ 1914525 w 2733859"/>
                  <a:gd name="connsiteY71" fmla="*/ 942975 h 1981200"/>
                  <a:gd name="connsiteX72" fmla="*/ 1933575 w 2733859"/>
                  <a:gd name="connsiteY72" fmla="*/ 1000125 h 1981200"/>
                  <a:gd name="connsiteX73" fmla="*/ 2038350 w 2733859"/>
                  <a:gd name="connsiteY73" fmla="*/ 1038225 h 1981200"/>
                  <a:gd name="connsiteX74" fmla="*/ 2000250 w 2733859"/>
                  <a:gd name="connsiteY74" fmla="*/ 1009650 h 1981200"/>
                  <a:gd name="connsiteX75" fmla="*/ 2047875 w 2733859"/>
                  <a:gd name="connsiteY75" fmla="*/ 990600 h 1981200"/>
                  <a:gd name="connsiteX76" fmla="*/ 2076450 w 2733859"/>
                  <a:gd name="connsiteY76" fmla="*/ 933450 h 1981200"/>
                  <a:gd name="connsiteX77" fmla="*/ 2105025 w 2733859"/>
                  <a:gd name="connsiteY77" fmla="*/ 876300 h 1981200"/>
                  <a:gd name="connsiteX78" fmla="*/ 2085975 w 2733859"/>
                  <a:gd name="connsiteY78" fmla="*/ 809625 h 1981200"/>
                  <a:gd name="connsiteX79" fmla="*/ 2133600 w 2733859"/>
                  <a:gd name="connsiteY79" fmla="*/ 752475 h 1981200"/>
                  <a:gd name="connsiteX80" fmla="*/ 2190750 w 2733859"/>
                  <a:gd name="connsiteY80" fmla="*/ 752475 h 1981200"/>
                  <a:gd name="connsiteX81" fmla="*/ 2247900 w 2733859"/>
                  <a:gd name="connsiteY81" fmla="*/ 752475 h 1981200"/>
                  <a:gd name="connsiteX82" fmla="*/ 2295525 w 2733859"/>
                  <a:gd name="connsiteY82" fmla="*/ 800100 h 1981200"/>
                  <a:gd name="connsiteX83" fmla="*/ 2314575 w 2733859"/>
                  <a:gd name="connsiteY83" fmla="*/ 847725 h 1981200"/>
                  <a:gd name="connsiteX84" fmla="*/ 2333625 w 2733859"/>
                  <a:gd name="connsiteY84" fmla="*/ 904875 h 1981200"/>
                  <a:gd name="connsiteX85" fmla="*/ 2352675 w 2733859"/>
                  <a:gd name="connsiteY85" fmla="*/ 962025 h 1981200"/>
                  <a:gd name="connsiteX86" fmla="*/ 2371725 w 2733859"/>
                  <a:gd name="connsiteY86" fmla="*/ 1019175 h 1981200"/>
                  <a:gd name="connsiteX87" fmla="*/ 2362200 w 2733859"/>
                  <a:gd name="connsiteY87" fmla="*/ 1047750 h 1981200"/>
                  <a:gd name="connsiteX88" fmla="*/ 2390775 w 2733859"/>
                  <a:gd name="connsiteY88" fmla="*/ 1104900 h 1981200"/>
                  <a:gd name="connsiteX89" fmla="*/ 2390775 w 2733859"/>
                  <a:gd name="connsiteY89" fmla="*/ 1152525 h 1981200"/>
                  <a:gd name="connsiteX90" fmla="*/ 2390775 w 2733859"/>
                  <a:gd name="connsiteY90" fmla="*/ 1200150 h 1981200"/>
                  <a:gd name="connsiteX91" fmla="*/ 2371725 w 2733859"/>
                  <a:gd name="connsiteY91" fmla="*/ 1228725 h 1981200"/>
                  <a:gd name="connsiteX92" fmla="*/ 2381250 w 2733859"/>
                  <a:gd name="connsiteY92" fmla="*/ 1266825 h 1981200"/>
                  <a:gd name="connsiteX93" fmla="*/ 2390775 w 2733859"/>
                  <a:gd name="connsiteY93" fmla="*/ 1323975 h 1981200"/>
                  <a:gd name="connsiteX94" fmla="*/ 2409825 w 2733859"/>
                  <a:gd name="connsiteY94" fmla="*/ 1381125 h 1981200"/>
                  <a:gd name="connsiteX95" fmla="*/ 2409825 w 2733859"/>
                  <a:gd name="connsiteY95" fmla="*/ 1438275 h 1981200"/>
                  <a:gd name="connsiteX96" fmla="*/ 2428875 w 2733859"/>
                  <a:gd name="connsiteY96" fmla="*/ 1495425 h 1981200"/>
                  <a:gd name="connsiteX97" fmla="*/ 2447925 w 2733859"/>
                  <a:gd name="connsiteY97" fmla="*/ 1552575 h 1981200"/>
                  <a:gd name="connsiteX98" fmla="*/ 2457450 w 2733859"/>
                  <a:gd name="connsiteY98" fmla="*/ 1581150 h 1981200"/>
                  <a:gd name="connsiteX99" fmla="*/ 2457450 w 2733859"/>
                  <a:gd name="connsiteY99" fmla="*/ 1628775 h 1981200"/>
                  <a:gd name="connsiteX100" fmla="*/ 2476500 w 2733859"/>
                  <a:gd name="connsiteY100" fmla="*/ 1676400 h 1981200"/>
                  <a:gd name="connsiteX101" fmla="*/ 2476500 w 2733859"/>
                  <a:gd name="connsiteY101" fmla="*/ 1733550 h 1981200"/>
                  <a:gd name="connsiteX102" fmla="*/ 2486025 w 2733859"/>
                  <a:gd name="connsiteY102" fmla="*/ 1790700 h 1981200"/>
                  <a:gd name="connsiteX103" fmla="*/ 2476500 w 2733859"/>
                  <a:gd name="connsiteY103" fmla="*/ 1828800 h 1981200"/>
                  <a:gd name="connsiteX104" fmla="*/ 2486025 w 2733859"/>
                  <a:gd name="connsiteY104" fmla="*/ 1866900 h 1981200"/>
                  <a:gd name="connsiteX105" fmla="*/ 2505075 w 2733859"/>
                  <a:gd name="connsiteY105" fmla="*/ 1924050 h 1981200"/>
                  <a:gd name="connsiteX106" fmla="*/ 2476500 w 2733859"/>
                  <a:gd name="connsiteY106" fmla="*/ 1952625 h 1981200"/>
                  <a:gd name="connsiteX107" fmla="*/ 2505075 w 2733859"/>
                  <a:gd name="connsiteY107" fmla="*/ 1981200 h 1981200"/>
                  <a:gd name="connsiteX108" fmla="*/ 2552700 w 2733859"/>
                  <a:gd name="connsiteY108" fmla="*/ 1914525 h 1981200"/>
                  <a:gd name="connsiteX109" fmla="*/ 2552700 w 2733859"/>
                  <a:gd name="connsiteY109" fmla="*/ 1847850 h 1981200"/>
                  <a:gd name="connsiteX110" fmla="*/ 2562225 w 2733859"/>
                  <a:gd name="connsiteY110" fmla="*/ 1790700 h 1981200"/>
                  <a:gd name="connsiteX111" fmla="*/ 2562225 w 2733859"/>
                  <a:gd name="connsiteY111" fmla="*/ 1743075 h 1981200"/>
                  <a:gd name="connsiteX112" fmla="*/ 2562225 w 2733859"/>
                  <a:gd name="connsiteY112" fmla="*/ 1676400 h 1981200"/>
                  <a:gd name="connsiteX113" fmla="*/ 2571750 w 2733859"/>
                  <a:gd name="connsiteY113" fmla="*/ 1619250 h 1981200"/>
                  <a:gd name="connsiteX114" fmla="*/ 2581275 w 2733859"/>
                  <a:gd name="connsiteY114" fmla="*/ 1552575 h 1981200"/>
                  <a:gd name="connsiteX115" fmla="*/ 2571750 w 2733859"/>
                  <a:gd name="connsiteY115" fmla="*/ 1495425 h 1981200"/>
                  <a:gd name="connsiteX116" fmla="*/ 2600325 w 2733859"/>
                  <a:gd name="connsiteY116" fmla="*/ 1447800 h 1981200"/>
                  <a:gd name="connsiteX117" fmla="*/ 2571750 w 2733859"/>
                  <a:gd name="connsiteY117" fmla="*/ 1409700 h 1981200"/>
                  <a:gd name="connsiteX118" fmla="*/ 2600325 w 2733859"/>
                  <a:gd name="connsiteY118" fmla="*/ 1343025 h 1981200"/>
                  <a:gd name="connsiteX119" fmla="*/ 2600325 w 2733859"/>
                  <a:gd name="connsiteY119" fmla="*/ 1276350 h 1981200"/>
                  <a:gd name="connsiteX120" fmla="*/ 2581275 w 2733859"/>
                  <a:gd name="connsiteY120" fmla="*/ 1228725 h 1981200"/>
                  <a:gd name="connsiteX121" fmla="*/ 2590800 w 2733859"/>
                  <a:gd name="connsiteY121" fmla="*/ 1171575 h 1981200"/>
                  <a:gd name="connsiteX122" fmla="*/ 2590800 w 2733859"/>
                  <a:gd name="connsiteY122" fmla="*/ 1143000 h 1981200"/>
                  <a:gd name="connsiteX123" fmla="*/ 2600325 w 2733859"/>
                  <a:gd name="connsiteY123" fmla="*/ 1076325 h 1981200"/>
                  <a:gd name="connsiteX124" fmla="*/ 2600325 w 2733859"/>
                  <a:gd name="connsiteY124" fmla="*/ 1038225 h 1981200"/>
                  <a:gd name="connsiteX125" fmla="*/ 2590800 w 2733859"/>
                  <a:gd name="connsiteY125" fmla="*/ 971550 h 1981200"/>
                  <a:gd name="connsiteX126" fmla="*/ 2600325 w 2733859"/>
                  <a:gd name="connsiteY126" fmla="*/ 923925 h 1981200"/>
                  <a:gd name="connsiteX127" fmla="*/ 2619375 w 2733859"/>
                  <a:gd name="connsiteY127" fmla="*/ 857250 h 1981200"/>
                  <a:gd name="connsiteX128" fmla="*/ 2638425 w 2733859"/>
                  <a:gd name="connsiteY128" fmla="*/ 809625 h 1981200"/>
                  <a:gd name="connsiteX129" fmla="*/ 2619375 w 2733859"/>
                  <a:gd name="connsiteY129" fmla="*/ 771525 h 1981200"/>
                  <a:gd name="connsiteX130" fmla="*/ 2638425 w 2733859"/>
                  <a:gd name="connsiteY130" fmla="*/ 723900 h 1981200"/>
                  <a:gd name="connsiteX131" fmla="*/ 2657475 w 2733859"/>
                  <a:gd name="connsiteY131" fmla="*/ 666750 h 1981200"/>
                  <a:gd name="connsiteX132" fmla="*/ 2705100 w 2733859"/>
                  <a:gd name="connsiteY132" fmla="*/ 657225 h 1981200"/>
                  <a:gd name="connsiteX133" fmla="*/ 2686050 w 2733859"/>
                  <a:gd name="connsiteY133" fmla="*/ 590550 h 1981200"/>
                  <a:gd name="connsiteX134" fmla="*/ 2705100 w 2733859"/>
                  <a:gd name="connsiteY134" fmla="*/ 523875 h 1981200"/>
                  <a:gd name="connsiteX135" fmla="*/ 2714625 w 2733859"/>
                  <a:gd name="connsiteY135" fmla="*/ 476250 h 1981200"/>
                  <a:gd name="connsiteX136" fmla="*/ 2714625 w 2733859"/>
                  <a:gd name="connsiteY136" fmla="*/ 419100 h 1981200"/>
                  <a:gd name="connsiteX137" fmla="*/ 2733675 w 2733859"/>
                  <a:gd name="connsiteY137" fmla="*/ 352425 h 1981200"/>
                  <a:gd name="connsiteX138" fmla="*/ 2724150 w 2733859"/>
                  <a:gd name="connsiteY138" fmla="*/ 304800 h 1981200"/>
                  <a:gd name="connsiteX139" fmla="*/ 2724150 w 2733859"/>
                  <a:gd name="connsiteY139" fmla="*/ 238125 h 1981200"/>
                  <a:gd name="connsiteX140" fmla="*/ 2733675 w 2733859"/>
                  <a:gd name="connsiteY140" fmla="*/ 180975 h 1981200"/>
                  <a:gd name="connsiteX0" fmla="*/ 0 w 2762250"/>
                  <a:gd name="connsiteY0" fmla="*/ 695325 h 1981200"/>
                  <a:gd name="connsiteX1" fmla="*/ 9525 w 2762250"/>
                  <a:gd name="connsiteY1" fmla="*/ 647700 h 1981200"/>
                  <a:gd name="connsiteX2" fmla="*/ 19050 w 2762250"/>
                  <a:gd name="connsiteY2" fmla="*/ 619125 h 1981200"/>
                  <a:gd name="connsiteX3" fmla="*/ 47625 w 2762250"/>
                  <a:gd name="connsiteY3" fmla="*/ 609600 h 1981200"/>
                  <a:gd name="connsiteX4" fmla="*/ 76200 w 2762250"/>
                  <a:gd name="connsiteY4" fmla="*/ 581025 h 1981200"/>
                  <a:gd name="connsiteX5" fmla="*/ 95250 w 2762250"/>
                  <a:gd name="connsiteY5" fmla="*/ 552450 h 1981200"/>
                  <a:gd name="connsiteX6" fmla="*/ 152400 w 2762250"/>
                  <a:gd name="connsiteY6" fmla="*/ 533400 h 1981200"/>
                  <a:gd name="connsiteX7" fmla="*/ 180975 w 2762250"/>
                  <a:gd name="connsiteY7" fmla="*/ 523875 h 1981200"/>
                  <a:gd name="connsiteX8" fmla="*/ 238125 w 2762250"/>
                  <a:gd name="connsiteY8" fmla="*/ 485775 h 1981200"/>
                  <a:gd name="connsiteX9" fmla="*/ 266700 w 2762250"/>
                  <a:gd name="connsiteY9" fmla="*/ 457200 h 1981200"/>
                  <a:gd name="connsiteX10" fmla="*/ 390530 w 2762250"/>
                  <a:gd name="connsiteY10" fmla="*/ 419098 h 1981200"/>
                  <a:gd name="connsiteX11" fmla="*/ 409579 w 2762250"/>
                  <a:gd name="connsiteY11" fmla="*/ 390519 h 1981200"/>
                  <a:gd name="connsiteX12" fmla="*/ 438150 w 2762250"/>
                  <a:gd name="connsiteY12" fmla="*/ 381000 h 1981200"/>
                  <a:gd name="connsiteX13" fmla="*/ 466725 w 2762250"/>
                  <a:gd name="connsiteY13" fmla="*/ 371475 h 1981200"/>
                  <a:gd name="connsiteX14" fmla="*/ 523875 w 2762250"/>
                  <a:gd name="connsiteY14" fmla="*/ 342900 h 1981200"/>
                  <a:gd name="connsiteX15" fmla="*/ 542925 w 2762250"/>
                  <a:gd name="connsiteY15" fmla="*/ 314325 h 1981200"/>
                  <a:gd name="connsiteX16" fmla="*/ 571500 w 2762250"/>
                  <a:gd name="connsiteY16" fmla="*/ 304800 h 1981200"/>
                  <a:gd name="connsiteX17" fmla="*/ 638175 w 2762250"/>
                  <a:gd name="connsiteY17" fmla="*/ 285750 h 1981200"/>
                  <a:gd name="connsiteX18" fmla="*/ 666750 w 2762250"/>
                  <a:gd name="connsiteY18" fmla="*/ 266700 h 1981200"/>
                  <a:gd name="connsiteX19" fmla="*/ 695325 w 2762250"/>
                  <a:gd name="connsiteY19" fmla="*/ 257175 h 1981200"/>
                  <a:gd name="connsiteX20" fmla="*/ 752475 w 2762250"/>
                  <a:gd name="connsiteY20" fmla="*/ 219075 h 1981200"/>
                  <a:gd name="connsiteX21" fmla="*/ 800100 w 2762250"/>
                  <a:gd name="connsiteY21" fmla="*/ 180975 h 1981200"/>
                  <a:gd name="connsiteX22" fmla="*/ 857250 w 2762250"/>
                  <a:gd name="connsiteY22" fmla="*/ 133350 h 1981200"/>
                  <a:gd name="connsiteX23" fmla="*/ 914400 w 2762250"/>
                  <a:gd name="connsiteY23" fmla="*/ 114300 h 1981200"/>
                  <a:gd name="connsiteX24" fmla="*/ 942975 w 2762250"/>
                  <a:gd name="connsiteY24" fmla="*/ 104775 h 1981200"/>
                  <a:gd name="connsiteX25" fmla="*/ 981075 w 2762250"/>
                  <a:gd name="connsiteY25" fmla="*/ 95250 h 1981200"/>
                  <a:gd name="connsiteX26" fmla="*/ 1038225 w 2762250"/>
                  <a:gd name="connsiteY26" fmla="*/ 76200 h 1981200"/>
                  <a:gd name="connsiteX27" fmla="*/ 1066800 w 2762250"/>
                  <a:gd name="connsiteY27" fmla="*/ 66675 h 1981200"/>
                  <a:gd name="connsiteX28" fmla="*/ 1114425 w 2762250"/>
                  <a:gd name="connsiteY28" fmla="*/ 57150 h 1981200"/>
                  <a:gd name="connsiteX29" fmla="*/ 1143000 w 2762250"/>
                  <a:gd name="connsiteY29" fmla="*/ 47625 h 1981200"/>
                  <a:gd name="connsiteX30" fmla="*/ 1190625 w 2762250"/>
                  <a:gd name="connsiteY30" fmla="*/ 38100 h 1981200"/>
                  <a:gd name="connsiteX31" fmla="*/ 1295400 w 2762250"/>
                  <a:gd name="connsiteY31" fmla="*/ 19050 h 1981200"/>
                  <a:gd name="connsiteX32" fmla="*/ 1362075 w 2762250"/>
                  <a:gd name="connsiteY32" fmla="*/ 0 h 1981200"/>
                  <a:gd name="connsiteX33" fmla="*/ 1476375 w 2762250"/>
                  <a:gd name="connsiteY33" fmla="*/ 9525 h 1981200"/>
                  <a:gd name="connsiteX34" fmla="*/ 1495425 w 2762250"/>
                  <a:gd name="connsiteY34" fmla="*/ 38100 h 1981200"/>
                  <a:gd name="connsiteX35" fmla="*/ 1504950 w 2762250"/>
                  <a:gd name="connsiteY35" fmla="*/ 85725 h 1981200"/>
                  <a:gd name="connsiteX36" fmla="*/ 1514475 w 2762250"/>
                  <a:gd name="connsiteY36" fmla="*/ 323850 h 1981200"/>
                  <a:gd name="connsiteX37" fmla="*/ 1543050 w 2762250"/>
                  <a:gd name="connsiteY37" fmla="*/ 485775 h 1981200"/>
                  <a:gd name="connsiteX38" fmla="*/ 1552575 w 2762250"/>
                  <a:gd name="connsiteY38" fmla="*/ 514350 h 1981200"/>
                  <a:gd name="connsiteX39" fmla="*/ 1571625 w 2762250"/>
                  <a:gd name="connsiteY39" fmla="*/ 590550 h 1981200"/>
                  <a:gd name="connsiteX40" fmla="*/ 1562100 w 2762250"/>
                  <a:gd name="connsiteY40" fmla="*/ 638175 h 1981200"/>
                  <a:gd name="connsiteX41" fmla="*/ 1571625 w 2762250"/>
                  <a:gd name="connsiteY41" fmla="*/ 657225 h 1981200"/>
                  <a:gd name="connsiteX42" fmla="*/ 1600200 w 2762250"/>
                  <a:gd name="connsiteY42" fmla="*/ 685800 h 1981200"/>
                  <a:gd name="connsiteX43" fmla="*/ 1619252 w 2762250"/>
                  <a:gd name="connsiteY43" fmla="*/ 752475 h 1981200"/>
                  <a:gd name="connsiteX44" fmla="*/ 1619250 w 2762250"/>
                  <a:gd name="connsiteY44" fmla="*/ 809625 h 1981200"/>
                  <a:gd name="connsiteX45" fmla="*/ 1628775 w 2762250"/>
                  <a:gd name="connsiteY45" fmla="*/ 866775 h 1981200"/>
                  <a:gd name="connsiteX46" fmla="*/ 1638300 w 2762250"/>
                  <a:gd name="connsiteY46" fmla="*/ 895350 h 1981200"/>
                  <a:gd name="connsiteX47" fmla="*/ 1628775 w 2762250"/>
                  <a:gd name="connsiteY47" fmla="*/ 942975 h 1981200"/>
                  <a:gd name="connsiteX48" fmla="*/ 1647825 w 2762250"/>
                  <a:gd name="connsiteY48" fmla="*/ 990600 h 1981200"/>
                  <a:gd name="connsiteX49" fmla="*/ 1647825 w 2762250"/>
                  <a:gd name="connsiteY49" fmla="*/ 1019175 h 1981200"/>
                  <a:gd name="connsiteX50" fmla="*/ 1657350 w 2762250"/>
                  <a:gd name="connsiteY50" fmla="*/ 1066800 h 1981200"/>
                  <a:gd name="connsiteX51" fmla="*/ 1657350 w 2762250"/>
                  <a:gd name="connsiteY51" fmla="*/ 1114425 h 1981200"/>
                  <a:gd name="connsiteX52" fmla="*/ 1666875 w 2762250"/>
                  <a:gd name="connsiteY52" fmla="*/ 1152525 h 1981200"/>
                  <a:gd name="connsiteX53" fmla="*/ 1657350 w 2762250"/>
                  <a:gd name="connsiteY53" fmla="*/ 1171575 h 1981200"/>
                  <a:gd name="connsiteX54" fmla="*/ 1676400 w 2762250"/>
                  <a:gd name="connsiteY54" fmla="*/ 1209675 h 1981200"/>
                  <a:gd name="connsiteX55" fmla="*/ 1676400 w 2762250"/>
                  <a:gd name="connsiteY55" fmla="*/ 1257300 h 1981200"/>
                  <a:gd name="connsiteX56" fmla="*/ 1695450 w 2762250"/>
                  <a:gd name="connsiteY56" fmla="*/ 1304925 h 1981200"/>
                  <a:gd name="connsiteX57" fmla="*/ 1695450 w 2762250"/>
                  <a:gd name="connsiteY57" fmla="*/ 1352550 h 1981200"/>
                  <a:gd name="connsiteX58" fmla="*/ 1733550 w 2762250"/>
                  <a:gd name="connsiteY58" fmla="*/ 1390650 h 1981200"/>
                  <a:gd name="connsiteX59" fmla="*/ 1762125 w 2762250"/>
                  <a:gd name="connsiteY59" fmla="*/ 1352550 h 1981200"/>
                  <a:gd name="connsiteX60" fmla="*/ 1771650 w 2762250"/>
                  <a:gd name="connsiteY60" fmla="*/ 1304925 h 1981200"/>
                  <a:gd name="connsiteX61" fmla="*/ 1790700 w 2762250"/>
                  <a:gd name="connsiteY61" fmla="*/ 1247775 h 1981200"/>
                  <a:gd name="connsiteX62" fmla="*/ 1790700 w 2762250"/>
                  <a:gd name="connsiteY62" fmla="*/ 1209675 h 1981200"/>
                  <a:gd name="connsiteX63" fmla="*/ 1809750 w 2762250"/>
                  <a:gd name="connsiteY63" fmla="*/ 1143000 h 1981200"/>
                  <a:gd name="connsiteX64" fmla="*/ 1800225 w 2762250"/>
                  <a:gd name="connsiteY64" fmla="*/ 1076325 h 1981200"/>
                  <a:gd name="connsiteX65" fmla="*/ 1809750 w 2762250"/>
                  <a:gd name="connsiteY65" fmla="*/ 1047750 h 1981200"/>
                  <a:gd name="connsiteX66" fmla="*/ 1828800 w 2762250"/>
                  <a:gd name="connsiteY66" fmla="*/ 981075 h 1981200"/>
                  <a:gd name="connsiteX67" fmla="*/ 1838325 w 2762250"/>
                  <a:gd name="connsiteY67" fmla="*/ 933450 h 1981200"/>
                  <a:gd name="connsiteX68" fmla="*/ 1847850 w 2762250"/>
                  <a:gd name="connsiteY68" fmla="*/ 885825 h 1981200"/>
                  <a:gd name="connsiteX69" fmla="*/ 1866900 w 2762250"/>
                  <a:gd name="connsiteY69" fmla="*/ 838200 h 1981200"/>
                  <a:gd name="connsiteX70" fmla="*/ 1914525 w 2762250"/>
                  <a:gd name="connsiteY70" fmla="*/ 895350 h 1981200"/>
                  <a:gd name="connsiteX71" fmla="*/ 1914525 w 2762250"/>
                  <a:gd name="connsiteY71" fmla="*/ 942975 h 1981200"/>
                  <a:gd name="connsiteX72" fmla="*/ 1933575 w 2762250"/>
                  <a:gd name="connsiteY72" fmla="*/ 1000125 h 1981200"/>
                  <a:gd name="connsiteX73" fmla="*/ 2038350 w 2762250"/>
                  <a:gd name="connsiteY73" fmla="*/ 1038225 h 1981200"/>
                  <a:gd name="connsiteX74" fmla="*/ 2000250 w 2762250"/>
                  <a:gd name="connsiteY74" fmla="*/ 1009650 h 1981200"/>
                  <a:gd name="connsiteX75" fmla="*/ 2047875 w 2762250"/>
                  <a:gd name="connsiteY75" fmla="*/ 990600 h 1981200"/>
                  <a:gd name="connsiteX76" fmla="*/ 2076450 w 2762250"/>
                  <a:gd name="connsiteY76" fmla="*/ 933450 h 1981200"/>
                  <a:gd name="connsiteX77" fmla="*/ 2105025 w 2762250"/>
                  <a:gd name="connsiteY77" fmla="*/ 876300 h 1981200"/>
                  <a:gd name="connsiteX78" fmla="*/ 2085975 w 2762250"/>
                  <a:gd name="connsiteY78" fmla="*/ 809625 h 1981200"/>
                  <a:gd name="connsiteX79" fmla="*/ 2133600 w 2762250"/>
                  <a:gd name="connsiteY79" fmla="*/ 752475 h 1981200"/>
                  <a:gd name="connsiteX80" fmla="*/ 2190750 w 2762250"/>
                  <a:gd name="connsiteY80" fmla="*/ 752475 h 1981200"/>
                  <a:gd name="connsiteX81" fmla="*/ 2247900 w 2762250"/>
                  <a:gd name="connsiteY81" fmla="*/ 752475 h 1981200"/>
                  <a:gd name="connsiteX82" fmla="*/ 2295525 w 2762250"/>
                  <a:gd name="connsiteY82" fmla="*/ 800100 h 1981200"/>
                  <a:gd name="connsiteX83" fmla="*/ 2314575 w 2762250"/>
                  <a:gd name="connsiteY83" fmla="*/ 847725 h 1981200"/>
                  <a:gd name="connsiteX84" fmla="*/ 2333625 w 2762250"/>
                  <a:gd name="connsiteY84" fmla="*/ 904875 h 1981200"/>
                  <a:gd name="connsiteX85" fmla="*/ 2352675 w 2762250"/>
                  <a:gd name="connsiteY85" fmla="*/ 962025 h 1981200"/>
                  <a:gd name="connsiteX86" fmla="*/ 2371725 w 2762250"/>
                  <a:gd name="connsiteY86" fmla="*/ 1019175 h 1981200"/>
                  <a:gd name="connsiteX87" fmla="*/ 2362200 w 2762250"/>
                  <a:gd name="connsiteY87" fmla="*/ 1047750 h 1981200"/>
                  <a:gd name="connsiteX88" fmla="*/ 2390775 w 2762250"/>
                  <a:gd name="connsiteY88" fmla="*/ 1104900 h 1981200"/>
                  <a:gd name="connsiteX89" fmla="*/ 2390775 w 2762250"/>
                  <a:gd name="connsiteY89" fmla="*/ 1152525 h 1981200"/>
                  <a:gd name="connsiteX90" fmla="*/ 2390775 w 2762250"/>
                  <a:gd name="connsiteY90" fmla="*/ 1200150 h 1981200"/>
                  <a:gd name="connsiteX91" fmla="*/ 2371725 w 2762250"/>
                  <a:gd name="connsiteY91" fmla="*/ 1228725 h 1981200"/>
                  <a:gd name="connsiteX92" fmla="*/ 2381250 w 2762250"/>
                  <a:gd name="connsiteY92" fmla="*/ 1266825 h 1981200"/>
                  <a:gd name="connsiteX93" fmla="*/ 2390775 w 2762250"/>
                  <a:gd name="connsiteY93" fmla="*/ 1323975 h 1981200"/>
                  <a:gd name="connsiteX94" fmla="*/ 2409825 w 2762250"/>
                  <a:gd name="connsiteY94" fmla="*/ 1381125 h 1981200"/>
                  <a:gd name="connsiteX95" fmla="*/ 2409825 w 2762250"/>
                  <a:gd name="connsiteY95" fmla="*/ 1438275 h 1981200"/>
                  <a:gd name="connsiteX96" fmla="*/ 2428875 w 2762250"/>
                  <a:gd name="connsiteY96" fmla="*/ 1495425 h 1981200"/>
                  <a:gd name="connsiteX97" fmla="*/ 2447925 w 2762250"/>
                  <a:gd name="connsiteY97" fmla="*/ 1552575 h 1981200"/>
                  <a:gd name="connsiteX98" fmla="*/ 2457450 w 2762250"/>
                  <a:gd name="connsiteY98" fmla="*/ 1581150 h 1981200"/>
                  <a:gd name="connsiteX99" fmla="*/ 2457450 w 2762250"/>
                  <a:gd name="connsiteY99" fmla="*/ 1628775 h 1981200"/>
                  <a:gd name="connsiteX100" fmla="*/ 2476500 w 2762250"/>
                  <a:gd name="connsiteY100" fmla="*/ 1676400 h 1981200"/>
                  <a:gd name="connsiteX101" fmla="*/ 2476500 w 2762250"/>
                  <a:gd name="connsiteY101" fmla="*/ 1733550 h 1981200"/>
                  <a:gd name="connsiteX102" fmla="*/ 2486025 w 2762250"/>
                  <a:gd name="connsiteY102" fmla="*/ 1790700 h 1981200"/>
                  <a:gd name="connsiteX103" fmla="*/ 2476500 w 2762250"/>
                  <a:gd name="connsiteY103" fmla="*/ 1828800 h 1981200"/>
                  <a:gd name="connsiteX104" fmla="*/ 2486025 w 2762250"/>
                  <a:gd name="connsiteY104" fmla="*/ 1866900 h 1981200"/>
                  <a:gd name="connsiteX105" fmla="*/ 2505075 w 2762250"/>
                  <a:gd name="connsiteY105" fmla="*/ 1924050 h 1981200"/>
                  <a:gd name="connsiteX106" fmla="*/ 2476500 w 2762250"/>
                  <a:gd name="connsiteY106" fmla="*/ 1952625 h 1981200"/>
                  <a:gd name="connsiteX107" fmla="*/ 2505075 w 2762250"/>
                  <a:gd name="connsiteY107" fmla="*/ 1981200 h 1981200"/>
                  <a:gd name="connsiteX108" fmla="*/ 2552700 w 2762250"/>
                  <a:gd name="connsiteY108" fmla="*/ 1914525 h 1981200"/>
                  <a:gd name="connsiteX109" fmla="*/ 2552700 w 2762250"/>
                  <a:gd name="connsiteY109" fmla="*/ 1847850 h 1981200"/>
                  <a:gd name="connsiteX110" fmla="*/ 2562225 w 2762250"/>
                  <a:gd name="connsiteY110" fmla="*/ 1790700 h 1981200"/>
                  <a:gd name="connsiteX111" fmla="*/ 2562225 w 2762250"/>
                  <a:gd name="connsiteY111" fmla="*/ 1743075 h 1981200"/>
                  <a:gd name="connsiteX112" fmla="*/ 2562225 w 2762250"/>
                  <a:gd name="connsiteY112" fmla="*/ 1676400 h 1981200"/>
                  <a:gd name="connsiteX113" fmla="*/ 2571750 w 2762250"/>
                  <a:gd name="connsiteY113" fmla="*/ 1619250 h 1981200"/>
                  <a:gd name="connsiteX114" fmla="*/ 2581275 w 2762250"/>
                  <a:gd name="connsiteY114" fmla="*/ 1552575 h 1981200"/>
                  <a:gd name="connsiteX115" fmla="*/ 2571750 w 2762250"/>
                  <a:gd name="connsiteY115" fmla="*/ 1495425 h 1981200"/>
                  <a:gd name="connsiteX116" fmla="*/ 2600325 w 2762250"/>
                  <a:gd name="connsiteY116" fmla="*/ 1447800 h 1981200"/>
                  <a:gd name="connsiteX117" fmla="*/ 2571750 w 2762250"/>
                  <a:gd name="connsiteY117" fmla="*/ 1409700 h 1981200"/>
                  <a:gd name="connsiteX118" fmla="*/ 2600325 w 2762250"/>
                  <a:gd name="connsiteY118" fmla="*/ 1343025 h 1981200"/>
                  <a:gd name="connsiteX119" fmla="*/ 2600325 w 2762250"/>
                  <a:gd name="connsiteY119" fmla="*/ 1276350 h 1981200"/>
                  <a:gd name="connsiteX120" fmla="*/ 2581275 w 2762250"/>
                  <a:gd name="connsiteY120" fmla="*/ 1228725 h 1981200"/>
                  <a:gd name="connsiteX121" fmla="*/ 2590800 w 2762250"/>
                  <a:gd name="connsiteY121" fmla="*/ 1171575 h 1981200"/>
                  <a:gd name="connsiteX122" fmla="*/ 2590800 w 2762250"/>
                  <a:gd name="connsiteY122" fmla="*/ 1143000 h 1981200"/>
                  <a:gd name="connsiteX123" fmla="*/ 2600325 w 2762250"/>
                  <a:gd name="connsiteY123" fmla="*/ 1076325 h 1981200"/>
                  <a:gd name="connsiteX124" fmla="*/ 2600325 w 2762250"/>
                  <a:gd name="connsiteY124" fmla="*/ 1038225 h 1981200"/>
                  <a:gd name="connsiteX125" fmla="*/ 2590800 w 2762250"/>
                  <a:gd name="connsiteY125" fmla="*/ 971550 h 1981200"/>
                  <a:gd name="connsiteX126" fmla="*/ 2600325 w 2762250"/>
                  <a:gd name="connsiteY126" fmla="*/ 923925 h 1981200"/>
                  <a:gd name="connsiteX127" fmla="*/ 2619375 w 2762250"/>
                  <a:gd name="connsiteY127" fmla="*/ 857250 h 1981200"/>
                  <a:gd name="connsiteX128" fmla="*/ 2638425 w 2762250"/>
                  <a:gd name="connsiteY128" fmla="*/ 809625 h 1981200"/>
                  <a:gd name="connsiteX129" fmla="*/ 2619375 w 2762250"/>
                  <a:gd name="connsiteY129" fmla="*/ 771525 h 1981200"/>
                  <a:gd name="connsiteX130" fmla="*/ 2638425 w 2762250"/>
                  <a:gd name="connsiteY130" fmla="*/ 723900 h 1981200"/>
                  <a:gd name="connsiteX131" fmla="*/ 2657475 w 2762250"/>
                  <a:gd name="connsiteY131" fmla="*/ 666750 h 1981200"/>
                  <a:gd name="connsiteX132" fmla="*/ 2705100 w 2762250"/>
                  <a:gd name="connsiteY132" fmla="*/ 657225 h 1981200"/>
                  <a:gd name="connsiteX133" fmla="*/ 2686050 w 2762250"/>
                  <a:gd name="connsiteY133" fmla="*/ 590550 h 1981200"/>
                  <a:gd name="connsiteX134" fmla="*/ 2705100 w 2762250"/>
                  <a:gd name="connsiteY134" fmla="*/ 523875 h 1981200"/>
                  <a:gd name="connsiteX135" fmla="*/ 2714625 w 2762250"/>
                  <a:gd name="connsiteY135" fmla="*/ 476250 h 1981200"/>
                  <a:gd name="connsiteX136" fmla="*/ 2714625 w 2762250"/>
                  <a:gd name="connsiteY136" fmla="*/ 419100 h 1981200"/>
                  <a:gd name="connsiteX137" fmla="*/ 2733675 w 2762250"/>
                  <a:gd name="connsiteY137" fmla="*/ 352425 h 1981200"/>
                  <a:gd name="connsiteX138" fmla="*/ 2724150 w 2762250"/>
                  <a:gd name="connsiteY138" fmla="*/ 304800 h 1981200"/>
                  <a:gd name="connsiteX139" fmla="*/ 2724150 w 2762250"/>
                  <a:gd name="connsiteY139" fmla="*/ 238125 h 1981200"/>
                  <a:gd name="connsiteX140" fmla="*/ 2733675 w 2762250"/>
                  <a:gd name="connsiteY140" fmla="*/ 180975 h 1981200"/>
                  <a:gd name="connsiteX141" fmla="*/ 2762250 w 2762250"/>
                  <a:gd name="connsiteY141" fmla="*/ 133350 h 1981200"/>
                  <a:gd name="connsiteX0" fmla="*/ 0 w 2762356"/>
                  <a:gd name="connsiteY0" fmla="*/ 695325 h 1981200"/>
                  <a:gd name="connsiteX1" fmla="*/ 9525 w 2762356"/>
                  <a:gd name="connsiteY1" fmla="*/ 647700 h 1981200"/>
                  <a:gd name="connsiteX2" fmla="*/ 19050 w 2762356"/>
                  <a:gd name="connsiteY2" fmla="*/ 619125 h 1981200"/>
                  <a:gd name="connsiteX3" fmla="*/ 47625 w 2762356"/>
                  <a:gd name="connsiteY3" fmla="*/ 609600 h 1981200"/>
                  <a:gd name="connsiteX4" fmla="*/ 76200 w 2762356"/>
                  <a:gd name="connsiteY4" fmla="*/ 581025 h 1981200"/>
                  <a:gd name="connsiteX5" fmla="*/ 95250 w 2762356"/>
                  <a:gd name="connsiteY5" fmla="*/ 552450 h 1981200"/>
                  <a:gd name="connsiteX6" fmla="*/ 152400 w 2762356"/>
                  <a:gd name="connsiteY6" fmla="*/ 533400 h 1981200"/>
                  <a:gd name="connsiteX7" fmla="*/ 180975 w 2762356"/>
                  <a:gd name="connsiteY7" fmla="*/ 523875 h 1981200"/>
                  <a:gd name="connsiteX8" fmla="*/ 238125 w 2762356"/>
                  <a:gd name="connsiteY8" fmla="*/ 485775 h 1981200"/>
                  <a:gd name="connsiteX9" fmla="*/ 266700 w 2762356"/>
                  <a:gd name="connsiteY9" fmla="*/ 457200 h 1981200"/>
                  <a:gd name="connsiteX10" fmla="*/ 390530 w 2762356"/>
                  <a:gd name="connsiteY10" fmla="*/ 419098 h 1981200"/>
                  <a:gd name="connsiteX11" fmla="*/ 409579 w 2762356"/>
                  <a:gd name="connsiteY11" fmla="*/ 390519 h 1981200"/>
                  <a:gd name="connsiteX12" fmla="*/ 438150 w 2762356"/>
                  <a:gd name="connsiteY12" fmla="*/ 381000 h 1981200"/>
                  <a:gd name="connsiteX13" fmla="*/ 466725 w 2762356"/>
                  <a:gd name="connsiteY13" fmla="*/ 371475 h 1981200"/>
                  <a:gd name="connsiteX14" fmla="*/ 523875 w 2762356"/>
                  <a:gd name="connsiteY14" fmla="*/ 342900 h 1981200"/>
                  <a:gd name="connsiteX15" fmla="*/ 542925 w 2762356"/>
                  <a:gd name="connsiteY15" fmla="*/ 314325 h 1981200"/>
                  <a:gd name="connsiteX16" fmla="*/ 571500 w 2762356"/>
                  <a:gd name="connsiteY16" fmla="*/ 304800 h 1981200"/>
                  <a:gd name="connsiteX17" fmla="*/ 638175 w 2762356"/>
                  <a:gd name="connsiteY17" fmla="*/ 285750 h 1981200"/>
                  <a:gd name="connsiteX18" fmla="*/ 666750 w 2762356"/>
                  <a:gd name="connsiteY18" fmla="*/ 266700 h 1981200"/>
                  <a:gd name="connsiteX19" fmla="*/ 695325 w 2762356"/>
                  <a:gd name="connsiteY19" fmla="*/ 257175 h 1981200"/>
                  <a:gd name="connsiteX20" fmla="*/ 752475 w 2762356"/>
                  <a:gd name="connsiteY20" fmla="*/ 219075 h 1981200"/>
                  <a:gd name="connsiteX21" fmla="*/ 800100 w 2762356"/>
                  <a:gd name="connsiteY21" fmla="*/ 180975 h 1981200"/>
                  <a:gd name="connsiteX22" fmla="*/ 857250 w 2762356"/>
                  <a:gd name="connsiteY22" fmla="*/ 133350 h 1981200"/>
                  <a:gd name="connsiteX23" fmla="*/ 914400 w 2762356"/>
                  <a:gd name="connsiteY23" fmla="*/ 114300 h 1981200"/>
                  <a:gd name="connsiteX24" fmla="*/ 942975 w 2762356"/>
                  <a:gd name="connsiteY24" fmla="*/ 104775 h 1981200"/>
                  <a:gd name="connsiteX25" fmla="*/ 981075 w 2762356"/>
                  <a:gd name="connsiteY25" fmla="*/ 95250 h 1981200"/>
                  <a:gd name="connsiteX26" fmla="*/ 1038225 w 2762356"/>
                  <a:gd name="connsiteY26" fmla="*/ 76200 h 1981200"/>
                  <a:gd name="connsiteX27" fmla="*/ 1066800 w 2762356"/>
                  <a:gd name="connsiteY27" fmla="*/ 66675 h 1981200"/>
                  <a:gd name="connsiteX28" fmla="*/ 1114425 w 2762356"/>
                  <a:gd name="connsiteY28" fmla="*/ 57150 h 1981200"/>
                  <a:gd name="connsiteX29" fmla="*/ 1143000 w 2762356"/>
                  <a:gd name="connsiteY29" fmla="*/ 47625 h 1981200"/>
                  <a:gd name="connsiteX30" fmla="*/ 1190625 w 2762356"/>
                  <a:gd name="connsiteY30" fmla="*/ 38100 h 1981200"/>
                  <a:gd name="connsiteX31" fmla="*/ 1295400 w 2762356"/>
                  <a:gd name="connsiteY31" fmla="*/ 19050 h 1981200"/>
                  <a:gd name="connsiteX32" fmla="*/ 1362075 w 2762356"/>
                  <a:gd name="connsiteY32" fmla="*/ 0 h 1981200"/>
                  <a:gd name="connsiteX33" fmla="*/ 1476375 w 2762356"/>
                  <a:gd name="connsiteY33" fmla="*/ 9525 h 1981200"/>
                  <a:gd name="connsiteX34" fmla="*/ 1495425 w 2762356"/>
                  <a:gd name="connsiteY34" fmla="*/ 38100 h 1981200"/>
                  <a:gd name="connsiteX35" fmla="*/ 1504950 w 2762356"/>
                  <a:gd name="connsiteY35" fmla="*/ 85725 h 1981200"/>
                  <a:gd name="connsiteX36" fmla="*/ 1514475 w 2762356"/>
                  <a:gd name="connsiteY36" fmla="*/ 323850 h 1981200"/>
                  <a:gd name="connsiteX37" fmla="*/ 1543050 w 2762356"/>
                  <a:gd name="connsiteY37" fmla="*/ 485775 h 1981200"/>
                  <a:gd name="connsiteX38" fmla="*/ 1552575 w 2762356"/>
                  <a:gd name="connsiteY38" fmla="*/ 514350 h 1981200"/>
                  <a:gd name="connsiteX39" fmla="*/ 1571625 w 2762356"/>
                  <a:gd name="connsiteY39" fmla="*/ 590550 h 1981200"/>
                  <a:gd name="connsiteX40" fmla="*/ 1562100 w 2762356"/>
                  <a:gd name="connsiteY40" fmla="*/ 638175 h 1981200"/>
                  <a:gd name="connsiteX41" fmla="*/ 1571625 w 2762356"/>
                  <a:gd name="connsiteY41" fmla="*/ 657225 h 1981200"/>
                  <a:gd name="connsiteX42" fmla="*/ 1600200 w 2762356"/>
                  <a:gd name="connsiteY42" fmla="*/ 685800 h 1981200"/>
                  <a:gd name="connsiteX43" fmla="*/ 1619252 w 2762356"/>
                  <a:gd name="connsiteY43" fmla="*/ 752475 h 1981200"/>
                  <a:gd name="connsiteX44" fmla="*/ 1619250 w 2762356"/>
                  <a:gd name="connsiteY44" fmla="*/ 809625 h 1981200"/>
                  <a:gd name="connsiteX45" fmla="*/ 1628775 w 2762356"/>
                  <a:gd name="connsiteY45" fmla="*/ 866775 h 1981200"/>
                  <a:gd name="connsiteX46" fmla="*/ 1638300 w 2762356"/>
                  <a:gd name="connsiteY46" fmla="*/ 895350 h 1981200"/>
                  <a:gd name="connsiteX47" fmla="*/ 1628775 w 2762356"/>
                  <a:gd name="connsiteY47" fmla="*/ 942975 h 1981200"/>
                  <a:gd name="connsiteX48" fmla="*/ 1647825 w 2762356"/>
                  <a:gd name="connsiteY48" fmla="*/ 990600 h 1981200"/>
                  <a:gd name="connsiteX49" fmla="*/ 1647825 w 2762356"/>
                  <a:gd name="connsiteY49" fmla="*/ 1019175 h 1981200"/>
                  <a:gd name="connsiteX50" fmla="*/ 1657350 w 2762356"/>
                  <a:gd name="connsiteY50" fmla="*/ 1066800 h 1981200"/>
                  <a:gd name="connsiteX51" fmla="*/ 1657350 w 2762356"/>
                  <a:gd name="connsiteY51" fmla="*/ 1114425 h 1981200"/>
                  <a:gd name="connsiteX52" fmla="*/ 1666875 w 2762356"/>
                  <a:gd name="connsiteY52" fmla="*/ 1152525 h 1981200"/>
                  <a:gd name="connsiteX53" fmla="*/ 1657350 w 2762356"/>
                  <a:gd name="connsiteY53" fmla="*/ 1171575 h 1981200"/>
                  <a:gd name="connsiteX54" fmla="*/ 1676400 w 2762356"/>
                  <a:gd name="connsiteY54" fmla="*/ 1209675 h 1981200"/>
                  <a:gd name="connsiteX55" fmla="*/ 1676400 w 2762356"/>
                  <a:gd name="connsiteY55" fmla="*/ 1257300 h 1981200"/>
                  <a:gd name="connsiteX56" fmla="*/ 1695450 w 2762356"/>
                  <a:gd name="connsiteY56" fmla="*/ 1304925 h 1981200"/>
                  <a:gd name="connsiteX57" fmla="*/ 1695450 w 2762356"/>
                  <a:gd name="connsiteY57" fmla="*/ 1352550 h 1981200"/>
                  <a:gd name="connsiteX58" fmla="*/ 1733550 w 2762356"/>
                  <a:gd name="connsiteY58" fmla="*/ 1390650 h 1981200"/>
                  <a:gd name="connsiteX59" fmla="*/ 1762125 w 2762356"/>
                  <a:gd name="connsiteY59" fmla="*/ 1352550 h 1981200"/>
                  <a:gd name="connsiteX60" fmla="*/ 1771650 w 2762356"/>
                  <a:gd name="connsiteY60" fmla="*/ 1304925 h 1981200"/>
                  <a:gd name="connsiteX61" fmla="*/ 1790700 w 2762356"/>
                  <a:gd name="connsiteY61" fmla="*/ 1247775 h 1981200"/>
                  <a:gd name="connsiteX62" fmla="*/ 1790700 w 2762356"/>
                  <a:gd name="connsiteY62" fmla="*/ 1209675 h 1981200"/>
                  <a:gd name="connsiteX63" fmla="*/ 1809750 w 2762356"/>
                  <a:gd name="connsiteY63" fmla="*/ 1143000 h 1981200"/>
                  <a:gd name="connsiteX64" fmla="*/ 1800225 w 2762356"/>
                  <a:gd name="connsiteY64" fmla="*/ 1076325 h 1981200"/>
                  <a:gd name="connsiteX65" fmla="*/ 1809750 w 2762356"/>
                  <a:gd name="connsiteY65" fmla="*/ 1047750 h 1981200"/>
                  <a:gd name="connsiteX66" fmla="*/ 1828800 w 2762356"/>
                  <a:gd name="connsiteY66" fmla="*/ 981075 h 1981200"/>
                  <a:gd name="connsiteX67" fmla="*/ 1838325 w 2762356"/>
                  <a:gd name="connsiteY67" fmla="*/ 933450 h 1981200"/>
                  <a:gd name="connsiteX68" fmla="*/ 1847850 w 2762356"/>
                  <a:gd name="connsiteY68" fmla="*/ 885825 h 1981200"/>
                  <a:gd name="connsiteX69" fmla="*/ 1866900 w 2762356"/>
                  <a:gd name="connsiteY69" fmla="*/ 838200 h 1981200"/>
                  <a:gd name="connsiteX70" fmla="*/ 1914525 w 2762356"/>
                  <a:gd name="connsiteY70" fmla="*/ 895350 h 1981200"/>
                  <a:gd name="connsiteX71" fmla="*/ 1914525 w 2762356"/>
                  <a:gd name="connsiteY71" fmla="*/ 942975 h 1981200"/>
                  <a:gd name="connsiteX72" fmla="*/ 1933575 w 2762356"/>
                  <a:gd name="connsiteY72" fmla="*/ 1000125 h 1981200"/>
                  <a:gd name="connsiteX73" fmla="*/ 2038350 w 2762356"/>
                  <a:gd name="connsiteY73" fmla="*/ 1038225 h 1981200"/>
                  <a:gd name="connsiteX74" fmla="*/ 2000250 w 2762356"/>
                  <a:gd name="connsiteY74" fmla="*/ 1009650 h 1981200"/>
                  <a:gd name="connsiteX75" fmla="*/ 2047875 w 2762356"/>
                  <a:gd name="connsiteY75" fmla="*/ 990600 h 1981200"/>
                  <a:gd name="connsiteX76" fmla="*/ 2076450 w 2762356"/>
                  <a:gd name="connsiteY76" fmla="*/ 933450 h 1981200"/>
                  <a:gd name="connsiteX77" fmla="*/ 2105025 w 2762356"/>
                  <a:gd name="connsiteY77" fmla="*/ 876300 h 1981200"/>
                  <a:gd name="connsiteX78" fmla="*/ 2085975 w 2762356"/>
                  <a:gd name="connsiteY78" fmla="*/ 809625 h 1981200"/>
                  <a:gd name="connsiteX79" fmla="*/ 2133600 w 2762356"/>
                  <a:gd name="connsiteY79" fmla="*/ 752475 h 1981200"/>
                  <a:gd name="connsiteX80" fmla="*/ 2190750 w 2762356"/>
                  <a:gd name="connsiteY80" fmla="*/ 752475 h 1981200"/>
                  <a:gd name="connsiteX81" fmla="*/ 2247900 w 2762356"/>
                  <a:gd name="connsiteY81" fmla="*/ 752475 h 1981200"/>
                  <a:gd name="connsiteX82" fmla="*/ 2295525 w 2762356"/>
                  <a:gd name="connsiteY82" fmla="*/ 800100 h 1981200"/>
                  <a:gd name="connsiteX83" fmla="*/ 2314575 w 2762356"/>
                  <a:gd name="connsiteY83" fmla="*/ 847725 h 1981200"/>
                  <a:gd name="connsiteX84" fmla="*/ 2333625 w 2762356"/>
                  <a:gd name="connsiteY84" fmla="*/ 904875 h 1981200"/>
                  <a:gd name="connsiteX85" fmla="*/ 2352675 w 2762356"/>
                  <a:gd name="connsiteY85" fmla="*/ 962025 h 1981200"/>
                  <a:gd name="connsiteX86" fmla="*/ 2371725 w 2762356"/>
                  <a:gd name="connsiteY86" fmla="*/ 1019175 h 1981200"/>
                  <a:gd name="connsiteX87" fmla="*/ 2362200 w 2762356"/>
                  <a:gd name="connsiteY87" fmla="*/ 1047750 h 1981200"/>
                  <a:gd name="connsiteX88" fmla="*/ 2390775 w 2762356"/>
                  <a:gd name="connsiteY88" fmla="*/ 1104900 h 1981200"/>
                  <a:gd name="connsiteX89" fmla="*/ 2390775 w 2762356"/>
                  <a:gd name="connsiteY89" fmla="*/ 1152525 h 1981200"/>
                  <a:gd name="connsiteX90" fmla="*/ 2390775 w 2762356"/>
                  <a:gd name="connsiteY90" fmla="*/ 1200150 h 1981200"/>
                  <a:gd name="connsiteX91" fmla="*/ 2371725 w 2762356"/>
                  <a:gd name="connsiteY91" fmla="*/ 1228725 h 1981200"/>
                  <a:gd name="connsiteX92" fmla="*/ 2381250 w 2762356"/>
                  <a:gd name="connsiteY92" fmla="*/ 1266825 h 1981200"/>
                  <a:gd name="connsiteX93" fmla="*/ 2390775 w 2762356"/>
                  <a:gd name="connsiteY93" fmla="*/ 1323975 h 1981200"/>
                  <a:gd name="connsiteX94" fmla="*/ 2409825 w 2762356"/>
                  <a:gd name="connsiteY94" fmla="*/ 1381125 h 1981200"/>
                  <a:gd name="connsiteX95" fmla="*/ 2409825 w 2762356"/>
                  <a:gd name="connsiteY95" fmla="*/ 1438275 h 1981200"/>
                  <a:gd name="connsiteX96" fmla="*/ 2428875 w 2762356"/>
                  <a:gd name="connsiteY96" fmla="*/ 1495425 h 1981200"/>
                  <a:gd name="connsiteX97" fmla="*/ 2447925 w 2762356"/>
                  <a:gd name="connsiteY97" fmla="*/ 1552575 h 1981200"/>
                  <a:gd name="connsiteX98" fmla="*/ 2457450 w 2762356"/>
                  <a:gd name="connsiteY98" fmla="*/ 1581150 h 1981200"/>
                  <a:gd name="connsiteX99" fmla="*/ 2457450 w 2762356"/>
                  <a:gd name="connsiteY99" fmla="*/ 1628775 h 1981200"/>
                  <a:gd name="connsiteX100" fmla="*/ 2476500 w 2762356"/>
                  <a:gd name="connsiteY100" fmla="*/ 1676400 h 1981200"/>
                  <a:gd name="connsiteX101" fmla="*/ 2476500 w 2762356"/>
                  <a:gd name="connsiteY101" fmla="*/ 1733550 h 1981200"/>
                  <a:gd name="connsiteX102" fmla="*/ 2486025 w 2762356"/>
                  <a:gd name="connsiteY102" fmla="*/ 1790700 h 1981200"/>
                  <a:gd name="connsiteX103" fmla="*/ 2476500 w 2762356"/>
                  <a:gd name="connsiteY103" fmla="*/ 1828800 h 1981200"/>
                  <a:gd name="connsiteX104" fmla="*/ 2486025 w 2762356"/>
                  <a:gd name="connsiteY104" fmla="*/ 1866900 h 1981200"/>
                  <a:gd name="connsiteX105" fmla="*/ 2505075 w 2762356"/>
                  <a:gd name="connsiteY105" fmla="*/ 1924050 h 1981200"/>
                  <a:gd name="connsiteX106" fmla="*/ 2476500 w 2762356"/>
                  <a:gd name="connsiteY106" fmla="*/ 1952625 h 1981200"/>
                  <a:gd name="connsiteX107" fmla="*/ 2505075 w 2762356"/>
                  <a:gd name="connsiteY107" fmla="*/ 1981200 h 1981200"/>
                  <a:gd name="connsiteX108" fmla="*/ 2552700 w 2762356"/>
                  <a:gd name="connsiteY108" fmla="*/ 1914525 h 1981200"/>
                  <a:gd name="connsiteX109" fmla="*/ 2552700 w 2762356"/>
                  <a:gd name="connsiteY109" fmla="*/ 1847850 h 1981200"/>
                  <a:gd name="connsiteX110" fmla="*/ 2562225 w 2762356"/>
                  <a:gd name="connsiteY110" fmla="*/ 1790700 h 1981200"/>
                  <a:gd name="connsiteX111" fmla="*/ 2562225 w 2762356"/>
                  <a:gd name="connsiteY111" fmla="*/ 1743075 h 1981200"/>
                  <a:gd name="connsiteX112" fmla="*/ 2562225 w 2762356"/>
                  <a:gd name="connsiteY112" fmla="*/ 1676400 h 1981200"/>
                  <a:gd name="connsiteX113" fmla="*/ 2571750 w 2762356"/>
                  <a:gd name="connsiteY113" fmla="*/ 1619250 h 1981200"/>
                  <a:gd name="connsiteX114" fmla="*/ 2581275 w 2762356"/>
                  <a:gd name="connsiteY114" fmla="*/ 1552575 h 1981200"/>
                  <a:gd name="connsiteX115" fmla="*/ 2571750 w 2762356"/>
                  <a:gd name="connsiteY115" fmla="*/ 1495425 h 1981200"/>
                  <a:gd name="connsiteX116" fmla="*/ 2600325 w 2762356"/>
                  <a:gd name="connsiteY116" fmla="*/ 1447800 h 1981200"/>
                  <a:gd name="connsiteX117" fmla="*/ 2571750 w 2762356"/>
                  <a:gd name="connsiteY117" fmla="*/ 1409700 h 1981200"/>
                  <a:gd name="connsiteX118" fmla="*/ 2600325 w 2762356"/>
                  <a:gd name="connsiteY118" fmla="*/ 1343025 h 1981200"/>
                  <a:gd name="connsiteX119" fmla="*/ 2600325 w 2762356"/>
                  <a:gd name="connsiteY119" fmla="*/ 1276350 h 1981200"/>
                  <a:gd name="connsiteX120" fmla="*/ 2581275 w 2762356"/>
                  <a:gd name="connsiteY120" fmla="*/ 1228725 h 1981200"/>
                  <a:gd name="connsiteX121" fmla="*/ 2590800 w 2762356"/>
                  <a:gd name="connsiteY121" fmla="*/ 1171575 h 1981200"/>
                  <a:gd name="connsiteX122" fmla="*/ 2590800 w 2762356"/>
                  <a:gd name="connsiteY122" fmla="*/ 1143000 h 1981200"/>
                  <a:gd name="connsiteX123" fmla="*/ 2600325 w 2762356"/>
                  <a:gd name="connsiteY123" fmla="*/ 1076325 h 1981200"/>
                  <a:gd name="connsiteX124" fmla="*/ 2600325 w 2762356"/>
                  <a:gd name="connsiteY124" fmla="*/ 1038225 h 1981200"/>
                  <a:gd name="connsiteX125" fmla="*/ 2590800 w 2762356"/>
                  <a:gd name="connsiteY125" fmla="*/ 971550 h 1981200"/>
                  <a:gd name="connsiteX126" fmla="*/ 2600325 w 2762356"/>
                  <a:gd name="connsiteY126" fmla="*/ 923925 h 1981200"/>
                  <a:gd name="connsiteX127" fmla="*/ 2619375 w 2762356"/>
                  <a:gd name="connsiteY127" fmla="*/ 857250 h 1981200"/>
                  <a:gd name="connsiteX128" fmla="*/ 2638425 w 2762356"/>
                  <a:gd name="connsiteY128" fmla="*/ 809625 h 1981200"/>
                  <a:gd name="connsiteX129" fmla="*/ 2619375 w 2762356"/>
                  <a:gd name="connsiteY129" fmla="*/ 771525 h 1981200"/>
                  <a:gd name="connsiteX130" fmla="*/ 2638425 w 2762356"/>
                  <a:gd name="connsiteY130" fmla="*/ 723900 h 1981200"/>
                  <a:gd name="connsiteX131" fmla="*/ 2657475 w 2762356"/>
                  <a:gd name="connsiteY131" fmla="*/ 666750 h 1981200"/>
                  <a:gd name="connsiteX132" fmla="*/ 2705100 w 2762356"/>
                  <a:gd name="connsiteY132" fmla="*/ 657225 h 1981200"/>
                  <a:gd name="connsiteX133" fmla="*/ 2686050 w 2762356"/>
                  <a:gd name="connsiteY133" fmla="*/ 590550 h 1981200"/>
                  <a:gd name="connsiteX134" fmla="*/ 2705100 w 2762356"/>
                  <a:gd name="connsiteY134" fmla="*/ 523875 h 1981200"/>
                  <a:gd name="connsiteX135" fmla="*/ 2714625 w 2762356"/>
                  <a:gd name="connsiteY135" fmla="*/ 476250 h 1981200"/>
                  <a:gd name="connsiteX136" fmla="*/ 2714625 w 2762356"/>
                  <a:gd name="connsiteY136" fmla="*/ 419100 h 1981200"/>
                  <a:gd name="connsiteX137" fmla="*/ 2733675 w 2762356"/>
                  <a:gd name="connsiteY137" fmla="*/ 352425 h 1981200"/>
                  <a:gd name="connsiteX138" fmla="*/ 2724150 w 2762356"/>
                  <a:gd name="connsiteY138" fmla="*/ 304800 h 1981200"/>
                  <a:gd name="connsiteX139" fmla="*/ 2724150 w 2762356"/>
                  <a:gd name="connsiteY139" fmla="*/ 238125 h 1981200"/>
                  <a:gd name="connsiteX140" fmla="*/ 2733675 w 2762356"/>
                  <a:gd name="connsiteY140" fmla="*/ 180975 h 1981200"/>
                  <a:gd name="connsiteX141" fmla="*/ 2762250 w 2762356"/>
                  <a:gd name="connsiteY141" fmla="*/ 133350 h 1981200"/>
                  <a:gd name="connsiteX142" fmla="*/ 2743200 w 2762356"/>
                  <a:gd name="connsiteY142" fmla="*/ 85725 h 1981200"/>
                  <a:gd name="connsiteX0" fmla="*/ 0 w 2771775"/>
                  <a:gd name="connsiteY0" fmla="*/ 695325 h 1981200"/>
                  <a:gd name="connsiteX1" fmla="*/ 9525 w 2771775"/>
                  <a:gd name="connsiteY1" fmla="*/ 647700 h 1981200"/>
                  <a:gd name="connsiteX2" fmla="*/ 19050 w 2771775"/>
                  <a:gd name="connsiteY2" fmla="*/ 619125 h 1981200"/>
                  <a:gd name="connsiteX3" fmla="*/ 47625 w 2771775"/>
                  <a:gd name="connsiteY3" fmla="*/ 609600 h 1981200"/>
                  <a:gd name="connsiteX4" fmla="*/ 76200 w 2771775"/>
                  <a:gd name="connsiteY4" fmla="*/ 581025 h 1981200"/>
                  <a:gd name="connsiteX5" fmla="*/ 95250 w 2771775"/>
                  <a:gd name="connsiteY5" fmla="*/ 552450 h 1981200"/>
                  <a:gd name="connsiteX6" fmla="*/ 152400 w 2771775"/>
                  <a:gd name="connsiteY6" fmla="*/ 533400 h 1981200"/>
                  <a:gd name="connsiteX7" fmla="*/ 180975 w 2771775"/>
                  <a:gd name="connsiteY7" fmla="*/ 523875 h 1981200"/>
                  <a:gd name="connsiteX8" fmla="*/ 238125 w 2771775"/>
                  <a:gd name="connsiteY8" fmla="*/ 485775 h 1981200"/>
                  <a:gd name="connsiteX9" fmla="*/ 266700 w 2771775"/>
                  <a:gd name="connsiteY9" fmla="*/ 457200 h 1981200"/>
                  <a:gd name="connsiteX10" fmla="*/ 390530 w 2771775"/>
                  <a:gd name="connsiteY10" fmla="*/ 419098 h 1981200"/>
                  <a:gd name="connsiteX11" fmla="*/ 409579 w 2771775"/>
                  <a:gd name="connsiteY11" fmla="*/ 390519 h 1981200"/>
                  <a:gd name="connsiteX12" fmla="*/ 438150 w 2771775"/>
                  <a:gd name="connsiteY12" fmla="*/ 381000 h 1981200"/>
                  <a:gd name="connsiteX13" fmla="*/ 466725 w 2771775"/>
                  <a:gd name="connsiteY13" fmla="*/ 371475 h 1981200"/>
                  <a:gd name="connsiteX14" fmla="*/ 523875 w 2771775"/>
                  <a:gd name="connsiteY14" fmla="*/ 342900 h 1981200"/>
                  <a:gd name="connsiteX15" fmla="*/ 542925 w 2771775"/>
                  <a:gd name="connsiteY15" fmla="*/ 314325 h 1981200"/>
                  <a:gd name="connsiteX16" fmla="*/ 571500 w 2771775"/>
                  <a:gd name="connsiteY16" fmla="*/ 304800 h 1981200"/>
                  <a:gd name="connsiteX17" fmla="*/ 638175 w 2771775"/>
                  <a:gd name="connsiteY17" fmla="*/ 285750 h 1981200"/>
                  <a:gd name="connsiteX18" fmla="*/ 666750 w 2771775"/>
                  <a:gd name="connsiteY18" fmla="*/ 266700 h 1981200"/>
                  <a:gd name="connsiteX19" fmla="*/ 695325 w 2771775"/>
                  <a:gd name="connsiteY19" fmla="*/ 257175 h 1981200"/>
                  <a:gd name="connsiteX20" fmla="*/ 752475 w 2771775"/>
                  <a:gd name="connsiteY20" fmla="*/ 219075 h 1981200"/>
                  <a:gd name="connsiteX21" fmla="*/ 800100 w 2771775"/>
                  <a:gd name="connsiteY21" fmla="*/ 180975 h 1981200"/>
                  <a:gd name="connsiteX22" fmla="*/ 857250 w 2771775"/>
                  <a:gd name="connsiteY22" fmla="*/ 133350 h 1981200"/>
                  <a:gd name="connsiteX23" fmla="*/ 914400 w 2771775"/>
                  <a:gd name="connsiteY23" fmla="*/ 114300 h 1981200"/>
                  <a:gd name="connsiteX24" fmla="*/ 942975 w 2771775"/>
                  <a:gd name="connsiteY24" fmla="*/ 104775 h 1981200"/>
                  <a:gd name="connsiteX25" fmla="*/ 981075 w 2771775"/>
                  <a:gd name="connsiteY25" fmla="*/ 95250 h 1981200"/>
                  <a:gd name="connsiteX26" fmla="*/ 1038225 w 2771775"/>
                  <a:gd name="connsiteY26" fmla="*/ 76200 h 1981200"/>
                  <a:gd name="connsiteX27" fmla="*/ 1066800 w 2771775"/>
                  <a:gd name="connsiteY27" fmla="*/ 66675 h 1981200"/>
                  <a:gd name="connsiteX28" fmla="*/ 1114425 w 2771775"/>
                  <a:gd name="connsiteY28" fmla="*/ 57150 h 1981200"/>
                  <a:gd name="connsiteX29" fmla="*/ 1143000 w 2771775"/>
                  <a:gd name="connsiteY29" fmla="*/ 47625 h 1981200"/>
                  <a:gd name="connsiteX30" fmla="*/ 1190625 w 2771775"/>
                  <a:gd name="connsiteY30" fmla="*/ 38100 h 1981200"/>
                  <a:gd name="connsiteX31" fmla="*/ 1295400 w 2771775"/>
                  <a:gd name="connsiteY31" fmla="*/ 19050 h 1981200"/>
                  <a:gd name="connsiteX32" fmla="*/ 1362075 w 2771775"/>
                  <a:gd name="connsiteY32" fmla="*/ 0 h 1981200"/>
                  <a:gd name="connsiteX33" fmla="*/ 1476375 w 2771775"/>
                  <a:gd name="connsiteY33" fmla="*/ 9525 h 1981200"/>
                  <a:gd name="connsiteX34" fmla="*/ 1495425 w 2771775"/>
                  <a:gd name="connsiteY34" fmla="*/ 38100 h 1981200"/>
                  <a:gd name="connsiteX35" fmla="*/ 1504950 w 2771775"/>
                  <a:gd name="connsiteY35" fmla="*/ 85725 h 1981200"/>
                  <a:gd name="connsiteX36" fmla="*/ 1514475 w 2771775"/>
                  <a:gd name="connsiteY36" fmla="*/ 323850 h 1981200"/>
                  <a:gd name="connsiteX37" fmla="*/ 1543050 w 2771775"/>
                  <a:gd name="connsiteY37" fmla="*/ 485775 h 1981200"/>
                  <a:gd name="connsiteX38" fmla="*/ 1552575 w 2771775"/>
                  <a:gd name="connsiteY38" fmla="*/ 514350 h 1981200"/>
                  <a:gd name="connsiteX39" fmla="*/ 1571625 w 2771775"/>
                  <a:gd name="connsiteY39" fmla="*/ 590550 h 1981200"/>
                  <a:gd name="connsiteX40" fmla="*/ 1562100 w 2771775"/>
                  <a:gd name="connsiteY40" fmla="*/ 638175 h 1981200"/>
                  <a:gd name="connsiteX41" fmla="*/ 1571625 w 2771775"/>
                  <a:gd name="connsiteY41" fmla="*/ 657225 h 1981200"/>
                  <a:gd name="connsiteX42" fmla="*/ 1600200 w 2771775"/>
                  <a:gd name="connsiteY42" fmla="*/ 685800 h 1981200"/>
                  <a:gd name="connsiteX43" fmla="*/ 1619252 w 2771775"/>
                  <a:gd name="connsiteY43" fmla="*/ 752475 h 1981200"/>
                  <a:gd name="connsiteX44" fmla="*/ 1619250 w 2771775"/>
                  <a:gd name="connsiteY44" fmla="*/ 809625 h 1981200"/>
                  <a:gd name="connsiteX45" fmla="*/ 1628775 w 2771775"/>
                  <a:gd name="connsiteY45" fmla="*/ 866775 h 1981200"/>
                  <a:gd name="connsiteX46" fmla="*/ 1638300 w 2771775"/>
                  <a:gd name="connsiteY46" fmla="*/ 895350 h 1981200"/>
                  <a:gd name="connsiteX47" fmla="*/ 1628775 w 2771775"/>
                  <a:gd name="connsiteY47" fmla="*/ 942975 h 1981200"/>
                  <a:gd name="connsiteX48" fmla="*/ 1647825 w 2771775"/>
                  <a:gd name="connsiteY48" fmla="*/ 990600 h 1981200"/>
                  <a:gd name="connsiteX49" fmla="*/ 1647825 w 2771775"/>
                  <a:gd name="connsiteY49" fmla="*/ 1019175 h 1981200"/>
                  <a:gd name="connsiteX50" fmla="*/ 1657350 w 2771775"/>
                  <a:gd name="connsiteY50" fmla="*/ 1066800 h 1981200"/>
                  <a:gd name="connsiteX51" fmla="*/ 1657350 w 2771775"/>
                  <a:gd name="connsiteY51" fmla="*/ 1114425 h 1981200"/>
                  <a:gd name="connsiteX52" fmla="*/ 1666875 w 2771775"/>
                  <a:gd name="connsiteY52" fmla="*/ 1152525 h 1981200"/>
                  <a:gd name="connsiteX53" fmla="*/ 1657350 w 2771775"/>
                  <a:gd name="connsiteY53" fmla="*/ 1171575 h 1981200"/>
                  <a:gd name="connsiteX54" fmla="*/ 1676400 w 2771775"/>
                  <a:gd name="connsiteY54" fmla="*/ 1209675 h 1981200"/>
                  <a:gd name="connsiteX55" fmla="*/ 1676400 w 2771775"/>
                  <a:gd name="connsiteY55" fmla="*/ 1257300 h 1981200"/>
                  <a:gd name="connsiteX56" fmla="*/ 1695450 w 2771775"/>
                  <a:gd name="connsiteY56" fmla="*/ 1304925 h 1981200"/>
                  <a:gd name="connsiteX57" fmla="*/ 1695450 w 2771775"/>
                  <a:gd name="connsiteY57" fmla="*/ 1352550 h 1981200"/>
                  <a:gd name="connsiteX58" fmla="*/ 1733550 w 2771775"/>
                  <a:gd name="connsiteY58" fmla="*/ 1390650 h 1981200"/>
                  <a:gd name="connsiteX59" fmla="*/ 1762125 w 2771775"/>
                  <a:gd name="connsiteY59" fmla="*/ 1352550 h 1981200"/>
                  <a:gd name="connsiteX60" fmla="*/ 1771650 w 2771775"/>
                  <a:gd name="connsiteY60" fmla="*/ 1304925 h 1981200"/>
                  <a:gd name="connsiteX61" fmla="*/ 1790700 w 2771775"/>
                  <a:gd name="connsiteY61" fmla="*/ 1247775 h 1981200"/>
                  <a:gd name="connsiteX62" fmla="*/ 1790700 w 2771775"/>
                  <a:gd name="connsiteY62" fmla="*/ 1209675 h 1981200"/>
                  <a:gd name="connsiteX63" fmla="*/ 1809750 w 2771775"/>
                  <a:gd name="connsiteY63" fmla="*/ 1143000 h 1981200"/>
                  <a:gd name="connsiteX64" fmla="*/ 1800225 w 2771775"/>
                  <a:gd name="connsiteY64" fmla="*/ 1076325 h 1981200"/>
                  <a:gd name="connsiteX65" fmla="*/ 1809750 w 2771775"/>
                  <a:gd name="connsiteY65" fmla="*/ 1047750 h 1981200"/>
                  <a:gd name="connsiteX66" fmla="*/ 1828800 w 2771775"/>
                  <a:gd name="connsiteY66" fmla="*/ 981075 h 1981200"/>
                  <a:gd name="connsiteX67" fmla="*/ 1838325 w 2771775"/>
                  <a:gd name="connsiteY67" fmla="*/ 933450 h 1981200"/>
                  <a:gd name="connsiteX68" fmla="*/ 1847850 w 2771775"/>
                  <a:gd name="connsiteY68" fmla="*/ 885825 h 1981200"/>
                  <a:gd name="connsiteX69" fmla="*/ 1866900 w 2771775"/>
                  <a:gd name="connsiteY69" fmla="*/ 838200 h 1981200"/>
                  <a:gd name="connsiteX70" fmla="*/ 1914525 w 2771775"/>
                  <a:gd name="connsiteY70" fmla="*/ 895350 h 1981200"/>
                  <a:gd name="connsiteX71" fmla="*/ 1914525 w 2771775"/>
                  <a:gd name="connsiteY71" fmla="*/ 942975 h 1981200"/>
                  <a:gd name="connsiteX72" fmla="*/ 1933575 w 2771775"/>
                  <a:gd name="connsiteY72" fmla="*/ 1000125 h 1981200"/>
                  <a:gd name="connsiteX73" fmla="*/ 2038350 w 2771775"/>
                  <a:gd name="connsiteY73" fmla="*/ 1038225 h 1981200"/>
                  <a:gd name="connsiteX74" fmla="*/ 2000250 w 2771775"/>
                  <a:gd name="connsiteY74" fmla="*/ 1009650 h 1981200"/>
                  <a:gd name="connsiteX75" fmla="*/ 2047875 w 2771775"/>
                  <a:gd name="connsiteY75" fmla="*/ 990600 h 1981200"/>
                  <a:gd name="connsiteX76" fmla="*/ 2076450 w 2771775"/>
                  <a:gd name="connsiteY76" fmla="*/ 933450 h 1981200"/>
                  <a:gd name="connsiteX77" fmla="*/ 2105025 w 2771775"/>
                  <a:gd name="connsiteY77" fmla="*/ 876300 h 1981200"/>
                  <a:gd name="connsiteX78" fmla="*/ 2085975 w 2771775"/>
                  <a:gd name="connsiteY78" fmla="*/ 809625 h 1981200"/>
                  <a:gd name="connsiteX79" fmla="*/ 2133600 w 2771775"/>
                  <a:gd name="connsiteY79" fmla="*/ 752475 h 1981200"/>
                  <a:gd name="connsiteX80" fmla="*/ 2190750 w 2771775"/>
                  <a:gd name="connsiteY80" fmla="*/ 752475 h 1981200"/>
                  <a:gd name="connsiteX81" fmla="*/ 2247900 w 2771775"/>
                  <a:gd name="connsiteY81" fmla="*/ 752475 h 1981200"/>
                  <a:gd name="connsiteX82" fmla="*/ 2295525 w 2771775"/>
                  <a:gd name="connsiteY82" fmla="*/ 800100 h 1981200"/>
                  <a:gd name="connsiteX83" fmla="*/ 2314575 w 2771775"/>
                  <a:gd name="connsiteY83" fmla="*/ 847725 h 1981200"/>
                  <a:gd name="connsiteX84" fmla="*/ 2333625 w 2771775"/>
                  <a:gd name="connsiteY84" fmla="*/ 904875 h 1981200"/>
                  <a:gd name="connsiteX85" fmla="*/ 2352675 w 2771775"/>
                  <a:gd name="connsiteY85" fmla="*/ 962025 h 1981200"/>
                  <a:gd name="connsiteX86" fmla="*/ 2371725 w 2771775"/>
                  <a:gd name="connsiteY86" fmla="*/ 1019175 h 1981200"/>
                  <a:gd name="connsiteX87" fmla="*/ 2362200 w 2771775"/>
                  <a:gd name="connsiteY87" fmla="*/ 1047750 h 1981200"/>
                  <a:gd name="connsiteX88" fmla="*/ 2390775 w 2771775"/>
                  <a:gd name="connsiteY88" fmla="*/ 1104900 h 1981200"/>
                  <a:gd name="connsiteX89" fmla="*/ 2390775 w 2771775"/>
                  <a:gd name="connsiteY89" fmla="*/ 1152525 h 1981200"/>
                  <a:gd name="connsiteX90" fmla="*/ 2390775 w 2771775"/>
                  <a:gd name="connsiteY90" fmla="*/ 1200150 h 1981200"/>
                  <a:gd name="connsiteX91" fmla="*/ 2371725 w 2771775"/>
                  <a:gd name="connsiteY91" fmla="*/ 1228725 h 1981200"/>
                  <a:gd name="connsiteX92" fmla="*/ 2381250 w 2771775"/>
                  <a:gd name="connsiteY92" fmla="*/ 1266825 h 1981200"/>
                  <a:gd name="connsiteX93" fmla="*/ 2390775 w 2771775"/>
                  <a:gd name="connsiteY93" fmla="*/ 1323975 h 1981200"/>
                  <a:gd name="connsiteX94" fmla="*/ 2409825 w 2771775"/>
                  <a:gd name="connsiteY94" fmla="*/ 1381125 h 1981200"/>
                  <a:gd name="connsiteX95" fmla="*/ 2409825 w 2771775"/>
                  <a:gd name="connsiteY95" fmla="*/ 1438275 h 1981200"/>
                  <a:gd name="connsiteX96" fmla="*/ 2428875 w 2771775"/>
                  <a:gd name="connsiteY96" fmla="*/ 1495425 h 1981200"/>
                  <a:gd name="connsiteX97" fmla="*/ 2447925 w 2771775"/>
                  <a:gd name="connsiteY97" fmla="*/ 1552575 h 1981200"/>
                  <a:gd name="connsiteX98" fmla="*/ 2457450 w 2771775"/>
                  <a:gd name="connsiteY98" fmla="*/ 1581150 h 1981200"/>
                  <a:gd name="connsiteX99" fmla="*/ 2457450 w 2771775"/>
                  <a:gd name="connsiteY99" fmla="*/ 1628775 h 1981200"/>
                  <a:gd name="connsiteX100" fmla="*/ 2476500 w 2771775"/>
                  <a:gd name="connsiteY100" fmla="*/ 1676400 h 1981200"/>
                  <a:gd name="connsiteX101" fmla="*/ 2476500 w 2771775"/>
                  <a:gd name="connsiteY101" fmla="*/ 1733550 h 1981200"/>
                  <a:gd name="connsiteX102" fmla="*/ 2486025 w 2771775"/>
                  <a:gd name="connsiteY102" fmla="*/ 1790700 h 1981200"/>
                  <a:gd name="connsiteX103" fmla="*/ 2476500 w 2771775"/>
                  <a:gd name="connsiteY103" fmla="*/ 1828800 h 1981200"/>
                  <a:gd name="connsiteX104" fmla="*/ 2486025 w 2771775"/>
                  <a:gd name="connsiteY104" fmla="*/ 1866900 h 1981200"/>
                  <a:gd name="connsiteX105" fmla="*/ 2505075 w 2771775"/>
                  <a:gd name="connsiteY105" fmla="*/ 1924050 h 1981200"/>
                  <a:gd name="connsiteX106" fmla="*/ 2476500 w 2771775"/>
                  <a:gd name="connsiteY106" fmla="*/ 1952625 h 1981200"/>
                  <a:gd name="connsiteX107" fmla="*/ 2505075 w 2771775"/>
                  <a:gd name="connsiteY107" fmla="*/ 1981200 h 1981200"/>
                  <a:gd name="connsiteX108" fmla="*/ 2552700 w 2771775"/>
                  <a:gd name="connsiteY108" fmla="*/ 1914525 h 1981200"/>
                  <a:gd name="connsiteX109" fmla="*/ 2552700 w 2771775"/>
                  <a:gd name="connsiteY109" fmla="*/ 1847850 h 1981200"/>
                  <a:gd name="connsiteX110" fmla="*/ 2562225 w 2771775"/>
                  <a:gd name="connsiteY110" fmla="*/ 1790700 h 1981200"/>
                  <a:gd name="connsiteX111" fmla="*/ 2562225 w 2771775"/>
                  <a:gd name="connsiteY111" fmla="*/ 1743075 h 1981200"/>
                  <a:gd name="connsiteX112" fmla="*/ 2562225 w 2771775"/>
                  <a:gd name="connsiteY112" fmla="*/ 1676400 h 1981200"/>
                  <a:gd name="connsiteX113" fmla="*/ 2571750 w 2771775"/>
                  <a:gd name="connsiteY113" fmla="*/ 1619250 h 1981200"/>
                  <a:gd name="connsiteX114" fmla="*/ 2581275 w 2771775"/>
                  <a:gd name="connsiteY114" fmla="*/ 1552575 h 1981200"/>
                  <a:gd name="connsiteX115" fmla="*/ 2571750 w 2771775"/>
                  <a:gd name="connsiteY115" fmla="*/ 1495425 h 1981200"/>
                  <a:gd name="connsiteX116" fmla="*/ 2600325 w 2771775"/>
                  <a:gd name="connsiteY116" fmla="*/ 1447800 h 1981200"/>
                  <a:gd name="connsiteX117" fmla="*/ 2571750 w 2771775"/>
                  <a:gd name="connsiteY117" fmla="*/ 1409700 h 1981200"/>
                  <a:gd name="connsiteX118" fmla="*/ 2600325 w 2771775"/>
                  <a:gd name="connsiteY118" fmla="*/ 1343025 h 1981200"/>
                  <a:gd name="connsiteX119" fmla="*/ 2600325 w 2771775"/>
                  <a:gd name="connsiteY119" fmla="*/ 1276350 h 1981200"/>
                  <a:gd name="connsiteX120" fmla="*/ 2581275 w 2771775"/>
                  <a:gd name="connsiteY120" fmla="*/ 1228725 h 1981200"/>
                  <a:gd name="connsiteX121" fmla="*/ 2590800 w 2771775"/>
                  <a:gd name="connsiteY121" fmla="*/ 1171575 h 1981200"/>
                  <a:gd name="connsiteX122" fmla="*/ 2590800 w 2771775"/>
                  <a:gd name="connsiteY122" fmla="*/ 1143000 h 1981200"/>
                  <a:gd name="connsiteX123" fmla="*/ 2600325 w 2771775"/>
                  <a:gd name="connsiteY123" fmla="*/ 1076325 h 1981200"/>
                  <a:gd name="connsiteX124" fmla="*/ 2600325 w 2771775"/>
                  <a:gd name="connsiteY124" fmla="*/ 1038225 h 1981200"/>
                  <a:gd name="connsiteX125" fmla="*/ 2590800 w 2771775"/>
                  <a:gd name="connsiteY125" fmla="*/ 971550 h 1981200"/>
                  <a:gd name="connsiteX126" fmla="*/ 2600325 w 2771775"/>
                  <a:gd name="connsiteY126" fmla="*/ 923925 h 1981200"/>
                  <a:gd name="connsiteX127" fmla="*/ 2619375 w 2771775"/>
                  <a:gd name="connsiteY127" fmla="*/ 857250 h 1981200"/>
                  <a:gd name="connsiteX128" fmla="*/ 2638425 w 2771775"/>
                  <a:gd name="connsiteY128" fmla="*/ 809625 h 1981200"/>
                  <a:gd name="connsiteX129" fmla="*/ 2619375 w 2771775"/>
                  <a:gd name="connsiteY129" fmla="*/ 771525 h 1981200"/>
                  <a:gd name="connsiteX130" fmla="*/ 2638425 w 2771775"/>
                  <a:gd name="connsiteY130" fmla="*/ 723900 h 1981200"/>
                  <a:gd name="connsiteX131" fmla="*/ 2657475 w 2771775"/>
                  <a:gd name="connsiteY131" fmla="*/ 666750 h 1981200"/>
                  <a:gd name="connsiteX132" fmla="*/ 2705100 w 2771775"/>
                  <a:gd name="connsiteY132" fmla="*/ 657225 h 1981200"/>
                  <a:gd name="connsiteX133" fmla="*/ 2686050 w 2771775"/>
                  <a:gd name="connsiteY133" fmla="*/ 590550 h 1981200"/>
                  <a:gd name="connsiteX134" fmla="*/ 2705100 w 2771775"/>
                  <a:gd name="connsiteY134" fmla="*/ 523875 h 1981200"/>
                  <a:gd name="connsiteX135" fmla="*/ 2714625 w 2771775"/>
                  <a:gd name="connsiteY135" fmla="*/ 476250 h 1981200"/>
                  <a:gd name="connsiteX136" fmla="*/ 2714625 w 2771775"/>
                  <a:gd name="connsiteY136" fmla="*/ 419100 h 1981200"/>
                  <a:gd name="connsiteX137" fmla="*/ 2733675 w 2771775"/>
                  <a:gd name="connsiteY137" fmla="*/ 352425 h 1981200"/>
                  <a:gd name="connsiteX138" fmla="*/ 2724150 w 2771775"/>
                  <a:gd name="connsiteY138" fmla="*/ 304800 h 1981200"/>
                  <a:gd name="connsiteX139" fmla="*/ 2724150 w 2771775"/>
                  <a:gd name="connsiteY139" fmla="*/ 238125 h 1981200"/>
                  <a:gd name="connsiteX140" fmla="*/ 2733675 w 2771775"/>
                  <a:gd name="connsiteY140" fmla="*/ 180975 h 1981200"/>
                  <a:gd name="connsiteX141" fmla="*/ 2762250 w 2771775"/>
                  <a:gd name="connsiteY141" fmla="*/ 133350 h 1981200"/>
                  <a:gd name="connsiteX142" fmla="*/ 2743200 w 2771775"/>
                  <a:gd name="connsiteY142" fmla="*/ 85725 h 1981200"/>
                  <a:gd name="connsiteX143" fmla="*/ 2771775 w 2771775"/>
                  <a:gd name="connsiteY143" fmla="*/ 47625 h 1981200"/>
                  <a:gd name="connsiteX0" fmla="*/ 0 w 2772358"/>
                  <a:gd name="connsiteY0" fmla="*/ 704850 h 1990725"/>
                  <a:gd name="connsiteX1" fmla="*/ 9525 w 2772358"/>
                  <a:gd name="connsiteY1" fmla="*/ 657225 h 1990725"/>
                  <a:gd name="connsiteX2" fmla="*/ 19050 w 2772358"/>
                  <a:gd name="connsiteY2" fmla="*/ 628650 h 1990725"/>
                  <a:gd name="connsiteX3" fmla="*/ 47625 w 2772358"/>
                  <a:gd name="connsiteY3" fmla="*/ 619125 h 1990725"/>
                  <a:gd name="connsiteX4" fmla="*/ 76200 w 2772358"/>
                  <a:gd name="connsiteY4" fmla="*/ 590550 h 1990725"/>
                  <a:gd name="connsiteX5" fmla="*/ 95250 w 2772358"/>
                  <a:gd name="connsiteY5" fmla="*/ 561975 h 1990725"/>
                  <a:gd name="connsiteX6" fmla="*/ 152400 w 2772358"/>
                  <a:gd name="connsiteY6" fmla="*/ 542925 h 1990725"/>
                  <a:gd name="connsiteX7" fmla="*/ 180975 w 2772358"/>
                  <a:gd name="connsiteY7" fmla="*/ 533400 h 1990725"/>
                  <a:gd name="connsiteX8" fmla="*/ 238125 w 2772358"/>
                  <a:gd name="connsiteY8" fmla="*/ 495300 h 1990725"/>
                  <a:gd name="connsiteX9" fmla="*/ 266700 w 2772358"/>
                  <a:gd name="connsiteY9" fmla="*/ 466725 h 1990725"/>
                  <a:gd name="connsiteX10" fmla="*/ 390530 w 2772358"/>
                  <a:gd name="connsiteY10" fmla="*/ 428623 h 1990725"/>
                  <a:gd name="connsiteX11" fmla="*/ 409579 w 2772358"/>
                  <a:gd name="connsiteY11" fmla="*/ 400044 h 1990725"/>
                  <a:gd name="connsiteX12" fmla="*/ 438150 w 2772358"/>
                  <a:gd name="connsiteY12" fmla="*/ 390525 h 1990725"/>
                  <a:gd name="connsiteX13" fmla="*/ 466725 w 2772358"/>
                  <a:gd name="connsiteY13" fmla="*/ 381000 h 1990725"/>
                  <a:gd name="connsiteX14" fmla="*/ 523875 w 2772358"/>
                  <a:gd name="connsiteY14" fmla="*/ 352425 h 1990725"/>
                  <a:gd name="connsiteX15" fmla="*/ 542925 w 2772358"/>
                  <a:gd name="connsiteY15" fmla="*/ 323850 h 1990725"/>
                  <a:gd name="connsiteX16" fmla="*/ 571500 w 2772358"/>
                  <a:gd name="connsiteY16" fmla="*/ 314325 h 1990725"/>
                  <a:gd name="connsiteX17" fmla="*/ 638175 w 2772358"/>
                  <a:gd name="connsiteY17" fmla="*/ 295275 h 1990725"/>
                  <a:gd name="connsiteX18" fmla="*/ 666750 w 2772358"/>
                  <a:gd name="connsiteY18" fmla="*/ 276225 h 1990725"/>
                  <a:gd name="connsiteX19" fmla="*/ 695325 w 2772358"/>
                  <a:gd name="connsiteY19" fmla="*/ 266700 h 1990725"/>
                  <a:gd name="connsiteX20" fmla="*/ 752475 w 2772358"/>
                  <a:gd name="connsiteY20" fmla="*/ 228600 h 1990725"/>
                  <a:gd name="connsiteX21" fmla="*/ 800100 w 2772358"/>
                  <a:gd name="connsiteY21" fmla="*/ 190500 h 1990725"/>
                  <a:gd name="connsiteX22" fmla="*/ 857250 w 2772358"/>
                  <a:gd name="connsiteY22" fmla="*/ 142875 h 1990725"/>
                  <a:gd name="connsiteX23" fmla="*/ 914400 w 2772358"/>
                  <a:gd name="connsiteY23" fmla="*/ 123825 h 1990725"/>
                  <a:gd name="connsiteX24" fmla="*/ 942975 w 2772358"/>
                  <a:gd name="connsiteY24" fmla="*/ 114300 h 1990725"/>
                  <a:gd name="connsiteX25" fmla="*/ 981075 w 2772358"/>
                  <a:gd name="connsiteY25" fmla="*/ 104775 h 1990725"/>
                  <a:gd name="connsiteX26" fmla="*/ 1038225 w 2772358"/>
                  <a:gd name="connsiteY26" fmla="*/ 85725 h 1990725"/>
                  <a:gd name="connsiteX27" fmla="*/ 1066800 w 2772358"/>
                  <a:gd name="connsiteY27" fmla="*/ 76200 h 1990725"/>
                  <a:gd name="connsiteX28" fmla="*/ 1114425 w 2772358"/>
                  <a:gd name="connsiteY28" fmla="*/ 66675 h 1990725"/>
                  <a:gd name="connsiteX29" fmla="*/ 1143000 w 2772358"/>
                  <a:gd name="connsiteY29" fmla="*/ 57150 h 1990725"/>
                  <a:gd name="connsiteX30" fmla="*/ 1190625 w 2772358"/>
                  <a:gd name="connsiteY30" fmla="*/ 47625 h 1990725"/>
                  <a:gd name="connsiteX31" fmla="*/ 1295400 w 2772358"/>
                  <a:gd name="connsiteY31" fmla="*/ 28575 h 1990725"/>
                  <a:gd name="connsiteX32" fmla="*/ 1362075 w 2772358"/>
                  <a:gd name="connsiteY32" fmla="*/ 9525 h 1990725"/>
                  <a:gd name="connsiteX33" fmla="*/ 1476375 w 2772358"/>
                  <a:gd name="connsiteY33" fmla="*/ 19050 h 1990725"/>
                  <a:gd name="connsiteX34" fmla="*/ 1495425 w 2772358"/>
                  <a:gd name="connsiteY34" fmla="*/ 47625 h 1990725"/>
                  <a:gd name="connsiteX35" fmla="*/ 1504950 w 2772358"/>
                  <a:gd name="connsiteY35" fmla="*/ 95250 h 1990725"/>
                  <a:gd name="connsiteX36" fmla="*/ 1514475 w 2772358"/>
                  <a:gd name="connsiteY36" fmla="*/ 333375 h 1990725"/>
                  <a:gd name="connsiteX37" fmla="*/ 1543050 w 2772358"/>
                  <a:gd name="connsiteY37" fmla="*/ 495300 h 1990725"/>
                  <a:gd name="connsiteX38" fmla="*/ 1552575 w 2772358"/>
                  <a:gd name="connsiteY38" fmla="*/ 523875 h 1990725"/>
                  <a:gd name="connsiteX39" fmla="*/ 1571625 w 2772358"/>
                  <a:gd name="connsiteY39" fmla="*/ 600075 h 1990725"/>
                  <a:gd name="connsiteX40" fmla="*/ 1562100 w 2772358"/>
                  <a:gd name="connsiteY40" fmla="*/ 647700 h 1990725"/>
                  <a:gd name="connsiteX41" fmla="*/ 1571625 w 2772358"/>
                  <a:gd name="connsiteY41" fmla="*/ 666750 h 1990725"/>
                  <a:gd name="connsiteX42" fmla="*/ 1600200 w 2772358"/>
                  <a:gd name="connsiteY42" fmla="*/ 695325 h 1990725"/>
                  <a:gd name="connsiteX43" fmla="*/ 1619252 w 2772358"/>
                  <a:gd name="connsiteY43" fmla="*/ 762000 h 1990725"/>
                  <a:gd name="connsiteX44" fmla="*/ 1619250 w 2772358"/>
                  <a:gd name="connsiteY44" fmla="*/ 819150 h 1990725"/>
                  <a:gd name="connsiteX45" fmla="*/ 1628775 w 2772358"/>
                  <a:gd name="connsiteY45" fmla="*/ 876300 h 1990725"/>
                  <a:gd name="connsiteX46" fmla="*/ 1638300 w 2772358"/>
                  <a:gd name="connsiteY46" fmla="*/ 904875 h 1990725"/>
                  <a:gd name="connsiteX47" fmla="*/ 1628775 w 2772358"/>
                  <a:gd name="connsiteY47" fmla="*/ 952500 h 1990725"/>
                  <a:gd name="connsiteX48" fmla="*/ 1647825 w 2772358"/>
                  <a:gd name="connsiteY48" fmla="*/ 1000125 h 1990725"/>
                  <a:gd name="connsiteX49" fmla="*/ 1647825 w 2772358"/>
                  <a:gd name="connsiteY49" fmla="*/ 1028700 h 1990725"/>
                  <a:gd name="connsiteX50" fmla="*/ 1657350 w 2772358"/>
                  <a:gd name="connsiteY50" fmla="*/ 1076325 h 1990725"/>
                  <a:gd name="connsiteX51" fmla="*/ 1657350 w 2772358"/>
                  <a:gd name="connsiteY51" fmla="*/ 1123950 h 1990725"/>
                  <a:gd name="connsiteX52" fmla="*/ 1666875 w 2772358"/>
                  <a:gd name="connsiteY52" fmla="*/ 1162050 h 1990725"/>
                  <a:gd name="connsiteX53" fmla="*/ 1657350 w 2772358"/>
                  <a:gd name="connsiteY53" fmla="*/ 1181100 h 1990725"/>
                  <a:gd name="connsiteX54" fmla="*/ 1676400 w 2772358"/>
                  <a:gd name="connsiteY54" fmla="*/ 1219200 h 1990725"/>
                  <a:gd name="connsiteX55" fmla="*/ 1676400 w 2772358"/>
                  <a:gd name="connsiteY55" fmla="*/ 1266825 h 1990725"/>
                  <a:gd name="connsiteX56" fmla="*/ 1695450 w 2772358"/>
                  <a:gd name="connsiteY56" fmla="*/ 1314450 h 1990725"/>
                  <a:gd name="connsiteX57" fmla="*/ 1695450 w 2772358"/>
                  <a:gd name="connsiteY57" fmla="*/ 1362075 h 1990725"/>
                  <a:gd name="connsiteX58" fmla="*/ 1733550 w 2772358"/>
                  <a:gd name="connsiteY58" fmla="*/ 1400175 h 1990725"/>
                  <a:gd name="connsiteX59" fmla="*/ 1762125 w 2772358"/>
                  <a:gd name="connsiteY59" fmla="*/ 1362075 h 1990725"/>
                  <a:gd name="connsiteX60" fmla="*/ 1771650 w 2772358"/>
                  <a:gd name="connsiteY60" fmla="*/ 1314450 h 1990725"/>
                  <a:gd name="connsiteX61" fmla="*/ 1790700 w 2772358"/>
                  <a:gd name="connsiteY61" fmla="*/ 1257300 h 1990725"/>
                  <a:gd name="connsiteX62" fmla="*/ 1790700 w 2772358"/>
                  <a:gd name="connsiteY62" fmla="*/ 1219200 h 1990725"/>
                  <a:gd name="connsiteX63" fmla="*/ 1809750 w 2772358"/>
                  <a:gd name="connsiteY63" fmla="*/ 1152525 h 1990725"/>
                  <a:gd name="connsiteX64" fmla="*/ 1800225 w 2772358"/>
                  <a:gd name="connsiteY64" fmla="*/ 1085850 h 1990725"/>
                  <a:gd name="connsiteX65" fmla="*/ 1809750 w 2772358"/>
                  <a:gd name="connsiteY65" fmla="*/ 1057275 h 1990725"/>
                  <a:gd name="connsiteX66" fmla="*/ 1828800 w 2772358"/>
                  <a:gd name="connsiteY66" fmla="*/ 990600 h 1990725"/>
                  <a:gd name="connsiteX67" fmla="*/ 1838325 w 2772358"/>
                  <a:gd name="connsiteY67" fmla="*/ 942975 h 1990725"/>
                  <a:gd name="connsiteX68" fmla="*/ 1847850 w 2772358"/>
                  <a:gd name="connsiteY68" fmla="*/ 895350 h 1990725"/>
                  <a:gd name="connsiteX69" fmla="*/ 1866900 w 2772358"/>
                  <a:gd name="connsiteY69" fmla="*/ 847725 h 1990725"/>
                  <a:gd name="connsiteX70" fmla="*/ 1914525 w 2772358"/>
                  <a:gd name="connsiteY70" fmla="*/ 904875 h 1990725"/>
                  <a:gd name="connsiteX71" fmla="*/ 1914525 w 2772358"/>
                  <a:gd name="connsiteY71" fmla="*/ 952500 h 1990725"/>
                  <a:gd name="connsiteX72" fmla="*/ 1933575 w 2772358"/>
                  <a:gd name="connsiteY72" fmla="*/ 1009650 h 1990725"/>
                  <a:gd name="connsiteX73" fmla="*/ 2038350 w 2772358"/>
                  <a:gd name="connsiteY73" fmla="*/ 1047750 h 1990725"/>
                  <a:gd name="connsiteX74" fmla="*/ 2000250 w 2772358"/>
                  <a:gd name="connsiteY74" fmla="*/ 1019175 h 1990725"/>
                  <a:gd name="connsiteX75" fmla="*/ 2047875 w 2772358"/>
                  <a:gd name="connsiteY75" fmla="*/ 1000125 h 1990725"/>
                  <a:gd name="connsiteX76" fmla="*/ 2076450 w 2772358"/>
                  <a:gd name="connsiteY76" fmla="*/ 942975 h 1990725"/>
                  <a:gd name="connsiteX77" fmla="*/ 2105025 w 2772358"/>
                  <a:gd name="connsiteY77" fmla="*/ 885825 h 1990725"/>
                  <a:gd name="connsiteX78" fmla="*/ 2085975 w 2772358"/>
                  <a:gd name="connsiteY78" fmla="*/ 819150 h 1990725"/>
                  <a:gd name="connsiteX79" fmla="*/ 2133600 w 2772358"/>
                  <a:gd name="connsiteY79" fmla="*/ 762000 h 1990725"/>
                  <a:gd name="connsiteX80" fmla="*/ 2190750 w 2772358"/>
                  <a:gd name="connsiteY80" fmla="*/ 762000 h 1990725"/>
                  <a:gd name="connsiteX81" fmla="*/ 2247900 w 2772358"/>
                  <a:gd name="connsiteY81" fmla="*/ 762000 h 1990725"/>
                  <a:gd name="connsiteX82" fmla="*/ 2295525 w 2772358"/>
                  <a:gd name="connsiteY82" fmla="*/ 809625 h 1990725"/>
                  <a:gd name="connsiteX83" fmla="*/ 2314575 w 2772358"/>
                  <a:gd name="connsiteY83" fmla="*/ 857250 h 1990725"/>
                  <a:gd name="connsiteX84" fmla="*/ 2333625 w 2772358"/>
                  <a:gd name="connsiteY84" fmla="*/ 914400 h 1990725"/>
                  <a:gd name="connsiteX85" fmla="*/ 2352675 w 2772358"/>
                  <a:gd name="connsiteY85" fmla="*/ 971550 h 1990725"/>
                  <a:gd name="connsiteX86" fmla="*/ 2371725 w 2772358"/>
                  <a:gd name="connsiteY86" fmla="*/ 1028700 h 1990725"/>
                  <a:gd name="connsiteX87" fmla="*/ 2362200 w 2772358"/>
                  <a:gd name="connsiteY87" fmla="*/ 1057275 h 1990725"/>
                  <a:gd name="connsiteX88" fmla="*/ 2390775 w 2772358"/>
                  <a:gd name="connsiteY88" fmla="*/ 1114425 h 1990725"/>
                  <a:gd name="connsiteX89" fmla="*/ 2390775 w 2772358"/>
                  <a:gd name="connsiteY89" fmla="*/ 1162050 h 1990725"/>
                  <a:gd name="connsiteX90" fmla="*/ 2390775 w 2772358"/>
                  <a:gd name="connsiteY90" fmla="*/ 1209675 h 1990725"/>
                  <a:gd name="connsiteX91" fmla="*/ 2371725 w 2772358"/>
                  <a:gd name="connsiteY91" fmla="*/ 1238250 h 1990725"/>
                  <a:gd name="connsiteX92" fmla="*/ 2381250 w 2772358"/>
                  <a:gd name="connsiteY92" fmla="*/ 1276350 h 1990725"/>
                  <a:gd name="connsiteX93" fmla="*/ 2390775 w 2772358"/>
                  <a:gd name="connsiteY93" fmla="*/ 1333500 h 1990725"/>
                  <a:gd name="connsiteX94" fmla="*/ 2409825 w 2772358"/>
                  <a:gd name="connsiteY94" fmla="*/ 1390650 h 1990725"/>
                  <a:gd name="connsiteX95" fmla="*/ 2409825 w 2772358"/>
                  <a:gd name="connsiteY95" fmla="*/ 1447800 h 1990725"/>
                  <a:gd name="connsiteX96" fmla="*/ 2428875 w 2772358"/>
                  <a:gd name="connsiteY96" fmla="*/ 1504950 h 1990725"/>
                  <a:gd name="connsiteX97" fmla="*/ 2447925 w 2772358"/>
                  <a:gd name="connsiteY97" fmla="*/ 1562100 h 1990725"/>
                  <a:gd name="connsiteX98" fmla="*/ 2457450 w 2772358"/>
                  <a:gd name="connsiteY98" fmla="*/ 1590675 h 1990725"/>
                  <a:gd name="connsiteX99" fmla="*/ 2457450 w 2772358"/>
                  <a:gd name="connsiteY99" fmla="*/ 1638300 h 1990725"/>
                  <a:gd name="connsiteX100" fmla="*/ 2476500 w 2772358"/>
                  <a:gd name="connsiteY100" fmla="*/ 1685925 h 1990725"/>
                  <a:gd name="connsiteX101" fmla="*/ 2476500 w 2772358"/>
                  <a:gd name="connsiteY101" fmla="*/ 1743075 h 1990725"/>
                  <a:gd name="connsiteX102" fmla="*/ 2486025 w 2772358"/>
                  <a:gd name="connsiteY102" fmla="*/ 1800225 h 1990725"/>
                  <a:gd name="connsiteX103" fmla="*/ 2476500 w 2772358"/>
                  <a:gd name="connsiteY103" fmla="*/ 1838325 h 1990725"/>
                  <a:gd name="connsiteX104" fmla="*/ 2486025 w 2772358"/>
                  <a:gd name="connsiteY104" fmla="*/ 1876425 h 1990725"/>
                  <a:gd name="connsiteX105" fmla="*/ 2505075 w 2772358"/>
                  <a:gd name="connsiteY105" fmla="*/ 1933575 h 1990725"/>
                  <a:gd name="connsiteX106" fmla="*/ 2476500 w 2772358"/>
                  <a:gd name="connsiteY106" fmla="*/ 1962150 h 1990725"/>
                  <a:gd name="connsiteX107" fmla="*/ 2505075 w 2772358"/>
                  <a:gd name="connsiteY107" fmla="*/ 1990725 h 1990725"/>
                  <a:gd name="connsiteX108" fmla="*/ 2552700 w 2772358"/>
                  <a:gd name="connsiteY108" fmla="*/ 1924050 h 1990725"/>
                  <a:gd name="connsiteX109" fmla="*/ 2552700 w 2772358"/>
                  <a:gd name="connsiteY109" fmla="*/ 1857375 h 1990725"/>
                  <a:gd name="connsiteX110" fmla="*/ 2562225 w 2772358"/>
                  <a:gd name="connsiteY110" fmla="*/ 1800225 h 1990725"/>
                  <a:gd name="connsiteX111" fmla="*/ 2562225 w 2772358"/>
                  <a:gd name="connsiteY111" fmla="*/ 1752600 h 1990725"/>
                  <a:gd name="connsiteX112" fmla="*/ 2562225 w 2772358"/>
                  <a:gd name="connsiteY112" fmla="*/ 1685925 h 1990725"/>
                  <a:gd name="connsiteX113" fmla="*/ 2571750 w 2772358"/>
                  <a:gd name="connsiteY113" fmla="*/ 1628775 h 1990725"/>
                  <a:gd name="connsiteX114" fmla="*/ 2581275 w 2772358"/>
                  <a:gd name="connsiteY114" fmla="*/ 1562100 h 1990725"/>
                  <a:gd name="connsiteX115" fmla="*/ 2571750 w 2772358"/>
                  <a:gd name="connsiteY115" fmla="*/ 1504950 h 1990725"/>
                  <a:gd name="connsiteX116" fmla="*/ 2600325 w 2772358"/>
                  <a:gd name="connsiteY116" fmla="*/ 1457325 h 1990725"/>
                  <a:gd name="connsiteX117" fmla="*/ 2571750 w 2772358"/>
                  <a:gd name="connsiteY117" fmla="*/ 1419225 h 1990725"/>
                  <a:gd name="connsiteX118" fmla="*/ 2600325 w 2772358"/>
                  <a:gd name="connsiteY118" fmla="*/ 1352550 h 1990725"/>
                  <a:gd name="connsiteX119" fmla="*/ 2600325 w 2772358"/>
                  <a:gd name="connsiteY119" fmla="*/ 1285875 h 1990725"/>
                  <a:gd name="connsiteX120" fmla="*/ 2581275 w 2772358"/>
                  <a:gd name="connsiteY120" fmla="*/ 1238250 h 1990725"/>
                  <a:gd name="connsiteX121" fmla="*/ 2590800 w 2772358"/>
                  <a:gd name="connsiteY121" fmla="*/ 1181100 h 1990725"/>
                  <a:gd name="connsiteX122" fmla="*/ 2590800 w 2772358"/>
                  <a:gd name="connsiteY122" fmla="*/ 1152525 h 1990725"/>
                  <a:gd name="connsiteX123" fmla="*/ 2600325 w 2772358"/>
                  <a:gd name="connsiteY123" fmla="*/ 1085850 h 1990725"/>
                  <a:gd name="connsiteX124" fmla="*/ 2600325 w 2772358"/>
                  <a:gd name="connsiteY124" fmla="*/ 1047750 h 1990725"/>
                  <a:gd name="connsiteX125" fmla="*/ 2590800 w 2772358"/>
                  <a:gd name="connsiteY125" fmla="*/ 981075 h 1990725"/>
                  <a:gd name="connsiteX126" fmla="*/ 2600325 w 2772358"/>
                  <a:gd name="connsiteY126" fmla="*/ 933450 h 1990725"/>
                  <a:gd name="connsiteX127" fmla="*/ 2619375 w 2772358"/>
                  <a:gd name="connsiteY127" fmla="*/ 866775 h 1990725"/>
                  <a:gd name="connsiteX128" fmla="*/ 2638425 w 2772358"/>
                  <a:gd name="connsiteY128" fmla="*/ 819150 h 1990725"/>
                  <a:gd name="connsiteX129" fmla="*/ 2619375 w 2772358"/>
                  <a:gd name="connsiteY129" fmla="*/ 781050 h 1990725"/>
                  <a:gd name="connsiteX130" fmla="*/ 2638425 w 2772358"/>
                  <a:gd name="connsiteY130" fmla="*/ 733425 h 1990725"/>
                  <a:gd name="connsiteX131" fmla="*/ 2657475 w 2772358"/>
                  <a:gd name="connsiteY131" fmla="*/ 676275 h 1990725"/>
                  <a:gd name="connsiteX132" fmla="*/ 2705100 w 2772358"/>
                  <a:gd name="connsiteY132" fmla="*/ 666750 h 1990725"/>
                  <a:gd name="connsiteX133" fmla="*/ 2686050 w 2772358"/>
                  <a:gd name="connsiteY133" fmla="*/ 600075 h 1990725"/>
                  <a:gd name="connsiteX134" fmla="*/ 2705100 w 2772358"/>
                  <a:gd name="connsiteY134" fmla="*/ 533400 h 1990725"/>
                  <a:gd name="connsiteX135" fmla="*/ 2714625 w 2772358"/>
                  <a:gd name="connsiteY135" fmla="*/ 485775 h 1990725"/>
                  <a:gd name="connsiteX136" fmla="*/ 2714625 w 2772358"/>
                  <a:gd name="connsiteY136" fmla="*/ 428625 h 1990725"/>
                  <a:gd name="connsiteX137" fmla="*/ 2733675 w 2772358"/>
                  <a:gd name="connsiteY137" fmla="*/ 361950 h 1990725"/>
                  <a:gd name="connsiteX138" fmla="*/ 2724150 w 2772358"/>
                  <a:gd name="connsiteY138" fmla="*/ 314325 h 1990725"/>
                  <a:gd name="connsiteX139" fmla="*/ 2724150 w 2772358"/>
                  <a:gd name="connsiteY139" fmla="*/ 247650 h 1990725"/>
                  <a:gd name="connsiteX140" fmla="*/ 2733675 w 2772358"/>
                  <a:gd name="connsiteY140" fmla="*/ 190500 h 1990725"/>
                  <a:gd name="connsiteX141" fmla="*/ 2762250 w 2772358"/>
                  <a:gd name="connsiteY141" fmla="*/ 142875 h 1990725"/>
                  <a:gd name="connsiteX142" fmla="*/ 2743200 w 2772358"/>
                  <a:gd name="connsiteY142" fmla="*/ 95250 h 1990725"/>
                  <a:gd name="connsiteX143" fmla="*/ 2771775 w 2772358"/>
                  <a:gd name="connsiteY143" fmla="*/ 57150 h 1990725"/>
                  <a:gd name="connsiteX144" fmla="*/ 2762250 w 2772358"/>
                  <a:gd name="connsiteY144" fmla="*/ 0 h 1990725"/>
                  <a:gd name="connsiteX0" fmla="*/ 0 w 2762833"/>
                  <a:gd name="connsiteY0" fmla="*/ 657225 h 1990725"/>
                  <a:gd name="connsiteX1" fmla="*/ 9525 w 2762833"/>
                  <a:gd name="connsiteY1" fmla="*/ 628650 h 1990725"/>
                  <a:gd name="connsiteX2" fmla="*/ 38100 w 2762833"/>
                  <a:gd name="connsiteY2" fmla="*/ 619125 h 1990725"/>
                  <a:gd name="connsiteX3" fmla="*/ 66675 w 2762833"/>
                  <a:gd name="connsiteY3" fmla="*/ 590550 h 1990725"/>
                  <a:gd name="connsiteX4" fmla="*/ 85725 w 2762833"/>
                  <a:gd name="connsiteY4" fmla="*/ 561975 h 1990725"/>
                  <a:gd name="connsiteX5" fmla="*/ 142875 w 2762833"/>
                  <a:gd name="connsiteY5" fmla="*/ 542925 h 1990725"/>
                  <a:gd name="connsiteX6" fmla="*/ 171450 w 2762833"/>
                  <a:gd name="connsiteY6" fmla="*/ 533400 h 1990725"/>
                  <a:gd name="connsiteX7" fmla="*/ 228600 w 2762833"/>
                  <a:gd name="connsiteY7" fmla="*/ 495300 h 1990725"/>
                  <a:gd name="connsiteX8" fmla="*/ 257175 w 2762833"/>
                  <a:gd name="connsiteY8" fmla="*/ 466725 h 1990725"/>
                  <a:gd name="connsiteX9" fmla="*/ 381005 w 2762833"/>
                  <a:gd name="connsiteY9" fmla="*/ 428623 h 1990725"/>
                  <a:gd name="connsiteX10" fmla="*/ 400054 w 2762833"/>
                  <a:gd name="connsiteY10" fmla="*/ 400044 h 1990725"/>
                  <a:gd name="connsiteX11" fmla="*/ 428625 w 2762833"/>
                  <a:gd name="connsiteY11" fmla="*/ 390525 h 1990725"/>
                  <a:gd name="connsiteX12" fmla="*/ 457200 w 2762833"/>
                  <a:gd name="connsiteY12" fmla="*/ 381000 h 1990725"/>
                  <a:gd name="connsiteX13" fmla="*/ 514350 w 2762833"/>
                  <a:gd name="connsiteY13" fmla="*/ 352425 h 1990725"/>
                  <a:gd name="connsiteX14" fmla="*/ 533400 w 2762833"/>
                  <a:gd name="connsiteY14" fmla="*/ 323850 h 1990725"/>
                  <a:gd name="connsiteX15" fmla="*/ 561975 w 2762833"/>
                  <a:gd name="connsiteY15" fmla="*/ 314325 h 1990725"/>
                  <a:gd name="connsiteX16" fmla="*/ 628650 w 2762833"/>
                  <a:gd name="connsiteY16" fmla="*/ 295275 h 1990725"/>
                  <a:gd name="connsiteX17" fmla="*/ 657225 w 2762833"/>
                  <a:gd name="connsiteY17" fmla="*/ 276225 h 1990725"/>
                  <a:gd name="connsiteX18" fmla="*/ 685800 w 2762833"/>
                  <a:gd name="connsiteY18" fmla="*/ 266700 h 1990725"/>
                  <a:gd name="connsiteX19" fmla="*/ 742950 w 2762833"/>
                  <a:gd name="connsiteY19" fmla="*/ 228600 h 1990725"/>
                  <a:gd name="connsiteX20" fmla="*/ 790575 w 2762833"/>
                  <a:gd name="connsiteY20" fmla="*/ 190500 h 1990725"/>
                  <a:gd name="connsiteX21" fmla="*/ 847725 w 2762833"/>
                  <a:gd name="connsiteY21" fmla="*/ 142875 h 1990725"/>
                  <a:gd name="connsiteX22" fmla="*/ 904875 w 2762833"/>
                  <a:gd name="connsiteY22" fmla="*/ 123825 h 1990725"/>
                  <a:gd name="connsiteX23" fmla="*/ 933450 w 2762833"/>
                  <a:gd name="connsiteY23" fmla="*/ 114300 h 1990725"/>
                  <a:gd name="connsiteX24" fmla="*/ 971550 w 2762833"/>
                  <a:gd name="connsiteY24" fmla="*/ 104775 h 1990725"/>
                  <a:gd name="connsiteX25" fmla="*/ 1028700 w 2762833"/>
                  <a:gd name="connsiteY25" fmla="*/ 85725 h 1990725"/>
                  <a:gd name="connsiteX26" fmla="*/ 1057275 w 2762833"/>
                  <a:gd name="connsiteY26" fmla="*/ 76200 h 1990725"/>
                  <a:gd name="connsiteX27" fmla="*/ 1104900 w 2762833"/>
                  <a:gd name="connsiteY27" fmla="*/ 66675 h 1990725"/>
                  <a:gd name="connsiteX28" fmla="*/ 1133475 w 2762833"/>
                  <a:gd name="connsiteY28" fmla="*/ 57150 h 1990725"/>
                  <a:gd name="connsiteX29" fmla="*/ 1181100 w 2762833"/>
                  <a:gd name="connsiteY29" fmla="*/ 47625 h 1990725"/>
                  <a:gd name="connsiteX30" fmla="*/ 1285875 w 2762833"/>
                  <a:gd name="connsiteY30" fmla="*/ 28575 h 1990725"/>
                  <a:gd name="connsiteX31" fmla="*/ 1352550 w 2762833"/>
                  <a:gd name="connsiteY31" fmla="*/ 9525 h 1990725"/>
                  <a:gd name="connsiteX32" fmla="*/ 1466850 w 2762833"/>
                  <a:gd name="connsiteY32" fmla="*/ 19050 h 1990725"/>
                  <a:gd name="connsiteX33" fmla="*/ 1485900 w 2762833"/>
                  <a:gd name="connsiteY33" fmla="*/ 47625 h 1990725"/>
                  <a:gd name="connsiteX34" fmla="*/ 1495425 w 2762833"/>
                  <a:gd name="connsiteY34" fmla="*/ 95250 h 1990725"/>
                  <a:gd name="connsiteX35" fmla="*/ 1504950 w 2762833"/>
                  <a:gd name="connsiteY35" fmla="*/ 333375 h 1990725"/>
                  <a:gd name="connsiteX36" fmla="*/ 1533525 w 2762833"/>
                  <a:gd name="connsiteY36" fmla="*/ 495300 h 1990725"/>
                  <a:gd name="connsiteX37" fmla="*/ 1543050 w 2762833"/>
                  <a:gd name="connsiteY37" fmla="*/ 523875 h 1990725"/>
                  <a:gd name="connsiteX38" fmla="*/ 1562100 w 2762833"/>
                  <a:gd name="connsiteY38" fmla="*/ 600075 h 1990725"/>
                  <a:gd name="connsiteX39" fmla="*/ 1552575 w 2762833"/>
                  <a:gd name="connsiteY39" fmla="*/ 647700 h 1990725"/>
                  <a:gd name="connsiteX40" fmla="*/ 1562100 w 2762833"/>
                  <a:gd name="connsiteY40" fmla="*/ 666750 h 1990725"/>
                  <a:gd name="connsiteX41" fmla="*/ 1590675 w 2762833"/>
                  <a:gd name="connsiteY41" fmla="*/ 695325 h 1990725"/>
                  <a:gd name="connsiteX42" fmla="*/ 1609727 w 2762833"/>
                  <a:gd name="connsiteY42" fmla="*/ 762000 h 1990725"/>
                  <a:gd name="connsiteX43" fmla="*/ 1609725 w 2762833"/>
                  <a:gd name="connsiteY43" fmla="*/ 819150 h 1990725"/>
                  <a:gd name="connsiteX44" fmla="*/ 1619250 w 2762833"/>
                  <a:gd name="connsiteY44" fmla="*/ 876300 h 1990725"/>
                  <a:gd name="connsiteX45" fmla="*/ 1628775 w 2762833"/>
                  <a:gd name="connsiteY45" fmla="*/ 904875 h 1990725"/>
                  <a:gd name="connsiteX46" fmla="*/ 1619250 w 2762833"/>
                  <a:gd name="connsiteY46" fmla="*/ 952500 h 1990725"/>
                  <a:gd name="connsiteX47" fmla="*/ 1638300 w 2762833"/>
                  <a:gd name="connsiteY47" fmla="*/ 1000125 h 1990725"/>
                  <a:gd name="connsiteX48" fmla="*/ 1638300 w 2762833"/>
                  <a:gd name="connsiteY48" fmla="*/ 1028700 h 1990725"/>
                  <a:gd name="connsiteX49" fmla="*/ 1647825 w 2762833"/>
                  <a:gd name="connsiteY49" fmla="*/ 1076325 h 1990725"/>
                  <a:gd name="connsiteX50" fmla="*/ 1647825 w 2762833"/>
                  <a:gd name="connsiteY50" fmla="*/ 1123950 h 1990725"/>
                  <a:gd name="connsiteX51" fmla="*/ 1657350 w 2762833"/>
                  <a:gd name="connsiteY51" fmla="*/ 1162050 h 1990725"/>
                  <a:gd name="connsiteX52" fmla="*/ 1647825 w 2762833"/>
                  <a:gd name="connsiteY52" fmla="*/ 1181100 h 1990725"/>
                  <a:gd name="connsiteX53" fmla="*/ 1666875 w 2762833"/>
                  <a:gd name="connsiteY53" fmla="*/ 1219200 h 1990725"/>
                  <a:gd name="connsiteX54" fmla="*/ 1666875 w 2762833"/>
                  <a:gd name="connsiteY54" fmla="*/ 1266825 h 1990725"/>
                  <a:gd name="connsiteX55" fmla="*/ 1685925 w 2762833"/>
                  <a:gd name="connsiteY55" fmla="*/ 1314450 h 1990725"/>
                  <a:gd name="connsiteX56" fmla="*/ 1685925 w 2762833"/>
                  <a:gd name="connsiteY56" fmla="*/ 1362075 h 1990725"/>
                  <a:gd name="connsiteX57" fmla="*/ 1724025 w 2762833"/>
                  <a:gd name="connsiteY57" fmla="*/ 1400175 h 1990725"/>
                  <a:gd name="connsiteX58" fmla="*/ 1752600 w 2762833"/>
                  <a:gd name="connsiteY58" fmla="*/ 1362075 h 1990725"/>
                  <a:gd name="connsiteX59" fmla="*/ 1762125 w 2762833"/>
                  <a:gd name="connsiteY59" fmla="*/ 1314450 h 1990725"/>
                  <a:gd name="connsiteX60" fmla="*/ 1781175 w 2762833"/>
                  <a:gd name="connsiteY60" fmla="*/ 1257300 h 1990725"/>
                  <a:gd name="connsiteX61" fmla="*/ 1781175 w 2762833"/>
                  <a:gd name="connsiteY61" fmla="*/ 1219200 h 1990725"/>
                  <a:gd name="connsiteX62" fmla="*/ 1800225 w 2762833"/>
                  <a:gd name="connsiteY62" fmla="*/ 1152525 h 1990725"/>
                  <a:gd name="connsiteX63" fmla="*/ 1790700 w 2762833"/>
                  <a:gd name="connsiteY63" fmla="*/ 1085850 h 1990725"/>
                  <a:gd name="connsiteX64" fmla="*/ 1800225 w 2762833"/>
                  <a:gd name="connsiteY64" fmla="*/ 1057275 h 1990725"/>
                  <a:gd name="connsiteX65" fmla="*/ 1819275 w 2762833"/>
                  <a:gd name="connsiteY65" fmla="*/ 990600 h 1990725"/>
                  <a:gd name="connsiteX66" fmla="*/ 1828800 w 2762833"/>
                  <a:gd name="connsiteY66" fmla="*/ 942975 h 1990725"/>
                  <a:gd name="connsiteX67" fmla="*/ 1838325 w 2762833"/>
                  <a:gd name="connsiteY67" fmla="*/ 895350 h 1990725"/>
                  <a:gd name="connsiteX68" fmla="*/ 1857375 w 2762833"/>
                  <a:gd name="connsiteY68" fmla="*/ 847725 h 1990725"/>
                  <a:gd name="connsiteX69" fmla="*/ 1905000 w 2762833"/>
                  <a:gd name="connsiteY69" fmla="*/ 904875 h 1990725"/>
                  <a:gd name="connsiteX70" fmla="*/ 1905000 w 2762833"/>
                  <a:gd name="connsiteY70" fmla="*/ 952500 h 1990725"/>
                  <a:gd name="connsiteX71" fmla="*/ 1924050 w 2762833"/>
                  <a:gd name="connsiteY71" fmla="*/ 1009650 h 1990725"/>
                  <a:gd name="connsiteX72" fmla="*/ 2028825 w 2762833"/>
                  <a:gd name="connsiteY72" fmla="*/ 1047750 h 1990725"/>
                  <a:gd name="connsiteX73" fmla="*/ 1990725 w 2762833"/>
                  <a:gd name="connsiteY73" fmla="*/ 1019175 h 1990725"/>
                  <a:gd name="connsiteX74" fmla="*/ 2038350 w 2762833"/>
                  <a:gd name="connsiteY74" fmla="*/ 1000125 h 1990725"/>
                  <a:gd name="connsiteX75" fmla="*/ 2066925 w 2762833"/>
                  <a:gd name="connsiteY75" fmla="*/ 942975 h 1990725"/>
                  <a:gd name="connsiteX76" fmla="*/ 2095500 w 2762833"/>
                  <a:gd name="connsiteY76" fmla="*/ 885825 h 1990725"/>
                  <a:gd name="connsiteX77" fmla="*/ 2076450 w 2762833"/>
                  <a:gd name="connsiteY77" fmla="*/ 819150 h 1990725"/>
                  <a:gd name="connsiteX78" fmla="*/ 2124075 w 2762833"/>
                  <a:gd name="connsiteY78" fmla="*/ 762000 h 1990725"/>
                  <a:gd name="connsiteX79" fmla="*/ 2181225 w 2762833"/>
                  <a:gd name="connsiteY79" fmla="*/ 762000 h 1990725"/>
                  <a:gd name="connsiteX80" fmla="*/ 2238375 w 2762833"/>
                  <a:gd name="connsiteY80" fmla="*/ 762000 h 1990725"/>
                  <a:gd name="connsiteX81" fmla="*/ 2286000 w 2762833"/>
                  <a:gd name="connsiteY81" fmla="*/ 809625 h 1990725"/>
                  <a:gd name="connsiteX82" fmla="*/ 2305050 w 2762833"/>
                  <a:gd name="connsiteY82" fmla="*/ 857250 h 1990725"/>
                  <a:gd name="connsiteX83" fmla="*/ 2324100 w 2762833"/>
                  <a:gd name="connsiteY83" fmla="*/ 914400 h 1990725"/>
                  <a:gd name="connsiteX84" fmla="*/ 2343150 w 2762833"/>
                  <a:gd name="connsiteY84" fmla="*/ 971550 h 1990725"/>
                  <a:gd name="connsiteX85" fmla="*/ 2362200 w 2762833"/>
                  <a:gd name="connsiteY85" fmla="*/ 1028700 h 1990725"/>
                  <a:gd name="connsiteX86" fmla="*/ 2352675 w 2762833"/>
                  <a:gd name="connsiteY86" fmla="*/ 1057275 h 1990725"/>
                  <a:gd name="connsiteX87" fmla="*/ 2381250 w 2762833"/>
                  <a:gd name="connsiteY87" fmla="*/ 1114425 h 1990725"/>
                  <a:gd name="connsiteX88" fmla="*/ 2381250 w 2762833"/>
                  <a:gd name="connsiteY88" fmla="*/ 1162050 h 1990725"/>
                  <a:gd name="connsiteX89" fmla="*/ 2381250 w 2762833"/>
                  <a:gd name="connsiteY89" fmla="*/ 1209675 h 1990725"/>
                  <a:gd name="connsiteX90" fmla="*/ 2362200 w 2762833"/>
                  <a:gd name="connsiteY90" fmla="*/ 1238250 h 1990725"/>
                  <a:gd name="connsiteX91" fmla="*/ 2371725 w 2762833"/>
                  <a:gd name="connsiteY91" fmla="*/ 1276350 h 1990725"/>
                  <a:gd name="connsiteX92" fmla="*/ 2381250 w 2762833"/>
                  <a:gd name="connsiteY92" fmla="*/ 1333500 h 1990725"/>
                  <a:gd name="connsiteX93" fmla="*/ 2400300 w 2762833"/>
                  <a:gd name="connsiteY93" fmla="*/ 1390650 h 1990725"/>
                  <a:gd name="connsiteX94" fmla="*/ 2400300 w 2762833"/>
                  <a:gd name="connsiteY94" fmla="*/ 1447800 h 1990725"/>
                  <a:gd name="connsiteX95" fmla="*/ 2419350 w 2762833"/>
                  <a:gd name="connsiteY95" fmla="*/ 1504950 h 1990725"/>
                  <a:gd name="connsiteX96" fmla="*/ 2438400 w 2762833"/>
                  <a:gd name="connsiteY96" fmla="*/ 1562100 h 1990725"/>
                  <a:gd name="connsiteX97" fmla="*/ 2447925 w 2762833"/>
                  <a:gd name="connsiteY97" fmla="*/ 1590675 h 1990725"/>
                  <a:gd name="connsiteX98" fmla="*/ 2447925 w 2762833"/>
                  <a:gd name="connsiteY98" fmla="*/ 1638300 h 1990725"/>
                  <a:gd name="connsiteX99" fmla="*/ 2466975 w 2762833"/>
                  <a:gd name="connsiteY99" fmla="*/ 1685925 h 1990725"/>
                  <a:gd name="connsiteX100" fmla="*/ 2466975 w 2762833"/>
                  <a:gd name="connsiteY100" fmla="*/ 1743075 h 1990725"/>
                  <a:gd name="connsiteX101" fmla="*/ 2476500 w 2762833"/>
                  <a:gd name="connsiteY101" fmla="*/ 1800225 h 1990725"/>
                  <a:gd name="connsiteX102" fmla="*/ 2466975 w 2762833"/>
                  <a:gd name="connsiteY102" fmla="*/ 1838325 h 1990725"/>
                  <a:gd name="connsiteX103" fmla="*/ 2476500 w 2762833"/>
                  <a:gd name="connsiteY103" fmla="*/ 1876425 h 1990725"/>
                  <a:gd name="connsiteX104" fmla="*/ 2495550 w 2762833"/>
                  <a:gd name="connsiteY104" fmla="*/ 1933575 h 1990725"/>
                  <a:gd name="connsiteX105" fmla="*/ 2466975 w 2762833"/>
                  <a:gd name="connsiteY105" fmla="*/ 1962150 h 1990725"/>
                  <a:gd name="connsiteX106" fmla="*/ 2495550 w 2762833"/>
                  <a:gd name="connsiteY106" fmla="*/ 1990725 h 1990725"/>
                  <a:gd name="connsiteX107" fmla="*/ 2543175 w 2762833"/>
                  <a:gd name="connsiteY107" fmla="*/ 1924050 h 1990725"/>
                  <a:gd name="connsiteX108" fmla="*/ 2543175 w 2762833"/>
                  <a:gd name="connsiteY108" fmla="*/ 1857375 h 1990725"/>
                  <a:gd name="connsiteX109" fmla="*/ 2552700 w 2762833"/>
                  <a:gd name="connsiteY109" fmla="*/ 1800225 h 1990725"/>
                  <a:gd name="connsiteX110" fmla="*/ 2552700 w 2762833"/>
                  <a:gd name="connsiteY110" fmla="*/ 1752600 h 1990725"/>
                  <a:gd name="connsiteX111" fmla="*/ 2552700 w 2762833"/>
                  <a:gd name="connsiteY111" fmla="*/ 1685925 h 1990725"/>
                  <a:gd name="connsiteX112" fmla="*/ 2562225 w 2762833"/>
                  <a:gd name="connsiteY112" fmla="*/ 1628775 h 1990725"/>
                  <a:gd name="connsiteX113" fmla="*/ 2571750 w 2762833"/>
                  <a:gd name="connsiteY113" fmla="*/ 1562100 h 1990725"/>
                  <a:gd name="connsiteX114" fmla="*/ 2562225 w 2762833"/>
                  <a:gd name="connsiteY114" fmla="*/ 1504950 h 1990725"/>
                  <a:gd name="connsiteX115" fmla="*/ 2590800 w 2762833"/>
                  <a:gd name="connsiteY115" fmla="*/ 1457325 h 1990725"/>
                  <a:gd name="connsiteX116" fmla="*/ 2562225 w 2762833"/>
                  <a:gd name="connsiteY116" fmla="*/ 1419225 h 1990725"/>
                  <a:gd name="connsiteX117" fmla="*/ 2590800 w 2762833"/>
                  <a:gd name="connsiteY117" fmla="*/ 1352550 h 1990725"/>
                  <a:gd name="connsiteX118" fmla="*/ 2590800 w 2762833"/>
                  <a:gd name="connsiteY118" fmla="*/ 1285875 h 1990725"/>
                  <a:gd name="connsiteX119" fmla="*/ 2571750 w 2762833"/>
                  <a:gd name="connsiteY119" fmla="*/ 1238250 h 1990725"/>
                  <a:gd name="connsiteX120" fmla="*/ 2581275 w 2762833"/>
                  <a:gd name="connsiteY120" fmla="*/ 1181100 h 1990725"/>
                  <a:gd name="connsiteX121" fmla="*/ 2581275 w 2762833"/>
                  <a:gd name="connsiteY121" fmla="*/ 1152525 h 1990725"/>
                  <a:gd name="connsiteX122" fmla="*/ 2590800 w 2762833"/>
                  <a:gd name="connsiteY122" fmla="*/ 1085850 h 1990725"/>
                  <a:gd name="connsiteX123" fmla="*/ 2590800 w 2762833"/>
                  <a:gd name="connsiteY123" fmla="*/ 1047750 h 1990725"/>
                  <a:gd name="connsiteX124" fmla="*/ 2581275 w 2762833"/>
                  <a:gd name="connsiteY124" fmla="*/ 981075 h 1990725"/>
                  <a:gd name="connsiteX125" fmla="*/ 2590800 w 2762833"/>
                  <a:gd name="connsiteY125" fmla="*/ 933450 h 1990725"/>
                  <a:gd name="connsiteX126" fmla="*/ 2609850 w 2762833"/>
                  <a:gd name="connsiteY126" fmla="*/ 866775 h 1990725"/>
                  <a:gd name="connsiteX127" fmla="*/ 2628900 w 2762833"/>
                  <a:gd name="connsiteY127" fmla="*/ 819150 h 1990725"/>
                  <a:gd name="connsiteX128" fmla="*/ 2609850 w 2762833"/>
                  <a:gd name="connsiteY128" fmla="*/ 781050 h 1990725"/>
                  <a:gd name="connsiteX129" fmla="*/ 2628900 w 2762833"/>
                  <a:gd name="connsiteY129" fmla="*/ 733425 h 1990725"/>
                  <a:gd name="connsiteX130" fmla="*/ 2647950 w 2762833"/>
                  <a:gd name="connsiteY130" fmla="*/ 676275 h 1990725"/>
                  <a:gd name="connsiteX131" fmla="*/ 2695575 w 2762833"/>
                  <a:gd name="connsiteY131" fmla="*/ 666750 h 1990725"/>
                  <a:gd name="connsiteX132" fmla="*/ 2676525 w 2762833"/>
                  <a:gd name="connsiteY132" fmla="*/ 600075 h 1990725"/>
                  <a:gd name="connsiteX133" fmla="*/ 2695575 w 2762833"/>
                  <a:gd name="connsiteY133" fmla="*/ 533400 h 1990725"/>
                  <a:gd name="connsiteX134" fmla="*/ 2705100 w 2762833"/>
                  <a:gd name="connsiteY134" fmla="*/ 485775 h 1990725"/>
                  <a:gd name="connsiteX135" fmla="*/ 2705100 w 2762833"/>
                  <a:gd name="connsiteY135" fmla="*/ 428625 h 1990725"/>
                  <a:gd name="connsiteX136" fmla="*/ 2724150 w 2762833"/>
                  <a:gd name="connsiteY136" fmla="*/ 361950 h 1990725"/>
                  <a:gd name="connsiteX137" fmla="*/ 2714625 w 2762833"/>
                  <a:gd name="connsiteY137" fmla="*/ 314325 h 1990725"/>
                  <a:gd name="connsiteX138" fmla="*/ 2714625 w 2762833"/>
                  <a:gd name="connsiteY138" fmla="*/ 247650 h 1990725"/>
                  <a:gd name="connsiteX139" fmla="*/ 2724150 w 2762833"/>
                  <a:gd name="connsiteY139" fmla="*/ 190500 h 1990725"/>
                  <a:gd name="connsiteX140" fmla="*/ 2752725 w 2762833"/>
                  <a:gd name="connsiteY140" fmla="*/ 142875 h 1990725"/>
                  <a:gd name="connsiteX141" fmla="*/ 2733675 w 2762833"/>
                  <a:gd name="connsiteY141" fmla="*/ 95250 h 1990725"/>
                  <a:gd name="connsiteX142" fmla="*/ 2762250 w 2762833"/>
                  <a:gd name="connsiteY142" fmla="*/ 57150 h 1990725"/>
                  <a:gd name="connsiteX143" fmla="*/ 2752725 w 2762833"/>
                  <a:gd name="connsiteY143" fmla="*/ 0 h 1990725"/>
                  <a:gd name="connsiteX0" fmla="*/ 0 w 2753308"/>
                  <a:gd name="connsiteY0" fmla="*/ 628650 h 1990725"/>
                  <a:gd name="connsiteX1" fmla="*/ 28575 w 2753308"/>
                  <a:gd name="connsiteY1" fmla="*/ 619125 h 1990725"/>
                  <a:gd name="connsiteX2" fmla="*/ 57150 w 2753308"/>
                  <a:gd name="connsiteY2" fmla="*/ 590550 h 1990725"/>
                  <a:gd name="connsiteX3" fmla="*/ 76200 w 2753308"/>
                  <a:gd name="connsiteY3" fmla="*/ 561975 h 1990725"/>
                  <a:gd name="connsiteX4" fmla="*/ 133350 w 2753308"/>
                  <a:gd name="connsiteY4" fmla="*/ 542925 h 1990725"/>
                  <a:gd name="connsiteX5" fmla="*/ 161925 w 2753308"/>
                  <a:gd name="connsiteY5" fmla="*/ 533400 h 1990725"/>
                  <a:gd name="connsiteX6" fmla="*/ 219075 w 2753308"/>
                  <a:gd name="connsiteY6" fmla="*/ 495300 h 1990725"/>
                  <a:gd name="connsiteX7" fmla="*/ 247650 w 2753308"/>
                  <a:gd name="connsiteY7" fmla="*/ 466725 h 1990725"/>
                  <a:gd name="connsiteX8" fmla="*/ 371480 w 2753308"/>
                  <a:gd name="connsiteY8" fmla="*/ 428623 h 1990725"/>
                  <a:gd name="connsiteX9" fmla="*/ 390529 w 2753308"/>
                  <a:gd name="connsiteY9" fmla="*/ 400044 h 1990725"/>
                  <a:gd name="connsiteX10" fmla="*/ 419100 w 2753308"/>
                  <a:gd name="connsiteY10" fmla="*/ 390525 h 1990725"/>
                  <a:gd name="connsiteX11" fmla="*/ 447675 w 2753308"/>
                  <a:gd name="connsiteY11" fmla="*/ 381000 h 1990725"/>
                  <a:gd name="connsiteX12" fmla="*/ 504825 w 2753308"/>
                  <a:gd name="connsiteY12" fmla="*/ 352425 h 1990725"/>
                  <a:gd name="connsiteX13" fmla="*/ 523875 w 2753308"/>
                  <a:gd name="connsiteY13" fmla="*/ 323850 h 1990725"/>
                  <a:gd name="connsiteX14" fmla="*/ 552450 w 2753308"/>
                  <a:gd name="connsiteY14" fmla="*/ 314325 h 1990725"/>
                  <a:gd name="connsiteX15" fmla="*/ 619125 w 2753308"/>
                  <a:gd name="connsiteY15" fmla="*/ 295275 h 1990725"/>
                  <a:gd name="connsiteX16" fmla="*/ 647700 w 2753308"/>
                  <a:gd name="connsiteY16" fmla="*/ 276225 h 1990725"/>
                  <a:gd name="connsiteX17" fmla="*/ 676275 w 2753308"/>
                  <a:gd name="connsiteY17" fmla="*/ 266700 h 1990725"/>
                  <a:gd name="connsiteX18" fmla="*/ 733425 w 2753308"/>
                  <a:gd name="connsiteY18" fmla="*/ 228600 h 1990725"/>
                  <a:gd name="connsiteX19" fmla="*/ 781050 w 2753308"/>
                  <a:gd name="connsiteY19" fmla="*/ 190500 h 1990725"/>
                  <a:gd name="connsiteX20" fmla="*/ 838200 w 2753308"/>
                  <a:gd name="connsiteY20" fmla="*/ 142875 h 1990725"/>
                  <a:gd name="connsiteX21" fmla="*/ 895350 w 2753308"/>
                  <a:gd name="connsiteY21" fmla="*/ 123825 h 1990725"/>
                  <a:gd name="connsiteX22" fmla="*/ 923925 w 2753308"/>
                  <a:gd name="connsiteY22" fmla="*/ 114300 h 1990725"/>
                  <a:gd name="connsiteX23" fmla="*/ 962025 w 2753308"/>
                  <a:gd name="connsiteY23" fmla="*/ 104775 h 1990725"/>
                  <a:gd name="connsiteX24" fmla="*/ 1019175 w 2753308"/>
                  <a:gd name="connsiteY24" fmla="*/ 85725 h 1990725"/>
                  <a:gd name="connsiteX25" fmla="*/ 1047750 w 2753308"/>
                  <a:gd name="connsiteY25" fmla="*/ 76200 h 1990725"/>
                  <a:gd name="connsiteX26" fmla="*/ 1095375 w 2753308"/>
                  <a:gd name="connsiteY26" fmla="*/ 66675 h 1990725"/>
                  <a:gd name="connsiteX27" fmla="*/ 1123950 w 2753308"/>
                  <a:gd name="connsiteY27" fmla="*/ 57150 h 1990725"/>
                  <a:gd name="connsiteX28" fmla="*/ 1171575 w 2753308"/>
                  <a:gd name="connsiteY28" fmla="*/ 47625 h 1990725"/>
                  <a:gd name="connsiteX29" fmla="*/ 1276350 w 2753308"/>
                  <a:gd name="connsiteY29" fmla="*/ 28575 h 1990725"/>
                  <a:gd name="connsiteX30" fmla="*/ 1343025 w 2753308"/>
                  <a:gd name="connsiteY30" fmla="*/ 9525 h 1990725"/>
                  <a:gd name="connsiteX31" fmla="*/ 1457325 w 2753308"/>
                  <a:gd name="connsiteY31" fmla="*/ 19050 h 1990725"/>
                  <a:gd name="connsiteX32" fmla="*/ 1476375 w 2753308"/>
                  <a:gd name="connsiteY32" fmla="*/ 47625 h 1990725"/>
                  <a:gd name="connsiteX33" fmla="*/ 1485900 w 2753308"/>
                  <a:gd name="connsiteY33" fmla="*/ 95250 h 1990725"/>
                  <a:gd name="connsiteX34" fmla="*/ 1495425 w 2753308"/>
                  <a:gd name="connsiteY34" fmla="*/ 333375 h 1990725"/>
                  <a:gd name="connsiteX35" fmla="*/ 1524000 w 2753308"/>
                  <a:gd name="connsiteY35" fmla="*/ 495300 h 1990725"/>
                  <a:gd name="connsiteX36" fmla="*/ 1533525 w 2753308"/>
                  <a:gd name="connsiteY36" fmla="*/ 523875 h 1990725"/>
                  <a:gd name="connsiteX37" fmla="*/ 1552575 w 2753308"/>
                  <a:gd name="connsiteY37" fmla="*/ 600075 h 1990725"/>
                  <a:gd name="connsiteX38" fmla="*/ 1543050 w 2753308"/>
                  <a:gd name="connsiteY38" fmla="*/ 647700 h 1990725"/>
                  <a:gd name="connsiteX39" fmla="*/ 1552575 w 2753308"/>
                  <a:gd name="connsiteY39" fmla="*/ 666750 h 1990725"/>
                  <a:gd name="connsiteX40" fmla="*/ 1581150 w 2753308"/>
                  <a:gd name="connsiteY40" fmla="*/ 695325 h 1990725"/>
                  <a:gd name="connsiteX41" fmla="*/ 1600202 w 2753308"/>
                  <a:gd name="connsiteY41" fmla="*/ 762000 h 1990725"/>
                  <a:gd name="connsiteX42" fmla="*/ 1600200 w 2753308"/>
                  <a:gd name="connsiteY42" fmla="*/ 819150 h 1990725"/>
                  <a:gd name="connsiteX43" fmla="*/ 1609725 w 2753308"/>
                  <a:gd name="connsiteY43" fmla="*/ 876300 h 1990725"/>
                  <a:gd name="connsiteX44" fmla="*/ 1619250 w 2753308"/>
                  <a:gd name="connsiteY44" fmla="*/ 904875 h 1990725"/>
                  <a:gd name="connsiteX45" fmla="*/ 1609725 w 2753308"/>
                  <a:gd name="connsiteY45" fmla="*/ 952500 h 1990725"/>
                  <a:gd name="connsiteX46" fmla="*/ 1628775 w 2753308"/>
                  <a:gd name="connsiteY46" fmla="*/ 1000125 h 1990725"/>
                  <a:gd name="connsiteX47" fmla="*/ 1628775 w 2753308"/>
                  <a:gd name="connsiteY47" fmla="*/ 1028700 h 1990725"/>
                  <a:gd name="connsiteX48" fmla="*/ 1638300 w 2753308"/>
                  <a:gd name="connsiteY48" fmla="*/ 1076325 h 1990725"/>
                  <a:gd name="connsiteX49" fmla="*/ 1638300 w 2753308"/>
                  <a:gd name="connsiteY49" fmla="*/ 1123950 h 1990725"/>
                  <a:gd name="connsiteX50" fmla="*/ 1647825 w 2753308"/>
                  <a:gd name="connsiteY50" fmla="*/ 1162050 h 1990725"/>
                  <a:gd name="connsiteX51" fmla="*/ 1638300 w 2753308"/>
                  <a:gd name="connsiteY51" fmla="*/ 1181100 h 1990725"/>
                  <a:gd name="connsiteX52" fmla="*/ 1657350 w 2753308"/>
                  <a:gd name="connsiteY52" fmla="*/ 1219200 h 1990725"/>
                  <a:gd name="connsiteX53" fmla="*/ 1657350 w 2753308"/>
                  <a:gd name="connsiteY53" fmla="*/ 1266825 h 1990725"/>
                  <a:gd name="connsiteX54" fmla="*/ 1676400 w 2753308"/>
                  <a:gd name="connsiteY54" fmla="*/ 1314450 h 1990725"/>
                  <a:gd name="connsiteX55" fmla="*/ 1676400 w 2753308"/>
                  <a:gd name="connsiteY55" fmla="*/ 1362075 h 1990725"/>
                  <a:gd name="connsiteX56" fmla="*/ 1714500 w 2753308"/>
                  <a:gd name="connsiteY56" fmla="*/ 1400175 h 1990725"/>
                  <a:gd name="connsiteX57" fmla="*/ 1743075 w 2753308"/>
                  <a:gd name="connsiteY57" fmla="*/ 1362075 h 1990725"/>
                  <a:gd name="connsiteX58" fmla="*/ 1752600 w 2753308"/>
                  <a:gd name="connsiteY58" fmla="*/ 1314450 h 1990725"/>
                  <a:gd name="connsiteX59" fmla="*/ 1771650 w 2753308"/>
                  <a:gd name="connsiteY59" fmla="*/ 1257300 h 1990725"/>
                  <a:gd name="connsiteX60" fmla="*/ 1771650 w 2753308"/>
                  <a:gd name="connsiteY60" fmla="*/ 1219200 h 1990725"/>
                  <a:gd name="connsiteX61" fmla="*/ 1790700 w 2753308"/>
                  <a:gd name="connsiteY61" fmla="*/ 1152525 h 1990725"/>
                  <a:gd name="connsiteX62" fmla="*/ 1781175 w 2753308"/>
                  <a:gd name="connsiteY62" fmla="*/ 1085850 h 1990725"/>
                  <a:gd name="connsiteX63" fmla="*/ 1790700 w 2753308"/>
                  <a:gd name="connsiteY63" fmla="*/ 1057275 h 1990725"/>
                  <a:gd name="connsiteX64" fmla="*/ 1809750 w 2753308"/>
                  <a:gd name="connsiteY64" fmla="*/ 990600 h 1990725"/>
                  <a:gd name="connsiteX65" fmla="*/ 1819275 w 2753308"/>
                  <a:gd name="connsiteY65" fmla="*/ 942975 h 1990725"/>
                  <a:gd name="connsiteX66" fmla="*/ 1828800 w 2753308"/>
                  <a:gd name="connsiteY66" fmla="*/ 895350 h 1990725"/>
                  <a:gd name="connsiteX67" fmla="*/ 1847850 w 2753308"/>
                  <a:gd name="connsiteY67" fmla="*/ 847725 h 1990725"/>
                  <a:gd name="connsiteX68" fmla="*/ 1895475 w 2753308"/>
                  <a:gd name="connsiteY68" fmla="*/ 904875 h 1990725"/>
                  <a:gd name="connsiteX69" fmla="*/ 1895475 w 2753308"/>
                  <a:gd name="connsiteY69" fmla="*/ 952500 h 1990725"/>
                  <a:gd name="connsiteX70" fmla="*/ 1914525 w 2753308"/>
                  <a:gd name="connsiteY70" fmla="*/ 1009650 h 1990725"/>
                  <a:gd name="connsiteX71" fmla="*/ 2019300 w 2753308"/>
                  <a:gd name="connsiteY71" fmla="*/ 1047750 h 1990725"/>
                  <a:gd name="connsiteX72" fmla="*/ 1981200 w 2753308"/>
                  <a:gd name="connsiteY72" fmla="*/ 1019175 h 1990725"/>
                  <a:gd name="connsiteX73" fmla="*/ 2028825 w 2753308"/>
                  <a:gd name="connsiteY73" fmla="*/ 1000125 h 1990725"/>
                  <a:gd name="connsiteX74" fmla="*/ 2057400 w 2753308"/>
                  <a:gd name="connsiteY74" fmla="*/ 942975 h 1990725"/>
                  <a:gd name="connsiteX75" fmla="*/ 2085975 w 2753308"/>
                  <a:gd name="connsiteY75" fmla="*/ 885825 h 1990725"/>
                  <a:gd name="connsiteX76" fmla="*/ 2066925 w 2753308"/>
                  <a:gd name="connsiteY76" fmla="*/ 819150 h 1990725"/>
                  <a:gd name="connsiteX77" fmla="*/ 2114550 w 2753308"/>
                  <a:gd name="connsiteY77" fmla="*/ 762000 h 1990725"/>
                  <a:gd name="connsiteX78" fmla="*/ 2171700 w 2753308"/>
                  <a:gd name="connsiteY78" fmla="*/ 762000 h 1990725"/>
                  <a:gd name="connsiteX79" fmla="*/ 2228850 w 2753308"/>
                  <a:gd name="connsiteY79" fmla="*/ 762000 h 1990725"/>
                  <a:gd name="connsiteX80" fmla="*/ 2276475 w 2753308"/>
                  <a:gd name="connsiteY80" fmla="*/ 809625 h 1990725"/>
                  <a:gd name="connsiteX81" fmla="*/ 2295525 w 2753308"/>
                  <a:gd name="connsiteY81" fmla="*/ 857250 h 1990725"/>
                  <a:gd name="connsiteX82" fmla="*/ 2314575 w 2753308"/>
                  <a:gd name="connsiteY82" fmla="*/ 914400 h 1990725"/>
                  <a:gd name="connsiteX83" fmla="*/ 2333625 w 2753308"/>
                  <a:gd name="connsiteY83" fmla="*/ 971550 h 1990725"/>
                  <a:gd name="connsiteX84" fmla="*/ 2352675 w 2753308"/>
                  <a:gd name="connsiteY84" fmla="*/ 1028700 h 1990725"/>
                  <a:gd name="connsiteX85" fmla="*/ 2343150 w 2753308"/>
                  <a:gd name="connsiteY85" fmla="*/ 1057275 h 1990725"/>
                  <a:gd name="connsiteX86" fmla="*/ 2371725 w 2753308"/>
                  <a:gd name="connsiteY86" fmla="*/ 1114425 h 1990725"/>
                  <a:gd name="connsiteX87" fmla="*/ 2371725 w 2753308"/>
                  <a:gd name="connsiteY87" fmla="*/ 1162050 h 1990725"/>
                  <a:gd name="connsiteX88" fmla="*/ 2371725 w 2753308"/>
                  <a:gd name="connsiteY88" fmla="*/ 1209675 h 1990725"/>
                  <a:gd name="connsiteX89" fmla="*/ 2352675 w 2753308"/>
                  <a:gd name="connsiteY89" fmla="*/ 1238250 h 1990725"/>
                  <a:gd name="connsiteX90" fmla="*/ 2362200 w 2753308"/>
                  <a:gd name="connsiteY90" fmla="*/ 1276350 h 1990725"/>
                  <a:gd name="connsiteX91" fmla="*/ 2371725 w 2753308"/>
                  <a:gd name="connsiteY91" fmla="*/ 1333500 h 1990725"/>
                  <a:gd name="connsiteX92" fmla="*/ 2390775 w 2753308"/>
                  <a:gd name="connsiteY92" fmla="*/ 1390650 h 1990725"/>
                  <a:gd name="connsiteX93" fmla="*/ 2390775 w 2753308"/>
                  <a:gd name="connsiteY93" fmla="*/ 1447800 h 1990725"/>
                  <a:gd name="connsiteX94" fmla="*/ 2409825 w 2753308"/>
                  <a:gd name="connsiteY94" fmla="*/ 1504950 h 1990725"/>
                  <a:gd name="connsiteX95" fmla="*/ 2428875 w 2753308"/>
                  <a:gd name="connsiteY95" fmla="*/ 1562100 h 1990725"/>
                  <a:gd name="connsiteX96" fmla="*/ 2438400 w 2753308"/>
                  <a:gd name="connsiteY96" fmla="*/ 1590675 h 1990725"/>
                  <a:gd name="connsiteX97" fmla="*/ 2438400 w 2753308"/>
                  <a:gd name="connsiteY97" fmla="*/ 1638300 h 1990725"/>
                  <a:gd name="connsiteX98" fmla="*/ 2457450 w 2753308"/>
                  <a:gd name="connsiteY98" fmla="*/ 1685925 h 1990725"/>
                  <a:gd name="connsiteX99" fmla="*/ 2457450 w 2753308"/>
                  <a:gd name="connsiteY99" fmla="*/ 1743075 h 1990725"/>
                  <a:gd name="connsiteX100" fmla="*/ 2466975 w 2753308"/>
                  <a:gd name="connsiteY100" fmla="*/ 1800225 h 1990725"/>
                  <a:gd name="connsiteX101" fmla="*/ 2457450 w 2753308"/>
                  <a:gd name="connsiteY101" fmla="*/ 1838325 h 1990725"/>
                  <a:gd name="connsiteX102" fmla="*/ 2466975 w 2753308"/>
                  <a:gd name="connsiteY102" fmla="*/ 1876425 h 1990725"/>
                  <a:gd name="connsiteX103" fmla="*/ 2486025 w 2753308"/>
                  <a:gd name="connsiteY103" fmla="*/ 1933575 h 1990725"/>
                  <a:gd name="connsiteX104" fmla="*/ 2457450 w 2753308"/>
                  <a:gd name="connsiteY104" fmla="*/ 1962150 h 1990725"/>
                  <a:gd name="connsiteX105" fmla="*/ 2486025 w 2753308"/>
                  <a:gd name="connsiteY105" fmla="*/ 1990725 h 1990725"/>
                  <a:gd name="connsiteX106" fmla="*/ 2533650 w 2753308"/>
                  <a:gd name="connsiteY106" fmla="*/ 1924050 h 1990725"/>
                  <a:gd name="connsiteX107" fmla="*/ 2533650 w 2753308"/>
                  <a:gd name="connsiteY107" fmla="*/ 1857375 h 1990725"/>
                  <a:gd name="connsiteX108" fmla="*/ 2543175 w 2753308"/>
                  <a:gd name="connsiteY108" fmla="*/ 1800225 h 1990725"/>
                  <a:gd name="connsiteX109" fmla="*/ 2543175 w 2753308"/>
                  <a:gd name="connsiteY109" fmla="*/ 1752600 h 1990725"/>
                  <a:gd name="connsiteX110" fmla="*/ 2543175 w 2753308"/>
                  <a:gd name="connsiteY110" fmla="*/ 1685925 h 1990725"/>
                  <a:gd name="connsiteX111" fmla="*/ 2552700 w 2753308"/>
                  <a:gd name="connsiteY111" fmla="*/ 1628775 h 1990725"/>
                  <a:gd name="connsiteX112" fmla="*/ 2562225 w 2753308"/>
                  <a:gd name="connsiteY112" fmla="*/ 1562100 h 1990725"/>
                  <a:gd name="connsiteX113" fmla="*/ 2552700 w 2753308"/>
                  <a:gd name="connsiteY113" fmla="*/ 1504950 h 1990725"/>
                  <a:gd name="connsiteX114" fmla="*/ 2581275 w 2753308"/>
                  <a:gd name="connsiteY114" fmla="*/ 1457325 h 1990725"/>
                  <a:gd name="connsiteX115" fmla="*/ 2552700 w 2753308"/>
                  <a:gd name="connsiteY115" fmla="*/ 1419225 h 1990725"/>
                  <a:gd name="connsiteX116" fmla="*/ 2581275 w 2753308"/>
                  <a:gd name="connsiteY116" fmla="*/ 1352550 h 1990725"/>
                  <a:gd name="connsiteX117" fmla="*/ 2581275 w 2753308"/>
                  <a:gd name="connsiteY117" fmla="*/ 1285875 h 1990725"/>
                  <a:gd name="connsiteX118" fmla="*/ 2562225 w 2753308"/>
                  <a:gd name="connsiteY118" fmla="*/ 1238250 h 1990725"/>
                  <a:gd name="connsiteX119" fmla="*/ 2571750 w 2753308"/>
                  <a:gd name="connsiteY119" fmla="*/ 1181100 h 1990725"/>
                  <a:gd name="connsiteX120" fmla="*/ 2571750 w 2753308"/>
                  <a:gd name="connsiteY120" fmla="*/ 1152525 h 1990725"/>
                  <a:gd name="connsiteX121" fmla="*/ 2581275 w 2753308"/>
                  <a:gd name="connsiteY121" fmla="*/ 1085850 h 1990725"/>
                  <a:gd name="connsiteX122" fmla="*/ 2581275 w 2753308"/>
                  <a:gd name="connsiteY122" fmla="*/ 1047750 h 1990725"/>
                  <a:gd name="connsiteX123" fmla="*/ 2571750 w 2753308"/>
                  <a:gd name="connsiteY123" fmla="*/ 981075 h 1990725"/>
                  <a:gd name="connsiteX124" fmla="*/ 2581275 w 2753308"/>
                  <a:gd name="connsiteY124" fmla="*/ 933450 h 1990725"/>
                  <a:gd name="connsiteX125" fmla="*/ 2600325 w 2753308"/>
                  <a:gd name="connsiteY125" fmla="*/ 866775 h 1990725"/>
                  <a:gd name="connsiteX126" fmla="*/ 2619375 w 2753308"/>
                  <a:gd name="connsiteY126" fmla="*/ 819150 h 1990725"/>
                  <a:gd name="connsiteX127" fmla="*/ 2600325 w 2753308"/>
                  <a:gd name="connsiteY127" fmla="*/ 781050 h 1990725"/>
                  <a:gd name="connsiteX128" fmla="*/ 2619375 w 2753308"/>
                  <a:gd name="connsiteY128" fmla="*/ 733425 h 1990725"/>
                  <a:gd name="connsiteX129" fmla="*/ 2638425 w 2753308"/>
                  <a:gd name="connsiteY129" fmla="*/ 676275 h 1990725"/>
                  <a:gd name="connsiteX130" fmla="*/ 2686050 w 2753308"/>
                  <a:gd name="connsiteY130" fmla="*/ 666750 h 1990725"/>
                  <a:gd name="connsiteX131" fmla="*/ 2667000 w 2753308"/>
                  <a:gd name="connsiteY131" fmla="*/ 600075 h 1990725"/>
                  <a:gd name="connsiteX132" fmla="*/ 2686050 w 2753308"/>
                  <a:gd name="connsiteY132" fmla="*/ 533400 h 1990725"/>
                  <a:gd name="connsiteX133" fmla="*/ 2695575 w 2753308"/>
                  <a:gd name="connsiteY133" fmla="*/ 485775 h 1990725"/>
                  <a:gd name="connsiteX134" fmla="*/ 2695575 w 2753308"/>
                  <a:gd name="connsiteY134" fmla="*/ 428625 h 1990725"/>
                  <a:gd name="connsiteX135" fmla="*/ 2714625 w 2753308"/>
                  <a:gd name="connsiteY135" fmla="*/ 361950 h 1990725"/>
                  <a:gd name="connsiteX136" fmla="*/ 2705100 w 2753308"/>
                  <a:gd name="connsiteY136" fmla="*/ 314325 h 1990725"/>
                  <a:gd name="connsiteX137" fmla="*/ 2705100 w 2753308"/>
                  <a:gd name="connsiteY137" fmla="*/ 247650 h 1990725"/>
                  <a:gd name="connsiteX138" fmla="*/ 2714625 w 2753308"/>
                  <a:gd name="connsiteY138" fmla="*/ 190500 h 1990725"/>
                  <a:gd name="connsiteX139" fmla="*/ 2743200 w 2753308"/>
                  <a:gd name="connsiteY139" fmla="*/ 142875 h 1990725"/>
                  <a:gd name="connsiteX140" fmla="*/ 2724150 w 2753308"/>
                  <a:gd name="connsiteY140" fmla="*/ 95250 h 1990725"/>
                  <a:gd name="connsiteX141" fmla="*/ 2752725 w 2753308"/>
                  <a:gd name="connsiteY141" fmla="*/ 57150 h 1990725"/>
                  <a:gd name="connsiteX142" fmla="*/ 2743200 w 2753308"/>
                  <a:gd name="connsiteY142" fmla="*/ 0 h 1990725"/>
                  <a:gd name="connsiteX0" fmla="*/ 0 w 2753308"/>
                  <a:gd name="connsiteY0" fmla="*/ 628650 h 1990725"/>
                  <a:gd name="connsiteX1" fmla="*/ 28575 w 2753308"/>
                  <a:gd name="connsiteY1" fmla="*/ 619125 h 1990725"/>
                  <a:gd name="connsiteX2" fmla="*/ 76200 w 2753308"/>
                  <a:gd name="connsiteY2" fmla="*/ 561975 h 1990725"/>
                  <a:gd name="connsiteX3" fmla="*/ 133350 w 2753308"/>
                  <a:gd name="connsiteY3" fmla="*/ 542925 h 1990725"/>
                  <a:gd name="connsiteX4" fmla="*/ 161925 w 2753308"/>
                  <a:gd name="connsiteY4" fmla="*/ 533400 h 1990725"/>
                  <a:gd name="connsiteX5" fmla="*/ 219075 w 2753308"/>
                  <a:gd name="connsiteY5" fmla="*/ 495300 h 1990725"/>
                  <a:gd name="connsiteX6" fmla="*/ 247650 w 2753308"/>
                  <a:gd name="connsiteY6" fmla="*/ 466725 h 1990725"/>
                  <a:gd name="connsiteX7" fmla="*/ 371480 w 2753308"/>
                  <a:gd name="connsiteY7" fmla="*/ 428623 h 1990725"/>
                  <a:gd name="connsiteX8" fmla="*/ 390529 w 2753308"/>
                  <a:gd name="connsiteY8" fmla="*/ 400044 h 1990725"/>
                  <a:gd name="connsiteX9" fmla="*/ 419100 w 2753308"/>
                  <a:gd name="connsiteY9" fmla="*/ 390525 h 1990725"/>
                  <a:gd name="connsiteX10" fmla="*/ 447675 w 2753308"/>
                  <a:gd name="connsiteY10" fmla="*/ 381000 h 1990725"/>
                  <a:gd name="connsiteX11" fmla="*/ 504825 w 2753308"/>
                  <a:gd name="connsiteY11" fmla="*/ 352425 h 1990725"/>
                  <a:gd name="connsiteX12" fmla="*/ 523875 w 2753308"/>
                  <a:gd name="connsiteY12" fmla="*/ 323850 h 1990725"/>
                  <a:gd name="connsiteX13" fmla="*/ 552450 w 2753308"/>
                  <a:gd name="connsiteY13" fmla="*/ 314325 h 1990725"/>
                  <a:gd name="connsiteX14" fmla="*/ 619125 w 2753308"/>
                  <a:gd name="connsiteY14" fmla="*/ 295275 h 1990725"/>
                  <a:gd name="connsiteX15" fmla="*/ 647700 w 2753308"/>
                  <a:gd name="connsiteY15" fmla="*/ 276225 h 1990725"/>
                  <a:gd name="connsiteX16" fmla="*/ 676275 w 2753308"/>
                  <a:gd name="connsiteY16" fmla="*/ 266700 h 1990725"/>
                  <a:gd name="connsiteX17" fmla="*/ 733425 w 2753308"/>
                  <a:gd name="connsiteY17" fmla="*/ 228600 h 1990725"/>
                  <a:gd name="connsiteX18" fmla="*/ 781050 w 2753308"/>
                  <a:gd name="connsiteY18" fmla="*/ 190500 h 1990725"/>
                  <a:gd name="connsiteX19" fmla="*/ 838200 w 2753308"/>
                  <a:gd name="connsiteY19" fmla="*/ 142875 h 1990725"/>
                  <a:gd name="connsiteX20" fmla="*/ 895350 w 2753308"/>
                  <a:gd name="connsiteY20" fmla="*/ 123825 h 1990725"/>
                  <a:gd name="connsiteX21" fmla="*/ 923925 w 2753308"/>
                  <a:gd name="connsiteY21" fmla="*/ 114300 h 1990725"/>
                  <a:gd name="connsiteX22" fmla="*/ 962025 w 2753308"/>
                  <a:gd name="connsiteY22" fmla="*/ 104775 h 1990725"/>
                  <a:gd name="connsiteX23" fmla="*/ 1019175 w 2753308"/>
                  <a:gd name="connsiteY23" fmla="*/ 85725 h 1990725"/>
                  <a:gd name="connsiteX24" fmla="*/ 1047750 w 2753308"/>
                  <a:gd name="connsiteY24" fmla="*/ 76200 h 1990725"/>
                  <a:gd name="connsiteX25" fmla="*/ 1095375 w 2753308"/>
                  <a:gd name="connsiteY25" fmla="*/ 66675 h 1990725"/>
                  <a:gd name="connsiteX26" fmla="*/ 1123950 w 2753308"/>
                  <a:gd name="connsiteY26" fmla="*/ 57150 h 1990725"/>
                  <a:gd name="connsiteX27" fmla="*/ 1171575 w 2753308"/>
                  <a:gd name="connsiteY27" fmla="*/ 47625 h 1990725"/>
                  <a:gd name="connsiteX28" fmla="*/ 1276350 w 2753308"/>
                  <a:gd name="connsiteY28" fmla="*/ 28575 h 1990725"/>
                  <a:gd name="connsiteX29" fmla="*/ 1343025 w 2753308"/>
                  <a:gd name="connsiteY29" fmla="*/ 9525 h 1990725"/>
                  <a:gd name="connsiteX30" fmla="*/ 1457325 w 2753308"/>
                  <a:gd name="connsiteY30" fmla="*/ 19050 h 1990725"/>
                  <a:gd name="connsiteX31" fmla="*/ 1476375 w 2753308"/>
                  <a:gd name="connsiteY31" fmla="*/ 47625 h 1990725"/>
                  <a:gd name="connsiteX32" fmla="*/ 1485900 w 2753308"/>
                  <a:gd name="connsiteY32" fmla="*/ 95250 h 1990725"/>
                  <a:gd name="connsiteX33" fmla="*/ 1495425 w 2753308"/>
                  <a:gd name="connsiteY33" fmla="*/ 333375 h 1990725"/>
                  <a:gd name="connsiteX34" fmla="*/ 1524000 w 2753308"/>
                  <a:gd name="connsiteY34" fmla="*/ 495300 h 1990725"/>
                  <a:gd name="connsiteX35" fmla="*/ 1533525 w 2753308"/>
                  <a:gd name="connsiteY35" fmla="*/ 523875 h 1990725"/>
                  <a:gd name="connsiteX36" fmla="*/ 1552575 w 2753308"/>
                  <a:gd name="connsiteY36" fmla="*/ 600075 h 1990725"/>
                  <a:gd name="connsiteX37" fmla="*/ 1543050 w 2753308"/>
                  <a:gd name="connsiteY37" fmla="*/ 647700 h 1990725"/>
                  <a:gd name="connsiteX38" fmla="*/ 1552575 w 2753308"/>
                  <a:gd name="connsiteY38" fmla="*/ 666750 h 1990725"/>
                  <a:gd name="connsiteX39" fmla="*/ 1581150 w 2753308"/>
                  <a:gd name="connsiteY39" fmla="*/ 695325 h 1990725"/>
                  <a:gd name="connsiteX40" fmla="*/ 1600202 w 2753308"/>
                  <a:gd name="connsiteY40" fmla="*/ 762000 h 1990725"/>
                  <a:gd name="connsiteX41" fmla="*/ 1600200 w 2753308"/>
                  <a:gd name="connsiteY41" fmla="*/ 819150 h 1990725"/>
                  <a:gd name="connsiteX42" fmla="*/ 1609725 w 2753308"/>
                  <a:gd name="connsiteY42" fmla="*/ 876300 h 1990725"/>
                  <a:gd name="connsiteX43" fmla="*/ 1619250 w 2753308"/>
                  <a:gd name="connsiteY43" fmla="*/ 904875 h 1990725"/>
                  <a:gd name="connsiteX44" fmla="*/ 1609725 w 2753308"/>
                  <a:gd name="connsiteY44" fmla="*/ 952500 h 1990725"/>
                  <a:gd name="connsiteX45" fmla="*/ 1628775 w 2753308"/>
                  <a:gd name="connsiteY45" fmla="*/ 1000125 h 1990725"/>
                  <a:gd name="connsiteX46" fmla="*/ 1628775 w 2753308"/>
                  <a:gd name="connsiteY46" fmla="*/ 1028700 h 1990725"/>
                  <a:gd name="connsiteX47" fmla="*/ 1638300 w 2753308"/>
                  <a:gd name="connsiteY47" fmla="*/ 1076325 h 1990725"/>
                  <a:gd name="connsiteX48" fmla="*/ 1638300 w 2753308"/>
                  <a:gd name="connsiteY48" fmla="*/ 1123950 h 1990725"/>
                  <a:gd name="connsiteX49" fmla="*/ 1647825 w 2753308"/>
                  <a:gd name="connsiteY49" fmla="*/ 1162050 h 1990725"/>
                  <a:gd name="connsiteX50" fmla="*/ 1638300 w 2753308"/>
                  <a:gd name="connsiteY50" fmla="*/ 1181100 h 1990725"/>
                  <a:gd name="connsiteX51" fmla="*/ 1657350 w 2753308"/>
                  <a:gd name="connsiteY51" fmla="*/ 1219200 h 1990725"/>
                  <a:gd name="connsiteX52" fmla="*/ 1657350 w 2753308"/>
                  <a:gd name="connsiteY52" fmla="*/ 1266825 h 1990725"/>
                  <a:gd name="connsiteX53" fmla="*/ 1676400 w 2753308"/>
                  <a:gd name="connsiteY53" fmla="*/ 1314450 h 1990725"/>
                  <a:gd name="connsiteX54" fmla="*/ 1676400 w 2753308"/>
                  <a:gd name="connsiteY54" fmla="*/ 1362075 h 1990725"/>
                  <a:gd name="connsiteX55" fmla="*/ 1714500 w 2753308"/>
                  <a:gd name="connsiteY55" fmla="*/ 1400175 h 1990725"/>
                  <a:gd name="connsiteX56" fmla="*/ 1743075 w 2753308"/>
                  <a:gd name="connsiteY56" fmla="*/ 1362075 h 1990725"/>
                  <a:gd name="connsiteX57" fmla="*/ 1752600 w 2753308"/>
                  <a:gd name="connsiteY57" fmla="*/ 1314450 h 1990725"/>
                  <a:gd name="connsiteX58" fmla="*/ 1771650 w 2753308"/>
                  <a:gd name="connsiteY58" fmla="*/ 1257300 h 1990725"/>
                  <a:gd name="connsiteX59" fmla="*/ 1771650 w 2753308"/>
                  <a:gd name="connsiteY59" fmla="*/ 1219200 h 1990725"/>
                  <a:gd name="connsiteX60" fmla="*/ 1790700 w 2753308"/>
                  <a:gd name="connsiteY60" fmla="*/ 1152525 h 1990725"/>
                  <a:gd name="connsiteX61" fmla="*/ 1781175 w 2753308"/>
                  <a:gd name="connsiteY61" fmla="*/ 1085850 h 1990725"/>
                  <a:gd name="connsiteX62" fmla="*/ 1790700 w 2753308"/>
                  <a:gd name="connsiteY62" fmla="*/ 1057275 h 1990725"/>
                  <a:gd name="connsiteX63" fmla="*/ 1809750 w 2753308"/>
                  <a:gd name="connsiteY63" fmla="*/ 990600 h 1990725"/>
                  <a:gd name="connsiteX64" fmla="*/ 1819275 w 2753308"/>
                  <a:gd name="connsiteY64" fmla="*/ 942975 h 1990725"/>
                  <a:gd name="connsiteX65" fmla="*/ 1828800 w 2753308"/>
                  <a:gd name="connsiteY65" fmla="*/ 895350 h 1990725"/>
                  <a:gd name="connsiteX66" fmla="*/ 1847850 w 2753308"/>
                  <a:gd name="connsiteY66" fmla="*/ 847725 h 1990725"/>
                  <a:gd name="connsiteX67" fmla="*/ 1895475 w 2753308"/>
                  <a:gd name="connsiteY67" fmla="*/ 904875 h 1990725"/>
                  <a:gd name="connsiteX68" fmla="*/ 1895475 w 2753308"/>
                  <a:gd name="connsiteY68" fmla="*/ 952500 h 1990725"/>
                  <a:gd name="connsiteX69" fmla="*/ 1914525 w 2753308"/>
                  <a:gd name="connsiteY69" fmla="*/ 1009650 h 1990725"/>
                  <a:gd name="connsiteX70" fmla="*/ 2019300 w 2753308"/>
                  <a:gd name="connsiteY70" fmla="*/ 1047750 h 1990725"/>
                  <a:gd name="connsiteX71" fmla="*/ 1981200 w 2753308"/>
                  <a:gd name="connsiteY71" fmla="*/ 1019175 h 1990725"/>
                  <a:gd name="connsiteX72" fmla="*/ 2028825 w 2753308"/>
                  <a:gd name="connsiteY72" fmla="*/ 1000125 h 1990725"/>
                  <a:gd name="connsiteX73" fmla="*/ 2057400 w 2753308"/>
                  <a:gd name="connsiteY73" fmla="*/ 942975 h 1990725"/>
                  <a:gd name="connsiteX74" fmla="*/ 2085975 w 2753308"/>
                  <a:gd name="connsiteY74" fmla="*/ 885825 h 1990725"/>
                  <a:gd name="connsiteX75" fmla="*/ 2066925 w 2753308"/>
                  <a:gd name="connsiteY75" fmla="*/ 819150 h 1990725"/>
                  <a:gd name="connsiteX76" fmla="*/ 2114550 w 2753308"/>
                  <a:gd name="connsiteY76" fmla="*/ 762000 h 1990725"/>
                  <a:gd name="connsiteX77" fmla="*/ 2171700 w 2753308"/>
                  <a:gd name="connsiteY77" fmla="*/ 762000 h 1990725"/>
                  <a:gd name="connsiteX78" fmla="*/ 2228850 w 2753308"/>
                  <a:gd name="connsiteY78" fmla="*/ 762000 h 1990725"/>
                  <a:gd name="connsiteX79" fmla="*/ 2276475 w 2753308"/>
                  <a:gd name="connsiteY79" fmla="*/ 809625 h 1990725"/>
                  <a:gd name="connsiteX80" fmla="*/ 2295525 w 2753308"/>
                  <a:gd name="connsiteY80" fmla="*/ 857250 h 1990725"/>
                  <a:gd name="connsiteX81" fmla="*/ 2314575 w 2753308"/>
                  <a:gd name="connsiteY81" fmla="*/ 914400 h 1990725"/>
                  <a:gd name="connsiteX82" fmla="*/ 2333625 w 2753308"/>
                  <a:gd name="connsiteY82" fmla="*/ 971550 h 1990725"/>
                  <a:gd name="connsiteX83" fmla="*/ 2352675 w 2753308"/>
                  <a:gd name="connsiteY83" fmla="*/ 1028700 h 1990725"/>
                  <a:gd name="connsiteX84" fmla="*/ 2343150 w 2753308"/>
                  <a:gd name="connsiteY84" fmla="*/ 1057275 h 1990725"/>
                  <a:gd name="connsiteX85" fmla="*/ 2371725 w 2753308"/>
                  <a:gd name="connsiteY85" fmla="*/ 1114425 h 1990725"/>
                  <a:gd name="connsiteX86" fmla="*/ 2371725 w 2753308"/>
                  <a:gd name="connsiteY86" fmla="*/ 1162050 h 1990725"/>
                  <a:gd name="connsiteX87" fmla="*/ 2371725 w 2753308"/>
                  <a:gd name="connsiteY87" fmla="*/ 1209675 h 1990725"/>
                  <a:gd name="connsiteX88" fmla="*/ 2352675 w 2753308"/>
                  <a:gd name="connsiteY88" fmla="*/ 1238250 h 1990725"/>
                  <a:gd name="connsiteX89" fmla="*/ 2362200 w 2753308"/>
                  <a:gd name="connsiteY89" fmla="*/ 1276350 h 1990725"/>
                  <a:gd name="connsiteX90" fmla="*/ 2371725 w 2753308"/>
                  <a:gd name="connsiteY90" fmla="*/ 1333500 h 1990725"/>
                  <a:gd name="connsiteX91" fmla="*/ 2390775 w 2753308"/>
                  <a:gd name="connsiteY91" fmla="*/ 1390650 h 1990725"/>
                  <a:gd name="connsiteX92" fmla="*/ 2390775 w 2753308"/>
                  <a:gd name="connsiteY92" fmla="*/ 1447800 h 1990725"/>
                  <a:gd name="connsiteX93" fmla="*/ 2409825 w 2753308"/>
                  <a:gd name="connsiteY93" fmla="*/ 1504950 h 1990725"/>
                  <a:gd name="connsiteX94" fmla="*/ 2428875 w 2753308"/>
                  <a:gd name="connsiteY94" fmla="*/ 1562100 h 1990725"/>
                  <a:gd name="connsiteX95" fmla="*/ 2438400 w 2753308"/>
                  <a:gd name="connsiteY95" fmla="*/ 1590675 h 1990725"/>
                  <a:gd name="connsiteX96" fmla="*/ 2438400 w 2753308"/>
                  <a:gd name="connsiteY96" fmla="*/ 1638300 h 1990725"/>
                  <a:gd name="connsiteX97" fmla="*/ 2457450 w 2753308"/>
                  <a:gd name="connsiteY97" fmla="*/ 1685925 h 1990725"/>
                  <a:gd name="connsiteX98" fmla="*/ 2457450 w 2753308"/>
                  <a:gd name="connsiteY98" fmla="*/ 1743075 h 1990725"/>
                  <a:gd name="connsiteX99" fmla="*/ 2466975 w 2753308"/>
                  <a:gd name="connsiteY99" fmla="*/ 1800225 h 1990725"/>
                  <a:gd name="connsiteX100" fmla="*/ 2457450 w 2753308"/>
                  <a:gd name="connsiteY100" fmla="*/ 1838325 h 1990725"/>
                  <a:gd name="connsiteX101" fmla="*/ 2466975 w 2753308"/>
                  <a:gd name="connsiteY101" fmla="*/ 1876425 h 1990725"/>
                  <a:gd name="connsiteX102" fmla="*/ 2486025 w 2753308"/>
                  <a:gd name="connsiteY102" fmla="*/ 1933575 h 1990725"/>
                  <a:gd name="connsiteX103" fmla="*/ 2457450 w 2753308"/>
                  <a:gd name="connsiteY103" fmla="*/ 1962150 h 1990725"/>
                  <a:gd name="connsiteX104" fmla="*/ 2486025 w 2753308"/>
                  <a:gd name="connsiteY104" fmla="*/ 1990725 h 1990725"/>
                  <a:gd name="connsiteX105" fmla="*/ 2533650 w 2753308"/>
                  <a:gd name="connsiteY105" fmla="*/ 1924050 h 1990725"/>
                  <a:gd name="connsiteX106" fmla="*/ 2533650 w 2753308"/>
                  <a:gd name="connsiteY106" fmla="*/ 1857375 h 1990725"/>
                  <a:gd name="connsiteX107" fmla="*/ 2543175 w 2753308"/>
                  <a:gd name="connsiteY107" fmla="*/ 1800225 h 1990725"/>
                  <a:gd name="connsiteX108" fmla="*/ 2543175 w 2753308"/>
                  <a:gd name="connsiteY108" fmla="*/ 1752600 h 1990725"/>
                  <a:gd name="connsiteX109" fmla="*/ 2543175 w 2753308"/>
                  <a:gd name="connsiteY109" fmla="*/ 1685925 h 1990725"/>
                  <a:gd name="connsiteX110" fmla="*/ 2552700 w 2753308"/>
                  <a:gd name="connsiteY110" fmla="*/ 1628775 h 1990725"/>
                  <a:gd name="connsiteX111" fmla="*/ 2562225 w 2753308"/>
                  <a:gd name="connsiteY111" fmla="*/ 1562100 h 1990725"/>
                  <a:gd name="connsiteX112" fmla="*/ 2552700 w 2753308"/>
                  <a:gd name="connsiteY112" fmla="*/ 1504950 h 1990725"/>
                  <a:gd name="connsiteX113" fmla="*/ 2581275 w 2753308"/>
                  <a:gd name="connsiteY113" fmla="*/ 1457325 h 1990725"/>
                  <a:gd name="connsiteX114" fmla="*/ 2552700 w 2753308"/>
                  <a:gd name="connsiteY114" fmla="*/ 1419225 h 1990725"/>
                  <a:gd name="connsiteX115" fmla="*/ 2581275 w 2753308"/>
                  <a:gd name="connsiteY115" fmla="*/ 1352550 h 1990725"/>
                  <a:gd name="connsiteX116" fmla="*/ 2581275 w 2753308"/>
                  <a:gd name="connsiteY116" fmla="*/ 1285875 h 1990725"/>
                  <a:gd name="connsiteX117" fmla="*/ 2562225 w 2753308"/>
                  <a:gd name="connsiteY117" fmla="*/ 1238250 h 1990725"/>
                  <a:gd name="connsiteX118" fmla="*/ 2571750 w 2753308"/>
                  <a:gd name="connsiteY118" fmla="*/ 1181100 h 1990725"/>
                  <a:gd name="connsiteX119" fmla="*/ 2571750 w 2753308"/>
                  <a:gd name="connsiteY119" fmla="*/ 1152525 h 1990725"/>
                  <a:gd name="connsiteX120" fmla="*/ 2581275 w 2753308"/>
                  <a:gd name="connsiteY120" fmla="*/ 1085850 h 1990725"/>
                  <a:gd name="connsiteX121" fmla="*/ 2581275 w 2753308"/>
                  <a:gd name="connsiteY121" fmla="*/ 1047750 h 1990725"/>
                  <a:gd name="connsiteX122" fmla="*/ 2571750 w 2753308"/>
                  <a:gd name="connsiteY122" fmla="*/ 981075 h 1990725"/>
                  <a:gd name="connsiteX123" fmla="*/ 2581275 w 2753308"/>
                  <a:gd name="connsiteY123" fmla="*/ 933450 h 1990725"/>
                  <a:gd name="connsiteX124" fmla="*/ 2600325 w 2753308"/>
                  <a:gd name="connsiteY124" fmla="*/ 866775 h 1990725"/>
                  <a:gd name="connsiteX125" fmla="*/ 2619375 w 2753308"/>
                  <a:gd name="connsiteY125" fmla="*/ 819150 h 1990725"/>
                  <a:gd name="connsiteX126" fmla="*/ 2600325 w 2753308"/>
                  <a:gd name="connsiteY126" fmla="*/ 781050 h 1990725"/>
                  <a:gd name="connsiteX127" fmla="*/ 2619375 w 2753308"/>
                  <a:gd name="connsiteY127" fmla="*/ 733425 h 1990725"/>
                  <a:gd name="connsiteX128" fmla="*/ 2638425 w 2753308"/>
                  <a:gd name="connsiteY128" fmla="*/ 676275 h 1990725"/>
                  <a:gd name="connsiteX129" fmla="*/ 2686050 w 2753308"/>
                  <a:gd name="connsiteY129" fmla="*/ 666750 h 1990725"/>
                  <a:gd name="connsiteX130" fmla="*/ 2667000 w 2753308"/>
                  <a:gd name="connsiteY130" fmla="*/ 600075 h 1990725"/>
                  <a:gd name="connsiteX131" fmla="*/ 2686050 w 2753308"/>
                  <a:gd name="connsiteY131" fmla="*/ 533400 h 1990725"/>
                  <a:gd name="connsiteX132" fmla="*/ 2695575 w 2753308"/>
                  <a:gd name="connsiteY132" fmla="*/ 485775 h 1990725"/>
                  <a:gd name="connsiteX133" fmla="*/ 2695575 w 2753308"/>
                  <a:gd name="connsiteY133" fmla="*/ 428625 h 1990725"/>
                  <a:gd name="connsiteX134" fmla="*/ 2714625 w 2753308"/>
                  <a:gd name="connsiteY134" fmla="*/ 361950 h 1990725"/>
                  <a:gd name="connsiteX135" fmla="*/ 2705100 w 2753308"/>
                  <a:gd name="connsiteY135" fmla="*/ 314325 h 1990725"/>
                  <a:gd name="connsiteX136" fmla="*/ 2705100 w 2753308"/>
                  <a:gd name="connsiteY136" fmla="*/ 247650 h 1990725"/>
                  <a:gd name="connsiteX137" fmla="*/ 2714625 w 2753308"/>
                  <a:gd name="connsiteY137" fmla="*/ 190500 h 1990725"/>
                  <a:gd name="connsiteX138" fmla="*/ 2743200 w 2753308"/>
                  <a:gd name="connsiteY138" fmla="*/ 142875 h 1990725"/>
                  <a:gd name="connsiteX139" fmla="*/ 2724150 w 2753308"/>
                  <a:gd name="connsiteY139" fmla="*/ 95250 h 1990725"/>
                  <a:gd name="connsiteX140" fmla="*/ 2752725 w 2753308"/>
                  <a:gd name="connsiteY140" fmla="*/ 57150 h 1990725"/>
                  <a:gd name="connsiteX141" fmla="*/ 2743200 w 2753308"/>
                  <a:gd name="connsiteY141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390529 w 2753308"/>
                  <a:gd name="connsiteY7" fmla="*/ 400044 h 1990725"/>
                  <a:gd name="connsiteX8" fmla="*/ 419100 w 2753308"/>
                  <a:gd name="connsiteY8" fmla="*/ 390525 h 1990725"/>
                  <a:gd name="connsiteX9" fmla="*/ 447675 w 2753308"/>
                  <a:gd name="connsiteY9" fmla="*/ 381000 h 1990725"/>
                  <a:gd name="connsiteX10" fmla="*/ 504825 w 2753308"/>
                  <a:gd name="connsiteY10" fmla="*/ 352425 h 1990725"/>
                  <a:gd name="connsiteX11" fmla="*/ 523875 w 2753308"/>
                  <a:gd name="connsiteY11" fmla="*/ 323850 h 1990725"/>
                  <a:gd name="connsiteX12" fmla="*/ 552450 w 2753308"/>
                  <a:gd name="connsiteY12" fmla="*/ 314325 h 1990725"/>
                  <a:gd name="connsiteX13" fmla="*/ 619125 w 2753308"/>
                  <a:gd name="connsiteY13" fmla="*/ 295275 h 1990725"/>
                  <a:gd name="connsiteX14" fmla="*/ 647700 w 2753308"/>
                  <a:gd name="connsiteY14" fmla="*/ 276225 h 1990725"/>
                  <a:gd name="connsiteX15" fmla="*/ 676275 w 2753308"/>
                  <a:gd name="connsiteY15" fmla="*/ 266700 h 1990725"/>
                  <a:gd name="connsiteX16" fmla="*/ 733425 w 2753308"/>
                  <a:gd name="connsiteY16" fmla="*/ 228600 h 1990725"/>
                  <a:gd name="connsiteX17" fmla="*/ 781050 w 2753308"/>
                  <a:gd name="connsiteY17" fmla="*/ 190500 h 1990725"/>
                  <a:gd name="connsiteX18" fmla="*/ 838200 w 2753308"/>
                  <a:gd name="connsiteY18" fmla="*/ 142875 h 1990725"/>
                  <a:gd name="connsiteX19" fmla="*/ 895350 w 2753308"/>
                  <a:gd name="connsiteY19" fmla="*/ 123825 h 1990725"/>
                  <a:gd name="connsiteX20" fmla="*/ 923925 w 2753308"/>
                  <a:gd name="connsiteY20" fmla="*/ 114300 h 1990725"/>
                  <a:gd name="connsiteX21" fmla="*/ 962025 w 2753308"/>
                  <a:gd name="connsiteY21" fmla="*/ 104775 h 1990725"/>
                  <a:gd name="connsiteX22" fmla="*/ 1019175 w 2753308"/>
                  <a:gd name="connsiteY22" fmla="*/ 85725 h 1990725"/>
                  <a:gd name="connsiteX23" fmla="*/ 1047750 w 2753308"/>
                  <a:gd name="connsiteY23" fmla="*/ 76200 h 1990725"/>
                  <a:gd name="connsiteX24" fmla="*/ 1095375 w 2753308"/>
                  <a:gd name="connsiteY24" fmla="*/ 66675 h 1990725"/>
                  <a:gd name="connsiteX25" fmla="*/ 1123950 w 2753308"/>
                  <a:gd name="connsiteY25" fmla="*/ 57150 h 1990725"/>
                  <a:gd name="connsiteX26" fmla="*/ 1171575 w 2753308"/>
                  <a:gd name="connsiteY26" fmla="*/ 47625 h 1990725"/>
                  <a:gd name="connsiteX27" fmla="*/ 1276350 w 2753308"/>
                  <a:gd name="connsiteY27" fmla="*/ 28575 h 1990725"/>
                  <a:gd name="connsiteX28" fmla="*/ 1343025 w 2753308"/>
                  <a:gd name="connsiteY28" fmla="*/ 9525 h 1990725"/>
                  <a:gd name="connsiteX29" fmla="*/ 1457325 w 2753308"/>
                  <a:gd name="connsiteY29" fmla="*/ 19050 h 1990725"/>
                  <a:gd name="connsiteX30" fmla="*/ 1476375 w 2753308"/>
                  <a:gd name="connsiteY30" fmla="*/ 47625 h 1990725"/>
                  <a:gd name="connsiteX31" fmla="*/ 1485900 w 2753308"/>
                  <a:gd name="connsiteY31" fmla="*/ 95250 h 1990725"/>
                  <a:gd name="connsiteX32" fmla="*/ 1495425 w 2753308"/>
                  <a:gd name="connsiteY32" fmla="*/ 333375 h 1990725"/>
                  <a:gd name="connsiteX33" fmla="*/ 1524000 w 2753308"/>
                  <a:gd name="connsiteY33" fmla="*/ 495300 h 1990725"/>
                  <a:gd name="connsiteX34" fmla="*/ 1533525 w 2753308"/>
                  <a:gd name="connsiteY34" fmla="*/ 523875 h 1990725"/>
                  <a:gd name="connsiteX35" fmla="*/ 1552575 w 2753308"/>
                  <a:gd name="connsiteY35" fmla="*/ 600075 h 1990725"/>
                  <a:gd name="connsiteX36" fmla="*/ 1543050 w 2753308"/>
                  <a:gd name="connsiteY36" fmla="*/ 647700 h 1990725"/>
                  <a:gd name="connsiteX37" fmla="*/ 1552575 w 2753308"/>
                  <a:gd name="connsiteY37" fmla="*/ 666750 h 1990725"/>
                  <a:gd name="connsiteX38" fmla="*/ 1581150 w 2753308"/>
                  <a:gd name="connsiteY38" fmla="*/ 695325 h 1990725"/>
                  <a:gd name="connsiteX39" fmla="*/ 1600202 w 2753308"/>
                  <a:gd name="connsiteY39" fmla="*/ 762000 h 1990725"/>
                  <a:gd name="connsiteX40" fmla="*/ 1600200 w 2753308"/>
                  <a:gd name="connsiteY40" fmla="*/ 819150 h 1990725"/>
                  <a:gd name="connsiteX41" fmla="*/ 1609725 w 2753308"/>
                  <a:gd name="connsiteY41" fmla="*/ 876300 h 1990725"/>
                  <a:gd name="connsiteX42" fmla="*/ 1619250 w 2753308"/>
                  <a:gd name="connsiteY42" fmla="*/ 904875 h 1990725"/>
                  <a:gd name="connsiteX43" fmla="*/ 1609725 w 2753308"/>
                  <a:gd name="connsiteY43" fmla="*/ 952500 h 1990725"/>
                  <a:gd name="connsiteX44" fmla="*/ 1628775 w 2753308"/>
                  <a:gd name="connsiteY44" fmla="*/ 1000125 h 1990725"/>
                  <a:gd name="connsiteX45" fmla="*/ 1628775 w 2753308"/>
                  <a:gd name="connsiteY45" fmla="*/ 1028700 h 1990725"/>
                  <a:gd name="connsiteX46" fmla="*/ 1638300 w 2753308"/>
                  <a:gd name="connsiteY46" fmla="*/ 1076325 h 1990725"/>
                  <a:gd name="connsiteX47" fmla="*/ 1638300 w 2753308"/>
                  <a:gd name="connsiteY47" fmla="*/ 1123950 h 1990725"/>
                  <a:gd name="connsiteX48" fmla="*/ 1647825 w 2753308"/>
                  <a:gd name="connsiteY48" fmla="*/ 1162050 h 1990725"/>
                  <a:gd name="connsiteX49" fmla="*/ 1638300 w 2753308"/>
                  <a:gd name="connsiteY49" fmla="*/ 1181100 h 1990725"/>
                  <a:gd name="connsiteX50" fmla="*/ 1657350 w 2753308"/>
                  <a:gd name="connsiteY50" fmla="*/ 1219200 h 1990725"/>
                  <a:gd name="connsiteX51" fmla="*/ 1657350 w 2753308"/>
                  <a:gd name="connsiteY51" fmla="*/ 1266825 h 1990725"/>
                  <a:gd name="connsiteX52" fmla="*/ 1676400 w 2753308"/>
                  <a:gd name="connsiteY52" fmla="*/ 1314450 h 1990725"/>
                  <a:gd name="connsiteX53" fmla="*/ 1676400 w 2753308"/>
                  <a:gd name="connsiteY53" fmla="*/ 1362075 h 1990725"/>
                  <a:gd name="connsiteX54" fmla="*/ 1714500 w 2753308"/>
                  <a:gd name="connsiteY54" fmla="*/ 1400175 h 1990725"/>
                  <a:gd name="connsiteX55" fmla="*/ 1743075 w 2753308"/>
                  <a:gd name="connsiteY55" fmla="*/ 1362075 h 1990725"/>
                  <a:gd name="connsiteX56" fmla="*/ 1752600 w 2753308"/>
                  <a:gd name="connsiteY56" fmla="*/ 1314450 h 1990725"/>
                  <a:gd name="connsiteX57" fmla="*/ 1771650 w 2753308"/>
                  <a:gd name="connsiteY57" fmla="*/ 1257300 h 1990725"/>
                  <a:gd name="connsiteX58" fmla="*/ 1771650 w 2753308"/>
                  <a:gd name="connsiteY58" fmla="*/ 1219200 h 1990725"/>
                  <a:gd name="connsiteX59" fmla="*/ 1790700 w 2753308"/>
                  <a:gd name="connsiteY59" fmla="*/ 1152525 h 1990725"/>
                  <a:gd name="connsiteX60" fmla="*/ 1781175 w 2753308"/>
                  <a:gd name="connsiteY60" fmla="*/ 1085850 h 1990725"/>
                  <a:gd name="connsiteX61" fmla="*/ 1790700 w 2753308"/>
                  <a:gd name="connsiteY61" fmla="*/ 1057275 h 1990725"/>
                  <a:gd name="connsiteX62" fmla="*/ 1809750 w 2753308"/>
                  <a:gd name="connsiteY62" fmla="*/ 990600 h 1990725"/>
                  <a:gd name="connsiteX63" fmla="*/ 1819275 w 2753308"/>
                  <a:gd name="connsiteY63" fmla="*/ 942975 h 1990725"/>
                  <a:gd name="connsiteX64" fmla="*/ 1828800 w 2753308"/>
                  <a:gd name="connsiteY64" fmla="*/ 895350 h 1990725"/>
                  <a:gd name="connsiteX65" fmla="*/ 1847850 w 2753308"/>
                  <a:gd name="connsiteY65" fmla="*/ 847725 h 1990725"/>
                  <a:gd name="connsiteX66" fmla="*/ 1895475 w 2753308"/>
                  <a:gd name="connsiteY66" fmla="*/ 904875 h 1990725"/>
                  <a:gd name="connsiteX67" fmla="*/ 1895475 w 2753308"/>
                  <a:gd name="connsiteY67" fmla="*/ 952500 h 1990725"/>
                  <a:gd name="connsiteX68" fmla="*/ 1914525 w 2753308"/>
                  <a:gd name="connsiteY68" fmla="*/ 1009650 h 1990725"/>
                  <a:gd name="connsiteX69" fmla="*/ 2019300 w 2753308"/>
                  <a:gd name="connsiteY69" fmla="*/ 1047750 h 1990725"/>
                  <a:gd name="connsiteX70" fmla="*/ 1981200 w 2753308"/>
                  <a:gd name="connsiteY70" fmla="*/ 1019175 h 1990725"/>
                  <a:gd name="connsiteX71" fmla="*/ 2028825 w 2753308"/>
                  <a:gd name="connsiteY71" fmla="*/ 1000125 h 1990725"/>
                  <a:gd name="connsiteX72" fmla="*/ 2057400 w 2753308"/>
                  <a:gd name="connsiteY72" fmla="*/ 942975 h 1990725"/>
                  <a:gd name="connsiteX73" fmla="*/ 2085975 w 2753308"/>
                  <a:gd name="connsiteY73" fmla="*/ 885825 h 1990725"/>
                  <a:gd name="connsiteX74" fmla="*/ 2066925 w 2753308"/>
                  <a:gd name="connsiteY74" fmla="*/ 819150 h 1990725"/>
                  <a:gd name="connsiteX75" fmla="*/ 2114550 w 2753308"/>
                  <a:gd name="connsiteY75" fmla="*/ 762000 h 1990725"/>
                  <a:gd name="connsiteX76" fmla="*/ 2171700 w 2753308"/>
                  <a:gd name="connsiteY76" fmla="*/ 762000 h 1990725"/>
                  <a:gd name="connsiteX77" fmla="*/ 2228850 w 2753308"/>
                  <a:gd name="connsiteY77" fmla="*/ 762000 h 1990725"/>
                  <a:gd name="connsiteX78" fmla="*/ 2276475 w 2753308"/>
                  <a:gd name="connsiteY78" fmla="*/ 809625 h 1990725"/>
                  <a:gd name="connsiteX79" fmla="*/ 2295525 w 2753308"/>
                  <a:gd name="connsiteY79" fmla="*/ 857250 h 1990725"/>
                  <a:gd name="connsiteX80" fmla="*/ 2314575 w 2753308"/>
                  <a:gd name="connsiteY80" fmla="*/ 914400 h 1990725"/>
                  <a:gd name="connsiteX81" fmla="*/ 2333625 w 2753308"/>
                  <a:gd name="connsiteY81" fmla="*/ 971550 h 1990725"/>
                  <a:gd name="connsiteX82" fmla="*/ 2352675 w 2753308"/>
                  <a:gd name="connsiteY82" fmla="*/ 1028700 h 1990725"/>
                  <a:gd name="connsiteX83" fmla="*/ 2343150 w 2753308"/>
                  <a:gd name="connsiteY83" fmla="*/ 1057275 h 1990725"/>
                  <a:gd name="connsiteX84" fmla="*/ 2371725 w 2753308"/>
                  <a:gd name="connsiteY84" fmla="*/ 1114425 h 1990725"/>
                  <a:gd name="connsiteX85" fmla="*/ 2371725 w 2753308"/>
                  <a:gd name="connsiteY85" fmla="*/ 1162050 h 1990725"/>
                  <a:gd name="connsiteX86" fmla="*/ 2371725 w 2753308"/>
                  <a:gd name="connsiteY86" fmla="*/ 1209675 h 1990725"/>
                  <a:gd name="connsiteX87" fmla="*/ 2352675 w 2753308"/>
                  <a:gd name="connsiteY87" fmla="*/ 1238250 h 1990725"/>
                  <a:gd name="connsiteX88" fmla="*/ 2362200 w 2753308"/>
                  <a:gd name="connsiteY88" fmla="*/ 1276350 h 1990725"/>
                  <a:gd name="connsiteX89" fmla="*/ 2371725 w 2753308"/>
                  <a:gd name="connsiteY89" fmla="*/ 1333500 h 1990725"/>
                  <a:gd name="connsiteX90" fmla="*/ 2390775 w 2753308"/>
                  <a:gd name="connsiteY90" fmla="*/ 1390650 h 1990725"/>
                  <a:gd name="connsiteX91" fmla="*/ 2390775 w 2753308"/>
                  <a:gd name="connsiteY91" fmla="*/ 1447800 h 1990725"/>
                  <a:gd name="connsiteX92" fmla="*/ 2409825 w 2753308"/>
                  <a:gd name="connsiteY92" fmla="*/ 1504950 h 1990725"/>
                  <a:gd name="connsiteX93" fmla="*/ 2428875 w 2753308"/>
                  <a:gd name="connsiteY93" fmla="*/ 1562100 h 1990725"/>
                  <a:gd name="connsiteX94" fmla="*/ 2438400 w 2753308"/>
                  <a:gd name="connsiteY94" fmla="*/ 1590675 h 1990725"/>
                  <a:gd name="connsiteX95" fmla="*/ 2438400 w 2753308"/>
                  <a:gd name="connsiteY95" fmla="*/ 1638300 h 1990725"/>
                  <a:gd name="connsiteX96" fmla="*/ 2457450 w 2753308"/>
                  <a:gd name="connsiteY96" fmla="*/ 1685925 h 1990725"/>
                  <a:gd name="connsiteX97" fmla="*/ 2457450 w 2753308"/>
                  <a:gd name="connsiteY97" fmla="*/ 1743075 h 1990725"/>
                  <a:gd name="connsiteX98" fmla="*/ 2466975 w 2753308"/>
                  <a:gd name="connsiteY98" fmla="*/ 1800225 h 1990725"/>
                  <a:gd name="connsiteX99" fmla="*/ 2457450 w 2753308"/>
                  <a:gd name="connsiteY99" fmla="*/ 1838325 h 1990725"/>
                  <a:gd name="connsiteX100" fmla="*/ 2466975 w 2753308"/>
                  <a:gd name="connsiteY100" fmla="*/ 1876425 h 1990725"/>
                  <a:gd name="connsiteX101" fmla="*/ 2486025 w 2753308"/>
                  <a:gd name="connsiteY101" fmla="*/ 1933575 h 1990725"/>
                  <a:gd name="connsiteX102" fmla="*/ 2457450 w 2753308"/>
                  <a:gd name="connsiteY102" fmla="*/ 1962150 h 1990725"/>
                  <a:gd name="connsiteX103" fmla="*/ 2486025 w 2753308"/>
                  <a:gd name="connsiteY103" fmla="*/ 1990725 h 1990725"/>
                  <a:gd name="connsiteX104" fmla="*/ 2533650 w 2753308"/>
                  <a:gd name="connsiteY104" fmla="*/ 1924050 h 1990725"/>
                  <a:gd name="connsiteX105" fmla="*/ 2533650 w 2753308"/>
                  <a:gd name="connsiteY105" fmla="*/ 1857375 h 1990725"/>
                  <a:gd name="connsiteX106" fmla="*/ 2543175 w 2753308"/>
                  <a:gd name="connsiteY106" fmla="*/ 1800225 h 1990725"/>
                  <a:gd name="connsiteX107" fmla="*/ 2543175 w 2753308"/>
                  <a:gd name="connsiteY107" fmla="*/ 1752600 h 1990725"/>
                  <a:gd name="connsiteX108" fmla="*/ 2543175 w 2753308"/>
                  <a:gd name="connsiteY108" fmla="*/ 1685925 h 1990725"/>
                  <a:gd name="connsiteX109" fmla="*/ 2552700 w 2753308"/>
                  <a:gd name="connsiteY109" fmla="*/ 1628775 h 1990725"/>
                  <a:gd name="connsiteX110" fmla="*/ 2562225 w 2753308"/>
                  <a:gd name="connsiteY110" fmla="*/ 1562100 h 1990725"/>
                  <a:gd name="connsiteX111" fmla="*/ 2552700 w 2753308"/>
                  <a:gd name="connsiteY111" fmla="*/ 1504950 h 1990725"/>
                  <a:gd name="connsiteX112" fmla="*/ 2581275 w 2753308"/>
                  <a:gd name="connsiteY112" fmla="*/ 1457325 h 1990725"/>
                  <a:gd name="connsiteX113" fmla="*/ 2552700 w 2753308"/>
                  <a:gd name="connsiteY113" fmla="*/ 1419225 h 1990725"/>
                  <a:gd name="connsiteX114" fmla="*/ 2581275 w 2753308"/>
                  <a:gd name="connsiteY114" fmla="*/ 1352550 h 1990725"/>
                  <a:gd name="connsiteX115" fmla="*/ 2581275 w 2753308"/>
                  <a:gd name="connsiteY115" fmla="*/ 1285875 h 1990725"/>
                  <a:gd name="connsiteX116" fmla="*/ 2562225 w 2753308"/>
                  <a:gd name="connsiteY116" fmla="*/ 1238250 h 1990725"/>
                  <a:gd name="connsiteX117" fmla="*/ 2571750 w 2753308"/>
                  <a:gd name="connsiteY117" fmla="*/ 1181100 h 1990725"/>
                  <a:gd name="connsiteX118" fmla="*/ 2571750 w 2753308"/>
                  <a:gd name="connsiteY118" fmla="*/ 1152525 h 1990725"/>
                  <a:gd name="connsiteX119" fmla="*/ 2581275 w 2753308"/>
                  <a:gd name="connsiteY119" fmla="*/ 1085850 h 1990725"/>
                  <a:gd name="connsiteX120" fmla="*/ 2581275 w 2753308"/>
                  <a:gd name="connsiteY120" fmla="*/ 1047750 h 1990725"/>
                  <a:gd name="connsiteX121" fmla="*/ 2571750 w 2753308"/>
                  <a:gd name="connsiteY121" fmla="*/ 981075 h 1990725"/>
                  <a:gd name="connsiteX122" fmla="*/ 2581275 w 2753308"/>
                  <a:gd name="connsiteY122" fmla="*/ 933450 h 1990725"/>
                  <a:gd name="connsiteX123" fmla="*/ 2600325 w 2753308"/>
                  <a:gd name="connsiteY123" fmla="*/ 866775 h 1990725"/>
                  <a:gd name="connsiteX124" fmla="*/ 2619375 w 2753308"/>
                  <a:gd name="connsiteY124" fmla="*/ 819150 h 1990725"/>
                  <a:gd name="connsiteX125" fmla="*/ 2600325 w 2753308"/>
                  <a:gd name="connsiteY125" fmla="*/ 781050 h 1990725"/>
                  <a:gd name="connsiteX126" fmla="*/ 2619375 w 2753308"/>
                  <a:gd name="connsiteY126" fmla="*/ 733425 h 1990725"/>
                  <a:gd name="connsiteX127" fmla="*/ 2638425 w 2753308"/>
                  <a:gd name="connsiteY127" fmla="*/ 676275 h 1990725"/>
                  <a:gd name="connsiteX128" fmla="*/ 2686050 w 2753308"/>
                  <a:gd name="connsiteY128" fmla="*/ 666750 h 1990725"/>
                  <a:gd name="connsiteX129" fmla="*/ 2667000 w 2753308"/>
                  <a:gd name="connsiteY129" fmla="*/ 600075 h 1990725"/>
                  <a:gd name="connsiteX130" fmla="*/ 2686050 w 2753308"/>
                  <a:gd name="connsiteY130" fmla="*/ 533400 h 1990725"/>
                  <a:gd name="connsiteX131" fmla="*/ 2695575 w 2753308"/>
                  <a:gd name="connsiteY131" fmla="*/ 485775 h 1990725"/>
                  <a:gd name="connsiteX132" fmla="*/ 2695575 w 2753308"/>
                  <a:gd name="connsiteY132" fmla="*/ 428625 h 1990725"/>
                  <a:gd name="connsiteX133" fmla="*/ 2714625 w 2753308"/>
                  <a:gd name="connsiteY133" fmla="*/ 361950 h 1990725"/>
                  <a:gd name="connsiteX134" fmla="*/ 2705100 w 2753308"/>
                  <a:gd name="connsiteY134" fmla="*/ 314325 h 1990725"/>
                  <a:gd name="connsiteX135" fmla="*/ 2705100 w 2753308"/>
                  <a:gd name="connsiteY135" fmla="*/ 247650 h 1990725"/>
                  <a:gd name="connsiteX136" fmla="*/ 2714625 w 2753308"/>
                  <a:gd name="connsiteY136" fmla="*/ 190500 h 1990725"/>
                  <a:gd name="connsiteX137" fmla="*/ 2743200 w 2753308"/>
                  <a:gd name="connsiteY137" fmla="*/ 142875 h 1990725"/>
                  <a:gd name="connsiteX138" fmla="*/ 2724150 w 2753308"/>
                  <a:gd name="connsiteY138" fmla="*/ 95250 h 1990725"/>
                  <a:gd name="connsiteX139" fmla="*/ 2752725 w 2753308"/>
                  <a:gd name="connsiteY139" fmla="*/ 57150 h 1990725"/>
                  <a:gd name="connsiteX140" fmla="*/ 2743200 w 2753308"/>
                  <a:gd name="connsiteY140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19100 w 2753308"/>
                  <a:gd name="connsiteY7" fmla="*/ 390525 h 1990725"/>
                  <a:gd name="connsiteX8" fmla="*/ 447675 w 2753308"/>
                  <a:gd name="connsiteY8" fmla="*/ 381000 h 1990725"/>
                  <a:gd name="connsiteX9" fmla="*/ 504825 w 2753308"/>
                  <a:gd name="connsiteY9" fmla="*/ 352425 h 1990725"/>
                  <a:gd name="connsiteX10" fmla="*/ 523875 w 2753308"/>
                  <a:gd name="connsiteY10" fmla="*/ 323850 h 1990725"/>
                  <a:gd name="connsiteX11" fmla="*/ 552450 w 2753308"/>
                  <a:gd name="connsiteY11" fmla="*/ 314325 h 1990725"/>
                  <a:gd name="connsiteX12" fmla="*/ 619125 w 2753308"/>
                  <a:gd name="connsiteY12" fmla="*/ 295275 h 1990725"/>
                  <a:gd name="connsiteX13" fmla="*/ 647700 w 2753308"/>
                  <a:gd name="connsiteY13" fmla="*/ 276225 h 1990725"/>
                  <a:gd name="connsiteX14" fmla="*/ 676275 w 2753308"/>
                  <a:gd name="connsiteY14" fmla="*/ 266700 h 1990725"/>
                  <a:gd name="connsiteX15" fmla="*/ 733425 w 2753308"/>
                  <a:gd name="connsiteY15" fmla="*/ 228600 h 1990725"/>
                  <a:gd name="connsiteX16" fmla="*/ 781050 w 2753308"/>
                  <a:gd name="connsiteY16" fmla="*/ 190500 h 1990725"/>
                  <a:gd name="connsiteX17" fmla="*/ 838200 w 2753308"/>
                  <a:gd name="connsiteY17" fmla="*/ 142875 h 1990725"/>
                  <a:gd name="connsiteX18" fmla="*/ 895350 w 2753308"/>
                  <a:gd name="connsiteY18" fmla="*/ 123825 h 1990725"/>
                  <a:gd name="connsiteX19" fmla="*/ 923925 w 2753308"/>
                  <a:gd name="connsiteY19" fmla="*/ 114300 h 1990725"/>
                  <a:gd name="connsiteX20" fmla="*/ 962025 w 2753308"/>
                  <a:gd name="connsiteY20" fmla="*/ 104775 h 1990725"/>
                  <a:gd name="connsiteX21" fmla="*/ 1019175 w 2753308"/>
                  <a:gd name="connsiteY21" fmla="*/ 85725 h 1990725"/>
                  <a:gd name="connsiteX22" fmla="*/ 1047750 w 2753308"/>
                  <a:gd name="connsiteY22" fmla="*/ 76200 h 1990725"/>
                  <a:gd name="connsiteX23" fmla="*/ 1095375 w 2753308"/>
                  <a:gd name="connsiteY23" fmla="*/ 66675 h 1990725"/>
                  <a:gd name="connsiteX24" fmla="*/ 1123950 w 2753308"/>
                  <a:gd name="connsiteY24" fmla="*/ 57150 h 1990725"/>
                  <a:gd name="connsiteX25" fmla="*/ 1171575 w 2753308"/>
                  <a:gd name="connsiteY25" fmla="*/ 47625 h 1990725"/>
                  <a:gd name="connsiteX26" fmla="*/ 1276350 w 2753308"/>
                  <a:gd name="connsiteY26" fmla="*/ 28575 h 1990725"/>
                  <a:gd name="connsiteX27" fmla="*/ 1343025 w 2753308"/>
                  <a:gd name="connsiteY27" fmla="*/ 9525 h 1990725"/>
                  <a:gd name="connsiteX28" fmla="*/ 1457325 w 2753308"/>
                  <a:gd name="connsiteY28" fmla="*/ 19050 h 1990725"/>
                  <a:gd name="connsiteX29" fmla="*/ 1476375 w 2753308"/>
                  <a:gd name="connsiteY29" fmla="*/ 47625 h 1990725"/>
                  <a:gd name="connsiteX30" fmla="*/ 1485900 w 2753308"/>
                  <a:gd name="connsiteY30" fmla="*/ 95250 h 1990725"/>
                  <a:gd name="connsiteX31" fmla="*/ 1495425 w 2753308"/>
                  <a:gd name="connsiteY31" fmla="*/ 333375 h 1990725"/>
                  <a:gd name="connsiteX32" fmla="*/ 1524000 w 2753308"/>
                  <a:gd name="connsiteY32" fmla="*/ 495300 h 1990725"/>
                  <a:gd name="connsiteX33" fmla="*/ 1533525 w 2753308"/>
                  <a:gd name="connsiteY33" fmla="*/ 523875 h 1990725"/>
                  <a:gd name="connsiteX34" fmla="*/ 1552575 w 2753308"/>
                  <a:gd name="connsiteY34" fmla="*/ 600075 h 1990725"/>
                  <a:gd name="connsiteX35" fmla="*/ 1543050 w 2753308"/>
                  <a:gd name="connsiteY35" fmla="*/ 647700 h 1990725"/>
                  <a:gd name="connsiteX36" fmla="*/ 1552575 w 2753308"/>
                  <a:gd name="connsiteY36" fmla="*/ 666750 h 1990725"/>
                  <a:gd name="connsiteX37" fmla="*/ 1581150 w 2753308"/>
                  <a:gd name="connsiteY37" fmla="*/ 695325 h 1990725"/>
                  <a:gd name="connsiteX38" fmla="*/ 1600202 w 2753308"/>
                  <a:gd name="connsiteY38" fmla="*/ 762000 h 1990725"/>
                  <a:gd name="connsiteX39" fmla="*/ 1600200 w 2753308"/>
                  <a:gd name="connsiteY39" fmla="*/ 819150 h 1990725"/>
                  <a:gd name="connsiteX40" fmla="*/ 1609725 w 2753308"/>
                  <a:gd name="connsiteY40" fmla="*/ 876300 h 1990725"/>
                  <a:gd name="connsiteX41" fmla="*/ 1619250 w 2753308"/>
                  <a:gd name="connsiteY41" fmla="*/ 904875 h 1990725"/>
                  <a:gd name="connsiteX42" fmla="*/ 1609725 w 2753308"/>
                  <a:gd name="connsiteY42" fmla="*/ 952500 h 1990725"/>
                  <a:gd name="connsiteX43" fmla="*/ 1628775 w 2753308"/>
                  <a:gd name="connsiteY43" fmla="*/ 1000125 h 1990725"/>
                  <a:gd name="connsiteX44" fmla="*/ 1628775 w 2753308"/>
                  <a:gd name="connsiteY44" fmla="*/ 1028700 h 1990725"/>
                  <a:gd name="connsiteX45" fmla="*/ 1638300 w 2753308"/>
                  <a:gd name="connsiteY45" fmla="*/ 1076325 h 1990725"/>
                  <a:gd name="connsiteX46" fmla="*/ 1638300 w 2753308"/>
                  <a:gd name="connsiteY46" fmla="*/ 1123950 h 1990725"/>
                  <a:gd name="connsiteX47" fmla="*/ 1647825 w 2753308"/>
                  <a:gd name="connsiteY47" fmla="*/ 1162050 h 1990725"/>
                  <a:gd name="connsiteX48" fmla="*/ 1638300 w 2753308"/>
                  <a:gd name="connsiteY48" fmla="*/ 1181100 h 1990725"/>
                  <a:gd name="connsiteX49" fmla="*/ 1657350 w 2753308"/>
                  <a:gd name="connsiteY49" fmla="*/ 1219200 h 1990725"/>
                  <a:gd name="connsiteX50" fmla="*/ 1657350 w 2753308"/>
                  <a:gd name="connsiteY50" fmla="*/ 1266825 h 1990725"/>
                  <a:gd name="connsiteX51" fmla="*/ 1676400 w 2753308"/>
                  <a:gd name="connsiteY51" fmla="*/ 1314450 h 1990725"/>
                  <a:gd name="connsiteX52" fmla="*/ 1676400 w 2753308"/>
                  <a:gd name="connsiteY52" fmla="*/ 1362075 h 1990725"/>
                  <a:gd name="connsiteX53" fmla="*/ 1714500 w 2753308"/>
                  <a:gd name="connsiteY53" fmla="*/ 1400175 h 1990725"/>
                  <a:gd name="connsiteX54" fmla="*/ 1743075 w 2753308"/>
                  <a:gd name="connsiteY54" fmla="*/ 1362075 h 1990725"/>
                  <a:gd name="connsiteX55" fmla="*/ 1752600 w 2753308"/>
                  <a:gd name="connsiteY55" fmla="*/ 1314450 h 1990725"/>
                  <a:gd name="connsiteX56" fmla="*/ 1771650 w 2753308"/>
                  <a:gd name="connsiteY56" fmla="*/ 1257300 h 1990725"/>
                  <a:gd name="connsiteX57" fmla="*/ 1771650 w 2753308"/>
                  <a:gd name="connsiteY57" fmla="*/ 1219200 h 1990725"/>
                  <a:gd name="connsiteX58" fmla="*/ 1790700 w 2753308"/>
                  <a:gd name="connsiteY58" fmla="*/ 1152525 h 1990725"/>
                  <a:gd name="connsiteX59" fmla="*/ 1781175 w 2753308"/>
                  <a:gd name="connsiteY59" fmla="*/ 1085850 h 1990725"/>
                  <a:gd name="connsiteX60" fmla="*/ 1790700 w 2753308"/>
                  <a:gd name="connsiteY60" fmla="*/ 1057275 h 1990725"/>
                  <a:gd name="connsiteX61" fmla="*/ 1809750 w 2753308"/>
                  <a:gd name="connsiteY61" fmla="*/ 990600 h 1990725"/>
                  <a:gd name="connsiteX62" fmla="*/ 1819275 w 2753308"/>
                  <a:gd name="connsiteY62" fmla="*/ 942975 h 1990725"/>
                  <a:gd name="connsiteX63" fmla="*/ 1828800 w 2753308"/>
                  <a:gd name="connsiteY63" fmla="*/ 895350 h 1990725"/>
                  <a:gd name="connsiteX64" fmla="*/ 1847850 w 2753308"/>
                  <a:gd name="connsiteY64" fmla="*/ 847725 h 1990725"/>
                  <a:gd name="connsiteX65" fmla="*/ 1895475 w 2753308"/>
                  <a:gd name="connsiteY65" fmla="*/ 904875 h 1990725"/>
                  <a:gd name="connsiteX66" fmla="*/ 1895475 w 2753308"/>
                  <a:gd name="connsiteY66" fmla="*/ 952500 h 1990725"/>
                  <a:gd name="connsiteX67" fmla="*/ 1914525 w 2753308"/>
                  <a:gd name="connsiteY67" fmla="*/ 1009650 h 1990725"/>
                  <a:gd name="connsiteX68" fmla="*/ 2019300 w 2753308"/>
                  <a:gd name="connsiteY68" fmla="*/ 1047750 h 1990725"/>
                  <a:gd name="connsiteX69" fmla="*/ 1981200 w 2753308"/>
                  <a:gd name="connsiteY69" fmla="*/ 1019175 h 1990725"/>
                  <a:gd name="connsiteX70" fmla="*/ 2028825 w 2753308"/>
                  <a:gd name="connsiteY70" fmla="*/ 1000125 h 1990725"/>
                  <a:gd name="connsiteX71" fmla="*/ 2057400 w 2753308"/>
                  <a:gd name="connsiteY71" fmla="*/ 942975 h 1990725"/>
                  <a:gd name="connsiteX72" fmla="*/ 2085975 w 2753308"/>
                  <a:gd name="connsiteY72" fmla="*/ 885825 h 1990725"/>
                  <a:gd name="connsiteX73" fmla="*/ 2066925 w 2753308"/>
                  <a:gd name="connsiteY73" fmla="*/ 819150 h 1990725"/>
                  <a:gd name="connsiteX74" fmla="*/ 2114550 w 2753308"/>
                  <a:gd name="connsiteY74" fmla="*/ 762000 h 1990725"/>
                  <a:gd name="connsiteX75" fmla="*/ 2171700 w 2753308"/>
                  <a:gd name="connsiteY75" fmla="*/ 762000 h 1990725"/>
                  <a:gd name="connsiteX76" fmla="*/ 2228850 w 2753308"/>
                  <a:gd name="connsiteY76" fmla="*/ 762000 h 1990725"/>
                  <a:gd name="connsiteX77" fmla="*/ 2276475 w 2753308"/>
                  <a:gd name="connsiteY77" fmla="*/ 809625 h 1990725"/>
                  <a:gd name="connsiteX78" fmla="*/ 2295525 w 2753308"/>
                  <a:gd name="connsiteY78" fmla="*/ 857250 h 1990725"/>
                  <a:gd name="connsiteX79" fmla="*/ 2314575 w 2753308"/>
                  <a:gd name="connsiteY79" fmla="*/ 914400 h 1990725"/>
                  <a:gd name="connsiteX80" fmla="*/ 2333625 w 2753308"/>
                  <a:gd name="connsiteY80" fmla="*/ 971550 h 1990725"/>
                  <a:gd name="connsiteX81" fmla="*/ 2352675 w 2753308"/>
                  <a:gd name="connsiteY81" fmla="*/ 1028700 h 1990725"/>
                  <a:gd name="connsiteX82" fmla="*/ 2343150 w 2753308"/>
                  <a:gd name="connsiteY82" fmla="*/ 1057275 h 1990725"/>
                  <a:gd name="connsiteX83" fmla="*/ 2371725 w 2753308"/>
                  <a:gd name="connsiteY83" fmla="*/ 1114425 h 1990725"/>
                  <a:gd name="connsiteX84" fmla="*/ 2371725 w 2753308"/>
                  <a:gd name="connsiteY84" fmla="*/ 1162050 h 1990725"/>
                  <a:gd name="connsiteX85" fmla="*/ 2371725 w 2753308"/>
                  <a:gd name="connsiteY85" fmla="*/ 1209675 h 1990725"/>
                  <a:gd name="connsiteX86" fmla="*/ 2352675 w 2753308"/>
                  <a:gd name="connsiteY86" fmla="*/ 1238250 h 1990725"/>
                  <a:gd name="connsiteX87" fmla="*/ 2362200 w 2753308"/>
                  <a:gd name="connsiteY87" fmla="*/ 1276350 h 1990725"/>
                  <a:gd name="connsiteX88" fmla="*/ 2371725 w 2753308"/>
                  <a:gd name="connsiteY88" fmla="*/ 1333500 h 1990725"/>
                  <a:gd name="connsiteX89" fmla="*/ 2390775 w 2753308"/>
                  <a:gd name="connsiteY89" fmla="*/ 1390650 h 1990725"/>
                  <a:gd name="connsiteX90" fmla="*/ 2390775 w 2753308"/>
                  <a:gd name="connsiteY90" fmla="*/ 1447800 h 1990725"/>
                  <a:gd name="connsiteX91" fmla="*/ 2409825 w 2753308"/>
                  <a:gd name="connsiteY91" fmla="*/ 1504950 h 1990725"/>
                  <a:gd name="connsiteX92" fmla="*/ 2428875 w 2753308"/>
                  <a:gd name="connsiteY92" fmla="*/ 1562100 h 1990725"/>
                  <a:gd name="connsiteX93" fmla="*/ 2438400 w 2753308"/>
                  <a:gd name="connsiteY93" fmla="*/ 1590675 h 1990725"/>
                  <a:gd name="connsiteX94" fmla="*/ 2438400 w 2753308"/>
                  <a:gd name="connsiteY94" fmla="*/ 1638300 h 1990725"/>
                  <a:gd name="connsiteX95" fmla="*/ 2457450 w 2753308"/>
                  <a:gd name="connsiteY95" fmla="*/ 1685925 h 1990725"/>
                  <a:gd name="connsiteX96" fmla="*/ 2457450 w 2753308"/>
                  <a:gd name="connsiteY96" fmla="*/ 1743075 h 1990725"/>
                  <a:gd name="connsiteX97" fmla="*/ 2466975 w 2753308"/>
                  <a:gd name="connsiteY97" fmla="*/ 1800225 h 1990725"/>
                  <a:gd name="connsiteX98" fmla="*/ 2457450 w 2753308"/>
                  <a:gd name="connsiteY98" fmla="*/ 1838325 h 1990725"/>
                  <a:gd name="connsiteX99" fmla="*/ 2466975 w 2753308"/>
                  <a:gd name="connsiteY99" fmla="*/ 1876425 h 1990725"/>
                  <a:gd name="connsiteX100" fmla="*/ 2486025 w 2753308"/>
                  <a:gd name="connsiteY100" fmla="*/ 1933575 h 1990725"/>
                  <a:gd name="connsiteX101" fmla="*/ 2457450 w 2753308"/>
                  <a:gd name="connsiteY101" fmla="*/ 1962150 h 1990725"/>
                  <a:gd name="connsiteX102" fmla="*/ 2486025 w 2753308"/>
                  <a:gd name="connsiteY102" fmla="*/ 1990725 h 1990725"/>
                  <a:gd name="connsiteX103" fmla="*/ 2533650 w 2753308"/>
                  <a:gd name="connsiteY103" fmla="*/ 1924050 h 1990725"/>
                  <a:gd name="connsiteX104" fmla="*/ 2533650 w 2753308"/>
                  <a:gd name="connsiteY104" fmla="*/ 1857375 h 1990725"/>
                  <a:gd name="connsiteX105" fmla="*/ 2543175 w 2753308"/>
                  <a:gd name="connsiteY105" fmla="*/ 1800225 h 1990725"/>
                  <a:gd name="connsiteX106" fmla="*/ 2543175 w 2753308"/>
                  <a:gd name="connsiteY106" fmla="*/ 1752600 h 1990725"/>
                  <a:gd name="connsiteX107" fmla="*/ 2543175 w 2753308"/>
                  <a:gd name="connsiteY107" fmla="*/ 1685925 h 1990725"/>
                  <a:gd name="connsiteX108" fmla="*/ 2552700 w 2753308"/>
                  <a:gd name="connsiteY108" fmla="*/ 1628775 h 1990725"/>
                  <a:gd name="connsiteX109" fmla="*/ 2562225 w 2753308"/>
                  <a:gd name="connsiteY109" fmla="*/ 1562100 h 1990725"/>
                  <a:gd name="connsiteX110" fmla="*/ 2552700 w 2753308"/>
                  <a:gd name="connsiteY110" fmla="*/ 1504950 h 1990725"/>
                  <a:gd name="connsiteX111" fmla="*/ 2581275 w 2753308"/>
                  <a:gd name="connsiteY111" fmla="*/ 1457325 h 1990725"/>
                  <a:gd name="connsiteX112" fmla="*/ 2552700 w 2753308"/>
                  <a:gd name="connsiteY112" fmla="*/ 1419225 h 1990725"/>
                  <a:gd name="connsiteX113" fmla="*/ 2581275 w 2753308"/>
                  <a:gd name="connsiteY113" fmla="*/ 1352550 h 1990725"/>
                  <a:gd name="connsiteX114" fmla="*/ 2581275 w 2753308"/>
                  <a:gd name="connsiteY114" fmla="*/ 1285875 h 1990725"/>
                  <a:gd name="connsiteX115" fmla="*/ 2562225 w 2753308"/>
                  <a:gd name="connsiteY115" fmla="*/ 1238250 h 1990725"/>
                  <a:gd name="connsiteX116" fmla="*/ 2571750 w 2753308"/>
                  <a:gd name="connsiteY116" fmla="*/ 1181100 h 1990725"/>
                  <a:gd name="connsiteX117" fmla="*/ 2571750 w 2753308"/>
                  <a:gd name="connsiteY117" fmla="*/ 1152525 h 1990725"/>
                  <a:gd name="connsiteX118" fmla="*/ 2581275 w 2753308"/>
                  <a:gd name="connsiteY118" fmla="*/ 1085850 h 1990725"/>
                  <a:gd name="connsiteX119" fmla="*/ 2581275 w 2753308"/>
                  <a:gd name="connsiteY119" fmla="*/ 1047750 h 1990725"/>
                  <a:gd name="connsiteX120" fmla="*/ 2571750 w 2753308"/>
                  <a:gd name="connsiteY120" fmla="*/ 981075 h 1990725"/>
                  <a:gd name="connsiteX121" fmla="*/ 2581275 w 2753308"/>
                  <a:gd name="connsiteY121" fmla="*/ 933450 h 1990725"/>
                  <a:gd name="connsiteX122" fmla="*/ 2600325 w 2753308"/>
                  <a:gd name="connsiteY122" fmla="*/ 866775 h 1990725"/>
                  <a:gd name="connsiteX123" fmla="*/ 2619375 w 2753308"/>
                  <a:gd name="connsiteY123" fmla="*/ 819150 h 1990725"/>
                  <a:gd name="connsiteX124" fmla="*/ 2600325 w 2753308"/>
                  <a:gd name="connsiteY124" fmla="*/ 781050 h 1990725"/>
                  <a:gd name="connsiteX125" fmla="*/ 2619375 w 2753308"/>
                  <a:gd name="connsiteY125" fmla="*/ 733425 h 1990725"/>
                  <a:gd name="connsiteX126" fmla="*/ 2638425 w 2753308"/>
                  <a:gd name="connsiteY126" fmla="*/ 676275 h 1990725"/>
                  <a:gd name="connsiteX127" fmla="*/ 2686050 w 2753308"/>
                  <a:gd name="connsiteY127" fmla="*/ 666750 h 1990725"/>
                  <a:gd name="connsiteX128" fmla="*/ 2667000 w 2753308"/>
                  <a:gd name="connsiteY128" fmla="*/ 600075 h 1990725"/>
                  <a:gd name="connsiteX129" fmla="*/ 2686050 w 2753308"/>
                  <a:gd name="connsiteY129" fmla="*/ 533400 h 1990725"/>
                  <a:gd name="connsiteX130" fmla="*/ 2695575 w 2753308"/>
                  <a:gd name="connsiteY130" fmla="*/ 485775 h 1990725"/>
                  <a:gd name="connsiteX131" fmla="*/ 2695575 w 2753308"/>
                  <a:gd name="connsiteY131" fmla="*/ 428625 h 1990725"/>
                  <a:gd name="connsiteX132" fmla="*/ 2714625 w 2753308"/>
                  <a:gd name="connsiteY132" fmla="*/ 361950 h 1990725"/>
                  <a:gd name="connsiteX133" fmla="*/ 2705100 w 2753308"/>
                  <a:gd name="connsiteY133" fmla="*/ 314325 h 1990725"/>
                  <a:gd name="connsiteX134" fmla="*/ 2705100 w 2753308"/>
                  <a:gd name="connsiteY134" fmla="*/ 247650 h 1990725"/>
                  <a:gd name="connsiteX135" fmla="*/ 2714625 w 2753308"/>
                  <a:gd name="connsiteY135" fmla="*/ 190500 h 1990725"/>
                  <a:gd name="connsiteX136" fmla="*/ 2743200 w 2753308"/>
                  <a:gd name="connsiteY136" fmla="*/ 142875 h 1990725"/>
                  <a:gd name="connsiteX137" fmla="*/ 2724150 w 2753308"/>
                  <a:gd name="connsiteY137" fmla="*/ 95250 h 1990725"/>
                  <a:gd name="connsiteX138" fmla="*/ 2752725 w 2753308"/>
                  <a:gd name="connsiteY138" fmla="*/ 57150 h 1990725"/>
                  <a:gd name="connsiteX139" fmla="*/ 2743200 w 2753308"/>
                  <a:gd name="connsiteY139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523875 w 2753308"/>
                  <a:gd name="connsiteY9" fmla="*/ 323850 h 1990725"/>
                  <a:gd name="connsiteX10" fmla="*/ 552450 w 2753308"/>
                  <a:gd name="connsiteY10" fmla="*/ 314325 h 1990725"/>
                  <a:gd name="connsiteX11" fmla="*/ 619125 w 2753308"/>
                  <a:gd name="connsiteY11" fmla="*/ 295275 h 1990725"/>
                  <a:gd name="connsiteX12" fmla="*/ 647700 w 2753308"/>
                  <a:gd name="connsiteY12" fmla="*/ 276225 h 1990725"/>
                  <a:gd name="connsiteX13" fmla="*/ 676275 w 2753308"/>
                  <a:gd name="connsiteY13" fmla="*/ 266700 h 1990725"/>
                  <a:gd name="connsiteX14" fmla="*/ 733425 w 2753308"/>
                  <a:gd name="connsiteY14" fmla="*/ 228600 h 1990725"/>
                  <a:gd name="connsiteX15" fmla="*/ 781050 w 2753308"/>
                  <a:gd name="connsiteY15" fmla="*/ 190500 h 1990725"/>
                  <a:gd name="connsiteX16" fmla="*/ 838200 w 2753308"/>
                  <a:gd name="connsiteY16" fmla="*/ 142875 h 1990725"/>
                  <a:gd name="connsiteX17" fmla="*/ 895350 w 2753308"/>
                  <a:gd name="connsiteY17" fmla="*/ 123825 h 1990725"/>
                  <a:gd name="connsiteX18" fmla="*/ 923925 w 2753308"/>
                  <a:gd name="connsiteY18" fmla="*/ 114300 h 1990725"/>
                  <a:gd name="connsiteX19" fmla="*/ 962025 w 2753308"/>
                  <a:gd name="connsiteY19" fmla="*/ 104775 h 1990725"/>
                  <a:gd name="connsiteX20" fmla="*/ 1019175 w 2753308"/>
                  <a:gd name="connsiteY20" fmla="*/ 85725 h 1990725"/>
                  <a:gd name="connsiteX21" fmla="*/ 1047750 w 2753308"/>
                  <a:gd name="connsiteY21" fmla="*/ 76200 h 1990725"/>
                  <a:gd name="connsiteX22" fmla="*/ 1095375 w 2753308"/>
                  <a:gd name="connsiteY22" fmla="*/ 66675 h 1990725"/>
                  <a:gd name="connsiteX23" fmla="*/ 1123950 w 2753308"/>
                  <a:gd name="connsiteY23" fmla="*/ 57150 h 1990725"/>
                  <a:gd name="connsiteX24" fmla="*/ 1171575 w 2753308"/>
                  <a:gd name="connsiteY24" fmla="*/ 47625 h 1990725"/>
                  <a:gd name="connsiteX25" fmla="*/ 1276350 w 2753308"/>
                  <a:gd name="connsiteY25" fmla="*/ 28575 h 1990725"/>
                  <a:gd name="connsiteX26" fmla="*/ 1343025 w 2753308"/>
                  <a:gd name="connsiteY26" fmla="*/ 9525 h 1990725"/>
                  <a:gd name="connsiteX27" fmla="*/ 1457325 w 2753308"/>
                  <a:gd name="connsiteY27" fmla="*/ 19050 h 1990725"/>
                  <a:gd name="connsiteX28" fmla="*/ 1476375 w 2753308"/>
                  <a:gd name="connsiteY28" fmla="*/ 47625 h 1990725"/>
                  <a:gd name="connsiteX29" fmla="*/ 1485900 w 2753308"/>
                  <a:gd name="connsiteY29" fmla="*/ 95250 h 1990725"/>
                  <a:gd name="connsiteX30" fmla="*/ 1495425 w 2753308"/>
                  <a:gd name="connsiteY30" fmla="*/ 333375 h 1990725"/>
                  <a:gd name="connsiteX31" fmla="*/ 1524000 w 2753308"/>
                  <a:gd name="connsiteY31" fmla="*/ 495300 h 1990725"/>
                  <a:gd name="connsiteX32" fmla="*/ 1533525 w 2753308"/>
                  <a:gd name="connsiteY32" fmla="*/ 523875 h 1990725"/>
                  <a:gd name="connsiteX33" fmla="*/ 1552575 w 2753308"/>
                  <a:gd name="connsiteY33" fmla="*/ 600075 h 1990725"/>
                  <a:gd name="connsiteX34" fmla="*/ 1543050 w 2753308"/>
                  <a:gd name="connsiteY34" fmla="*/ 647700 h 1990725"/>
                  <a:gd name="connsiteX35" fmla="*/ 1552575 w 2753308"/>
                  <a:gd name="connsiteY35" fmla="*/ 666750 h 1990725"/>
                  <a:gd name="connsiteX36" fmla="*/ 1581150 w 2753308"/>
                  <a:gd name="connsiteY36" fmla="*/ 695325 h 1990725"/>
                  <a:gd name="connsiteX37" fmla="*/ 1600202 w 2753308"/>
                  <a:gd name="connsiteY37" fmla="*/ 762000 h 1990725"/>
                  <a:gd name="connsiteX38" fmla="*/ 1600200 w 2753308"/>
                  <a:gd name="connsiteY38" fmla="*/ 819150 h 1990725"/>
                  <a:gd name="connsiteX39" fmla="*/ 1609725 w 2753308"/>
                  <a:gd name="connsiteY39" fmla="*/ 876300 h 1990725"/>
                  <a:gd name="connsiteX40" fmla="*/ 1619250 w 2753308"/>
                  <a:gd name="connsiteY40" fmla="*/ 904875 h 1990725"/>
                  <a:gd name="connsiteX41" fmla="*/ 1609725 w 2753308"/>
                  <a:gd name="connsiteY41" fmla="*/ 952500 h 1990725"/>
                  <a:gd name="connsiteX42" fmla="*/ 1628775 w 2753308"/>
                  <a:gd name="connsiteY42" fmla="*/ 1000125 h 1990725"/>
                  <a:gd name="connsiteX43" fmla="*/ 1628775 w 2753308"/>
                  <a:gd name="connsiteY43" fmla="*/ 1028700 h 1990725"/>
                  <a:gd name="connsiteX44" fmla="*/ 1638300 w 2753308"/>
                  <a:gd name="connsiteY44" fmla="*/ 1076325 h 1990725"/>
                  <a:gd name="connsiteX45" fmla="*/ 1638300 w 2753308"/>
                  <a:gd name="connsiteY45" fmla="*/ 1123950 h 1990725"/>
                  <a:gd name="connsiteX46" fmla="*/ 1647825 w 2753308"/>
                  <a:gd name="connsiteY46" fmla="*/ 1162050 h 1990725"/>
                  <a:gd name="connsiteX47" fmla="*/ 1638300 w 2753308"/>
                  <a:gd name="connsiteY47" fmla="*/ 1181100 h 1990725"/>
                  <a:gd name="connsiteX48" fmla="*/ 1657350 w 2753308"/>
                  <a:gd name="connsiteY48" fmla="*/ 1219200 h 1990725"/>
                  <a:gd name="connsiteX49" fmla="*/ 1657350 w 2753308"/>
                  <a:gd name="connsiteY49" fmla="*/ 1266825 h 1990725"/>
                  <a:gd name="connsiteX50" fmla="*/ 1676400 w 2753308"/>
                  <a:gd name="connsiteY50" fmla="*/ 1314450 h 1990725"/>
                  <a:gd name="connsiteX51" fmla="*/ 1676400 w 2753308"/>
                  <a:gd name="connsiteY51" fmla="*/ 1362075 h 1990725"/>
                  <a:gd name="connsiteX52" fmla="*/ 1714500 w 2753308"/>
                  <a:gd name="connsiteY52" fmla="*/ 1400175 h 1990725"/>
                  <a:gd name="connsiteX53" fmla="*/ 1743075 w 2753308"/>
                  <a:gd name="connsiteY53" fmla="*/ 1362075 h 1990725"/>
                  <a:gd name="connsiteX54" fmla="*/ 1752600 w 2753308"/>
                  <a:gd name="connsiteY54" fmla="*/ 1314450 h 1990725"/>
                  <a:gd name="connsiteX55" fmla="*/ 1771650 w 2753308"/>
                  <a:gd name="connsiteY55" fmla="*/ 1257300 h 1990725"/>
                  <a:gd name="connsiteX56" fmla="*/ 1771650 w 2753308"/>
                  <a:gd name="connsiteY56" fmla="*/ 1219200 h 1990725"/>
                  <a:gd name="connsiteX57" fmla="*/ 1790700 w 2753308"/>
                  <a:gd name="connsiteY57" fmla="*/ 1152525 h 1990725"/>
                  <a:gd name="connsiteX58" fmla="*/ 1781175 w 2753308"/>
                  <a:gd name="connsiteY58" fmla="*/ 1085850 h 1990725"/>
                  <a:gd name="connsiteX59" fmla="*/ 1790700 w 2753308"/>
                  <a:gd name="connsiteY59" fmla="*/ 1057275 h 1990725"/>
                  <a:gd name="connsiteX60" fmla="*/ 1809750 w 2753308"/>
                  <a:gd name="connsiteY60" fmla="*/ 990600 h 1990725"/>
                  <a:gd name="connsiteX61" fmla="*/ 1819275 w 2753308"/>
                  <a:gd name="connsiteY61" fmla="*/ 942975 h 1990725"/>
                  <a:gd name="connsiteX62" fmla="*/ 1828800 w 2753308"/>
                  <a:gd name="connsiteY62" fmla="*/ 895350 h 1990725"/>
                  <a:gd name="connsiteX63" fmla="*/ 1847850 w 2753308"/>
                  <a:gd name="connsiteY63" fmla="*/ 847725 h 1990725"/>
                  <a:gd name="connsiteX64" fmla="*/ 1895475 w 2753308"/>
                  <a:gd name="connsiteY64" fmla="*/ 904875 h 1990725"/>
                  <a:gd name="connsiteX65" fmla="*/ 1895475 w 2753308"/>
                  <a:gd name="connsiteY65" fmla="*/ 952500 h 1990725"/>
                  <a:gd name="connsiteX66" fmla="*/ 1914525 w 2753308"/>
                  <a:gd name="connsiteY66" fmla="*/ 1009650 h 1990725"/>
                  <a:gd name="connsiteX67" fmla="*/ 2019300 w 2753308"/>
                  <a:gd name="connsiteY67" fmla="*/ 1047750 h 1990725"/>
                  <a:gd name="connsiteX68" fmla="*/ 1981200 w 2753308"/>
                  <a:gd name="connsiteY68" fmla="*/ 1019175 h 1990725"/>
                  <a:gd name="connsiteX69" fmla="*/ 2028825 w 2753308"/>
                  <a:gd name="connsiteY69" fmla="*/ 1000125 h 1990725"/>
                  <a:gd name="connsiteX70" fmla="*/ 2057400 w 2753308"/>
                  <a:gd name="connsiteY70" fmla="*/ 942975 h 1990725"/>
                  <a:gd name="connsiteX71" fmla="*/ 2085975 w 2753308"/>
                  <a:gd name="connsiteY71" fmla="*/ 885825 h 1990725"/>
                  <a:gd name="connsiteX72" fmla="*/ 2066925 w 2753308"/>
                  <a:gd name="connsiteY72" fmla="*/ 819150 h 1990725"/>
                  <a:gd name="connsiteX73" fmla="*/ 2114550 w 2753308"/>
                  <a:gd name="connsiteY73" fmla="*/ 762000 h 1990725"/>
                  <a:gd name="connsiteX74" fmla="*/ 2171700 w 2753308"/>
                  <a:gd name="connsiteY74" fmla="*/ 762000 h 1990725"/>
                  <a:gd name="connsiteX75" fmla="*/ 2228850 w 2753308"/>
                  <a:gd name="connsiteY75" fmla="*/ 762000 h 1990725"/>
                  <a:gd name="connsiteX76" fmla="*/ 2276475 w 2753308"/>
                  <a:gd name="connsiteY76" fmla="*/ 809625 h 1990725"/>
                  <a:gd name="connsiteX77" fmla="*/ 2295525 w 2753308"/>
                  <a:gd name="connsiteY77" fmla="*/ 857250 h 1990725"/>
                  <a:gd name="connsiteX78" fmla="*/ 2314575 w 2753308"/>
                  <a:gd name="connsiteY78" fmla="*/ 914400 h 1990725"/>
                  <a:gd name="connsiteX79" fmla="*/ 2333625 w 2753308"/>
                  <a:gd name="connsiteY79" fmla="*/ 971550 h 1990725"/>
                  <a:gd name="connsiteX80" fmla="*/ 2352675 w 2753308"/>
                  <a:gd name="connsiteY80" fmla="*/ 1028700 h 1990725"/>
                  <a:gd name="connsiteX81" fmla="*/ 2343150 w 2753308"/>
                  <a:gd name="connsiteY81" fmla="*/ 1057275 h 1990725"/>
                  <a:gd name="connsiteX82" fmla="*/ 2371725 w 2753308"/>
                  <a:gd name="connsiteY82" fmla="*/ 1114425 h 1990725"/>
                  <a:gd name="connsiteX83" fmla="*/ 2371725 w 2753308"/>
                  <a:gd name="connsiteY83" fmla="*/ 1162050 h 1990725"/>
                  <a:gd name="connsiteX84" fmla="*/ 2371725 w 2753308"/>
                  <a:gd name="connsiteY84" fmla="*/ 1209675 h 1990725"/>
                  <a:gd name="connsiteX85" fmla="*/ 2352675 w 2753308"/>
                  <a:gd name="connsiteY85" fmla="*/ 1238250 h 1990725"/>
                  <a:gd name="connsiteX86" fmla="*/ 2362200 w 2753308"/>
                  <a:gd name="connsiteY86" fmla="*/ 1276350 h 1990725"/>
                  <a:gd name="connsiteX87" fmla="*/ 2371725 w 2753308"/>
                  <a:gd name="connsiteY87" fmla="*/ 1333500 h 1990725"/>
                  <a:gd name="connsiteX88" fmla="*/ 2390775 w 2753308"/>
                  <a:gd name="connsiteY88" fmla="*/ 1390650 h 1990725"/>
                  <a:gd name="connsiteX89" fmla="*/ 2390775 w 2753308"/>
                  <a:gd name="connsiteY89" fmla="*/ 1447800 h 1990725"/>
                  <a:gd name="connsiteX90" fmla="*/ 2409825 w 2753308"/>
                  <a:gd name="connsiteY90" fmla="*/ 1504950 h 1990725"/>
                  <a:gd name="connsiteX91" fmla="*/ 2428875 w 2753308"/>
                  <a:gd name="connsiteY91" fmla="*/ 1562100 h 1990725"/>
                  <a:gd name="connsiteX92" fmla="*/ 2438400 w 2753308"/>
                  <a:gd name="connsiteY92" fmla="*/ 1590675 h 1990725"/>
                  <a:gd name="connsiteX93" fmla="*/ 2438400 w 2753308"/>
                  <a:gd name="connsiteY93" fmla="*/ 1638300 h 1990725"/>
                  <a:gd name="connsiteX94" fmla="*/ 2457450 w 2753308"/>
                  <a:gd name="connsiteY94" fmla="*/ 1685925 h 1990725"/>
                  <a:gd name="connsiteX95" fmla="*/ 2457450 w 2753308"/>
                  <a:gd name="connsiteY95" fmla="*/ 1743075 h 1990725"/>
                  <a:gd name="connsiteX96" fmla="*/ 2466975 w 2753308"/>
                  <a:gd name="connsiteY96" fmla="*/ 1800225 h 1990725"/>
                  <a:gd name="connsiteX97" fmla="*/ 2457450 w 2753308"/>
                  <a:gd name="connsiteY97" fmla="*/ 1838325 h 1990725"/>
                  <a:gd name="connsiteX98" fmla="*/ 2466975 w 2753308"/>
                  <a:gd name="connsiteY98" fmla="*/ 1876425 h 1990725"/>
                  <a:gd name="connsiteX99" fmla="*/ 2486025 w 2753308"/>
                  <a:gd name="connsiteY99" fmla="*/ 1933575 h 1990725"/>
                  <a:gd name="connsiteX100" fmla="*/ 2457450 w 2753308"/>
                  <a:gd name="connsiteY100" fmla="*/ 1962150 h 1990725"/>
                  <a:gd name="connsiteX101" fmla="*/ 2486025 w 2753308"/>
                  <a:gd name="connsiteY101" fmla="*/ 1990725 h 1990725"/>
                  <a:gd name="connsiteX102" fmla="*/ 2533650 w 2753308"/>
                  <a:gd name="connsiteY102" fmla="*/ 1924050 h 1990725"/>
                  <a:gd name="connsiteX103" fmla="*/ 2533650 w 2753308"/>
                  <a:gd name="connsiteY103" fmla="*/ 1857375 h 1990725"/>
                  <a:gd name="connsiteX104" fmla="*/ 2543175 w 2753308"/>
                  <a:gd name="connsiteY104" fmla="*/ 1800225 h 1990725"/>
                  <a:gd name="connsiteX105" fmla="*/ 2543175 w 2753308"/>
                  <a:gd name="connsiteY105" fmla="*/ 1752600 h 1990725"/>
                  <a:gd name="connsiteX106" fmla="*/ 2543175 w 2753308"/>
                  <a:gd name="connsiteY106" fmla="*/ 1685925 h 1990725"/>
                  <a:gd name="connsiteX107" fmla="*/ 2552700 w 2753308"/>
                  <a:gd name="connsiteY107" fmla="*/ 1628775 h 1990725"/>
                  <a:gd name="connsiteX108" fmla="*/ 2562225 w 2753308"/>
                  <a:gd name="connsiteY108" fmla="*/ 1562100 h 1990725"/>
                  <a:gd name="connsiteX109" fmla="*/ 2552700 w 2753308"/>
                  <a:gd name="connsiteY109" fmla="*/ 1504950 h 1990725"/>
                  <a:gd name="connsiteX110" fmla="*/ 2581275 w 2753308"/>
                  <a:gd name="connsiteY110" fmla="*/ 1457325 h 1990725"/>
                  <a:gd name="connsiteX111" fmla="*/ 2552700 w 2753308"/>
                  <a:gd name="connsiteY111" fmla="*/ 1419225 h 1990725"/>
                  <a:gd name="connsiteX112" fmla="*/ 2581275 w 2753308"/>
                  <a:gd name="connsiteY112" fmla="*/ 1352550 h 1990725"/>
                  <a:gd name="connsiteX113" fmla="*/ 2581275 w 2753308"/>
                  <a:gd name="connsiteY113" fmla="*/ 1285875 h 1990725"/>
                  <a:gd name="connsiteX114" fmla="*/ 2562225 w 2753308"/>
                  <a:gd name="connsiteY114" fmla="*/ 1238250 h 1990725"/>
                  <a:gd name="connsiteX115" fmla="*/ 2571750 w 2753308"/>
                  <a:gd name="connsiteY115" fmla="*/ 1181100 h 1990725"/>
                  <a:gd name="connsiteX116" fmla="*/ 2571750 w 2753308"/>
                  <a:gd name="connsiteY116" fmla="*/ 1152525 h 1990725"/>
                  <a:gd name="connsiteX117" fmla="*/ 2581275 w 2753308"/>
                  <a:gd name="connsiteY117" fmla="*/ 1085850 h 1990725"/>
                  <a:gd name="connsiteX118" fmla="*/ 2581275 w 2753308"/>
                  <a:gd name="connsiteY118" fmla="*/ 1047750 h 1990725"/>
                  <a:gd name="connsiteX119" fmla="*/ 2571750 w 2753308"/>
                  <a:gd name="connsiteY119" fmla="*/ 981075 h 1990725"/>
                  <a:gd name="connsiteX120" fmla="*/ 2581275 w 2753308"/>
                  <a:gd name="connsiteY120" fmla="*/ 933450 h 1990725"/>
                  <a:gd name="connsiteX121" fmla="*/ 2600325 w 2753308"/>
                  <a:gd name="connsiteY121" fmla="*/ 866775 h 1990725"/>
                  <a:gd name="connsiteX122" fmla="*/ 2619375 w 2753308"/>
                  <a:gd name="connsiteY122" fmla="*/ 819150 h 1990725"/>
                  <a:gd name="connsiteX123" fmla="*/ 2600325 w 2753308"/>
                  <a:gd name="connsiteY123" fmla="*/ 781050 h 1990725"/>
                  <a:gd name="connsiteX124" fmla="*/ 2619375 w 2753308"/>
                  <a:gd name="connsiteY124" fmla="*/ 733425 h 1990725"/>
                  <a:gd name="connsiteX125" fmla="*/ 2638425 w 2753308"/>
                  <a:gd name="connsiteY125" fmla="*/ 676275 h 1990725"/>
                  <a:gd name="connsiteX126" fmla="*/ 2686050 w 2753308"/>
                  <a:gd name="connsiteY126" fmla="*/ 666750 h 1990725"/>
                  <a:gd name="connsiteX127" fmla="*/ 2667000 w 2753308"/>
                  <a:gd name="connsiteY127" fmla="*/ 600075 h 1990725"/>
                  <a:gd name="connsiteX128" fmla="*/ 2686050 w 2753308"/>
                  <a:gd name="connsiteY128" fmla="*/ 533400 h 1990725"/>
                  <a:gd name="connsiteX129" fmla="*/ 2695575 w 2753308"/>
                  <a:gd name="connsiteY129" fmla="*/ 485775 h 1990725"/>
                  <a:gd name="connsiteX130" fmla="*/ 2695575 w 2753308"/>
                  <a:gd name="connsiteY130" fmla="*/ 428625 h 1990725"/>
                  <a:gd name="connsiteX131" fmla="*/ 2714625 w 2753308"/>
                  <a:gd name="connsiteY131" fmla="*/ 361950 h 1990725"/>
                  <a:gd name="connsiteX132" fmla="*/ 2705100 w 2753308"/>
                  <a:gd name="connsiteY132" fmla="*/ 314325 h 1990725"/>
                  <a:gd name="connsiteX133" fmla="*/ 2705100 w 2753308"/>
                  <a:gd name="connsiteY133" fmla="*/ 247650 h 1990725"/>
                  <a:gd name="connsiteX134" fmla="*/ 2714625 w 2753308"/>
                  <a:gd name="connsiteY134" fmla="*/ 190500 h 1990725"/>
                  <a:gd name="connsiteX135" fmla="*/ 2743200 w 2753308"/>
                  <a:gd name="connsiteY135" fmla="*/ 142875 h 1990725"/>
                  <a:gd name="connsiteX136" fmla="*/ 2724150 w 2753308"/>
                  <a:gd name="connsiteY136" fmla="*/ 95250 h 1990725"/>
                  <a:gd name="connsiteX137" fmla="*/ 2752725 w 2753308"/>
                  <a:gd name="connsiteY137" fmla="*/ 57150 h 1990725"/>
                  <a:gd name="connsiteX138" fmla="*/ 2743200 w 2753308"/>
                  <a:gd name="connsiteY138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523875 w 2753308"/>
                  <a:gd name="connsiteY9" fmla="*/ 323850 h 1990725"/>
                  <a:gd name="connsiteX10" fmla="*/ 619125 w 2753308"/>
                  <a:gd name="connsiteY10" fmla="*/ 295275 h 1990725"/>
                  <a:gd name="connsiteX11" fmla="*/ 647700 w 2753308"/>
                  <a:gd name="connsiteY11" fmla="*/ 276225 h 1990725"/>
                  <a:gd name="connsiteX12" fmla="*/ 676275 w 2753308"/>
                  <a:gd name="connsiteY12" fmla="*/ 266700 h 1990725"/>
                  <a:gd name="connsiteX13" fmla="*/ 733425 w 2753308"/>
                  <a:gd name="connsiteY13" fmla="*/ 228600 h 1990725"/>
                  <a:gd name="connsiteX14" fmla="*/ 781050 w 2753308"/>
                  <a:gd name="connsiteY14" fmla="*/ 190500 h 1990725"/>
                  <a:gd name="connsiteX15" fmla="*/ 838200 w 2753308"/>
                  <a:gd name="connsiteY15" fmla="*/ 142875 h 1990725"/>
                  <a:gd name="connsiteX16" fmla="*/ 895350 w 2753308"/>
                  <a:gd name="connsiteY16" fmla="*/ 123825 h 1990725"/>
                  <a:gd name="connsiteX17" fmla="*/ 923925 w 2753308"/>
                  <a:gd name="connsiteY17" fmla="*/ 114300 h 1990725"/>
                  <a:gd name="connsiteX18" fmla="*/ 962025 w 2753308"/>
                  <a:gd name="connsiteY18" fmla="*/ 104775 h 1990725"/>
                  <a:gd name="connsiteX19" fmla="*/ 1019175 w 2753308"/>
                  <a:gd name="connsiteY19" fmla="*/ 85725 h 1990725"/>
                  <a:gd name="connsiteX20" fmla="*/ 1047750 w 2753308"/>
                  <a:gd name="connsiteY20" fmla="*/ 76200 h 1990725"/>
                  <a:gd name="connsiteX21" fmla="*/ 1095375 w 2753308"/>
                  <a:gd name="connsiteY21" fmla="*/ 66675 h 1990725"/>
                  <a:gd name="connsiteX22" fmla="*/ 1123950 w 2753308"/>
                  <a:gd name="connsiteY22" fmla="*/ 57150 h 1990725"/>
                  <a:gd name="connsiteX23" fmla="*/ 1171575 w 2753308"/>
                  <a:gd name="connsiteY23" fmla="*/ 47625 h 1990725"/>
                  <a:gd name="connsiteX24" fmla="*/ 1276350 w 2753308"/>
                  <a:gd name="connsiteY24" fmla="*/ 28575 h 1990725"/>
                  <a:gd name="connsiteX25" fmla="*/ 1343025 w 2753308"/>
                  <a:gd name="connsiteY25" fmla="*/ 9525 h 1990725"/>
                  <a:gd name="connsiteX26" fmla="*/ 1457325 w 2753308"/>
                  <a:gd name="connsiteY26" fmla="*/ 19050 h 1990725"/>
                  <a:gd name="connsiteX27" fmla="*/ 1476375 w 2753308"/>
                  <a:gd name="connsiteY27" fmla="*/ 47625 h 1990725"/>
                  <a:gd name="connsiteX28" fmla="*/ 1485900 w 2753308"/>
                  <a:gd name="connsiteY28" fmla="*/ 95250 h 1990725"/>
                  <a:gd name="connsiteX29" fmla="*/ 1495425 w 2753308"/>
                  <a:gd name="connsiteY29" fmla="*/ 333375 h 1990725"/>
                  <a:gd name="connsiteX30" fmla="*/ 1524000 w 2753308"/>
                  <a:gd name="connsiteY30" fmla="*/ 495300 h 1990725"/>
                  <a:gd name="connsiteX31" fmla="*/ 1533525 w 2753308"/>
                  <a:gd name="connsiteY31" fmla="*/ 523875 h 1990725"/>
                  <a:gd name="connsiteX32" fmla="*/ 1552575 w 2753308"/>
                  <a:gd name="connsiteY32" fmla="*/ 600075 h 1990725"/>
                  <a:gd name="connsiteX33" fmla="*/ 1543050 w 2753308"/>
                  <a:gd name="connsiteY33" fmla="*/ 647700 h 1990725"/>
                  <a:gd name="connsiteX34" fmla="*/ 1552575 w 2753308"/>
                  <a:gd name="connsiteY34" fmla="*/ 666750 h 1990725"/>
                  <a:gd name="connsiteX35" fmla="*/ 1581150 w 2753308"/>
                  <a:gd name="connsiteY35" fmla="*/ 695325 h 1990725"/>
                  <a:gd name="connsiteX36" fmla="*/ 1600202 w 2753308"/>
                  <a:gd name="connsiteY36" fmla="*/ 762000 h 1990725"/>
                  <a:gd name="connsiteX37" fmla="*/ 1600200 w 2753308"/>
                  <a:gd name="connsiteY37" fmla="*/ 819150 h 1990725"/>
                  <a:gd name="connsiteX38" fmla="*/ 1609725 w 2753308"/>
                  <a:gd name="connsiteY38" fmla="*/ 876300 h 1990725"/>
                  <a:gd name="connsiteX39" fmla="*/ 1619250 w 2753308"/>
                  <a:gd name="connsiteY39" fmla="*/ 904875 h 1990725"/>
                  <a:gd name="connsiteX40" fmla="*/ 1609725 w 2753308"/>
                  <a:gd name="connsiteY40" fmla="*/ 952500 h 1990725"/>
                  <a:gd name="connsiteX41" fmla="*/ 1628775 w 2753308"/>
                  <a:gd name="connsiteY41" fmla="*/ 1000125 h 1990725"/>
                  <a:gd name="connsiteX42" fmla="*/ 1628775 w 2753308"/>
                  <a:gd name="connsiteY42" fmla="*/ 1028700 h 1990725"/>
                  <a:gd name="connsiteX43" fmla="*/ 1638300 w 2753308"/>
                  <a:gd name="connsiteY43" fmla="*/ 1076325 h 1990725"/>
                  <a:gd name="connsiteX44" fmla="*/ 1638300 w 2753308"/>
                  <a:gd name="connsiteY44" fmla="*/ 1123950 h 1990725"/>
                  <a:gd name="connsiteX45" fmla="*/ 1647825 w 2753308"/>
                  <a:gd name="connsiteY45" fmla="*/ 1162050 h 1990725"/>
                  <a:gd name="connsiteX46" fmla="*/ 1638300 w 2753308"/>
                  <a:gd name="connsiteY46" fmla="*/ 1181100 h 1990725"/>
                  <a:gd name="connsiteX47" fmla="*/ 1657350 w 2753308"/>
                  <a:gd name="connsiteY47" fmla="*/ 1219200 h 1990725"/>
                  <a:gd name="connsiteX48" fmla="*/ 1657350 w 2753308"/>
                  <a:gd name="connsiteY48" fmla="*/ 1266825 h 1990725"/>
                  <a:gd name="connsiteX49" fmla="*/ 1676400 w 2753308"/>
                  <a:gd name="connsiteY49" fmla="*/ 1314450 h 1990725"/>
                  <a:gd name="connsiteX50" fmla="*/ 1676400 w 2753308"/>
                  <a:gd name="connsiteY50" fmla="*/ 1362075 h 1990725"/>
                  <a:gd name="connsiteX51" fmla="*/ 1714500 w 2753308"/>
                  <a:gd name="connsiteY51" fmla="*/ 1400175 h 1990725"/>
                  <a:gd name="connsiteX52" fmla="*/ 1743075 w 2753308"/>
                  <a:gd name="connsiteY52" fmla="*/ 1362075 h 1990725"/>
                  <a:gd name="connsiteX53" fmla="*/ 1752600 w 2753308"/>
                  <a:gd name="connsiteY53" fmla="*/ 1314450 h 1990725"/>
                  <a:gd name="connsiteX54" fmla="*/ 1771650 w 2753308"/>
                  <a:gd name="connsiteY54" fmla="*/ 1257300 h 1990725"/>
                  <a:gd name="connsiteX55" fmla="*/ 1771650 w 2753308"/>
                  <a:gd name="connsiteY55" fmla="*/ 1219200 h 1990725"/>
                  <a:gd name="connsiteX56" fmla="*/ 1790700 w 2753308"/>
                  <a:gd name="connsiteY56" fmla="*/ 1152525 h 1990725"/>
                  <a:gd name="connsiteX57" fmla="*/ 1781175 w 2753308"/>
                  <a:gd name="connsiteY57" fmla="*/ 1085850 h 1990725"/>
                  <a:gd name="connsiteX58" fmla="*/ 1790700 w 2753308"/>
                  <a:gd name="connsiteY58" fmla="*/ 1057275 h 1990725"/>
                  <a:gd name="connsiteX59" fmla="*/ 1809750 w 2753308"/>
                  <a:gd name="connsiteY59" fmla="*/ 990600 h 1990725"/>
                  <a:gd name="connsiteX60" fmla="*/ 1819275 w 2753308"/>
                  <a:gd name="connsiteY60" fmla="*/ 942975 h 1990725"/>
                  <a:gd name="connsiteX61" fmla="*/ 1828800 w 2753308"/>
                  <a:gd name="connsiteY61" fmla="*/ 895350 h 1990725"/>
                  <a:gd name="connsiteX62" fmla="*/ 1847850 w 2753308"/>
                  <a:gd name="connsiteY62" fmla="*/ 847725 h 1990725"/>
                  <a:gd name="connsiteX63" fmla="*/ 1895475 w 2753308"/>
                  <a:gd name="connsiteY63" fmla="*/ 904875 h 1990725"/>
                  <a:gd name="connsiteX64" fmla="*/ 1895475 w 2753308"/>
                  <a:gd name="connsiteY64" fmla="*/ 952500 h 1990725"/>
                  <a:gd name="connsiteX65" fmla="*/ 1914525 w 2753308"/>
                  <a:gd name="connsiteY65" fmla="*/ 1009650 h 1990725"/>
                  <a:gd name="connsiteX66" fmla="*/ 2019300 w 2753308"/>
                  <a:gd name="connsiteY66" fmla="*/ 1047750 h 1990725"/>
                  <a:gd name="connsiteX67" fmla="*/ 1981200 w 2753308"/>
                  <a:gd name="connsiteY67" fmla="*/ 1019175 h 1990725"/>
                  <a:gd name="connsiteX68" fmla="*/ 2028825 w 2753308"/>
                  <a:gd name="connsiteY68" fmla="*/ 1000125 h 1990725"/>
                  <a:gd name="connsiteX69" fmla="*/ 2057400 w 2753308"/>
                  <a:gd name="connsiteY69" fmla="*/ 942975 h 1990725"/>
                  <a:gd name="connsiteX70" fmla="*/ 2085975 w 2753308"/>
                  <a:gd name="connsiteY70" fmla="*/ 885825 h 1990725"/>
                  <a:gd name="connsiteX71" fmla="*/ 2066925 w 2753308"/>
                  <a:gd name="connsiteY71" fmla="*/ 819150 h 1990725"/>
                  <a:gd name="connsiteX72" fmla="*/ 2114550 w 2753308"/>
                  <a:gd name="connsiteY72" fmla="*/ 762000 h 1990725"/>
                  <a:gd name="connsiteX73" fmla="*/ 2171700 w 2753308"/>
                  <a:gd name="connsiteY73" fmla="*/ 762000 h 1990725"/>
                  <a:gd name="connsiteX74" fmla="*/ 2228850 w 2753308"/>
                  <a:gd name="connsiteY74" fmla="*/ 762000 h 1990725"/>
                  <a:gd name="connsiteX75" fmla="*/ 2276475 w 2753308"/>
                  <a:gd name="connsiteY75" fmla="*/ 809625 h 1990725"/>
                  <a:gd name="connsiteX76" fmla="*/ 2295525 w 2753308"/>
                  <a:gd name="connsiteY76" fmla="*/ 857250 h 1990725"/>
                  <a:gd name="connsiteX77" fmla="*/ 2314575 w 2753308"/>
                  <a:gd name="connsiteY77" fmla="*/ 914400 h 1990725"/>
                  <a:gd name="connsiteX78" fmla="*/ 2333625 w 2753308"/>
                  <a:gd name="connsiteY78" fmla="*/ 971550 h 1990725"/>
                  <a:gd name="connsiteX79" fmla="*/ 2352675 w 2753308"/>
                  <a:gd name="connsiteY79" fmla="*/ 1028700 h 1990725"/>
                  <a:gd name="connsiteX80" fmla="*/ 2343150 w 2753308"/>
                  <a:gd name="connsiteY80" fmla="*/ 1057275 h 1990725"/>
                  <a:gd name="connsiteX81" fmla="*/ 2371725 w 2753308"/>
                  <a:gd name="connsiteY81" fmla="*/ 1114425 h 1990725"/>
                  <a:gd name="connsiteX82" fmla="*/ 2371725 w 2753308"/>
                  <a:gd name="connsiteY82" fmla="*/ 1162050 h 1990725"/>
                  <a:gd name="connsiteX83" fmla="*/ 2371725 w 2753308"/>
                  <a:gd name="connsiteY83" fmla="*/ 1209675 h 1990725"/>
                  <a:gd name="connsiteX84" fmla="*/ 2352675 w 2753308"/>
                  <a:gd name="connsiteY84" fmla="*/ 1238250 h 1990725"/>
                  <a:gd name="connsiteX85" fmla="*/ 2362200 w 2753308"/>
                  <a:gd name="connsiteY85" fmla="*/ 1276350 h 1990725"/>
                  <a:gd name="connsiteX86" fmla="*/ 2371725 w 2753308"/>
                  <a:gd name="connsiteY86" fmla="*/ 1333500 h 1990725"/>
                  <a:gd name="connsiteX87" fmla="*/ 2390775 w 2753308"/>
                  <a:gd name="connsiteY87" fmla="*/ 1390650 h 1990725"/>
                  <a:gd name="connsiteX88" fmla="*/ 2390775 w 2753308"/>
                  <a:gd name="connsiteY88" fmla="*/ 1447800 h 1990725"/>
                  <a:gd name="connsiteX89" fmla="*/ 2409825 w 2753308"/>
                  <a:gd name="connsiteY89" fmla="*/ 1504950 h 1990725"/>
                  <a:gd name="connsiteX90" fmla="*/ 2428875 w 2753308"/>
                  <a:gd name="connsiteY90" fmla="*/ 1562100 h 1990725"/>
                  <a:gd name="connsiteX91" fmla="*/ 2438400 w 2753308"/>
                  <a:gd name="connsiteY91" fmla="*/ 1590675 h 1990725"/>
                  <a:gd name="connsiteX92" fmla="*/ 2438400 w 2753308"/>
                  <a:gd name="connsiteY92" fmla="*/ 1638300 h 1990725"/>
                  <a:gd name="connsiteX93" fmla="*/ 2457450 w 2753308"/>
                  <a:gd name="connsiteY93" fmla="*/ 1685925 h 1990725"/>
                  <a:gd name="connsiteX94" fmla="*/ 2457450 w 2753308"/>
                  <a:gd name="connsiteY94" fmla="*/ 1743075 h 1990725"/>
                  <a:gd name="connsiteX95" fmla="*/ 2466975 w 2753308"/>
                  <a:gd name="connsiteY95" fmla="*/ 1800225 h 1990725"/>
                  <a:gd name="connsiteX96" fmla="*/ 2457450 w 2753308"/>
                  <a:gd name="connsiteY96" fmla="*/ 1838325 h 1990725"/>
                  <a:gd name="connsiteX97" fmla="*/ 2466975 w 2753308"/>
                  <a:gd name="connsiteY97" fmla="*/ 1876425 h 1990725"/>
                  <a:gd name="connsiteX98" fmla="*/ 2486025 w 2753308"/>
                  <a:gd name="connsiteY98" fmla="*/ 1933575 h 1990725"/>
                  <a:gd name="connsiteX99" fmla="*/ 2457450 w 2753308"/>
                  <a:gd name="connsiteY99" fmla="*/ 1962150 h 1990725"/>
                  <a:gd name="connsiteX100" fmla="*/ 2486025 w 2753308"/>
                  <a:gd name="connsiteY100" fmla="*/ 1990725 h 1990725"/>
                  <a:gd name="connsiteX101" fmla="*/ 2533650 w 2753308"/>
                  <a:gd name="connsiteY101" fmla="*/ 1924050 h 1990725"/>
                  <a:gd name="connsiteX102" fmla="*/ 2533650 w 2753308"/>
                  <a:gd name="connsiteY102" fmla="*/ 1857375 h 1990725"/>
                  <a:gd name="connsiteX103" fmla="*/ 2543175 w 2753308"/>
                  <a:gd name="connsiteY103" fmla="*/ 1800225 h 1990725"/>
                  <a:gd name="connsiteX104" fmla="*/ 2543175 w 2753308"/>
                  <a:gd name="connsiteY104" fmla="*/ 1752600 h 1990725"/>
                  <a:gd name="connsiteX105" fmla="*/ 2543175 w 2753308"/>
                  <a:gd name="connsiteY105" fmla="*/ 1685925 h 1990725"/>
                  <a:gd name="connsiteX106" fmla="*/ 2552700 w 2753308"/>
                  <a:gd name="connsiteY106" fmla="*/ 1628775 h 1990725"/>
                  <a:gd name="connsiteX107" fmla="*/ 2562225 w 2753308"/>
                  <a:gd name="connsiteY107" fmla="*/ 1562100 h 1990725"/>
                  <a:gd name="connsiteX108" fmla="*/ 2552700 w 2753308"/>
                  <a:gd name="connsiteY108" fmla="*/ 1504950 h 1990725"/>
                  <a:gd name="connsiteX109" fmla="*/ 2581275 w 2753308"/>
                  <a:gd name="connsiteY109" fmla="*/ 1457325 h 1990725"/>
                  <a:gd name="connsiteX110" fmla="*/ 2552700 w 2753308"/>
                  <a:gd name="connsiteY110" fmla="*/ 1419225 h 1990725"/>
                  <a:gd name="connsiteX111" fmla="*/ 2581275 w 2753308"/>
                  <a:gd name="connsiteY111" fmla="*/ 1352550 h 1990725"/>
                  <a:gd name="connsiteX112" fmla="*/ 2581275 w 2753308"/>
                  <a:gd name="connsiteY112" fmla="*/ 1285875 h 1990725"/>
                  <a:gd name="connsiteX113" fmla="*/ 2562225 w 2753308"/>
                  <a:gd name="connsiteY113" fmla="*/ 1238250 h 1990725"/>
                  <a:gd name="connsiteX114" fmla="*/ 2571750 w 2753308"/>
                  <a:gd name="connsiteY114" fmla="*/ 1181100 h 1990725"/>
                  <a:gd name="connsiteX115" fmla="*/ 2571750 w 2753308"/>
                  <a:gd name="connsiteY115" fmla="*/ 1152525 h 1990725"/>
                  <a:gd name="connsiteX116" fmla="*/ 2581275 w 2753308"/>
                  <a:gd name="connsiteY116" fmla="*/ 1085850 h 1990725"/>
                  <a:gd name="connsiteX117" fmla="*/ 2581275 w 2753308"/>
                  <a:gd name="connsiteY117" fmla="*/ 1047750 h 1990725"/>
                  <a:gd name="connsiteX118" fmla="*/ 2571750 w 2753308"/>
                  <a:gd name="connsiteY118" fmla="*/ 981075 h 1990725"/>
                  <a:gd name="connsiteX119" fmla="*/ 2581275 w 2753308"/>
                  <a:gd name="connsiteY119" fmla="*/ 933450 h 1990725"/>
                  <a:gd name="connsiteX120" fmla="*/ 2600325 w 2753308"/>
                  <a:gd name="connsiteY120" fmla="*/ 866775 h 1990725"/>
                  <a:gd name="connsiteX121" fmla="*/ 2619375 w 2753308"/>
                  <a:gd name="connsiteY121" fmla="*/ 819150 h 1990725"/>
                  <a:gd name="connsiteX122" fmla="*/ 2600325 w 2753308"/>
                  <a:gd name="connsiteY122" fmla="*/ 781050 h 1990725"/>
                  <a:gd name="connsiteX123" fmla="*/ 2619375 w 2753308"/>
                  <a:gd name="connsiteY123" fmla="*/ 733425 h 1990725"/>
                  <a:gd name="connsiteX124" fmla="*/ 2638425 w 2753308"/>
                  <a:gd name="connsiteY124" fmla="*/ 676275 h 1990725"/>
                  <a:gd name="connsiteX125" fmla="*/ 2686050 w 2753308"/>
                  <a:gd name="connsiteY125" fmla="*/ 666750 h 1990725"/>
                  <a:gd name="connsiteX126" fmla="*/ 2667000 w 2753308"/>
                  <a:gd name="connsiteY126" fmla="*/ 600075 h 1990725"/>
                  <a:gd name="connsiteX127" fmla="*/ 2686050 w 2753308"/>
                  <a:gd name="connsiteY127" fmla="*/ 533400 h 1990725"/>
                  <a:gd name="connsiteX128" fmla="*/ 2695575 w 2753308"/>
                  <a:gd name="connsiteY128" fmla="*/ 485775 h 1990725"/>
                  <a:gd name="connsiteX129" fmla="*/ 2695575 w 2753308"/>
                  <a:gd name="connsiteY129" fmla="*/ 428625 h 1990725"/>
                  <a:gd name="connsiteX130" fmla="*/ 2714625 w 2753308"/>
                  <a:gd name="connsiteY130" fmla="*/ 361950 h 1990725"/>
                  <a:gd name="connsiteX131" fmla="*/ 2705100 w 2753308"/>
                  <a:gd name="connsiteY131" fmla="*/ 314325 h 1990725"/>
                  <a:gd name="connsiteX132" fmla="*/ 2705100 w 2753308"/>
                  <a:gd name="connsiteY132" fmla="*/ 247650 h 1990725"/>
                  <a:gd name="connsiteX133" fmla="*/ 2714625 w 2753308"/>
                  <a:gd name="connsiteY133" fmla="*/ 190500 h 1990725"/>
                  <a:gd name="connsiteX134" fmla="*/ 2743200 w 2753308"/>
                  <a:gd name="connsiteY134" fmla="*/ 142875 h 1990725"/>
                  <a:gd name="connsiteX135" fmla="*/ 2724150 w 2753308"/>
                  <a:gd name="connsiteY135" fmla="*/ 95250 h 1990725"/>
                  <a:gd name="connsiteX136" fmla="*/ 2752725 w 2753308"/>
                  <a:gd name="connsiteY136" fmla="*/ 57150 h 1990725"/>
                  <a:gd name="connsiteX137" fmla="*/ 2743200 w 2753308"/>
                  <a:gd name="connsiteY137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781050 w 2753308"/>
                  <a:gd name="connsiteY13" fmla="*/ 190500 h 1990725"/>
                  <a:gd name="connsiteX14" fmla="*/ 838200 w 2753308"/>
                  <a:gd name="connsiteY14" fmla="*/ 142875 h 1990725"/>
                  <a:gd name="connsiteX15" fmla="*/ 895350 w 2753308"/>
                  <a:gd name="connsiteY15" fmla="*/ 123825 h 1990725"/>
                  <a:gd name="connsiteX16" fmla="*/ 923925 w 2753308"/>
                  <a:gd name="connsiteY16" fmla="*/ 114300 h 1990725"/>
                  <a:gd name="connsiteX17" fmla="*/ 962025 w 2753308"/>
                  <a:gd name="connsiteY17" fmla="*/ 104775 h 1990725"/>
                  <a:gd name="connsiteX18" fmla="*/ 1019175 w 2753308"/>
                  <a:gd name="connsiteY18" fmla="*/ 85725 h 1990725"/>
                  <a:gd name="connsiteX19" fmla="*/ 1047750 w 2753308"/>
                  <a:gd name="connsiteY19" fmla="*/ 76200 h 1990725"/>
                  <a:gd name="connsiteX20" fmla="*/ 1095375 w 2753308"/>
                  <a:gd name="connsiteY20" fmla="*/ 66675 h 1990725"/>
                  <a:gd name="connsiteX21" fmla="*/ 1123950 w 2753308"/>
                  <a:gd name="connsiteY21" fmla="*/ 57150 h 1990725"/>
                  <a:gd name="connsiteX22" fmla="*/ 1171575 w 2753308"/>
                  <a:gd name="connsiteY22" fmla="*/ 47625 h 1990725"/>
                  <a:gd name="connsiteX23" fmla="*/ 1276350 w 2753308"/>
                  <a:gd name="connsiteY23" fmla="*/ 28575 h 1990725"/>
                  <a:gd name="connsiteX24" fmla="*/ 1343025 w 2753308"/>
                  <a:gd name="connsiteY24" fmla="*/ 9525 h 1990725"/>
                  <a:gd name="connsiteX25" fmla="*/ 1457325 w 2753308"/>
                  <a:gd name="connsiteY25" fmla="*/ 19050 h 1990725"/>
                  <a:gd name="connsiteX26" fmla="*/ 1476375 w 2753308"/>
                  <a:gd name="connsiteY26" fmla="*/ 47625 h 1990725"/>
                  <a:gd name="connsiteX27" fmla="*/ 1485900 w 2753308"/>
                  <a:gd name="connsiteY27" fmla="*/ 95250 h 1990725"/>
                  <a:gd name="connsiteX28" fmla="*/ 1495425 w 2753308"/>
                  <a:gd name="connsiteY28" fmla="*/ 333375 h 1990725"/>
                  <a:gd name="connsiteX29" fmla="*/ 1524000 w 2753308"/>
                  <a:gd name="connsiteY29" fmla="*/ 495300 h 1990725"/>
                  <a:gd name="connsiteX30" fmla="*/ 1533525 w 2753308"/>
                  <a:gd name="connsiteY30" fmla="*/ 523875 h 1990725"/>
                  <a:gd name="connsiteX31" fmla="*/ 1552575 w 2753308"/>
                  <a:gd name="connsiteY31" fmla="*/ 600075 h 1990725"/>
                  <a:gd name="connsiteX32" fmla="*/ 1543050 w 2753308"/>
                  <a:gd name="connsiteY32" fmla="*/ 647700 h 1990725"/>
                  <a:gd name="connsiteX33" fmla="*/ 1552575 w 2753308"/>
                  <a:gd name="connsiteY33" fmla="*/ 666750 h 1990725"/>
                  <a:gd name="connsiteX34" fmla="*/ 1581150 w 2753308"/>
                  <a:gd name="connsiteY34" fmla="*/ 695325 h 1990725"/>
                  <a:gd name="connsiteX35" fmla="*/ 1600202 w 2753308"/>
                  <a:gd name="connsiteY35" fmla="*/ 762000 h 1990725"/>
                  <a:gd name="connsiteX36" fmla="*/ 1600200 w 2753308"/>
                  <a:gd name="connsiteY36" fmla="*/ 819150 h 1990725"/>
                  <a:gd name="connsiteX37" fmla="*/ 1609725 w 2753308"/>
                  <a:gd name="connsiteY37" fmla="*/ 876300 h 1990725"/>
                  <a:gd name="connsiteX38" fmla="*/ 1619250 w 2753308"/>
                  <a:gd name="connsiteY38" fmla="*/ 904875 h 1990725"/>
                  <a:gd name="connsiteX39" fmla="*/ 1609725 w 2753308"/>
                  <a:gd name="connsiteY39" fmla="*/ 952500 h 1990725"/>
                  <a:gd name="connsiteX40" fmla="*/ 1628775 w 2753308"/>
                  <a:gd name="connsiteY40" fmla="*/ 1000125 h 1990725"/>
                  <a:gd name="connsiteX41" fmla="*/ 1628775 w 2753308"/>
                  <a:gd name="connsiteY41" fmla="*/ 1028700 h 1990725"/>
                  <a:gd name="connsiteX42" fmla="*/ 1638300 w 2753308"/>
                  <a:gd name="connsiteY42" fmla="*/ 1076325 h 1990725"/>
                  <a:gd name="connsiteX43" fmla="*/ 1638300 w 2753308"/>
                  <a:gd name="connsiteY43" fmla="*/ 1123950 h 1990725"/>
                  <a:gd name="connsiteX44" fmla="*/ 1647825 w 2753308"/>
                  <a:gd name="connsiteY44" fmla="*/ 1162050 h 1990725"/>
                  <a:gd name="connsiteX45" fmla="*/ 1638300 w 2753308"/>
                  <a:gd name="connsiteY45" fmla="*/ 1181100 h 1990725"/>
                  <a:gd name="connsiteX46" fmla="*/ 1657350 w 2753308"/>
                  <a:gd name="connsiteY46" fmla="*/ 1219200 h 1990725"/>
                  <a:gd name="connsiteX47" fmla="*/ 1657350 w 2753308"/>
                  <a:gd name="connsiteY47" fmla="*/ 1266825 h 1990725"/>
                  <a:gd name="connsiteX48" fmla="*/ 1676400 w 2753308"/>
                  <a:gd name="connsiteY48" fmla="*/ 1314450 h 1990725"/>
                  <a:gd name="connsiteX49" fmla="*/ 1676400 w 2753308"/>
                  <a:gd name="connsiteY49" fmla="*/ 1362075 h 1990725"/>
                  <a:gd name="connsiteX50" fmla="*/ 1714500 w 2753308"/>
                  <a:gd name="connsiteY50" fmla="*/ 1400175 h 1990725"/>
                  <a:gd name="connsiteX51" fmla="*/ 1743075 w 2753308"/>
                  <a:gd name="connsiteY51" fmla="*/ 1362075 h 1990725"/>
                  <a:gd name="connsiteX52" fmla="*/ 1752600 w 2753308"/>
                  <a:gd name="connsiteY52" fmla="*/ 1314450 h 1990725"/>
                  <a:gd name="connsiteX53" fmla="*/ 1771650 w 2753308"/>
                  <a:gd name="connsiteY53" fmla="*/ 1257300 h 1990725"/>
                  <a:gd name="connsiteX54" fmla="*/ 1771650 w 2753308"/>
                  <a:gd name="connsiteY54" fmla="*/ 1219200 h 1990725"/>
                  <a:gd name="connsiteX55" fmla="*/ 1790700 w 2753308"/>
                  <a:gd name="connsiteY55" fmla="*/ 1152525 h 1990725"/>
                  <a:gd name="connsiteX56" fmla="*/ 1781175 w 2753308"/>
                  <a:gd name="connsiteY56" fmla="*/ 1085850 h 1990725"/>
                  <a:gd name="connsiteX57" fmla="*/ 1790700 w 2753308"/>
                  <a:gd name="connsiteY57" fmla="*/ 1057275 h 1990725"/>
                  <a:gd name="connsiteX58" fmla="*/ 1809750 w 2753308"/>
                  <a:gd name="connsiteY58" fmla="*/ 990600 h 1990725"/>
                  <a:gd name="connsiteX59" fmla="*/ 1819275 w 2753308"/>
                  <a:gd name="connsiteY59" fmla="*/ 942975 h 1990725"/>
                  <a:gd name="connsiteX60" fmla="*/ 1828800 w 2753308"/>
                  <a:gd name="connsiteY60" fmla="*/ 895350 h 1990725"/>
                  <a:gd name="connsiteX61" fmla="*/ 1847850 w 2753308"/>
                  <a:gd name="connsiteY61" fmla="*/ 847725 h 1990725"/>
                  <a:gd name="connsiteX62" fmla="*/ 1895475 w 2753308"/>
                  <a:gd name="connsiteY62" fmla="*/ 904875 h 1990725"/>
                  <a:gd name="connsiteX63" fmla="*/ 1895475 w 2753308"/>
                  <a:gd name="connsiteY63" fmla="*/ 952500 h 1990725"/>
                  <a:gd name="connsiteX64" fmla="*/ 1914525 w 2753308"/>
                  <a:gd name="connsiteY64" fmla="*/ 1009650 h 1990725"/>
                  <a:gd name="connsiteX65" fmla="*/ 2019300 w 2753308"/>
                  <a:gd name="connsiteY65" fmla="*/ 1047750 h 1990725"/>
                  <a:gd name="connsiteX66" fmla="*/ 1981200 w 2753308"/>
                  <a:gd name="connsiteY66" fmla="*/ 1019175 h 1990725"/>
                  <a:gd name="connsiteX67" fmla="*/ 2028825 w 2753308"/>
                  <a:gd name="connsiteY67" fmla="*/ 1000125 h 1990725"/>
                  <a:gd name="connsiteX68" fmla="*/ 2057400 w 2753308"/>
                  <a:gd name="connsiteY68" fmla="*/ 942975 h 1990725"/>
                  <a:gd name="connsiteX69" fmla="*/ 2085975 w 2753308"/>
                  <a:gd name="connsiteY69" fmla="*/ 885825 h 1990725"/>
                  <a:gd name="connsiteX70" fmla="*/ 2066925 w 2753308"/>
                  <a:gd name="connsiteY70" fmla="*/ 819150 h 1990725"/>
                  <a:gd name="connsiteX71" fmla="*/ 2114550 w 2753308"/>
                  <a:gd name="connsiteY71" fmla="*/ 762000 h 1990725"/>
                  <a:gd name="connsiteX72" fmla="*/ 2171700 w 2753308"/>
                  <a:gd name="connsiteY72" fmla="*/ 762000 h 1990725"/>
                  <a:gd name="connsiteX73" fmla="*/ 2228850 w 2753308"/>
                  <a:gd name="connsiteY73" fmla="*/ 762000 h 1990725"/>
                  <a:gd name="connsiteX74" fmla="*/ 2276475 w 2753308"/>
                  <a:gd name="connsiteY74" fmla="*/ 809625 h 1990725"/>
                  <a:gd name="connsiteX75" fmla="*/ 2295525 w 2753308"/>
                  <a:gd name="connsiteY75" fmla="*/ 857250 h 1990725"/>
                  <a:gd name="connsiteX76" fmla="*/ 2314575 w 2753308"/>
                  <a:gd name="connsiteY76" fmla="*/ 914400 h 1990725"/>
                  <a:gd name="connsiteX77" fmla="*/ 2333625 w 2753308"/>
                  <a:gd name="connsiteY77" fmla="*/ 971550 h 1990725"/>
                  <a:gd name="connsiteX78" fmla="*/ 2352675 w 2753308"/>
                  <a:gd name="connsiteY78" fmla="*/ 1028700 h 1990725"/>
                  <a:gd name="connsiteX79" fmla="*/ 2343150 w 2753308"/>
                  <a:gd name="connsiteY79" fmla="*/ 1057275 h 1990725"/>
                  <a:gd name="connsiteX80" fmla="*/ 2371725 w 2753308"/>
                  <a:gd name="connsiteY80" fmla="*/ 1114425 h 1990725"/>
                  <a:gd name="connsiteX81" fmla="*/ 2371725 w 2753308"/>
                  <a:gd name="connsiteY81" fmla="*/ 1162050 h 1990725"/>
                  <a:gd name="connsiteX82" fmla="*/ 2371725 w 2753308"/>
                  <a:gd name="connsiteY82" fmla="*/ 1209675 h 1990725"/>
                  <a:gd name="connsiteX83" fmla="*/ 2352675 w 2753308"/>
                  <a:gd name="connsiteY83" fmla="*/ 1238250 h 1990725"/>
                  <a:gd name="connsiteX84" fmla="*/ 2362200 w 2753308"/>
                  <a:gd name="connsiteY84" fmla="*/ 1276350 h 1990725"/>
                  <a:gd name="connsiteX85" fmla="*/ 2371725 w 2753308"/>
                  <a:gd name="connsiteY85" fmla="*/ 1333500 h 1990725"/>
                  <a:gd name="connsiteX86" fmla="*/ 2390775 w 2753308"/>
                  <a:gd name="connsiteY86" fmla="*/ 1390650 h 1990725"/>
                  <a:gd name="connsiteX87" fmla="*/ 2390775 w 2753308"/>
                  <a:gd name="connsiteY87" fmla="*/ 1447800 h 1990725"/>
                  <a:gd name="connsiteX88" fmla="*/ 2409825 w 2753308"/>
                  <a:gd name="connsiteY88" fmla="*/ 1504950 h 1990725"/>
                  <a:gd name="connsiteX89" fmla="*/ 2428875 w 2753308"/>
                  <a:gd name="connsiteY89" fmla="*/ 1562100 h 1990725"/>
                  <a:gd name="connsiteX90" fmla="*/ 2438400 w 2753308"/>
                  <a:gd name="connsiteY90" fmla="*/ 1590675 h 1990725"/>
                  <a:gd name="connsiteX91" fmla="*/ 2438400 w 2753308"/>
                  <a:gd name="connsiteY91" fmla="*/ 1638300 h 1990725"/>
                  <a:gd name="connsiteX92" fmla="*/ 2457450 w 2753308"/>
                  <a:gd name="connsiteY92" fmla="*/ 1685925 h 1990725"/>
                  <a:gd name="connsiteX93" fmla="*/ 2457450 w 2753308"/>
                  <a:gd name="connsiteY93" fmla="*/ 1743075 h 1990725"/>
                  <a:gd name="connsiteX94" fmla="*/ 2466975 w 2753308"/>
                  <a:gd name="connsiteY94" fmla="*/ 1800225 h 1990725"/>
                  <a:gd name="connsiteX95" fmla="*/ 2457450 w 2753308"/>
                  <a:gd name="connsiteY95" fmla="*/ 1838325 h 1990725"/>
                  <a:gd name="connsiteX96" fmla="*/ 2466975 w 2753308"/>
                  <a:gd name="connsiteY96" fmla="*/ 1876425 h 1990725"/>
                  <a:gd name="connsiteX97" fmla="*/ 2486025 w 2753308"/>
                  <a:gd name="connsiteY97" fmla="*/ 1933575 h 1990725"/>
                  <a:gd name="connsiteX98" fmla="*/ 2457450 w 2753308"/>
                  <a:gd name="connsiteY98" fmla="*/ 1962150 h 1990725"/>
                  <a:gd name="connsiteX99" fmla="*/ 2486025 w 2753308"/>
                  <a:gd name="connsiteY99" fmla="*/ 1990725 h 1990725"/>
                  <a:gd name="connsiteX100" fmla="*/ 2533650 w 2753308"/>
                  <a:gd name="connsiteY100" fmla="*/ 1924050 h 1990725"/>
                  <a:gd name="connsiteX101" fmla="*/ 2533650 w 2753308"/>
                  <a:gd name="connsiteY101" fmla="*/ 1857375 h 1990725"/>
                  <a:gd name="connsiteX102" fmla="*/ 2543175 w 2753308"/>
                  <a:gd name="connsiteY102" fmla="*/ 1800225 h 1990725"/>
                  <a:gd name="connsiteX103" fmla="*/ 2543175 w 2753308"/>
                  <a:gd name="connsiteY103" fmla="*/ 1752600 h 1990725"/>
                  <a:gd name="connsiteX104" fmla="*/ 2543175 w 2753308"/>
                  <a:gd name="connsiteY104" fmla="*/ 1685925 h 1990725"/>
                  <a:gd name="connsiteX105" fmla="*/ 2552700 w 2753308"/>
                  <a:gd name="connsiteY105" fmla="*/ 1628775 h 1990725"/>
                  <a:gd name="connsiteX106" fmla="*/ 2562225 w 2753308"/>
                  <a:gd name="connsiteY106" fmla="*/ 1562100 h 1990725"/>
                  <a:gd name="connsiteX107" fmla="*/ 2552700 w 2753308"/>
                  <a:gd name="connsiteY107" fmla="*/ 1504950 h 1990725"/>
                  <a:gd name="connsiteX108" fmla="*/ 2581275 w 2753308"/>
                  <a:gd name="connsiteY108" fmla="*/ 1457325 h 1990725"/>
                  <a:gd name="connsiteX109" fmla="*/ 2552700 w 2753308"/>
                  <a:gd name="connsiteY109" fmla="*/ 1419225 h 1990725"/>
                  <a:gd name="connsiteX110" fmla="*/ 2581275 w 2753308"/>
                  <a:gd name="connsiteY110" fmla="*/ 1352550 h 1990725"/>
                  <a:gd name="connsiteX111" fmla="*/ 2581275 w 2753308"/>
                  <a:gd name="connsiteY111" fmla="*/ 1285875 h 1990725"/>
                  <a:gd name="connsiteX112" fmla="*/ 2562225 w 2753308"/>
                  <a:gd name="connsiteY112" fmla="*/ 1238250 h 1990725"/>
                  <a:gd name="connsiteX113" fmla="*/ 2571750 w 2753308"/>
                  <a:gd name="connsiteY113" fmla="*/ 1181100 h 1990725"/>
                  <a:gd name="connsiteX114" fmla="*/ 2571750 w 2753308"/>
                  <a:gd name="connsiteY114" fmla="*/ 1152525 h 1990725"/>
                  <a:gd name="connsiteX115" fmla="*/ 2581275 w 2753308"/>
                  <a:gd name="connsiteY115" fmla="*/ 1085850 h 1990725"/>
                  <a:gd name="connsiteX116" fmla="*/ 2581275 w 2753308"/>
                  <a:gd name="connsiteY116" fmla="*/ 1047750 h 1990725"/>
                  <a:gd name="connsiteX117" fmla="*/ 2571750 w 2753308"/>
                  <a:gd name="connsiteY117" fmla="*/ 981075 h 1990725"/>
                  <a:gd name="connsiteX118" fmla="*/ 2581275 w 2753308"/>
                  <a:gd name="connsiteY118" fmla="*/ 933450 h 1990725"/>
                  <a:gd name="connsiteX119" fmla="*/ 2600325 w 2753308"/>
                  <a:gd name="connsiteY119" fmla="*/ 866775 h 1990725"/>
                  <a:gd name="connsiteX120" fmla="*/ 2619375 w 2753308"/>
                  <a:gd name="connsiteY120" fmla="*/ 819150 h 1990725"/>
                  <a:gd name="connsiteX121" fmla="*/ 2600325 w 2753308"/>
                  <a:gd name="connsiteY121" fmla="*/ 781050 h 1990725"/>
                  <a:gd name="connsiteX122" fmla="*/ 2619375 w 2753308"/>
                  <a:gd name="connsiteY122" fmla="*/ 733425 h 1990725"/>
                  <a:gd name="connsiteX123" fmla="*/ 2638425 w 2753308"/>
                  <a:gd name="connsiteY123" fmla="*/ 676275 h 1990725"/>
                  <a:gd name="connsiteX124" fmla="*/ 2686050 w 2753308"/>
                  <a:gd name="connsiteY124" fmla="*/ 666750 h 1990725"/>
                  <a:gd name="connsiteX125" fmla="*/ 2667000 w 2753308"/>
                  <a:gd name="connsiteY125" fmla="*/ 600075 h 1990725"/>
                  <a:gd name="connsiteX126" fmla="*/ 2686050 w 2753308"/>
                  <a:gd name="connsiteY126" fmla="*/ 533400 h 1990725"/>
                  <a:gd name="connsiteX127" fmla="*/ 2695575 w 2753308"/>
                  <a:gd name="connsiteY127" fmla="*/ 485775 h 1990725"/>
                  <a:gd name="connsiteX128" fmla="*/ 2695575 w 2753308"/>
                  <a:gd name="connsiteY128" fmla="*/ 428625 h 1990725"/>
                  <a:gd name="connsiteX129" fmla="*/ 2714625 w 2753308"/>
                  <a:gd name="connsiteY129" fmla="*/ 361950 h 1990725"/>
                  <a:gd name="connsiteX130" fmla="*/ 2705100 w 2753308"/>
                  <a:gd name="connsiteY130" fmla="*/ 314325 h 1990725"/>
                  <a:gd name="connsiteX131" fmla="*/ 2705100 w 2753308"/>
                  <a:gd name="connsiteY131" fmla="*/ 247650 h 1990725"/>
                  <a:gd name="connsiteX132" fmla="*/ 2714625 w 2753308"/>
                  <a:gd name="connsiteY132" fmla="*/ 190500 h 1990725"/>
                  <a:gd name="connsiteX133" fmla="*/ 2743200 w 2753308"/>
                  <a:gd name="connsiteY133" fmla="*/ 142875 h 1990725"/>
                  <a:gd name="connsiteX134" fmla="*/ 2724150 w 2753308"/>
                  <a:gd name="connsiteY134" fmla="*/ 95250 h 1990725"/>
                  <a:gd name="connsiteX135" fmla="*/ 2752725 w 2753308"/>
                  <a:gd name="connsiteY135" fmla="*/ 57150 h 1990725"/>
                  <a:gd name="connsiteX136" fmla="*/ 2743200 w 2753308"/>
                  <a:gd name="connsiteY136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895350 w 2753308"/>
                  <a:gd name="connsiteY14" fmla="*/ 123825 h 1990725"/>
                  <a:gd name="connsiteX15" fmla="*/ 923925 w 2753308"/>
                  <a:gd name="connsiteY15" fmla="*/ 114300 h 1990725"/>
                  <a:gd name="connsiteX16" fmla="*/ 962025 w 2753308"/>
                  <a:gd name="connsiteY16" fmla="*/ 104775 h 1990725"/>
                  <a:gd name="connsiteX17" fmla="*/ 1019175 w 2753308"/>
                  <a:gd name="connsiteY17" fmla="*/ 85725 h 1990725"/>
                  <a:gd name="connsiteX18" fmla="*/ 1047750 w 2753308"/>
                  <a:gd name="connsiteY18" fmla="*/ 76200 h 1990725"/>
                  <a:gd name="connsiteX19" fmla="*/ 1095375 w 2753308"/>
                  <a:gd name="connsiteY19" fmla="*/ 66675 h 1990725"/>
                  <a:gd name="connsiteX20" fmla="*/ 1123950 w 2753308"/>
                  <a:gd name="connsiteY20" fmla="*/ 57150 h 1990725"/>
                  <a:gd name="connsiteX21" fmla="*/ 1171575 w 2753308"/>
                  <a:gd name="connsiteY21" fmla="*/ 47625 h 1990725"/>
                  <a:gd name="connsiteX22" fmla="*/ 1276350 w 2753308"/>
                  <a:gd name="connsiteY22" fmla="*/ 28575 h 1990725"/>
                  <a:gd name="connsiteX23" fmla="*/ 1343025 w 2753308"/>
                  <a:gd name="connsiteY23" fmla="*/ 9525 h 1990725"/>
                  <a:gd name="connsiteX24" fmla="*/ 1457325 w 2753308"/>
                  <a:gd name="connsiteY24" fmla="*/ 19050 h 1990725"/>
                  <a:gd name="connsiteX25" fmla="*/ 1476375 w 2753308"/>
                  <a:gd name="connsiteY25" fmla="*/ 47625 h 1990725"/>
                  <a:gd name="connsiteX26" fmla="*/ 1485900 w 2753308"/>
                  <a:gd name="connsiteY26" fmla="*/ 95250 h 1990725"/>
                  <a:gd name="connsiteX27" fmla="*/ 1495425 w 2753308"/>
                  <a:gd name="connsiteY27" fmla="*/ 333375 h 1990725"/>
                  <a:gd name="connsiteX28" fmla="*/ 1524000 w 2753308"/>
                  <a:gd name="connsiteY28" fmla="*/ 495300 h 1990725"/>
                  <a:gd name="connsiteX29" fmla="*/ 1533525 w 2753308"/>
                  <a:gd name="connsiteY29" fmla="*/ 523875 h 1990725"/>
                  <a:gd name="connsiteX30" fmla="*/ 1552575 w 2753308"/>
                  <a:gd name="connsiteY30" fmla="*/ 600075 h 1990725"/>
                  <a:gd name="connsiteX31" fmla="*/ 1543050 w 2753308"/>
                  <a:gd name="connsiteY31" fmla="*/ 647700 h 1990725"/>
                  <a:gd name="connsiteX32" fmla="*/ 1552575 w 2753308"/>
                  <a:gd name="connsiteY32" fmla="*/ 666750 h 1990725"/>
                  <a:gd name="connsiteX33" fmla="*/ 1581150 w 2753308"/>
                  <a:gd name="connsiteY33" fmla="*/ 695325 h 1990725"/>
                  <a:gd name="connsiteX34" fmla="*/ 1600202 w 2753308"/>
                  <a:gd name="connsiteY34" fmla="*/ 762000 h 1990725"/>
                  <a:gd name="connsiteX35" fmla="*/ 1600200 w 2753308"/>
                  <a:gd name="connsiteY35" fmla="*/ 819150 h 1990725"/>
                  <a:gd name="connsiteX36" fmla="*/ 1609725 w 2753308"/>
                  <a:gd name="connsiteY36" fmla="*/ 876300 h 1990725"/>
                  <a:gd name="connsiteX37" fmla="*/ 1619250 w 2753308"/>
                  <a:gd name="connsiteY37" fmla="*/ 904875 h 1990725"/>
                  <a:gd name="connsiteX38" fmla="*/ 1609725 w 2753308"/>
                  <a:gd name="connsiteY38" fmla="*/ 952500 h 1990725"/>
                  <a:gd name="connsiteX39" fmla="*/ 1628775 w 2753308"/>
                  <a:gd name="connsiteY39" fmla="*/ 1000125 h 1990725"/>
                  <a:gd name="connsiteX40" fmla="*/ 1628775 w 2753308"/>
                  <a:gd name="connsiteY40" fmla="*/ 1028700 h 1990725"/>
                  <a:gd name="connsiteX41" fmla="*/ 1638300 w 2753308"/>
                  <a:gd name="connsiteY41" fmla="*/ 1076325 h 1990725"/>
                  <a:gd name="connsiteX42" fmla="*/ 1638300 w 2753308"/>
                  <a:gd name="connsiteY42" fmla="*/ 1123950 h 1990725"/>
                  <a:gd name="connsiteX43" fmla="*/ 1647825 w 2753308"/>
                  <a:gd name="connsiteY43" fmla="*/ 1162050 h 1990725"/>
                  <a:gd name="connsiteX44" fmla="*/ 1638300 w 2753308"/>
                  <a:gd name="connsiteY44" fmla="*/ 1181100 h 1990725"/>
                  <a:gd name="connsiteX45" fmla="*/ 1657350 w 2753308"/>
                  <a:gd name="connsiteY45" fmla="*/ 1219200 h 1990725"/>
                  <a:gd name="connsiteX46" fmla="*/ 1657350 w 2753308"/>
                  <a:gd name="connsiteY46" fmla="*/ 1266825 h 1990725"/>
                  <a:gd name="connsiteX47" fmla="*/ 1676400 w 2753308"/>
                  <a:gd name="connsiteY47" fmla="*/ 1314450 h 1990725"/>
                  <a:gd name="connsiteX48" fmla="*/ 1676400 w 2753308"/>
                  <a:gd name="connsiteY48" fmla="*/ 1362075 h 1990725"/>
                  <a:gd name="connsiteX49" fmla="*/ 1714500 w 2753308"/>
                  <a:gd name="connsiteY49" fmla="*/ 1400175 h 1990725"/>
                  <a:gd name="connsiteX50" fmla="*/ 1743075 w 2753308"/>
                  <a:gd name="connsiteY50" fmla="*/ 1362075 h 1990725"/>
                  <a:gd name="connsiteX51" fmla="*/ 1752600 w 2753308"/>
                  <a:gd name="connsiteY51" fmla="*/ 1314450 h 1990725"/>
                  <a:gd name="connsiteX52" fmla="*/ 1771650 w 2753308"/>
                  <a:gd name="connsiteY52" fmla="*/ 1257300 h 1990725"/>
                  <a:gd name="connsiteX53" fmla="*/ 1771650 w 2753308"/>
                  <a:gd name="connsiteY53" fmla="*/ 1219200 h 1990725"/>
                  <a:gd name="connsiteX54" fmla="*/ 1790700 w 2753308"/>
                  <a:gd name="connsiteY54" fmla="*/ 1152525 h 1990725"/>
                  <a:gd name="connsiteX55" fmla="*/ 1781175 w 2753308"/>
                  <a:gd name="connsiteY55" fmla="*/ 1085850 h 1990725"/>
                  <a:gd name="connsiteX56" fmla="*/ 1790700 w 2753308"/>
                  <a:gd name="connsiteY56" fmla="*/ 1057275 h 1990725"/>
                  <a:gd name="connsiteX57" fmla="*/ 1809750 w 2753308"/>
                  <a:gd name="connsiteY57" fmla="*/ 990600 h 1990725"/>
                  <a:gd name="connsiteX58" fmla="*/ 1819275 w 2753308"/>
                  <a:gd name="connsiteY58" fmla="*/ 942975 h 1990725"/>
                  <a:gd name="connsiteX59" fmla="*/ 1828800 w 2753308"/>
                  <a:gd name="connsiteY59" fmla="*/ 895350 h 1990725"/>
                  <a:gd name="connsiteX60" fmla="*/ 1847850 w 2753308"/>
                  <a:gd name="connsiteY60" fmla="*/ 847725 h 1990725"/>
                  <a:gd name="connsiteX61" fmla="*/ 1895475 w 2753308"/>
                  <a:gd name="connsiteY61" fmla="*/ 904875 h 1990725"/>
                  <a:gd name="connsiteX62" fmla="*/ 1895475 w 2753308"/>
                  <a:gd name="connsiteY62" fmla="*/ 952500 h 1990725"/>
                  <a:gd name="connsiteX63" fmla="*/ 1914525 w 2753308"/>
                  <a:gd name="connsiteY63" fmla="*/ 1009650 h 1990725"/>
                  <a:gd name="connsiteX64" fmla="*/ 2019300 w 2753308"/>
                  <a:gd name="connsiteY64" fmla="*/ 1047750 h 1990725"/>
                  <a:gd name="connsiteX65" fmla="*/ 1981200 w 2753308"/>
                  <a:gd name="connsiteY65" fmla="*/ 1019175 h 1990725"/>
                  <a:gd name="connsiteX66" fmla="*/ 2028825 w 2753308"/>
                  <a:gd name="connsiteY66" fmla="*/ 1000125 h 1990725"/>
                  <a:gd name="connsiteX67" fmla="*/ 2057400 w 2753308"/>
                  <a:gd name="connsiteY67" fmla="*/ 942975 h 1990725"/>
                  <a:gd name="connsiteX68" fmla="*/ 2085975 w 2753308"/>
                  <a:gd name="connsiteY68" fmla="*/ 885825 h 1990725"/>
                  <a:gd name="connsiteX69" fmla="*/ 2066925 w 2753308"/>
                  <a:gd name="connsiteY69" fmla="*/ 819150 h 1990725"/>
                  <a:gd name="connsiteX70" fmla="*/ 2114550 w 2753308"/>
                  <a:gd name="connsiteY70" fmla="*/ 762000 h 1990725"/>
                  <a:gd name="connsiteX71" fmla="*/ 2171700 w 2753308"/>
                  <a:gd name="connsiteY71" fmla="*/ 762000 h 1990725"/>
                  <a:gd name="connsiteX72" fmla="*/ 2228850 w 2753308"/>
                  <a:gd name="connsiteY72" fmla="*/ 762000 h 1990725"/>
                  <a:gd name="connsiteX73" fmla="*/ 2276475 w 2753308"/>
                  <a:gd name="connsiteY73" fmla="*/ 809625 h 1990725"/>
                  <a:gd name="connsiteX74" fmla="*/ 2295525 w 2753308"/>
                  <a:gd name="connsiteY74" fmla="*/ 857250 h 1990725"/>
                  <a:gd name="connsiteX75" fmla="*/ 2314575 w 2753308"/>
                  <a:gd name="connsiteY75" fmla="*/ 914400 h 1990725"/>
                  <a:gd name="connsiteX76" fmla="*/ 2333625 w 2753308"/>
                  <a:gd name="connsiteY76" fmla="*/ 971550 h 1990725"/>
                  <a:gd name="connsiteX77" fmla="*/ 2352675 w 2753308"/>
                  <a:gd name="connsiteY77" fmla="*/ 1028700 h 1990725"/>
                  <a:gd name="connsiteX78" fmla="*/ 2343150 w 2753308"/>
                  <a:gd name="connsiteY78" fmla="*/ 1057275 h 1990725"/>
                  <a:gd name="connsiteX79" fmla="*/ 2371725 w 2753308"/>
                  <a:gd name="connsiteY79" fmla="*/ 1114425 h 1990725"/>
                  <a:gd name="connsiteX80" fmla="*/ 2371725 w 2753308"/>
                  <a:gd name="connsiteY80" fmla="*/ 1162050 h 1990725"/>
                  <a:gd name="connsiteX81" fmla="*/ 2371725 w 2753308"/>
                  <a:gd name="connsiteY81" fmla="*/ 1209675 h 1990725"/>
                  <a:gd name="connsiteX82" fmla="*/ 2352675 w 2753308"/>
                  <a:gd name="connsiteY82" fmla="*/ 1238250 h 1990725"/>
                  <a:gd name="connsiteX83" fmla="*/ 2362200 w 2753308"/>
                  <a:gd name="connsiteY83" fmla="*/ 1276350 h 1990725"/>
                  <a:gd name="connsiteX84" fmla="*/ 2371725 w 2753308"/>
                  <a:gd name="connsiteY84" fmla="*/ 1333500 h 1990725"/>
                  <a:gd name="connsiteX85" fmla="*/ 2390775 w 2753308"/>
                  <a:gd name="connsiteY85" fmla="*/ 1390650 h 1990725"/>
                  <a:gd name="connsiteX86" fmla="*/ 2390775 w 2753308"/>
                  <a:gd name="connsiteY86" fmla="*/ 1447800 h 1990725"/>
                  <a:gd name="connsiteX87" fmla="*/ 2409825 w 2753308"/>
                  <a:gd name="connsiteY87" fmla="*/ 1504950 h 1990725"/>
                  <a:gd name="connsiteX88" fmla="*/ 2428875 w 2753308"/>
                  <a:gd name="connsiteY88" fmla="*/ 1562100 h 1990725"/>
                  <a:gd name="connsiteX89" fmla="*/ 2438400 w 2753308"/>
                  <a:gd name="connsiteY89" fmla="*/ 1590675 h 1990725"/>
                  <a:gd name="connsiteX90" fmla="*/ 2438400 w 2753308"/>
                  <a:gd name="connsiteY90" fmla="*/ 1638300 h 1990725"/>
                  <a:gd name="connsiteX91" fmla="*/ 2457450 w 2753308"/>
                  <a:gd name="connsiteY91" fmla="*/ 1685925 h 1990725"/>
                  <a:gd name="connsiteX92" fmla="*/ 2457450 w 2753308"/>
                  <a:gd name="connsiteY92" fmla="*/ 1743075 h 1990725"/>
                  <a:gd name="connsiteX93" fmla="*/ 2466975 w 2753308"/>
                  <a:gd name="connsiteY93" fmla="*/ 1800225 h 1990725"/>
                  <a:gd name="connsiteX94" fmla="*/ 2457450 w 2753308"/>
                  <a:gd name="connsiteY94" fmla="*/ 1838325 h 1990725"/>
                  <a:gd name="connsiteX95" fmla="*/ 2466975 w 2753308"/>
                  <a:gd name="connsiteY95" fmla="*/ 1876425 h 1990725"/>
                  <a:gd name="connsiteX96" fmla="*/ 2486025 w 2753308"/>
                  <a:gd name="connsiteY96" fmla="*/ 1933575 h 1990725"/>
                  <a:gd name="connsiteX97" fmla="*/ 2457450 w 2753308"/>
                  <a:gd name="connsiteY97" fmla="*/ 1962150 h 1990725"/>
                  <a:gd name="connsiteX98" fmla="*/ 2486025 w 2753308"/>
                  <a:gd name="connsiteY98" fmla="*/ 1990725 h 1990725"/>
                  <a:gd name="connsiteX99" fmla="*/ 2533650 w 2753308"/>
                  <a:gd name="connsiteY99" fmla="*/ 1924050 h 1990725"/>
                  <a:gd name="connsiteX100" fmla="*/ 2533650 w 2753308"/>
                  <a:gd name="connsiteY100" fmla="*/ 1857375 h 1990725"/>
                  <a:gd name="connsiteX101" fmla="*/ 2543175 w 2753308"/>
                  <a:gd name="connsiteY101" fmla="*/ 1800225 h 1990725"/>
                  <a:gd name="connsiteX102" fmla="*/ 2543175 w 2753308"/>
                  <a:gd name="connsiteY102" fmla="*/ 1752600 h 1990725"/>
                  <a:gd name="connsiteX103" fmla="*/ 2543175 w 2753308"/>
                  <a:gd name="connsiteY103" fmla="*/ 1685925 h 1990725"/>
                  <a:gd name="connsiteX104" fmla="*/ 2552700 w 2753308"/>
                  <a:gd name="connsiteY104" fmla="*/ 1628775 h 1990725"/>
                  <a:gd name="connsiteX105" fmla="*/ 2562225 w 2753308"/>
                  <a:gd name="connsiteY105" fmla="*/ 1562100 h 1990725"/>
                  <a:gd name="connsiteX106" fmla="*/ 2552700 w 2753308"/>
                  <a:gd name="connsiteY106" fmla="*/ 1504950 h 1990725"/>
                  <a:gd name="connsiteX107" fmla="*/ 2581275 w 2753308"/>
                  <a:gd name="connsiteY107" fmla="*/ 1457325 h 1990725"/>
                  <a:gd name="connsiteX108" fmla="*/ 2552700 w 2753308"/>
                  <a:gd name="connsiteY108" fmla="*/ 1419225 h 1990725"/>
                  <a:gd name="connsiteX109" fmla="*/ 2581275 w 2753308"/>
                  <a:gd name="connsiteY109" fmla="*/ 1352550 h 1990725"/>
                  <a:gd name="connsiteX110" fmla="*/ 2581275 w 2753308"/>
                  <a:gd name="connsiteY110" fmla="*/ 1285875 h 1990725"/>
                  <a:gd name="connsiteX111" fmla="*/ 2562225 w 2753308"/>
                  <a:gd name="connsiteY111" fmla="*/ 1238250 h 1990725"/>
                  <a:gd name="connsiteX112" fmla="*/ 2571750 w 2753308"/>
                  <a:gd name="connsiteY112" fmla="*/ 1181100 h 1990725"/>
                  <a:gd name="connsiteX113" fmla="*/ 2571750 w 2753308"/>
                  <a:gd name="connsiteY113" fmla="*/ 1152525 h 1990725"/>
                  <a:gd name="connsiteX114" fmla="*/ 2581275 w 2753308"/>
                  <a:gd name="connsiteY114" fmla="*/ 1085850 h 1990725"/>
                  <a:gd name="connsiteX115" fmla="*/ 2581275 w 2753308"/>
                  <a:gd name="connsiteY115" fmla="*/ 1047750 h 1990725"/>
                  <a:gd name="connsiteX116" fmla="*/ 2571750 w 2753308"/>
                  <a:gd name="connsiteY116" fmla="*/ 981075 h 1990725"/>
                  <a:gd name="connsiteX117" fmla="*/ 2581275 w 2753308"/>
                  <a:gd name="connsiteY117" fmla="*/ 933450 h 1990725"/>
                  <a:gd name="connsiteX118" fmla="*/ 2600325 w 2753308"/>
                  <a:gd name="connsiteY118" fmla="*/ 866775 h 1990725"/>
                  <a:gd name="connsiteX119" fmla="*/ 2619375 w 2753308"/>
                  <a:gd name="connsiteY119" fmla="*/ 819150 h 1990725"/>
                  <a:gd name="connsiteX120" fmla="*/ 2600325 w 2753308"/>
                  <a:gd name="connsiteY120" fmla="*/ 781050 h 1990725"/>
                  <a:gd name="connsiteX121" fmla="*/ 2619375 w 2753308"/>
                  <a:gd name="connsiteY121" fmla="*/ 733425 h 1990725"/>
                  <a:gd name="connsiteX122" fmla="*/ 2638425 w 2753308"/>
                  <a:gd name="connsiteY122" fmla="*/ 676275 h 1990725"/>
                  <a:gd name="connsiteX123" fmla="*/ 2686050 w 2753308"/>
                  <a:gd name="connsiteY123" fmla="*/ 666750 h 1990725"/>
                  <a:gd name="connsiteX124" fmla="*/ 2667000 w 2753308"/>
                  <a:gd name="connsiteY124" fmla="*/ 600075 h 1990725"/>
                  <a:gd name="connsiteX125" fmla="*/ 2686050 w 2753308"/>
                  <a:gd name="connsiteY125" fmla="*/ 533400 h 1990725"/>
                  <a:gd name="connsiteX126" fmla="*/ 2695575 w 2753308"/>
                  <a:gd name="connsiteY126" fmla="*/ 485775 h 1990725"/>
                  <a:gd name="connsiteX127" fmla="*/ 2695575 w 2753308"/>
                  <a:gd name="connsiteY127" fmla="*/ 428625 h 1990725"/>
                  <a:gd name="connsiteX128" fmla="*/ 2714625 w 2753308"/>
                  <a:gd name="connsiteY128" fmla="*/ 361950 h 1990725"/>
                  <a:gd name="connsiteX129" fmla="*/ 2705100 w 2753308"/>
                  <a:gd name="connsiteY129" fmla="*/ 314325 h 1990725"/>
                  <a:gd name="connsiteX130" fmla="*/ 2705100 w 2753308"/>
                  <a:gd name="connsiteY130" fmla="*/ 247650 h 1990725"/>
                  <a:gd name="connsiteX131" fmla="*/ 2714625 w 2753308"/>
                  <a:gd name="connsiteY131" fmla="*/ 190500 h 1990725"/>
                  <a:gd name="connsiteX132" fmla="*/ 2743200 w 2753308"/>
                  <a:gd name="connsiteY132" fmla="*/ 142875 h 1990725"/>
                  <a:gd name="connsiteX133" fmla="*/ 2724150 w 2753308"/>
                  <a:gd name="connsiteY133" fmla="*/ 95250 h 1990725"/>
                  <a:gd name="connsiteX134" fmla="*/ 2752725 w 2753308"/>
                  <a:gd name="connsiteY134" fmla="*/ 57150 h 1990725"/>
                  <a:gd name="connsiteX135" fmla="*/ 2743200 w 2753308"/>
                  <a:gd name="connsiteY135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923925 w 2753308"/>
                  <a:gd name="connsiteY14" fmla="*/ 114300 h 1990725"/>
                  <a:gd name="connsiteX15" fmla="*/ 962025 w 2753308"/>
                  <a:gd name="connsiteY15" fmla="*/ 104775 h 1990725"/>
                  <a:gd name="connsiteX16" fmla="*/ 1019175 w 2753308"/>
                  <a:gd name="connsiteY16" fmla="*/ 85725 h 1990725"/>
                  <a:gd name="connsiteX17" fmla="*/ 1047750 w 2753308"/>
                  <a:gd name="connsiteY17" fmla="*/ 76200 h 1990725"/>
                  <a:gd name="connsiteX18" fmla="*/ 1095375 w 2753308"/>
                  <a:gd name="connsiteY18" fmla="*/ 66675 h 1990725"/>
                  <a:gd name="connsiteX19" fmla="*/ 1123950 w 2753308"/>
                  <a:gd name="connsiteY19" fmla="*/ 57150 h 1990725"/>
                  <a:gd name="connsiteX20" fmla="*/ 1171575 w 2753308"/>
                  <a:gd name="connsiteY20" fmla="*/ 47625 h 1990725"/>
                  <a:gd name="connsiteX21" fmla="*/ 1276350 w 2753308"/>
                  <a:gd name="connsiteY21" fmla="*/ 28575 h 1990725"/>
                  <a:gd name="connsiteX22" fmla="*/ 1343025 w 2753308"/>
                  <a:gd name="connsiteY22" fmla="*/ 9525 h 1990725"/>
                  <a:gd name="connsiteX23" fmla="*/ 1457325 w 2753308"/>
                  <a:gd name="connsiteY23" fmla="*/ 19050 h 1990725"/>
                  <a:gd name="connsiteX24" fmla="*/ 1476375 w 2753308"/>
                  <a:gd name="connsiteY24" fmla="*/ 47625 h 1990725"/>
                  <a:gd name="connsiteX25" fmla="*/ 1485900 w 2753308"/>
                  <a:gd name="connsiteY25" fmla="*/ 95250 h 1990725"/>
                  <a:gd name="connsiteX26" fmla="*/ 1495425 w 2753308"/>
                  <a:gd name="connsiteY26" fmla="*/ 333375 h 1990725"/>
                  <a:gd name="connsiteX27" fmla="*/ 1524000 w 2753308"/>
                  <a:gd name="connsiteY27" fmla="*/ 495300 h 1990725"/>
                  <a:gd name="connsiteX28" fmla="*/ 1533525 w 2753308"/>
                  <a:gd name="connsiteY28" fmla="*/ 523875 h 1990725"/>
                  <a:gd name="connsiteX29" fmla="*/ 1552575 w 2753308"/>
                  <a:gd name="connsiteY29" fmla="*/ 600075 h 1990725"/>
                  <a:gd name="connsiteX30" fmla="*/ 1543050 w 2753308"/>
                  <a:gd name="connsiteY30" fmla="*/ 647700 h 1990725"/>
                  <a:gd name="connsiteX31" fmla="*/ 1552575 w 2753308"/>
                  <a:gd name="connsiteY31" fmla="*/ 666750 h 1990725"/>
                  <a:gd name="connsiteX32" fmla="*/ 1581150 w 2753308"/>
                  <a:gd name="connsiteY32" fmla="*/ 695325 h 1990725"/>
                  <a:gd name="connsiteX33" fmla="*/ 1600202 w 2753308"/>
                  <a:gd name="connsiteY33" fmla="*/ 762000 h 1990725"/>
                  <a:gd name="connsiteX34" fmla="*/ 1600200 w 2753308"/>
                  <a:gd name="connsiteY34" fmla="*/ 819150 h 1990725"/>
                  <a:gd name="connsiteX35" fmla="*/ 1609725 w 2753308"/>
                  <a:gd name="connsiteY35" fmla="*/ 876300 h 1990725"/>
                  <a:gd name="connsiteX36" fmla="*/ 1619250 w 2753308"/>
                  <a:gd name="connsiteY36" fmla="*/ 904875 h 1990725"/>
                  <a:gd name="connsiteX37" fmla="*/ 1609725 w 2753308"/>
                  <a:gd name="connsiteY37" fmla="*/ 952500 h 1990725"/>
                  <a:gd name="connsiteX38" fmla="*/ 1628775 w 2753308"/>
                  <a:gd name="connsiteY38" fmla="*/ 1000125 h 1990725"/>
                  <a:gd name="connsiteX39" fmla="*/ 1628775 w 2753308"/>
                  <a:gd name="connsiteY39" fmla="*/ 1028700 h 1990725"/>
                  <a:gd name="connsiteX40" fmla="*/ 1638300 w 2753308"/>
                  <a:gd name="connsiteY40" fmla="*/ 1076325 h 1990725"/>
                  <a:gd name="connsiteX41" fmla="*/ 1638300 w 2753308"/>
                  <a:gd name="connsiteY41" fmla="*/ 1123950 h 1990725"/>
                  <a:gd name="connsiteX42" fmla="*/ 1647825 w 2753308"/>
                  <a:gd name="connsiteY42" fmla="*/ 1162050 h 1990725"/>
                  <a:gd name="connsiteX43" fmla="*/ 1638300 w 2753308"/>
                  <a:gd name="connsiteY43" fmla="*/ 1181100 h 1990725"/>
                  <a:gd name="connsiteX44" fmla="*/ 1657350 w 2753308"/>
                  <a:gd name="connsiteY44" fmla="*/ 1219200 h 1990725"/>
                  <a:gd name="connsiteX45" fmla="*/ 1657350 w 2753308"/>
                  <a:gd name="connsiteY45" fmla="*/ 1266825 h 1990725"/>
                  <a:gd name="connsiteX46" fmla="*/ 1676400 w 2753308"/>
                  <a:gd name="connsiteY46" fmla="*/ 1314450 h 1990725"/>
                  <a:gd name="connsiteX47" fmla="*/ 1676400 w 2753308"/>
                  <a:gd name="connsiteY47" fmla="*/ 1362075 h 1990725"/>
                  <a:gd name="connsiteX48" fmla="*/ 1714500 w 2753308"/>
                  <a:gd name="connsiteY48" fmla="*/ 1400175 h 1990725"/>
                  <a:gd name="connsiteX49" fmla="*/ 1743075 w 2753308"/>
                  <a:gd name="connsiteY49" fmla="*/ 1362075 h 1990725"/>
                  <a:gd name="connsiteX50" fmla="*/ 1752600 w 2753308"/>
                  <a:gd name="connsiteY50" fmla="*/ 1314450 h 1990725"/>
                  <a:gd name="connsiteX51" fmla="*/ 1771650 w 2753308"/>
                  <a:gd name="connsiteY51" fmla="*/ 1257300 h 1990725"/>
                  <a:gd name="connsiteX52" fmla="*/ 1771650 w 2753308"/>
                  <a:gd name="connsiteY52" fmla="*/ 1219200 h 1990725"/>
                  <a:gd name="connsiteX53" fmla="*/ 1790700 w 2753308"/>
                  <a:gd name="connsiteY53" fmla="*/ 1152525 h 1990725"/>
                  <a:gd name="connsiteX54" fmla="*/ 1781175 w 2753308"/>
                  <a:gd name="connsiteY54" fmla="*/ 1085850 h 1990725"/>
                  <a:gd name="connsiteX55" fmla="*/ 1790700 w 2753308"/>
                  <a:gd name="connsiteY55" fmla="*/ 1057275 h 1990725"/>
                  <a:gd name="connsiteX56" fmla="*/ 1809750 w 2753308"/>
                  <a:gd name="connsiteY56" fmla="*/ 990600 h 1990725"/>
                  <a:gd name="connsiteX57" fmla="*/ 1819275 w 2753308"/>
                  <a:gd name="connsiteY57" fmla="*/ 942975 h 1990725"/>
                  <a:gd name="connsiteX58" fmla="*/ 1828800 w 2753308"/>
                  <a:gd name="connsiteY58" fmla="*/ 895350 h 1990725"/>
                  <a:gd name="connsiteX59" fmla="*/ 1847850 w 2753308"/>
                  <a:gd name="connsiteY59" fmla="*/ 847725 h 1990725"/>
                  <a:gd name="connsiteX60" fmla="*/ 1895475 w 2753308"/>
                  <a:gd name="connsiteY60" fmla="*/ 904875 h 1990725"/>
                  <a:gd name="connsiteX61" fmla="*/ 1895475 w 2753308"/>
                  <a:gd name="connsiteY61" fmla="*/ 952500 h 1990725"/>
                  <a:gd name="connsiteX62" fmla="*/ 1914525 w 2753308"/>
                  <a:gd name="connsiteY62" fmla="*/ 1009650 h 1990725"/>
                  <a:gd name="connsiteX63" fmla="*/ 2019300 w 2753308"/>
                  <a:gd name="connsiteY63" fmla="*/ 1047750 h 1990725"/>
                  <a:gd name="connsiteX64" fmla="*/ 1981200 w 2753308"/>
                  <a:gd name="connsiteY64" fmla="*/ 1019175 h 1990725"/>
                  <a:gd name="connsiteX65" fmla="*/ 2028825 w 2753308"/>
                  <a:gd name="connsiteY65" fmla="*/ 1000125 h 1990725"/>
                  <a:gd name="connsiteX66" fmla="*/ 2057400 w 2753308"/>
                  <a:gd name="connsiteY66" fmla="*/ 942975 h 1990725"/>
                  <a:gd name="connsiteX67" fmla="*/ 2085975 w 2753308"/>
                  <a:gd name="connsiteY67" fmla="*/ 885825 h 1990725"/>
                  <a:gd name="connsiteX68" fmla="*/ 2066925 w 2753308"/>
                  <a:gd name="connsiteY68" fmla="*/ 819150 h 1990725"/>
                  <a:gd name="connsiteX69" fmla="*/ 2114550 w 2753308"/>
                  <a:gd name="connsiteY69" fmla="*/ 762000 h 1990725"/>
                  <a:gd name="connsiteX70" fmla="*/ 2171700 w 2753308"/>
                  <a:gd name="connsiteY70" fmla="*/ 762000 h 1990725"/>
                  <a:gd name="connsiteX71" fmla="*/ 2228850 w 2753308"/>
                  <a:gd name="connsiteY71" fmla="*/ 762000 h 1990725"/>
                  <a:gd name="connsiteX72" fmla="*/ 2276475 w 2753308"/>
                  <a:gd name="connsiteY72" fmla="*/ 809625 h 1990725"/>
                  <a:gd name="connsiteX73" fmla="*/ 2295525 w 2753308"/>
                  <a:gd name="connsiteY73" fmla="*/ 857250 h 1990725"/>
                  <a:gd name="connsiteX74" fmla="*/ 2314575 w 2753308"/>
                  <a:gd name="connsiteY74" fmla="*/ 914400 h 1990725"/>
                  <a:gd name="connsiteX75" fmla="*/ 2333625 w 2753308"/>
                  <a:gd name="connsiteY75" fmla="*/ 971550 h 1990725"/>
                  <a:gd name="connsiteX76" fmla="*/ 2352675 w 2753308"/>
                  <a:gd name="connsiteY76" fmla="*/ 1028700 h 1990725"/>
                  <a:gd name="connsiteX77" fmla="*/ 2343150 w 2753308"/>
                  <a:gd name="connsiteY77" fmla="*/ 1057275 h 1990725"/>
                  <a:gd name="connsiteX78" fmla="*/ 2371725 w 2753308"/>
                  <a:gd name="connsiteY78" fmla="*/ 1114425 h 1990725"/>
                  <a:gd name="connsiteX79" fmla="*/ 2371725 w 2753308"/>
                  <a:gd name="connsiteY79" fmla="*/ 1162050 h 1990725"/>
                  <a:gd name="connsiteX80" fmla="*/ 2371725 w 2753308"/>
                  <a:gd name="connsiteY80" fmla="*/ 1209675 h 1990725"/>
                  <a:gd name="connsiteX81" fmla="*/ 2352675 w 2753308"/>
                  <a:gd name="connsiteY81" fmla="*/ 1238250 h 1990725"/>
                  <a:gd name="connsiteX82" fmla="*/ 2362200 w 2753308"/>
                  <a:gd name="connsiteY82" fmla="*/ 1276350 h 1990725"/>
                  <a:gd name="connsiteX83" fmla="*/ 2371725 w 2753308"/>
                  <a:gd name="connsiteY83" fmla="*/ 1333500 h 1990725"/>
                  <a:gd name="connsiteX84" fmla="*/ 2390775 w 2753308"/>
                  <a:gd name="connsiteY84" fmla="*/ 1390650 h 1990725"/>
                  <a:gd name="connsiteX85" fmla="*/ 2390775 w 2753308"/>
                  <a:gd name="connsiteY85" fmla="*/ 1447800 h 1990725"/>
                  <a:gd name="connsiteX86" fmla="*/ 2409825 w 2753308"/>
                  <a:gd name="connsiteY86" fmla="*/ 1504950 h 1990725"/>
                  <a:gd name="connsiteX87" fmla="*/ 2428875 w 2753308"/>
                  <a:gd name="connsiteY87" fmla="*/ 1562100 h 1990725"/>
                  <a:gd name="connsiteX88" fmla="*/ 2438400 w 2753308"/>
                  <a:gd name="connsiteY88" fmla="*/ 1590675 h 1990725"/>
                  <a:gd name="connsiteX89" fmla="*/ 2438400 w 2753308"/>
                  <a:gd name="connsiteY89" fmla="*/ 1638300 h 1990725"/>
                  <a:gd name="connsiteX90" fmla="*/ 2457450 w 2753308"/>
                  <a:gd name="connsiteY90" fmla="*/ 1685925 h 1990725"/>
                  <a:gd name="connsiteX91" fmla="*/ 2457450 w 2753308"/>
                  <a:gd name="connsiteY91" fmla="*/ 1743075 h 1990725"/>
                  <a:gd name="connsiteX92" fmla="*/ 2466975 w 2753308"/>
                  <a:gd name="connsiteY92" fmla="*/ 1800225 h 1990725"/>
                  <a:gd name="connsiteX93" fmla="*/ 2457450 w 2753308"/>
                  <a:gd name="connsiteY93" fmla="*/ 1838325 h 1990725"/>
                  <a:gd name="connsiteX94" fmla="*/ 2466975 w 2753308"/>
                  <a:gd name="connsiteY94" fmla="*/ 1876425 h 1990725"/>
                  <a:gd name="connsiteX95" fmla="*/ 2486025 w 2753308"/>
                  <a:gd name="connsiteY95" fmla="*/ 1933575 h 1990725"/>
                  <a:gd name="connsiteX96" fmla="*/ 2457450 w 2753308"/>
                  <a:gd name="connsiteY96" fmla="*/ 1962150 h 1990725"/>
                  <a:gd name="connsiteX97" fmla="*/ 2486025 w 2753308"/>
                  <a:gd name="connsiteY97" fmla="*/ 1990725 h 1990725"/>
                  <a:gd name="connsiteX98" fmla="*/ 2533650 w 2753308"/>
                  <a:gd name="connsiteY98" fmla="*/ 1924050 h 1990725"/>
                  <a:gd name="connsiteX99" fmla="*/ 2533650 w 2753308"/>
                  <a:gd name="connsiteY99" fmla="*/ 1857375 h 1990725"/>
                  <a:gd name="connsiteX100" fmla="*/ 2543175 w 2753308"/>
                  <a:gd name="connsiteY100" fmla="*/ 1800225 h 1990725"/>
                  <a:gd name="connsiteX101" fmla="*/ 2543175 w 2753308"/>
                  <a:gd name="connsiteY101" fmla="*/ 1752600 h 1990725"/>
                  <a:gd name="connsiteX102" fmla="*/ 2543175 w 2753308"/>
                  <a:gd name="connsiteY102" fmla="*/ 1685925 h 1990725"/>
                  <a:gd name="connsiteX103" fmla="*/ 2552700 w 2753308"/>
                  <a:gd name="connsiteY103" fmla="*/ 1628775 h 1990725"/>
                  <a:gd name="connsiteX104" fmla="*/ 2562225 w 2753308"/>
                  <a:gd name="connsiteY104" fmla="*/ 1562100 h 1990725"/>
                  <a:gd name="connsiteX105" fmla="*/ 2552700 w 2753308"/>
                  <a:gd name="connsiteY105" fmla="*/ 1504950 h 1990725"/>
                  <a:gd name="connsiteX106" fmla="*/ 2581275 w 2753308"/>
                  <a:gd name="connsiteY106" fmla="*/ 1457325 h 1990725"/>
                  <a:gd name="connsiteX107" fmla="*/ 2552700 w 2753308"/>
                  <a:gd name="connsiteY107" fmla="*/ 1419225 h 1990725"/>
                  <a:gd name="connsiteX108" fmla="*/ 2581275 w 2753308"/>
                  <a:gd name="connsiteY108" fmla="*/ 1352550 h 1990725"/>
                  <a:gd name="connsiteX109" fmla="*/ 2581275 w 2753308"/>
                  <a:gd name="connsiteY109" fmla="*/ 1285875 h 1990725"/>
                  <a:gd name="connsiteX110" fmla="*/ 2562225 w 2753308"/>
                  <a:gd name="connsiteY110" fmla="*/ 1238250 h 1990725"/>
                  <a:gd name="connsiteX111" fmla="*/ 2571750 w 2753308"/>
                  <a:gd name="connsiteY111" fmla="*/ 1181100 h 1990725"/>
                  <a:gd name="connsiteX112" fmla="*/ 2571750 w 2753308"/>
                  <a:gd name="connsiteY112" fmla="*/ 1152525 h 1990725"/>
                  <a:gd name="connsiteX113" fmla="*/ 2581275 w 2753308"/>
                  <a:gd name="connsiteY113" fmla="*/ 1085850 h 1990725"/>
                  <a:gd name="connsiteX114" fmla="*/ 2581275 w 2753308"/>
                  <a:gd name="connsiteY114" fmla="*/ 1047750 h 1990725"/>
                  <a:gd name="connsiteX115" fmla="*/ 2571750 w 2753308"/>
                  <a:gd name="connsiteY115" fmla="*/ 981075 h 1990725"/>
                  <a:gd name="connsiteX116" fmla="*/ 2581275 w 2753308"/>
                  <a:gd name="connsiteY116" fmla="*/ 933450 h 1990725"/>
                  <a:gd name="connsiteX117" fmla="*/ 2600325 w 2753308"/>
                  <a:gd name="connsiteY117" fmla="*/ 866775 h 1990725"/>
                  <a:gd name="connsiteX118" fmla="*/ 2619375 w 2753308"/>
                  <a:gd name="connsiteY118" fmla="*/ 819150 h 1990725"/>
                  <a:gd name="connsiteX119" fmla="*/ 2600325 w 2753308"/>
                  <a:gd name="connsiteY119" fmla="*/ 781050 h 1990725"/>
                  <a:gd name="connsiteX120" fmla="*/ 2619375 w 2753308"/>
                  <a:gd name="connsiteY120" fmla="*/ 733425 h 1990725"/>
                  <a:gd name="connsiteX121" fmla="*/ 2638425 w 2753308"/>
                  <a:gd name="connsiteY121" fmla="*/ 676275 h 1990725"/>
                  <a:gd name="connsiteX122" fmla="*/ 2686050 w 2753308"/>
                  <a:gd name="connsiteY122" fmla="*/ 666750 h 1990725"/>
                  <a:gd name="connsiteX123" fmla="*/ 2667000 w 2753308"/>
                  <a:gd name="connsiteY123" fmla="*/ 600075 h 1990725"/>
                  <a:gd name="connsiteX124" fmla="*/ 2686050 w 2753308"/>
                  <a:gd name="connsiteY124" fmla="*/ 533400 h 1990725"/>
                  <a:gd name="connsiteX125" fmla="*/ 2695575 w 2753308"/>
                  <a:gd name="connsiteY125" fmla="*/ 485775 h 1990725"/>
                  <a:gd name="connsiteX126" fmla="*/ 2695575 w 2753308"/>
                  <a:gd name="connsiteY126" fmla="*/ 428625 h 1990725"/>
                  <a:gd name="connsiteX127" fmla="*/ 2714625 w 2753308"/>
                  <a:gd name="connsiteY127" fmla="*/ 361950 h 1990725"/>
                  <a:gd name="connsiteX128" fmla="*/ 2705100 w 2753308"/>
                  <a:gd name="connsiteY128" fmla="*/ 314325 h 1990725"/>
                  <a:gd name="connsiteX129" fmla="*/ 2705100 w 2753308"/>
                  <a:gd name="connsiteY129" fmla="*/ 247650 h 1990725"/>
                  <a:gd name="connsiteX130" fmla="*/ 2714625 w 2753308"/>
                  <a:gd name="connsiteY130" fmla="*/ 190500 h 1990725"/>
                  <a:gd name="connsiteX131" fmla="*/ 2743200 w 2753308"/>
                  <a:gd name="connsiteY131" fmla="*/ 142875 h 1990725"/>
                  <a:gd name="connsiteX132" fmla="*/ 2724150 w 2753308"/>
                  <a:gd name="connsiteY132" fmla="*/ 95250 h 1990725"/>
                  <a:gd name="connsiteX133" fmla="*/ 2752725 w 2753308"/>
                  <a:gd name="connsiteY133" fmla="*/ 57150 h 1990725"/>
                  <a:gd name="connsiteX134" fmla="*/ 2743200 w 2753308"/>
                  <a:gd name="connsiteY134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923925 w 2753308"/>
                  <a:gd name="connsiteY14" fmla="*/ 114300 h 1990725"/>
                  <a:gd name="connsiteX15" fmla="*/ 962025 w 2753308"/>
                  <a:gd name="connsiteY15" fmla="*/ 104775 h 1990725"/>
                  <a:gd name="connsiteX16" fmla="*/ 1019175 w 2753308"/>
                  <a:gd name="connsiteY16" fmla="*/ 85725 h 1990725"/>
                  <a:gd name="connsiteX17" fmla="*/ 1095375 w 2753308"/>
                  <a:gd name="connsiteY17" fmla="*/ 66675 h 1990725"/>
                  <a:gd name="connsiteX18" fmla="*/ 1123950 w 2753308"/>
                  <a:gd name="connsiteY18" fmla="*/ 57150 h 1990725"/>
                  <a:gd name="connsiteX19" fmla="*/ 1171575 w 2753308"/>
                  <a:gd name="connsiteY19" fmla="*/ 47625 h 1990725"/>
                  <a:gd name="connsiteX20" fmla="*/ 1276350 w 2753308"/>
                  <a:gd name="connsiteY20" fmla="*/ 28575 h 1990725"/>
                  <a:gd name="connsiteX21" fmla="*/ 1343025 w 2753308"/>
                  <a:gd name="connsiteY21" fmla="*/ 9525 h 1990725"/>
                  <a:gd name="connsiteX22" fmla="*/ 1457325 w 2753308"/>
                  <a:gd name="connsiteY22" fmla="*/ 19050 h 1990725"/>
                  <a:gd name="connsiteX23" fmla="*/ 1476375 w 2753308"/>
                  <a:gd name="connsiteY23" fmla="*/ 47625 h 1990725"/>
                  <a:gd name="connsiteX24" fmla="*/ 1485900 w 2753308"/>
                  <a:gd name="connsiteY24" fmla="*/ 95250 h 1990725"/>
                  <a:gd name="connsiteX25" fmla="*/ 1495425 w 2753308"/>
                  <a:gd name="connsiteY25" fmla="*/ 333375 h 1990725"/>
                  <a:gd name="connsiteX26" fmla="*/ 1524000 w 2753308"/>
                  <a:gd name="connsiteY26" fmla="*/ 495300 h 1990725"/>
                  <a:gd name="connsiteX27" fmla="*/ 1533525 w 2753308"/>
                  <a:gd name="connsiteY27" fmla="*/ 523875 h 1990725"/>
                  <a:gd name="connsiteX28" fmla="*/ 1552575 w 2753308"/>
                  <a:gd name="connsiteY28" fmla="*/ 600075 h 1990725"/>
                  <a:gd name="connsiteX29" fmla="*/ 1543050 w 2753308"/>
                  <a:gd name="connsiteY29" fmla="*/ 647700 h 1990725"/>
                  <a:gd name="connsiteX30" fmla="*/ 1552575 w 2753308"/>
                  <a:gd name="connsiteY30" fmla="*/ 666750 h 1990725"/>
                  <a:gd name="connsiteX31" fmla="*/ 1581150 w 2753308"/>
                  <a:gd name="connsiteY31" fmla="*/ 695325 h 1990725"/>
                  <a:gd name="connsiteX32" fmla="*/ 1600202 w 2753308"/>
                  <a:gd name="connsiteY32" fmla="*/ 762000 h 1990725"/>
                  <a:gd name="connsiteX33" fmla="*/ 1600200 w 2753308"/>
                  <a:gd name="connsiteY33" fmla="*/ 819150 h 1990725"/>
                  <a:gd name="connsiteX34" fmla="*/ 1609725 w 2753308"/>
                  <a:gd name="connsiteY34" fmla="*/ 876300 h 1990725"/>
                  <a:gd name="connsiteX35" fmla="*/ 1619250 w 2753308"/>
                  <a:gd name="connsiteY35" fmla="*/ 904875 h 1990725"/>
                  <a:gd name="connsiteX36" fmla="*/ 1609725 w 2753308"/>
                  <a:gd name="connsiteY36" fmla="*/ 952500 h 1990725"/>
                  <a:gd name="connsiteX37" fmla="*/ 1628775 w 2753308"/>
                  <a:gd name="connsiteY37" fmla="*/ 1000125 h 1990725"/>
                  <a:gd name="connsiteX38" fmla="*/ 1628775 w 2753308"/>
                  <a:gd name="connsiteY38" fmla="*/ 1028700 h 1990725"/>
                  <a:gd name="connsiteX39" fmla="*/ 1638300 w 2753308"/>
                  <a:gd name="connsiteY39" fmla="*/ 1076325 h 1990725"/>
                  <a:gd name="connsiteX40" fmla="*/ 1638300 w 2753308"/>
                  <a:gd name="connsiteY40" fmla="*/ 1123950 h 1990725"/>
                  <a:gd name="connsiteX41" fmla="*/ 1647825 w 2753308"/>
                  <a:gd name="connsiteY41" fmla="*/ 1162050 h 1990725"/>
                  <a:gd name="connsiteX42" fmla="*/ 1638300 w 2753308"/>
                  <a:gd name="connsiteY42" fmla="*/ 1181100 h 1990725"/>
                  <a:gd name="connsiteX43" fmla="*/ 1657350 w 2753308"/>
                  <a:gd name="connsiteY43" fmla="*/ 1219200 h 1990725"/>
                  <a:gd name="connsiteX44" fmla="*/ 1657350 w 2753308"/>
                  <a:gd name="connsiteY44" fmla="*/ 1266825 h 1990725"/>
                  <a:gd name="connsiteX45" fmla="*/ 1676400 w 2753308"/>
                  <a:gd name="connsiteY45" fmla="*/ 1314450 h 1990725"/>
                  <a:gd name="connsiteX46" fmla="*/ 1676400 w 2753308"/>
                  <a:gd name="connsiteY46" fmla="*/ 1362075 h 1990725"/>
                  <a:gd name="connsiteX47" fmla="*/ 1714500 w 2753308"/>
                  <a:gd name="connsiteY47" fmla="*/ 1400175 h 1990725"/>
                  <a:gd name="connsiteX48" fmla="*/ 1743075 w 2753308"/>
                  <a:gd name="connsiteY48" fmla="*/ 1362075 h 1990725"/>
                  <a:gd name="connsiteX49" fmla="*/ 1752600 w 2753308"/>
                  <a:gd name="connsiteY49" fmla="*/ 1314450 h 1990725"/>
                  <a:gd name="connsiteX50" fmla="*/ 1771650 w 2753308"/>
                  <a:gd name="connsiteY50" fmla="*/ 1257300 h 1990725"/>
                  <a:gd name="connsiteX51" fmla="*/ 1771650 w 2753308"/>
                  <a:gd name="connsiteY51" fmla="*/ 1219200 h 1990725"/>
                  <a:gd name="connsiteX52" fmla="*/ 1790700 w 2753308"/>
                  <a:gd name="connsiteY52" fmla="*/ 1152525 h 1990725"/>
                  <a:gd name="connsiteX53" fmla="*/ 1781175 w 2753308"/>
                  <a:gd name="connsiteY53" fmla="*/ 1085850 h 1990725"/>
                  <a:gd name="connsiteX54" fmla="*/ 1790700 w 2753308"/>
                  <a:gd name="connsiteY54" fmla="*/ 1057275 h 1990725"/>
                  <a:gd name="connsiteX55" fmla="*/ 1809750 w 2753308"/>
                  <a:gd name="connsiteY55" fmla="*/ 990600 h 1990725"/>
                  <a:gd name="connsiteX56" fmla="*/ 1819275 w 2753308"/>
                  <a:gd name="connsiteY56" fmla="*/ 942975 h 1990725"/>
                  <a:gd name="connsiteX57" fmla="*/ 1828800 w 2753308"/>
                  <a:gd name="connsiteY57" fmla="*/ 895350 h 1990725"/>
                  <a:gd name="connsiteX58" fmla="*/ 1847850 w 2753308"/>
                  <a:gd name="connsiteY58" fmla="*/ 847725 h 1990725"/>
                  <a:gd name="connsiteX59" fmla="*/ 1895475 w 2753308"/>
                  <a:gd name="connsiteY59" fmla="*/ 904875 h 1990725"/>
                  <a:gd name="connsiteX60" fmla="*/ 1895475 w 2753308"/>
                  <a:gd name="connsiteY60" fmla="*/ 952500 h 1990725"/>
                  <a:gd name="connsiteX61" fmla="*/ 1914525 w 2753308"/>
                  <a:gd name="connsiteY61" fmla="*/ 1009650 h 1990725"/>
                  <a:gd name="connsiteX62" fmla="*/ 2019300 w 2753308"/>
                  <a:gd name="connsiteY62" fmla="*/ 1047750 h 1990725"/>
                  <a:gd name="connsiteX63" fmla="*/ 1981200 w 2753308"/>
                  <a:gd name="connsiteY63" fmla="*/ 1019175 h 1990725"/>
                  <a:gd name="connsiteX64" fmla="*/ 2028825 w 2753308"/>
                  <a:gd name="connsiteY64" fmla="*/ 1000125 h 1990725"/>
                  <a:gd name="connsiteX65" fmla="*/ 2057400 w 2753308"/>
                  <a:gd name="connsiteY65" fmla="*/ 942975 h 1990725"/>
                  <a:gd name="connsiteX66" fmla="*/ 2085975 w 2753308"/>
                  <a:gd name="connsiteY66" fmla="*/ 885825 h 1990725"/>
                  <a:gd name="connsiteX67" fmla="*/ 2066925 w 2753308"/>
                  <a:gd name="connsiteY67" fmla="*/ 819150 h 1990725"/>
                  <a:gd name="connsiteX68" fmla="*/ 2114550 w 2753308"/>
                  <a:gd name="connsiteY68" fmla="*/ 762000 h 1990725"/>
                  <a:gd name="connsiteX69" fmla="*/ 2171700 w 2753308"/>
                  <a:gd name="connsiteY69" fmla="*/ 762000 h 1990725"/>
                  <a:gd name="connsiteX70" fmla="*/ 2228850 w 2753308"/>
                  <a:gd name="connsiteY70" fmla="*/ 762000 h 1990725"/>
                  <a:gd name="connsiteX71" fmla="*/ 2276475 w 2753308"/>
                  <a:gd name="connsiteY71" fmla="*/ 809625 h 1990725"/>
                  <a:gd name="connsiteX72" fmla="*/ 2295525 w 2753308"/>
                  <a:gd name="connsiteY72" fmla="*/ 857250 h 1990725"/>
                  <a:gd name="connsiteX73" fmla="*/ 2314575 w 2753308"/>
                  <a:gd name="connsiteY73" fmla="*/ 914400 h 1990725"/>
                  <a:gd name="connsiteX74" fmla="*/ 2333625 w 2753308"/>
                  <a:gd name="connsiteY74" fmla="*/ 971550 h 1990725"/>
                  <a:gd name="connsiteX75" fmla="*/ 2352675 w 2753308"/>
                  <a:gd name="connsiteY75" fmla="*/ 1028700 h 1990725"/>
                  <a:gd name="connsiteX76" fmla="*/ 2343150 w 2753308"/>
                  <a:gd name="connsiteY76" fmla="*/ 1057275 h 1990725"/>
                  <a:gd name="connsiteX77" fmla="*/ 2371725 w 2753308"/>
                  <a:gd name="connsiteY77" fmla="*/ 1114425 h 1990725"/>
                  <a:gd name="connsiteX78" fmla="*/ 2371725 w 2753308"/>
                  <a:gd name="connsiteY78" fmla="*/ 1162050 h 1990725"/>
                  <a:gd name="connsiteX79" fmla="*/ 2371725 w 2753308"/>
                  <a:gd name="connsiteY79" fmla="*/ 1209675 h 1990725"/>
                  <a:gd name="connsiteX80" fmla="*/ 2352675 w 2753308"/>
                  <a:gd name="connsiteY80" fmla="*/ 1238250 h 1990725"/>
                  <a:gd name="connsiteX81" fmla="*/ 2362200 w 2753308"/>
                  <a:gd name="connsiteY81" fmla="*/ 1276350 h 1990725"/>
                  <a:gd name="connsiteX82" fmla="*/ 2371725 w 2753308"/>
                  <a:gd name="connsiteY82" fmla="*/ 1333500 h 1990725"/>
                  <a:gd name="connsiteX83" fmla="*/ 2390775 w 2753308"/>
                  <a:gd name="connsiteY83" fmla="*/ 1390650 h 1990725"/>
                  <a:gd name="connsiteX84" fmla="*/ 2390775 w 2753308"/>
                  <a:gd name="connsiteY84" fmla="*/ 1447800 h 1990725"/>
                  <a:gd name="connsiteX85" fmla="*/ 2409825 w 2753308"/>
                  <a:gd name="connsiteY85" fmla="*/ 1504950 h 1990725"/>
                  <a:gd name="connsiteX86" fmla="*/ 2428875 w 2753308"/>
                  <a:gd name="connsiteY86" fmla="*/ 1562100 h 1990725"/>
                  <a:gd name="connsiteX87" fmla="*/ 2438400 w 2753308"/>
                  <a:gd name="connsiteY87" fmla="*/ 1590675 h 1990725"/>
                  <a:gd name="connsiteX88" fmla="*/ 2438400 w 2753308"/>
                  <a:gd name="connsiteY88" fmla="*/ 1638300 h 1990725"/>
                  <a:gd name="connsiteX89" fmla="*/ 2457450 w 2753308"/>
                  <a:gd name="connsiteY89" fmla="*/ 1685925 h 1990725"/>
                  <a:gd name="connsiteX90" fmla="*/ 2457450 w 2753308"/>
                  <a:gd name="connsiteY90" fmla="*/ 1743075 h 1990725"/>
                  <a:gd name="connsiteX91" fmla="*/ 2466975 w 2753308"/>
                  <a:gd name="connsiteY91" fmla="*/ 1800225 h 1990725"/>
                  <a:gd name="connsiteX92" fmla="*/ 2457450 w 2753308"/>
                  <a:gd name="connsiteY92" fmla="*/ 1838325 h 1990725"/>
                  <a:gd name="connsiteX93" fmla="*/ 2466975 w 2753308"/>
                  <a:gd name="connsiteY93" fmla="*/ 1876425 h 1990725"/>
                  <a:gd name="connsiteX94" fmla="*/ 2486025 w 2753308"/>
                  <a:gd name="connsiteY94" fmla="*/ 1933575 h 1990725"/>
                  <a:gd name="connsiteX95" fmla="*/ 2457450 w 2753308"/>
                  <a:gd name="connsiteY95" fmla="*/ 1962150 h 1990725"/>
                  <a:gd name="connsiteX96" fmla="*/ 2486025 w 2753308"/>
                  <a:gd name="connsiteY96" fmla="*/ 1990725 h 1990725"/>
                  <a:gd name="connsiteX97" fmla="*/ 2533650 w 2753308"/>
                  <a:gd name="connsiteY97" fmla="*/ 1924050 h 1990725"/>
                  <a:gd name="connsiteX98" fmla="*/ 2533650 w 2753308"/>
                  <a:gd name="connsiteY98" fmla="*/ 1857375 h 1990725"/>
                  <a:gd name="connsiteX99" fmla="*/ 2543175 w 2753308"/>
                  <a:gd name="connsiteY99" fmla="*/ 1800225 h 1990725"/>
                  <a:gd name="connsiteX100" fmla="*/ 2543175 w 2753308"/>
                  <a:gd name="connsiteY100" fmla="*/ 1752600 h 1990725"/>
                  <a:gd name="connsiteX101" fmla="*/ 2543175 w 2753308"/>
                  <a:gd name="connsiteY101" fmla="*/ 1685925 h 1990725"/>
                  <a:gd name="connsiteX102" fmla="*/ 2552700 w 2753308"/>
                  <a:gd name="connsiteY102" fmla="*/ 1628775 h 1990725"/>
                  <a:gd name="connsiteX103" fmla="*/ 2562225 w 2753308"/>
                  <a:gd name="connsiteY103" fmla="*/ 1562100 h 1990725"/>
                  <a:gd name="connsiteX104" fmla="*/ 2552700 w 2753308"/>
                  <a:gd name="connsiteY104" fmla="*/ 1504950 h 1990725"/>
                  <a:gd name="connsiteX105" fmla="*/ 2581275 w 2753308"/>
                  <a:gd name="connsiteY105" fmla="*/ 1457325 h 1990725"/>
                  <a:gd name="connsiteX106" fmla="*/ 2552700 w 2753308"/>
                  <a:gd name="connsiteY106" fmla="*/ 1419225 h 1990725"/>
                  <a:gd name="connsiteX107" fmla="*/ 2581275 w 2753308"/>
                  <a:gd name="connsiteY107" fmla="*/ 1352550 h 1990725"/>
                  <a:gd name="connsiteX108" fmla="*/ 2581275 w 2753308"/>
                  <a:gd name="connsiteY108" fmla="*/ 1285875 h 1990725"/>
                  <a:gd name="connsiteX109" fmla="*/ 2562225 w 2753308"/>
                  <a:gd name="connsiteY109" fmla="*/ 1238250 h 1990725"/>
                  <a:gd name="connsiteX110" fmla="*/ 2571750 w 2753308"/>
                  <a:gd name="connsiteY110" fmla="*/ 1181100 h 1990725"/>
                  <a:gd name="connsiteX111" fmla="*/ 2571750 w 2753308"/>
                  <a:gd name="connsiteY111" fmla="*/ 1152525 h 1990725"/>
                  <a:gd name="connsiteX112" fmla="*/ 2581275 w 2753308"/>
                  <a:gd name="connsiteY112" fmla="*/ 1085850 h 1990725"/>
                  <a:gd name="connsiteX113" fmla="*/ 2581275 w 2753308"/>
                  <a:gd name="connsiteY113" fmla="*/ 1047750 h 1990725"/>
                  <a:gd name="connsiteX114" fmla="*/ 2571750 w 2753308"/>
                  <a:gd name="connsiteY114" fmla="*/ 981075 h 1990725"/>
                  <a:gd name="connsiteX115" fmla="*/ 2581275 w 2753308"/>
                  <a:gd name="connsiteY115" fmla="*/ 933450 h 1990725"/>
                  <a:gd name="connsiteX116" fmla="*/ 2600325 w 2753308"/>
                  <a:gd name="connsiteY116" fmla="*/ 866775 h 1990725"/>
                  <a:gd name="connsiteX117" fmla="*/ 2619375 w 2753308"/>
                  <a:gd name="connsiteY117" fmla="*/ 819150 h 1990725"/>
                  <a:gd name="connsiteX118" fmla="*/ 2600325 w 2753308"/>
                  <a:gd name="connsiteY118" fmla="*/ 781050 h 1990725"/>
                  <a:gd name="connsiteX119" fmla="*/ 2619375 w 2753308"/>
                  <a:gd name="connsiteY119" fmla="*/ 733425 h 1990725"/>
                  <a:gd name="connsiteX120" fmla="*/ 2638425 w 2753308"/>
                  <a:gd name="connsiteY120" fmla="*/ 676275 h 1990725"/>
                  <a:gd name="connsiteX121" fmla="*/ 2686050 w 2753308"/>
                  <a:gd name="connsiteY121" fmla="*/ 666750 h 1990725"/>
                  <a:gd name="connsiteX122" fmla="*/ 2667000 w 2753308"/>
                  <a:gd name="connsiteY122" fmla="*/ 600075 h 1990725"/>
                  <a:gd name="connsiteX123" fmla="*/ 2686050 w 2753308"/>
                  <a:gd name="connsiteY123" fmla="*/ 533400 h 1990725"/>
                  <a:gd name="connsiteX124" fmla="*/ 2695575 w 2753308"/>
                  <a:gd name="connsiteY124" fmla="*/ 485775 h 1990725"/>
                  <a:gd name="connsiteX125" fmla="*/ 2695575 w 2753308"/>
                  <a:gd name="connsiteY125" fmla="*/ 428625 h 1990725"/>
                  <a:gd name="connsiteX126" fmla="*/ 2714625 w 2753308"/>
                  <a:gd name="connsiteY126" fmla="*/ 361950 h 1990725"/>
                  <a:gd name="connsiteX127" fmla="*/ 2705100 w 2753308"/>
                  <a:gd name="connsiteY127" fmla="*/ 314325 h 1990725"/>
                  <a:gd name="connsiteX128" fmla="*/ 2705100 w 2753308"/>
                  <a:gd name="connsiteY128" fmla="*/ 247650 h 1990725"/>
                  <a:gd name="connsiteX129" fmla="*/ 2714625 w 2753308"/>
                  <a:gd name="connsiteY129" fmla="*/ 190500 h 1990725"/>
                  <a:gd name="connsiteX130" fmla="*/ 2743200 w 2753308"/>
                  <a:gd name="connsiteY130" fmla="*/ 142875 h 1990725"/>
                  <a:gd name="connsiteX131" fmla="*/ 2724150 w 2753308"/>
                  <a:gd name="connsiteY131" fmla="*/ 95250 h 1990725"/>
                  <a:gd name="connsiteX132" fmla="*/ 2752725 w 2753308"/>
                  <a:gd name="connsiteY132" fmla="*/ 57150 h 1990725"/>
                  <a:gd name="connsiteX133" fmla="*/ 2743200 w 2753308"/>
                  <a:gd name="connsiteY133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923925 w 2753308"/>
                  <a:gd name="connsiteY14" fmla="*/ 114300 h 1990725"/>
                  <a:gd name="connsiteX15" fmla="*/ 962025 w 2753308"/>
                  <a:gd name="connsiteY15" fmla="*/ 104775 h 1990725"/>
                  <a:gd name="connsiteX16" fmla="*/ 1019175 w 2753308"/>
                  <a:gd name="connsiteY16" fmla="*/ 85725 h 1990725"/>
                  <a:gd name="connsiteX17" fmla="*/ 1095375 w 2753308"/>
                  <a:gd name="connsiteY17" fmla="*/ 66675 h 1990725"/>
                  <a:gd name="connsiteX18" fmla="*/ 1171575 w 2753308"/>
                  <a:gd name="connsiteY18" fmla="*/ 47625 h 1990725"/>
                  <a:gd name="connsiteX19" fmla="*/ 1276350 w 2753308"/>
                  <a:gd name="connsiteY19" fmla="*/ 28575 h 1990725"/>
                  <a:gd name="connsiteX20" fmla="*/ 1343025 w 2753308"/>
                  <a:gd name="connsiteY20" fmla="*/ 9525 h 1990725"/>
                  <a:gd name="connsiteX21" fmla="*/ 1457325 w 2753308"/>
                  <a:gd name="connsiteY21" fmla="*/ 19050 h 1990725"/>
                  <a:gd name="connsiteX22" fmla="*/ 1476375 w 2753308"/>
                  <a:gd name="connsiteY22" fmla="*/ 47625 h 1990725"/>
                  <a:gd name="connsiteX23" fmla="*/ 1485900 w 2753308"/>
                  <a:gd name="connsiteY23" fmla="*/ 95250 h 1990725"/>
                  <a:gd name="connsiteX24" fmla="*/ 1495425 w 2753308"/>
                  <a:gd name="connsiteY24" fmla="*/ 333375 h 1990725"/>
                  <a:gd name="connsiteX25" fmla="*/ 1524000 w 2753308"/>
                  <a:gd name="connsiteY25" fmla="*/ 495300 h 1990725"/>
                  <a:gd name="connsiteX26" fmla="*/ 1533525 w 2753308"/>
                  <a:gd name="connsiteY26" fmla="*/ 523875 h 1990725"/>
                  <a:gd name="connsiteX27" fmla="*/ 1552575 w 2753308"/>
                  <a:gd name="connsiteY27" fmla="*/ 600075 h 1990725"/>
                  <a:gd name="connsiteX28" fmla="*/ 1543050 w 2753308"/>
                  <a:gd name="connsiteY28" fmla="*/ 647700 h 1990725"/>
                  <a:gd name="connsiteX29" fmla="*/ 1552575 w 2753308"/>
                  <a:gd name="connsiteY29" fmla="*/ 666750 h 1990725"/>
                  <a:gd name="connsiteX30" fmla="*/ 1581150 w 2753308"/>
                  <a:gd name="connsiteY30" fmla="*/ 695325 h 1990725"/>
                  <a:gd name="connsiteX31" fmla="*/ 1600202 w 2753308"/>
                  <a:gd name="connsiteY31" fmla="*/ 762000 h 1990725"/>
                  <a:gd name="connsiteX32" fmla="*/ 1600200 w 2753308"/>
                  <a:gd name="connsiteY32" fmla="*/ 819150 h 1990725"/>
                  <a:gd name="connsiteX33" fmla="*/ 1609725 w 2753308"/>
                  <a:gd name="connsiteY33" fmla="*/ 876300 h 1990725"/>
                  <a:gd name="connsiteX34" fmla="*/ 1619250 w 2753308"/>
                  <a:gd name="connsiteY34" fmla="*/ 904875 h 1990725"/>
                  <a:gd name="connsiteX35" fmla="*/ 1609725 w 2753308"/>
                  <a:gd name="connsiteY35" fmla="*/ 952500 h 1990725"/>
                  <a:gd name="connsiteX36" fmla="*/ 1628775 w 2753308"/>
                  <a:gd name="connsiteY36" fmla="*/ 1000125 h 1990725"/>
                  <a:gd name="connsiteX37" fmla="*/ 1628775 w 2753308"/>
                  <a:gd name="connsiteY37" fmla="*/ 1028700 h 1990725"/>
                  <a:gd name="connsiteX38" fmla="*/ 1638300 w 2753308"/>
                  <a:gd name="connsiteY38" fmla="*/ 1076325 h 1990725"/>
                  <a:gd name="connsiteX39" fmla="*/ 1638300 w 2753308"/>
                  <a:gd name="connsiteY39" fmla="*/ 1123950 h 1990725"/>
                  <a:gd name="connsiteX40" fmla="*/ 1647825 w 2753308"/>
                  <a:gd name="connsiteY40" fmla="*/ 1162050 h 1990725"/>
                  <a:gd name="connsiteX41" fmla="*/ 1638300 w 2753308"/>
                  <a:gd name="connsiteY41" fmla="*/ 1181100 h 1990725"/>
                  <a:gd name="connsiteX42" fmla="*/ 1657350 w 2753308"/>
                  <a:gd name="connsiteY42" fmla="*/ 1219200 h 1990725"/>
                  <a:gd name="connsiteX43" fmla="*/ 1657350 w 2753308"/>
                  <a:gd name="connsiteY43" fmla="*/ 1266825 h 1990725"/>
                  <a:gd name="connsiteX44" fmla="*/ 1676400 w 2753308"/>
                  <a:gd name="connsiteY44" fmla="*/ 1314450 h 1990725"/>
                  <a:gd name="connsiteX45" fmla="*/ 1676400 w 2753308"/>
                  <a:gd name="connsiteY45" fmla="*/ 1362075 h 1990725"/>
                  <a:gd name="connsiteX46" fmla="*/ 1714500 w 2753308"/>
                  <a:gd name="connsiteY46" fmla="*/ 1400175 h 1990725"/>
                  <a:gd name="connsiteX47" fmla="*/ 1743075 w 2753308"/>
                  <a:gd name="connsiteY47" fmla="*/ 1362075 h 1990725"/>
                  <a:gd name="connsiteX48" fmla="*/ 1752600 w 2753308"/>
                  <a:gd name="connsiteY48" fmla="*/ 1314450 h 1990725"/>
                  <a:gd name="connsiteX49" fmla="*/ 1771650 w 2753308"/>
                  <a:gd name="connsiteY49" fmla="*/ 1257300 h 1990725"/>
                  <a:gd name="connsiteX50" fmla="*/ 1771650 w 2753308"/>
                  <a:gd name="connsiteY50" fmla="*/ 1219200 h 1990725"/>
                  <a:gd name="connsiteX51" fmla="*/ 1790700 w 2753308"/>
                  <a:gd name="connsiteY51" fmla="*/ 1152525 h 1990725"/>
                  <a:gd name="connsiteX52" fmla="*/ 1781175 w 2753308"/>
                  <a:gd name="connsiteY52" fmla="*/ 1085850 h 1990725"/>
                  <a:gd name="connsiteX53" fmla="*/ 1790700 w 2753308"/>
                  <a:gd name="connsiteY53" fmla="*/ 1057275 h 1990725"/>
                  <a:gd name="connsiteX54" fmla="*/ 1809750 w 2753308"/>
                  <a:gd name="connsiteY54" fmla="*/ 990600 h 1990725"/>
                  <a:gd name="connsiteX55" fmla="*/ 1819275 w 2753308"/>
                  <a:gd name="connsiteY55" fmla="*/ 942975 h 1990725"/>
                  <a:gd name="connsiteX56" fmla="*/ 1828800 w 2753308"/>
                  <a:gd name="connsiteY56" fmla="*/ 895350 h 1990725"/>
                  <a:gd name="connsiteX57" fmla="*/ 1847850 w 2753308"/>
                  <a:gd name="connsiteY57" fmla="*/ 847725 h 1990725"/>
                  <a:gd name="connsiteX58" fmla="*/ 1895475 w 2753308"/>
                  <a:gd name="connsiteY58" fmla="*/ 904875 h 1990725"/>
                  <a:gd name="connsiteX59" fmla="*/ 1895475 w 2753308"/>
                  <a:gd name="connsiteY59" fmla="*/ 952500 h 1990725"/>
                  <a:gd name="connsiteX60" fmla="*/ 1914525 w 2753308"/>
                  <a:gd name="connsiteY60" fmla="*/ 1009650 h 1990725"/>
                  <a:gd name="connsiteX61" fmla="*/ 2019300 w 2753308"/>
                  <a:gd name="connsiteY61" fmla="*/ 1047750 h 1990725"/>
                  <a:gd name="connsiteX62" fmla="*/ 1981200 w 2753308"/>
                  <a:gd name="connsiteY62" fmla="*/ 1019175 h 1990725"/>
                  <a:gd name="connsiteX63" fmla="*/ 2028825 w 2753308"/>
                  <a:gd name="connsiteY63" fmla="*/ 1000125 h 1990725"/>
                  <a:gd name="connsiteX64" fmla="*/ 2057400 w 2753308"/>
                  <a:gd name="connsiteY64" fmla="*/ 942975 h 1990725"/>
                  <a:gd name="connsiteX65" fmla="*/ 2085975 w 2753308"/>
                  <a:gd name="connsiteY65" fmla="*/ 885825 h 1990725"/>
                  <a:gd name="connsiteX66" fmla="*/ 2066925 w 2753308"/>
                  <a:gd name="connsiteY66" fmla="*/ 819150 h 1990725"/>
                  <a:gd name="connsiteX67" fmla="*/ 2114550 w 2753308"/>
                  <a:gd name="connsiteY67" fmla="*/ 762000 h 1990725"/>
                  <a:gd name="connsiteX68" fmla="*/ 2171700 w 2753308"/>
                  <a:gd name="connsiteY68" fmla="*/ 762000 h 1990725"/>
                  <a:gd name="connsiteX69" fmla="*/ 2228850 w 2753308"/>
                  <a:gd name="connsiteY69" fmla="*/ 762000 h 1990725"/>
                  <a:gd name="connsiteX70" fmla="*/ 2276475 w 2753308"/>
                  <a:gd name="connsiteY70" fmla="*/ 809625 h 1990725"/>
                  <a:gd name="connsiteX71" fmla="*/ 2295525 w 2753308"/>
                  <a:gd name="connsiteY71" fmla="*/ 857250 h 1990725"/>
                  <a:gd name="connsiteX72" fmla="*/ 2314575 w 2753308"/>
                  <a:gd name="connsiteY72" fmla="*/ 914400 h 1990725"/>
                  <a:gd name="connsiteX73" fmla="*/ 2333625 w 2753308"/>
                  <a:gd name="connsiteY73" fmla="*/ 971550 h 1990725"/>
                  <a:gd name="connsiteX74" fmla="*/ 2352675 w 2753308"/>
                  <a:gd name="connsiteY74" fmla="*/ 1028700 h 1990725"/>
                  <a:gd name="connsiteX75" fmla="*/ 2343150 w 2753308"/>
                  <a:gd name="connsiteY75" fmla="*/ 1057275 h 1990725"/>
                  <a:gd name="connsiteX76" fmla="*/ 2371725 w 2753308"/>
                  <a:gd name="connsiteY76" fmla="*/ 1114425 h 1990725"/>
                  <a:gd name="connsiteX77" fmla="*/ 2371725 w 2753308"/>
                  <a:gd name="connsiteY77" fmla="*/ 1162050 h 1990725"/>
                  <a:gd name="connsiteX78" fmla="*/ 2371725 w 2753308"/>
                  <a:gd name="connsiteY78" fmla="*/ 1209675 h 1990725"/>
                  <a:gd name="connsiteX79" fmla="*/ 2352675 w 2753308"/>
                  <a:gd name="connsiteY79" fmla="*/ 1238250 h 1990725"/>
                  <a:gd name="connsiteX80" fmla="*/ 2362200 w 2753308"/>
                  <a:gd name="connsiteY80" fmla="*/ 1276350 h 1990725"/>
                  <a:gd name="connsiteX81" fmla="*/ 2371725 w 2753308"/>
                  <a:gd name="connsiteY81" fmla="*/ 1333500 h 1990725"/>
                  <a:gd name="connsiteX82" fmla="*/ 2390775 w 2753308"/>
                  <a:gd name="connsiteY82" fmla="*/ 1390650 h 1990725"/>
                  <a:gd name="connsiteX83" fmla="*/ 2390775 w 2753308"/>
                  <a:gd name="connsiteY83" fmla="*/ 1447800 h 1990725"/>
                  <a:gd name="connsiteX84" fmla="*/ 2409825 w 2753308"/>
                  <a:gd name="connsiteY84" fmla="*/ 1504950 h 1990725"/>
                  <a:gd name="connsiteX85" fmla="*/ 2428875 w 2753308"/>
                  <a:gd name="connsiteY85" fmla="*/ 1562100 h 1990725"/>
                  <a:gd name="connsiteX86" fmla="*/ 2438400 w 2753308"/>
                  <a:gd name="connsiteY86" fmla="*/ 1590675 h 1990725"/>
                  <a:gd name="connsiteX87" fmla="*/ 2438400 w 2753308"/>
                  <a:gd name="connsiteY87" fmla="*/ 1638300 h 1990725"/>
                  <a:gd name="connsiteX88" fmla="*/ 2457450 w 2753308"/>
                  <a:gd name="connsiteY88" fmla="*/ 1685925 h 1990725"/>
                  <a:gd name="connsiteX89" fmla="*/ 2457450 w 2753308"/>
                  <a:gd name="connsiteY89" fmla="*/ 1743075 h 1990725"/>
                  <a:gd name="connsiteX90" fmla="*/ 2466975 w 2753308"/>
                  <a:gd name="connsiteY90" fmla="*/ 1800225 h 1990725"/>
                  <a:gd name="connsiteX91" fmla="*/ 2457450 w 2753308"/>
                  <a:gd name="connsiteY91" fmla="*/ 1838325 h 1990725"/>
                  <a:gd name="connsiteX92" fmla="*/ 2466975 w 2753308"/>
                  <a:gd name="connsiteY92" fmla="*/ 1876425 h 1990725"/>
                  <a:gd name="connsiteX93" fmla="*/ 2486025 w 2753308"/>
                  <a:gd name="connsiteY93" fmla="*/ 1933575 h 1990725"/>
                  <a:gd name="connsiteX94" fmla="*/ 2457450 w 2753308"/>
                  <a:gd name="connsiteY94" fmla="*/ 1962150 h 1990725"/>
                  <a:gd name="connsiteX95" fmla="*/ 2486025 w 2753308"/>
                  <a:gd name="connsiteY95" fmla="*/ 1990725 h 1990725"/>
                  <a:gd name="connsiteX96" fmla="*/ 2533650 w 2753308"/>
                  <a:gd name="connsiteY96" fmla="*/ 1924050 h 1990725"/>
                  <a:gd name="connsiteX97" fmla="*/ 2533650 w 2753308"/>
                  <a:gd name="connsiteY97" fmla="*/ 1857375 h 1990725"/>
                  <a:gd name="connsiteX98" fmla="*/ 2543175 w 2753308"/>
                  <a:gd name="connsiteY98" fmla="*/ 1800225 h 1990725"/>
                  <a:gd name="connsiteX99" fmla="*/ 2543175 w 2753308"/>
                  <a:gd name="connsiteY99" fmla="*/ 1752600 h 1990725"/>
                  <a:gd name="connsiteX100" fmla="*/ 2543175 w 2753308"/>
                  <a:gd name="connsiteY100" fmla="*/ 1685925 h 1990725"/>
                  <a:gd name="connsiteX101" fmla="*/ 2552700 w 2753308"/>
                  <a:gd name="connsiteY101" fmla="*/ 1628775 h 1990725"/>
                  <a:gd name="connsiteX102" fmla="*/ 2562225 w 2753308"/>
                  <a:gd name="connsiteY102" fmla="*/ 1562100 h 1990725"/>
                  <a:gd name="connsiteX103" fmla="*/ 2552700 w 2753308"/>
                  <a:gd name="connsiteY103" fmla="*/ 1504950 h 1990725"/>
                  <a:gd name="connsiteX104" fmla="*/ 2581275 w 2753308"/>
                  <a:gd name="connsiteY104" fmla="*/ 1457325 h 1990725"/>
                  <a:gd name="connsiteX105" fmla="*/ 2552700 w 2753308"/>
                  <a:gd name="connsiteY105" fmla="*/ 1419225 h 1990725"/>
                  <a:gd name="connsiteX106" fmla="*/ 2581275 w 2753308"/>
                  <a:gd name="connsiteY106" fmla="*/ 1352550 h 1990725"/>
                  <a:gd name="connsiteX107" fmla="*/ 2581275 w 2753308"/>
                  <a:gd name="connsiteY107" fmla="*/ 1285875 h 1990725"/>
                  <a:gd name="connsiteX108" fmla="*/ 2562225 w 2753308"/>
                  <a:gd name="connsiteY108" fmla="*/ 1238250 h 1990725"/>
                  <a:gd name="connsiteX109" fmla="*/ 2571750 w 2753308"/>
                  <a:gd name="connsiteY109" fmla="*/ 1181100 h 1990725"/>
                  <a:gd name="connsiteX110" fmla="*/ 2571750 w 2753308"/>
                  <a:gd name="connsiteY110" fmla="*/ 1152525 h 1990725"/>
                  <a:gd name="connsiteX111" fmla="*/ 2581275 w 2753308"/>
                  <a:gd name="connsiteY111" fmla="*/ 1085850 h 1990725"/>
                  <a:gd name="connsiteX112" fmla="*/ 2581275 w 2753308"/>
                  <a:gd name="connsiteY112" fmla="*/ 1047750 h 1990725"/>
                  <a:gd name="connsiteX113" fmla="*/ 2571750 w 2753308"/>
                  <a:gd name="connsiteY113" fmla="*/ 981075 h 1990725"/>
                  <a:gd name="connsiteX114" fmla="*/ 2581275 w 2753308"/>
                  <a:gd name="connsiteY114" fmla="*/ 933450 h 1990725"/>
                  <a:gd name="connsiteX115" fmla="*/ 2600325 w 2753308"/>
                  <a:gd name="connsiteY115" fmla="*/ 866775 h 1990725"/>
                  <a:gd name="connsiteX116" fmla="*/ 2619375 w 2753308"/>
                  <a:gd name="connsiteY116" fmla="*/ 819150 h 1990725"/>
                  <a:gd name="connsiteX117" fmla="*/ 2600325 w 2753308"/>
                  <a:gd name="connsiteY117" fmla="*/ 781050 h 1990725"/>
                  <a:gd name="connsiteX118" fmla="*/ 2619375 w 2753308"/>
                  <a:gd name="connsiteY118" fmla="*/ 733425 h 1990725"/>
                  <a:gd name="connsiteX119" fmla="*/ 2638425 w 2753308"/>
                  <a:gd name="connsiteY119" fmla="*/ 676275 h 1990725"/>
                  <a:gd name="connsiteX120" fmla="*/ 2686050 w 2753308"/>
                  <a:gd name="connsiteY120" fmla="*/ 666750 h 1990725"/>
                  <a:gd name="connsiteX121" fmla="*/ 2667000 w 2753308"/>
                  <a:gd name="connsiteY121" fmla="*/ 600075 h 1990725"/>
                  <a:gd name="connsiteX122" fmla="*/ 2686050 w 2753308"/>
                  <a:gd name="connsiteY122" fmla="*/ 533400 h 1990725"/>
                  <a:gd name="connsiteX123" fmla="*/ 2695575 w 2753308"/>
                  <a:gd name="connsiteY123" fmla="*/ 485775 h 1990725"/>
                  <a:gd name="connsiteX124" fmla="*/ 2695575 w 2753308"/>
                  <a:gd name="connsiteY124" fmla="*/ 428625 h 1990725"/>
                  <a:gd name="connsiteX125" fmla="*/ 2714625 w 2753308"/>
                  <a:gd name="connsiteY125" fmla="*/ 361950 h 1990725"/>
                  <a:gd name="connsiteX126" fmla="*/ 2705100 w 2753308"/>
                  <a:gd name="connsiteY126" fmla="*/ 314325 h 1990725"/>
                  <a:gd name="connsiteX127" fmla="*/ 2705100 w 2753308"/>
                  <a:gd name="connsiteY127" fmla="*/ 247650 h 1990725"/>
                  <a:gd name="connsiteX128" fmla="*/ 2714625 w 2753308"/>
                  <a:gd name="connsiteY128" fmla="*/ 190500 h 1990725"/>
                  <a:gd name="connsiteX129" fmla="*/ 2743200 w 2753308"/>
                  <a:gd name="connsiteY129" fmla="*/ 142875 h 1990725"/>
                  <a:gd name="connsiteX130" fmla="*/ 2724150 w 2753308"/>
                  <a:gd name="connsiteY130" fmla="*/ 95250 h 1990725"/>
                  <a:gd name="connsiteX131" fmla="*/ 2752725 w 2753308"/>
                  <a:gd name="connsiteY131" fmla="*/ 57150 h 1990725"/>
                  <a:gd name="connsiteX132" fmla="*/ 2743200 w 2753308"/>
                  <a:gd name="connsiteY132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923925 w 2753308"/>
                  <a:gd name="connsiteY14" fmla="*/ 114300 h 1990725"/>
                  <a:gd name="connsiteX15" fmla="*/ 962025 w 2753308"/>
                  <a:gd name="connsiteY15" fmla="*/ 104775 h 1990725"/>
                  <a:gd name="connsiteX16" fmla="*/ 1019175 w 2753308"/>
                  <a:gd name="connsiteY16" fmla="*/ 85725 h 1990725"/>
                  <a:gd name="connsiteX17" fmla="*/ 1171575 w 2753308"/>
                  <a:gd name="connsiteY17" fmla="*/ 47625 h 1990725"/>
                  <a:gd name="connsiteX18" fmla="*/ 1276350 w 2753308"/>
                  <a:gd name="connsiteY18" fmla="*/ 28575 h 1990725"/>
                  <a:gd name="connsiteX19" fmla="*/ 1343025 w 2753308"/>
                  <a:gd name="connsiteY19" fmla="*/ 9525 h 1990725"/>
                  <a:gd name="connsiteX20" fmla="*/ 1457325 w 2753308"/>
                  <a:gd name="connsiteY20" fmla="*/ 19050 h 1990725"/>
                  <a:gd name="connsiteX21" fmla="*/ 1476375 w 2753308"/>
                  <a:gd name="connsiteY21" fmla="*/ 47625 h 1990725"/>
                  <a:gd name="connsiteX22" fmla="*/ 1485900 w 2753308"/>
                  <a:gd name="connsiteY22" fmla="*/ 95250 h 1990725"/>
                  <a:gd name="connsiteX23" fmla="*/ 1495425 w 2753308"/>
                  <a:gd name="connsiteY23" fmla="*/ 333375 h 1990725"/>
                  <a:gd name="connsiteX24" fmla="*/ 1524000 w 2753308"/>
                  <a:gd name="connsiteY24" fmla="*/ 495300 h 1990725"/>
                  <a:gd name="connsiteX25" fmla="*/ 1533525 w 2753308"/>
                  <a:gd name="connsiteY25" fmla="*/ 523875 h 1990725"/>
                  <a:gd name="connsiteX26" fmla="*/ 1552575 w 2753308"/>
                  <a:gd name="connsiteY26" fmla="*/ 600075 h 1990725"/>
                  <a:gd name="connsiteX27" fmla="*/ 1543050 w 2753308"/>
                  <a:gd name="connsiteY27" fmla="*/ 647700 h 1990725"/>
                  <a:gd name="connsiteX28" fmla="*/ 1552575 w 2753308"/>
                  <a:gd name="connsiteY28" fmla="*/ 666750 h 1990725"/>
                  <a:gd name="connsiteX29" fmla="*/ 1581150 w 2753308"/>
                  <a:gd name="connsiteY29" fmla="*/ 695325 h 1990725"/>
                  <a:gd name="connsiteX30" fmla="*/ 1600202 w 2753308"/>
                  <a:gd name="connsiteY30" fmla="*/ 762000 h 1990725"/>
                  <a:gd name="connsiteX31" fmla="*/ 1600200 w 2753308"/>
                  <a:gd name="connsiteY31" fmla="*/ 819150 h 1990725"/>
                  <a:gd name="connsiteX32" fmla="*/ 1609725 w 2753308"/>
                  <a:gd name="connsiteY32" fmla="*/ 876300 h 1990725"/>
                  <a:gd name="connsiteX33" fmla="*/ 1619250 w 2753308"/>
                  <a:gd name="connsiteY33" fmla="*/ 904875 h 1990725"/>
                  <a:gd name="connsiteX34" fmla="*/ 1609725 w 2753308"/>
                  <a:gd name="connsiteY34" fmla="*/ 952500 h 1990725"/>
                  <a:gd name="connsiteX35" fmla="*/ 1628775 w 2753308"/>
                  <a:gd name="connsiteY35" fmla="*/ 1000125 h 1990725"/>
                  <a:gd name="connsiteX36" fmla="*/ 1628775 w 2753308"/>
                  <a:gd name="connsiteY36" fmla="*/ 1028700 h 1990725"/>
                  <a:gd name="connsiteX37" fmla="*/ 1638300 w 2753308"/>
                  <a:gd name="connsiteY37" fmla="*/ 1076325 h 1990725"/>
                  <a:gd name="connsiteX38" fmla="*/ 1638300 w 2753308"/>
                  <a:gd name="connsiteY38" fmla="*/ 1123950 h 1990725"/>
                  <a:gd name="connsiteX39" fmla="*/ 1647825 w 2753308"/>
                  <a:gd name="connsiteY39" fmla="*/ 1162050 h 1990725"/>
                  <a:gd name="connsiteX40" fmla="*/ 1638300 w 2753308"/>
                  <a:gd name="connsiteY40" fmla="*/ 1181100 h 1990725"/>
                  <a:gd name="connsiteX41" fmla="*/ 1657350 w 2753308"/>
                  <a:gd name="connsiteY41" fmla="*/ 1219200 h 1990725"/>
                  <a:gd name="connsiteX42" fmla="*/ 1657350 w 2753308"/>
                  <a:gd name="connsiteY42" fmla="*/ 1266825 h 1990725"/>
                  <a:gd name="connsiteX43" fmla="*/ 1676400 w 2753308"/>
                  <a:gd name="connsiteY43" fmla="*/ 1314450 h 1990725"/>
                  <a:gd name="connsiteX44" fmla="*/ 1676400 w 2753308"/>
                  <a:gd name="connsiteY44" fmla="*/ 1362075 h 1990725"/>
                  <a:gd name="connsiteX45" fmla="*/ 1714500 w 2753308"/>
                  <a:gd name="connsiteY45" fmla="*/ 1400175 h 1990725"/>
                  <a:gd name="connsiteX46" fmla="*/ 1743075 w 2753308"/>
                  <a:gd name="connsiteY46" fmla="*/ 1362075 h 1990725"/>
                  <a:gd name="connsiteX47" fmla="*/ 1752600 w 2753308"/>
                  <a:gd name="connsiteY47" fmla="*/ 1314450 h 1990725"/>
                  <a:gd name="connsiteX48" fmla="*/ 1771650 w 2753308"/>
                  <a:gd name="connsiteY48" fmla="*/ 1257300 h 1990725"/>
                  <a:gd name="connsiteX49" fmla="*/ 1771650 w 2753308"/>
                  <a:gd name="connsiteY49" fmla="*/ 1219200 h 1990725"/>
                  <a:gd name="connsiteX50" fmla="*/ 1790700 w 2753308"/>
                  <a:gd name="connsiteY50" fmla="*/ 1152525 h 1990725"/>
                  <a:gd name="connsiteX51" fmla="*/ 1781175 w 2753308"/>
                  <a:gd name="connsiteY51" fmla="*/ 1085850 h 1990725"/>
                  <a:gd name="connsiteX52" fmla="*/ 1790700 w 2753308"/>
                  <a:gd name="connsiteY52" fmla="*/ 1057275 h 1990725"/>
                  <a:gd name="connsiteX53" fmla="*/ 1809750 w 2753308"/>
                  <a:gd name="connsiteY53" fmla="*/ 990600 h 1990725"/>
                  <a:gd name="connsiteX54" fmla="*/ 1819275 w 2753308"/>
                  <a:gd name="connsiteY54" fmla="*/ 942975 h 1990725"/>
                  <a:gd name="connsiteX55" fmla="*/ 1828800 w 2753308"/>
                  <a:gd name="connsiteY55" fmla="*/ 895350 h 1990725"/>
                  <a:gd name="connsiteX56" fmla="*/ 1847850 w 2753308"/>
                  <a:gd name="connsiteY56" fmla="*/ 847725 h 1990725"/>
                  <a:gd name="connsiteX57" fmla="*/ 1895475 w 2753308"/>
                  <a:gd name="connsiteY57" fmla="*/ 904875 h 1990725"/>
                  <a:gd name="connsiteX58" fmla="*/ 1895475 w 2753308"/>
                  <a:gd name="connsiteY58" fmla="*/ 952500 h 1990725"/>
                  <a:gd name="connsiteX59" fmla="*/ 1914525 w 2753308"/>
                  <a:gd name="connsiteY59" fmla="*/ 1009650 h 1990725"/>
                  <a:gd name="connsiteX60" fmla="*/ 2019300 w 2753308"/>
                  <a:gd name="connsiteY60" fmla="*/ 1047750 h 1990725"/>
                  <a:gd name="connsiteX61" fmla="*/ 1981200 w 2753308"/>
                  <a:gd name="connsiteY61" fmla="*/ 1019175 h 1990725"/>
                  <a:gd name="connsiteX62" fmla="*/ 2028825 w 2753308"/>
                  <a:gd name="connsiteY62" fmla="*/ 1000125 h 1990725"/>
                  <a:gd name="connsiteX63" fmla="*/ 2057400 w 2753308"/>
                  <a:gd name="connsiteY63" fmla="*/ 942975 h 1990725"/>
                  <a:gd name="connsiteX64" fmla="*/ 2085975 w 2753308"/>
                  <a:gd name="connsiteY64" fmla="*/ 885825 h 1990725"/>
                  <a:gd name="connsiteX65" fmla="*/ 2066925 w 2753308"/>
                  <a:gd name="connsiteY65" fmla="*/ 819150 h 1990725"/>
                  <a:gd name="connsiteX66" fmla="*/ 2114550 w 2753308"/>
                  <a:gd name="connsiteY66" fmla="*/ 762000 h 1990725"/>
                  <a:gd name="connsiteX67" fmla="*/ 2171700 w 2753308"/>
                  <a:gd name="connsiteY67" fmla="*/ 762000 h 1990725"/>
                  <a:gd name="connsiteX68" fmla="*/ 2228850 w 2753308"/>
                  <a:gd name="connsiteY68" fmla="*/ 762000 h 1990725"/>
                  <a:gd name="connsiteX69" fmla="*/ 2276475 w 2753308"/>
                  <a:gd name="connsiteY69" fmla="*/ 809625 h 1990725"/>
                  <a:gd name="connsiteX70" fmla="*/ 2295525 w 2753308"/>
                  <a:gd name="connsiteY70" fmla="*/ 857250 h 1990725"/>
                  <a:gd name="connsiteX71" fmla="*/ 2314575 w 2753308"/>
                  <a:gd name="connsiteY71" fmla="*/ 914400 h 1990725"/>
                  <a:gd name="connsiteX72" fmla="*/ 2333625 w 2753308"/>
                  <a:gd name="connsiteY72" fmla="*/ 971550 h 1990725"/>
                  <a:gd name="connsiteX73" fmla="*/ 2352675 w 2753308"/>
                  <a:gd name="connsiteY73" fmla="*/ 1028700 h 1990725"/>
                  <a:gd name="connsiteX74" fmla="*/ 2343150 w 2753308"/>
                  <a:gd name="connsiteY74" fmla="*/ 1057275 h 1990725"/>
                  <a:gd name="connsiteX75" fmla="*/ 2371725 w 2753308"/>
                  <a:gd name="connsiteY75" fmla="*/ 1114425 h 1990725"/>
                  <a:gd name="connsiteX76" fmla="*/ 2371725 w 2753308"/>
                  <a:gd name="connsiteY76" fmla="*/ 1162050 h 1990725"/>
                  <a:gd name="connsiteX77" fmla="*/ 2371725 w 2753308"/>
                  <a:gd name="connsiteY77" fmla="*/ 1209675 h 1990725"/>
                  <a:gd name="connsiteX78" fmla="*/ 2352675 w 2753308"/>
                  <a:gd name="connsiteY78" fmla="*/ 1238250 h 1990725"/>
                  <a:gd name="connsiteX79" fmla="*/ 2362200 w 2753308"/>
                  <a:gd name="connsiteY79" fmla="*/ 1276350 h 1990725"/>
                  <a:gd name="connsiteX80" fmla="*/ 2371725 w 2753308"/>
                  <a:gd name="connsiteY80" fmla="*/ 1333500 h 1990725"/>
                  <a:gd name="connsiteX81" fmla="*/ 2390775 w 2753308"/>
                  <a:gd name="connsiteY81" fmla="*/ 1390650 h 1990725"/>
                  <a:gd name="connsiteX82" fmla="*/ 2390775 w 2753308"/>
                  <a:gd name="connsiteY82" fmla="*/ 1447800 h 1990725"/>
                  <a:gd name="connsiteX83" fmla="*/ 2409825 w 2753308"/>
                  <a:gd name="connsiteY83" fmla="*/ 1504950 h 1990725"/>
                  <a:gd name="connsiteX84" fmla="*/ 2428875 w 2753308"/>
                  <a:gd name="connsiteY84" fmla="*/ 1562100 h 1990725"/>
                  <a:gd name="connsiteX85" fmla="*/ 2438400 w 2753308"/>
                  <a:gd name="connsiteY85" fmla="*/ 1590675 h 1990725"/>
                  <a:gd name="connsiteX86" fmla="*/ 2438400 w 2753308"/>
                  <a:gd name="connsiteY86" fmla="*/ 1638300 h 1990725"/>
                  <a:gd name="connsiteX87" fmla="*/ 2457450 w 2753308"/>
                  <a:gd name="connsiteY87" fmla="*/ 1685925 h 1990725"/>
                  <a:gd name="connsiteX88" fmla="*/ 2457450 w 2753308"/>
                  <a:gd name="connsiteY88" fmla="*/ 1743075 h 1990725"/>
                  <a:gd name="connsiteX89" fmla="*/ 2466975 w 2753308"/>
                  <a:gd name="connsiteY89" fmla="*/ 1800225 h 1990725"/>
                  <a:gd name="connsiteX90" fmla="*/ 2457450 w 2753308"/>
                  <a:gd name="connsiteY90" fmla="*/ 1838325 h 1990725"/>
                  <a:gd name="connsiteX91" fmla="*/ 2466975 w 2753308"/>
                  <a:gd name="connsiteY91" fmla="*/ 1876425 h 1990725"/>
                  <a:gd name="connsiteX92" fmla="*/ 2486025 w 2753308"/>
                  <a:gd name="connsiteY92" fmla="*/ 1933575 h 1990725"/>
                  <a:gd name="connsiteX93" fmla="*/ 2457450 w 2753308"/>
                  <a:gd name="connsiteY93" fmla="*/ 1962150 h 1990725"/>
                  <a:gd name="connsiteX94" fmla="*/ 2486025 w 2753308"/>
                  <a:gd name="connsiteY94" fmla="*/ 1990725 h 1990725"/>
                  <a:gd name="connsiteX95" fmla="*/ 2533650 w 2753308"/>
                  <a:gd name="connsiteY95" fmla="*/ 1924050 h 1990725"/>
                  <a:gd name="connsiteX96" fmla="*/ 2533650 w 2753308"/>
                  <a:gd name="connsiteY96" fmla="*/ 1857375 h 1990725"/>
                  <a:gd name="connsiteX97" fmla="*/ 2543175 w 2753308"/>
                  <a:gd name="connsiteY97" fmla="*/ 1800225 h 1990725"/>
                  <a:gd name="connsiteX98" fmla="*/ 2543175 w 2753308"/>
                  <a:gd name="connsiteY98" fmla="*/ 1752600 h 1990725"/>
                  <a:gd name="connsiteX99" fmla="*/ 2543175 w 2753308"/>
                  <a:gd name="connsiteY99" fmla="*/ 1685925 h 1990725"/>
                  <a:gd name="connsiteX100" fmla="*/ 2552700 w 2753308"/>
                  <a:gd name="connsiteY100" fmla="*/ 1628775 h 1990725"/>
                  <a:gd name="connsiteX101" fmla="*/ 2562225 w 2753308"/>
                  <a:gd name="connsiteY101" fmla="*/ 1562100 h 1990725"/>
                  <a:gd name="connsiteX102" fmla="*/ 2552700 w 2753308"/>
                  <a:gd name="connsiteY102" fmla="*/ 1504950 h 1990725"/>
                  <a:gd name="connsiteX103" fmla="*/ 2581275 w 2753308"/>
                  <a:gd name="connsiteY103" fmla="*/ 1457325 h 1990725"/>
                  <a:gd name="connsiteX104" fmla="*/ 2552700 w 2753308"/>
                  <a:gd name="connsiteY104" fmla="*/ 1419225 h 1990725"/>
                  <a:gd name="connsiteX105" fmla="*/ 2581275 w 2753308"/>
                  <a:gd name="connsiteY105" fmla="*/ 1352550 h 1990725"/>
                  <a:gd name="connsiteX106" fmla="*/ 2581275 w 2753308"/>
                  <a:gd name="connsiteY106" fmla="*/ 1285875 h 1990725"/>
                  <a:gd name="connsiteX107" fmla="*/ 2562225 w 2753308"/>
                  <a:gd name="connsiteY107" fmla="*/ 1238250 h 1990725"/>
                  <a:gd name="connsiteX108" fmla="*/ 2571750 w 2753308"/>
                  <a:gd name="connsiteY108" fmla="*/ 1181100 h 1990725"/>
                  <a:gd name="connsiteX109" fmla="*/ 2571750 w 2753308"/>
                  <a:gd name="connsiteY109" fmla="*/ 1152525 h 1990725"/>
                  <a:gd name="connsiteX110" fmla="*/ 2581275 w 2753308"/>
                  <a:gd name="connsiteY110" fmla="*/ 1085850 h 1990725"/>
                  <a:gd name="connsiteX111" fmla="*/ 2581275 w 2753308"/>
                  <a:gd name="connsiteY111" fmla="*/ 1047750 h 1990725"/>
                  <a:gd name="connsiteX112" fmla="*/ 2571750 w 2753308"/>
                  <a:gd name="connsiteY112" fmla="*/ 981075 h 1990725"/>
                  <a:gd name="connsiteX113" fmla="*/ 2581275 w 2753308"/>
                  <a:gd name="connsiteY113" fmla="*/ 933450 h 1990725"/>
                  <a:gd name="connsiteX114" fmla="*/ 2600325 w 2753308"/>
                  <a:gd name="connsiteY114" fmla="*/ 866775 h 1990725"/>
                  <a:gd name="connsiteX115" fmla="*/ 2619375 w 2753308"/>
                  <a:gd name="connsiteY115" fmla="*/ 819150 h 1990725"/>
                  <a:gd name="connsiteX116" fmla="*/ 2600325 w 2753308"/>
                  <a:gd name="connsiteY116" fmla="*/ 781050 h 1990725"/>
                  <a:gd name="connsiteX117" fmla="*/ 2619375 w 2753308"/>
                  <a:gd name="connsiteY117" fmla="*/ 733425 h 1990725"/>
                  <a:gd name="connsiteX118" fmla="*/ 2638425 w 2753308"/>
                  <a:gd name="connsiteY118" fmla="*/ 676275 h 1990725"/>
                  <a:gd name="connsiteX119" fmla="*/ 2686050 w 2753308"/>
                  <a:gd name="connsiteY119" fmla="*/ 666750 h 1990725"/>
                  <a:gd name="connsiteX120" fmla="*/ 2667000 w 2753308"/>
                  <a:gd name="connsiteY120" fmla="*/ 600075 h 1990725"/>
                  <a:gd name="connsiteX121" fmla="*/ 2686050 w 2753308"/>
                  <a:gd name="connsiteY121" fmla="*/ 533400 h 1990725"/>
                  <a:gd name="connsiteX122" fmla="*/ 2695575 w 2753308"/>
                  <a:gd name="connsiteY122" fmla="*/ 485775 h 1990725"/>
                  <a:gd name="connsiteX123" fmla="*/ 2695575 w 2753308"/>
                  <a:gd name="connsiteY123" fmla="*/ 428625 h 1990725"/>
                  <a:gd name="connsiteX124" fmla="*/ 2714625 w 2753308"/>
                  <a:gd name="connsiteY124" fmla="*/ 361950 h 1990725"/>
                  <a:gd name="connsiteX125" fmla="*/ 2705100 w 2753308"/>
                  <a:gd name="connsiteY125" fmla="*/ 314325 h 1990725"/>
                  <a:gd name="connsiteX126" fmla="*/ 2705100 w 2753308"/>
                  <a:gd name="connsiteY126" fmla="*/ 247650 h 1990725"/>
                  <a:gd name="connsiteX127" fmla="*/ 2714625 w 2753308"/>
                  <a:gd name="connsiteY127" fmla="*/ 190500 h 1990725"/>
                  <a:gd name="connsiteX128" fmla="*/ 2743200 w 2753308"/>
                  <a:gd name="connsiteY128" fmla="*/ 142875 h 1990725"/>
                  <a:gd name="connsiteX129" fmla="*/ 2724150 w 2753308"/>
                  <a:gd name="connsiteY129" fmla="*/ 95250 h 1990725"/>
                  <a:gd name="connsiteX130" fmla="*/ 2752725 w 2753308"/>
                  <a:gd name="connsiteY130" fmla="*/ 57150 h 1990725"/>
                  <a:gd name="connsiteX131" fmla="*/ 2743200 w 2753308"/>
                  <a:gd name="connsiteY131" fmla="*/ 0 h 1990725"/>
                  <a:gd name="connsiteX0" fmla="*/ 0 w 2753308"/>
                  <a:gd name="connsiteY0" fmla="*/ 628650 h 1990725"/>
                  <a:gd name="connsiteX1" fmla="*/ 76200 w 2753308"/>
                  <a:gd name="connsiteY1" fmla="*/ 561975 h 1990725"/>
                  <a:gd name="connsiteX2" fmla="*/ 133350 w 2753308"/>
                  <a:gd name="connsiteY2" fmla="*/ 542925 h 1990725"/>
                  <a:gd name="connsiteX3" fmla="*/ 161925 w 2753308"/>
                  <a:gd name="connsiteY3" fmla="*/ 533400 h 1990725"/>
                  <a:gd name="connsiteX4" fmla="*/ 219075 w 2753308"/>
                  <a:gd name="connsiteY4" fmla="*/ 495300 h 1990725"/>
                  <a:gd name="connsiteX5" fmla="*/ 247650 w 2753308"/>
                  <a:gd name="connsiteY5" fmla="*/ 466725 h 1990725"/>
                  <a:gd name="connsiteX6" fmla="*/ 371480 w 2753308"/>
                  <a:gd name="connsiteY6" fmla="*/ 428623 h 1990725"/>
                  <a:gd name="connsiteX7" fmla="*/ 447675 w 2753308"/>
                  <a:gd name="connsiteY7" fmla="*/ 381000 h 1990725"/>
                  <a:gd name="connsiteX8" fmla="*/ 504825 w 2753308"/>
                  <a:gd name="connsiteY8" fmla="*/ 352425 h 1990725"/>
                  <a:gd name="connsiteX9" fmla="*/ 619125 w 2753308"/>
                  <a:gd name="connsiteY9" fmla="*/ 295275 h 1990725"/>
                  <a:gd name="connsiteX10" fmla="*/ 647700 w 2753308"/>
                  <a:gd name="connsiteY10" fmla="*/ 276225 h 1990725"/>
                  <a:gd name="connsiteX11" fmla="*/ 676275 w 2753308"/>
                  <a:gd name="connsiteY11" fmla="*/ 266700 h 1990725"/>
                  <a:gd name="connsiteX12" fmla="*/ 733425 w 2753308"/>
                  <a:gd name="connsiteY12" fmla="*/ 228600 h 1990725"/>
                  <a:gd name="connsiteX13" fmla="*/ 838200 w 2753308"/>
                  <a:gd name="connsiteY13" fmla="*/ 142875 h 1990725"/>
                  <a:gd name="connsiteX14" fmla="*/ 923925 w 2753308"/>
                  <a:gd name="connsiteY14" fmla="*/ 114300 h 1990725"/>
                  <a:gd name="connsiteX15" fmla="*/ 962025 w 2753308"/>
                  <a:gd name="connsiteY15" fmla="*/ 104775 h 1990725"/>
                  <a:gd name="connsiteX16" fmla="*/ 1171575 w 2753308"/>
                  <a:gd name="connsiteY16" fmla="*/ 47625 h 1990725"/>
                  <a:gd name="connsiteX17" fmla="*/ 1276350 w 2753308"/>
                  <a:gd name="connsiteY17" fmla="*/ 28575 h 1990725"/>
                  <a:gd name="connsiteX18" fmla="*/ 1343025 w 2753308"/>
                  <a:gd name="connsiteY18" fmla="*/ 9525 h 1990725"/>
                  <a:gd name="connsiteX19" fmla="*/ 1457325 w 2753308"/>
                  <a:gd name="connsiteY19" fmla="*/ 19050 h 1990725"/>
                  <a:gd name="connsiteX20" fmla="*/ 1476375 w 2753308"/>
                  <a:gd name="connsiteY20" fmla="*/ 47625 h 1990725"/>
                  <a:gd name="connsiteX21" fmla="*/ 1485900 w 2753308"/>
                  <a:gd name="connsiteY21" fmla="*/ 95250 h 1990725"/>
                  <a:gd name="connsiteX22" fmla="*/ 1495425 w 2753308"/>
                  <a:gd name="connsiteY22" fmla="*/ 333375 h 1990725"/>
                  <a:gd name="connsiteX23" fmla="*/ 1524000 w 2753308"/>
                  <a:gd name="connsiteY23" fmla="*/ 495300 h 1990725"/>
                  <a:gd name="connsiteX24" fmla="*/ 1533525 w 2753308"/>
                  <a:gd name="connsiteY24" fmla="*/ 523875 h 1990725"/>
                  <a:gd name="connsiteX25" fmla="*/ 1552575 w 2753308"/>
                  <a:gd name="connsiteY25" fmla="*/ 600075 h 1990725"/>
                  <a:gd name="connsiteX26" fmla="*/ 1543050 w 2753308"/>
                  <a:gd name="connsiteY26" fmla="*/ 647700 h 1990725"/>
                  <a:gd name="connsiteX27" fmla="*/ 1552575 w 2753308"/>
                  <a:gd name="connsiteY27" fmla="*/ 666750 h 1990725"/>
                  <a:gd name="connsiteX28" fmla="*/ 1581150 w 2753308"/>
                  <a:gd name="connsiteY28" fmla="*/ 695325 h 1990725"/>
                  <a:gd name="connsiteX29" fmla="*/ 1600202 w 2753308"/>
                  <a:gd name="connsiteY29" fmla="*/ 762000 h 1990725"/>
                  <a:gd name="connsiteX30" fmla="*/ 1600200 w 2753308"/>
                  <a:gd name="connsiteY30" fmla="*/ 819150 h 1990725"/>
                  <a:gd name="connsiteX31" fmla="*/ 1609725 w 2753308"/>
                  <a:gd name="connsiteY31" fmla="*/ 876300 h 1990725"/>
                  <a:gd name="connsiteX32" fmla="*/ 1619250 w 2753308"/>
                  <a:gd name="connsiteY32" fmla="*/ 904875 h 1990725"/>
                  <a:gd name="connsiteX33" fmla="*/ 1609725 w 2753308"/>
                  <a:gd name="connsiteY33" fmla="*/ 952500 h 1990725"/>
                  <a:gd name="connsiteX34" fmla="*/ 1628775 w 2753308"/>
                  <a:gd name="connsiteY34" fmla="*/ 1000125 h 1990725"/>
                  <a:gd name="connsiteX35" fmla="*/ 1628775 w 2753308"/>
                  <a:gd name="connsiteY35" fmla="*/ 1028700 h 1990725"/>
                  <a:gd name="connsiteX36" fmla="*/ 1638300 w 2753308"/>
                  <a:gd name="connsiteY36" fmla="*/ 1076325 h 1990725"/>
                  <a:gd name="connsiteX37" fmla="*/ 1638300 w 2753308"/>
                  <a:gd name="connsiteY37" fmla="*/ 1123950 h 1990725"/>
                  <a:gd name="connsiteX38" fmla="*/ 1647825 w 2753308"/>
                  <a:gd name="connsiteY38" fmla="*/ 1162050 h 1990725"/>
                  <a:gd name="connsiteX39" fmla="*/ 1638300 w 2753308"/>
                  <a:gd name="connsiteY39" fmla="*/ 1181100 h 1990725"/>
                  <a:gd name="connsiteX40" fmla="*/ 1657350 w 2753308"/>
                  <a:gd name="connsiteY40" fmla="*/ 1219200 h 1990725"/>
                  <a:gd name="connsiteX41" fmla="*/ 1657350 w 2753308"/>
                  <a:gd name="connsiteY41" fmla="*/ 1266825 h 1990725"/>
                  <a:gd name="connsiteX42" fmla="*/ 1676400 w 2753308"/>
                  <a:gd name="connsiteY42" fmla="*/ 1314450 h 1990725"/>
                  <a:gd name="connsiteX43" fmla="*/ 1676400 w 2753308"/>
                  <a:gd name="connsiteY43" fmla="*/ 1362075 h 1990725"/>
                  <a:gd name="connsiteX44" fmla="*/ 1714500 w 2753308"/>
                  <a:gd name="connsiteY44" fmla="*/ 1400175 h 1990725"/>
                  <a:gd name="connsiteX45" fmla="*/ 1743075 w 2753308"/>
                  <a:gd name="connsiteY45" fmla="*/ 1362075 h 1990725"/>
                  <a:gd name="connsiteX46" fmla="*/ 1752600 w 2753308"/>
                  <a:gd name="connsiteY46" fmla="*/ 1314450 h 1990725"/>
                  <a:gd name="connsiteX47" fmla="*/ 1771650 w 2753308"/>
                  <a:gd name="connsiteY47" fmla="*/ 1257300 h 1990725"/>
                  <a:gd name="connsiteX48" fmla="*/ 1771650 w 2753308"/>
                  <a:gd name="connsiteY48" fmla="*/ 1219200 h 1990725"/>
                  <a:gd name="connsiteX49" fmla="*/ 1790700 w 2753308"/>
                  <a:gd name="connsiteY49" fmla="*/ 1152525 h 1990725"/>
                  <a:gd name="connsiteX50" fmla="*/ 1781175 w 2753308"/>
                  <a:gd name="connsiteY50" fmla="*/ 1085850 h 1990725"/>
                  <a:gd name="connsiteX51" fmla="*/ 1790700 w 2753308"/>
                  <a:gd name="connsiteY51" fmla="*/ 1057275 h 1990725"/>
                  <a:gd name="connsiteX52" fmla="*/ 1809750 w 2753308"/>
                  <a:gd name="connsiteY52" fmla="*/ 990600 h 1990725"/>
                  <a:gd name="connsiteX53" fmla="*/ 1819275 w 2753308"/>
                  <a:gd name="connsiteY53" fmla="*/ 942975 h 1990725"/>
                  <a:gd name="connsiteX54" fmla="*/ 1828800 w 2753308"/>
                  <a:gd name="connsiteY54" fmla="*/ 895350 h 1990725"/>
                  <a:gd name="connsiteX55" fmla="*/ 1847850 w 2753308"/>
                  <a:gd name="connsiteY55" fmla="*/ 847725 h 1990725"/>
                  <a:gd name="connsiteX56" fmla="*/ 1895475 w 2753308"/>
                  <a:gd name="connsiteY56" fmla="*/ 904875 h 1990725"/>
                  <a:gd name="connsiteX57" fmla="*/ 1895475 w 2753308"/>
                  <a:gd name="connsiteY57" fmla="*/ 952500 h 1990725"/>
                  <a:gd name="connsiteX58" fmla="*/ 1914525 w 2753308"/>
                  <a:gd name="connsiteY58" fmla="*/ 1009650 h 1990725"/>
                  <a:gd name="connsiteX59" fmla="*/ 2019300 w 2753308"/>
                  <a:gd name="connsiteY59" fmla="*/ 1047750 h 1990725"/>
                  <a:gd name="connsiteX60" fmla="*/ 1981200 w 2753308"/>
                  <a:gd name="connsiteY60" fmla="*/ 1019175 h 1990725"/>
                  <a:gd name="connsiteX61" fmla="*/ 2028825 w 2753308"/>
                  <a:gd name="connsiteY61" fmla="*/ 1000125 h 1990725"/>
                  <a:gd name="connsiteX62" fmla="*/ 2057400 w 2753308"/>
                  <a:gd name="connsiteY62" fmla="*/ 942975 h 1990725"/>
                  <a:gd name="connsiteX63" fmla="*/ 2085975 w 2753308"/>
                  <a:gd name="connsiteY63" fmla="*/ 885825 h 1990725"/>
                  <a:gd name="connsiteX64" fmla="*/ 2066925 w 2753308"/>
                  <a:gd name="connsiteY64" fmla="*/ 819150 h 1990725"/>
                  <a:gd name="connsiteX65" fmla="*/ 2114550 w 2753308"/>
                  <a:gd name="connsiteY65" fmla="*/ 762000 h 1990725"/>
                  <a:gd name="connsiteX66" fmla="*/ 2171700 w 2753308"/>
                  <a:gd name="connsiteY66" fmla="*/ 762000 h 1990725"/>
                  <a:gd name="connsiteX67" fmla="*/ 2228850 w 2753308"/>
                  <a:gd name="connsiteY67" fmla="*/ 762000 h 1990725"/>
                  <a:gd name="connsiteX68" fmla="*/ 2276475 w 2753308"/>
                  <a:gd name="connsiteY68" fmla="*/ 809625 h 1990725"/>
                  <a:gd name="connsiteX69" fmla="*/ 2295525 w 2753308"/>
                  <a:gd name="connsiteY69" fmla="*/ 857250 h 1990725"/>
                  <a:gd name="connsiteX70" fmla="*/ 2314575 w 2753308"/>
                  <a:gd name="connsiteY70" fmla="*/ 914400 h 1990725"/>
                  <a:gd name="connsiteX71" fmla="*/ 2333625 w 2753308"/>
                  <a:gd name="connsiteY71" fmla="*/ 971550 h 1990725"/>
                  <a:gd name="connsiteX72" fmla="*/ 2352675 w 2753308"/>
                  <a:gd name="connsiteY72" fmla="*/ 1028700 h 1990725"/>
                  <a:gd name="connsiteX73" fmla="*/ 2343150 w 2753308"/>
                  <a:gd name="connsiteY73" fmla="*/ 1057275 h 1990725"/>
                  <a:gd name="connsiteX74" fmla="*/ 2371725 w 2753308"/>
                  <a:gd name="connsiteY74" fmla="*/ 1114425 h 1990725"/>
                  <a:gd name="connsiteX75" fmla="*/ 2371725 w 2753308"/>
                  <a:gd name="connsiteY75" fmla="*/ 1162050 h 1990725"/>
                  <a:gd name="connsiteX76" fmla="*/ 2371725 w 2753308"/>
                  <a:gd name="connsiteY76" fmla="*/ 1209675 h 1990725"/>
                  <a:gd name="connsiteX77" fmla="*/ 2352675 w 2753308"/>
                  <a:gd name="connsiteY77" fmla="*/ 1238250 h 1990725"/>
                  <a:gd name="connsiteX78" fmla="*/ 2362200 w 2753308"/>
                  <a:gd name="connsiteY78" fmla="*/ 1276350 h 1990725"/>
                  <a:gd name="connsiteX79" fmla="*/ 2371725 w 2753308"/>
                  <a:gd name="connsiteY79" fmla="*/ 1333500 h 1990725"/>
                  <a:gd name="connsiteX80" fmla="*/ 2390775 w 2753308"/>
                  <a:gd name="connsiteY80" fmla="*/ 1390650 h 1990725"/>
                  <a:gd name="connsiteX81" fmla="*/ 2390775 w 2753308"/>
                  <a:gd name="connsiteY81" fmla="*/ 1447800 h 1990725"/>
                  <a:gd name="connsiteX82" fmla="*/ 2409825 w 2753308"/>
                  <a:gd name="connsiteY82" fmla="*/ 1504950 h 1990725"/>
                  <a:gd name="connsiteX83" fmla="*/ 2428875 w 2753308"/>
                  <a:gd name="connsiteY83" fmla="*/ 1562100 h 1990725"/>
                  <a:gd name="connsiteX84" fmla="*/ 2438400 w 2753308"/>
                  <a:gd name="connsiteY84" fmla="*/ 1590675 h 1990725"/>
                  <a:gd name="connsiteX85" fmla="*/ 2438400 w 2753308"/>
                  <a:gd name="connsiteY85" fmla="*/ 1638300 h 1990725"/>
                  <a:gd name="connsiteX86" fmla="*/ 2457450 w 2753308"/>
                  <a:gd name="connsiteY86" fmla="*/ 1685925 h 1990725"/>
                  <a:gd name="connsiteX87" fmla="*/ 2457450 w 2753308"/>
                  <a:gd name="connsiteY87" fmla="*/ 1743075 h 1990725"/>
                  <a:gd name="connsiteX88" fmla="*/ 2466975 w 2753308"/>
                  <a:gd name="connsiteY88" fmla="*/ 1800225 h 1990725"/>
                  <a:gd name="connsiteX89" fmla="*/ 2457450 w 2753308"/>
                  <a:gd name="connsiteY89" fmla="*/ 1838325 h 1990725"/>
                  <a:gd name="connsiteX90" fmla="*/ 2466975 w 2753308"/>
                  <a:gd name="connsiteY90" fmla="*/ 1876425 h 1990725"/>
                  <a:gd name="connsiteX91" fmla="*/ 2486025 w 2753308"/>
                  <a:gd name="connsiteY91" fmla="*/ 1933575 h 1990725"/>
                  <a:gd name="connsiteX92" fmla="*/ 2457450 w 2753308"/>
                  <a:gd name="connsiteY92" fmla="*/ 1962150 h 1990725"/>
                  <a:gd name="connsiteX93" fmla="*/ 2486025 w 2753308"/>
                  <a:gd name="connsiteY93" fmla="*/ 1990725 h 1990725"/>
                  <a:gd name="connsiteX94" fmla="*/ 2533650 w 2753308"/>
                  <a:gd name="connsiteY94" fmla="*/ 1924050 h 1990725"/>
                  <a:gd name="connsiteX95" fmla="*/ 2533650 w 2753308"/>
                  <a:gd name="connsiteY95" fmla="*/ 1857375 h 1990725"/>
                  <a:gd name="connsiteX96" fmla="*/ 2543175 w 2753308"/>
                  <a:gd name="connsiteY96" fmla="*/ 1800225 h 1990725"/>
                  <a:gd name="connsiteX97" fmla="*/ 2543175 w 2753308"/>
                  <a:gd name="connsiteY97" fmla="*/ 1752600 h 1990725"/>
                  <a:gd name="connsiteX98" fmla="*/ 2543175 w 2753308"/>
                  <a:gd name="connsiteY98" fmla="*/ 1685925 h 1990725"/>
                  <a:gd name="connsiteX99" fmla="*/ 2552700 w 2753308"/>
                  <a:gd name="connsiteY99" fmla="*/ 1628775 h 1990725"/>
                  <a:gd name="connsiteX100" fmla="*/ 2562225 w 2753308"/>
                  <a:gd name="connsiteY100" fmla="*/ 1562100 h 1990725"/>
                  <a:gd name="connsiteX101" fmla="*/ 2552700 w 2753308"/>
                  <a:gd name="connsiteY101" fmla="*/ 1504950 h 1990725"/>
                  <a:gd name="connsiteX102" fmla="*/ 2581275 w 2753308"/>
                  <a:gd name="connsiteY102" fmla="*/ 1457325 h 1990725"/>
                  <a:gd name="connsiteX103" fmla="*/ 2552700 w 2753308"/>
                  <a:gd name="connsiteY103" fmla="*/ 1419225 h 1990725"/>
                  <a:gd name="connsiteX104" fmla="*/ 2581275 w 2753308"/>
                  <a:gd name="connsiteY104" fmla="*/ 1352550 h 1990725"/>
                  <a:gd name="connsiteX105" fmla="*/ 2581275 w 2753308"/>
                  <a:gd name="connsiteY105" fmla="*/ 1285875 h 1990725"/>
                  <a:gd name="connsiteX106" fmla="*/ 2562225 w 2753308"/>
                  <a:gd name="connsiteY106" fmla="*/ 1238250 h 1990725"/>
                  <a:gd name="connsiteX107" fmla="*/ 2571750 w 2753308"/>
                  <a:gd name="connsiteY107" fmla="*/ 1181100 h 1990725"/>
                  <a:gd name="connsiteX108" fmla="*/ 2571750 w 2753308"/>
                  <a:gd name="connsiteY108" fmla="*/ 1152525 h 1990725"/>
                  <a:gd name="connsiteX109" fmla="*/ 2581275 w 2753308"/>
                  <a:gd name="connsiteY109" fmla="*/ 1085850 h 1990725"/>
                  <a:gd name="connsiteX110" fmla="*/ 2581275 w 2753308"/>
                  <a:gd name="connsiteY110" fmla="*/ 1047750 h 1990725"/>
                  <a:gd name="connsiteX111" fmla="*/ 2571750 w 2753308"/>
                  <a:gd name="connsiteY111" fmla="*/ 981075 h 1990725"/>
                  <a:gd name="connsiteX112" fmla="*/ 2581275 w 2753308"/>
                  <a:gd name="connsiteY112" fmla="*/ 933450 h 1990725"/>
                  <a:gd name="connsiteX113" fmla="*/ 2600325 w 2753308"/>
                  <a:gd name="connsiteY113" fmla="*/ 866775 h 1990725"/>
                  <a:gd name="connsiteX114" fmla="*/ 2619375 w 2753308"/>
                  <a:gd name="connsiteY114" fmla="*/ 819150 h 1990725"/>
                  <a:gd name="connsiteX115" fmla="*/ 2600325 w 2753308"/>
                  <a:gd name="connsiteY115" fmla="*/ 781050 h 1990725"/>
                  <a:gd name="connsiteX116" fmla="*/ 2619375 w 2753308"/>
                  <a:gd name="connsiteY116" fmla="*/ 733425 h 1990725"/>
                  <a:gd name="connsiteX117" fmla="*/ 2638425 w 2753308"/>
                  <a:gd name="connsiteY117" fmla="*/ 676275 h 1990725"/>
                  <a:gd name="connsiteX118" fmla="*/ 2686050 w 2753308"/>
                  <a:gd name="connsiteY118" fmla="*/ 666750 h 1990725"/>
                  <a:gd name="connsiteX119" fmla="*/ 2667000 w 2753308"/>
                  <a:gd name="connsiteY119" fmla="*/ 600075 h 1990725"/>
                  <a:gd name="connsiteX120" fmla="*/ 2686050 w 2753308"/>
                  <a:gd name="connsiteY120" fmla="*/ 533400 h 1990725"/>
                  <a:gd name="connsiteX121" fmla="*/ 2695575 w 2753308"/>
                  <a:gd name="connsiteY121" fmla="*/ 485775 h 1990725"/>
                  <a:gd name="connsiteX122" fmla="*/ 2695575 w 2753308"/>
                  <a:gd name="connsiteY122" fmla="*/ 428625 h 1990725"/>
                  <a:gd name="connsiteX123" fmla="*/ 2714625 w 2753308"/>
                  <a:gd name="connsiteY123" fmla="*/ 361950 h 1990725"/>
                  <a:gd name="connsiteX124" fmla="*/ 2705100 w 2753308"/>
                  <a:gd name="connsiteY124" fmla="*/ 314325 h 1990725"/>
                  <a:gd name="connsiteX125" fmla="*/ 2705100 w 2753308"/>
                  <a:gd name="connsiteY125" fmla="*/ 247650 h 1990725"/>
                  <a:gd name="connsiteX126" fmla="*/ 2714625 w 2753308"/>
                  <a:gd name="connsiteY126" fmla="*/ 190500 h 1990725"/>
                  <a:gd name="connsiteX127" fmla="*/ 2743200 w 2753308"/>
                  <a:gd name="connsiteY127" fmla="*/ 142875 h 1990725"/>
                  <a:gd name="connsiteX128" fmla="*/ 2724150 w 2753308"/>
                  <a:gd name="connsiteY128" fmla="*/ 95250 h 1990725"/>
                  <a:gd name="connsiteX129" fmla="*/ 2752725 w 2753308"/>
                  <a:gd name="connsiteY129" fmla="*/ 57150 h 1990725"/>
                  <a:gd name="connsiteX130" fmla="*/ 2743200 w 2753308"/>
                  <a:gd name="connsiteY130" fmla="*/ 0 h 1990725"/>
                  <a:gd name="connsiteX0" fmla="*/ 0 w 2677108"/>
                  <a:gd name="connsiteY0" fmla="*/ 561975 h 1990725"/>
                  <a:gd name="connsiteX1" fmla="*/ 57150 w 2677108"/>
                  <a:gd name="connsiteY1" fmla="*/ 542925 h 1990725"/>
                  <a:gd name="connsiteX2" fmla="*/ 85725 w 2677108"/>
                  <a:gd name="connsiteY2" fmla="*/ 533400 h 1990725"/>
                  <a:gd name="connsiteX3" fmla="*/ 142875 w 2677108"/>
                  <a:gd name="connsiteY3" fmla="*/ 495300 h 1990725"/>
                  <a:gd name="connsiteX4" fmla="*/ 171450 w 2677108"/>
                  <a:gd name="connsiteY4" fmla="*/ 466725 h 1990725"/>
                  <a:gd name="connsiteX5" fmla="*/ 295280 w 2677108"/>
                  <a:gd name="connsiteY5" fmla="*/ 428623 h 1990725"/>
                  <a:gd name="connsiteX6" fmla="*/ 371475 w 2677108"/>
                  <a:gd name="connsiteY6" fmla="*/ 381000 h 1990725"/>
                  <a:gd name="connsiteX7" fmla="*/ 428625 w 2677108"/>
                  <a:gd name="connsiteY7" fmla="*/ 352425 h 1990725"/>
                  <a:gd name="connsiteX8" fmla="*/ 542925 w 2677108"/>
                  <a:gd name="connsiteY8" fmla="*/ 295275 h 1990725"/>
                  <a:gd name="connsiteX9" fmla="*/ 571500 w 2677108"/>
                  <a:gd name="connsiteY9" fmla="*/ 276225 h 1990725"/>
                  <a:gd name="connsiteX10" fmla="*/ 600075 w 2677108"/>
                  <a:gd name="connsiteY10" fmla="*/ 266700 h 1990725"/>
                  <a:gd name="connsiteX11" fmla="*/ 657225 w 2677108"/>
                  <a:gd name="connsiteY11" fmla="*/ 228600 h 1990725"/>
                  <a:gd name="connsiteX12" fmla="*/ 762000 w 2677108"/>
                  <a:gd name="connsiteY12" fmla="*/ 142875 h 1990725"/>
                  <a:gd name="connsiteX13" fmla="*/ 847725 w 2677108"/>
                  <a:gd name="connsiteY13" fmla="*/ 114300 h 1990725"/>
                  <a:gd name="connsiteX14" fmla="*/ 885825 w 2677108"/>
                  <a:gd name="connsiteY14" fmla="*/ 104775 h 1990725"/>
                  <a:gd name="connsiteX15" fmla="*/ 1095375 w 2677108"/>
                  <a:gd name="connsiteY15" fmla="*/ 47625 h 1990725"/>
                  <a:gd name="connsiteX16" fmla="*/ 1200150 w 2677108"/>
                  <a:gd name="connsiteY16" fmla="*/ 28575 h 1990725"/>
                  <a:gd name="connsiteX17" fmla="*/ 1266825 w 2677108"/>
                  <a:gd name="connsiteY17" fmla="*/ 9525 h 1990725"/>
                  <a:gd name="connsiteX18" fmla="*/ 1381125 w 2677108"/>
                  <a:gd name="connsiteY18" fmla="*/ 19050 h 1990725"/>
                  <a:gd name="connsiteX19" fmla="*/ 1400175 w 2677108"/>
                  <a:gd name="connsiteY19" fmla="*/ 47625 h 1990725"/>
                  <a:gd name="connsiteX20" fmla="*/ 1409700 w 2677108"/>
                  <a:gd name="connsiteY20" fmla="*/ 95250 h 1990725"/>
                  <a:gd name="connsiteX21" fmla="*/ 1419225 w 2677108"/>
                  <a:gd name="connsiteY21" fmla="*/ 333375 h 1990725"/>
                  <a:gd name="connsiteX22" fmla="*/ 1447800 w 2677108"/>
                  <a:gd name="connsiteY22" fmla="*/ 495300 h 1990725"/>
                  <a:gd name="connsiteX23" fmla="*/ 1457325 w 2677108"/>
                  <a:gd name="connsiteY23" fmla="*/ 523875 h 1990725"/>
                  <a:gd name="connsiteX24" fmla="*/ 1476375 w 2677108"/>
                  <a:gd name="connsiteY24" fmla="*/ 600075 h 1990725"/>
                  <a:gd name="connsiteX25" fmla="*/ 1466850 w 2677108"/>
                  <a:gd name="connsiteY25" fmla="*/ 647700 h 1990725"/>
                  <a:gd name="connsiteX26" fmla="*/ 1476375 w 2677108"/>
                  <a:gd name="connsiteY26" fmla="*/ 666750 h 1990725"/>
                  <a:gd name="connsiteX27" fmla="*/ 1504950 w 2677108"/>
                  <a:gd name="connsiteY27" fmla="*/ 695325 h 1990725"/>
                  <a:gd name="connsiteX28" fmla="*/ 1524002 w 2677108"/>
                  <a:gd name="connsiteY28" fmla="*/ 762000 h 1990725"/>
                  <a:gd name="connsiteX29" fmla="*/ 1524000 w 2677108"/>
                  <a:gd name="connsiteY29" fmla="*/ 819150 h 1990725"/>
                  <a:gd name="connsiteX30" fmla="*/ 1533525 w 2677108"/>
                  <a:gd name="connsiteY30" fmla="*/ 876300 h 1990725"/>
                  <a:gd name="connsiteX31" fmla="*/ 1543050 w 2677108"/>
                  <a:gd name="connsiteY31" fmla="*/ 904875 h 1990725"/>
                  <a:gd name="connsiteX32" fmla="*/ 1533525 w 2677108"/>
                  <a:gd name="connsiteY32" fmla="*/ 952500 h 1990725"/>
                  <a:gd name="connsiteX33" fmla="*/ 1552575 w 2677108"/>
                  <a:gd name="connsiteY33" fmla="*/ 1000125 h 1990725"/>
                  <a:gd name="connsiteX34" fmla="*/ 1552575 w 2677108"/>
                  <a:gd name="connsiteY34" fmla="*/ 1028700 h 1990725"/>
                  <a:gd name="connsiteX35" fmla="*/ 1562100 w 2677108"/>
                  <a:gd name="connsiteY35" fmla="*/ 1076325 h 1990725"/>
                  <a:gd name="connsiteX36" fmla="*/ 1562100 w 2677108"/>
                  <a:gd name="connsiteY36" fmla="*/ 1123950 h 1990725"/>
                  <a:gd name="connsiteX37" fmla="*/ 1571625 w 2677108"/>
                  <a:gd name="connsiteY37" fmla="*/ 1162050 h 1990725"/>
                  <a:gd name="connsiteX38" fmla="*/ 1562100 w 2677108"/>
                  <a:gd name="connsiteY38" fmla="*/ 1181100 h 1990725"/>
                  <a:gd name="connsiteX39" fmla="*/ 1581150 w 2677108"/>
                  <a:gd name="connsiteY39" fmla="*/ 1219200 h 1990725"/>
                  <a:gd name="connsiteX40" fmla="*/ 1581150 w 2677108"/>
                  <a:gd name="connsiteY40" fmla="*/ 1266825 h 1990725"/>
                  <a:gd name="connsiteX41" fmla="*/ 1600200 w 2677108"/>
                  <a:gd name="connsiteY41" fmla="*/ 1314450 h 1990725"/>
                  <a:gd name="connsiteX42" fmla="*/ 1600200 w 2677108"/>
                  <a:gd name="connsiteY42" fmla="*/ 1362075 h 1990725"/>
                  <a:gd name="connsiteX43" fmla="*/ 1638300 w 2677108"/>
                  <a:gd name="connsiteY43" fmla="*/ 1400175 h 1990725"/>
                  <a:gd name="connsiteX44" fmla="*/ 1666875 w 2677108"/>
                  <a:gd name="connsiteY44" fmla="*/ 1362075 h 1990725"/>
                  <a:gd name="connsiteX45" fmla="*/ 1676400 w 2677108"/>
                  <a:gd name="connsiteY45" fmla="*/ 1314450 h 1990725"/>
                  <a:gd name="connsiteX46" fmla="*/ 1695450 w 2677108"/>
                  <a:gd name="connsiteY46" fmla="*/ 1257300 h 1990725"/>
                  <a:gd name="connsiteX47" fmla="*/ 1695450 w 2677108"/>
                  <a:gd name="connsiteY47" fmla="*/ 1219200 h 1990725"/>
                  <a:gd name="connsiteX48" fmla="*/ 1714500 w 2677108"/>
                  <a:gd name="connsiteY48" fmla="*/ 1152525 h 1990725"/>
                  <a:gd name="connsiteX49" fmla="*/ 1704975 w 2677108"/>
                  <a:gd name="connsiteY49" fmla="*/ 1085850 h 1990725"/>
                  <a:gd name="connsiteX50" fmla="*/ 1714500 w 2677108"/>
                  <a:gd name="connsiteY50" fmla="*/ 1057275 h 1990725"/>
                  <a:gd name="connsiteX51" fmla="*/ 1733550 w 2677108"/>
                  <a:gd name="connsiteY51" fmla="*/ 990600 h 1990725"/>
                  <a:gd name="connsiteX52" fmla="*/ 1743075 w 2677108"/>
                  <a:gd name="connsiteY52" fmla="*/ 942975 h 1990725"/>
                  <a:gd name="connsiteX53" fmla="*/ 1752600 w 2677108"/>
                  <a:gd name="connsiteY53" fmla="*/ 895350 h 1990725"/>
                  <a:gd name="connsiteX54" fmla="*/ 1771650 w 2677108"/>
                  <a:gd name="connsiteY54" fmla="*/ 847725 h 1990725"/>
                  <a:gd name="connsiteX55" fmla="*/ 1819275 w 2677108"/>
                  <a:gd name="connsiteY55" fmla="*/ 904875 h 1990725"/>
                  <a:gd name="connsiteX56" fmla="*/ 1819275 w 2677108"/>
                  <a:gd name="connsiteY56" fmla="*/ 952500 h 1990725"/>
                  <a:gd name="connsiteX57" fmla="*/ 1838325 w 2677108"/>
                  <a:gd name="connsiteY57" fmla="*/ 1009650 h 1990725"/>
                  <a:gd name="connsiteX58" fmla="*/ 1943100 w 2677108"/>
                  <a:gd name="connsiteY58" fmla="*/ 1047750 h 1990725"/>
                  <a:gd name="connsiteX59" fmla="*/ 1905000 w 2677108"/>
                  <a:gd name="connsiteY59" fmla="*/ 1019175 h 1990725"/>
                  <a:gd name="connsiteX60" fmla="*/ 1952625 w 2677108"/>
                  <a:gd name="connsiteY60" fmla="*/ 1000125 h 1990725"/>
                  <a:gd name="connsiteX61" fmla="*/ 1981200 w 2677108"/>
                  <a:gd name="connsiteY61" fmla="*/ 942975 h 1990725"/>
                  <a:gd name="connsiteX62" fmla="*/ 2009775 w 2677108"/>
                  <a:gd name="connsiteY62" fmla="*/ 885825 h 1990725"/>
                  <a:gd name="connsiteX63" fmla="*/ 1990725 w 2677108"/>
                  <a:gd name="connsiteY63" fmla="*/ 819150 h 1990725"/>
                  <a:gd name="connsiteX64" fmla="*/ 2038350 w 2677108"/>
                  <a:gd name="connsiteY64" fmla="*/ 762000 h 1990725"/>
                  <a:gd name="connsiteX65" fmla="*/ 2095500 w 2677108"/>
                  <a:gd name="connsiteY65" fmla="*/ 762000 h 1990725"/>
                  <a:gd name="connsiteX66" fmla="*/ 2152650 w 2677108"/>
                  <a:gd name="connsiteY66" fmla="*/ 762000 h 1990725"/>
                  <a:gd name="connsiteX67" fmla="*/ 2200275 w 2677108"/>
                  <a:gd name="connsiteY67" fmla="*/ 809625 h 1990725"/>
                  <a:gd name="connsiteX68" fmla="*/ 2219325 w 2677108"/>
                  <a:gd name="connsiteY68" fmla="*/ 857250 h 1990725"/>
                  <a:gd name="connsiteX69" fmla="*/ 2238375 w 2677108"/>
                  <a:gd name="connsiteY69" fmla="*/ 914400 h 1990725"/>
                  <a:gd name="connsiteX70" fmla="*/ 2257425 w 2677108"/>
                  <a:gd name="connsiteY70" fmla="*/ 971550 h 1990725"/>
                  <a:gd name="connsiteX71" fmla="*/ 2276475 w 2677108"/>
                  <a:gd name="connsiteY71" fmla="*/ 1028700 h 1990725"/>
                  <a:gd name="connsiteX72" fmla="*/ 2266950 w 2677108"/>
                  <a:gd name="connsiteY72" fmla="*/ 1057275 h 1990725"/>
                  <a:gd name="connsiteX73" fmla="*/ 2295525 w 2677108"/>
                  <a:gd name="connsiteY73" fmla="*/ 1114425 h 1990725"/>
                  <a:gd name="connsiteX74" fmla="*/ 2295525 w 2677108"/>
                  <a:gd name="connsiteY74" fmla="*/ 1162050 h 1990725"/>
                  <a:gd name="connsiteX75" fmla="*/ 2295525 w 2677108"/>
                  <a:gd name="connsiteY75" fmla="*/ 1209675 h 1990725"/>
                  <a:gd name="connsiteX76" fmla="*/ 2276475 w 2677108"/>
                  <a:gd name="connsiteY76" fmla="*/ 1238250 h 1990725"/>
                  <a:gd name="connsiteX77" fmla="*/ 2286000 w 2677108"/>
                  <a:gd name="connsiteY77" fmla="*/ 1276350 h 1990725"/>
                  <a:gd name="connsiteX78" fmla="*/ 2295525 w 2677108"/>
                  <a:gd name="connsiteY78" fmla="*/ 1333500 h 1990725"/>
                  <a:gd name="connsiteX79" fmla="*/ 2314575 w 2677108"/>
                  <a:gd name="connsiteY79" fmla="*/ 1390650 h 1990725"/>
                  <a:gd name="connsiteX80" fmla="*/ 2314575 w 2677108"/>
                  <a:gd name="connsiteY80" fmla="*/ 1447800 h 1990725"/>
                  <a:gd name="connsiteX81" fmla="*/ 2333625 w 2677108"/>
                  <a:gd name="connsiteY81" fmla="*/ 1504950 h 1990725"/>
                  <a:gd name="connsiteX82" fmla="*/ 2352675 w 2677108"/>
                  <a:gd name="connsiteY82" fmla="*/ 1562100 h 1990725"/>
                  <a:gd name="connsiteX83" fmla="*/ 2362200 w 2677108"/>
                  <a:gd name="connsiteY83" fmla="*/ 1590675 h 1990725"/>
                  <a:gd name="connsiteX84" fmla="*/ 2362200 w 2677108"/>
                  <a:gd name="connsiteY84" fmla="*/ 1638300 h 1990725"/>
                  <a:gd name="connsiteX85" fmla="*/ 2381250 w 2677108"/>
                  <a:gd name="connsiteY85" fmla="*/ 1685925 h 1990725"/>
                  <a:gd name="connsiteX86" fmla="*/ 2381250 w 2677108"/>
                  <a:gd name="connsiteY86" fmla="*/ 1743075 h 1990725"/>
                  <a:gd name="connsiteX87" fmla="*/ 2390775 w 2677108"/>
                  <a:gd name="connsiteY87" fmla="*/ 1800225 h 1990725"/>
                  <a:gd name="connsiteX88" fmla="*/ 2381250 w 2677108"/>
                  <a:gd name="connsiteY88" fmla="*/ 1838325 h 1990725"/>
                  <a:gd name="connsiteX89" fmla="*/ 2390775 w 2677108"/>
                  <a:gd name="connsiteY89" fmla="*/ 1876425 h 1990725"/>
                  <a:gd name="connsiteX90" fmla="*/ 2409825 w 2677108"/>
                  <a:gd name="connsiteY90" fmla="*/ 1933575 h 1990725"/>
                  <a:gd name="connsiteX91" fmla="*/ 2381250 w 2677108"/>
                  <a:gd name="connsiteY91" fmla="*/ 1962150 h 1990725"/>
                  <a:gd name="connsiteX92" fmla="*/ 2409825 w 2677108"/>
                  <a:gd name="connsiteY92" fmla="*/ 1990725 h 1990725"/>
                  <a:gd name="connsiteX93" fmla="*/ 2457450 w 2677108"/>
                  <a:gd name="connsiteY93" fmla="*/ 1924050 h 1990725"/>
                  <a:gd name="connsiteX94" fmla="*/ 2457450 w 2677108"/>
                  <a:gd name="connsiteY94" fmla="*/ 1857375 h 1990725"/>
                  <a:gd name="connsiteX95" fmla="*/ 2466975 w 2677108"/>
                  <a:gd name="connsiteY95" fmla="*/ 1800225 h 1990725"/>
                  <a:gd name="connsiteX96" fmla="*/ 2466975 w 2677108"/>
                  <a:gd name="connsiteY96" fmla="*/ 1752600 h 1990725"/>
                  <a:gd name="connsiteX97" fmla="*/ 2466975 w 2677108"/>
                  <a:gd name="connsiteY97" fmla="*/ 1685925 h 1990725"/>
                  <a:gd name="connsiteX98" fmla="*/ 2476500 w 2677108"/>
                  <a:gd name="connsiteY98" fmla="*/ 1628775 h 1990725"/>
                  <a:gd name="connsiteX99" fmla="*/ 2486025 w 2677108"/>
                  <a:gd name="connsiteY99" fmla="*/ 1562100 h 1990725"/>
                  <a:gd name="connsiteX100" fmla="*/ 2476500 w 2677108"/>
                  <a:gd name="connsiteY100" fmla="*/ 1504950 h 1990725"/>
                  <a:gd name="connsiteX101" fmla="*/ 2505075 w 2677108"/>
                  <a:gd name="connsiteY101" fmla="*/ 1457325 h 1990725"/>
                  <a:gd name="connsiteX102" fmla="*/ 2476500 w 2677108"/>
                  <a:gd name="connsiteY102" fmla="*/ 1419225 h 1990725"/>
                  <a:gd name="connsiteX103" fmla="*/ 2505075 w 2677108"/>
                  <a:gd name="connsiteY103" fmla="*/ 1352550 h 1990725"/>
                  <a:gd name="connsiteX104" fmla="*/ 2505075 w 2677108"/>
                  <a:gd name="connsiteY104" fmla="*/ 1285875 h 1990725"/>
                  <a:gd name="connsiteX105" fmla="*/ 2486025 w 2677108"/>
                  <a:gd name="connsiteY105" fmla="*/ 1238250 h 1990725"/>
                  <a:gd name="connsiteX106" fmla="*/ 2495550 w 2677108"/>
                  <a:gd name="connsiteY106" fmla="*/ 1181100 h 1990725"/>
                  <a:gd name="connsiteX107" fmla="*/ 2495550 w 2677108"/>
                  <a:gd name="connsiteY107" fmla="*/ 1152525 h 1990725"/>
                  <a:gd name="connsiteX108" fmla="*/ 2505075 w 2677108"/>
                  <a:gd name="connsiteY108" fmla="*/ 1085850 h 1990725"/>
                  <a:gd name="connsiteX109" fmla="*/ 2505075 w 2677108"/>
                  <a:gd name="connsiteY109" fmla="*/ 1047750 h 1990725"/>
                  <a:gd name="connsiteX110" fmla="*/ 2495550 w 2677108"/>
                  <a:gd name="connsiteY110" fmla="*/ 981075 h 1990725"/>
                  <a:gd name="connsiteX111" fmla="*/ 2505075 w 2677108"/>
                  <a:gd name="connsiteY111" fmla="*/ 933450 h 1990725"/>
                  <a:gd name="connsiteX112" fmla="*/ 2524125 w 2677108"/>
                  <a:gd name="connsiteY112" fmla="*/ 866775 h 1990725"/>
                  <a:gd name="connsiteX113" fmla="*/ 2543175 w 2677108"/>
                  <a:gd name="connsiteY113" fmla="*/ 819150 h 1990725"/>
                  <a:gd name="connsiteX114" fmla="*/ 2524125 w 2677108"/>
                  <a:gd name="connsiteY114" fmla="*/ 781050 h 1990725"/>
                  <a:gd name="connsiteX115" fmla="*/ 2543175 w 2677108"/>
                  <a:gd name="connsiteY115" fmla="*/ 733425 h 1990725"/>
                  <a:gd name="connsiteX116" fmla="*/ 2562225 w 2677108"/>
                  <a:gd name="connsiteY116" fmla="*/ 676275 h 1990725"/>
                  <a:gd name="connsiteX117" fmla="*/ 2609850 w 2677108"/>
                  <a:gd name="connsiteY117" fmla="*/ 666750 h 1990725"/>
                  <a:gd name="connsiteX118" fmla="*/ 2590800 w 2677108"/>
                  <a:gd name="connsiteY118" fmla="*/ 600075 h 1990725"/>
                  <a:gd name="connsiteX119" fmla="*/ 2609850 w 2677108"/>
                  <a:gd name="connsiteY119" fmla="*/ 533400 h 1990725"/>
                  <a:gd name="connsiteX120" fmla="*/ 2619375 w 2677108"/>
                  <a:gd name="connsiteY120" fmla="*/ 485775 h 1990725"/>
                  <a:gd name="connsiteX121" fmla="*/ 2619375 w 2677108"/>
                  <a:gd name="connsiteY121" fmla="*/ 428625 h 1990725"/>
                  <a:gd name="connsiteX122" fmla="*/ 2638425 w 2677108"/>
                  <a:gd name="connsiteY122" fmla="*/ 361950 h 1990725"/>
                  <a:gd name="connsiteX123" fmla="*/ 2628900 w 2677108"/>
                  <a:gd name="connsiteY123" fmla="*/ 314325 h 1990725"/>
                  <a:gd name="connsiteX124" fmla="*/ 2628900 w 2677108"/>
                  <a:gd name="connsiteY124" fmla="*/ 247650 h 1990725"/>
                  <a:gd name="connsiteX125" fmla="*/ 2638425 w 2677108"/>
                  <a:gd name="connsiteY125" fmla="*/ 190500 h 1990725"/>
                  <a:gd name="connsiteX126" fmla="*/ 2667000 w 2677108"/>
                  <a:gd name="connsiteY126" fmla="*/ 142875 h 1990725"/>
                  <a:gd name="connsiteX127" fmla="*/ 2647950 w 2677108"/>
                  <a:gd name="connsiteY127" fmla="*/ 95250 h 1990725"/>
                  <a:gd name="connsiteX128" fmla="*/ 2676525 w 2677108"/>
                  <a:gd name="connsiteY128" fmla="*/ 57150 h 1990725"/>
                  <a:gd name="connsiteX129" fmla="*/ 2667000 w 2677108"/>
                  <a:gd name="connsiteY129" fmla="*/ 0 h 1990725"/>
                  <a:gd name="connsiteX0" fmla="*/ 0 w 2677108"/>
                  <a:gd name="connsiteY0" fmla="*/ 561975 h 1990725"/>
                  <a:gd name="connsiteX1" fmla="*/ 85725 w 2677108"/>
                  <a:gd name="connsiteY1" fmla="*/ 533400 h 1990725"/>
                  <a:gd name="connsiteX2" fmla="*/ 142875 w 2677108"/>
                  <a:gd name="connsiteY2" fmla="*/ 495300 h 1990725"/>
                  <a:gd name="connsiteX3" fmla="*/ 171450 w 2677108"/>
                  <a:gd name="connsiteY3" fmla="*/ 466725 h 1990725"/>
                  <a:gd name="connsiteX4" fmla="*/ 295280 w 2677108"/>
                  <a:gd name="connsiteY4" fmla="*/ 428623 h 1990725"/>
                  <a:gd name="connsiteX5" fmla="*/ 371475 w 2677108"/>
                  <a:gd name="connsiteY5" fmla="*/ 381000 h 1990725"/>
                  <a:gd name="connsiteX6" fmla="*/ 428625 w 2677108"/>
                  <a:gd name="connsiteY6" fmla="*/ 352425 h 1990725"/>
                  <a:gd name="connsiteX7" fmla="*/ 542925 w 2677108"/>
                  <a:gd name="connsiteY7" fmla="*/ 295275 h 1990725"/>
                  <a:gd name="connsiteX8" fmla="*/ 571500 w 2677108"/>
                  <a:gd name="connsiteY8" fmla="*/ 276225 h 1990725"/>
                  <a:gd name="connsiteX9" fmla="*/ 600075 w 2677108"/>
                  <a:gd name="connsiteY9" fmla="*/ 266700 h 1990725"/>
                  <a:gd name="connsiteX10" fmla="*/ 657225 w 2677108"/>
                  <a:gd name="connsiteY10" fmla="*/ 228600 h 1990725"/>
                  <a:gd name="connsiteX11" fmla="*/ 762000 w 2677108"/>
                  <a:gd name="connsiteY11" fmla="*/ 142875 h 1990725"/>
                  <a:gd name="connsiteX12" fmla="*/ 847725 w 2677108"/>
                  <a:gd name="connsiteY12" fmla="*/ 114300 h 1990725"/>
                  <a:gd name="connsiteX13" fmla="*/ 885825 w 2677108"/>
                  <a:gd name="connsiteY13" fmla="*/ 104775 h 1990725"/>
                  <a:gd name="connsiteX14" fmla="*/ 1095375 w 2677108"/>
                  <a:gd name="connsiteY14" fmla="*/ 47625 h 1990725"/>
                  <a:gd name="connsiteX15" fmla="*/ 1200150 w 2677108"/>
                  <a:gd name="connsiteY15" fmla="*/ 28575 h 1990725"/>
                  <a:gd name="connsiteX16" fmla="*/ 1266825 w 2677108"/>
                  <a:gd name="connsiteY16" fmla="*/ 9525 h 1990725"/>
                  <a:gd name="connsiteX17" fmla="*/ 1381125 w 2677108"/>
                  <a:gd name="connsiteY17" fmla="*/ 19050 h 1990725"/>
                  <a:gd name="connsiteX18" fmla="*/ 1400175 w 2677108"/>
                  <a:gd name="connsiteY18" fmla="*/ 47625 h 1990725"/>
                  <a:gd name="connsiteX19" fmla="*/ 1409700 w 2677108"/>
                  <a:gd name="connsiteY19" fmla="*/ 95250 h 1990725"/>
                  <a:gd name="connsiteX20" fmla="*/ 1419225 w 2677108"/>
                  <a:gd name="connsiteY20" fmla="*/ 333375 h 1990725"/>
                  <a:gd name="connsiteX21" fmla="*/ 1447800 w 2677108"/>
                  <a:gd name="connsiteY21" fmla="*/ 495300 h 1990725"/>
                  <a:gd name="connsiteX22" fmla="*/ 1457325 w 2677108"/>
                  <a:gd name="connsiteY22" fmla="*/ 523875 h 1990725"/>
                  <a:gd name="connsiteX23" fmla="*/ 1476375 w 2677108"/>
                  <a:gd name="connsiteY23" fmla="*/ 600075 h 1990725"/>
                  <a:gd name="connsiteX24" fmla="*/ 1466850 w 2677108"/>
                  <a:gd name="connsiteY24" fmla="*/ 647700 h 1990725"/>
                  <a:gd name="connsiteX25" fmla="*/ 1476375 w 2677108"/>
                  <a:gd name="connsiteY25" fmla="*/ 666750 h 1990725"/>
                  <a:gd name="connsiteX26" fmla="*/ 1504950 w 2677108"/>
                  <a:gd name="connsiteY26" fmla="*/ 695325 h 1990725"/>
                  <a:gd name="connsiteX27" fmla="*/ 1524002 w 2677108"/>
                  <a:gd name="connsiteY27" fmla="*/ 762000 h 1990725"/>
                  <a:gd name="connsiteX28" fmla="*/ 1524000 w 2677108"/>
                  <a:gd name="connsiteY28" fmla="*/ 819150 h 1990725"/>
                  <a:gd name="connsiteX29" fmla="*/ 1533525 w 2677108"/>
                  <a:gd name="connsiteY29" fmla="*/ 876300 h 1990725"/>
                  <a:gd name="connsiteX30" fmla="*/ 1543050 w 2677108"/>
                  <a:gd name="connsiteY30" fmla="*/ 904875 h 1990725"/>
                  <a:gd name="connsiteX31" fmla="*/ 1533525 w 2677108"/>
                  <a:gd name="connsiteY31" fmla="*/ 952500 h 1990725"/>
                  <a:gd name="connsiteX32" fmla="*/ 1552575 w 2677108"/>
                  <a:gd name="connsiteY32" fmla="*/ 1000125 h 1990725"/>
                  <a:gd name="connsiteX33" fmla="*/ 1552575 w 2677108"/>
                  <a:gd name="connsiteY33" fmla="*/ 1028700 h 1990725"/>
                  <a:gd name="connsiteX34" fmla="*/ 1562100 w 2677108"/>
                  <a:gd name="connsiteY34" fmla="*/ 1076325 h 1990725"/>
                  <a:gd name="connsiteX35" fmla="*/ 1562100 w 2677108"/>
                  <a:gd name="connsiteY35" fmla="*/ 1123950 h 1990725"/>
                  <a:gd name="connsiteX36" fmla="*/ 1571625 w 2677108"/>
                  <a:gd name="connsiteY36" fmla="*/ 1162050 h 1990725"/>
                  <a:gd name="connsiteX37" fmla="*/ 1562100 w 2677108"/>
                  <a:gd name="connsiteY37" fmla="*/ 1181100 h 1990725"/>
                  <a:gd name="connsiteX38" fmla="*/ 1581150 w 2677108"/>
                  <a:gd name="connsiteY38" fmla="*/ 1219200 h 1990725"/>
                  <a:gd name="connsiteX39" fmla="*/ 1581150 w 2677108"/>
                  <a:gd name="connsiteY39" fmla="*/ 1266825 h 1990725"/>
                  <a:gd name="connsiteX40" fmla="*/ 1600200 w 2677108"/>
                  <a:gd name="connsiteY40" fmla="*/ 1314450 h 1990725"/>
                  <a:gd name="connsiteX41" fmla="*/ 1600200 w 2677108"/>
                  <a:gd name="connsiteY41" fmla="*/ 1362075 h 1990725"/>
                  <a:gd name="connsiteX42" fmla="*/ 1638300 w 2677108"/>
                  <a:gd name="connsiteY42" fmla="*/ 1400175 h 1990725"/>
                  <a:gd name="connsiteX43" fmla="*/ 1666875 w 2677108"/>
                  <a:gd name="connsiteY43" fmla="*/ 1362075 h 1990725"/>
                  <a:gd name="connsiteX44" fmla="*/ 1676400 w 2677108"/>
                  <a:gd name="connsiteY44" fmla="*/ 1314450 h 1990725"/>
                  <a:gd name="connsiteX45" fmla="*/ 1695450 w 2677108"/>
                  <a:gd name="connsiteY45" fmla="*/ 1257300 h 1990725"/>
                  <a:gd name="connsiteX46" fmla="*/ 1695450 w 2677108"/>
                  <a:gd name="connsiteY46" fmla="*/ 1219200 h 1990725"/>
                  <a:gd name="connsiteX47" fmla="*/ 1714500 w 2677108"/>
                  <a:gd name="connsiteY47" fmla="*/ 1152525 h 1990725"/>
                  <a:gd name="connsiteX48" fmla="*/ 1704975 w 2677108"/>
                  <a:gd name="connsiteY48" fmla="*/ 1085850 h 1990725"/>
                  <a:gd name="connsiteX49" fmla="*/ 1714500 w 2677108"/>
                  <a:gd name="connsiteY49" fmla="*/ 1057275 h 1990725"/>
                  <a:gd name="connsiteX50" fmla="*/ 1733550 w 2677108"/>
                  <a:gd name="connsiteY50" fmla="*/ 990600 h 1990725"/>
                  <a:gd name="connsiteX51" fmla="*/ 1743075 w 2677108"/>
                  <a:gd name="connsiteY51" fmla="*/ 942975 h 1990725"/>
                  <a:gd name="connsiteX52" fmla="*/ 1752600 w 2677108"/>
                  <a:gd name="connsiteY52" fmla="*/ 895350 h 1990725"/>
                  <a:gd name="connsiteX53" fmla="*/ 1771650 w 2677108"/>
                  <a:gd name="connsiteY53" fmla="*/ 847725 h 1990725"/>
                  <a:gd name="connsiteX54" fmla="*/ 1819275 w 2677108"/>
                  <a:gd name="connsiteY54" fmla="*/ 904875 h 1990725"/>
                  <a:gd name="connsiteX55" fmla="*/ 1819275 w 2677108"/>
                  <a:gd name="connsiteY55" fmla="*/ 952500 h 1990725"/>
                  <a:gd name="connsiteX56" fmla="*/ 1838325 w 2677108"/>
                  <a:gd name="connsiteY56" fmla="*/ 1009650 h 1990725"/>
                  <a:gd name="connsiteX57" fmla="*/ 1943100 w 2677108"/>
                  <a:gd name="connsiteY57" fmla="*/ 1047750 h 1990725"/>
                  <a:gd name="connsiteX58" fmla="*/ 1905000 w 2677108"/>
                  <a:gd name="connsiteY58" fmla="*/ 1019175 h 1990725"/>
                  <a:gd name="connsiteX59" fmla="*/ 1952625 w 2677108"/>
                  <a:gd name="connsiteY59" fmla="*/ 1000125 h 1990725"/>
                  <a:gd name="connsiteX60" fmla="*/ 1981200 w 2677108"/>
                  <a:gd name="connsiteY60" fmla="*/ 942975 h 1990725"/>
                  <a:gd name="connsiteX61" fmla="*/ 2009775 w 2677108"/>
                  <a:gd name="connsiteY61" fmla="*/ 885825 h 1990725"/>
                  <a:gd name="connsiteX62" fmla="*/ 1990725 w 2677108"/>
                  <a:gd name="connsiteY62" fmla="*/ 819150 h 1990725"/>
                  <a:gd name="connsiteX63" fmla="*/ 2038350 w 2677108"/>
                  <a:gd name="connsiteY63" fmla="*/ 762000 h 1990725"/>
                  <a:gd name="connsiteX64" fmla="*/ 2095500 w 2677108"/>
                  <a:gd name="connsiteY64" fmla="*/ 762000 h 1990725"/>
                  <a:gd name="connsiteX65" fmla="*/ 2152650 w 2677108"/>
                  <a:gd name="connsiteY65" fmla="*/ 762000 h 1990725"/>
                  <a:gd name="connsiteX66" fmla="*/ 2200275 w 2677108"/>
                  <a:gd name="connsiteY66" fmla="*/ 809625 h 1990725"/>
                  <a:gd name="connsiteX67" fmla="*/ 2219325 w 2677108"/>
                  <a:gd name="connsiteY67" fmla="*/ 857250 h 1990725"/>
                  <a:gd name="connsiteX68" fmla="*/ 2238375 w 2677108"/>
                  <a:gd name="connsiteY68" fmla="*/ 914400 h 1990725"/>
                  <a:gd name="connsiteX69" fmla="*/ 2257425 w 2677108"/>
                  <a:gd name="connsiteY69" fmla="*/ 971550 h 1990725"/>
                  <a:gd name="connsiteX70" fmla="*/ 2276475 w 2677108"/>
                  <a:gd name="connsiteY70" fmla="*/ 1028700 h 1990725"/>
                  <a:gd name="connsiteX71" fmla="*/ 2266950 w 2677108"/>
                  <a:gd name="connsiteY71" fmla="*/ 1057275 h 1990725"/>
                  <a:gd name="connsiteX72" fmla="*/ 2295525 w 2677108"/>
                  <a:gd name="connsiteY72" fmla="*/ 1114425 h 1990725"/>
                  <a:gd name="connsiteX73" fmla="*/ 2295525 w 2677108"/>
                  <a:gd name="connsiteY73" fmla="*/ 1162050 h 1990725"/>
                  <a:gd name="connsiteX74" fmla="*/ 2295525 w 2677108"/>
                  <a:gd name="connsiteY74" fmla="*/ 1209675 h 1990725"/>
                  <a:gd name="connsiteX75" fmla="*/ 2276475 w 2677108"/>
                  <a:gd name="connsiteY75" fmla="*/ 1238250 h 1990725"/>
                  <a:gd name="connsiteX76" fmla="*/ 2286000 w 2677108"/>
                  <a:gd name="connsiteY76" fmla="*/ 1276350 h 1990725"/>
                  <a:gd name="connsiteX77" fmla="*/ 2295525 w 2677108"/>
                  <a:gd name="connsiteY77" fmla="*/ 1333500 h 1990725"/>
                  <a:gd name="connsiteX78" fmla="*/ 2314575 w 2677108"/>
                  <a:gd name="connsiteY78" fmla="*/ 1390650 h 1990725"/>
                  <a:gd name="connsiteX79" fmla="*/ 2314575 w 2677108"/>
                  <a:gd name="connsiteY79" fmla="*/ 1447800 h 1990725"/>
                  <a:gd name="connsiteX80" fmla="*/ 2333625 w 2677108"/>
                  <a:gd name="connsiteY80" fmla="*/ 1504950 h 1990725"/>
                  <a:gd name="connsiteX81" fmla="*/ 2352675 w 2677108"/>
                  <a:gd name="connsiteY81" fmla="*/ 1562100 h 1990725"/>
                  <a:gd name="connsiteX82" fmla="*/ 2362200 w 2677108"/>
                  <a:gd name="connsiteY82" fmla="*/ 1590675 h 1990725"/>
                  <a:gd name="connsiteX83" fmla="*/ 2362200 w 2677108"/>
                  <a:gd name="connsiteY83" fmla="*/ 1638300 h 1990725"/>
                  <a:gd name="connsiteX84" fmla="*/ 2381250 w 2677108"/>
                  <a:gd name="connsiteY84" fmla="*/ 1685925 h 1990725"/>
                  <a:gd name="connsiteX85" fmla="*/ 2381250 w 2677108"/>
                  <a:gd name="connsiteY85" fmla="*/ 1743075 h 1990725"/>
                  <a:gd name="connsiteX86" fmla="*/ 2390775 w 2677108"/>
                  <a:gd name="connsiteY86" fmla="*/ 1800225 h 1990725"/>
                  <a:gd name="connsiteX87" fmla="*/ 2381250 w 2677108"/>
                  <a:gd name="connsiteY87" fmla="*/ 1838325 h 1990725"/>
                  <a:gd name="connsiteX88" fmla="*/ 2390775 w 2677108"/>
                  <a:gd name="connsiteY88" fmla="*/ 1876425 h 1990725"/>
                  <a:gd name="connsiteX89" fmla="*/ 2409825 w 2677108"/>
                  <a:gd name="connsiteY89" fmla="*/ 1933575 h 1990725"/>
                  <a:gd name="connsiteX90" fmla="*/ 2381250 w 2677108"/>
                  <a:gd name="connsiteY90" fmla="*/ 1962150 h 1990725"/>
                  <a:gd name="connsiteX91" fmla="*/ 2409825 w 2677108"/>
                  <a:gd name="connsiteY91" fmla="*/ 1990725 h 1990725"/>
                  <a:gd name="connsiteX92" fmla="*/ 2457450 w 2677108"/>
                  <a:gd name="connsiteY92" fmla="*/ 1924050 h 1990725"/>
                  <a:gd name="connsiteX93" fmla="*/ 2457450 w 2677108"/>
                  <a:gd name="connsiteY93" fmla="*/ 1857375 h 1990725"/>
                  <a:gd name="connsiteX94" fmla="*/ 2466975 w 2677108"/>
                  <a:gd name="connsiteY94" fmla="*/ 1800225 h 1990725"/>
                  <a:gd name="connsiteX95" fmla="*/ 2466975 w 2677108"/>
                  <a:gd name="connsiteY95" fmla="*/ 1752600 h 1990725"/>
                  <a:gd name="connsiteX96" fmla="*/ 2466975 w 2677108"/>
                  <a:gd name="connsiteY96" fmla="*/ 1685925 h 1990725"/>
                  <a:gd name="connsiteX97" fmla="*/ 2476500 w 2677108"/>
                  <a:gd name="connsiteY97" fmla="*/ 1628775 h 1990725"/>
                  <a:gd name="connsiteX98" fmla="*/ 2486025 w 2677108"/>
                  <a:gd name="connsiteY98" fmla="*/ 1562100 h 1990725"/>
                  <a:gd name="connsiteX99" fmla="*/ 2476500 w 2677108"/>
                  <a:gd name="connsiteY99" fmla="*/ 1504950 h 1990725"/>
                  <a:gd name="connsiteX100" fmla="*/ 2505075 w 2677108"/>
                  <a:gd name="connsiteY100" fmla="*/ 1457325 h 1990725"/>
                  <a:gd name="connsiteX101" fmla="*/ 2476500 w 2677108"/>
                  <a:gd name="connsiteY101" fmla="*/ 1419225 h 1990725"/>
                  <a:gd name="connsiteX102" fmla="*/ 2505075 w 2677108"/>
                  <a:gd name="connsiteY102" fmla="*/ 1352550 h 1990725"/>
                  <a:gd name="connsiteX103" fmla="*/ 2505075 w 2677108"/>
                  <a:gd name="connsiteY103" fmla="*/ 1285875 h 1990725"/>
                  <a:gd name="connsiteX104" fmla="*/ 2486025 w 2677108"/>
                  <a:gd name="connsiteY104" fmla="*/ 1238250 h 1990725"/>
                  <a:gd name="connsiteX105" fmla="*/ 2495550 w 2677108"/>
                  <a:gd name="connsiteY105" fmla="*/ 1181100 h 1990725"/>
                  <a:gd name="connsiteX106" fmla="*/ 2495550 w 2677108"/>
                  <a:gd name="connsiteY106" fmla="*/ 1152525 h 1990725"/>
                  <a:gd name="connsiteX107" fmla="*/ 2505075 w 2677108"/>
                  <a:gd name="connsiteY107" fmla="*/ 1085850 h 1990725"/>
                  <a:gd name="connsiteX108" fmla="*/ 2505075 w 2677108"/>
                  <a:gd name="connsiteY108" fmla="*/ 1047750 h 1990725"/>
                  <a:gd name="connsiteX109" fmla="*/ 2495550 w 2677108"/>
                  <a:gd name="connsiteY109" fmla="*/ 981075 h 1990725"/>
                  <a:gd name="connsiteX110" fmla="*/ 2505075 w 2677108"/>
                  <a:gd name="connsiteY110" fmla="*/ 933450 h 1990725"/>
                  <a:gd name="connsiteX111" fmla="*/ 2524125 w 2677108"/>
                  <a:gd name="connsiteY111" fmla="*/ 866775 h 1990725"/>
                  <a:gd name="connsiteX112" fmla="*/ 2543175 w 2677108"/>
                  <a:gd name="connsiteY112" fmla="*/ 819150 h 1990725"/>
                  <a:gd name="connsiteX113" fmla="*/ 2524125 w 2677108"/>
                  <a:gd name="connsiteY113" fmla="*/ 781050 h 1990725"/>
                  <a:gd name="connsiteX114" fmla="*/ 2543175 w 2677108"/>
                  <a:gd name="connsiteY114" fmla="*/ 733425 h 1990725"/>
                  <a:gd name="connsiteX115" fmla="*/ 2562225 w 2677108"/>
                  <a:gd name="connsiteY115" fmla="*/ 676275 h 1990725"/>
                  <a:gd name="connsiteX116" fmla="*/ 2609850 w 2677108"/>
                  <a:gd name="connsiteY116" fmla="*/ 666750 h 1990725"/>
                  <a:gd name="connsiteX117" fmla="*/ 2590800 w 2677108"/>
                  <a:gd name="connsiteY117" fmla="*/ 600075 h 1990725"/>
                  <a:gd name="connsiteX118" fmla="*/ 2609850 w 2677108"/>
                  <a:gd name="connsiteY118" fmla="*/ 533400 h 1990725"/>
                  <a:gd name="connsiteX119" fmla="*/ 2619375 w 2677108"/>
                  <a:gd name="connsiteY119" fmla="*/ 485775 h 1990725"/>
                  <a:gd name="connsiteX120" fmla="*/ 2619375 w 2677108"/>
                  <a:gd name="connsiteY120" fmla="*/ 428625 h 1990725"/>
                  <a:gd name="connsiteX121" fmla="*/ 2638425 w 2677108"/>
                  <a:gd name="connsiteY121" fmla="*/ 361950 h 1990725"/>
                  <a:gd name="connsiteX122" fmla="*/ 2628900 w 2677108"/>
                  <a:gd name="connsiteY122" fmla="*/ 314325 h 1990725"/>
                  <a:gd name="connsiteX123" fmla="*/ 2628900 w 2677108"/>
                  <a:gd name="connsiteY123" fmla="*/ 247650 h 1990725"/>
                  <a:gd name="connsiteX124" fmla="*/ 2638425 w 2677108"/>
                  <a:gd name="connsiteY124" fmla="*/ 190500 h 1990725"/>
                  <a:gd name="connsiteX125" fmla="*/ 2667000 w 2677108"/>
                  <a:gd name="connsiteY125" fmla="*/ 142875 h 1990725"/>
                  <a:gd name="connsiteX126" fmla="*/ 2647950 w 2677108"/>
                  <a:gd name="connsiteY126" fmla="*/ 95250 h 1990725"/>
                  <a:gd name="connsiteX127" fmla="*/ 2676525 w 2677108"/>
                  <a:gd name="connsiteY127" fmla="*/ 57150 h 1990725"/>
                  <a:gd name="connsiteX128" fmla="*/ 2667000 w 2677108"/>
                  <a:gd name="connsiteY128" fmla="*/ 0 h 1990725"/>
                  <a:gd name="connsiteX0" fmla="*/ 0 w 2591383"/>
                  <a:gd name="connsiteY0" fmla="*/ 533400 h 1990725"/>
                  <a:gd name="connsiteX1" fmla="*/ 57150 w 2591383"/>
                  <a:gd name="connsiteY1" fmla="*/ 495300 h 1990725"/>
                  <a:gd name="connsiteX2" fmla="*/ 85725 w 2591383"/>
                  <a:gd name="connsiteY2" fmla="*/ 466725 h 1990725"/>
                  <a:gd name="connsiteX3" fmla="*/ 209555 w 2591383"/>
                  <a:gd name="connsiteY3" fmla="*/ 428623 h 1990725"/>
                  <a:gd name="connsiteX4" fmla="*/ 285750 w 2591383"/>
                  <a:gd name="connsiteY4" fmla="*/ 381000 h 1990725"/>
                  <a:gd name="connsiteX5" fmla="*/ 342900 w 2591383"/>
                  <a:gd name="connsiteY5" fmla="*/ 352425 h 1990725"/>
                  <a:gd name="connsiteX6" fmla="*/ 457200 w 2591383"/>
                  <a:gd name="connsiteY6" fmla="*/ 295275 h 1990725"/>
                  <a:gd name="connsiteX7" fmla="*/ 485775 w 2591383"/>
                  <a:gd name="connsiteY7" fmla="*/ 276225 h 1990725"/>
                  <a:gd name="connsiteX8" fmla="*/ 514350 w 2591383"/>
                  <a:gd name="connsiteY8" fmla="*/ 266700 h 1990725"/>
                  <a:gd name="connsiteX9" fmla="*/ 571500 w 2591383"/>
                  <a:gd name="connsiteY9" fmla="*/ 228600 h 1990725"/>
                  <a:gd name="connsiteX10" fmla="*/ 676275 w 2591383"/>
                  <a:gd name="connsiteY10" fmla="*/ 142875 h 1990725"/>
                  <a:gd name="connsiteX11" fmla="*/ 762000 w 2591383"/>
                  <a:gd name="connsiteY11" fmla="*/ 114300 h 1990725"/>
                  <a:gd name="connsiteX12" fmla="*/ 800100 w 2591383"/>
                  <a:gd name="connsiteY12" fmla="*/ 104775 h 1990725"/>
                  <a:gd name="connsiteX13" fmla="*/ 1009650 w 2591383"/>
                  <a:gd name="connsiteY13" fmla="*/ 47625 h 1990725"/>
                  <a:gd name="connsiteX14" fmla="*/ 1114425 w 2591383"/>
                  <a:gd name="connsiteY14" fmla="*/ 28575 h 1990725"/>
                  <a:gd name="connsiteX15" fmla="*/ 1181100 w 2591383"/>
                  <a:gd name="connsiteY15" fmla="*/ 9525 h 1990725"/>
                  <a:gd name="connsiteX16" fmla="*/ 1295400 w 2591383"/>
                  <a:gd name="connsiteY16" fmla="*/ 19050 h 1990725"/>
                  <a:gd name="connsiteX17" fmla="*/ 1314450 w 2591383"/>
                  <a:gd name="connsiteY17" fmla="*/ 47625 h 1990725"/>
                  <a:gd name="connsiteX18" fmla="*/ 1323975 w 2591383"/>
                  <a:gd name="connsiteY18" fmla="*/ 95250 h 1990725"/>
                  <a:gd name="connsiteX19" fmla="*/ 1333500 w 2591383"/>
                  <a:gd name="connsiteY19" fmla="*/ 333375 h 1990725"/>
                  <a:gd name="connsiteX20" fmla="*/ 1362075 w 2591383"/>
                  <a:gd name="connsiteY20" fmla="*/ 495300 h 1990725"/>
                  <a:gd name="connsiteX21" fmla="*/ 1371600 w 2591383"/>
                  <a:gd name="connsiteY21" fmla="*/ 523875 h 1990725"/>
                  <a:gd name="connsiteX22" fmla="*/ 1390650 w 2591383"/>
                  <a:gd name="connsiteY22" fmla="*/ 600075 h 1990725"/>
                  <a:gd name="connsiteX23" fmla="*/ 1381125 w 2591383"/>
                  <a:gd name="connsiteY23" fmla="*/ 647700 h 1990725"/>
                  <a:gd name="connsiteX24" fmla="*/ 1390650 w 2591383"/>
                  <a:gd name="connsiteY24" fmla="*/ 666750 h 1990725"/>
                  <a:gd name="connsiteX25" fmla="*/ 1419225 w 2591383"/>
                  <a:gd name="connsiteY25" fmla="*/ 695325 h 1990725"/>
                  <a:gd name="connsiteX26" fmla="*/ 1438277 w 2591383"/>
                  <a:gd name="connsiteY26" fmla="*/ 762000 h 1990725"/>
                  <a:gd name="connsiteX27" fmla="*/ 1438275 w 2591383"/>
                  <a:gd name="connsiteY27" fmla="*/ 819150 h 1990725"/>
                  <a:gd name="connsiteX28" fmla="*/ 1447800 w 2591383"/>
                  <a:gd name="connsiteY28" fmla="*/ 876300 h 1990725"/>
                  <a:gd name="connsiteX29" fmla="*/ 1457325 w 2591383"/>
                  <a:gd name="connsiteY29" fmla="*/ 904875 h 1990725"/>
                  <a:gd name="connsiteX30" fmla="*/ 1447800 w 2591383"/>
                  <a:gd name="connsiteY30" fmla="*/ 952500 h 1990725"/>
                  <a:gd name="connsiteX31" fmla="*/ 1466850 w 2591383"/>
                  <a:gd name="connsiteY31" fmla="*/ 1000125 h 1990725"/>
                  <a:gd name="connsiteX32" fmla="*/ 1466850 w 2591383"/>
                  <a:gd name="connsiteY32" fmla="*/ 1028700 h 1990725"/>
                  <a:gd name="connsiteX33" fmla="*/ 1476375 w 2591383"/>
                  <a:gd name="connsiteY33" fmla="*/ 1076325 h 1990725"/>
                  <a:gd name="connsiteX34" fmla="*/ 1476375 w 2591383"/>
                  <a:gd name="connsiteY34" fmla="*/ 1123950 h 1990725"/>
                  <a:gd name="connsiteX35" fmla="*/ 1485900 w 2591383"/>
                  <a:gd name="connsiteY35" fmla="*/ 1162050 h 1990725"/>
                  <a:gd name="connsiteX36" fmla="*/ 1476375 w 2591383"/>
                  <a:gd name="connsiteY36" fmla="*/ 1181100 h 1990725"/>
                  <a:gd name="connsiteX37" fmla="*/ 1495425 w 2591383"/>
                  <a:gd name="connsiteY37" fmla="*/ 1219200 h 1990725"/>
                  <a:gd name="connsiteX38" fmla="*/ 1495425 w 2591383"/>
                  <a:gd name="connsiteY38" fmla="*/ 1266825 h 1990725"/>
                  <a:gd name="connsiteX39" fmla="*/ 1514475 w 2591383"/>
                  <a:gd name="connsiteY39" fmla="*/ 1314450 h 1990725"/>
                  <a:gd name="connsiteX40" fmla="*/ 1514475 w 2591383"/>
                  <a:gd name="connsiteY40" fmla="*/ 1362075 h 1990725"/>
                  <a:gd name="connsiteX41" fmla="*/ 1552575 w 2591383"/>
                  <a:gd name="connsiteY41" fmla="*/ 1400175 h 1990725"/>
                  <a:gd name="connsiteX42" fmla="*/ 1581150 w 2591383"/>
                  <a:gd name="connsiteY42" fmla="*/ 1362075 h 1990725"/>
                  <a:gd name="connsiteX43" fmla="*/ 1590675 w 2591383"/>
                  <a:gd name="connsiteY43" fmla="*/ 1314450 h 1990725"/>
                  <a:gd name="connsiteX44" fmla="*/ 1609725 w 2591383"/>
                  <a:gd name="connsiteY44" fmla="*/ 1257300 h 1990725"/>
                  <a:gd name="connsiteX45" fmla="*/ 1609725 w 2591383"/>
                  <a:gd name="connsiteY45" fmla="*/ 1219200 h 1990725"/>
                  <a:gd name="connsiteX46" fmla="*/ 1628775 w 2591383"/>
                  <a:gd name="connsiteY46" fmla="*/ 1152525 h 1990725"/>
                  <a:gd name="connsiteX47" fmla="*/ 1619250 w 2591383"/>
                  <a:gd name="connsiteY47" fmla="*/ 1085850 h 1990725"/>
                  <a:gd name="connsiteX48" fmla="*/ 1628775 w 2591383"/>
                  <a:gd name="connsiteY48" fmla="*/ 1057275 h 1990725"/>
                  <a:gd name="connsiteX49" fmla="*/ 1647825 w 2591383"/>
                  <a:gd name="connsiteY49" fmla="*/ 990600 h 1990725"/>
                  <a:gd name="connsiteX50" fmla="*/ 1657350 w 2591383"/>
                  <a:gd name="connsiteY50" fmla="*/ 942975 h 1990725"/>
                  <a:gd name="connsiteX51" fmla="*/ 1666875 w 2591383"/>
                  <a:gd name="connsiteY51" fmla="*/ 895350 h 1990725"/>
                  <a:gd name="connsiteX52" fmla="*/ 1685925 w 2591383"/>
                  <a:gd name="connsiteY52" fmla="*/ 847725 h 1990725"/>
                  <a:gd name="connsiteX53" fmla="*/ 1733550 w 2591383"/>
                  <a:gd name="connsiteY53" fmla="*/ 904875 h 1990725"/>
                  <a:gd name="connsiteX54" fmla="*/ 1733550 w 2591383"/>
                  <a:gd name="connsiteY54" fmla="*/ 952500 h 1990725"/>
                  <a:gd name="connsiteX55" fmla="*/ 1752600 w 2591383"/>
                  <a:gd name="connsiteY55" fmla="*/ 1009650 h 1990725"/>
                  <a:gd name="connsiteX56" fmla="*/ 1857375 w 2591383"/>
                  <a:gd name="connsiteY56" fmla="*/ 1047750 h 1990725"/>
                  <a:gd name="connsiteX57" fmla="*/ 1819275 w 2591383"/>
                  <a:gd name="connsiteY57" fmla="*/ 1019175 h 1990725"/>
                  <a:gd name="connsiteX58" fmla="*/ 1866900 w 2591383"/>
                  <a:gd name="connsiteY58" fmla="*/ 1000125 h 1990725"/>
                  <a:gd name="connsiteX59" fmla="*/ 1895475 w 2591383"/>
                  <a:gd name="connsiteY59" fmla="*/ 942975 h 1990725"/>
                  <a:gd name="connsiteX60" fmla="*/ 1924050 w 2591383"/>
                  <a:gd name="connsiteY60" fmla="*/ 885825 h 1990725"/>
                  <a:gd name="connsiteX61" fmla="*/ 1905000 w 2591383"/>
                  <a:gd name="connsiteY61" fmla="*/ 819150 h 1990725"/>
                  <a:gd name="connsiteX62" fmla="*/ 1952625 w 2591383"/>
                  <a:gd name="connsiteY62" fmla="*/ 762000 h 1990725"/>
                  <a:gd name="connsiteX63" fmla="*/ 2009775 w 2591383"/>
                  <a:gd name="connsiteY63" fmla="*/ 762000 h 1990725"/>
                  <a:gd name="connsiteX64" fmla="*/ 2066925 w 2591383"/>
                  <a:gd name="connsiteY64" fmla="*/ 762000 h 1990725"/>
                  <a:gd name="connsiteX65" fmla="*/ 2114550 w 2591383"/>
                  <a:gd name="connsiteY65" fmla="*/ 809625 h 1990725"/>
                  <a:gd name="connsiteX66" fmla="*/ 2133600 w 2591383"/>
                  <a:gd name="connsiteY66" fmla="*/ 857250 h 1990725"/>
                  <a:gd name="connsiteX67" fmla="*/ 2152650 w 2591383"/>
                  <a:gd name="connsiteY67" fmla="*/ 914400 h 1990725"/>
                  <a:gd name="connsiteX68" fmla="*/ 2171700 w 2591383"/>
                  <a:gd name="connsiteY68" fmla="*/ 971550 h 1990725"/>
                  <a:gd name="connsiteX69" fmla="*/ 2190750 w 2591383"/>
                  <a:gd name="connsiteY69" fmla="*/ 1028700 h 1990725"/>
                  <a:gd name="connsiteX70" fmla="*/ 2181225 w 2591383"/>
                  <a:gd name="connsiteY70" fmla="*/ 1057275 h 1990725"/>
                  <a:gd name="connsiteX71" fmla="*/ 2209800 w 2591383"/>
                  <a:gd name="connsiteY71" fmla="*/ 1114425 h 1990725"/>
                  <a:gd name="connsiteX72" fmla="*/ 2209800 w 2591383"/>
                  <a:gd name="connsiteY72" fmla="*/ 1162050 h 1990725"/>
                  <a:gd name="connsiteX73" fmla="*/ 2209800 w 2591383"/>
                  <a:gd name="connsiteY73" fmla="*/ 1209675 h 1990725"/>
                  <a:gd name="connsiteX74" fmla="*/ 2190750 w 2591383"/>
                  <a:gd name="connsiteY74" fmla="*/ 1238250 h 1990725"/>
                  <a:gd name="connsiteX75" fmla="*/ 2200275 w 2591383"/>
                  <a:gd name="connsiteY75" fmla="*/ 1276350 h 1990725"/>
                  <a:gd name="connsiteX76" fmla="*/ 2209800 w 2591383"/>
                  <a:gd name="connsiteY76" fmla="*/ 1333500 h 1990725"/>
                  <a:gd name="connsiteX77" fmla="*/ 2228850 w 2591383"/>
                  <a:gd name="connsiteY77" fmla="*/ 1390650 h 1990725"/>
                  <a:gd name="connsiteX78" fmla="*/ 2228850 w 2591383"/>
                  <a:gd name="connsiteY78" fmla="*/ 1447800 h 1990725"/>
                  <a:gd name="connsiteX79" fmla="*/ 2247900 w 2591383"/>
                  <a:gd name="connsiteY79" fmla="*/ 1504950 h 1990725"/>
                  <a:gd name="connsiteX80" fmla="*/ 2266950 w 2591383"/>
                  <a:gd name="connsiteY80" fmla="*/ 1562100 h 1990725"/>
                  <a:gd name="connsiteX81" fmla="*/ 2276475 w 2591383"/>
                  <a:gd name="connsiteY81" fmla="*/ 1590675 h 1990725"/>
                  <a:gd name="connsiteX82" fmla="*/ 2276475 w 2591383"/>
                  <a:gd name="connsiteY82" fmla="*/ 1638300 h 1990725"/>
                  <a:gd name="connsiteX83" fmla="*/ 2295525 w 2591383"/>
                  <a:gd name="connsiteY83" fmla="*/ 1685925 h 1990725"/>
                  <a:gd name="connsiteX84" fmla="*/ 2295525 w 2591383"/>
                  <a:gd name="connsiteY84" fmla="*/ 1743075 h 1990725"/>
                  <a:gd name="connsiteX85" fmla="*/ 2305050 w 2591383"/>
                  <a:gd name="connsiteY85" fmla="*/ 1800225 h 1990725"/>
                  <a:gd name="connsiteX86" fmla="*/ 2295525 w 2591383"/>
                  <a:gd name="connsiteY86" fmla="*/ 1838325 h 1990725"/>
                  <a:gd name="connsiteX87" fmla="*/ 2305050 w 2591383"/>
                  <a:gd name="connsiteY87" fmla="*/ 1876425 h 1990725"/>
                  <a:gd name="connsiteX88" fmla="*/ 2324100 w 2591383"/>
                  <a:gd name="connsiteY88" fmla="*/ 1933575 h 1990725"/>
                  <a:gd name="connsiteX89" fmla="*/ 2295525 w 2591383"/>
                  <a:gd name="connsiteY89" fmla="*/ 1962150 h 1990725"/>
                  <a:gd name="connsiteX90" fmla="*/ 2324100 w 2591383"/>
                  <a:gd name="connsiteY90" fmla="*/ 1990725 h 1990725"/>
                  <a:gd name="connsiteX91" fmla="*/ 2371725 w 2591383"/>
                  <a:gd name="connsiteY91" fmla="*/ 1924050 h 1990725"/>
                  <a:gd name="connsiteX92" fmla="*/ 2371725 w 2591383"/>
                  <a:gd name="connsiteY92" fmla="*/ 1857375 h 1990725"/>
                  <a:gd name="connsiteX93" fmla="*/ 2381250 w 2591383"/>
                  <a:gd name="connsiteY93" fmla="*/ 1800225 h 1990725"/>
                  <a:gd name="connsiteX94" fmla="*/ 2381250 w 2591383"/>
                  <a:gd name="connsiteY94" fmla="*/ 1752600 h 1990725"/>
                  <a:gd name="connsiteX95" fmla="*/ 2381250 w 2591383"/>
                  <a:gd name="connsiteY95" fmla="*/ 1685925 h 1990725"/>
                  <a:gd name="connsiteX96" fmla="*/ 2390775 w 2591383"/>
                  <a:gd name="connsiteY96" fmla="*/ 1628775 h 1990725"/>
                  <a:gd name="connsiteX97" fmla="*/ 2400300 w 2591383"/>
                  <a:gd name="connsiteY97" fmla="*/ 1562100 h 1990725"/>
                  <a:gd name="connsiteX98" fmla="*/ 2390775 w 2591383"/>
                  <a:gd name="connsiteY98" fmla="*/ 1504950 h 1990725"/>
                  <a:gd name="connsiteX99" fmla="*/ 2419350 w 2591383"/>
                  <a:gd name="connsiteY99" fmla="*/ 1457325 h 1990725"/>
                  <a:gd name="connsiteX100" fmla="*/ 2390775 w 2591383"/>
                  <a:gd name="connsiteY100" fmla="*/ 1419225 h 1990725"/>
                  <a:gd name="connsiteX101" fmla="*/ 2419350 w 2591383"/>
                  <a:gd name="connsiteY101" fmla="*/ 1352550 h 1990725"/>
                  <a:gd name="connsiteX102" fmla="*/ 2419350 w 2591383"/>
                  <a:gd name="connsiteY102" fmla="*/ 1285875 h 1990725"/>
                  <a:gd name="connsiteX103" fmla="*/ 2400300 w 2591383"/>
                  <a:gd name="connsiteY103" fmla="*/ 1238250 h 1990725"/>
                  <a:gd name="connsiteX104" fmla="*/ 2409825 w 2591383"/>
                  <a:gd name="connsiteY104" fmla="*/ 1181100 h 1990725"/>
                  <a:gd name="connsiteX105" fmla="*/ 2409825 w 2591383"/>
                  <a:gd name="connsiteY105" fmla="*/ 1152525 h 1990725"/>
                  <a:gd name="connsiteX106" fmla="*/ 2419350 w 2591383"/>
                  <a:gd name="connsiteY106" fmla="*/ 1085850 h 1990725"/>
                  <a:gd name="connsiteX107" fmla="*/ 2419350 w 2591383"/>
                  <a:gd name="connsiteY107" fmla="*/ 1047750 h 1990725"/>
                  <a:gd name="connsiteX108" fmla="*/ 2409825 w 2591383"/>
                  <a:gd name="connsiteY108" fmla="*/ 981075 h 1990725"/>
                  <a:gd name="connsiteX109" fmla="*/ 2419350 w 2591383"/>
                  <a:gd name="connsiteY109" fmla="*/ 933450 h 1990725"/>
                  <a:gd name="connsiteX110" fmla="*/ 2438400 w 2591383"/>
                  <a:gd name="connsiteY110" fmla="*/ 866775 h 1990725"/>
                  <a:gd name="connsiteX111" fmla="*/ 2457450 w 2591383"/>
                  <a:gd name="connsiteY111" fmla="*/ 819150 h 1990725"/>
                  <a:gd name="connsiteX112" fmla="*/ 2438400 w 2591383"/>
                  <a:gd name="connsiteY112" fmla="*/ 781050 h 1990725"/>
                  <a:gd name="connsiteX113" fmla="*/ 2457450 w 2591383"/>
                  <a:gd name="connsiteY113" fmla="*/ 733425 h 1990725"/>
                  <a:gd name="connsiteX114" fmla="*/ 2476500 w 2591383"/>
                  <a:gd name="connsiteY114" fmla="*/ 676275 h 1990725"/>
                  <a:gd name="connsiteX115" fmla="*/ 2524125 w 2591383"/>
                  <a:gd name="connsiteY115" fmla="*/ 666750 h 1990725"/>
                  <a:gd name="connsiteX116" fmla="*/ 2505075 w 2591383"/>
                  <a:gd name="connsiteY116" fmla="*/ 600075 h 1990725"/>
                  <a:gd name="connsiteX117" fmla="*/ 2524125 w 2591383"/>
                  <a:gd name="connsiteY117" fmla="*/ 533400 h 1990725"/>
                  <a:gd name="connsiteX118" fmla="*/ 2533650 w 2591383"/>
                  <a:gd name="connsiteY118" fmla="*/ 485775 h 1990725"/>
                  <a:gd name="connsiteX119" fmla="*/ 2533650 w 2591383"/>
                  <a:gd name="connsiteY119" fmla="*/ 428625 h 1990725"/>
                  <a:gd name="connsiteX120" fmla="*/ 2552700 w 2591383"/>
                  <a:gd name="connsiteY120" fmla="*/ 361950 h 1990725"/>
                  <a:gd name="connsiteX121" fmla="*/ 2543175 w 2591383"/>
                  <a:gd name="connsiteY121" fmla="*/ 314325 h 1990725"/>
                  <a:gd name="connsiteX122" fmla="*/ 2543175 w 2591383"/>
                  <a:gd name="connsiteY122" fmla="*/ 247650 h 1990725"/>
                  <a:gd name="connsiteX123" fmla="*/ 2552700 w 2591383"/>
                  <a:gd name="connsiteY123" fmla="*/ 190500 h 1990725"/>
                  <a:gd name="connsiteX124" fmla="*/ 2581275 w 2591383"/>
                  <a:gd name="connsiteY124" fmla="*/ 142875 h 1990725"/>
                  <a:gd name="connsiteX125" fmla="*/ 2562225 w 2591383"/>
                  <a:gd name="connsiteY125" fmla="*/ 95250 h 1990725"/>
                  <a:gd name="connsiteX126" fmla="*/ 2590800 w 2591383"/>
                  <a:gd name="connsiteY126" fmla="*/ 57150 h 1990725"/>
                  <a:gd name="connsiteX127" fmla="*/ 2581275 w 2591383"/>
                  <a:gd name="connsiteY127" fmla="*/ 0 h 1990725"/>
                  <a:gd name="connsiteX0" fmla="*/ 0 w 2591383"/>
                  <a:gd name="connsiteY0" fmla="*/ 533400 h 1990725"/>
                  <a:gd name="connsiteX1" fmla="*/ 85725 w 2591383"/>
                  <a:gd name="connsiteY1" fmla="*/ 466725 h 1990725"/>
                  <a:gd name="connsiteX2" fmla="*/ 209555 w 2591383"/>
                  <a:gd name="connsiteY2" fmla="*/ 428623 h 1990725"/>
                  <a:gd name="connsiteX3" fmla="*/ 285750 w 2591383"/>
                  <a:gd name="connsiteY3" fmla="*/ 381000 h 1990725"/>
                  <a:gd name="connsiteX4" fmla="*/ 342900 w 2591383"/>
                  <a:gd name="connsiteY4" fmla="*/ 352425 h 1990725"/>
                  <a:gd name="connsiteX5" fmla="*/ 457200 w 2591383"/>
                  <a:gd name="connsiteY5" fmla="*/ 295275 h 1990725"/>
                  <a:gd name="connsiteX6" fmla="*/ 485775 w 2591383"/>
                  <a:gd name="connsiteY6" fmla="*/ 276225 h 1990725"/>
                  <a:gd name="connsiteX7" fmla="*/ 514350 w 2591383"/>
                  <a:gd name="connsiteY7" fmla="*/ 266700 h 1990725"/>
                  <a:gd name="connsiteX8" fmla="*/ 571500 w 2591383"/>
                  <a:gd name="connsiteY8" fmla="*/ 228600 h 1990725"/>
                  <a:gd name="connsiteX9" fmla="*/ 676275 w 2591383"/>
                  <a:gd name="connsiteY9" fmla="*/ 142875 h 1990725"/>
                  <a:gd name="connsiteX10" fmla="*/ 762000 w 2591383"/>
                  <a:gd name="connsiteY10" fmla="*/ 114300 h 1990725"/>
                  <a:gd name="connsiteX11" fmla="*/ 800100 w 2591383"/>
                  <a:gd name="connsiteY11" fmla="*/ 104775 h 1990725"/>
                  <a:gd name="connsiteX12" fmla="*/ 1009650 w 2591383"/>
                  <a:gd name="connsiteY12" fmla="*/ 47625 h 1990725"/>
                  <a:gd name="connsiteX13" fmla="*/ 1114425 w 2591383"/>
                  <a:gd name="connsiteY13" fmla="*/ 28575 h 1990725"/>
                  <a:gd name="connsiteX14" fmla="*/ 1181100 w 2591383"/>
                  <a:gd name="connsiteY14" fmla="*/ 9525 h 1990725"/>
                  <a:gd name="connsiteX15" fmla="*/ 1295400 w 2591383"/>
                  <a:gd name="connsiteY15" fmla="*/ 19050 h 1990725"/>
                  <a:gd name="connsiteX16" fmla="*/ 1314450 w 2591383"/>
                  <a:gd name="connsiteY16" fmla="*/ 47625 h 1990725"/>
                  <a:gd name="connsiteX17" fmla="*/ 1323975 w 2591383"/>
                  <a:gd name="connsiteY17" fmla="*/ 95250 h 1990725"/>
                  <a:gd name="connsiteX18" fmla="*/ 1333500 w 2591383"/>
                  <a:gd name="connsiteY18" fmla="*/ 333375 h 1990725"/>
                  <a:gd name="connsiteX19" fmla="*/ 1362075 w 2591383"/>
                  <a:gd name="connsiteY19" fmla="*/ 495300 h 1990725"/>
                  <a:gd name="connsiteX20" fmla="*/ 1371600 w 2591383"/>
                  <a:gd name="connsiteY20" fmla="*/ 523875 h 1990725"/>
                  <a:gd name="connsiteX21" fmla="*/ 1390650 w 2591383"/>
                  <a:gd name="connsiteY21" fmla="*/ 600075 h 1990725"/>
                  <a:gd name="connsiteX22" fmla="*/ 1381125 w 2591383"/>
                  <a:gd name="connsiteY22" fmla="*/ 647700 h 1990725"/>
                  <a:gd name="connsiteX23" fmla="*/ 1390650 w 2591383"/>
                  <a:gd name="connsiteY23" fmla="*/ 666750 h 1990725"/>
                  <a:gd name="connsiteX24" fmla="*/ 1419225 w 2591383"/>
                  <a:gd name="connsiteY24" fmla="*/ 695325 h 1990725"/>
                  <a:gd name="connsiteX25" fmla="*/ 1438277 w 2591383"/>
                  <a:gd name="connsiteY25" fmla="*/ 762000 h 1990725"/>
                  <a:gd name="connsiteX26" fmla="*/ 1438275 w 2591383"/>
                  <a:gd name="connsiteY26" fmla="*/ 819150 h 1990725"/>
                  <a:gd name="connsiteX27" fmla="*/ 1447800 w 2591383"/>
                  <a:gd name="connsiteY27" fmla="*/ 876300 h 1990725"/>
                  <a:gd name="connsiteX28" fmla="*/ 1457325 w 2591383"/>
                  <a:gd name="connsiteY28" fmla="*/ 904875 h 1990725"/>
                  <a:gd name="connsiteX29" fmla="*/ 1447800 w 2591383"/>
                  <a:gd name="connsiteY29" fmla="*/ 952500 h 1990725"/>
                  <a:gd name="connsiteX30" fmla="*/ 1466850 w 2591383"/>
                  <a:gd name="connsiteY30" fmla="*/ 1000125 h 1990725"/>
                  <a:gd name="connsiteX31" fmla="*/ 1466850 w 2591383"/>
                  <a:gd name="connsiteY31" fmla="*/ 1028700 h 1990725"/>
                  <a:gd name="connsiteX32" fmla="*/ 1476375 w 2591383"/>
                  <a:gd name="connsiteY32" fmla="*/ 1076325 h 1990725"/>
                  <a:gd name="connsiteX33" fmla="*/ 1476375 w 2591383"/>
                  <a:gd name="connsiteY33" fmla="*/ 1123950 h 1990725"/>
                  <a:gd name="connsiteX34" fmla="*/ 1485900 w 2591383"/>
                  <a:gd name="connsiteY34" fmla="*/ 1162050 h 1990725"/>
                  <a:gd name="connsiteX35" fmla="*/ 1476375 w 2591383"/>
                  <a:gd name="connsiteY35" fmla="*/ 1181100 h 1990725"/>
                  <a:gd name="connsiteX36" fmla="*/ 1495425 w 2591383"/>
                  <a:gd name="connsiteY36" fmla="*/ 1219200 h 1990725"/>
                  <a:gd name="connsiteX37" fmla="*/ 1495425 w 2591383"/>
                  <a:gd name="connsiteY37" fmla="*/ 1266825 h 1990725"/>
                  <a:gd name="connsiteX38" fmla="*/ 1514475 w 2591383"/>
                  <a:gd name="connsiteY38" fmla="*/ 1314450 h 1990725"/>
                  <a:gd name="connsiteX39" fmla="*/ 1514475 w 2591383"/>
                  <a:gd name="connsiteY39" fmla="*/ 1362075 h 1990725"/>
                  <a:gd name="connsiteX40" fmla="*/ 1552575 w 2591383"/>
                  <a:gd name="connsiteY40" fmla="*/ 1400175 h 1990725"/>
                  <a:gd name="connsiteX41" fmla="*/ 1581150 w 2591383"/>
                  <a:gd name="connsiteY41" fmla="*/ 1362075 h 1990725"/>
                  <a:gd name="connsiteX42" fmla="*/ 1590675 w 2591383"/>
                  <a:gd name="connsiteY42" fmla="*/ 1314450 h 1990725"/>
                  <a:gd name="connsiteX43" fmla="*/ 1609725 w 2591383"/>
                  <a:gd name="connsiteY43" fmla="*/ 1257300 h 1990725"/>
                  <a:gd name="connsiteX44" fmla="*/ 1609725 w 2591383"/>
                  <a:gd name="connsiteY44" fmla="*/ 1219200 h 1990725"/>
                  <a:gd name="connsiteX45" fmla="*/ 1628775 w 2591383"/>
                  <a:gd name="connsiteY45" fmla="*/ 1152525 h 1990725"/>
                  <a:gd name="connsiteX46" fmla="*/ 1619250 w 2591383"/>
                  <a:gd name="connsiteY46" fmla="*/ 1085850 h 1990725"/>
                  <a:gd name="connsiteX47" fmla="*/ 1628775 w 2591383"/>
                  <a:gd name="connsiteY47" fmla="*/ 1057275 h 1990725"/>
                  <a:gd name="connsiteX48" fmla="*/ 1647825 w 2591383"/>
                  <a:gd name="connsiteY48" fmla="*/ 990600 h 1990725"/>
                  <a:gd name="connsiteX49" fmla="*/ 1657350 w 2591383"/>
                  <a:gd name="connsiteY49" fmla="*/ 942975 h 1990725"/>
                  <a:gd name="connsiteX50" fmla="*/ 1666875 w 2591383"/>
                  <a:gd name="connsiteY50" fmla="*/ 895350 h 1990725"/>
                  <a:gd name="connsiteX51" fmla="*/ 1685925 w 2591383"/>
                  <a:gd name="connsiteY51" fmla="*/ 847725 h 1990725"/>
                  <a:gd name="connsiteX52" fmla="*/ 1733550 w 2591383"/>
                  <a:gd name="connsiteY52" fmla="*/ 904875 h 1990725"/>
                  <a:gd name="connsiteX53" fmla="*/ 1733550 w 2591383"/>
                  <a:gd name="connsiteY53" fmla="*/ 952500 h 1990725"/>
                  <a:gd name="connsiteX54" fmla="*/ 1752600 w 2591383"/>
                  <a:gd name="connsiteY54" fmla="*/ 1009650 h 1990725"/>
                  <a:gd name="connsiteX55" fmla="*/ 1857375 w 2591383"/>
                  <a:gd name="connsiteY55" fmla="*/ 1047750 h 1990725"/>
                  <a:gd name="connsiteX56" fmla="*/ 1819275 w 2591383"/>
                  <a:gd name="connsiteY56" fmla="*/ 1019175 h 1990725"/>
                  <a:gd name="connsiteX57" fmla="*/ 1866900 w 2591383"/>
                  <a:gd name="connsiteY57" fmla="*/ 1000125 h 1990725"/>
                  <a:gd name="connsiteX58" fmla="*/ 1895475 w 2591383"/>
                  <a:gd name="connsiteY58" fmla="*/ 942975 h 1990725"/>
                  <a:gd name="connsiteX59" fmla="*/ 1924050 w 2591383"/>
                  <a:gd name="connsiteY59" fmla="*/ 885825 h 1990725"/>
                  <a:gd name="connsiteX60" fmla="*/ 1905000 w 2591383"/>
                  <a:gd name="connsiteY60" fmla="*/ 819150 h 1990725"/>
                  <a:gd name="connsiteX61" fmla="*/ 1952625 w 2591383"/>
                  <a:gd name="connsiteY61" fmla="*/ 762000 h 1990725"/>
                  <a:gd name="connsiteX62" fmla="*/ 2009775 w 2591383"/>
                  <a:gd name="connsiteY62" fmla="*/ 762000 h 1990725"/>
                  <a:gd name="connsiteX63" fmla="*/ 2066925 w 2591383"/>
                  <a:gd name="connsiteY63" fmla="*/ 762000 h 1990725"/>
                  <a:gd name="connsiteX64" fmla="*/ 2114550 w 2591383"/>
                  <a:gd name="connsiteY64" fmla="*/ 809625 h 1990725"/>
                  <a:gd name="connsiteX65" fmla="*/ 2133600 w 2591383"/>
                  <a:gd name="connsiteY65" fmla="*/ 857250 h 1990725"/>
                  <a:gd name="connsiteX66" fmla="*/ 2152650 w 2591383"/>
                  <a:gd name="connsiteY66" fmla="*/ 914400 h 1990725"/>
                  <a:gd name="connsiteX67" fmla="*/ 2171700 w 2591383"/>
                  <a:gd name="connsiteY67" fmla="*/ 971550 h 1990725"/>
                  <a:gd name="connsiteX68" fmla="*/ 2190750 w 2591383"/>
                  <a:gd name="connsiteY68" fmla="*/ 1028700 h 1990725"/>
                  <a:gd name="connsiteX69" fmla="*/ 2181225 w 2591383"/>
                  <a:gd name="connsiteY69" fmla="*/ 1057275 h 1990725"/>
                  <a:gd name="connsiteX70" fmla="*/ 2209800 w 2591383"/>
                  <a:gd name="connsiteY70" fmla="*/ 1114425 h 1990725"/>
                  <a:gd name="connsiteX71" fmla="*/ 2209800 w 2591383"/>
                  <a:gd name="connsiteY71" fmla="*/ 1162050 h 1990725"/>
                  <a:gd name="connsiteX72" fmla="*/ 2209800 w 2591383"/>
                  <a:gd name="connsiteY72" fmla="*/ 1209675 h 1990725"/>
                  <a:gd name="connsiteX73" fmla="*/ 2190750 w 2591383"/>
                  <a:gd name="connsiteY73" fmla="*/ 1238250 h 1990725"/>
                  <a:gd name="connsiteX74" fmla="*/ 2200275 w 2591383"/>
                  <a:gd name="connsiteY74" fmla="*/ 1276350 h 1990725"/>
                  <a:gd name="connsiteX75" fmla="*/ 2209800 w 2591383"/>
                  <a:gd name="connsiteY75" fmla="*/ 1333500 h 1990725"/>
                  <a:gd name="connsiteX76" fmla="*/ 2228850 w 2591383"/>
                  <a:gd name="connsiteY76" fmla="*/ 1390650 h 1990725"/>
                  <a:gd name="connsiteX77" fmla="*/ 2228850 w 2591383"/>
                  <a:gd name="connsiteY77" fmla="*/ 1447800 h 1990725"/>
                  <a:gd name="connsiteX78" fmla="*/ 2247900 w 2591383"/>
                  <a:gd name="connsiteY78" fmla="*/ 1504950 h 1990725"/>
                  <a:gd name="connsiteX79" fmla="*/ 2266950 w 2591383"/>
                  <a:gd name="connsiteY79" fmla="*/ 1562100 h 1990725"/>
                  <a:gd name="connsiteX80" fmla="*/ 2276475 w 2591383"/>
                  <a:gd name="connsiteY80" fmla="*/ 1590675 h 1990725"/>
                  <a:gd name="connsiteX81" fmla="*/ 2276475 w 2591383"/>
                  <a:gd name="connsiteY81" fmla="*/ 1638300 h 1990725"/>
                  <a:gd name="connsiteX82" fmla="*/ 2295525 w 2591383"/>
                  <a:gd name="connsiteY82" fmla="*/ 1685925 h 1990725"/>
                  <a:gd name="connsiteX83" fmla="*/ 2295525 w 2591383"/>
                  <a:gd name="connsiteY83" fmla="*/ 1743075 h 1990725"/>
                  <a:gd name="connsiteX84" fmla="*/ 2305050 w 2591383"/>
                  <a:gd name="connsiteY84" fmla="*/ 1800225 h 1990725"/>
                  <a:gd name="connsiteX85" fmla="*/ 2295525 w 2591383"/>
                  <a:gd name="connsiteY85" fmla="*/ 1838325 h 1990725"/>
                  <a:gd name="connsiteX86" fmla="*/ 2305050 w 2591383"/>
                  <a:gd name="connsiteY86" fmla="*/ 1876425 h 1990725"/>
                  <a:gd name="connsiteX87" fmla="*/ 2324100 w 2591383"/>
                  <a:gd name="connsiteY87" fmla="*/ 1933575 h 1990725"/>
                  <a:gd name="connsiteX88" fmla="*/ 2295525 w 2591383"/>
                  <a:gd name="connsiteY88" fmla="*/ 1962150 h 1990725"/>
                  <a:gd name="connsiteX89" fmla="*/ 2324100 w 2591383"/>
                  <a:gd name="connsiteY89" fmla="*/ 1990725 h 1990725"/>
                  <a:gd name="connsiteX90" fmla="*/ 2371725 w 2591383"/>
                  <a:gd name="connsiteY90" fmla="*/ 1924050 h 1990725"/>
                  <a:gd name="connsiteX91" fmla="*/ 2371725 w 2591383"/>
                  <a:gd name="connsiteY91" fmla="*/ 1857375 h 1990725"/>
                  <a:gd name="connsiteX92" fmla="*/ 2381250 w 2591383"/>
                  <a:gd name="connsiteY92" fmla="*/ 1800225 h 1990725"/>
                  <a:gd name="connsiteX93" fmla="*/ 2381250 w 2591383"/>
                  <a:gd name="connsiteY93" fmla="*/ 1752600 h 1990725"/>
                  <a:gd name="connsiteX94" fmla="*/ 2381250 w 2591383"/>
                  <a:gd name="connsiteY94" fmla="*/ 1685925 h 1990725"/>
                  <a:gd name="connsiteX95" fmla="*/ 2390775 w 2591383"/>
                  <a:gd name="connsiteY95" fmla="*/ 1628775 h 1990725"/>
                  <a:gd name="connsiteX96" fmla="*/ 2400300 w 2591383"/>
                  <a:gd name="connsiteY96" fmla="*/ 1562100 h 1990725"/>
                  <a:gd name="connsiteX97" fmla="*/ 2390775 w 2591383"/>
                  <a:gd name="connsiteY97" fmla="*/ 1504950 h 1990725"/>
                  <a:gd name="connsiteX98" fmla="*/ 2419350 w 2591383"/>
                  <a:gd name="connsiteY98" fmla="*/ 1457325 h 1990725"/>
                  <a:gd name="connsiteX99" fmla="*/ 2390775 w 2591383"/>
                  <a:gd name="connsiteY99" fmla="*/ 1419225 h 1990725"/>
                  <a:gd name="connsiteX100" fmla="*/ 2419350 w 2591383"/>
                  <a:gd name="connsiteY100" fmla="*/ 1352550 h 1990725"/>
                  <a:gd name="connsiteX101" fmla="*/ 2419350 w 2591383"/>
                  <a:gd name="connsiteY101" fmla="*/ 1285875 h 1990725"/>
                  <a:gd name="connsiteX102" fmla="*/ 2400300 w 2591383"/>
                  <a:gd name="connsiteY102" fmla="*/ 1238250 h 1990725"/>
                  <a:gd name="connsiteX103" fmla="*/ 2409825 w 2591383"/>
                  <a:gd name="connsiteY103" fmla="*/ 1181100 h 1990725"/>
                  <a:gd name="connsiteX104" fmla="*/ 2409825 w 2591383"/>
                  <a:gd name="connsiteY104" fmla="*/ 1152525 h 1990725"/>
                  <a:gd name="connsiteX105" fmla="*/ 2419350 w 2591383"/>
                  <a:gd name="connsiteY105" fmla="*/ 1085850 h 1990725"/>
                  <a:gd name="connsiteX106" fmla="*/ 2419350 w 2591383"/>
                  <a:gd name="connsiteY106" fmla="*/ 1047750 h 1990725"/>
                  <a:gd name="connsiteX107" fmla="*/ 2409825 w 2591383"/>
                  <a:gd name="connsiteY107" fmla="*/ 981075 h 1990725"/>
                  <a:gd name="connsiteX108" fmla="*/ 2419350 w 2591383"/>
                  <a:gd name="connsiteY108" fmla="*/ 933450 h 1990725"/>
                  <a:gd name="connsiteX109" fmla="*/ 2438400 w 2591383"/>
                  <a:gd name="connsiteY109" fmla="*/ 866775 h 1990725"/>
                  <a:gd name="connsiteX110" fmla="*/ 2457450 w 2591383"/>
                  <a:gd name="connsiteY110" fmla="*/ 819150 h 1990725"/>
                  <a:gd name="connsiteX111" fmla="*/ 2438400 w 2591383"/>
                  <a:gd name="connsiteY111" fmla="*/ 781050 h 1990725"/>
                  <a:gd name="connsiteX112" fmla="*/ 2457450 w 2591383"/>
                  <a:gd name="connsiteY112" fmla="*/ 733425 h 1990725"/>
                  <a:gd name="connsiteX113" fmla="*/ 2476500 w 2591383"/>
                  <a:gd name="connsiteY113" fmla="*/ 676275 h 1990725"/>
                  <a:gd name="connsiteX114" fmla="*/ 2524125 w 2591383"/>
                  <a:gd name="connsiteY114" fmla="*/ 666750 h 1990725"/>
                  <a:gd name="connsiteX115" fmla="*/ 2505075 w 2591383"/>
                  <a:gd name="connsiteY115" fmla="*/ 600075 h 1990725"/>
                  <a:gd name="connsiteX116" fmla="*/ 2524125 w 2591383"/>
                  <a:gd name="connsiteY116" fmla="*/ 533400 h 1990725"/>
                  <a:gd name="connsiteX117" fmla="*/ 2533650 w 2591383"/>
                  <a:gd name="connsiteY117" fmla="*/ 485775 h 1990725"/>
                  <a:gd name="connsiteX118" fmla="*/ 2533650 w 2591383"/>
                  <a:gd name="connsiteY118" fmla="*/ 428625 h 1990725"/>
                  <a:gd name="connsiteX119" fmla="*/ 2552700 w 2591383"/>
                  <a:gd name="connsiteY119" fmla="*/ 361950 h 1990725"/>
                  <a:gd name="connsiteX120" fmla="*/ 2543175 w 2591383"/>
                  <a:gd name="connsiteY120" fmla="*/ 314325 h 1990725"/>
                  <a:gd name="connsiteX121" fmla="*/ 2543175 w 2591383"/>
                  <a:gd name="connsiteY121" fmla="*/ 247650 h 1990725"/>
                  <a:gd name="connsiteX122" fmla="*/ 2552700 w 2591383"/>
                  <a:gd name="connsiteY122" fmla="*/ 190500 h 1990725"/>
                  <a:gd name="connsiteX123" fmla="*/ 2581275 w 2591383"/>
                  <a:gd name="connsiteY123" fmla="*/ 142875 h 1990725"/>
                  <a:gd name="connsiteX124" fmla="*/ 2562225 w 2591383"/>
                  <a:gd name="connsiteY124" fmla="*/ 95250 h 1990725"/>
                  <a:gd name="connsiteX125" fmla="*/ 2590800 w 2591383"/>
                  <a:gd name="connsiteY125" fmla="*/ 57150 h 1990725"/>
                  <a:gd name="connsiteX126" fmla="*/ 2581275 w 2591383"/>
                  <a:gd name="connsiteY126" fmla="*/ 0 h 1990725"/>
                  <a:gd name="connsiteX0" fmla="*/ 0 w 2505658"/>
                  <a:gd name="connsiteY0" fmla="*/ 466725 h 1990725"/>
                  <a:gd name="connsiteX1" fmla="*/ 123830 w 2505658"/>
                  <a:gd name="connsiteY1" fmla="*/ 428623 h 1990725"/>
                  <a:gd name="connsiteX2" fmla="*/ 200025 w 2505658"/>
                  <a:gd name="connsiteY2" fmla="*/ 381000 h 1990725"/>
                  <a:gd name="connsiteX3" fmla="*/ 257175 w 2505658"/>
                  <a:gd name="connsiteY3" fmla="*/ 352425 h 1990725"/>
                  <a:gd name="connsiteX4" fmla="*/ 371475 w 2505658"/>
                  <a:gd name="connsiteY4" fmla="*/ 295275 h 1990725"/>
                  <a:gd name="connsiteX5" fmla="*/ 400050 w 2505658"/>
                  <a:gd name="connsiteY5" fmla="*/ 276225 h 1990725"/>
                  <a:gd name="connsiteX6" fmla="*/ 428625 w 2505658"/>
                  <a:gd name="connsiteY6" fmla="*/ 266700 h 1990725"/>
                  <a:gd name="connsiteX7" fmla="*/ 485775 w 2505658"/>
                  <a:gd name="connsiteY7" fmla="*/ 228600 h 1990725"/>
                  <a:gd name="connsiteX8" fmla="*/ 590550 w 2505658"/>
                  <a:gd name="connsiteY8" fmla="*/ 142875 h 1990725"/>
                  <a:gd name="connsiteX9" fmla="*/ 676275 w 2505658"/>
                  <a:gd name="connsiteY9" fmla="*/ 114300 h 1990725"/>
                  <a:gd name="connsiteX10" fmla="*/ 714375 w 2505658"/>
                  <a:gd name="connsiteY10" fmla="*/ 104775 h 1990725"/>
                  <a:gd name="connsiteX11" fmla="*/ 923925 w 2505658"/>
                  <a:gd name="connsiteY11" fmla="*/ 47625 h 1990725"/>
                  <a:gd name="connsiteX12" fmla="*/ 1028700 w 2505658"/>
                  <a:gd name="connsiteY12" fmla="*/ 28575 h 1990725"/>
                  <a:gd name="connsiteX13" fmla="*/ 1095375 w 2505658"/>
                  <a:gd name="connsiteY13" fmla="*/ 9525 h 1990725"/>
                  <a:gd name="connsiteX14" fmla="*/ 1209675 w 2505658"/>
                  <a:gd name="connsiteY14" fmla="*/ 19050 h 1990725"/>
                  <a:gd name="connsiteX15" fmla="*/ 1228725 w 2505658"/>
                  <a:gd name="connsiteY15" fmla="*/ 47625 h 1990725"/>
                  <a:gd name="connsiteX16" fmla="*/ 1238250 w 2505658"/>
                  <a:gd name="connsiteY16" fmla="*/ 95250 h 1990725"/>
                  <a:gd name="connsiteX17" fmla="*/ 1247775 w 2505658"/>
                  <a:gd name="connsiteY17" fmla="*/ 333375 h 1990725"/>
                  <a:gd name="connsiteX18" fmla="*/ 1276350 w 2505658"/>
                  <a:gd name="connsiteY18" fmla="*/ 495300 h 1990725"/>
                  <a:gd name="connsiteX19" fmla="*/ 1285875 w 2505658"/>
                  <a:gd name="connsiteY19" fmla="*/ 523875 h 1990725"/>
                  <a:gd name="connsiteX20" fmla="*/ 1304925 w 2505658"/>
                  <a:gd name="connsiteY20" fmla="*/ 600075 h 1990725"/>
                  <a:gd name="connsiteX21" fmla="*/ 1295400 w 2505658"/>
                  <a:gd name="connsiteY21" fmla="*/ 647700 h 1990725"/>
                  <a:gd name="connsiteX22" fmla="*/ 1304925 w 2505658"/>
                  <a:gd name="connsiteY22" fmla="*/ 666750 h 1990725"/>
                  <a:gd name="connsiteX23" fmla="*/ 1333500 w 2505658"/>
                  <a:gd name="connsiteY23" fmla="*/ 695325 h 1990725"/>
                  <a:gd name="connsiteX24" fmla="*/ 1352552 w 2505658"/>
                  <a:gd name="connsiteY24" fmla="*/ 762000 h 1990725"/>
                  <a:gd name="connsiteX25" fmla="*/ 1352550 w 2505658"/>
                  <a:gd name="connsiteY25" fmla="*/ 819150 h 1990725"/>
                  <a:gd name="connsiteX26" fmla="*/ 1362075 w 2505658"/>
                  <a:gd name="connsiteY26" fmla="*/ 876300 h 1990725"/>
                  <a:gd name="connsiteX27" fmla="*/ 1371600 w 2505658"/>
                  <a:gd name="connsiteY27" fmla="*/ 904875 h 1990725"/>
                  <a:gd name="connsiteX28" fmla="*/ 1362075 w 2505658"/>
                  <a:gd name="connsiteY28" fmla="*/ 952500 h 1990725"/>
                  <a:gd name="connsiteX29" fmla="*/ 1381125 w 2505658"/>
                  <a:gd name="connsiteY29" fmla="*/ 1000125 h 1990725"/>
                  <a:gd name="connsiteX30" fmla="*/ 1381125 w 2505658"/>
                  <a:gd name="connsiteY30" fmla="*/ 1028700 h 1990725"/>
                  <a:gd name="connsiteX31" fmla="*/ 1390650 w 2505658"/>
                  <a:gd name="connsiteY31" fmla="*/ 1076325 h 1990725"/>
                  <a:gd name="connsiteX32" fmla="*/ 1390650 w 2505658"/>
                  <a:gd name="connsiteY32" fmla="*/ 1123950 h 1990725"/>
                  <a:gd name="connsiteX33" fmla="*/ 1400175 w 2505658"/>
                  <a:gd name="connsiteY33" fmla="*/ 1162050 h 1990725"/>
                  <a:gd name="connsiteX34" fmla="*/ 1390650 w 2505658"/>
                  <a:gd name="connsiteY34" fmla="*/ 1181100 h 1990725"/>
                  <a:gd name="connsiteX35" fmla="*/ 1409700 w 2505658"/>
                  <a:gd name="connsiteY35" fmla="*/ 1219200 h 1990725"/>
                  <a:gd name="connsiteX36" fmla="*/ 1409700 w 2505658"/>
                  <a:gd name="connsiteY36" fmla="*/ 1266825 h 1990725"/>
                  <a:gd name="connsiteX37" fmla="*/ 1428750 w 2505658"/>
                  <a:gd name="connsiteY37" fmla="*/ 1314450 h 1990725"/>
                  <a:gd name="connsiteX38" fmla="*/ 1428750 w 2505658"/>
                  <a:gd name="connsiteY38" fmla="*/ 1362075 h 1990725"/>
                  <a:gd name="connsiteX39" fmla="*/ 1466850 w 2505658"/>
                  <a:gd name="connsiteY39" fmla="*/ 1400175 h 1990725"/>
                  <a:gd name="connsiteX40" fmla="*/ 1495425 w 2505658"/>
                  <a:gd name="connsiteY40" fmla="*/ 1362075 h 1990725"/>
                  <a:gd name="connsiteX41" fmla="*/ 1504950 w 2505658"/>
                  <a:gd name="connsiteY41" fmla="*/ 1314450 h 1990725"/>
                  <a:gd name="connsiteX42" fmla="*/ 1524000 w 2505658"/>
                  <a:gd name="connsiteY42" fmla="*/ 1257300 h 1990725"/>
                  <a:gd name="connsiteX43" fmla="*/ 1524000 w 2505658"/>
                  <a:gd name="connsiteY43" fmla="*/ 1219200 h 1990725"/>
                  <a:gd name="connsiteX44" fmla="*/ 1543050 w 2505658"/>
                  <a:gd name="connsiteY44" fmla="*/ 1152525 h 1990725"/>
                  <a:gd name="connsiteX45" fmla="*/ 1533525 w 2505658"/>
                  <a:gd name="connsiteY45" fmla="*/ 1085850 h 1990725"/>
                  <a:gd name="connsiteX46" fmla="*/ 1543050 w 2505658"/>
                  <a:gd name="connsiteY46" fmla="*/ 1057275 h 1990725"/>
                  <a:gd name="connsiteX47" fmla="*/ 1562100 w 2505658"/>
                  <a:gd name="connsiteY47" fmla="*/ 990600 h 1990725"/>
                  <a:gd name="connsiteX48" fmla="*/ 1571625 w 2505658"/>
                  <a:gd name="connsiteY48" fmla="*/ 942975 h 1990725"/>
                  <a:gd name="connsiteX49" fmla="*/ 1581150 w 2505658"/>
                  <a:gd name="connsiteY49" fmla="*/ 895350 h 1990725"/>
                  <a:gd name="connsiteX50" fmla="*/ 1600200 w 2505658"/>
                  <a:gd name="connsiteY50" fmla="*/ 847725 h 1990725"/>
                  <a:gd name="connsiteX51" fmla="*/ 1647825 w 2505658"/>
                  <a:gd name="connsiteY51" fmla="*/ 904875 h 1990725"/>
                  <a:gd name="connsiteX52" fmla="*/ 1647825 w 2505658"/>
                  <a:gd name="connsiteY52" fmla="*/ 952500 h 1990725"/>
                  <a:gd name="connsiteX53" fmla="*/ 1666875 w 2505658"/>
                  <a:gd name="connsiteY53" fmla="*/ 1009650 h 1990725"/>
                  <a:gd name="connsiteX54" fmla="*/ 1771650 w 2505658"/>
                  <a:gd name="connsiteY54" fmla="*/ 1047750 h 1990725"/>
                  <a:gd name="connsiteX55" fmla="*/ 1733550 w 2505658"/>
                  <a:gd name="connsiteY55" fmla="*/ 1019175 h 1990725"/>
                  <a:gd name="connsiteX56" fmla="*/ 1781175 w 2505658"/>
                  <a:gd name="connsiteY56" fmla="*/ 1000125 h 1990725"/>
                  <a:gd name="connsiteX57" fmla="*/ 1809750 w 2505658"/>
                  <a:gd name="connsiteY57" fmla="*/ 942975 h 1990725"/>
                  <a:gd name="connsiteX58" fmla="*/ 1838325 w 2505658"/>
                  <a:gd name="connsiteY58" fmla="*/ 885825 h 1990725"/>
                  <a:gd name="connsiteX59" fmla="*/ 1819275 w 2505658"/>
                  <a:gd name="connsiteY59" fmla="*/ 819150 h 1990725"/>
                  <a:gd name="connsiteX60" fmla="*/ 1866900 w 2505658"/>
                  <a:gd name="connsiteY60" fmla="*/ 762000 h 1990725"/>
                  <a:gd name="connsiteX61" fmla="*/ 1924050 w 2505658"/>
                  <a:gd name="connsiteY61" fmla="*/ 762000 h 1990725"/>
                  <a:gd name="connsiteX62" fmla="*/ 1981200 w 2505658"/>
                  <a:gd name="connsiteY62" fmla="*/ 762000 h 1990725"/>
                  <a:gd name="connsiteX63" fmla="*/ 2028825 w 2505658"/>
                  <a:gd name="connsiteY63" fmla="*/ 809625 h 1990725"/>
                  <a:gd name="connsiteX64" fmla="*/ 2047875 w 2505658"/>
                  <a:gd name="connsiteY64" fmla="*/ 857250 h 1990725"/>
                  <a:gd name="connsiteX65" fmla="*/ 2066925 w 2505658"/>
                  <a:gd name="connsiteY65" fmla="*/ 914400 h 1990725"/>
                  <a:gd name="connsiteX66" fmla="*/ 2085975 w 2505658"/>
                  <a:gd name="connsiteY66" fmla="*/ 971550 h 1990725"/>
                  <a:gd name="connsiteX67" fmla="*/ 2105025 w 2505658"/>
                  <a:gd name="connsiteY67" fmla="*/ 1028700 h 1990725"/>
                  <a:gd name="connsiteX68" fmla="*/ 2095500 w 2505658"/>
                  <a:gd name="connsiteY68" fmla="*/ 1057275 h 1990725"/>
                  <a:gd name="connsiteX69" fmla="*/ 2124075 w 2505658"/>
                  <a:gd name="connsiteY69" fmla="*/ 1114425 h 1990725"/>
                  <a:gd name="connsiteX70" fmla="*/ 2124075 w 2505658"/>
                  <a:gd name="connsiteY70" fmla="*/ 1162050 h 1990725"/>
                  <a:gd name="connsiteX71" fmla="*/ 2124075 w 2505658"/>
                  <a:gd name="connsiteY71" fmla="*/ 1209675 h 1990725"/>
                  <a:gd name="connsiteX72" fmla="*/ 2105025 w 2505658"/>
                  <a:gd name="connsiteY72" fmla="*/ 1238250 h 1990725"/>
                  <a:gd name="connsiteX73" fmla="*/ 2114550 w 2505658"/>
                  <a:gd name="connsiteY73" fmla="*/ 1276350 h 1990725"/>
                  <a:gd name="connsiteX74" fmla="*/ 2124075 w 2505658"/>
                  <a:gd name="connsiteY74" fmla="*/ 1333500 h 1990725"/>
                  <a:gd name="connsiteX75" fmla="*/ 2143125 w 2505658"/>
                  <a:gd name="connsiteY75" fmla="*/ 1390650 h 1990725"/>
                  <a:gd name="connsiteX76" fmla="*/ 2143125 w 2505658"/>
                  <a:gd name="connsiteY76" fmla="*/ 1447800 h 1990725"/>
                  <a:gd name="connsiteX77" fmla="*/ 2162175 w 2505658"/>
                  <a:gd name="connsiteY77" fmla="*/ 1504950 h 1990725"/>
                  <a:gd name="connsiteX78" fmla="*/ 2181225 w 2505658"/>
                  <a:gd name="connsiteY78" fmla="*/ 1562100 h 1990725"/>
                  <a:gd name="connsiteX79" fmla="*/ 2190750 w 2505658"/>
                  <a:gd name="connsiteY79" fmla="*/ 1590675 h 1990725"/>
                  <a:gd name="connsiteX80" fmla="*/ 2190750 w 2505658"/>
                  <a:gd name="connsiteY80" fmla="*/ 1638300 h 1990725"/>
                  <a:gd name="connsiteX81" fmla="*/ 2209800 w 2505658"/>
                  <a:gd name="connsiteY81" fmla="*/ 1685925 h 1990725"/>
                  <a:gd name="connsiteX82" fmla="*/ 2209800 w 2505658"/>
                  <a:gd name="connsiteY82" fmla="*/ 1743075 h 1990725"/>
                  <a:gd name="connsiteX83" fmla="*/ 2219325 w 2505658"/>
                  <a:gd name="connsiteY83" fmla="*/ 1800225 h 1990725"/>
                  <a:gd name="connsiteX84" fmla="*/ 2209800 w 2505658"/>
                  <a:gd name="connsiteY84" fmla="*/ 1838325 h 1990725"/>
                  <a:gd name="connsiteX85" fmla="*/ 2219325 w 2505658"/>
                  <a:gd name="connsiteY85" fmla="*/ 1876425 h 1990725"/>
                  <a:gd name="connsiteX86" fmla="*/ 2238375 w 2505658"/>
                  <a:gd name="connsiteY86" fmla="*/ 1933575 h 1990725"/>
                  <a:gd name="connsiteX87" fmla="*/ 2209800 w 2505658"/>
                  <a:gd name="connsiteY87" fmla="*/ 1962150 h 1990725"/>
                  <a:gd name="connsiteX88" fmla="*/ 2238375 w 2505658"/>
                  <a:gd name="connsiteY88" fmla="*/ 1990725 h 1990725"/>
                  <a:gd name="connsiteX89" fmla="*/ 2286000 w 2505658"/>
                  <a:gd name="connsiteY89" fmla="*/ 1924050 h 1990725"/>
                  <a:gd name="connsiteX90" fmla="*/ 2286000 w 2505658"/>
                  <a:gd name="connsiteY90" fmla="*/ 1857375 h 1990725"/>
                  <a:gd name="connsiteX91" fmla="*/ 2295525 w 2505658"/>
                  <a:gd name="connsiteY91" fmla="*/ 1800225 h 1990725"/>
                  <a:gd name="connsiteX92" fmla="*/ 2295525 w 2505658"/>
                  <a:gd name="connsiteY92" fmla="*/ 1752600 h 1990725"/>
                  <a:gd name="connsiteX93" fmla="*/ 2295525 w 2505658"/>
                  <a:gd name="connsiteY93" fmla="*/ 1685925 h 1990725"/>
                  <a:gd name="connsiteX94" fmla="*/ 2305050 w 2505658"/>
                  <a:gd name="connsiteY94" fmla="*/ 1628775 h 1990725"/>
                  <a:gd name="connsiteX95" fmla="*/ 2314575 w 2505658"/>
                  <a:gd name="connsiteY95" fmla="*/ 1562100 h 1990725"/>
                  <a:gd name="connsiteX96" fmla="*/ 2305050 w 2505658"/>
                  <a:gd name="connsiteY96" fmla="*/ 1504950 h 1990725"/>
                  <a:gd name="connsiteX97" fmla="*/ 2333625 w 2505658"/>
                  <a:gd name="connsiteY97" fmla="*/ 1457325 h 1990725"/>
                  <a:gd name="connsiteX98" fmla="*/ 2305050 w 2505658"/>
                  <a:gd name="connsiteY98" fmla="*/ 1419225 h 1990725"/>
                  <a:gd name="connsiteX99" fmla="*/ 2333625 w 2505658"/>
                  <a:gd name="connsiteY99" fmla="*/ 1352550 h 1990725"/>
                  <a:gd name="connsiteX100" fmla="*/ 2333625 w 2505658"/>
                  <a:gd name="connsiteY100" fmla="*/ 1285875 h 1990725"/>
                  <a:gd name="connsiteX101" fmla="*/ 2314575 w 2505658"/>
                  <a:gd name="connsiteY101" fmla="*/ 1238250 h 1990725"/>
                  <a:gd name="connsiteX102" fmla="*/ 2324100 w 2505658"/>
                  <a:gd name="connsiteY102" fmla="*/ 1181100 h 1990725"/>
                  <a:gd name="connsiteX103" fmla="*/ 2324100 w 2505658"/>
                  <a:gd name="connsiteY103" fmla="*/ 1152525 h 1990725"/>
                  <a:gd name="connsiteX104" fmla="*/ 2333625 w 2505658"/>
                  <a:gd name="connsiteY104" fmla="*/ 1085850 h 1990725"/>
                  <a:gd name="connsiteX105" fmla="*/ 2333625 w 2505658"/>
                  <a:gd name="connsiteY105" fmla="*/ 1047750 h 1990725"/>
                  <a:gd name="connsiteX106" fmla="*/ 2324100 w 2505658"/>
                  <a:gd name="connsiteY106" fmla="*/ 981075 h 1990725"/>
                  <a:gd name="connsiteX107" fmla="*/ 2333625 w 2505658"/>
                  <a:gd name="connsiteY107" fmla="*/ 933450 h 1990725"/>
                  <a:gd name="connsiteX108" fmla="*/ 2352675 w 2505658"/>
                  <a:gd name="connsiteY108" fmla="*/ 866775 h 1990725"/>
                  <a:gd name="connsiteX109" fmla="*/ 2371725 w 2505658"/>
                  <a:gd name="connsiteY109" fmla="*/ 819150 h 1990725"/>
                  <a:gd name="connsiteX110" fmla="*/ 2352675 w 2505658"/>
                  <a:gd name="connsiteY110" fmla="*/ 781050 h 1990725"/>
                  <a:gd name="connsiteX111" fmla="*/ 2371725 w 2505658"/>
                  <a:gd name="connsiteY111" fmla="*/ 733425 h 1990725"/>
                  <a:gd name="connsiteX112" fmla="*/ 2390775 w 2505658"/>
                  <a:gd name="connsiteY112" fmla="*/ 676275 h 1990725"/>
                  <a:gd name="connsiteX113" fmla="*/ 2438400 w 2505658"/>
                  <a:gd name="connsiteY113" fmla="*/ 666750 h 1990725"/>
                  <a:gd name="connsiteX114" fmla="*/ 2419350 w 2505658"/>
                  <a:gd name="connsiteY114" fmla="*/ 600075 h 1990725"/>
                  <a:gd name="connsiteX115" fmla="*/ 2438400 w 2505658"/>
                  <a:gd name="connsiteY115" fmla="*/ 533400 h 1990725"/>
                  <a:gd name="connsiteX116" fmla="*/ 2447925 w 2505658"/>
                  <a:gd name="connsiteY116" fmla="*/ 485775 h 1990725"/>
                  <a:gd name="connsiteX117" fmla="*/ 2447925 w 2505658"/>
                  <a:gd name="connsiteY117" fmla="*/ 428625 h 1990725"/>
                  <a:gd name="connsiteX118" fmla="*/ 2466975 w 2505658"/>
                  <a:gd name="connsiteY118" fmla="*/ 361950 h 1990725"/>
                  <a:gd name="connsiteX119" fmla="*/ 2457450 w 2505658"/>
                  <a:gd name="connsiteY119" fmla="*/ 314325 h 1990725"/>
                  <a:gd name="connsiteX120" fmla="*/ 2457450 w 2505658"/>
                  <a:gd name="connsiteY120" fmla="*/ 247650 h 1990725"/>
                  <a:gd name="connsiteX121" fmla="*/ 2466975 w 2505658"/>
                  <a:gd name="connsiteY121" fmla="*/ 190500 h 1990725"/>
                  <a:gd name="connsiteX122" fmla="*/ 2495550 w 2505658"/>
                  <a:gd name="connsiteY122" fmla="*/ 142875 h 1990725"/>
                  <a:gd name="connsiteX123" fmla="*/ 2476500 w 2505658"/>
                  <a:gd name="connsiteY123" fmla="*/ 95250 h 1990725"/>
                  <a:gd name="connsiteX124" fmla="*/ 2505075 w 2505658"/>
                  <a:gd name="connsiteY124" fmla="*/ 57150 h 1990725"/>
                  <a:gd name="connsiteX125" fmla="*/ 2495550 w 2505658"/>
                  <a:gd name="connsiteY125" fmla="*/ 0 h 1990725"/>
                  <a:gd name="connsiteX0" fmla="*/ 0 w 2381828"/>
                  <a:gd name="connsiteY0" fmla="*/ 428623 h 1990725"/>
                  <a:gd name="connsiteX1" fmla="*/ 76195 w 2381828"/>
                  <a:gd name="connsiteY1" fmla="*/ 381000 h 1990725"/>
                  <a:gd name="connsiteX2" fmla="*/ 133345 w 2381828"/>
                  <a:gd name="connsiteY2" fmla="*/ 352425 h 1990725"/>
                  <a:gd name="connsiteX3" fmla="*/ 247645 w 2381828"/>
                  <a:gd name="connsiteY3" fmla="*/ 295275 h 1990725"/>
                  <a:gd name="connsiteX4" fmla="*/ 276220 w 2381828"/>
                  <a:gd name="connsiteY4" fmla="*/ 276225 h 1990725"/>
                  <a:gd name="connsiteX5" fmla="*/ 304795 w 2381828"/>
                  <a:gd name="connsiteY5" fmla="*/ 266700 h 1990725"/>
                  <a:gd name="connsiteX6" fmla="*/ 361945 w 2381828"/>
                  <a:gd name="connsiteY6" fmla="*/ 228600 h 1990725"/>
                  <a:gd name="connsiteX7" fmla="*/ 466720 w 2381828"/>
                  <a:gd name="connsiteY7" fmla="*/ 142875 h 1990725"/>
                  <a:gd name="connsiteX8" fmla="*/ 552445 w 2381828"/>
                  <a:gd name="connsiteY8" fmla="*/ 114300 h 1990725"/>
                  <a:gd name="connsiteX9" fmla="*/ 590545 w 2381828"/>
                  <a:gd name="connsiteY9" fmla="*/ 104775 h 1990725"/>
                  <a:gd name="connsiteX10" fmla="*/ 800095 w 2381828"/>
                  <a:gd name="connsiteY10" fmla="*/ 47625 h 1990725"/>
                  <a:gd name="connsiteX11" fmla="*/ 904870 w 2381828"/>
                  <a:gd name="connsiteY11" fmla="*/ 28575 h 1990725"/>
                  <a:gd name="connsiteX12" fmla="*/ 971545 w 2381828"/>
                  <a:gd name="connsiteY12" fmla="*/ 9525 h 1990725"/>
                  <a:gd name="connsiteX13" fmla="*/ 1085845 w 2381828"/>
                  <a:gd name="connsiteY13" fmla="*/ 19050 h 1990725"/>
                  <a:gd name="connsiteX14" fmla="*/ 1104895 w 2381828"/>
                  <a:gd name="connsiteY14" fmla="*/ 47625 h 1990725"/>
                  <a:gd name="connsiteX15" fmla="*/ 1114420 w 2381828"/>
                  <a:gd name="connsiteY15" fmla="*/ 95250 h 1990725"/>
                  <a:gd name="connsiteX16" fmla="*/ 1123945 w 2381828"/>
                  <a:gd name="connsiteY16" fmla="*/ 333375 h 1990725"/>
                  <a:gd name="connsiteX17" fmla="*/ 1152520 w 2381828"/>
                  <a:gd name="connsiteY17" fmla="*/ 495300 h 1990725"/>
                  <a:gd name="connsiteX18" fmla="*/ 1162045 w 2381828"/>
                  <a:gd name="connsiteY18" fmla="*/ 523875 h 1990725"/>
                  <a:gd name="connsiteX19" fmla="*/ 1181095 w 2381828"/>
                  <a:gd name="connsiteY19" fmla="*/ 600075 h 1990725"/>
                  <a:gd name="connsiteX20" fmla="*/ 1171570 w 2381828"/>
                  <a:gd name="connsiteY20" fmla="*/ 647700 h 1990725"/>
                  <a:gd name="connsiteX21" fmla="*/ 1181095 w 2381828"/>
                  <a:gd name="connsiteY21" fmla="*/ 666750 h 1990725"/>
                  <a:gd name="connsiteX22" fmla="*/ 1209670 w 2381828"/>
                  <a:gd name="connsiteY22" fmla="*/ 695325 h 1990725"/>
                  <a:gd name="connsiteX23" fmla="*/ 1228722 w 2381828"/>
                  <a:gd name="connsiteY23" fmla="*/ 762000 h 1990725"/>
                  <a:gd name="connsiteX24" fmla="*/ 1228720 w 2381828"/>
                  <a:gd name="connsiteY24" fmla="*/ 819150 h 1990725"/>
                  <a:gd name="connsiteX25" fmla="*/ 1238245 w 2381828"/>
                  <a:gd name="connsiteY25" fmla="*/ 876300 h 1990725"/>
                  <a:gd name="connsiteX26" fmla="*/ 1247770 w 2381828"/>
                  <a:gd name="connsiteY26" fmla="*/ 904875 h 1990725"/>
                  <a:gd name="connsiteX27" fmla="*/ 1238245 w 2381828"/>
                  <a:gd name="connsiteY27" fmla="*/ 952500 h 1990725"/>
                  <a:gd name="connsiteX28" fmla="*/ 1257295 w 2381828"/>
                  <a:gd name="connsiteY28" fmla="*/ 1000125 h 1990725"/>
                  <a:gd name="connsiteX29" fmla="*/ 1257295 w 2381828"/>
                  <a:gd name="connsiteY29" fmla="*/ 1028700 h 1990725"/>
                  <a:gd name="connsiteX30" fmla="*/ 1266820 w 2381828"/>
                  <a:gd name="connsiteY30" fmla="*/ 1076325 h 1990725"/>
                  <a:gd name="connsiteX31" fmla="*/ 1266820 w 2381828"/>
                  <a:gd name="connsiteY31" fmla="*/ 1123950 h 1990725"/>
                  <a:gd name="connsiteX32" fmla="*/ 1276345 w 2381828"/>
                  <a:gd name="connsiteY32" fmla="*/ 1162050 h 1990725"/>
                  <a:gd name="connsiteX33" fmla="*/ 1266820 w 2381828"/>
                  <a:gd name="connsiteY33" fmla="*/ 1181100 h 1990725"/>
                  <a:gd name="connsiteX34" fmla="*/ 1285870 w 2381828"/>
                  <a:gd name="connsiteY34" fmla="*/ 1219200 h 1990725"/>
                  <a:gd name="connsiteX35" fmla="*/ 1285870 w 2381828"/>
                  <a:gd name="connsiteY35" fmla="*/ 1266825 h 1990725"/>
                  <a:gd name="connsiteX36" fmla="*/ 1304920 w 2381828"/>
                  <a:gd name="connsiteY36" fmla="*/ 1314450 h 1990725"/>
                  <a:gd name="connsiteX37" fmla="*/ 1304920 w 2381828"/>
                  <a:gd name="connsiteY37" fmla="*/ 1362075 h 1990725"/>
                  <a:gd name="connsiteX38" fmla="*/ 1343020 w 2381828"/>
                  <a:gd name="connsiteY38" fmla="*/ 1400175 h 1990725"/>
                  <a:gd name="connsiteX39" fmla="*/ 1371595 w 2381828"/>
                  <a:gd name="connsiteY39" fmla="*/ 1362075 h 1990725"/>
                  <a:gd name="connsiteX40" fmla="*/ 1381120 w 2381828"/>
                  <a:gd name="connsiteY40" fmla="*/ 1314450 h 1990725"/>
                  <a:gd name="connsiteX41" fmla="*/ 1400170 w 2381828"/>
                  <a:gd name="connsiteY41" fmla="*/ 1257300 h 1990725"/>
                  <a:gd name="connsiteX42" fmla="*/ 1400170 w 2381828"/>
                  <a:gd name="connsiteY42" fmla="*/ 1219200 h 1990725"/>
                  <a:gd name="connsiteX43" fmla="*/ 1419220 w 2381828"/>
                  <a:gd name="connsiteY43" fmla="*/ 1152525 h 1990725"/>
                  <a:gd name="connsiteX44" fmla="*/ 1409695 w 2381828"/>
                  <a:gd name="connsiteY44" fmla="*/ 1085850 h 1990725"/>
                  <a:gd name="connsiteX45" fmla="*/ 1419220 w 2381828"/>
                  <a:gd name="connsiteY45" fmla="*/ 1057275 h 1990725"/>
                  <a:gd name="connsiteX46" fmla="*/ 1438270 w 2381828"/>
                  <a:gd name="connsiteY46" fmla="*/ 990600 h 1990725"/>
                  <a:gd name="connsiteX47" fmla="*/ 1447795 w 2381828"/>
                  <a:gd name="connsiteY47" fmla="*/ 942975 h 1990725"/>
                  <a:gd name="connsiteX48" fmla="*/ 1457320 w 2381828"/>
                  <a:gd name="connsiteY48" fmla="*/ 895350 h 1990725"/>
                  <a:gd name="connsiteX49" fmla="*/ 1476370 w 2381828"/>
                  <a:gd name="connsiteY49" fmla="*/ 847725 h 1990725"/>
                  <a:gd name="connsiteX50" fmla="*/ 1523995 w 2381828"/>
                  <a:gd name="connsiteY50" fmla="*/ 904875 h 1990725"/>
                  <a:gd name="connsiteX51" fmla="*/ 1523995 w 2381828"/>
                  <a:gd name="connsiteY51" fmla="*/ 952500 h 1990725"/>
                  <a:gd name="connsiteX52" fmla="*/ 1543045 w 2381828"/>
                  <a:gd name="connsiteY52" fmla="*/ 1009650 h 1990725"/>
                  <a:gd name="connsiteX53" fmla="*/ 1647820 w 2381828"/>
                  <a:gd name="connsiteY53" fmla="*/ 1047750 h 1990725"/>
                  <a:gd name="connsiteX54" fmla="*/ 1609720 w 2381828"/>
                  <a:gd name="connsiteY54" fmla="*/ 1019175 h 1990725"/>
                  <a:gd name="connsiteX55" fmla="*/ 1657345 w 2381828"/>
                  <a:gd name="connsiteY55" fmla="*/ 1000125 h 1990725"/>
                  <a:gd name="connsiteX56" fmla="*/ 1685920 w 2381828"/>
                  <a:gd name="connsiteY56" fmla="*/ 942975 h 1990725"/>
                  <a:gd name="connsiteX57" fmla="*/ 1714495 w 2381828"/>
                  <a:gd name="connsiteY57" fmla="*/ 885825 h 1990725"/>
                  <a:gd name="connsiteX58" fmla="*/ 1695445 w 2381828"/>
                  <a:gd name="connsiteY58" fmla="*/ 819150 h 1990725"/>
                  <a:gd name="connsiteX59" fmla="*/ 1743070 w 2381828"/>
                  <a:gd name="connsiteY59" fmla="*/ 762000 h 1990725"/>
                  <a:gd name="connsiteX60" fmla="*/ 1800220 w 2381828"/>
                  <a:gd name="connsiteY60" fmla="*/ 762000 h 1990725"/>
                  <a:gd name="connsiteX61" fmla="*/ 1857370 w 2381828"/>
                  <a:gd name="connsiteY61" fmla="*/ 762000 h 1990725"/>
                  <a:gd name="connsiteX62" fmla="*/ 1904995 w 2381828"/>
                  <a:gd name="connsiteY62" fmla="*/ 809625 h 1990725"/>
                  <a:gd name="connsiteX63" fmla="*/ 1924045 w 2381828"/>
                  <a:gd name="connsiteY63" fmla="*/ 857250 h 1990725"/>
                  <a:gd name="connsiteX64" fmla="*/ 1943095 w 2381828"/>
                  <a:gd name="connsiteY64" fmla="*/ 914400 h 1990725"/>
                  <a:gd name="connsiteX65" fmla="*/ 1962145 w 2381828"/>
                  <a:gd name="connsiteY65" fmla="*/ 971550 h 1990725"/>
                  <a:gd name="connsiteX66" fmla="*/ 1981195 w 2381828"/>
                  <a:gd name="connsiteY66" fmla="*/ 1028700 h 1990725"/>
                  <a:gd name="connsiteX67" fmla="*/ 1971670 w 2381828"/>
                  <a:gd name="connsiteY67" fmla="*/ 1057275 h 1990725"/>
                  <a:gd name="connsiteX68" fmla="*/ 2000245 w 2381828"/>
                  <a:gd name="connsiteY68" fmla="*/ 1114425 h 1990725"/>
                  <a:gd name="connsiteX69" fmla="*/ 2000245 w 2381828"/>
                  <a:gd name="connsiteY69" fmla="*/ 1162050 h 1990725"/>
                  <a:gd name="connsiteX70" fmla="*/ 2000245 w 2381828"/>
                  <a:gd name="connsiteY70" fmla="*/ 1209675 h 1990725"/>
                  <a:gd name="connsiteX71" fmla="*/ 1981195 w 2381828"/>
                  <a:gd name="connsiteY71" fmla="*/ 1238250 h 1990725"/>
                  <a:gd name="connsiteX72" fmla="*/ 1990720 w 2381828"/>
                  <a:gd name="connsiteY72" fmla="*/ 1276350 h 1990725"/>
                  <a:gd name="connsiteX73" fmla="*/ 2000245 w 2381828"/>
                  <a:gd name="connsiteY73" fmla="*/ 1333500 h 1990725"/>
                  <a:gd name="connsiteX74" fmla="*/ 2019295 w 2381828"/>
                  <a:gd name="connsiteY74" fmla="*/ 1390650 h 1990725"/>
                  <a:gd name="connsiteX75" fmla="*/ 2019295 w 2381828"/>
                  <a:gd name="connsiteY75" fmla="*/ 1447800 h 1990725"/>
                  <a:gd name="connsiteX76" fmla="*/ 2038345 w 2381828"/>
                  <a:gd name="connsiteY76" fmla="*/ 1504950 h 1990725"/>
                  <a:gd name="connsiteX77" fmla="*/ 2057395 w 2381828"/>
                  <a:gd name="connsiteY77" fmla="*/ 1562100 h 1990725"/>
                  <a:gd name="connsiteX78" fmla="*/ 2066920 w 2381828"/>
                  <a:gd name="connsiteY78" fmla="*/ 1590675 h 1990725"/>
                  <a:gd name="connsiteX79" fmla="*/ 2066920 w 2381828"/>
                  <a:gd name="connsiteY79" fmla="*/ 1638300 h 1990725"/>
                  <a:gd name="connsiteX80" fmla="*/ 2085970 w 2381828"/>
                  <a:gd name="connsiteY80" fmla="*/ 1685925 h 1990725"/>
                  <a:gd name="connsiteX81" fmla="*/ 2085970 w 2381828"/>
                  <a:gd name="connsiteY81" fmla="*/ 1743075 h 1990725"/>
                  <a:gd name="connsiteX82" fmla="*/ 2095495 w 2381828"/>
                  <a:gd name="connsiteY82" fmla="*/ 1800225 h 1990725"/>
                  <a:gd name="connsiteX83" fmla="*/ 2085970 w 2381828"/>
                  <a:gd name="connsiteY83" fmla="*/ 1838325 h 1990725"/>
                  <a:gd name="connsiteX84" fmla="*/ 2095495 w 2381828"/>
                  <a:gd name="connsiteY84" fmla="*/ 1876425 h 1990725"/>
                  <a:gd name="connsiteX85" fmla="*/ 2114545 w 2381828"/>
                  <a:gd name="connsiteY85" fmla="*/ 1933575 h 1990725"/>
                  <a:gd name="connsiteX86" fmla="*/ 2085970 w 2381828"/>
                  <a:gd name="connsiteY86" fmla="*/ 1962150 h 1990725"/>
                  <a:gd name="connsiteX87" fmla="*/ 2114545 w 2381828"/>
                  <a:gd name="connsiteY87" fmla="*/ 1990725 h 1990725"/>
                  <a:gd name="connsiteX88" fmla="*/ 2162170 w 2381828"/>
                  <a:gd name="connsiteY88" fmla="*/ 1924050 h 1990725"/>
                  <a:gd name="connsiteX89" fmla="*/ 2162170 w 2381828"/>
                  <a:gd name="connsiteY89" fmla="*/ 1857375 h 1990725"/>
                  <a:gd name="connsiteX90" fmla="*/ 2171695 w 2381828"/>
                  <a:gd name="connsiteY90" fmla="*/ 1800225 h 1990725"/>
                  <a:gd name="connsiteX91" fmla="*/ 2171695 w 2381828"/>
                  <a:gd name="connsiteY91" fmla="*/ 1752600 h 1990725"/>
                  <a:gd name="connsiteX92" fmla="*/ 2171695 w 2381828"/>
                  <a:gd name="connsiteY92" fmla="*/ 1685925 h 1990725"/>
                  <a:gd name="connsiteX93" fmla="*/ 2181220 w 2381828"/>
                  <a:gd name="connsiteY93" fmla="*/ 1628775 h 1990725"/>
                  <a:gd name="connsiteX94" fmla="*/ 2190745 w 2381828"/>
                  <a:gd name="connsiteY94" fmla="*/ 1562100 h 1990725"/>
                  <a:gd name="connsiteX95" fmla="*/ 2181220 w 2381828"/>
                  <a:gd name="connsiteY95" fmla="*/ 1504950 h 1990725"/>
                  <a:gd name="connsiteX96" fmla="*/ 2209795 w 2381828"/>
                  <a:gd name="connsiteY96" fmla="*/ 1457325 h 1990725"/>
                  <a:gd name="connsiteX97" fmla="*/ 2181220 w 2381828"/>
                  <a:gd name="connsiteY97" fmla="*/ 1419225 h 1990725"/>
                  <a:gd name="connsiteX98" fmla="*/ 2209795 w 2381828"/>
                  <a:gd name="connsiteY98" fmla="*/ 1352550 h 1990725"/>
                  <a:gd name="connsiteX99" fmla="*/ 2209795 w 2381828"/>
                  <a:gd name="connsiteY99" fmla="*/ 1285875 h 1990725"/>
                  <a:gd name="connsiteX100" fmla="*/ 2190745 w 2381828"/>
                  <a:gd name="connsiteY100" fmla="*/ 1238250 h 1990725"/>
                  <a:gd name="connsiteX101" fmla="*/ 2200270 w 2381828"/>
                  <a:gd name="connsiteY101" fmla="*/ 1181100 h 1990725"/>
                  <a:gd name="connsiteX102" fmla="*/ 2200270 w 2381828"/>
                  <a:gd name="connsiteY102" fmla="*/ 1152525 h 1990725"/>
                  <a:gd name="connsiteX103" fmla="*/ 2209795 w 2381828"/>
                  <a:gd name="connsiteY103" fmla="*/ 1085850 h 1990725"/>
                  <a:gd name="connsiteX104" fmla="*/ 2209795 w 2381828"/>
                  <a:gd name="connsiteY104" fmla="*/ 1047750 h 1990725"/>
                  <a:gd name="connsiteX105" fmla="*/ 2200270 w 2381828"/>
                  <a:gd name="connsiteY105" fmla="*/ 981075 h 1990725"/>
                  <a:gd name="connsiteX106" fmla="*/ 2209795 w 2381828"/>
                  <a:gd name="connsiteY106" fmla="*/ 933450 h 1990725"/>
                  <a:gd name="connsiteX107" fmla="*/ 2228845 w 2381828"/>
                  <a:gd name="connsiteY107" fmla="*/ 866775 h 1990725"/>
                  <a:gd name="connsiteX108" fmla="*/ 2247895 w 2381828"/>
                  <a:gd name="connsiteY108" fmla="*/ 819150 h 1990725"/>
                  <a:gd name="connsiteX109" fmla="*/ 2228845 w 2381828"/>
                  <a:gd name="connsiteY109" fmla="*/ 781050 h 1990725"/>
                  <a:gd name="connsiteX110" fmla="*/ 2247895 w 2381828"/>
                  <a:gd name="connsiteY110" fmla="*/ 733425 h 1990725"/>
                  <a:gd name="connsiteX111" fmla="*/ 2266945 w 2381828"/>
                  <a:gd name="connsiteY111" fmla="*/ 676275 h 1990725"/>
                  <a:gd name="connsiteX112" fmla="*/ 2314570 w 2381828"/>
                  <a:gd name="connsiteY112" fmla="*/ 666750 h 1990725"/>
                  <a:gd name="connsiteX113" fmla="*/ 2295520 w 2381828"/>
                  <a:gd name="connsiteY113" fmla="*/ 600075 h 1990725"/>
                  <a:gd name="connsiteX114" fmla="*/ 2314570 w 2381828"/>
                  <a:gd name="connsiteY114" fmla="*/ 533400 h 1990725"/>
                  <a:gd name="connsiteX115" fmla="*/ 2324095 w 2381828"/>
                  <a:gd name="connsiteY115" fmla="*/ 485775 h 1990725"/>
                  <a:gd name="connsiteX116" fmla="*/ 2324095 w 2381828"/>
                  <a:gd name="connsiteY116" fmla="*/ 428625 h 1990725"/>
                  <a:gd name="connsiteX117" fmla="*/ 2343145 w 2381828"/>
                  <a:gd name="connsiteY117" fmla="*/ 361950 h 1990725"/>
                  <a:gd name="connsiteX118" fmla="*/ 2333620 w 2381828"/>
                  <a:gd name="connsiteY118" fmla="*/ 314325 h 1990725"/>
                  <a:gd name="connsiteX119" fmla="*/ 2333620 w 2381828"/>
                  <a:gd name="connsiteY119" fmla="*/ 247650 h 1990725"/>
                  <a:gd name="connsiteX120" fmla="*/ 2343145 w 2381828"/>
                  <a:gd name="connsiteY120" fmla="*/ 190500 h 1990725"/>
                  <a:gd name="connsiteX121" fmla="*/ 2371720 w 2381828"/>
                  <a:gd name="connsiteY121" fmla="*/ 142875 h 1990725"/>
                  <a:gd name="connsiteX122" fmla="*/ 2352670 w 2381828"/>
                  <a:gd name="connsiteY122" fmla="*/ 95250 h 1990725"/>
                  <a:gd name="connsiteX123" fmla="*/ 2381245 w 2381828"/>
                  <a:gd name="connsiteY123" fmla="*/ 57150 h 1990725"/>
                  <a:gd name="connsiteX124" fmla="*/ 2371720 w 2381828"/>
                  <a:gd name="connsiteY124" fmla="*/ 0 h 1990725"/>
                  <a:gd name="connsiteX0" fmla="*/ 0 w 2305633"/>
                  <a:gd name="connsiteY0" fmla="*/ 381000 h 1990725"/>
                  <a:gd name="connsiteX1" fmla="*/ 57150 w 2305633"/>
                  <a:gd name="connsiteY1" fmla="*/ 352425 h 1990725"/>
                  <a:gd name="connsiteX2" fmla="*/ 171450 w 2305633"/>
                  <a:gd name="connsiteY2" fmla="*/ 295275 h 1990725"/>
                  <a:gd name="connsiteX3" fmla="*/ 200025 w 2305633"/>
                  <a:gd name="connsiteY3" fmla="*/ 276225 h 1990725"/>
                  <a:gd name="connsiteX4" fmla="*/ 228600 w 2305633"/>
                  <a:gd name="connsiteY4" fmla="*/ 266700 h 1990725"/>
                  <a:gd name="connsiteX5" fmla="*/ 285750 w 2305633"/>
                  <a:gd name="connsiteY5" fmla="*/ 228600 h 1990725"/>
                  <a:gd name="connsiteX6" fmla="*/ 390525 w 2305633"/>
                  <a:gd name="connsiteY6" fmla="*/ 142875 h 1990725"/>
                  <a:gd name="connsiteX7" fmla="*/ 476250 w 2305633"/>
                  <a:gd name="connsiteY7" fmla="*/ 114300 h 1990725"/>
                  <a:gd name="connsiteX8" fmla="*/ 514350 w 2305633"/>
                  <a:gd name="connsiteY8" fmla="*/ 104775 h 1990725"/>
                  <a:gd name="connsiteX9" fmla="*/ 723900 w 2305633"/>
                  <a:gd name="connsiteY9" fmla="*/ 47625 h 1990725"/>
                  <a:gd name="connsiteX10" fmla="*/ 828675 w 2305633"/>
                  <a:gd name="connsiteY10" fmla="*/ 28575 h 1990725"/>
                  <a:gd name="connsiteX11" fmla="*/ 895350 w 2305633"/>
                  <a:gd name="connsiteY11" fmla="*/ 9525 h 1990725"/>
                  <a:gd name="connsiteX12" fmla="*/ 1009650 w 2305633"/>
                  <a:gd name="connsiteY12" fmla="*/ 19050 h 1990725"/>
                  <a:gd name="connsiteX13" fmla="*/ 1028700 w 2305633"/>
                  <a:gd name="connsiteY13" fmla="*/ 47625 h 1990725"/>
                  <a:gd name="connsiteX14" fmla="*/ 1038225 w 2305633"/>
                  <a:gd name="connsiteY14" fmla="*/ 95250 h 1990725"/>
                  <a:gd name="connsiteX15" fmla="*/ 1047750 w 2305633"/>
                  <a:gd name="connsiteY15" fmla="*/ 333375 h 1990725"/>
                  <a:gd name="connsiteX16" fmla="*/ 1076325 w 2305633"/>
                  <a:gd name="connsiteY16" fmla="*/ 495300 h 1990725"/>
                  <a:gd name="connsiteX17" fmla="*/ 1085850 w 2305633"/>
                  <a:gd name="connsiteY17" fmla="*/ 523875 h 1990725"/>
                  <a:gd name="connsiteX18" fmla="*/ 1104900 w 2305633"/>
                  <a:gd name="connsiteY18" fmla="*/ 600075 h 1990725"/>
                  <a:gd name="connsiteX19" fmla="*/ 1095375 w 2305633"/>
                  <a:gd name="connsiteY19" fmla="*/ 647700 h 1990725"/>
                  <a:gd name="connsiteX20" fmla="*/ 1104900 w 2305633"/>
                  <a:gd name="connsiteY20" fmla="*/ 666750 h 1990725"/>
                  <a:gd name="connsiteX21" fmla="*/ 1133475 w 2305633"/>
                  <a:gd name="connsiteY21" fmla="*/ 695325 h 1990725"/>
                  <a:gd name="connsiteX22" fmla="*/ 1152527 w 2305633"/>
                  <a:gd name="connsiteY22" fmla="*/ 762000 h 1990725"/>
                  <a:gd name="connsiteX23" fmla="*/ 1152525 w 2305633"/>
                  <a:gd name="connsiteY23" fmla="*/ 819150 h 1990725"/>
                  <a:gd name="connsiteX24" fmla="*/ 1162050 w 2305633"/>
                  <a:gd name="connsiteY24" fmla="*/ 876300 h 1990725"/>
                  <a:gd name="connsiteX25" fmla="*/ 1171575 w 2305633"/>
                  <a:gd name="connsiteY25" fmla="*/ 904875 h 1990725"/>
                  <a:gd name="connsiteX26" fmla="*/ 1162050 w 2305633"/>
                  <a:gd name="connsiteY26" fmla="*/ 952500 h 1990725"/>
                  <a:gd name="connsiteX27" fmla="*/ 1181100 w 2305633"/>
                  <a:gd name="connsiteY27" fmla="*/ 1000125 h 1990725"/>
                  <a:gd name="connsiteX28" fmla="*/ 1181100 w 2305633"/>
                  <a:gd name="connsiteY28" fmla="*/ 1028700 h 1990725"/>
                  <a:gd name="connsiteX29" fmla="*/ 1190625 w 2305633"/>
                  <a:gd name="connsiteY29" fmla="*/ 1076325 h 1990725"/>
                  <a:gd name="connsiteX30" fmla="*/ 1190625 w 2305633"/>
                  <a:gd name="connsiteY30" fmla="*/ 1123950 h 1990725"/>
                  <a:gd name="connsiteX31" fmla="*/ 1200150 w 2305633"/>
                  <a:gd name="connsiteY31" fmla="*/ 1162050 h 1990725"/>
                  <a:gd name="connsiteX32" fmla="*/ 1190625 w 2305633"/>
                  <a:gd name="connsiteY32" fmla="*/ 1181100 h 1990725"/>
                  <a:gd name="connsiteX33" fmla="*/ 1209675 w 2305633"/>
                  <a:gd name="connsiteY33" fmla="*/ 1219200 h 1990725"/>
                  <a:gd name="connsiteX34" fmla="*/ 1209675 w 2305633"/>
                  <a:gd name="connsiteY34" fmla="*/ 1266825 h 1990725"/>
                  <a:gd name="connsiteX35" fmla="*/ 1228725 w 2305633"/>
                  <a:gd name="connsiteY35" fmla="*/ 1314450 h 1990725"/>
                  <a:gd name="connsiteX36" fmla="*/ 1228725 w 2305633"/>
                  <a:gd name="connsiteY36" fmla="*/ 1362075 h 1990725"/>
                  <a:gd name="connsiteX37" fmla="*/ 1266825 w 2305633"/>
                  <a:gd name="connsiteY37" fmla="*/ 1400175 h 1990725"/>
                  <a:gd name="connsiteX38" fmla="*/ 1295400 w 2305633"/>
                  <a:gd name="connsiteY38" fmla="*/ 1362075 h 1990725"/>
                  <a:gd name="connsiteX39" fmla="*/ 1304925 w 2305633"/>
                  <a:gd name="connsiteY39" fmla="*/ 1314450 h 1990725"/>
                  <a:gd name="connsiteX40" fmla="*/ 1323975 w 2305633"/>
                  <a:gd name="connsiteY40" fmla="*/ 1257300 h 1990725"/>
                  <a:gd name="connsiteX41" fmla="*/ 1323975 w 2305633"/>
                  <a:gd name="connsiteY41" fmla="*/ 1219200 h 1990725"/>
                  <a:gd name="connsiteX42" fmla="*/ 1343025 w 2305633"/>
                  <a:gd name="connsiteY42" fmla="*/ 1152525 h 1990725"/>
                  <a:gd name="connsiteX43" fmla="*/ 1333500 w 2305633"/>
                  <a:gd name="connsiteY43" fmla="*/ 1085850 h 1990725"/>
                  <a:gd name="connsiteX44" fmla="*/ 1343025 w 2305633"/>
                  <a:gd name="connsiteY44" fmla="*/ 1057275 h 1990725"/>
                  <a:gd name="connsiteX45" fmla="*/ 1362075 w 2305633"/>
                  <a:gd name="connsiteY45" fmla="*/ 990600 h 1990725"/>
                  <a:gd name="connsiteX46" fmla="*/ 1371600 w 2305633"/>
                  <a:gd name="connsiteY46" fmla="*/ 942975 h 1990725"/>
                  <a:gd name="connsiteX47" fmla="*/ 1381125 w 2305633"/>
                  <a:gd name="connsiteY47" fmla="*/ 895350 h 1990725"/>
                  <a:gd name="connsiteX48" fmla="*/ 1400175 w 2305633"/>
                  <a:gd name="connsiteY48" fmla="*/ 847725 h 1990725"/>
                  <a:gd name="connsiteX49" fmla="*/ 1447800 w 2305633"/>
                  <a:gd name="connsiteY49" fmla="*/ 904875 h 1990725"/>
                  <a:gd name="connsiteX50" fmla="*/ 1447800 w 2305633"/>
                  <a:gd name="connsiteY50" fmla="*/ 952500 h 1990725"/>
                  <a:gd name="connsiteX51" fmla="*/ 1466850 w 2305633"/>
                  <a:gd name="connsiteY51" fmla="*/ 1009650 h 1990725"/>
                  <a:gd name="connsiteX52" fmla="*/ 1571625 w 2305633"/>
                  <a:gd name="connsiteY52" fmla="*/ 1047750 h 1990725"/>
                  <a:gd name="connsiteX53" fmla="*/ 1533525 w 2305633"/>
                  <a:gd name="connsiteY53" fmla="*/ 1019175 h 1990725"/>
                  <a:gd name="connsiteX54" fmla="*/ 1581150 w 2305633"/>
                  <a:gd name="connsiteY54" fmla="*/ 1000125 h 1990725"/>
                  <a:gd name="connsiteX55" fmla="*/ 1609725 w 2305633"/>
                  <a:gd name="connsiteY55" fmla="*/ 942975 h 1990725"/>
                  <a:gd name="connsiteX56" fmla="*/ 1638300 w 2305633"/>
                  <a:gd name="connsiteY56" fmla="*/ 885825 h 1990725"/>
                  <a:gd name="connsiteX57" fmla="*/ 1619250 w 2305633"/>
                  <a:gd name="connsiteY57" fmla="*/ 819150 h 1990725"/>
                  <a:gd name="connsiteX58" fmla="*/ 1666875 w 2305633"/>
                  <a:gd name="connsiteY58" fmla="*/ 762000 h 1990725"/>
                  <a:gd name="connsiteX59" fmla="*/ 1724025 w 2305633"/>
                  <a:gd name="connsiteY59" fmla="*/ 762000 h 1990725"/>
                  <a:gd name="connsiteX60" fmla="*/ 1781175 w 2305633"/>
                  <a:gd name="connsiteY60" fmla="*/ 762000 h 1990725"/>
                  <a:gd name="connsiteX61" fmla="*/ 1828800 w 2305633"/>
                  <a:gd name="connsiteY61" fmla="*/ 809625 h 1990725"/>
                  <a:gd name="connsiteX62" fmla="*/ 1847850 w 2305633"/>
                  <a:gd name="connsiteY62" fmla="*/ 857250 h 1990725"/>
                  <a:gd name="connsiteX63" fmla="*/ 1866900 w 2305633"/>
                  <a:gd name="connsiteY63" fmla="*/ 914400 h 1990725"/>
                  <a:gd name="connsiteX64" fmla="*/ 1885950 w 2305633"/>
                  <a:gd name="connsiteY64" fmla="*/ 971550 h 1990725"/>
                  <a:gd name="connsiteX65" fmla="*/ 1905000 w 2305633"/>
                  <a:gd name="connsiteY65" fmla="*/ 1028700 h 1990725"/>
                  <a:gd name="connsiteX66" fmla="*/ 1895475 w 2305633"/>
                  <a:gd name="connsiteY66" fmla="*/ 1057275 h 1990725"/>
                  <a:gd name="connsiteX67" fmla="*/ 1924050 w 2305633"/>
                  <a:gd name="connsiteY67" fmla="*/ 1114425 h 1990725"/>
                  <a:gd name="connsiteX68" fmla="*/ 1924050 w 2305633"/>
                  <a:gd name="connsiteY68" fmla="*/ 1162050 h 1990725"/>
                  <a:gd name="connsiteX69" fmla="*/ 1924050 w 2305633"/>
                  <a:gd name="connsiteY69" fmla="*/ 1209675 h 1990725"/>
                  <a:gd name="connsiteX70" fmla="*/ 1905000 w 2305633"/>
                  <a:gd name="connsiteY70" fmla="*/ 1238250 h 1990725"/>
                  <a:gd name="connsiteX71" fmla="*/ 1914525 w 2305633"/>
                  <a:gd name="connsiteY71" fmla="*/ 1276350 h 1990725"/>
                  <a:gd name="connsiteX72" fmla="*/ 1924050 w 2305633"/>
                  <a:gd name="connsiteY72" fmla="*/ 1333500 h 1990725"/>
                  <a:gd name="connsiteX73" fmla="*/ 1943100 w 2305633"/>
                  <a:gd name="connsiteY73" fmla="*/ 1390650 h 1990725"/>
                  <a:gd name="connsiteX74" fmla="*/ 1943100 w 2305633"/>
                  <a:gd name="connsiteY74" fmla="*/ 1447800 h 1990725"/>
                  <a:gd name="connsiteX75" fmla="*/ 1962150 w 2305633"/>
                  <a:gd name="connsiteY75" fmla="*/ 1504950 h 1990725"/>
                  <a:gd name="connsiteX76" fmla="*/ 1981200 w 2305633"/>
                  <a:gd name="connsiteY76" fmla="*/ 1562100 h 1990725"/>
                  <a:gd name="connsiteX77" fmla="*/ 1990725 w 2305633"/>
                  <a:gd name="connsiteY77" fmla="*/ 1590675 h 1990725"/>
                  <a:gd name="connsiteX78" fmla="*/ 1990725 w 2305633"/>
                  <a:gd name="connsiteY78" fmla="*/ 1638300 h 1990725"/>
                  <a:gd name="connsiteX79" fmla="*/ 2009775 w 2305633"/>
                  <a:gd name="connsiteY79" fmla="*/ 1685925 h 1990725"/>
                  <a:gd name="connsiteX80" fmla="*/ 2009775 w 2305633"/>
                  <a:gd name="connsiteY80" fmla="*/ 1743075 h 1990725"/>
                  <a:gd name="connsiteX81" fmla="*/ 2019300 w 2305633"/>
                  <a:gd name="connsiteY81" fmla="*/ 1800225 h 1990725"/>
                  <a:gd name="connsiteX82" fmla="*/ 2009775 w 2305633"/>
                  <a:gd name="connsiteY82" fmla="*/ 1838325 h 1990725"/>
                  <a:gd name="connsiteX83" fmla="*/ 2019300 w 2305633"/>
                  <a:gd name="connsiteY83" fmla="*/ 1876425 h 1990725"/>
                  <a:gd name="connsiteX84" fmla="*/ 2038350 w 2305633"/>
                  <a:gd name="connsiteY84" fmla="*/ 1933575 h 1990725"/>
                  <a:gd name="connsiteX85" fmla="*/ 2009775 w 2305633"/>
                  <a:gd name="connsiteY85" fmla="*/ 1962150 h 1990725"/>
                  <a:gd name="connsiteX86" fmla="*/ 2038350 w 2305633"/>
                  <a:gd name="connsiteY86" fmla="*/ 1990725 h 1990725"/>
                  <a:gd name="connsiteX87" fmla="*/ 2085975 w 2305633"/>
                  <a:gd name="connsiteY87" fmla="*/ 1924050 h 1990725"/>
                  <a:gd name="connsiteX88" fmla="*/ 2085975 w 2305633"/>
                  <a:gd name="connsiteY88" fmla="*/ 1857375 h 1990725"/>
                  <a:gd name="connsiteX89" fmla="*/ 2095500 w 2305633"/>
                  <a:gd name="connsiteY89" fmla="*/ 1800225 h 1990725"/>
                  <a:gd name="connsiteX90" fmla="*/ 2095500 w 2305633"/>
                  <a:gd name="connsiteY90" fmla="*/ 1752600 h 1990725"/>
                  <a:gd name="connsiteX91" fmla="*/ 2095500 w 2305633"/>
                  <a:gd name="connsiteY91" fmla="*/ 1685925 h 1990725"/>
                  <a:gd name="connsiteX92" fmla="*/ 2105025 w 2305633"/>
                  <a:gd name="connsiteY92" fmla="*/ 1628775 h 1990725"/>
                  <a:gd name="connsiteX93" fmla="*/ 2114550 w 2305633"/>
                  <a:gd name="connsiteY93" fmla="*/ 1562100 h 1990725"/>
                  <a:gd name="connsiteX94" fmla="*/ 2105025 w 2305633"/>
                  <a:gd name="connsiteY94" fmla="*/ 1504950 h 1990725"/>
                  <a:gd name="connsiteX95" fmla="*/ 2133600 w 2305633"/>
                  <a:gd name="connsiteY95" fmla="*/ 1457325 h 1990725"/>
                  <a:gd name="connsiteX96" fmla="*/ 2105025 w 2305633"/>
                  <a:gd name="connsiteY96" fmla="*/ 1419225 h 1990725"/>
                  <a:gd name="connsiteX97" fmla="*/ 2133600 w 2305633"/>
                  <a:gd name="connsiteY97" fmla="*/ 1352550 h 1990725"/>
                  <a:gd name="connsiteX98" fmla="*/ 2133600 w 2305633"/>
                  <a:gd name="connsiteY98" fmla="*/ 1285875 h 1990725"/>
                  <a:gd name="connsiteX99" fmla="*/ 2114550 w 2305633"/>
                  <a:gd name="connsiteY99" fmla="*/ 1238250 h 1990725"/>
                  <a:gd name="connsiteX100" fmla="*/ 2124075 w 2305633"/>
                  <a:gd name="connsiteY100" fmla="*/ 1181100 h 1990725"/>
                  <a:gd name="connsiteX101" fmla="*/ 2124075 w 2305633"/>
                  <a:gd name="connsiteY101" fmla="*/ 1152525 h 1990725"/>
                  <a:gd name="connsiteX102" fmla="*/ 2133600 w 2305633"/>
                  <a:gd name="connsiteY102" fmla="*/ 1085850 h 1990725"/>
                  <a:gd name="connsiteX103" fmla="*/ 2133600 w 2305633"/>
                  <a:gd name="connsiteY103" fmla="*/ 1047750 h 1990725"/>
                  <a:gd name="connsiteX104" fmla="*/ 2124075 w 2305633"/>
                  <a:gd name="connsiteY104" fmla="*/ 981075 h 1990725"/>
                  <a:gd name="connsiteX105" fmla="*/ 2133600 w 2305633"/>
                  <a:gd name="connsiteY105" fmla="*/ 933450 h 1990725"/>
                  <a:gd name="connsiteX106" fmla="*/ 2152650 w 2305633"/>
                  <a:gd name="connsiteY106" fmla="*/ 866775 h 1990725"/>
                  <a:gd name="connsiteX107" fmla="*/ 2171700 w 2305633"/>
                  <a:gd name="connsiteY107" fmla="*/ 819150 h 1990725"/>
                  <a:gd name="connsiteX108" fmla="*/ 2152650 w 2305633"/>
                  <a:gd name="connsiteY108" fmla="*/ 781050 h 1990725"/>
                  <a:gd name="connsiteX109" fmla="*/ 2171700 w 2305633"/>
                  <a:gd name="connsiteY109" fmla="*/ 733425 h 1990725"/>
                  <a:gd name="connsiteX110" fmla="*/ 2190750 w 2305633"/>
                  <a:gd name="connsiteY110" fmla="*/ 676275 h 1990725"/>
                  <a:gd name="connsiteX111" fmla="*/ 2238375 w 2305633"/>
                  <a:gd name="connsiteY111" fmla="*/ 666750 h 1990725"/>
                  <a:gd name="connsiteX112" fmla="*/ 2219325 w 2305633"/>
                  <a:gd name="connsiteY112" fmla="*/ 600075 h 1990725"/>
                  <a:gd name="connsiteX113" fmla="*/ 2238375 w 2305633"/>
                  <a:gd name="connsiteY113" fmla="*/ 533400 h 1990725"/>
                  <a:gd name="connsiteX114" fmla="*/ 2247900 w 2305633"/>
                  <a:gd name="connsiteY114" fmla="*/ 485775 h 1990725"/>
                  <a:gd name="connsiteX115" fmla="*/ 2247900 w 2305633"/>
                  <a:gd name="connsiteY115" fmla="*/ 428625 h 1990725"/>
                  <a:gd name="connsiteX116" fmla="*/ 2266950 w 2305633"/>
                  <a:gd name="connsiteY116" fmla="*/ 361950 h 1990725"/>
                  <a:gd name="connsiteX117" fmla="*/ 2257425 w 2305633"/>
                  <a:gd name="connsiteY117" fmla="*/ 314325 h 1990725"/>
                  <a:gd name="connsiteX118" fmla="*/ 2257425 w 2305633"/>
                  <a:gd name="connsiteY118" fmla="*/ 247650 h 1990725"/>
                  <a:gd name="connsiteX119" fmla="*/ 2266950 w 2305633"/>
                  <a:gd name="connsiteY119" fmla="*/ 190500 h 1990725"/>
                  <a:gd name="connsiteX120" fmla="*/ 2295525 w 2305633"/>
                  <a:gd name="connsiteY120" fmla="*/ 142875 h 1990725"/>
                  <a:gd name="connsiteX121" fmla="*/ 2276475 w 2305633"/>
                  <a:gd name="connsiteY121" fmla="*/ 95250 h 1990725"/>
                  <a:gd name="connsiteX122" fmla="*/ 2305050 w 2305633"/>
                  <a:gd name="connsiteY122" fmla="*/ 57150 h 1990725"/>
                  <a:gd name="connsiteX123" fmla="*/ 2295525 w 2305633"/>
                  <a:gd name="connsiteY123" fmla="*/ 0 h 1990725"/>
                  <a:gd name="connsiteX0" fmla="*/ 0 w 2248483"/>
                  <a:gd name="connsiteY0" fmla="*/ 352425 h 1990725"/>
                  <a:gd name="connsiteX1" fmla="*/ 114300 w 2248483"/>
                  <a:gd name="connsiteY1" fmla="*/ 295275 h 1990725"/>
                  <a:gd name="connsiteX2" fmla="*/ 142875 w 2248483"/>
                  <a:gd name="connsiteY2" fmla="*/ 276225 h 1990725"/>
                  <a:gd name="connsiteX3" fmla="*/ 171450 w 2248483"/>
                  <a:gd name="connsiteY3" fmla="*/ 266700 h 1990725"/>
                  <a:gd name="connsiteX4" fmla="*/ 228600 w 2248483"/>
                  <a:gd name="connsiteY4" fmla="*/ 228600 h 1990725"/>
                  <a:gd name="connsiteX5" fmla="*/ 333375 w 2248483"/>
                  <a:gd name="connsiteY5" fmla="*/ 142875 h 1990725"/>
                  <a:gd name="connsiteX6" fmla="*/ 419100 w 2248483"/>
                  <a:gd name="connsiteY6" fmla="*/ 114300 h 1990725"/>
                  <a:gd name="connsiteX7" fmla="*/ 457200 w 2248483"/>
                  <a:gd name="connsiteY7" fmla="*/ 104775 h 1990725"/>
                  <a:gd name="connsiteX8" fmla="*/ 666750 w 2248483"/>
                  <a:gd name="connsiteY8" fmla="*/ 47625 h 1990725"/>
                  <a:gd name="connsiteX9" fmla="*/ 771525 w 2248483"/>
                  <a:gd name="connsiteY9" fmla="*/ 28575 h 1990725"/>
                  <a:gd name="connsiteX10" fmla="*/ 838200 w 2248483"/>
                  <a:gd name="connsiteY10" fmla="*/ 9525 h 1990725"/>
                  <a:gd name="connsiteX11" fmla="*/ 952500 w 2248483"/>
                  <a:gd name="connsiteY11" fmla="*/ 19050 h 1990725"/>
                  <a:gd name="connsiteX12" fmla="*/ 971550 w 2248483"/>
                  <a:gd name="connsiteY12" fmla="*/ 47625 h 1990725"/>
                  <a:gd name="connsiteX13" fmla="*/ 981075 w 2248483"/>
                  <a:gd name="connsiteY13" fmla="*/ 95250 h 1990725"/>
                  <a:gd name="connsiteX14" fmla="*/ 990600 w 2248483"/>
                  <a:gd name="connsiteY14" fmla="*/ 333375 h 1990725"/>
                  <a:gd name="connsiteX15" fmla="*/ 1019175 w 2248483"/>
                  <a:gd name="connsiteY15" fmla="*/ 495300 h 1990725"/>
                  <a:gd name="connsiteX16" fmla="*/ 1028700 w 2248483"/>
                  <a:gd name="connsiteY16" fmla="*/ 523875 h 1990725"/>
                  <a:gd name="connsiteX17" fmla="*/ 1047750 w 2248483"/>
                  <a:gd name="connsiteY17" fmla="*/ 600075 h 1990725"/>
                  <a:gd name="connsiteX18" fmla="*/ 1038225 w 2248483"/>
                  <a:gd name="connsiteY18" fmla="*/ 647700 h 1990725"/>
                  <a:gd name="connsiteX19" fmla="*/ 1047750 w 2248483"/>
                  <a:gd name="connsiteY19" fmla="*/ 666750 h 1990725"/>
                  <a:gd name="connsiteX20" fmla="*/ 1076325 w 2248483"/>
                  <a:gd name="connsiteY20" fmla="*/ 695325 h 1990725"/>
                  <a:gd name="connsiteX21" fmla="*/ 1095377 w 2248483"/>
                  <a:gd name="connsiteY21" fmla="*/ 762000 h 1990725"/>
                  <a:gd name="connsiteX22" fmla="*/ 1095375 w 2248483"/>
                  <a:gd name="connsiteY22" fmla="*/ 819150 h 1990725"/>
                  <a:gd name="connsiteX23" fmla="*/ 1104900 w 2248483"/>
                  <a:gd name="connsiteY23" fmla="*/ 876300 h 1990725"/>
                  <a:gd name="connsiteX24" fmla="*/ 1114425 w 2248483"/>
                  <a:gd name="connsiteY24" fmla="*/ 904875 h 1990725"/>
                  <a:gd name="connsiteX25" fmla="*/ 1104900 w 2248483"/>
                  <a:gd name="connsiteY25" fmla="*/ 952500 h 1990725"/>
                  <a:gd name="connsiteX26" fmla="*/ 1123950 w 2248483"/>
                  <a:gd name="connsiteY26" fmla="*/ 1000125 h 1990725"/>
                  <a:gd name="connsiteX27" fmla="*/ 1123950 w 2248483"/>
                  <a:gd name="connsiteY27" fmla="*/ 1028700 h 1990725"/>
                  <a:gd name="connsiteX28" fmla="*/ 1133475 w 2248483"/>
                  <a:gd name="connsiteY28" fmla="*/ 1076325 h 1990725"/>
                  <a:gd name="connsiteX29" fmla="*/ 1133475 w 2248483"/>
                  <a:gd name="connsiteY29" fmla="*/ 1123950 h 1990725"/>
                  <a:gd name="connsiteX30" fmla="*/ 1143000 w 2248483"/>
                  <a:gd name="connsiteY30" fmla="*/ 1162050 h 1990725"/>
                  <a:gd name="connsiteX31" fmla="*/ 1133475 w 2248483"/>
                  <a:gd name="connsiteY31" fmla="*/ 1181100 h 1990725"/>
                  <a:gd name="connsiteX32" fmla="*/ 1152525 w 2248483"/>
                  <a:gd name="connsiteY32" fmla="*/ 1219200 h 1990725"/>
                  <a:gd name="connsiteX33" fmla="*/ 1152525 w 2248483"/>
                  <a:gd name="connsiteY33" fmla="*/ 1266825 h 1990725"/>
                  <a:gd name="connsiteX34" fmla="*/ 1171575 w 2248483"/>
                  <a:gd name="connsiteY34" fmla="*/ 1314450 h 1990725"/>
                  <a:gd name="connsiteX35" fmla="*/ 1171575 w 2248483"/>
                  <a:gd name="connsiteY35" fmla="*/ 1362075 h 1990725"/>
                  <a:gd name="connsiteX36" fmla="*/ 1209675 w 2248483"/>
                  <a:gd name="connsiteY36" fmla="*/ 1400175 h 1990725"/>
                  <a:gd name="connsiteX37" fmla="*/ 1238250 w 2248483"/>
                  <a:gd name="connsiteY37" fmla="*/ 1362075 h 1990725"/>
                  <a:gd name="connsiteX38" fmla="*/ 1247775 w 2248483"/>
                  <a:gd name="connsiteY38" fmla="*/ 1314450 h 1990725"/>
                  <a:gd name="connsiteX39" fmla="*/ 1266825 w 2248483"/>
                  <a:gd name="connsiteY39" fmla="*/ 1257300 h 1990725"/>
                  <a:gd name="connsiteX40" fmla="*/ 1266825 w 2248483"/>
                  <a:gd name="connsiteY40" fmla="*/ 1219200 h 1990725"/>
                  <a:gd name="connsiteX41" fmla="*/ 1285875 w 2248483"/>
                  <a:gd name="connsiteY41" fmla="*/ 1152525 h 1990725"/>
                  <a:gd name="connsiteX42" fmla="*/ 1276350 w 2248483"/>
                  <a:gd name="connsiteY42" fmla="*/ 1085850 h 1990725"/>
                  <a:gd name="connsiteX43" fmla="*/ 1285875 w 2248483"/>
                  <a:gd name="connsiteY43" fmla="*/ 1057275 h 1990725"/>
                  <a:gd name="connsiteX44" fmla="*/ 1304925 w 2248483"/>
                  <a:gd name="connsiteY44" fmla="*/ 990600 h 1990725"/>
                  <a:gd name="connsiteX45" fmla="*/ 1314450 w 2248483"/>
                  <a:gd name="connsiteY45" fmla="*/ 942975 h 1990725"/>
                  <a:gd name="connsiteX46" fmla="*/ 1323975 w 2248483"/>
                  <a:gd name="connsiteY46" fmla="*/ 895350 h 1990725"/>
                  <a:gd name="connsiteX47" fmla="*/ 1343025 w 2248483"/>
                  <a:gd name="connsiteY47" fmla="*/ 847725 h 1990725"/>
                  <a:gd name="connsiteX48" fmla="*/ 1390650 w 2248483"/>
                  <a:gd name="connsiteY48" fmla="*/ 904875 h 1990725"/>
                  <a:gd name="connsiteX49" fmla="*/ 1390650 w 2248483"/>
                  <a:gd name="connsiteY49" fmla="*/ 952500 h 1990725"/>
                  <a:gd name="connsiteX50" fmla="*/ 1409700 w 2248483"/>
                  <a:gd name="connsiteY50" fmla="*/ 1009650 h 1990725"/>
                  <a:gd name="connsiteX51" fmla="*/ 1514475 w 2248483"/>
                  <a:gd name="connsiteY51" fmla="*/ 1047750 h 1990725"/>
                  <a:gd name="connsiteX52" fmla="*/ 1476375 w 2248483"/>
                  <a:gd name="connsiteY52" fmla="*/ 1019175 h 1990725"/>
                  <a:gd name="connsiteX53" fmla="*/ 1524000 w 2248483"/>
                  <a:gd name="connsiteY53" fmla="*/ 1000125 h 1990725"/>
                  <a:gd name="connsiteX54" fmla="*/ 1552575 w 2248483"/>
                  <a:gd name="connsiteY54" fmla="*/ 942975 h 1990725"/>
                  <a:gd name="connsiteX55" fmla="*/ 1581150 w 2248483"/>
                  <a:gd name="connsiteY55" fmla="*/ 885825 h 1990725"/>
                  <a:gd name="connsiteX56" fmla="*/ 1562100 w 2248483"/>
                  <a:gd name="connsiteY56" fmla="*/ 819150 h 1990725"/>
                  <a:gd name="connsiteX57" fmla="*/ 1609725 w 2248483"/>
                  <a:gd name="connsiteY57" fmla="*/ 762000 h 1990725"/>
                  <a:gd name="connsiteX58" fmla="*/ 1666875 w 2248483"/>
                  <a:gd name="connsiteY58" fmla="*/ 762000 h 1990725"/>
                  <a:gd name="connsiteX59" fmla="*/ 1724025 w 2248483"/>
                  <a:gd name="connsiteY59" fmla="*/ 762000 h 1990725"/>
                  <a:gd name="connsiteX60" fmla="*/ 1771650 w 2248483"/>
                  <a:gd name="connsiteY60" fmla="*/ 809625 h 1990725"/>
                  <a:gd name="connsiteX61" fmla="*/ 1790700 w 2248483"/>
                  <a:gd name="connsiteY61" fmla="*/ 857250 h 1990725"/>
                  <a:gd name="connsiteX62" fmla="*/ 1809750 w 2248483"/>
                  <a:gd name="connsiteY62" fmla="*/ 914400 h 1990725"/>
                  <a:gd name="connsiteX63" fmla="*/ 1828800 w 2248483"/>
                  <a:gd name="connsiteY63" fmla="*/ 971550 h 1990725"/>
                  <a:gd name="connsiteX64" fmla="*/ 1847850 w 2248483"/>
                  <a:gd name="connsiteY64" fmla="*/ 1028700 h 1990725"/>
                  <a:gd name="connsiteX65" fmla="*/ 1838325 w 2248483"/>
                  <a:gd name="connsiteY65" fmla="*/ 1057275 h 1990725"/>
                  <a:gd name="connsiteX66" fmla="*/ 1866900 w 2248483"/>
                  <a:gd name="connsiteY66" fmla="*/ 1114425 h 1990725"/>
                  <a:gd name="connsiteX67" fmla="*/ 1866900 w 2248483"/>
                  <a:gd name="connsiteY67" fmla="*/ 1162050 h 1990725"/>
                  <a:gd name="connsiteX68" fmla="*/ 1866900 w 2248483"/>
                  <a:gd name="connsiteY68" fmla="*/ 1209675 h 1990725"/>
                  <a:gd name="connsiteX69" fmla="*/ 1847850 w 2248483"/>
                  <a:gd name="connsiteY69" fmla="*/ 1238250 h 1990725"/>
                  <a:gd name="connsiteX70" fmla="*/ 1857375 w 2248483"/>
                  <a:gd name="connsiteY70" fmla="*/ 1276350 h 1990725"/>
                  <a:gd name="connsiteX71" fmla="*/ 1866900 w 2248483"/>
                  <a:gd name="connsiteY71" fmla="*/ 1333500 h 1990725"/>
                  <a:gd name="connsiteX72" fmla="*/ 1885950 w 2248483"/>
                  <a:gd name="connsiteY72" fmla="*/ 1390650 h 1990725"/>
                  <a:gd name="connsiteX73" fmla="*/ 1885950 w 2248483"/>
                  <a:gd name="connsiteY73" fmla="*/ 1447800 h 1990725"/>
                  <a:gd name="connsiteX74" fmla="*/ 1905000 w 2248483"/>
                  <a:gd name="connsiteY74" fmla="*/ 1504950 h 1990725"/>
                  <a:gd name="connsiteX75" fmla="*/ 1924050 w 2248483"/>
                  <a:gd name="connsiteY75" fmla="*/ 1562100 h 1990725"/>
                  <a:gd name="connsiteX76" fmla="*/ 1933575 w 2248483"/>
                  <a:gd name="connsiteY76" fmla="*/ 1590675 h 1990725"/>
                  <a:gd name="connsiteX77" fmla="*/ 1933575 w 2248483"/>
                  <a:gd name="connsiteY77" fmla="*/ 1638300 h 1990725"/>
                  <a:gd name="connsiteX78" fmla="*/ 1952625 w 2248483"/>
                  <a:gd name="connsiteY78" fmla="*/ 1685925 h 1990725"/>
                  <a:gd name="connsiteX79" fmla="*/ 1952625 w 2248483"/>
                  <a:gd name="connsiteY79" fmla="*/ 1743075 h 1990725"/>
                  <a:gd name="connsiteX80" fmla="*/ 1962150 w 2248483"/>
                  <a:gd name="connsiteY80" fmla="*/ 1800225 h 1990725"/>
                  <a:gd name="connsiteX81" fmla="*/ 1952625 w 2248483"/>
                  <a:gd name="connsiteY81" fmla="*/ 1838325 h 1990725"/>
                  <a:gd name="connsiteX82" fmla="*/ 1962150 w 2248483"/>
                  <a:gd name="connsiteY82" fmla="*/ 1876425 h 1990725"/>
                  <a:gd name="connsiteX83" fmla="*/ 1981200 w 2248483"/>
                  <a:gd name="connsiteY83" fmla="*/ 1933575 h 1990725"/>
                  <a:gd name="connsiteX84" fmla="*/ 1952625 w 2248483"/>
                  <a:gd name="connsiteY84" fmla="*/ 1962150 h 1990725"/>
                  <a:gd name="connsiteX85" fmla="*/ 1981200 w 2248483"/>
                  <a:gd name="connsiteY85" fmla="*/ 1990725 h 1990725"/>
                  <a:gd name="connsiteX86" fmla="*/ 2028825 w 2248483"/>
                  <a:gd name="connsiteY86" fmla="*/ 1924050 h 1990725"/>
                  <a:gd name="connsiteX87" fmla="*/ 2028825 w 2248483"/>
                  <a:gd name="connsiteY87" fmla="*/ 1857375 h 1990725"/>
                  <a:gd name="connsiteX88" fmla="*/ 2038350 w 2248483"/>
                  <a:gd name="connsiteY88" fmla="*/ 1800225 h 1990725"/>
                  <a:gd name="connsiteX89" fmla="*/ 2038350 w 2248483"/>
                  <a:gd name="connsiteY89" fmla="*/ 1752600 h 1990725"/>
                  <a:gd name="connsiteX90" fmla="*/ 2038350 w 2248483"/>
                  <a:gd name="connsiteY90" fmla="*/ 1685925 h 1990725"/>
                  <a:gd name="connsiteX91" fmla="*/ 2047875 w 2248483"/>
                  <a:gd name="connsiteY91" fmla="*/ 1628775 h 1990725"/>
                  <a:gd name="connsiteX92" fmla="*/ 2057400 w 2248483"/>
                  <a:gd name="connsiteY92" fmla="*/ 1562100 h 1990725"/>
                  <a:gd name="connsiteX93" fmla="*/ 2047875 w 2248483"/>
                  <a:gd name="connsiteY93" fmla="*/ 1504950 h 1990725"/>
                  <a:gd name="connsiteX94" fmla="*/ 2076450 w 2248483"/>
                  <a:gd name="connsiteY94" fmla="*/ 1457325 h 1990725"/>
                  <a:gd name="connsiteX95" fmla="*/ 2047875 w 2248483"/>
                  <a:gd name="connsiteY95" fmla="*/ 1419225 h 1990725"/>
                  <a:gd name="connsiteX96" fmla="*/ 2076450 w 2248483"/>
                  <a:gd name="connsiteY96" fmla="*/ 1352550 h 1990725"/>
                  <a:gd name="connsiteX97" fmla="*/ 2076450 w 2248483"/>
                  <a:gd name="connsiteY97" fmla="*/ 1285875 h 1990725"/>
                  <a:gd name="connsiteX98" fmla="*/ 2057400 w 2248483"/>
                  <a:gd name="connsiteY98" fmla="*/ 1238250 h 1990725"/>
                  <a:gd name="connsiteX99" fmla="*/ 2066925 w 2248483"/>
                  <a:gd name="connsiteY99" fmla="*/ 1181100 h 1990725"/>
                  <a:gd name="connsiteX100" fmla="*/ 2066925 w 2248483"/>
                  <a:gd name="connsiteY100" fmla="*/ 1152525 h 1990725"/>
                  <a:gd name="connsiteX101" fmla="*/ 2076450 w 2248483"/>
                  <a:gd name="connsiteY101" fmla="*/ 1085850 h 1990725"/>
                  <a:gd name="connsiteX102" fmla="*/ 2076450 w 2248483"/>
                  <a:gd name="connsiteY102" fmla="*/ 1047750 h 1990725"/>
                  <a:gd name="connsiteX103" fmla="*/ 2066925 w 2248483"/>
                  <a:gd name="connsiteY103" fmla="*/ 981075 h 1990725"/>
                  <a:gd name="connsiteX104" fmla="*/ 2076450 w 2248483"/>
                  <a:gd name="connsiteY104" fmla="*/ 933450 h 1990725"/>
                  <a:gd name="connsiteX105" fmla="*/ 2095500 w 2248483"/>
                  <a:gd name="connsiteY105" fmla="*/ 866775 h 1990725"/>
                  <a:gd name="connsiteX106" fmla="*/ 2114550 w 2248483"/>
                  <a:gd name="connsiteY106" fmla="*/ 819150 h 1990725"/>
                  <a:gd name="connsiteX107" fmla="*/ 2095500 w 2248483"/>
                  <a:gd name="connsiteY107" fmla="*/ 781050 h 1990725"/>
                  <a:gd name="connsiteX108" fmla="*/ 2114550 w 2248483"/>
                  <a:gd name="connsiteY108" fmla="*/ 733425 h 1990725"/>
                  <a:gd name="connsiteX109" fmla="*/ 2133600 w 2248483"/>
                  <a:gd name="connsiteY109" fmla="*/ 676275 h 1990725"/>
                  <a:gd name="connsiteX110" fmla="*/ 2181225 w 2248483"/>
                  <a:gd name="connsiteY110" fmla="*/ 666750 h 1990725"/>
                  <a:gd name="connsiteX111" fmla="*/ 2162175 w 2248483"/>
                  <a:gd name="connsiteY111" fmla="*/ 600075 h 1990725"/>
                  <a:gd name="connsiteX112" fmla="*/ 2181225 w 2248483"/>
                  <a:gd name="connsiteY112" fmla="*/ 533400 h 1990725"/>
                  <a:gd name="connsiteX113" fmla="*/ 2190750 w 2248483"/>
                  <a:gd name="connsiteY113" fmla="*/ 485775 h 1990725"/>
                  <a:gd name="connsiteX114" fmla="*/ 2190750 w 2248483"/>
                  <a:gd name="connsiteY114" fmla="*/ 428625 h 1990725"/>
                  <a:gd name="connsiteX115" fmla="*/ 2209800 w 2248483"/>
                  <a:gd name="connsiteY115" fmla="*/ 361950 h 1990725"/>
                  <a:gd name="connsiteX116" fmla="*/ 2200275 w 2248483"/>
                  <a:gd name="connsiteY116" fmla="*/ 314325 h 1990725"/>
                  <a:gd name="connsiteX117" fmla="*/ 2200275 w 2248483"/>
                  <a:gd name="connsiteY117" fmla="*/ 247650 h 1990725"/>
                  <a:gd name="connsiteX118" fmla="*/ 2209800 w 2248483"/>
                  <a:gd name="connsiteY118" fmla="*/ 190500 h 1990725"/>
                  <a:gd name="connsiteX119" fmla="*/ 2238375 w 2248483"/>
                  <a:gd name="connsiteY119" fmla="*/ 142875 h 1990725"/>
                  <a:gd name="connsiteX120" fmla="*/ 2219325 w 2248483"/>
                  <a:gd name="connsiteY120" fmla="*/ 95250 h 1990725"/>
                  <a:gd name="connsiteX121" fmla="*/ 2247900 w 2248483"/>
                  <a:gd name="connsiteY121" fmla="*/ 57150 h 1990725"/>
                  <a:gd name="connsiteX122" fmla="*/ 2238375 w 2248483"/>
                  <a:gd name="connsiteY122" fmla="*/ 0 h 1990725"/>
                  <a:gd name="connsiteX0" fmla="*/ 0 w 2134183"/>
                  <a:gd name="connsiteY0" fmla="*/ 295275 h 1990725"/>
                  <a:gd name="connsiteX1" fmla="*/ 28575 w 2134183"/>
                  <a:gd name="connsiteY1" fmla="*/ 276225 h 1990725"/>
                  <a:gd name="connsiteX2" fmla="*/ 57150 w 2134183"/>
                  <a:gd name="connsiteY2" fmla="*/ 266700 h 1990725"/>
                  <a:gd name="connsiteX3" fmla="*/ 114300 w 2134183"/>
                  <a:gd name="connsiteY3" fmla="*/ 228600 h 1990725"/>
                  <a:gd name="connsiteX4" fmla="*/ 219075 w 2134183"/>
                  <a:gd name="connsiteY4" fmla="*/ 142875 h 1990725"/>
                  <a:gd name="connsiteX5" fmla="*/ 304800 w 2134183"/>
                  <a:gd name="connsiteY5" fmla="*/ 114300 h 1990725"/>
                  <a:gd name="connsiteX6" fmla="*/ 342900 w 2134183"/>
                  <a:gd name="connsiteY6" fmla="*/ 104775 h 1990725"/>
                  <a:gd name="connsiteX7" fmla="*/ 552450 w 2134183"/>
                  <a:gd name="connsiteY7" fmla="*/ 47625 h 1990725"/>
                  <a:gd name="connsiteX8" fmla="*/ 657225 w 2134183"/>
                  <a:gd name="connsiteY8" fmla="*/ 28575 h 1990725"/>
                  <a:gd name="connsiteX9" fmla="*/ 723900 w 2134183"/>
                  <a:gd name="connsiteY9" fmla="*/ 9525 h 1990725"/>
                  <a:gd name="connsiteX10" fmla="*/ 838200 w 2134183"/>
                  <a:gd name="connsiteY10" fmla="*/ 19050 h 1990725"/>
                  <a:gd name="connsiteX11" fmla="*/ 857250 w 2134183"/>
                  <a:gd name="connsiteY11" fmla="*/ 47625 h 1990725"/>
                  <a:gd name="connsiteX12" fmla="*/ 866775 w 2134183"/>
                  <a:gd name="connsiteY12" fmla="*/ 95250 h 1990725"/>
                  <a:gd name="connsiteX13" fmla="*/ 876300 w 2134183"/>
                  <a:gd name="connsiteY13" fmla="*/ 333375 h 1990725"/>
                  <a:gd name="connsiteX14" fmla="*/ 904875 w 2134183"/>
                  <a:gd name="connsiteY14" fmla="*/ 495300 h 1990725"/>
                  <a:gd name="connsiteX15" fmla="*/ 914400 w 2134183"/>
                  <a:gd name="connsiteY15" fmla="*/ 523875 h 1990725"/>
                  <a:gd name="connsiteX16" fmla="*/ 933450 w 2134183"/>
                  <a:gd name="connsiteY16" fmla="*/ 600075 h 1990725"/>
                  <a:gd name="connsiteX17" fmla="*/ 923925 w 2134183"/>
                  <a:gd name="connsiteY17" fmla="*/ 647700 h 1990725"/>
                  <a:gd name="connsiteX18" fmla="*/ 933450 w 2134183"/>
                  <a:gd name="connsiteY18" fmla="*/ 666750 h 1990725"/>
                  <a:gd name="connsiteX19" fmla="*/ 962025 w 2134183"/>
                  <a:gd name="connsiteY19" fmla="*/ 695325 h 1990725"/>
                  <a:gd name="connsiteX20" fmla="*/ 981077 w 2134183"/>
                  <a:gd name="connsiteY20" fmla="*/ 762000 h 1990725"/>
                  <a:gd name="connsiteX21" fmla="*/ 981075 w 2134183"/>
                  <a:gd name="connsiteY21" fmla="*/ 819150 h 1990725"/>
                  <a:gd name="connsiteX22" fmla="*/ 990600 w 2134183"/>
                  <a:gd name="connsiteY22" fmla="*/ 876300 h 1990725"/>
                  <a:gd name="connsiteX23" fmla="*/ 1000125 w 2134183"/>
                  <a:gd name="connsiteY23" fmla="*/ 904875 h 1990725"/>
                  <a:gd name="connsiteX24" fmla="*/ 990600 w 2134183"/>
                  <a:gd name="connsiteY24" fmla="*/ 952500 h 1990725"/>
                  <a:gd name="connsiteX25" fmla="*/ 1009650 w 2134183"/>
                  <a:gd name="connsiteY25" fmla="*/ 1000125 h 1990725"/>
                  <a:gd name="connsiteX26" fmla="*/ 1009650 w 2134183"/>
                  <a:gd name="connsiteY26" fmla="*/ 1028700 h 1990725"/>
                  <a:gd name="connsiteX27" fmla="*/ 1019175 w 2134183"/>
                  <a:gd name="connsiteY27" fmla="*/ 1076325 h 1990725"/>
                  <a:gd name="connsiteX28" fmla="*/ 1019175 w 2134183"/>
                  <a:gd name="connsiteY28" fmla="*/ 1123950 h 1990725"/>
                  <a:gd name="connsiteX29" fmla="*/ 1028700 w 2134183"/>
                  <a:gd name="connsiteY29" fmla="*/ 1162050 h 1990725"/>
                  <a:gd name="connsiteX30" fmla="*/ 1019175 w 2134183"/>
                  <a:gd name="connsiteY30" fmla="*/ 1181100 h 1990725"/>
                  <a:gd name="connsiteX31" fmla="*/ 1038225 w 2134183"/>
                  <a:gd name="connsiteY31" fmla="*/ 1219200 h 1990725"/>
                  <a:gd name="connsiteX32" fmla="*/ 1038225 w 2134183"/>
                  <a:gd name="connsiteY32" fmla="*/ 1266825 h 1990725"/>
                  <a:gd name="connsiteX33" fmla="*/ 1057275 w 2134183"/>
                  <a:gd name="connsiteY33" fmla="*/ 1314450 h 1990725"/>
                  <a:gd name="connsiteX34" fmla="*/ 1057275 w 2134183"/>
                  <a:gd name="connsiteY34" fmla="*/ 1362075 h 1990725"/>
                  <a:gd name="connsiteX35" fmla="*/ 1095375 w 2134183"/>
                  <a:gd name="connsiteY35" fmla="*/ 1400175 h 1990725"/>
                  <a:gd name="connsiteX36" fmla="*/ 1123950 w 2134183"/>
                  <a:gd name="connsiteY36" fmla="*/ 1362075 h 1990725"/>
                  <a:gd name="connsiteX37" fmla="*/ 1133475 w 2134183"/>
                  <a:gd name="connsiteY37" fmla="*/ 1314450 h 1990725"/>
                  <a:gd name="connsiteX38" fmla="*/ 1152525 w 2134183"/>
                  <a:gd name="connsiteY38" fmla="*/ 1257300 h 1990725"/>
                  <a:gd name="connsiteX39" fmla="*/ 1152525 w 2134183"/>
                  <a:gd name="connsiteY39" fmla="*/ 1219200 h 1990725"/>
                  <a:gd name="connsiteX40" fmla="*/ 1171575 w 2134183"/>
                  <a:gd name="connsiteY40" fmla="*/ 1152525 h 1990725"/>
                  <a:gd name="connsiteX41" fmla="*/ 1162050 w 2134183"/>
                  <a:gd name="connsiteY41" fmla="*/ 1085850 h 1990725"/>
                  <a:gd name="connsiteX42" fmla="*/ 1171575 w 2134183"/>
                  <a:gd name="connsiteY42" fmla="*/ 1057275 h 1990725"/>
                  <a:gd name="connsiteX43" fmla="*/ 1190625 w 2134183"/>
                  <a:gd name="connsiteY43" fmla="*/ 990600 h 1990725"/>
                  <a:gd name="connsiteX44" fmla="*/ 1200150 w 2134183"/>
                  <a:gd name="connsiteY44" fmla="*/ 942975 h 1990725"/>
                  <a:gd name="connsiteX45" fmla="*/ 1209675 w 2134183"/>
                  <a:gd name="connsiteY45" fmla="*/ 895350 h 1990725"/>
                  <a:gd name="connsiteX46" fmla="*/ 1228725 w 2134183"/>
                  <a:gd name="connsiteY46" fmla="*/ 847725 h 1990725"/>
                  <a:gd name="connsiteX47" fmla="*/ 1276350 w 2134183"/>
                  <a:gd name="connsiteY47" fmla="*/ 904875 h 1990725"/>
                  <a:gd name="connsiteX48" fmla="*/ 1276350 w 2134183"/>
                  <a:gd name="connsiteY48" fmla="*/ 952500 h 1990725"/>
                  <a:gd name="connsiteX49" fmla="*/ 1295400 w 2134183"/>
                  <a:gd name="connsiteY49" fmla="*/ 1009650 h 1990725"/>
                  <a:gd name="connsiteX50" fmla="*/ 1400175 w 2134183"/>
                  <a:gd name="connsiteY50" fmla="*/ 1047750 h 1990725"/>
                  <a:gd name="connsiteX51" fmla="*/ 1362075 w 2134183"/>
                  <a:gd name="connsiteY51" fmla="*/ 1019175 h 1990725"/>
                  <a:gd name="connsiteX52" fmla="*/ 1409700 w 2134183"/>
                  <a:gd name="connsiteY52" fmla="*/ 1000125 h 1990725"/>
                  <a:gd name="connsiteX53" fmla="*/ 1438275 w 2134183"/>
                  <a:gd name="connsiteY53" fmla="*/ 942975 h 1990725"/>
                  <a:gd name="connsiteX54" fmla="*/ 1466850 w 2134183"/>
                  <a:gd name="connsiteY54" fmla="*/ 885825 h 1990725"/>
                  <a:gd name="connsiteX55" fmla="*/ 1447800 w 2134183"/>
                  <a:gd name="connsiteY55" fmla="*/ 819150 h 1990725"/>
                  <a:gd name="connsiteX56" fmla="*/ 1495425 w 2134183"/>
                  <a:gd name="connsiteY56" fmla="*/ 762000 h 1990725"/>
                  <a:gd name="connsiteX57" fmla="*/ 1552575 w 2134183"/>
                  <a:gd name="connsiteY57" fmla="*/ 762000 h 1990725"/>
                  <a:gd name="connsiteX58" fmla="*/ 1609725 w 2134183"/>
                  <a:gd name="connsiteY58" fmla="*/ 762000 h 1990725"/>
                  <a:gd name="connsiteX59" fmla="*/ 1657350 w 2134183"/>
                  <a:gd name="connsiteY59" fmla="*/ 809625 h 1990725"/>
                  <a:gd name="connsiteX60" fmla="*/ 1676400 w 2134183"/>
                  <a:gd name="connsiteY60" fmla="*/ 857250 h 1990725"/>
                  <a:gd name="connsiteX61" fmla="*/ 1695450 w 2134183"/>
                  <a:gd name="connsiteY61" fmla="*/ 914400 h 1990725"/>
                  <a:gd name="connsiteX62" fmla="*/ 1714500 w 2134183"/>
                  <a:gd name="connsiteY62" fmla="*/ 971550 h 1990725"/>
                  <a:gd name="connsiteX63" fmla="*/ 1733550 w 2134183"/>
                  <a:gd name="connsiteY63" fmla="*/ 1028700 h 1990725"/>
                  <a:gd name="connsiteX64" fmla="*/ 1724025 w 2134183"/>
                  <a:gd name="connsiteY64" fmla="*/ 1057275 h 1990725"/>
                  <a:gd name="connsiteX65" fmla="*/ 1752600 w 2134183"/>
                  <a:gd name="connsiteY65" fmla="*/ 1114425 h 1990725"/>
                  <a:gd name="connsiteX66" fmla="*/ 1752600 w 2134183"/>
                  <a:gd name="connsiteY66" fmla="*/ 1162050 h 1990725"/>
                  <a:gd name="connsiteX67" fmla="*/ 1752600 w 2134183"/>
                  <a:gd name="connsiteY67" fmla="*/ 1209675 h 1990725"/>
                  <a:gd name="connsiteX68" fmla="*/ 1733550 w 2134183"/>
                  <a:gd name="connsiteY68" fmla="*/ 1238250 h 1990725"/>
                  <a:gd name="connsiteX69" fmla="*/ 1743075 w 2134183"/>
                  <a:gd name="connsiteY69" fmla="*/ 1276350 h 1990725"/>
                  <a:gd name="connsiteX70" fmla="*/ 1752600 w 2134183"/>
                  <a:gd name="connsiteY70" fmla="*/ 1333500 h 1990725"/>
                  <a:gd name="connsiteX71" fmla="*/ 1771650 w 2134183"/>
                  <a:gd name="connsiteY71" fmla="*/ 1390650 h 1990725"/>
                  <a:gd name="connsiteX72" fmla="*/ 1771650 w 2134183"/>
                  <a:gd name="connsiteY72" fmla="*/ 1447800 h 1990725"/>
                  <a:gd name="connsiteX73" fmla="*/ 1790700 w 2134183"/>
                  <a:gd name="connsiteY73" fmla="*/ 1504950 h 1990725"/>
                  <a:gd name="connsiteX74" fmla="*/ 1809750 w 2134183"/>
                  <a:gd name="connsiteY74" fmla="*/ 1562100 h 1990725"/>
                  <a:gd name="connsiteX75" fmla="*/ 1819275 w 2134183"/>
                  <a:gd name="connsiteY75" fmla="*/ 1590675 h 1990725"/>
                  <a:gd name="connsiteX76" fmla="*/ 1819275 w 2134183"/>
                  <a:gd name="connsiteY76" fmla="*/ 1638300 h 1990725"/>
                  <a:gd name="connsiteX77" fmla="*/ 1838325 w 2134183"/>
                  <a:gd name="connsiteY77" fmla="*/ 1685925 h 1990725"/>
                  <a:gd name="connsiteX78" fmla="*/ 1838325 w 2134183"/>
                  <a:gd name="connsiteY78" fmla="*/ 1743075 h 1990725"/>
                  <a:gd name="connsiteX79" fmla="*/ 1847850 w 2134183"/>
                  <a:gd name="connsiteY79" fmla="*/ 1800225 h 1990725"/>
                  <a:gd name="connsiteX80" fmla="*/ 1838325 w 2134183"/>
                  <a:gd name="connsiteY80" fmla="*/ 1838325 h 1990725"/>
                  <a:gd name="connsiteX81" fmla="*/ 1847850 w 2134183"/>
                  <a:gd name="connsiteY81" fmla="*/ 1876425 h 1990725"/>
                  <a:gd name="connsiteX82" fmla="*/ 1866900 w 2134183"/>
                  <a:gd name="connsiteY82" fmla="*/ 1933575 h 1990725"/>
                  <a:gd name="connsiteX83" fmla="*/ 1838325 w 2134183"/>
                  <a:gd name="connsiteY83" fmla="*/ 1962150 h 1990725"/>
                  <a:gd name="connsiteX84" fmla="*/ 1866900 w 2134183"/>
                  <a:gd name="connsiteY84" fmla="*/ 1990725 h 1990725"/>
                  <a:gd name="connsiteX85" fmla="*/ 1914525 w 2134183"/>
                  <a:gd name="connsiteY85" fmla="*/ 1924050 h 1990725"/>
                  <a:gd name="connsiteX86" fmla="*/ 1914525 w 2134183"/>
                  <a:gd name="connsiteY86" fmla="*/ 1857375 h 1990725"/>
                  <a:gd name="connsiteX87" fmla="*/ 1924050 w 2134183"/>
                  <a:gd name="connsiteY87" fmla="*/ 1800225 h 1990725"/>
                  <a:gd name="connsiteX88" fmla="*/ 1924050 w 2134183"/>
                  <a:gd name="connsiteY88" fmla="*/ 1752600 h 1990725"/>
                  <a:gd name="connsiteX89" fmla="*/ 1924050 w 2134183"/>
                  <a:gd name="connsiteY89" fmla="*/ 1685925 h 1990725"/>
                  <a:gd name="connsiteX90" fmla="*/ 1933575 w 2134183"/>
                  <a:gd name="connsiteY90" fmla="*/ 1628775 h 1990725"/>
                  <a:gd name="connsiteX91" fmla="*/ 1943100 w 2134183"/>
                  <a:gd name="connsiteY91" fmla="*/ 1562100 h 1990725"/>
                  <a:gd name="connsiteX92" fmla="*/ 1933575 w 2134183"/>
                  <a:gd name="connsiteY92" fmla="*/ 1504950 h 1990725"/>
                  <a:gd name="connsiteX93" fmla="*/ 1962150 w 2134183"/>
                  <a:gd name="connsiteY93" fmla="*/ 1457325 h 1990725"/>
                  <a:gd name="connsiteX94" fmla="*/ 1933575 w 2134183"/>
                  <a:gd name="connsiteY94" fmla="*/ 1419225 h 1990725"/>
                  <a:gd name="connsiteX95" fmla="*/ 1962150 w 2134183"/>
                  <a:gd name="connsiteY95" fmla="*/ 1352550 h 1990725"/>
                  <a:gd name="connsiteX96" fmla="*/ 1962150 w 2134183"/>
                  <a:gd name="connsiteY96" fmla="*/ 1285875 h 1990725"/>
                  <a:gd name="connsiteX97" fmla="*/ 1943100 w 2134183"/>
                  <a:gd name="connsiteY97" fmla="*/ 1238250 h 1990725"/>
                  <a:gd name="connsiteX98" fmla="*/ 1952625 w 2134183"/>
                  <a:gd name="connsiteY98" fmla="*/ 1181100 h 1990725"/>
                  <a:gd name="connsiteX99" fmla="*/ 1952625 w 2134183"/>
                  <a:gd name="connsiteY99" fmla="*/ 1152525 h 1990725"/>
                  <a:gd name="connsiteX100" fmla="*/ 1962150 w 2134183"/>
                  <a:gd name="connsiteY100" fmla="*/ 1085850 h 1990725"/>
                  <a:gd name="connsiteX101" fmla="*/ 1962150 w 2134183"/>
                  <a:gd name="connsiteY101" fmla="*/ 1047750 h 1990725"/>
                  <a:gd name="connsiteX102" fmla="*/ 1952625 w 2134183"/>
                  <a:gd name="connsiteY102" fmla="*/ 981075 h 1990725"/>
                  <a:gd name="connsiteX103" fmla="*/ 1962150 w 2134183"/>
                  <a:gd name="connsiteY103" fmla="*/ 933450 h 1990725"/>
                  <a:gd name="connsiteX104" fmla="*/ 1981200 w 2134183"/>
                  <a:gd name="connsiteY104" fmla="*/ 866775 h 1990725"/>
                  <a:gd name="connsiteX105" fmla="*/ 2000250 w 2134183"/>
                  <a:gd name="connsiteY105" fmla="*/ 819150 h 1990725"/>
                  <a:gd name="connsiteX106" fmla="*/ 1981200 w 2134183"/>
                  <a:gd name="connsiteY106" fmla="*/ 781050 h 1990725"/>
                  <a:gd name="connsiteX107" fmla="*/ 2000250 w 2134183"/>
                  <a:gd name="connsiteY107" fmla="*/ 733425 h 1990725"/>
                  <a:gd name="connsiteX108" fmla="*/ 2019300 w 2134183"/>
                  <a:gd name="connsiteY108" fmla="*/ 676275 h 1990725"/>
                  <a:gd name="connsiteX109" fmla="*/ 2066925 w 2134183"/>
                  <a:gd name="connsiteY109" fmla="*/ 666750 h 1990725"/>
                  <a:gd name="connsiteX110" fmla="*/ 2047875 w 2134183"/>
                  <a:gd name="connsiteY110" fmla="*/ 600075 h 1990725"/>
                  <a:gd name="connsiteX111" fmla="*/ 2066925 w 2134183"/>
                  <a:gd name="connsiteY111" fmla="*/ 533400 h 1990725"/>
                  <a:gd name="connsiteX112" fmla="*/ 2076450 w 2134183"/>
                  <a:gd name="connsiteY112" fmla="*/ 485775 h 1990725"/>
                  <a:gd name="connsiteX113" fmla="*/ 2076450 w 2134183"/>
                  <a:gd name="connsiteY113" fmla="*/ 428625 h 1990725"/>
                  <a:gd name="connsiteX114" fmla="*/ 2095500 w 2134183"/>
                  <a:gd name="connsiteY114" fmla="*/ 361950 h 1990725"/>
                  <a:gd name="connsiteX115" fmla="*/ 2085975 w 2134183"/>
                  <a:gd name="connsiteY115" fmla="*/ 314325 h 1990725"/>
                  <a:gd name="connsiteX116" fmla="*/ 2085975 w 2134183"/>
                  <a:gd name="connsiteY116" fmla="*/ 247650 h 1990725"/>
                  <a:gd name="connsiteX117" fmla="*/ 2095500 w 2134183"/>
                  <a:gd name="connsiteY117" fmla="*/ 190500 h 1990725"/>
                  <a:gd name="connsiteX118" fmla="*/ 2124075 w 2134183"/>
                  <a:gd name="connsiteY118" fmla="*/ 142875 h 1990725"/>
                  <a:gd name="connsiteX119" fmla="*/ 2105025 w 2134183"/>
                  <a:gd name="connsiteY119" fmla="*/ 95250 h 1990725"/>
                  <a:gd name="connsiteX120" fmla="*/ 2133600 w 2134183"/>
                  <a:gd name="connsiteY120" fmla="*/ 57150 h 1990725"/>
                  <a:gd name="connsiteX121" fmla="*/ 2124075 w 2134183"/>
                  <a:gd name="connsiteY121" fmla="*/ 0 h 1990725"/>
                  <a:gd name="connsiteX0" fmla="*/ 0 w 2134183"/>
                  <a:gd name="connsiteY0" fmla="*/ 295275 h 1990725"/>
                  <a:gd name="connsiteX1" fmla="*/ 28575 w 2134183"/>
                  <a:gd name="connsiteY1" fmla="*/ 276225 h 1990725"/>
                  <a:gd name="connsiteX2" fmla="*/ 114300 w 2134183"/>
                  <a:gd name="connsiteY2" fmla="*/ 228600 h 1990725"/>
                  <a:gd name="connsiteX3" fmla="*/ 219075 w 2134183"/>
                  <a:gd name="connsiteY3" fmla="*/ 142875 h 1990725"/>
                  <a:gd name="connsiteX4" fmla="*/ 304800 w 2134183"/>
                  <a:gd name="connsiteY4" fmla="*/ 114300 h 1990725"/>
                  <a:gd name="connsiteX5" fmla="*/ 342900 w 2134183"/>
                  <a:gd name="connsiteY5" fmla="*/ 104775 h 1990725"/>
                  <a:gd name="connsiteX6" fmla="*/ 552450 w 2134183"/>
                  <a:gd name="connsiteY6" fmla="*/ 47625 h 1990725"/>
                  <a:gd name="connsiteX7" fmla="*/ 657225 w 2134183"/>
                  <a:gd name="connsiteY7" fmla="*/ 28575 h 1990725"/>
                  <a:gd name="connsiteX8" fmla="*/ 723900 w 2134183"/>
                  <a:gd name="connsiteY8" fmla="*/ 9525 h 1990725"/>
                  <a:gd name="connsiteX9" fmla="*/ 838200 w 2134183"/>
                  <a:gd name="connsiteY9" fmla="*/ 19050 h 1990725"/>
                  <a:gd name="connsiteX10" fmla="*/ 857250 w 2134183"/>
                  <a:gd name="connsiteY10" fmla="*/ 47625 h 1990725"/>
                  <a:gd name="connsiteX11" fmla="*/ 866775 w 2134183"/>
                  <a:gd name="connsiteY11" fmla="*/ 95250 h 1990725"/>
                  <a:gd name="connsiteX12" fmla="*/ 876300 w 2134183"/>
                  <a:gd name="connsiteY12" fmla="*/ 333375 h 1990725"/>
                  <a:gd name="connsiteX13" fmla="*/ 904875 w 2134183"/>
                  <a:gd name="connsiteY13" fmla="*/ 495300 h 1990725"/>
                  <a:gd name="connsiteX14" fmla="*/ 914400 w 2134183"/>
                  <a:gd name="connsiteY14" fmla="*/ 523875 h 1990725"/>
                  <a:gd name="connsiteX15" fmla="*/ 933450 w 2134183"/>
                  <a:gd name="connsiteY15" fmla="*/ 600075 h 1990725"/>
                  <a:gd name="connsiteX16" fmla="*/ 923925 w 2134183"/>
                  <a:gd name="connsiteY16" fmla="*/ 647700 h 1990725"/>
                  <a:gd name="connsiteX17" fmla="*/ 933450 w 2134183"/>
                  <a:gd name="connsiteY17" fmla="*/ 666750 h 1990725"/>
                  <a:gd name="connsiteX18" fmla="*/ 962025 w 2134183"/>
                  <a:gd name="connsiteY18" fmla="*/ 695325 h 1990725"/>
                  <a:gd name="connsiteX19" fmla="*/ 981077 w 2134183"/>
                  <a:gd name="connsiteY19" fmla="*/ 762000 h 1990725"/>
                  <a:gd name="connsiteX20" fmla="*/ 981075 w 2134183"/>
                  <a:gd name="connsiteY20" fmla="*/ 819150 h 1990725"/>
                  <a:gd name="connsiteX21" fmla="*/ 990600 w 2134183"/>
                  <a:gd name="connsiteY21" fmla="*/ 876300 h 1990725"/>
                  <a:gd name="connsiteX22" fmla="*/ 1000125 w 2134183"/>
                  <a:gd name="connsiteY22" fmla="*/ 904875 h 1990725"/>
                  <a:gd name="connsiteX23" fmla="*/ 990600 w 2134183"/>
                  <a:gd name="connsiteY23" fmla="*/ 952500 h 1990725"/>
                  <a:gd name="connsiteX24" fmla="*/ 1009650 w 2134183"/>
                  <a:gd name="connsiteY24" fmla="*/ 1000125 h 1990725"/>
                  <a:gd name="connsiteX25" fmla="*/ 1009650 w 2134183"/>
                  <a:gd name="connsiteY25" fmla="*/ 1028700 h 1990725"/>
                  <a:gd name="connsiteX26" fmla="*/ 1019175 w 2134183"/>
                  <a:gd name="connsiteY26" fmla="*/ 1076325 h 1990725"/>
                  <a:gd name="connsiteX27" fmla="*/ 1019175 w 2134183"/>
                  <a:gd name="connsiteY27" fmla="*/ 1123950 h 1990725"/>
                  <a:gd name="connsiteX28" fmla="*/ 1028700 w 2134183"/>
                  <a:gd name="connsiteY28" fmla="*/ 1162050 h 1990725"/>
                  <a:gd name="connsiteX29" fmla="*/ 1019175 w 2134183"/>
                  <a:gd name="connsiteY29" fmla="*/ 1181100 h 1990725"/>
                  <a:gd name="connsiteX30" fmla="*/ 1038225 w 2134183"/>
                  <a:gd name="connsiteY30" fmla="*/ 1219200 h 1990725"/>
                  <a:gd name="connsiteX31" fmla="*/ 1038225 w 2134183"/>
                  <a:gd name="connsiteY31" fmla="*/ 1266825 h 1990725"/>
                  <a:gd name="connsiteX32" fmla="*/ 1057275 w 2134183"/>
                  <a:gd name="connsiteY32" fmla="*/ 1314450 h 1990725"/>
                  <a:gd name="connsiteX33" fmla="*/ 1057275 w 2134183"/>
                  <a:gd name="connsiteY33" fmla="*/ 1362075 h 1990725"/>
                  <a:gd name="connsiteX34" fmla="*/ 1095375 w 2134183"/>
                  <a:gd name="connsiteY34" fmla="*/ 1400175 h 1990725"/>
                  <a:gd name="connsiteX35" fmla="*/ 1123950 w 2134183"/>
                  <a:gd name="connsiteY35" fmla="*/ 1362075 h 1990725"/>
                  <a:gd name="connsiteX36" fmla="*/ 1133475 w 2134183"/>
                  <a:gd name="connsiteY36" fmla="*/ 1314450 h 1990725"/>
                  <a:gd name="connsiteX37" fmla="*/ 1152525 w 2134183"/>
                  <a:gd name="connsiteY37" fmla="*/ 1257300 h 1990725"/>
                  <a:gd name="connsiteX38" fmla="*/ 1152525 w 2134183"/>
                  <a:gd name="connsiteY38" fmla="*/ 1219200 h 1990725"/>
                  <a:gd name="connsiteX39" fmla="*/ 1171575 w 2134183"/>
                  <a:gd name="connsiteY39" fmla="*/ 1152525 h 1990725"/>
                  <a:gd name="connsiteX40" fmla="*/ 1162050 w 2134183"/>
                  <a:gd name="connsiteY40" fmla="*/ 1085850 h 1990725"/>
                  <a:gd name="connsiteX41" fmla="*/ 1171575 w 2134183"/>
                  <a:gd name="connsiteY41" fmla="*/ 1057275 h 1990725"/>
                  <a:gd name="connsiteX42" fmla="*/ 1190625 w 2134183"/>
                  <a:gd name="connsiteY42" fmla="*/ 990600 h 1990725"/>
                  <a:gd name="connsiteX43" fmla="*/ 1200150 w 2134183"/>
                  <a:gd name="connsiteY43" fmla="*/ 942975 h 1990725"/>
                  <a:gd name="connsiteX44" fmla="*/ 1209675 w 2134183"/>
                  <a:gd name="connsiteY44" fmla="*/ 895350 h 1990725"/>
                  <a:gd name="connsiteX45" fmla="*/ 1228725 w 2134183"/>
                  <a:gd name="connsiteY45" fmla="*/ 847725 h 1990725"/>
                  <a:gd name="connsiteX46" fmla="*/ 1276350 w 2134183"/>
                  <a:gd name="connsiteY46" fmla="*/ 904875 h 1990725"/>
                  <a:gd name="connsiteX47" fmla="*/ 1276350 w 2134183"/>
                  <a:gd name="connsiteY47" fmla="*/ 952500 h 1990725"/>
                  <a:gd name="connsiteX48" fmla="*/ 1295400 w 2134183"/>
                  <a:gd name="connsiteY48" fmla="*/ 1009650 h 1990725"/>
                  <a:gd name="connsiteX49" fmla="*/ 1400175 w 2134183"/>
                  <a:gd name="connsiteY49" fmla="*/ 1047750 h 1990725"/>
                  <a:gd name="connsiteX50" fmla="*/ 1362075 w 2134183"/>
                  <a:gd name="connsiteY50" fmla="*/ 1019175 h 1990725"/>
                  <a:gd name="connsiteX51" fmla="*/ 1409700 w 2134183"/>
                  <a:gd name="connsiteY51" fmla="*/ 1000125 h 1990725"/>
                  <a:gd name="connsiteX52" fmla="*/ 1438275 w 2134183"/>
                  <a:gd name="connsiteY52" fmla="*/ 942975 h 1990725"/>
                  <a:gd name="connsiteX53" fmla="*/ 1466850 w 2134183"/>
                  <a:gd name="connsiteY53" fmla="*/ 885825 h 1990725"/>
                  <a:gd name="connsiteX54" fmla="*/ 1447800 w 2134183"/>
                  <a:gd name="connsiteY54" fmla="*/ 819150 h 1990725"/>
                  <a:gd name="connsiteX55" fmla="*/ 1495425 w 2134183"/>
                  <a:gd name="connsiteY55" fmla="*/ 762000 h 1990725"/>
                  <a:gd name="connsiteX56" fmla="*/ 1552575 w 2134183"/>
                  <a:gd name="connsiteY56" fmla="*/ 762000 h 1990725"/>
                  <a:gd name="connsiteX57" fmla="*/ 1609725 w 2134183"/>
                  <a:gd name="connsiteY57" fmla="*/ 762000 h 1990725"/>
                  <a:gd name="connsiteX58" fmla="*/ 1657350 w 2134183"/>
                  <a:gd name="connsiteY58" fmla="*/ 809625 h 1990725"/>
                  <a:gd name="connsiteX59" fmla="*/ 1676400 w 2134183"/>
                  <a:gd name="connsiteY59" fmla="*/ 857250 h 1990725"/>
                  <a:gd name="connsiteX60" fmla="*/ 1695450 w 2134183"/>
                  <a:gd name="connsiteY60" fmla="*/ 914400 h 1990725"/>
                  <a:gd name="connsiteX61" fmla="*/ 1714500 w 2134183"/>
                  <a:gd name="connsiteY61" fmla="*/ 971550 h 1990725"/>
                  <a:gd name="connsiteX62" fmla="*/ 1733550 w 2134183"/>
                  <a:gd name="connsiteY62" fmla="*/ 1028700 h 1990725"/>
                  <a:gd name="connsiteX63" fmla="*/ 1724025 w 2134183"/>
                  <a:gd name="connsiteY63" fmla="*/ 1057275 h 1990725"/>
                  <a:gd name="connsiteX64" fmla="*/ 1752600 w 2134183"/>
                  <a:gd name="connsiteY64" fmla="*/ 1114425 h 1990725"/>
                  <a:gd name="connsiteX65" fmla="*/ 1752600 w 2134183"/>
                  <a:gd name="connsiteY65" fmla="*/ 1162050 h 1990725"/>
                  <a:gd name="connsiteX66" fmla="*/ 1752600 w 2134183"/>
                  <a:gd name="connsiteY66" fmla="*/ 1209675 h 1990725"/>
                  <a:gd name="connsiteX67" fmla="*/ 1733550 w 2134183"/>
                  <a:gd name="connsiteY67" fmla="*/ 1238250 h 1990725"/>
                  <a:gd name="connsiteX68" fmla="*/ 1743075 w 2134183"/>
                  <a:gd name="connsiteY68" fmla="*/ 1276350 h 1990725"/>
                  <a:gd name="connsiteX69" fmla="*/ 1752600 w 2134183"/>
                  <a:gd name="connsiteY69" fmla="*/ 1333500 h 1990725"/>
                  <a:gd name="connsiteX70" fmla="*/ 1771650 w 2134183"/>
                  <a:gd name="connsiteY70" fmla="*/ 1390650 h 1990725"/>
                  <a:gd name="connsiteX71" fmla="*/ 1771650 w 2134183"/>
                  <a:gd name="connsiteY71" fmla="*/ 1447800 h 1990725"/>
                  <a:gd name="connsiteX72" fmla="*/ 1790700 w 2134183"/>
                  <a:gd name="connsiteY72" fmla="*/ 1504950 h 1990725"/>
                  <a:gd name="connsiteX73" fmla="*/ 1809750 w 2134183"/>
                  <a:gd name="connsiteY73" fmla="*/ 1562100 h 1990725"/>
                  <a:gd name="connsiteX74" fmla="*/ 1819275 w 2134183"/>
                  <a:gd name="connsiteY74" fmla="*/ 1590675 h 1990725"/>
                  <a:gd name="connsiteX75" fmla="*/ 1819275 w 2134183"/>
                  <a:gd name="connsiteY75" fmla="*/ 1638300 h 1990725"/>
                  <a:gd name="connsiteX76" fmla="*/ 1838325 w 2134183"/>
                  <a:gd name="connsiteY76" fmla="*/ 1685925 h 1990725"/>
                  <a:gd name="connsiteX77" fmla="*/ 1838325 w 2134183"/>
                  <a:gd name="connsiteY77" fmla="*/ 1743075 h 1990725"/>
                  <a:gd name="connsiteX78" fmla="*/ 1847850 w 2134183"/>
                  <a:gd name="connsiteY78" fmla="*/ 1800225 h 1990725"/>
                  <a:gd name="connsiteX79" fmla="*/ 1838325 w 2134183"/>
                  <a:gd name="connsiteY79" fmla="*/ 1838325 h 1990725"/>
                  <a:gd name="connsiteX80" fmla="*/ 1847850 w 2134183"/>
                  <a:gd name="connsiteY80" fmla="*/ 1876425 h 1990725"/>
                  <a:gd name="connsiteX81" fmla="*/ 1866900 w 2134183"/>
                  <a:gd name="connsiteY81" fmla="*/ 1933575 h 1990725"/>
                  <a:gd name="connsiteX82" fmla="*/ 1838325 w 2134183"/>
                  <a:gd name="connsiteY82" fmla="*/ 1962150 h 1990725"/>
                  <a:gd name="connsiteX83" fmla="*/ 1866900 w 2134183"/>
                  <a:gd name="connsiteY83" fmla="*/ 1990725 h 1990725"/>
                  <a:gd name="connsiteX84" fmla="*/ 1914525 w 2134183"/>
                  <a:gd name="connsiteY84" fmla="*/ 1924050 h 1990725"/>
                  <a:gd name="connsiteX85" fmla="*/ 1914525 w 2134183"/>
                  <a:gd name="connsiteY85" fmla="*/ 1857375 h 1990725"/>
                  <a:gd name="connsiteX86" fmla="*/ 1924050 w 2134183"/>
                  <a:gd name="connsiteY86" fmla="*/ 1800225 h 1990725"/>
                  <a:gd name="connsiteX87" fmla="*/ 1924050 w 2134183"/>
                  <a:gd name="connsiteY87" fmla="*/ 1752600 h 1990725"/>
                  <a:gd name="connsiteX88" fmla="*/ 1924050 w 2134183"/>
                  <a:gd name="connsiteY88" fmla="*/ 1685925 h 1990725"/>
                  <a:gd name="connsiteX89" fmla="*/ 1933575 w 2134183"/>
                  <a:gd name="connsiteY89" fmla="*/ 1628775 h 1990725"/>
                  <a:gd name="connsiteX90" fmla="*/ 1943100 w 2134183"/>
                  <a:gd name="connsiteY90" fmla="*/ 1562100 h 1990725"/>
                  <a:gd name="connsiteX91" fmla="*/ 1933575 w 2134183"/>
                  <a:gd name="connsiteY91" fmla="*/ 1504950 h 1990725"/>
                  <a:gd name="connsiteX92" fmla="*/ 1962150 w 2134183"/>
                  <a:gd name="connsiteY92" fmla="*/ 1457325 h 1990725"/>
                  <a:gd name="connsiteX93" fmla="*/ 1933575 w 2134183"/>
                  <a:gd name="connsiteY93" fmla="*/ 1419225 h 1990725"/>
                  <a:gd name="connsiteX94" fmla="*/ 1962150 w 2134183"/>
                  <a:gd name="connsiteY94" fmla="*/ 1352550 h 1990725"/>
                  <a:gd name="connsiteX95" fmla="*/ 1962150 w 2134183"/>
                  <a:gd name="connsiteY95" fmla="*/ 1285875 h 1990725"/>
                  <a:gd name="connsiteX96" fmla="*/ 1943100 w 2134183"/>
                  <a:gd name="connsiteY96" fmla="*/ 1238250 h 1990725"/>
                  <a:gd name="connsiteX97" fmla="*/ 1952625 w 2134183"/>
                  <a:gd name="connsiteY97" fmla="*/ 1181100 h 1990725"/>
                  <a:gd name="connsiteX98" fmla="*/ 1952625 w 2134183"/>
                  <a:gd name="connsiteY98" fmla="*/ 1152525 h 1990725"/>
                  <a:gd name="connsiteX99" fmla="*/ 1962150 w 2134183"/>
                  <a:gd name="connsiteY99" fmla="*/ 1085850 h 1990725"/>
                  <a:gd name="connsiteX100" fmla="*/ 1962150 w 2134183"/>
                  <a:gd name="connsiteY100" fmla="*/ 1047750 h 1990725"/>
                  <a:gd name="connsiteX101" fmla="*/ 1952625 w 2134183"/>
                  <a:gd name="connsiteY101" fmla="*/ 981075 h 1990725"/>
                  <a:gd name="connsiteX102" fmla="*/ 1962150 w 2134183"/>
                  <a:gd name="connsiteY102" fmla="*/ 933450 h 1990725"/>
                  <a:gd name="connsiteX103" fmla="*/ 1981200 w 2134183"/>
                  <a:gd name="connsiteY103" fmla="*/ 866775 h 1990725"/>
                  <a:gd name="connsiteX104" fmla="*/ 2000250 w 2134183"/>
                  <a:gd name="connsiteY104" fmla="*/ 819150 h 1990725"/>
                  <a:gd name="connsiteX105" fmla="*/ 1981200 w 2134183"/>
                  <a:gd name="connsiteY105" fmla="*/ 781050 h 1990725"/>
                  <a:gd name="connsiteX106" fmla="*/ 2000250 w 2134183"/>
                  <a:gd name="connsiteY106" fmla="*/ 733425 h 1990725"/>
                  <a:gd name="connsiteX107" fmla="*/ 2019300 w 2134183"/>
                  <a:gd name="connsiteY107" fmla="*/ 676275 h 1990725"/>
                  <a:gd name="connsiteX108" fmla="*/ 2066925 w 2134183"/>
                  <a:gd name="connsiteY108" fmla="*/ 666750 h 1990725"/>
                  <a:gd name="connsiteX109" fmla="*/ 2047875 w 2134183"/>
                  <a:gd name="connsiteY109" fmla="*/ 600075 h 1990725"/>
                  <a:gd name="connsiteX110" fmla="*/ 2066925 w 2134183"/>
                  <a:gd name="connsiteY110" fmla="*/ 533400 h 1990725"/>
                  <a:gd name="connsiteX111" fmla="*/ 2076450 w 2134183"/>
                  <a:gd name="connsiteY111" fmla="*/ 485775 h 1990725"/>
                  <a:gd name="connsiteX112" fmla="*/ 2076450 w 2134183"/>
                  <a:gd name="connsiteY112" fmla="*/ 428625 h 1990725"/>
                  <a:gd name="connsiteX113" fmla="*/ 2095500 w 2134183"/>
                  <a:gd name="connsiteY113" fmla="*/ 361950 h 1990725"/>
                  <a:gd name="connsiteX114" fmla="*/ 2085975 w 2134183"/>
                  <a:gd name="connsiteY114" fmla="*/ 314325 h 1990725"/>
                  <a:gd name="connsiteX115" fmla="*/ 2085975 w 2134183"/>
                  <a:gd name="connsiteY115" fmla="*/ 247650 h 1990725"/>
                  <a:gd name="connsiteX116" fmla="*/ 2095500 w 2134183"/>
                  <a:gd name="connsiteY116" fmla="*/ 190500 h 1990725"/>
                  <a:gd name="connsiteX117" fmla="*/ 2124075 w 2134183"/>
                  <a:gd name="connsiteY117" fmla="*/ 142875 h 1990725"/>
                  <a:gd name="connsiteX118" fmla="*/ 2105025 w 2134183"/>
                  <a:gd name="connsiteY118" fmla="*/ 95250 h 1990725"/>
                  <a:gd name="connsiteX119" fmla="*/ 2133600 w 2134183"/>
                  <a:gd name="connsiteY119" fmla="*/ 57150 h 1990725"/>
                  <a:gd name="connsiteX120" fmla="*/ 2124075 w 2134183"/>
                  <a:gd name="connsiteY120" fmla="*/ 0 h 1990725"/>
                  <a:gd name="connsiteX0" fmla="*/ 0 w 2134183"/>
                  <a:gd name="connsiteY0" fmla="*/ 295275 h 1990725"/>
                  <a:gd name="connsiteX1" fmla="*/ 114300 w 2134183"/>
                  <a:gd name="connsiteY1" fmla="*/ 228600 h 1990725"/>
                  <a:gd name="connsiteX2" fmla="*/ 219075 w 2134183"/>
                  <a:gd name="connsiteY2" fmla="*/ 142875 h 1990725"/>
                  <a:gd name="connsiteX3" fmla="*/ 304800 w 2134183"/>
                  <a:gd name="connsiteY3" fmla="*/ 114300 h 1990725"/>
                  <a:gd name="connsiteX4" fmla="*/ 342900 w 2134183"/>
                  <a:gd name="connsiteY4" fmla="*/ 104775 h 1990725"/>
                  <a:gd name="connsiteX5" fmla="*/ 552450 w 2134183"/>
                  <a:gd name="connsiteY5" fmla="*/ 47625 h 1990725"/>
                  <a:gd name="connsiteX6" fmla="*/ 657225 w 2134183"/>
                  <a:gd name="connsiteY6" fmla="*/ 28575 h 1990725"/>
                  <a:gd name="connsiteX7" fmla="*/ 723900 w 2134183"/>
                  <a:gd name="connsiteY7" fmla="*/ 9525 h 1990725"/>
                  <a:gd name="connsiteX8" fmla="*/ 838200 w 2134183"/>
                  <a:gd name="connsiteY8" fmla="*/ 19050 h 1990725"/>
                  <a:gd name="connsiteX9" fmla="*/ 857250 w 2134183"/>
                  <a:gd name="connsiteY9" fmla="*/ 47625 h 1990725"/>
                  <a:gd name="connsiteX10" fmla="*/ 866775 w 2134183"/>
                  <a:gd name="connsiteY10" fmla="*/ 95250 h 1990725"/>
                  <a:gd name="connsiteX11" fmla="*/ 876300 w 2134183"/>
                  <a:gd name="connsiteY11" fmla="*/ 333375 h 1990725"/>
                  <a:gd name="connsiteX12" fmla="*/ 904875 w 2134183"/>
                  <a:gd name="connsiteY12" fmla="*/ 495300 h 1990725"/>
                  <a:gd name="connsiteX13" fmla="*/ 914400 w 2134183"/>
                  <a:gd name="connsiteY13" fmla="*/ 523875 h 1990725"/>
                  <a:gd name="connsiteX14" fmla="*/ 933450 w 2134183"/>
                  <a:gd name="connsiteY14" fmla="*/ 600075 h 1990725"/>
                  <a:gd name="connsiteX15" fmla="*/ 923925 w 2134183"/>
                  <a:gd name="connsiteY15" fmla="*/ 647700 h 1990725"/>
                  <a:gd name="connsiteX16" fmla="*/ 933450 w 2134183"/>
                  <a:gd name="connsiteY16" fmla="*/ 666750 h 1990725"/>
                  <a:gd name="connsiteX17" fmla="*/ 962025 w 2134183"/>
                  <a:gd name="connsiteY17" fmla="*/ 695325 h 1990725"/>
                  <a:gd name="connsiteX18" fmla="*/ 981077 w 2134183"/>
                  <a:gd name="connsiteY18" fmla="*/ 762000 h 1990725"/>
                  <a:gd name="connsiteX19" fmla="*/ 981075 w 2134183"/>
                  <a:gd name="connsiteY19" fmla="*/ 819150 h 1990725"/>
                  <a:gd name="connsiteX20" fmla="*/ 990600 w 2134183"/>
                  <a:gd name="connsiteY20" fmla="*/ 876300 h 1990725"/>
                  <a:gd name="connsiteX21" fmla="*/ 1000125 w 2134183"/>
                  <a:gd name="connsiteY21" fmla="*/ 904875 h 1990725"/>
                  <a:gd name="connsiteX22" fmla="*/ 990600 w 2134183"/>
                  <a:gd name="connsiteY22" fmla="*/ 952500 h 1990725"/>
                  <a:gd name="connsiteX23" fmla="*/ 1009650 w 2134183"/>
                  <a:gd name="connsiteY23" fmla="*/ 1000125 h 1990725"/>
                  <a:gd name="connsiteX24" fmla="*/ 1009650 w 2134183"/>
                  <a:gd name="connsiteY24" fmla="*/ 1028700 h 1990725"/>
                  <a:gd name="connsiteX25" fmla="*/ 1019175 w 2134183"/>
                  <a:gd name="connsiteY25" fmla="*/ 1076325 h 1990725"/>
                  <a:gd name="connsiteX26" fmla="*/ 1019175 w 2134183"/>
                  <a:gd name="connsiteY26" fmla="*/ 1123950 h 1990725"/>
                  <a:gd name="connsiteX27" fmla="*/ 1028700 w 2134183"/>
                  <a:gd name="connsiteY27" fmla="*/ 1162050 h 1990725"/>
                  <a:gd name="connsiteX28" fmla="*/ 1019175 w 2134183"/>
                  <a:gd name="connsiteY28" fmla="*/ 1181100 h 1990725"/>
                  <a:gd name="connsiteX29" fmla="*/ 1038225 w 2134183"/>
                  <a:gd name="connsiteY29" fmla="*/ 1219200 h 1990725"/>
                  <a:gd name="connsiteX30" fmla="*/ 1038225 w 2134183"/>
                  <a:gd name="connsiteY30" fmla="*/ 1266825 h 1990725"/>
                  <a:gd name="connsiteX31" fmla="*/ 1057275 w 2134183"/>
                  <a:gd name="connsiteY31" fmla="*/ 1314450 h 1990725"/>
                  <a:gd name="connsiteX32" fmla="*/ 1057275 w 2134183"/>
                  <a:gd name="connsiteY32" fmla="*/ 1362075 h 1990725"/>
                  <a:gd name="connsiteX33" fmla="*/ 1095375 w 2134183"/>
                  <a:gd name="connsiteY33" fmla="*/ 1400175 h 1990725"/>
                  <a:gd name="connsiteX34" fmla="*/ 1123950 w 2134183"/>
                  <a:gd name="connsiteY34" fmla="*/ 1362075 h 1990725"/>
                  <a:gd name="connsiteX35" fmla="*/ 1133475 w 2134183"/>
                  <a:gd name="connsiteY35" fmla="*/ 1314450 h 1990725"/>
                  <a:gd name="connsiteX36" fmla="*/ 1152525 w 2134183"/>
                  <a:gd name="connsiteY36" fmla="*/ 1257300 h 1990725"/>
                  <a:gd name="connsiteX37" fmla="*/ 1152525 w 2134183"/>
                  <a:gd name="connsiteY37" fmla="*/ 1219200 h 1990725"/>
                  <a:gd name="connsiteX38" fmla="*/ 1171575 w 2134183"/>
                  <a:gd name="connsiteY38" fmla="*/ 1152525 h 1990725"/>
                  <a:gd name="connsiteX39" fmla="*/ 1162050 w 2134183"/>
                  <a:gd name="connsiteY39" fmla="*/ 1085850 h 1990725"/>
                  <a:gd name="connsiteX40" fmla="*/ 1171575 w 2134183"/>
                  <a:gd name="connsiteY40" fmla="*/ 1057275 h 1990725"/>
                  <a:gd name="connsiteX41" fmla="*/ 1190625 w 2134183"/>
                  <a:gd name="connsiteY41" fmla="*/ 990600 h 1990725"/>
                  <a:gd name="connsiteX42" fmla="*/ 1200150 w 2134183"/>
                  <a:gd name="connsiteY42" fmla="*/ 942975 h 1990725"/>
                  <a:gd name="connsiteX43" fmla="*/ 1209675 w 2134183"/>
                  <a:gd name="connsiteY43" fmla="*/ 895350 h 1990725"/>
                  <a:gd name="connsiteX44" fmla="*/ 1228725 w 2134183"/>
                  <a:gd name="connsiteY44" fmla="*/ 847725 h 1990725"/>
                  <a:gd name="connsiteX45" fmla="*/ 1276350 w 2134183"/>
                  <a:gd name="connsiteY45" fmla="*/ 904875 h 1990725"/>
                  <a:gd name="connsiteX46" fmla="*/ 1276350 w 2134183"/>
                  <a:gd name="connsiteY46" fmla="*/ 952500 h 1990725"/>
                  <a:gd name="connsiteX47" fmla="*/ 1295400 w 2134183"/>
                  <a:gd name="connsiteY47" fmla="*/ 1009650 h 1990725"/>
                  <a:gd name="connsiteX48" fmla="*/ 1400175 w 2134183"/>
                  <a:gd name="connsiteY48" fmla="*/ 1047750 h 1990725"/>
                  <a:gd name="connsiteX49" fmla="*/ 1362075 w 2134183"/>
                  <a:gd name="connsiteY49" fmla="*/ 1019175 h 1990725"/>
                  <a:gd name="connsiteX50" fmla="*/ 1409700 w 2134183"/>
                  <a:gd name="connsiteY50" fmla="*/ 1000125 h 1990725"/>
                  <a:gd name="connsiteX51" fmla="*/ 1438275 w 2134183"/>
                  <a:gd name="connsiteY51" fmla="*/ 942975 h 1990725"/>
                  <a:gd name="connsiteX52" fmla="*/ 1466850 w 2134183"/>
                  <a:gd name="connsiteY52" fmla="*/ 885825 h 1990725"/>
                  <a:gd name="connsiteX53" fmla="*/ 1447800 w 2134183"/>
                  <a:gd name="connsiteY53" fmla="*/ 819150 h 1990725"/>
                  <a:gd name="connsiteX54" fmla="*/ 1495425 w 2134183"/>
                  <a:gd name="connsiteY54" fmla="*/ 762000 h 1990725"/>
                  <a:gd name="connsiteX55" fmla="*/ 1552575 w 2134183"/>
                  <a:gd name="connsiteY55" fmla="*/ 762000 h 1990725"/>
                  <a:gd name="connsiteX56" fmla="*/ 1609725 w 2134183"/>
                  <a:gd name="connsiteY56" fmla="*/ 762000 h 1990725"/>
                  <a:gd name="connsiteX57" fmla="*/ 1657350 w 2134183"/>
                  <a:gd name="connsiteY57" fmla="*/ 809625 h 1990725"/>
                  <a:gd name="connsiteX58" fmla="*/ 1676400 w 2134183"/>
                  <a:gd name="connsiteY58" fmla="*/ 857250 h 1990725"/>
                  <a:gd name="connsiteX59" fmla="*/ 1695450 w 2134183"/>
                  <a:gd name="connsiteY59" fmla="*/ 914400 h 1990725"/>
                  <a:gd name="connsiteX60" fmla="*/ 1714500 w 2134183"/>
                  <a:gd name="connsiteY60" fmla="*/ 971550 h 1990725"/>
                  <a:gd name="connsiteX61" fmla="*/ 1733550 w 2134183"/>
                  <a:gd name="connsiteY61" fmla="*/ 1028700 h 1990725"/>
                  <a:gd name="connsiteX62" fmla="*/ 1724025 w 2134183"/>
                  <a:gd name="connsiteY62" fmla="*/ 1057275 h 1990725"/>
                  <a:gd name="connsiteX63" fmla="*/ 1752600 w 2134183"/>
                  <a:gd name="connsiteY63" fmla="*/ 1114425 h 1990725"/>
                  <a:gd name="connsiteX64" fmla="*/ 1752600 w 2134183"/>
                  <a:gd name="connsiteY64" fmla="*/ 1162050 h 1990725"/>
                  <a:gd name="connsiteX65" fmla="*/ 1752600 w 2134183"/>
                  <a:gd name="connsiteY65" fmla="*/ 1209675 h 1990725"/>
                  <a:gd name="connsiteX66" fmla="*/ 1733550 w 2134183"/>
                  <a:gd name="connsiteY66" fmla="*/ 1238250 h 1990725"/>
                  <a:gd name="connsiteX67" fmla="*/ 1743075 w 2134183"/>
                  <a:gd name="connsiteY67" fmla="*/ 1276350 h 1990725"/>
                  <a:gd name="connsiteX68" fmla="*/ 1752600 w 2134183"/>
                  <a:gd name="connsiteY68" fmla="*/ 1333500 h 1990725"/>
                  <a:gd name="connsiteX69" fmla="*/ 1771650 w 2134183"/>
                  <a:gd name="connsiteY69" fmla="*/ 1390650 h 1990725"/>
                  <a:gd name="connsiteX70" fmla="*/ 1771650 w 2134183"/>
                  <a:gd name="connsiteY70" fmla="*/ 1447800 h 1990725"/>
                  <a:gd name="connsiteX71" fmla="*/ 1790700 w 2134183"/>
                  <a:gd name="connsiteY71" fmla="*/ 1504950 h 1990725"/>
                  <a:gd name="connsiteX72" fmla="*/ 1809750 w 2134183"/>
                  <a:gd name="connsiteY72" fmla="*/ 1562100 h 1990725"/>
                  <a:gd name="connsiteX73" fmla="*/ 1819275 w 2134183"/>
                  <a:gd name="connsiteY73" fmla="*/ 1590675 h 1990725"/>
                  <a:gd name="connsiteX74" fmla="*/ 1819275 w 2134183"/>
                  <a:gd name="connsiteY74" fmla="*/ 1638300 h 1990725"/>
                  <a:gd name="connsiteX75" fmla="*/ 1838325 w 2134183"/>
                  <a:gd name="connsiteY75" fmla="*/ 1685925 h 1990725"/>
                  <a:gd name="connsiteX76" fmla="*/ 1838325 w 2134183"/>
                  <a:gd name="connsiteY76" fmla="*/ 1743075 h 1990725"/>
                  <a:gd name="connsiteX77" fmla="*/ 1847850 w 2134183"/>
                  <a:gd name="connsiteY77" fmla="*/ 1800225 h 1990725"/>
                  <a:gd name="connsiteX78" fmla="*/ 1838325 w 2134183"/>
                  <a:gd name="connsiteY78" fmla="*/ 1838325 h 1990725"/>
                  <a:gd name="connsiteX79" fmla="*/ 1847850 w 2134183"/>
                  <a:gd name="connsiteY79" fmla="*/ 1876425 h 1990725"/>
                  <a:gd name="connsiteX80" fmla="*/ 1866900 w 2134183"/>
                  <a:gd name="connsiteY80" fmla="*/ 1933575 h 1990725"/>
                  <a:gd name="connsiteX81" fmla="*/ 1838325 w 2134183"/>
                  <a:gd name="connsiteY81" fmla="*/ 1962150 h 1990725"/>
                  <a:gd name="connsiteX82" fmla="*/ 1866900 w 2134183"/>
                  <a:gd name="connsiteY82" fmla="*/ 1990725 h 1990725"/>
                  <a:gd name="connsiteX83" fmla="*/ 1914525 w 2134183"/>
                  <a:gd name="connsiteY83" fmla="*/ 1924050 h 1990725"/>
                  <a:gd name="connsiteX84" fmla="*/ 1914525 w 2134183"/>
                  <a:gd name="connsiteY84" fmla="*/ 1857375 h 1990725"/>
                  <a:gd name="connsiteX85" fmla="*/ 1924050 w 2134183"/>
                  <a:gd name="connsiteY85" fmla="*/ 1800225 h 1990725"/>
                  <a:gd name="connsiteX86" fmla="*/ 1924050 w 2134183"/>
                  <a:gd name="connsiteY86" fmla="*/ 1752600 h 1990725"/>
                  <a:gd name="connsiteX87" fmla="*/ 1924050 w 2134183"/>
                  <a:gd name="connsiteY87" fmla="*/ 1685925 h 1990725"/>
                  <a:gd name="connsiteX88" fmla="*/ 1933575 w 2134183"/>
                  <a:gd name="connsiteY88" fmla="*/ 1628775 h 1990725"/>
                  <a:gd name="connsiteX89" fmla="*/ 1943100 w 2134183"/>
                  <a:gd name="connsiteY89" fmla="*/ 1562100 h 1990725"/>
                  <a:gd name="connsiteX90" fmla="*/ 1933575 w 2134183"/>
                  <a:gd name="connsiteY90" fmla="*/ 1504950 h 1990725"/>
                  <a:gd name="connsiteX91" fmla="*/ 1962150 w 2134183"/>
                  <a:gd name="connsiteY91" fmla="*/ 1457325 h 1990725"/>
                  <a:gd name="connsiteX92" fmla="*/ 1933575 w 2134183"/>
                  <a:gd name="connsiteY92" fmla="*/ 1419225 h 1990725"/>
                  <a:gd name="connsiteX93" fmla="*/ 1962150 w 2134183"/>
                  <a:gd name="connsiteY93" fmla="*/ 1352550 h 1990725"/>
                  <a:gd name="connsiteX94" fmla="*/ 1962150 w 2134183"/>
                  <a:gd name="connsiteY94" fmla="*/ 1285875 h 1990725"/>
                  <a:gd name="connsiteX95" fmla="*/ 1943100 w 2134183"/>
                  <a:gd name="connsiteY95" fmla="*/ 1238250 h 1990725"/>
                  <a:gd name="connsiteX96" fmla="*/ 1952625 w 2134183"/>
                  <a:gd name="connsiteY96" fmla="*/ 1181100 h 1990725"/>
                  <a:gd name="connsiteX97" fmla="*/ 1952625 w 2134183"/>
                  <a:gd name="connsiteY97" fmla="*/ 1152525 h 1990725"/>
                  <a:gd name="connsiteX98" fmla="*/ 1962150 w 2134183"/>
                  <a:gd name="connsiteY98" fmla="*/ 1085850 h 1990725"/>
                  <a:gd name="connsiteX99" fmla="*/ 1962150 w 2134183"/>
                  <a:gd name="connsiteY99" fmla="*/ 1047750 h 1990725"/>
                  <a:gd name="connsiteX100" fmla="*/ 1952625 w 2134183"/>
                  <a:gd name="connsiteY100" fmla="*/ 981075 h 1990725"/>
                  <a:gd name="connsiteX101" fmla="*/ 1962150 w 2134183"/>
                  <a:gd name="connsiteY101" fmla="*/ 933450 h 1990725"/>
                  <a:gd name="connsiteX102" fmla="*/ 1981200 w 2134183"/>
                  <a:gd name="connsiteY102" fmla="*/ 866775 h 1990725"/>
                  <a:gd name="connsiteX103" fmla="*/ 2000250 w 2134183"/>
                  <a:gd name="connsiteY103" fmla="*/ 819150 h 1990725"/>
                  <a:gd name="connsiteX104" fmla="*/ 1981200 w 2134183"/>
                  <a:gd name="connsiteY104" fmla="*/ 781050 h 1990725"/>
                  <a:gd name="connsiteX105" fmla="*/ 2000250 w 2134183"/>
                  <a:gd name="connsiteY105" fmla="*/ 733425 h 1990725"/>
                  <a:gd name="connsiteX106" fmla="*/ 2019300 w 2134183"/>
                  <a:gd name="connsiteY106" fmla="*/ 676275 h 1990725"/>
                  <a:gd name="connsiteX107" fmla="*/ 2066925 w 2134183"/>
                  <a:gd name="connsiteY107" fmla="*/ 666750 h 1990725"/>
                  <a:gd name="connsiteX108" fmla="*/ 2047875 w 2134183"/>
                  <a:gd name="connsiteY108" fmla="*/ 600075 h 1990725"/>
                  <a:gd name="connsiteX109" fmla="*/ 2066925 w 2134183"/>
                  <a:gd name="connsiteY109" fmla="*/ 533400 h 1990725"/>
                  <a:gd name="connsiteX110" fmla="*/ 2076450 w 2134183"/>
                  <a:gd name="connsiteY110" fmla="*/ 485775 h 1990725"/>
                  <a:gd name="connsiteX111" fmla="*/ 2076450 w 2134183"/>
                  <a:gd name="connsiteY111" fmla="*/ 428625 h 1990725"/>
                  <a:gd name="connsiteX112" fmla="*/ 2095500 w 2134183"/>
                  <a:gd name="connsiteY112" fmla="*/ 361950 h 1990725"/>
                  <a:gd name="connsiteX113" fmla="*/ 2085975 w 2134183"/>
                  <a:gd name="connsiteY113" fmla="*/ 314325 h 1990725"/>
                  <a:gd name="connsiteX114" fmla="*/ 2085975 w 2134183"/>
                  <a:gd name="connsiteY114" fmla="*/ 247650 h 1990725"/>
                  <a:gd name="connsiteX115" fmla="*/ 2095500 w 2134183"/>
                  <a:gd name="connsiteY115" fmla="*/ 190500 h 1990725"/>
                  <a:gd name="connsiteX116" fmla="*/ 2124075 w 2134183"/>
                  <a:gd name="connsiteY116" fmla="*/ 142875 h 1990725"/>
                  <a:gd name="connsiteX117" fmla="*/ 2105025 w 2134183"/>
                  <a:gd name="connsiteY117" fmla="*/ 95250 h 1990725"/>
                  <a:gd name="connsiteX118" fmla="*/ 2133600 w 2134183"/>
                  <a:gd name="connsiteY118" fmla="*/ 57150 h 1990725"/>
                  <a:gd name="connsiteX119" fmla="*/ 2124075 w 2134183"/>
                  <a:gd name="connsiteY119" fmla="*/ 0 h 1990725"/>
                  <a:gd name="connsiteX0" fmla="*/ 0 w 2019883"/>
                  <a:gd name="connsiteY0" fmla="*/ 228600 h 1990725"/>
                  <a:gd name="connsiteX1" fmla="*/ 104775 w 2019883"/>
                  <a:gd name="connsiteY1" fmla="*/ 142875 h 1990725"/>
                  <a:gd name="connsiteX2" fmla="*/ 190500 w 2019883"/>
                  <a:gd name="connsiteY2" fmla="*/ 114300 h 1990725"/>
                  <a:gd name="connsiteX3" fmla="*/ 228600 w 2019883"/>
                  <a:gd name="connsiteY3" fmla="*/ 104775 h 1990725"/>
                  <a:gd name="connsiteX4" fmla="*/ 438150 w 2019883"/>
                  <a:gd name="connsiteY4" fmla="*/ 47625 h 1990725"/>
                  <a:gd name="connsiteX5" fmla="*/ 542925 w 2019883"/>
                  <a:gd name="connsiteY5" fmla="*/ 28575 h 1990725"/>
                  <a:gd name="connsiteX6" fmla="*/ 609600 w 2019883"/>
                  <a:gd name="connsiteY6" fmla="*/ 9525 h 1990725"/>
                  <a:gd name="connsiteX7" fmla="*/ 723900 w 2019883"/>
                  <a:gd name="connsiteY7" fmla="*/ 19050 h 1990725"/>
                  <a:gd name="connsiteX8" fmla="*/ 742950 w 2019883"/>
                  <a:gd name="connsiteY8" fmla="*/ 47625 h 1990725"/>
                  <a:gd name="connsiteX9" fmla="*/ 752475 w 2019883"/>
                  <a:gd name="connsiteY9" fmla="*/ 95250 h 1990725"/>
                  <a:gd name="connsiteX10" fmla="*/ 762000 w 2019883"/>
                  <a:gd name="connsiteY10" fmla="*/ 333375 h 1990725"/>
                  <a:gd name="connsiteX11" fmla="*/ 790575 w 2019883"/>
                  <a:gd name="connsiteY11" fmla="*/ 495300 h 1990725"/>
                  <a:gd name="connsiteX12" fmla="*/ 800100 w 2019883"/>
                  <a:gd name="connsiteY12" fmla="*/ 523875 h 1990725"/>
                  <a:gd name="connsiteX13" fmla="*/ 819150 w 2019883"/>
                  <a:gd name="connsiteY13" fmla="*/ 600075 h 1990725"/>
                  <a:gd name="connsiteX14" fmla="*/ 809625 w 2019883"/>
                  <a:gd name="connsiteY14" fmla="*/ 647700 h 1990725"/>
                  <a:gd name="connsiteX15" fmla="*/ 819150 w 2019883"/>
                  <a:gd name="connsiteY15" fmla="*/ 666750 h 1990725"/>
                  <a:gd name="connsiteX16" fmla="*/ 847725 w 2019883"/>
                  <a:gd name="connsiteY16" fmla="*/ 695325 h 1990725"/>
                  <a:gd name="connsiteX17" fmla="*/ 866777 w 2019883"/>
                  <a:gd name="connsiteY17" fmla="*/ 762000 h 1990725"/>
                  <a:gd name="connsiteX18" fmla="*/ 866775 w 2019883"/>
                  <a:gd name="connsiteY18" fmla="*/ 819150 h 1990725"/>
                  <a:gd name="connsiteX19" fmla="*/ 876300 w 2019883"/>
                  <a:gd name="connsiteY19" fmla="*/ 876300 h 1990725"/>
                  <a:gd name="connsiteX20" fmla="*/ 885825 w 2019883"/>
                  <a:gd name="connsiteY20" fmla="*/ 904875 h 1990725"/>
                  <a:gd name="connsiteX21" fmla="*/ 876300 w 2019883"/>
                  <a:gd name="connsiteY21" fmla="*/ 952500 h 1990725"/>
                  <a:gd name="connsiteX22" fmla="*/ 895350 w 2019883"/>
                  <a:gd name="connsiteY22" fmla="*/ 1000125 h 1990725"/>
                  <a:gd name="connsiteX23" fmla="*/ 895350 w 2019883"/>
                  <a:gd name="connsiteY23" fmla="*/ 1028700 h 1990725"/>
                  <a:gd name="connsiteX24" fmla="*/ 904875 w 2019883"/>
                  <a:gd name="connsiteY24" fmla="*/ 1076325 h 1990725"/>
                  <a:gd name="connsiteX25" fmla="*/ 904875 w 2019883"/>
                  <a:gd name="connsiteY25" fmla="*/ 1123950 h 1990725"/>
                  <a:gd name="connsiteX26" fmla="*/ 914400 w 2019883"/>
                  <a:gd name="connsiteY26" fmla="*/ 1162050 h 1990725"/>
                  <a:gd name="connsiteX27" fmla="*/ 904875 w 2019883"/>
                  <a:gd name="connsiteY27" fmla="*/ 1181100 h 1990725"/>
                  <a:gd name="connsiteX28" fmla="*/ 923925 w 2019883"/>
                  <a:gd name="connsiteY28" fmla="*/ 1219200 h 1990725"/>
                  <a:gd name="connsiteX29" fmla="*/ 923925 w 2019883"/>
                  <a:gd name="connsiteY29" fmla="*/ 1266825 h 1990725"/>
                  <a:gd name="connsiteX30" fmla="*/ 942975 w 2019883"/>
                  <a:gd name="connsiteY30" fmla="*/ 1314450 h 1990725"/>
                  <a:gd name="connsiteX31" fmla="*/ 942975 w 2019883"/>
                  <a:gd name="connsiteY31" fmla="*/ 1362075 h 1990725"/>
                  <a:gd name="connsiteX32" fmla="*/ 981075 w 2019883"/>
                  <a:gd name="connsiteY32" fmla="*/ 1400175 h 1990725"/>
                  <a:gd name="connsiteX33" fmla="*/ 1009650 w 2019883"/>
                  <a:gd name="connsiteY33" fmla="*/ 1362075 h 1990725"/>
                  <a:gd name="connsiteX34" fmla="*/ 1019175 w 2019883"/>
                  <a:gd name="connsiteY34" fmla="*/ 1314450 h 1990725"/>
                  <a:gd name="connsiteX35" fmla="*/ 1038225 w 2019883"/>
                  <a:gd name="connsiteY35" fmla="*/ 1257300 h 1990725"/>
                  <a:gd name="connsiteX36" fmla="*/ 1038225 w 2019883"/>
                  <a:gd name="connsiteY36" fmla="*/ 1219200 h 1990725"/>
                  <a:gd name="connsiteX37" fmla="*/ 1057275 w 2019883"/>
                  <a:gd name="connsiteY37" fmla="*/ 1152525 h 1990725"/>
                  <a:gd name="connsiteX38" fmla="*/ 1047750 w 2019883"/>
                  <a:gd name="connsiteY38" fmla="*/ 1085850 h 1990725"/>
                  <a:gd name="connsiteX39" fmla="*/ 1057275 w 2019883"/>
                  <a:gd name="connsiteY39" fmla="*/ 1057275 h 1990725"/>
                  <a:gd name="connsiteX40" fmla="*/ 1076325 w 2019883"/>
                  <a:gd name="connsiteY40" fmla="*/ 990600 h 1990725"/>
                  <a:gd name="connsiteX41" fmla="*/ 1085850 w 2019883"/>
                  <a:gd name="connsiteY41" fmla="*/ 942975 h 1990725"/>
                  <a:gd name="connsiteX42" fmla="*/ 1095375 w 2019883"/>
                  <a:gd name="connsiteY42" fmla="*/ 895350 h 1990725"/>
                  <a:gd name="connsiteX43" fmla="*/ 1114425 w 2019883"/>
                  <a:gd name="connsiteY43" fmla="*/ 847725 h 1990725"/>
                  <a:gd name="connsiteX44" fmla="*/ 1162050 w 2019883"/>
                  <a:gd name="connsiteY44" fmla="*/ 904875 h 1990725"/>
                  <a:gd name="connsiteX45" fmla="*/ 1162050 w 2019883"/>
                  <a:gd name="connsiteY45" fmla="*/ 952500 h 1990725"/>
                  <a:gd name="connsiteX46" fmla="*/ 1181100 w 2019883"/>
                  <a:gd name="connsiteY46" fmla="*/ 1009650 h 1990725"/>
                  <a:gd name="connsiteX47" fmla="*/ 1285875 w 2019883"/>
                  <a:gd name="connsiteY47" fmla="*/ 1047750 h 1990725"/>
                  <a:gd name="connsiteX48" fmla="*/ 1247775 w 2019883"/>
                  <a:gd name="connsiteY48" fmla="*/ 1019175 h 1990725"/>
                  <a:gd name="connsiteX49" fmla="*/ 1295400 w 2019883"/>
                  <a:gd name="connsiteY49" fmla="*/ 1000125 h 1990725"/>
                  <a:gd name="connsiteX50" fmla="*/ 1323975 w 2019883"/>
                  <a:gd name="connsiteY50" fmla="*/ 942975 h 1990725"/>
                  <a:gd name="connsiteX51" fmla="*/ 1352550 w 2019883"/>
                  <a:gd name="connsiteY51" fmla="*/ 885825 h 1990725"/>
                  <a:gd name="connsiteX52" fmla="*/ 1333500 w 2019883"/>
                  <a:gd name="connsiteY52" fmla="*/ 819150 h 1990725"/>
                  <a:gd name="connsiteX53" fmla="*/ 1381125 w 2019883"/>
                  <a:gd name="connsiteY53" fmla="*/ 762000 h 1990725"/>
                  <a:gd name="connsiteX54" fmla="*/ 1438275 w 2019883"/>
                  <a:gd name="connsiteY54" fmla="*/ 762000 h 1990725"/>
                  <a:gd name="connsiteX55" fmla="*/ 1495425 w 2019883"/>
                  <a:gd name="connsiteY55" fmla="*/ 762000 h 1990725"/>
                  <a:gd name="connsiteX56" fmla="*/ 1543050 w 2019883"/>
                  <a:gd name="connsiteY56" fmla="*/ 809625 h 1990725"/>
                  <a:gd name="connsiteX57" fmla="*/ 1562100 w 2019883"/>
                  <a:gd name="connsiteY57" fmla="*/ 857250 h 1990725"/>
                  <a:gd name="connsiteX58" fmla="*/ 1581150 w 2019883"/>
                  <a:gd name="connsiteY58" fmla="*/ 914400 h 1990725"/>
                  <a:gd name="connsiteX59" fmla="*/ 1600200 w 2019883"/>
                  <a:gd name="connsiteY59" fmla="*/ 971550 h 1990725"/>
                  <a:gd name="connsiteX60" fmla="*/ 1619250 w 2019883"/>
                  <a:gd name="connsiteY60" fmla="*/ 1028700 h 1990725"/>
                  <a:gd name="connsiteX61" fmla="*/ 1609725 w 2019883"/>
                  <a:gd name="connsiteY61" fmla="*/ 1057275 h 1990725"/>
                  <a:gd name="connsiteX62" fmla="*/ 1638300 w 2019883"/>
                  <a:gd name="connsiteY62" fmla="*/ 1114425 h 1990725"/>
                  <a:gd name="connsiteX63" fmla="*/ 1638300 w 2019883"/>
                  <a:gd name="connsiteY63" fmla="*/ 1162050 h 1990725"/>
                  <a:gd name="connsiteX64" fmla="*/ 1638300 w 2019883"/>
                  <a:gd name="connsiteY64" fmla="*/ 1209675 h 1990725"/>
                  <a:gd name="connsiteX65" fmla="*/ 1619250 w 2019883"/>
                  <a:gd name="connsiteY65" fmla="*/ 1238250 h 1990725"/>
                  <a:gd name="connsiteX66" fmla="*/ 1628775 w 2019883"/>
                  <a:gd name="connsiteY66" fmla="*/ 1276350 h 1990725"/>
                  <a:gd name="connsiteX67" fmla="*/ 1638300 w 2019883"/>
                  <a:gd name="connsiteY67" fmla="*/ 1333500 h 1990725"/>
                  <a:gd name="connsiteX68" fmla="*/ 1657350 w 2019883"/>
                  <a:gd name="connsiteY68" fmla="*/ 1390650 h 1990725"/>
                  <a:gd name="connsiteX69" fmla="*/ 1657350 w 2019883"/>
                  <a:gd name="connsiteY69" fmla="*/ 1447800 h 1990725"/>
                  <a:gd name="connsiteX70" fmla="*/ 1676400 w 2019883"/>
                  <a:gd name="connsiteY70" fmla="*/ 1504950 h 1990725"/>
                  <a:gd name="connsiteX71" fmla="*/ 1695450 w 2019883"/>
                  <a:gd name="connsiteY71" fmla="*/ 1562100 h 1990725"/>
                  <a:gd name="connsiteX72" fmla="*/ 1704975 w 2019883"/>
                  <a:gd name="connsiteY72" fmla="*/ 1590675 h 1990725"/>
                  <a:gd name="connsiteX73" fmla="*/ 1704975 w 2019883"/>
                  <a:gd name="connsiteY73" fmla="*/ 1638300 h 1990725"/>
                  <a:gd name="connsiteX74" fmla="*/ 1724025 w 2019883"/>
                  <a:gd name="connsiteY74" fmla="*/ 1685925 h 1990725"/>
                  <a:gd name="connsiteX75" fmla="*/ 1724025 w 2019883"/>
                  <a:gd name="connsiteY75" fmla="*/ 1743075 h 1990725"/>
                  <a:gd name="connsiteX76" fmla="*/ 1733550 w 2019883"/>
                  <a:gd name="connsiteY76" fmla="*/ 1800225 h 1990725"/>
                  <a:gd name="connsiteX77" fmla="*/ 1724025 w 2019883"/>
                  <a:gd name="connsiteY77" fmla="*/ 1838325 h 1990725"/>
                  <a:gd name="connsiteX78" fmla="*/ 1733550 w 2019883"/>
                  <a:gd name="connsiteY78" fmla="*/ 1876425 h 1990725"/>
                  <a:gd name="connsiteX79" fmla="*/ 1752600 w 2019883"/>
                  <a:gd name="connsiteY79" fmla="*/ 1933575 h 1990725"/>
                  <a:gd name="connsiteX80" fmla="*/ 1724025 w 2019883"/>
                  <a:gd name="connsiteY80" fmla="*/ 1962150 h 1990725"/>
                  <a:gd name="connsiteX81" fmla="*/ 1752600 w 2019883"/>
                  <a:gd name="connsiteY81" fmla="*/ 1990725 h 1990725"/>
                  <a:gd name="connsiteX82" fmla="*/ 1800225 w 2019883"/>
                  <a:gd name="connsiteY82" fmla="*/ 1924050 h 1990725"/>
                  <a:gd name="connsiteX83" fmla="*/ 1800225 w 2019883"/>
                  <a:gd name="connsiteY83" fmla="*/ 1857375 h 1990725"/>
                  <a:gd name="connsiteX84" fmla="*/ 1809750 w 2019883"/>
                  <a:gd name="connsiteY84" fmla="*/ 1800225 h 1990725"/>
                  <a:gd name="connsiteX85" fmla="*/ 1809750 w 2019883"/>
                  <a:gd name="connsiteY85" fmla="*/ 1752600 h 1990725"/>
                  <a:gd name="connsiteX86" fmla="*/ 1809750 w 2019883"/>
                  <a:gd name="connsiteY86" fmla="*/ 1685925 h 1990725"/>
                  <a:gd name="connsiteX87" fmla="*/ 1819275 w 2019883"/>
                  <a:gd name="connsiteY87" fmla="*/ 1628775 h 1990725"/>
                  <a:gd name="connsiteX88" fmla="*/ 1828800 w 2019883"/>
                  <a:gd name="connsiteY88" fmla="*/ 1562100 h 1990725"/>
                  <a:gd name="connsiteX89" fmla="*/ 1819275 w 2019883"/>
                  <a:gd name="connsiteY89" fmla="*/ 1504950 h 1990725"/>
                  <a:gd name="connsiteX90" fmla="*/ 1847850 w 2019883"/>
                  <a:gd name="connsiteY90" fmla="*/ 1457325 h 1990725"/>
                  <a:gd name="connsiteX91" fmla="*/ 1819275 w 2019883"/>
                  <a:gd name="connsiteY91" fmla="*/ 1419225 h 1990725"/>
                  <a:gd name="connsiteX92" fmla="*/ 1847850 w 2019883"/>
                  <a:gd name="connsiteY92" fmla="*/ 1352550 h 1990725"/>
                  <a:gd name="connsiteX93" fmla="*/ 1847850 w 2019883"/>
                  <a:gd name="connsiteY93" fmla="*/ 1285875 h 1990725"/>
                  <a:gd name="connsiteX94" fmla="*/ 1828800 w 2019883"/>
                  <a:gd name="connsiteY94" fmla="*/ 1238250 h 1990725"/>
                  <a:gd name="connsiteX95" fmla="*/ 1838325 w 2019883"/>
                  <a:gd name="connsiteY95" fmla="*/ 1181100 h 1990725"/>
                  <a:gd name="connsiteX96" fmla="*/ 1838325 w 2019883"/>
                  <a:gd name="connsiteY96" fmla="*/ 1152525 h 1990725"/>
                  <a:gd name="connsiteX97" fmla="*/ 1847850 w 2019883"/>
                  <a:gd name="connsiteY97" fmla="*/ 1085850 h 1990725"/>
                  <a:gd name="connsiteX98" fmla="*/ 1847850 w 2019883"/>
                  <a:gd name="connsiteY98" fmla="*/ 1047750 h 1990725"/>
                  <a:gd name="connsiteX99" fmla="*/ 1838325 w 2019883"/>
                  <a:gd name="connsiteY99" fmla="*/ 981075 h 1990725"/>
                  <a:gd name="connsiteX100" fmla="*/ 1847850 w 2019883"/>
                  <a:gd name="connsiteY100" fmla="*/ 933450 h 1990725"/>
                  <a:gd name="connsiteX101" fmla="*/ 1866900 w 2019883"/>
                  <a:gd name="connsiteY101" fmla="*/ 866775 h 1990725"/>
                  <a:gd name="connsiteX102" fmla="*/ 1885950 w 2019883"/>
                  <a:gd name="connsiteY102" fmla="*/ 819150 h 1990725"/>
                  <a:gd name="connsiteX103" fmla="*/ 1866900 w 2019883"/>
                  <a:gd name="connsiteY103" fmla="*/ 781050 h 1990725"/>
                  <a:gd name="connsiteX104" fmla="*/ 1885950 w 2019883"/>
                  <a:gd name="connsiteY104" fmla="*/ 733425 h 1990725"/>
                  <a:gd name="connsiteX105" fmla="*/ 1905000 w 2019883"/>
                  <a:gd name="connsiteY105" fmla="*/ 676275 h 1990725"/>
                  <a:gd name="connsiteX106" fmla="*/ 1952625 w 2019883"/>
                  <a:gd name="connsiteY106" fmla="*/ 666750 h 1990725"/>
                  <a:gd name="connsiteX107" fmla="*/ 1933575 w 2019883"/>
                  <a:gd name="connsiteY107" fmla="*/ 600075 h 1990725"/>
                  <a:gd name="connsiteX108" fmla="*/ 1952625 w 2019883"/>
                  <a:gd name="connsiteY108" fmla="*/ 533400 h 1990725"/>
                  <a:gd name="connsiteX109" fmla="*/ 1962150 w 2019883"/>
                  <a:gd name="connsiteY109" fmla="*/ 485775 h 1990725"/>
                  <a:gd name="connsiteX110" fmla="*/ 1962150 w 2019883"/>
                  <a:gd name="connsiteY110" fmla="*/ 428625 h 1990725"/>
                  <a:gd name="connsiteX111" fmla="*/ 1981200 w 2019883"/>
                  <a:gd name="connsiteY111" fmla="*/ 361950 h 1990725"/>
                  <a:gd name="connsiteX112" fmla="*/ 1971675 w 2019883"/>
                  <a:gd name="connsiteY112" fmla="*/ 314325 h 1990725"/>
                  <a:gd name="connsiteX113" fmla="*/ 1971675 w 2019883"/>
                  <a:gd name="connsiteY113" fmla="*/ 247650 h 1990725"/>
                  <a:gd name="connsiteX114" fmla="*/ 1981200 w 2019883"/>
                  <a:gd name="connsiteY114" fmla="*/ 190500 h 1990725"/>
                  <a:gd name="connsiteX115" fmla="*/ 2009775 w 2019883"/>
                  <a:gd name="connsiteY115" fmla="*/ 142875 h 1990725"/>
                  <a:gd name="connsiteX116" fmla="*/ 1990725 w 2019883"/>
                  <a:gd name="connsiteY116" fmla="*/ 95250 h 1990725"/>
                  <a:gd name="connsiteX117" fmla="*/ 2019300 w 2019883"/>
                  <a:gd name="connsiteY117" fmla="*/ 57150 h 1990725"/>
                  <a:gd name="connsiteX118" fmla="*/ 2009775 w 2019883"/>
                  <a:gd name="connsiteY118" fmla="*/ 0 h 1990725"/>
                  <a:gd name="connsiteX0" fmla="*/ 0 w 1915108"/>
                  <a:gd name="connsiteY0" fmla="*/ 142875 h 1990725"/>
                  <a:gd name="connsiteX1" fmla="*/ 85725 w 1915108"/>
                  <a:gd name="connsiteY1" fmla="*/ 114300 h 1990725"/>
                  <a:gd name="connsiteX2" fmla="*/ 123825 w 1915108"/>
                  <a:gd name="connsiteY2" fmla="*/ 104775 h 1990725"/>
                  <a:gd name="connsiteX3" fmla="*/ 333375 w 1915108"/>
                  <a:gd name="connsiteY3" fmla="*/ 47625 h 1990725"/>
                  <a:gd name="connsiteX4" fmla="*/ 438150 w 1915108"/>
                  <a:gd name="connsiteY4" fmla="*/ 28575 h 1990725"/>
                  <a:gd name="connsiteX5" fmla="*/ 504825 w 1915108"/>
                  <a:gd name="connsiteY5" fmla="*/ 9525 h 1990725"/>
                  <a:gd name="connsiteX6" fmla="*/ 619125 w 1915108"/>
                  <a:gd name="connsiteY6" fmla="*/ 19050 h 1990725"/>
                  <a:gd name="connsiteX7" fmla="*/ 638175 w 1915108"/>
                  <a:gd name="connsiteY7" fmla="*/ 47625 h 1990725"/>
                  <a:gd name="connsiteX8" fmla="*/ 647700 w 1915108"/>
                  <a:gd name="connsiteY8" fmla="*/ 95250 h 1990725"/>
                  <a:gd name="connsiteX9" fmla="*/ 657225 w 1915108"/>
                  <a:gd name="connsiteY9" fmla="*/ 333375 h 1990725"/>
                  <a:gd name="connsiteX10" fmla="*/ 685800 w 1915108"/>
                  <a:gd name="connsiteY10" fmla="*/ 495300 h 1990725"/>
                  <a:gd name="connsiteX11" fmla="*/ 695325 w 1915108"/>
                  <a:gd name="connsiteY11" fmla="*/ 523875 h 1990725"/>
                  <a:gd name="connsiteX12" fmla="*/ 714375 w 1915108"/>
                  <a:gd name="connsiteY12" fmla="*/ 600075 h 1990725"/>
                  <a:gd name="connsiteX13" fmla="*/ 704850 w 1915108"/>
                  <a:gd name="connsiteY13" fmla="*/ 647700 h 1990725"/>
                  <a:gd name="connsiteX14" fmla="*/ 714375 w 1915108"/>
                  <a:gd name="connsiteY14" fmla="*/ 666750 h 1990725"/>
                  <a:gd name="connsiteX15" fmla="*/ 742950 w 1915108"/>
                  <a:gd name="connsiteY15" fmla="*/ 695325 h 1990725"/>
                  <a:gd name="connsiteX16" fmla="*/ 762002 w 1915108"/>
                  <a:gd name="connsiteY16" fmla="*/ 762000 h 1990725"/>
                  <a:gd name="connsiteX17" fmla="*/ 762000 w 1915108"/>
                  <a:gd name="connsiteY17" fmla="*/ 819150 h 1990725"/>
                  <a:gd name="connsiteX18" fmla="*/ 771525 w 1915108"/>
                  <a:gd name="connsiteY18" fmla="*/ 876300 h 1990725"/>
                  <a:gd name="connsiteX19" fmla="*/ 781050 w 1915108"/>
                  <a:gd name="connsiteY19" fmla="*/ 904875 h 1990725"/>
                  <a:gd name="connsiteX20" fmla="*/ 771525 w 1915108"/>
                  <a:gd name="connsiteY20" fmla="*/ 952500 h 1990725"/>
                  <a:gd name="connsiteX21" fmla="*/ 790575 w 1915108"/>
                  <a:gd name="connsiteY21" fmla="*/ 1000125 h 1990725"/>
                  <a:gd name="connsiteX22" fmla="*/ 790575 w 1915108"/>
                  <a:gd name="connsiteY22" fmla="*/ 1028700 h 1990725"/>
                  <a:gd name="connsiteX23" fmla="*/ 800100 w 1915108"/>
                  <a:gd name="connsiteY23" fmla="*/ 1076325 h 1990725"/>
                  <a:gd name="connsiteX24" fmla="*/ 800100 w 1915108"/>
                  <a:gd name="connsiteY24" fmla="*/ 1123950 h 1990725"/>
                  <a:gd name="connsiteX25" fmla="*/ 809625 w 1915108"/>
                  <a:gd name="connsiteY25" fmla="*/ 1162050 h 1990725"/>
                  <a:gd name="connsiteX26" fmla="*/ 800100 w 1915108"/>
                  <a:gd name="connsiteY26" fmla="*/ 1181100 h 1990725"/>
                  <a:gd name="connsiteX27" fmla="*/ 819150 w 1915108"/>
                  <a:gd name="connsiteY27" fmla="*/ 1219200 h 1990725"/>
                  <a:gd name="connsiteX28" fmla="*/ 819150 w 1915108"/>
                  <a:gd name="connsiteY28" fmla="*/ 1266825 h 1990725"/>
                  <a:gd name="connsiteX29" fmla="*/ 838200 w 1915108"/>
                  <a:gd name="connsiteY29" fmla="*/ 1314450 h 1990725"/>
                  <a:gd name="connsiteX30" fmla="*/ 838200 w 1915108"/>
                  <a:gd name="connsiteY30" fmla="*/ 1362075 h 1990725"/>
                  <a:gd name="connsiteX31" fmla="*/ 876300 w 1915108"/>
                  <a:gd name="connsiteY31" fmla="*/ 1400175 h 1990725"/>
                  <a:gd name="connsiteX32" fmla="*/ 904875 w 1915108"/>
                  <a:gd name="connsiteY32" fmla="*/ 1362075 h 1990725"/>
                  <a:gd name="connsiteX33" fmla="*/ 914400 w 1915108"/>
                  <a:gd name="connsiteY33" fmla="*/ 1314450 h 1990725"/>
                  <a:gd name="connsiteX34" fmla="*/ 933450 w 1915108"/>
                  <a:gd name="connsiteY34" fmla="*/ 1257300 h 1990725"/>
                  <a:gd name="connsiteX35" fmla="*/ 933450 w 1915108"/>
                  <a:gd name="connsiteY35" fmla="*/ 1219200 h 1990725"/>
                  <a:gd name="connsiteX36" fmla="*/ 952500 w 1915108"/>
                  <a:gd name="connsiteY36" fmla="*/ 1152525 h 1990725"/>
                  <a:gd name="connsiteX37" fmla="*/ 942975 w 1915108"/>
                  <a:gd name="connsiteY37" fmla="*/ 1085850 h 1990725"/>
                  <a:gd name="connsiteX38" fmla="*/ 952500 w 1915108"/>
                  <a:gd name="connsiteY38" fmla="*/ 1057275 h 1990725"/>
                  <a:gd name="connsiteX39" fmla="*/ 971550 w 1915108"/>
                  <a:gd name="connsiteY39" fmla="*/ 990600 h 1990725"/>
                  <a:gd name="connsiteX40" fmla="*/ 981075 w 1915108"/>
                  <a:gd name="connsiteY40" fmla="*/ 942975 h 1990725"/>
                  <a:gd name="connsiteX41" fmla="*/ 990600 w 1915108"/>
                  <a:gd name="connsiteY41" fmla="*/ 895350 h 1990725"/>
                  <a:gd name="connsiteX42" fmla="*/ 1009650 w 1915108"/>
                  <a:gd name="connsiteY42" fmla="*/ 847725 h 1990725"/>
                  <a:gd name="connsiteX43" fmla="*/ 1057275 w 1915108"/>
                  <a:gd name="connsiteY43" fmla="*/ 904875 h 1990725"/>
                  <a:gd name="connsiteX44" fmla="*/ 1057275 w 1915108"/>
                  <a:gd name="connsiteY44" fmla="*/ 952500 h 1990725"/>
                  <a:gd name="connsiteX45" fmla="*/ 1076325 w 1915108"/>
                  <a:gd name="connsiteY45" fmla="*/ 1009650 h 1990725"/>
                  <a:gd name="connsiteX46" fmla="*/ 1181100 w 1915108"/>
                  <a:gd name="connsiteY46" fmla="*/ 1047750 h 1990725"/>
                  <a:gd name="connsiteX47" fmla="*/ 1143000 w 1915108"/>
                  <a:gd name="connsiteY47" fmla="*/ 1019175 h 1990725"/>
                  <a:gd name="connsiteX48" fmla="*/ 1190625 w 1915108"/>
                  <a:gd name="connsiteY48" fmla="*/ 1000125 h 1990725"/>
                  <a:gd name="connsiteX49" fmla="*/ 1219200 w 1915108"/>
                  <a:gd name="connsiteY49" fmla="*/ 942975 h 1990725"/>
                  <a:gd name="connsiteX50" fmla="*/ 1247775 w 1915108"/>
                  <a:gd name="connsiteY50" fmla="*/ 885825 h 1990725"/>
                  <a:gd name="connsiteX51" fmla="*/ 1228725 w 1915108"/>
                  <a:gd name="connsiteY51" fmla="*/ 819150 h 1990725"/>
                  <a:gd name="connsiteX52" fmla="*/ 1276350 w 1915108"/>
                  <a:gd name="connsiteY52" fmla="*/ 762000 h 1990725"/>
                  <a:gd name="connsiteX53" fmla="*/ 1333500 w 1915108"/>
                  <a:gd name="connsiteY53" fmla="*/ 762000 h 1990725"/>
                  <a:gd name="connsiteX54" fmla="*/ 1390650 w 1915108"/>
                  <a:gd name="connsiteY54" fmla="*/ 762000 h 1990725"/>
                  <a:gd name="connsiteX55" fmla="*/ 1438275 w 1915108"/>
                  <a:gd name="connsiteY55" fmla="*/ 809625 h 1990725"/>
                  <a:gd name="connsiteX56" fmla="*/ 1457325 w 1915108"/>
                  <a:gd name="connsiteY56" fmla="*/ 857250 h 1990725"/>
                  <a:gd name="connsiteX57" fmla="*/ 1476375 w 1915108"/>
                  <a:gd name="connsiteY57" fmla="*/ 914400 h 1990725"/>
                  <a:gd name="connsiteX58" fmla="*/ 1495425 w 1915108"/>
                  <a:gd name="connsiteY58" fmla="*/ 971550 h 1990725"/>
                  <a:gd name="connsiteX59" fmla="*/ 1514475 w 1915108"/>
                  <a:gd name="connsiteY59" fmla="*/ 1028700 h 1990725"/>
                  <a:gd name="connsiteX60" fmla="*/ 1504950 w 1915108"/>
                  <a:gd name="connsiteY60" fmla="*/ 1057275 h 1990725"/>
                  <a:gd name="connsiteX61" fmla="*/ 1533525 w 1915108"/>
                  <a:gd name="connsiteY61" fmla="*/ 1114425 h 1990725"/>
                  <a:gd name="connsiteX62" fmla="*/ 1533525 w 1915108"/>
                  <a:gd name="connsiteY62" fmla="*/ 1162050 h 1990725"/>
                  <a:gd name="connsiteX63" fmla="*/ 1533525 w 1915108"/>
                  <a:gd name="connsiteY63" fmla="*/ 1209675 h 1990725"/>
                  <a:gd name="connsiteX64" fmla="*/ 1514475 w 1915108"/>
                  <a:gd name="connsiteY64" fmla="*/ 1238250 h 1990725"/>
                  <a:gd name="connsiteX65" fmla="*/ 1524000 w 1915108"/>
                  <a:gd name="connsiteY65" fmla="*/ 1276350 h 1990725"/>
                  <a:gd name="connsiteX66" fmla="*/ 1533525 w 1915108"/>
                  <a:gd name="connsiteY66" fmla="*/ 1333500 h 1990725"/>
                  <a:gd name="connsiteX67" fmla="*/ 1552575 w 1915108"/>
                  <a:gd name="connsiteY67" fmla="*/ 1390650 h 1990725"/>
                  <a:gd name="connsiteX68" fmla="*/ 1552575 w 1915108"/>
                  <a:gd name="connsiteY68" fmla="*/ 1447800 h 1990725"/>
                  <a:gd name="connsiteX69" fmla="*/ 1571625 w 1915108"/>
                  <a:gd name="connsiteY69" fmla="*/ 1504950 h 1990725"/>
                  <a:gd name="connsiteX70" fmla="*/ 1590675 w 1915108"/>
                  <a:gd name="connsiteY70" fmla="*/ 1562100 h 1990725"/>
                  <a:gd name="connsiteX71" fmla="*/ 1600200 w 1915108"/>
                  <a:gd name="connsiteY71" fmla="*/ 1590675 h 1990725"/>
                  <a:gd name="connsiteX72" fmla="*/ 1600200 w 1915108"/>
                  <a:gd name="connsiteY72" fmla="*/ 1638300 h 1990725"/>
                  <a:gd name="connsiteX73" fmla="*/ 1619250 w 1915108"/>
                  <a:gd name="connsiteY73" fmla="*/ 1685925 h 1990725"/>
                  <a:gd name="connsiteX74" fmla="*/ 1619250 w 1915108"/>
                  <a:gd name="connsiteY74" fmla="*/ 1743075 h 1990725"/>
                  <a:gd name="connsiteX75" fmla="*/ 1628775 w 1915108"/>
                  <a:gd name="connsiteY75" fmla="*/ 1800225 h 1990725"/>
                  <a:gd name="connsiteX76" fmla="*/ 1619250 w 1915108"/>
                  <a:gd name="connsiteY76" fmla="*/ 1838325 h 1990725"/>
                  <a:gd name="connsiteX77" fmla="*/ 1628775 w 1915108"/>
                  <a:gd name="connsiteY77" fmla="*/ 1876425 h 1990725"/>
                  <a:gd name="connsiteX78" fmla="*/ 1647825 w 1915108"/>
                  <a:gd name="connsiteY78" fmla="*/ 1933575 h 1990725"/>
                  <a:gd name="connsiteX79" fmla="*/ 1619250 w 1915108"/>
                  <a:gd name="connsiteY79" fmla="*/ 1962150 h 1990725"/>
                  <a:gd name="connsiteX80" fmla="*/ 1647825 w 1915108"/>
                  <a:gd name="connsiteY80" fmla="*/ 1990725 h 1990725"/>
                  <a:gd name="connsiteX81" fmla="*/ 1695450 w 1915108"/>
                  <a:gd name="connsiteY81" fmla="*/ 1924050 h 1990725"/>
                  <a:gd name="connsiteX82" fmla="*/ 1695450 w 1915108"/>
                  <a:gd name="connsiteY82" fmla="*/ 1857375 h 1990725"/>
                  <a:gd name="connsiteX83" fmla="*/ 1704975 w 1915108"/>
                  <a:gd name="connsiteY83" fmla="*/ 1800225 h 1990725"/>
                  <a:gd name="connsiteX84" fmla="*/ 1704975 w 1915108"/>
                  <a:gd name="connsiteY84" fmla="*/ 1752600 h 1990725"/>
                  <a:gd name="connsiteX85" fmla="*/ 1704975 w 1915108"/>
                  <a:gd name="connsiteY85" fmla="*/ 1685925 h 1990725"/>
                  <a:gd name="connsiteX86" fmla="*/ 1714500 w 1915108"/>
                  <a:gd name="connsiteY86" fmla="*/ 1628775 h 1990725"/>
                  <a:gd name="connsiteX87" fmla="*/ 1724025 w 1915108"/>
                  <a:gd name="connsiteY87" fmla="*/ 1562100 h 1990725"/>
                  <a:gd name="connsiteX88" fmla="*/ 1714500 w 1915108"/>
                  <a:gd name="connsiteY88" fmla="*/ 1504950 h 1990725"/>
                  <a:gd name="connsiteX89" fmla="*/ 1743075 w 1915108"/>
                  <a:gd name="connsiteY89" fmla="*/ 1457325 h 1990725"/>
                  <a:gd name="connsiteX90" fmla="*/ 1714500 w 1915108"/>
                  <a:gd name="connsiteY90" fmla="*/ 1419225 h 1990725"/>
                  <a:gd name="connsiteX91" fmla="*/ 1743075 w 1915108"/>
                  <a:gd name="connsiteY91" fmla="*/ 1352550 h 1990725"/>
                  <a:gd name="connsiteX92" fmla="*/ 1743075 w 1915108"/>
                  <a:gd name="connsiteY92" fmla="*/ 1285875 h 1990725"/>
                  <a:gd name="connsiteX93" fmla="*/ 1724025 w 1915108"/>
                  <a:gd name="connsiteY93" fmla="*/ 1238250 h 1990725"/>
                  <a:gd name="connsiteX94" fmla="*/ 1733550 w 1915108"/>
                  <a:gd name="connsiteY94" fmla="*/ 1181100 h 1990725"/>
                  <a:gd name="connsiteX95" fmla="*/ 1733550 w 1915108"/>
                  <a:gd name="connsiteY95" fmla="*/ 1152525 h 1990725"/>
                  <a:gd name="connsiteX96" fmla="*/ 1743075 w 1915108"/>
                  <a:gd name="connsiteY96" fmla="*/ 1085850 h 1990725"/>
                  <a:gd name="connsiteX97" fmla="*/ 1743075 w 1915108"/>
                  <a:gd name="connsiteY97" fmla="*/ 1047750 h 1990725"/>
                  <a:gd name="connsiteX98" fmla="*/ 1733550 w 1915108"/>
                  <a:gd name="connsiteY98" fmla="*/ 981075 h 1990725"/>
                  <a:gd name="connsiteX99" fmla="*/ 1743075 w 1915108"/>
                  <a:gd name="connsiteY99" fmla="*/ 933450 h 1990725"/>
                  <a:gd name="connsiteX100" fmla="*/ 1762125 w 1915108"/>
                  <a:gd name="connsiteY100" fmla="*/ 866775 h 1990725"/>
                  <a:gd name="connsiteX101" fmla="*/ 1781175 w 1915108"/>
                  <a:gd name="connsiteY101" fmla="*/ 819150 h 1990725"/>
                  <a:gd name="connsiteX102" fmla="*/ 1762125 w 1915108"/>
                  <a:gd name="connsiteY102" fmla="*/ 781050 h 1990725"/>
                  <a:gd name="connsiteX103" fmla="*/ 1781175 w 1915108"/>
                  <a:gd name="connsiteY103" fmla="*/ 733425 h 1990725"/>
                  <a:gd name="connsiteX104" fmla="*/ 1800225 w 1915108"/>
                  <a:gd name="connsiteY104" fmla="*/ 676275 h 1990725"/>
                  <a:gd name="connsiteX105" fmla="*/ 1847850 w 1915108"/>
                  <a:gd name="connsiteY105" fmla="*/ 666750 h 1990725"/>
                  <a:gd name="connsiteX106" fmla="*/ 1828800 w 1915108"/>
                  <a:gd name="connsiteY106" fmla="*/ 600075 h 1990725"/>
                  <a:gd name="connsiteX107" fmla="*/ 1847850 w 1915108"/>
                  <a:gd name="connsiteY107" fmla="*/ 533400 h 1990725"/>
                  <a:gd name="connsiteX108" fmla="*/ 1857375 w 1915108"/>
                  <a:gd name="connsiteY108" fmla="*/ 485775 h 1990725"/>
                  <a:gd name="connsiteX109" fmla="*/ 1857375 w 1915108"/>
                  <a:gd name="connsiteY109" fmla="*/ 428625 h 1990725"/>
                  <a:gd name="connsiteX110" fmla="*/ 1876425 w 1915108"/>
                  <a:gd name="connsiteY110" fmla="*/ 361950 h 1990725"/>
                  <a:gd name="connsiteX111" fmla="*/ 1866900 w 1915108"/>
                  <a:gd name="connsiteY111" fmla="*/ 314325 h 1990725"/>
                  <a:gd name="connsiteX112" fmla="*/ 1866900 w 1915108"/>
                  <a:gd name="connsiteY112" fmla="*/ 247650 h 1990725"/>
                  <a:gd name="connsiteX113" fmla="*/ 1876425 w 1915108"/>
                  <a:gd name="connsiteY113" fmla="*/ 190500 h 1990725"/>
                  <a:gd name="connsiteX114" fmla="*/ 1905000 w 1915108"/>
                  <a:gd name="connsiteY114" fmla="*/ 142875 h 1990725"/>
                  <a:gd name="connsiteX115" fmla="*/ 1885950 w 1915108"/>
                  <a:gd name="connsiteY115" fmla="*/ 95250 h 1990725"/>
                  <a:gd name="connsiteX116" fmla="*/ 1914525 w 1915108"/>
                  <a:gd name="connsiteY116" fmla="*/ 57150 h 1990725"/>
                  <a:gd name="connsiteX117" fmla="*/ 1905000 w 1915108"/>
                  <a:gd name="connsiteY117" fmla="*/ 0 h 1990725"/>
                  <a:gd name="connsiteX0" fmla="*/ 0 w 1829383"/>
                  <a:gd name="connsiteY0" fmla="*/ 114300 h 1990725"/>
                  <a:gd name="connsiteX1" fmla="*/ 38100 w 1829383"/>
                  <a:gd name="connsiteY1" fmla="*/ 104775 h 1990725"/>
                  <a:gd name="connsiteX2" fmla="*/ 247650 w 1829383"/>
                  <a:gd name="connsiteY2" fmla="*/ 47625 h 1990725"/>
                  <a:gd name="connsiteX3" fmla="*/ 352425 w 1829383"/>
                  <a:gd name="connsiteY3" fmla="*/ 28575 h 1990725"/>
                  <a:gd name="connsiteX4" fmla="*/ 419100 w 1829383"/>
                  <a:gd name="connsiteY4" fmla="*/ 9525 h 1990725"/>
                  <a:gd name="connsiteX5" fmla="*/ 533400 w 1829383"/>
                  <a:gd name="connsiteY5" fmla="*/ 19050 h 1990725"/>
                  <a:gd name="connsiteX6" fmla="*/ 552450 w 1829383"/>
                  <a:gd name="connsiteY6" fmla="*/ 47625 h 1990725"/>
                  <a:gd name="connsiteX7" fmla="*/ 561975 w 1829383"/>
                  <a:gd name="connsiteY7" fmla="*/ 95250 h 1990725"/>
                  <a:gd name="connsiteX8" fmla="*/ 571500 w 1829383"/>
                  <a:gd name="connsiteY8" fmla="*/ 333375 h 1990725"/>
                  <a:gd name="connsiteX9" fmla="*/ 600075 w 1829383"/>
                  <a:gd name="connsiteY9" fmla="*/ 495300 h 1990725"/>
                  <a:gd name="connsiteX10" fmla="*/ 609600 w 1829383"/>
                  <a:gd name="connsiteY10" fmla="*/ 523875 h 1990725"/>
                  <a:gd name="connsiteX11" fmla="*/ 628650 w 1829383"/>
                  <a:gd name="connsiteY11" fmla="*/ 600075 h 1990725"/>
                  <a:gd name="connsiteX12" fmla="*/ 619125 w 1829383"/>
                  <a:gd name="connsiteY12" fmla="*/ 647700 h 1990725"/>
                  <a:gd name="connsiteX13" fmla="*/ 628650 w 1829383"/>
                  <a:gd name="connsiteY13" fmla="*/ 666750 h 1990725"/>
                  <a:gd name="connsiteX14" fmla="*/ 657225 w 1829383"/>
                  <a:gd name="connsiteY14" fmla="*/ 695325 h 1990725"/>
                  <a:gd name="connsiteX15" fmla="*/ 676277 w 1829383"/>
                  <a:gd name="connsiteY15" fmla="*/ 762000 h 1990725"/>
                  <a:gd name="connsiteX16" fmla="*/ 676275 w 1829383"/>
                  <a:gd name="connsiteY16" fmla="*/ 819150 h 1990725"/>
                  <a:gd name="connsiteX17" fmla="*/ 685800 w 1829383"/>
                  <a:gd name="connsiteY17" fmla="*/ 876300 h 1990725"/>
                  <a:gd name="connsiteX18" fmla="*/ 695325 w 1829383"/>
                  <a:gd name="connsiteY18" fmla="*/ 904875 h 1990725"/>
                  <a:gd name="connsiteX19" fmla="*/ 685800 w 1829383"/>
                  <a:gd name="connsiteY19" fmla="*/ 952500 h 1990725"/>
                  <a:gd name="connsiteX20" fmla="*/ 704850 w 1829383"/>
                  <a:gd name="connsiteY20" fmla="*/ 1000125 h 1990725"/>
                  <a:gd name="connsiteX21" fmla="*/ 704850 w 1829383"/>
                  <a:gd name="connsiteY21" fmla="*/ 1028700 h 1990725"/>
                  <a:gd name="connsiteX22" fmla="*/ 714375 w 1829383"/>
                  <a:gd name="connsiteY22" fmla="*/ 1076325 h 1990725"/>
                  <a:gd name="connsiteX23" fmla="*/ 714375 w 1829383"/>
                  <a:gd name="connsiteY23" fmla="*/ 1123950 h 1990725"/>
                  <a:gd name="connsiteX24" fmla="*/ 723900 w 1829383"/>
                  <a:gd name="connsiteY24" fmla="*/ 1162050 h 1990725"/>
                  <a:gd name="connsiteX25" fmla="*/ 714375 w 1829383"/>
                  <a:gd name="connsiteY25" fmla="*/ 1181100 h 1990725"/>
                  <a:gd name="connsiteX26" fmla="*/ 733425 w 1829383"/>
                  <a:gd name="connsiteY26" fmla="*/ 1219200 h 1990725"/>
                  <a:gd name="connsiteX27" fmla="*/ 733425 w 1829383"/>
                  <a:gd name="connsiteY27" fmla="*/ 1266825 h 1990725"/>
                  <a:gd name="connsiteX28" fmla="*/ 752475 w 1829383"/>
                  <a:gd name="connsiteY28" fmla="*/ 1314450 h 1990725"/>
                  <a:gd name="connsiteX29" fmla="*/ 752475 w 1829383"/>
                  <a:gd name="connsiteY29" fmla="*/ 1362075 h 1990725"/>
                  <a:gd name="connsiteX30" fmla="*/ 790575 w 1829383"/>
                  <a:gd name="connsiteY30" fmla="*/ 1400175 h 1990725"/>
                  <a:gd name="connsiteX31" fmla="*/ 819150 w 1829383"/>
                  <a:gd name="connsiteY31" fmla="*/ 1362075 h 1990725"/>
                  <a:gd name="connsiteX32" fmla="*/ 828675 w 1829383"/>
                  <a:gd name="connsiteY32" fmla="*/ 1314450 h 1990725"/>
                  <a:gd name="connsiteX33" fmla="*/ 847725 w 1829383"/>
                  <a:gd name="connsiteY33" fmla="*/ 1257300 h 1990725"/>
                  <a:gd name="connsiteX34" fmla="*/ 847725 w 1829383"/>
                  <a:gd name="connsiteY34" fmla="*/ 1219200 h 1990725"/>
                  <a:gd name="connsiteX35" fmla="*/ 866775 w 1829383"/>
                  <a:gd name="connsiteY35" fmla="*/ 1152525 h 1990725"/>
                  <a:gd name="connsiteX36" fmla="*/ 857250 w 1829383"/>
                  <a:gd name="connsiteY36" fmla="*/ 1085850 h 1990725"/>
                  <a:gd name="connsiteX37" fmla="*/ 866775 w 1829383"/>
                  <a:gd name="connsiteY37" fmla="*/ 1057275 h 1990725"/>
                  <a:gd name="connsiteX38" fmla="*/ 885825 w 1829383"/>
                  <a:gd name="connsiteY38" fmla="*/ 990600 h 1990725"/>
                  <a:gd name="connsiteX39" fmla="*/ 895350 w 1829383"/>
                  <a:gd name="connsiteY39" fmla="*/ 942975 h 1990725"/>
                  <a:gd name="connsiteX40" fmla="*/ 904875 w 1829383"/>
                  <a:gd name="connsiteY40" fmla="*/ 895350 h 1990725"/>
                  <a:gd name="connsiteX41" fmla="*/ 923925 w 1829383"/>
                  <a:gd name="connsiteY41" fmla="*/ 847725 h 1990725"/>
                  <a:gd name="connsiteX42" fmla="*/ 971550 w 1829383"/>
                  <a:gd name="connsiteY42" fmla="*/ 904875 h 1990725"/>
                  <a:gd name="connsiteX43" fmla="*/ 971550 w 1829383"/>
                  <a:gd name="connsiteY43" fmla="*/ 952500 h 1990725"/>
                  <a:gd name="connsiteX44" fmla="*/ 990600 w 1829383"/>
                  <a:gd name="connsiteY44" fmla="*/ 1009650 h 1990725"/>
                  <a:gd name="connsiteX45" fmla="*/ 1095375 w 1829383"/>
                  <a:gd name="connsiteY45" fmla="*/ 1047750 h 1990725"/>
                  <a:gd name="connsiteX46" fmla="*/ 1057275 w 1829383"/>
                  <a:gd name="connsiteY46" fmla="*/ 1019175 h 1990725"/>
                  <a:gd name="connsiteX47" fmla="*/ 1104900 w 1829383"/>
                  <a:gd name="connsiteY47" fmla="*/ 1000125 h 1990725"/>
                  <a:gd name="connsiteX48" fmla="*/ 1133475 w 1829383"/>
                  <a:gd name="connsiteY48" fmla="*/ 942975 h 1990725"/>
                  <a:gd name="connsiteX49" fmla="*/ 1162050 w 1829383"/>
                  <a:gd name="connsiteY49" fmla="*/ 885825 h 1990725"/>
                  <a:gd name="connsiteX50" fmla="*/ 1143000 w 1829383"/>
                  <a:gd name="connsiteY50" fmla="*/ 819150 h 1990725"/>
                  <a:gd name="connsiteX51" fmla="*/ 1190625 w 1829383"/>
                  <a:gd name="connsiteY51" fmla="*/ 762000 h 1990725"/>
                  <a:gd name="connsiteX52" fmla="*/ 1247775 w 1829383"/>
                  <a:gd name="connsiteY52" fmla="*/ 762000 h 1990725"/>
                  <a:gd name="connsiteX53" fmla="*/ 1304925 w 1829383"/>
                  <a:gd name="connsiteY53" fmla="*/ 762000 h 1990725"/>
                  <a:gd name="connsiteX54" fmla="*/ 1352550 w 1829383"/>
                  <a:gd name="connsiteY54" fmla="*/ 809625 h 1990725"/>
                  <a:gd name="connsiteX55" fmla="*/ 1371600 w 1829383"/>
                  <a:gd name="connsiteY55" fmla="*/ 857250 h 1990725"/>
                  <a:gd name="connsiteX56" fmla="*/ 1390650 w 1829383"/>
                  <a:gd name="connsiteY56" fmla="*/ 914400 h 1990725"/>
                  <a:gd name="connsiteX57" fmla="*/ 1409700 w 1829383"/>
                  <a:gd name="connsiteY57" fmla="*/ 971550 h 1990725"/>
                  <a:gd name="connsiteX58" fmla="*/ 1428750 w 1829383"/>
                  <a:gd name="connsiteY58" fmla="*/ 1028700 h 1990725"/>
                  <a:gd name="connsiteX59" fmla="*/ 1419225 w 1829383"/>
                  <a:gd name="connsiteY59" fmla="*/ 1057275 h 1990725"/>
                  <a:gd name="connsiteX60" fmla="*/ 1447800 w 1829383"/>
                  <a:gd name="connsiteY60" fmla="*/ 1114425 h 1990725"/>
                  <a:gd name="connsiteX61" fmla="*/ 1447800 w 1829383"/>
                  <a:gd name="connsiteY61" fmla="*/ 1162050 h 1990725"/>
                  <a:gd name="connsiteX62" fmla="*/ 1447800 w 1829383"/>
                  <a:gd name="connsiteY62" fmla="*/ 1209675 h 1990725"/>
                  <a:gd name="connsiteX63" fmla="*/ 1428750 w 1829383"/>
                  <a:gd name="connsiteY63" fmla="*/ 1238250 h 1990725"/>
                  <a:gd name="connsiteX64" fmla="*/ 1438275 w 1829383"/>
                  <a:gd name="connsiteY64" fmla="*/ 1276350 h 1990725"/>
                  <a:gd name="connsiteX65" fmla="*/ 1447800 w 1829383"/>
                  <a:gd name="connsiteY65" fmla="*/ 1333500 h 1990725"/>
                  <a:gd name="connsiteX66" fmla="*/ 1466850 w 1829383"/>
                  <a:gd name="connsiteY66" fmla="*/ 1390650 h 1990725"/>
                  <a:gd name="connsiteX67" fmla="*/ 1466850 w 1829383"/>
                  <a:gd name="connsiteY67" fmla="*/ 1447800 h 1990725"/>
                  <a:gd name="connsiteX68" fmla="*/ 1485900 w 1829383"/>
                  <a:gd name="connsiteY68" fmla="*/ 1504950 h 1990725"/>
                  <a:gd name="connsiteX69" fmla="*/ 1504950 w 1829383"/>
                  <a:gd name="connsiteY69" fmla="*/ 1562100 h 1990725"/>
                  <a:gd name="connsiteX70" fmla="*/ 1514475 w 1829383"/>
                  <a:gd name="connsiteY70" fmla="*/ 1590675 h 1990725"/>
                  <a:gd name="connsiteX71" fmla="*/ 1514475 w 1829383"/>
                  <a:gd name="connsiteY71" fmla="*/ 1638300 h 1990725"/>
                  <a:gd name="connsiteX72" fmla="*/ 1533525 w 1829383"/>
                  <a:gd name="connsiteY72" fmla="*/ 1685925 h 1990725"/>
                  <a:gd name="connsiteX73" fmla="*/ 1533525 w 1829383"/>
                  <a:gd name="connsiteY73" fmla="*/ 1743075 h 1990725"/>
                  <a:gd name="connsiteX74" fmla="*/ 1543050 w 1829383"/>
                  <a:gd name="connsiteY74" fmla="*/ 1800225 h 1990725"/>
                  <a:gd name="connsiteX75" fmla="*/ 1533525 w 1829383"/>
                  <a:gd name="connsiteY75" fmla="*/ 1838325 h 1990725"/>
                  <a:gd name="connsiteX76" fmla="*/ 1543050 w 1829383"/>
                  <a:gd name="connsiteY76" fmla="*/ 1876425 h 1990725"/>
                  <a:gd name="connsiteX77" fmla="*/ 1562100 w 1829383"/>
                  <a:gd name="connsiteY77" fmla="*/ 1933575 h 1990725"/>
                  <a:gd name="connsiteX78" fmla="*/ 1533525 w 1829383"/>
                  <a:gd name="connsiteY78" fmla="*/ 1962150 h 1990725"/>
                  <a:gd name="connsiteX79" fmla="*/ 1562100 w 1829383"/>
                  <a:gd name="connsiteY79" fmla="*/ 1990725 h 1990725"/>
                  <a:gd name="connsiteX80" fmla="*/ 1609725 w 1829383"/>
                  <a:gd name="connsiteY80" fmla="*/ 1924050 h 1990725"/>
                  <a:gd name="connsiteX81" fmla="*/ 1609725 w 1829383"/>
                  <a:gd name="connsiteY81" fmla="*/ 1857375 h 1990725"/>
                  <a:gd name="connsiteX82" fmla="*/ 1619250 w 1829383"/>
                  <a:gd name="connsiteY82" fmla="*/ 1800225 h 1990725"/>
                  <a:gd name="connsiteX83" fmla="*/ 1619250 w 1829383"/>
                  <a:gd name="connsiteY83" fmla="*/ 1752600 h 1990725"/>
                  <a:gd name="connsiteX84" fmla="*/ 1619250 w 1829383"/>
                  <a:gd name="connsiteY84" fmla="*/ 1685925 h 1990725"/>
                  <a:gd name="connsiteX85" fmla="*/ 1628775 w 1829383"/>
                  <a:gd name="connsiteY85" fmla="*/ 1628775 h 1990725"/>
                  <a:gd name="connsiteX86" fmla="*/ 1638300 w 1829383"/>
                  <a:gd name="connsiteY86" fmla="*/ 1562100 h 1990725"/>
                  <a:gd name="connsiteX87" fmla="*/ 1628775 w 1829383"/>
                  <a:gd name="connsiteY87" fmla="*/ 1504950 h 1990725"/>
                  <a:gd name="connsiteX88" fmla="*/ 1657350 w 1829383"/>
                  <a:gd name="connsiteY88" fmla="*/ 1457325 h 1990725"/>
                  <a:gd name="connsiteX89" fmla="*/ 1628775 w 1829383"/>
                  <a:gd name="connsiteY89" fmla="*/ 1419225 h 1990725"/>
                  <a:gd name="connsiteX90" fmla="*/ 1657350 w 1829383"/>
                  <a:gd name="connsiteY90" fmla="*/ 1352550 h 1990725"/>
                  <a:gd name="connsiteX91" fmla="*/ 1657350 w 1829383"/>
                  <a:gd name="connsiteY91" fmla="*/ 1285875 h 1990725"/>
                  <a:gd name="connsiteX92" fmla="*/ 1638300 w 1829383"/>
                  <a:gd name="connsiteY92" fmla="*/ 1238250 h 1990725"/>
                  <a:gd name="connsiteX93" fmla="*/ 1647825 w 1829383"/>
                  <a:gd name="connsiteY93" fmla="*/ 1181100 h 1990725"/>
                  <a:gd name="connsiteX94" fmla="*/ 1647825 w 1829383"/>
                  <a:gd name="connsiteY94" fmla="*/ 1152525 h 1990725"/>
                  <a:gd name="connsiteX95" fmla="*/ 1657350 w 1829383"/>
                  <a:gd name="connsiteY95" fmla="*/ 1085850 h 1990725"/>
                  <a:gd name="connsiteX96" fmla="*/ 1657350 w 1829383"/>
                  <a:gd name="connsiteY96" fmla="*/ 1047750 h 1990725"/>
                  <a:gd name="connsiteX97" fmla="*/ 1647825 w 1829383"/>
                  <a:gd name="connsiteY97" fmla="*/ 981075 h 1990725"/>
                  <a:gd name="connsiteX98" fmla="*/ 1657350 w 1829383"/>
                  <a:gd name="connsiteY98" fmla="*/ 933450 h 1990725"/>
                  <a:gd name="connsiteX99" fmla="*/ 1676400 w 1829383"/>
                  <a:gd name="connsiteY99" fmla="*/ 866775 h 1990725"/>
                  <a:gd name="connsiteX100" fmla="*/ 1695450 w 1829383"/>
                  <a:gd name="connsiteY100" fmla="*/ 819150 h 1990725"/>
                  <a:gd name="connsiteX101" fmla="*/ 1676400 w 1829383"/>
                  <a:gd name="connsiteY101" fmla="*/ 781050 h 1990725"/>
                  <a:gd name="connsiteX102" fmla="*/ 1695450 w 1829383"/>
                  <a:gd name="connsiteY102" fmla="*/ 733425 h 1990725"/>
                  <a:gd name="connsiteX103" fmla="*/ 1714500 w 1829383"/>
                  <a:gd name="connsiteY103" fmla="*/ 676275 h 1990725"/>
                  <a:gd name="connsiteX104" fmla="*/ 1762125 w 1829383"/>
                  <a:gd name="connsiteY104" fmla="*/ 666750 h 1990725"/>
                  <a:gd name="connsiteX105" fmla="*/ 1743075 w 1829383"/>
                  <a:gd name="connsiteY105" fmla="*/ 600075 h 1990725"/>
                  <a:gd name="connsiteX106" fmla="*/ 1762125 w 1829383"/>
                  <a:gd name="connsiteY106" fmla="*/ 533400 h 1990725"/>
                  <a:gd name="connsiteX107" fmla="*/ 1771650 w 1829383"/>
                  <a:gd name="connsiteY107" fmla="*/ 485775 h 1990725"/>
                  <a:gd name="connsiteX108" fmla="*/ 1771650 w 1829383"/>
                  <a:gd name="connsiteY108" fmla="*/ 428625 h 1990725"/>
                  <a:gd name="connsiteX109" fmla="*/ 1790700 w 1829383"/>
                  <a:gd name="connsiteY109" fmla="*/ 361950 h 1990725"/>
                  <a:gd name="connsiteX110" fmla="*/ 1781175 w 1829383"/>
                  <a:gd name="connsiteY110" fmla="*/ 314325 h 1990725"/>
                  <a:gd name="connsiteX111" fmla="*/ 1781175 w 1829383"/>
                  <a:gd name="connsiteY111" fmla="*/ 247650 h 1990725"/>
                  <a:gd name="connsiteX112" fmla="*/ 1790700 w 1829383"/>
                  <a:gd name="connsiteY112" fmla="*/ 190500 h 1990725"/>
                  <a:gd name="connsiteX113" fmla="*/ 1819275 w 1829383"/>
                  <a:gd name="connsiteY113" fmla="*/ 142875 h 1990725"/>
                  <a:gd name="connsiteX114" fmla="*/ 1800225 w 1829383"/>
                  <a:gd name="connsiteY114" fmla="*/ 95250 h 1990725"/>
                  <a:gd name="connsiteX115" fmla="*/ 1828800 w 1829383"/>
                  <a:gd name="connsiteY115" fmla="*/ 57150 h 1990725"/>
                  <a:gd name="connsiteX116" fmla="*/ 1819275 w 1829383"/>
                  <a:gd name="connsiteY116" fmla="*/ 0 h 1990725"/>
                  <a:gd name="connsiteX0" fmla="*/ 0 w 1829383"/>
                  <a:gd name="connsiteY0" fmla="*/ 114300 h 1990725"/>
                  <a:gd name="connsiteX1" fmla="*/ 247650 w 1829383"/>
                  <a:gd name="connsiteY1" fmla="*/ 47625 h 1990725"/>
                  <a:gd name="connsiteX2" fmla="*/ 352425 w 1829383"/>
                  <a:gd name="connsiteY2" fmla="*/ 28575 h 1990725"/>
                  <a:gd name="connsiteX3" fmla="*/ 419100 w 1829383"/>
                  <a:gd name="connsiteY3" fmla="*/ 9525 h 1990725"/>
                  <a:gd name="connsiteX4" fmla="*/ 533400 w 1829383"/>
                  <a:gd name="connsiteY4" fmla="*/ 19050 h 1990725"/>
                  <a:gd name="connsiteX5" fmla="*/ 552450 w 1829383"/>
                  <a:gd name="connsiteY5" fmla="*/ 47625 h 1990725"/>
                  <a:gd name="connsiteX6" fmla="*/ 561975 w 1829383"/>
                  <a:gd name="connsiteY6" fmla="*/ 95250 h 1990725"/>
                  <a:gd name="connsiteX7" fmla="*/ 571500 w 1829383"/>
                  <a:gd name="connsiteY7" fmla="*/ 333375 h 1990725"/>
                  <a:gd name="connsiteX8" fmla="*/ 600075 w 1829383"/>
                  <a:gd name="connsiteY8" fmla="*/ 495300 h 1990725"/>
                  <a:gd name="connsiteX9" fmla="*/ 609600 w 1829383"/>
                  <a:gd name="connsiteY9" fmla="*/ 523875 h 1990725"/>
                  <a:gd name="connsiteX10" fmla="*/ 628650 w 1829383"/>
                  <a:gd name="connsiteY10" fmla="*/ 600075 h 1990725"/>
                  <a:gd name="connsiteX11" fmla="*/ 619125 w 1829383"/>
                  <a:gd name="connsiteY11" fmla="*/ 647700 h 1990725"/>
                  <a:gd name="connsiteX12" fmla="*/ 628650 w 1829383"/>
                  <a:gd name="connsiteY12" fmla="*/ 666750 h 1990725"/>
                  <a:gd name="connsiteX13" fmla="*/ 657225 w 1829383"/>
                  <a:gd name="connsiteY13" fmla="*/ 695325 h 1990725"/>
                  <a:gd name="connsiteX14" fmla="*/ 676277 w 1829383"/>
                  <a:gd name="connsiteY14" fmla="*/ 762000 h 1990725"/>
                  <a:gd name="connsiteX15" fmla="*/ 676275 w 1829383"/>
                  <a:gd name="connsiteY15" fmla="*/ 819150 h 1990725"/>
                  <a:gd name="connsiteX16" fmla="*/ 685800 w 1829383"/>
                  <a:gd name="connsiteY16" fmla="*/ 876300 h 1990725"/>
                  <a:gd name="connsiteX17" fmla="*/ 695325 w 1829383"/>
                  <a:gd name="connsiteY17" fmla="*/ 904875 h 1990725"/>
                  <a:gd name="connsiteX18" fmla="*/ 685800 w 1829383"/>
                  <a:gd name="connsiteY18" fmla="*/ 952500 h 1990725"/>
                  <a:gd name="connsiteX19" fmla="*/ 704850 w 1829383"/>
                  <a:gd name="connsiteY19" fmla="*/ 1000125 h 1990725"/>
                  <a:gd name="connsiteX20" fmla="*/ 704850 w 1829383"/>
                  <a:gd name="connsiteY20" fmla="*/ 1028700 h 1990725"/>
                  <a:gd name="connsiteX21" fmla="*/ 714375 w 1829383"/>
                  <a:gd name="connsiteY21" fmla="*/ 1076325 h 1990725"/>
                  <a:gd name="connsiteX22" fmla="*/ 714375 w 1829383"/>
                  <a:gd name="connsiteY22" fmla="*/ 1123950 h 1990725"/>
                  <a:gd name="connsiteX23" fmla="*/ 723900 w 1829383"/>
                  <a:gd name="connsiteY23" fmla="*/ 1162050 h 1990725"/>
                  <a:gd name="connsiteX24" fmla="*/ 714375 w 1829383"/>
                  <a:gd name="connsiteY24" fmla="*/ 1181100 h 1990725"/>
                  <a:gd name="connsiteX25" fmla="*/ 733425 w 1829383"/>
                  <a:gd name="connsiteY25" fmla="*/ 1219200 h 1990725"/>
                  <a:gd name="connsiteX26" fmla="*/ 733425 w 1829383"/>
                  <a:gd name="connsiteY26" fmla="*/ 1266825 h 1990725"/>
                  <a:gd name="connsiteX27" fmla="*/ 752475 w 1829383"/>
                  <a:gd name="connsiteY27" fmla="*/ 1314450 h 1990725"/>
                  <a:gd name="connsiteX28" fmla="*/ 752475 w 1829383"/>
                  <a:gd name="connsiteY28" fmla="*/ 1362075 h 1990725"/>
                  <a:gd name="connsiteX29" fmla="*/ 790575 w 1829383"/>
                  <a:gd name="connsiteY29" fmla="*/ 1400175 h 1990725"/>
                  <a:gd name="connsiteX30" fmla="*/ 819150 w 1829383"/>
                  <a:gd name="connsiteY30" fmla="*/ 1362075 h 1990725"/>
                  <a:gd name="connsiteX31" fmla="*/ 828675 w 1829383"/>
                  <a:gd name="connsiteY31" fmla="*/ 1314450 h 1990725"/>
                  <a:gd name="connsiteX32" fmla="*/ 847725 w 1829383"/>
                  <a:gd name="connsiteY32" fmla="*/ 1257300 h 1990725"/>
                  <a:gd name="connsiteX33" fmla="*/ 847725 w 1829383"/>
                  <a:gd name="connsiteY33" fmla="*/ 1219200 h 1990725"/>
                  <a:gd name="connsiteX34" fmla="*/ 866775 w 1829383"/>
                  <a:gd name="connsiteY34" fmla="*/ 1152525 h 1990725"/>
                  <a:gd name="connsiteX35" fmla="*/ 857250 w 1829383"/>
                  <a:gd name="connsiteY35" fmla="*/ 1085850 h 1990725"/>
                  <a:gd name="connsiteX36" fmla="*/ 866775 w 1829383"/>
                  <a:gd name="connsiteY36" fmla="*/ 1057275 h 1990725"/>
                  <a:gd name="connsiteX37" fmla="*/ 885825 w 1829383"/>
                  <a:gd name="connsiteY37" fmla="*/ 990600 h 1990725"/>
                  <a:gd name="connsiteX38" fmla="*/ 895350 w 1829383"/>
                  <a:gd name="connsiteY38" fmla="*/ 942975 h 1990725"/>
                  <a:gd name="connsiteX39" fmla="*/ 904875 w 1829383"/>
                  <a:gd name="connsiteY39" fmla="*/ 895350 h 1990725"/>
                  <a:gd name="connsiteX40" fmla="*/ 923925 w 1829383"/>
                  <a:gd name="connsiteY40" fmla="*/ 847725 h 1990725"/>
                  <a:gd name="connsiteX41" fmla="*/ 971550 w 1829383"/>
                  <a:gd name="connsiteY41" fmla="*/ 904875 h 1990725"/>
                  <a:gd name="connsiteX42" fmla="*/ 971550 w 1829383"/>
                  <a:gd name="connsiteY42" fmla="*/ 952500 h 1990725"/>
                  <a:gd name="connsiteX43" fmla="*/ 990600 w 1829383"/>
                  <a:gd name="connsiteY43" fmla="*/ 1009650 h 1990725"/>
                  <a:gd name="connsiteX44" fmla="*/ 1095375 w 1829383"/>
                  <a:gd name="connsiteY44" fmla="*/ 1047750 h 1990725"/>
                  <a:gd name="connsiteX45" fmla="*/ 1057275 w 1829383"/>
                  <a:gd name="connsiteY45" fmla="*/ 1019175 h 1990725"/>
                  <a:gd name="connsiteX46" fmla="*/ 1104900 w 1829383"/>
                  <a:gd name="connsiteY46" fmla="*/ 1000125 h 1990725"/>
                  <a:gd name="connsiteX47" fmla="*/ 1133475 w 1829383"/>
                  <a:gd name="connsiteY47" fmla="*/ 942975 h 1990725"/>
                  <a:gd name="connsiteX48" fmla="*/ 1162050 w 1829383"/>
                  <a:gd name="connsiteY48" fmla="*/ 885825 h 1990725"/>
                  <a:gd name="connsiteX49" fmla="*/ 1143000 w 1829383"/>
                  <a:gd name="connsiteY49" fmla="*/ 819150 h 1990725"/>
                  <a:gd name="connsiteX50" fmla="*/ 1190625 w 1829383"/>
                  <a:gd name="connsiteY50" fmla="*/ 762000 h 1990725"/>
                  <a:gd name="connsiteX51" fmla="*/ 1247775 w 1829383"/>
                  <a:gd name="connsiteY51" fmla="*/ 762000 h 1990725"/>
                  <a:gd name="connsiteX52" fmla="*/ 1304925 w 1829383"/>
                  <a:gd name="connsiteY52" fmla="*/ 762000 h 1990725"/>
                  <a:gd name="connsiteX53" fmla="*/ 1352550 w 1829383"/>
                  <a:gd name="connsiteY53" fmla="*/ 809625 h 1990725"/>
                  <a:gd name="connsiteX54" fmla="*/ 1371600 w 1829383"/>
                  <a:gd name="connsiteY54" fmla="*/ 857250 h 1990725"/>
                  <a:gd name="connsiteX55" fmla="*/ 1390650 w 1829383"/>
                  <a:gd name="connsiteY55" fmla="*/ 914400 h 1990725"/>
                  <a:gd name="connsiteX56" fmla="*/ 1409700 w 1829383"/>
                  <a:gd name="connsiteY56" fmla="*/ 971550 h 1990725"/>
                  <a:gd name="connsiteX57" fmla="*/ 1428750 w 1829383"/>
                  <a:gd name="connsiteY57" fmla="*/ 1028700 h 1990725"/>
                  <a:gd name="connsiteX58" fmla="*/ 1419225 w 1829383"/>
                  <a:gd name="connsiteY58" fmla="*/ 1057275 h 1990725"/>
                  <a:gd name="connsiteX59" fmla="*/ 1447800 w 1829383"/>
                  <a:gd name="connsiteY59" fmla="*/ 1114425 h 1990725"/>
                  <a:gd name="connsiteX60" fmla="*/ 1447800 w 1829383"/>
                  <a:gd name="connsiteY60" fmla="*/ 1162050 h 1990725"/>
                  <a:gd name="connsiteX61" fmla="*/ 1447800 w 1829383"/>
                  <a:gd name="connsiteY61" fmla="*/ 1209675 h 1990725"/>
                  <a:gd name="connsiteX62" fmla="*/ 1428750 w 1829383"/>
                  <a:gd name="connsiteY62" fmla="*/ 1238250 h 1990725"/>
                  <a:gd name="connsiteX63" fmla="*/ 1438275 w 1829383"/>
                  <a:gd name="connsiteY63" fmla="*/ 1276350 h 1990725"/>
                  <a:gd name="connsiteX64" fmla="*/ 1447800 w 1829383"/>
                  <a:gd name="connsiteY64" fmla="*/ 1333500 h 1990725"/>
                  <a:gd name="connsiteX65" fmla="*/ 1466850 w 1829383"/>
                  <a:gd name="connsiteY65" fmla="*/ 1390650 h 1990725"/>
                  <a:gd name="connsiteX66" fmla="*/ 1466850 w 1829383"/>
                  <a:gd name="connsiteY66" fmla="*/ 1447800 h 1990725"/>
                  <a:gd name="connsiteX67" fmla="*/ 1485900 w 1829383"/>
                  <a:gd name="connsiteY67" fmla="*/ 1504950 h 1990725"/>
                  <a:gd name="connsiteX68" fmla="*/ 1504950 w 1829383"/>
                  <a:gd name="connsiteY68" fmla="*/ 1562100 h 1990725"/>
                  <a:gd name="connsiteX69" fmla="*/ 1514475 w 1829383"/>
                  <a:gd name="connsiteY69" fmla="*/ 1590675 h 1990725"/>
                  <a:gd name="connsiteX70" fmla="*/ 1514475 w 1829383"/>
                  <a:gd name="connsiteY70" fmla="*/ 1638300 h 1990725"/>
                  <a:gd name="connsiteX71" fmla="*/ 1533525 w 1829383"/>
                  <a:gd name="connsiteY71" fmla="*/ 1685925 h 1990725"/>
                  <a:gd name="connsiteX72" fmla="*/ 1533525 w 1829383"/>
                  <a:gd name="connsiteY72" fmla="*/ 1743075 h 1990725"/>
                  <a:gd name="connsiteX73" fmla="*/ 1543050 w 1829383"/>
                  <a:gd name="connsiteY73" fmla="*/ 1800225 h 1990725"/>
                  <a:gd name="connsiteX74" fmla="*/ 1533525 w 1829383"/>
                  <a:gd name="connsiteY74" fmla="*/ 1838325 h 1990725"/>
                  <a:gd name="connsiteX75" fmla="*/ 1543050 w 1829383"/>
                  <a:gd name="connsiteY75" fmla="*/ 1876425 h 1990725"/>
                  <a:gd name="connsiteX76" fmla="*/ 1562100 w 1829383"/>
                  <a:gd name="connsiteY76" fmla="*/ 1933575 h 1990725"/>
                  <a:gd name="connsiteX77" fmla="*/ 1533525 w 1829383"/>
                  <a:gd name="connsiteY77" fmla="*/ 1962150 h 1990725"/>
                  <a:gd name="connsiteX78" fmla="*/ 1562100 w 1829383"/>
                  <a:gd name="connsiteY78" fmla="*/ 1990725 h 1990725"/>
                  <a:gd name="connsiteX79" fmla="*/ 1609725 w 1829383"/>
                  <a:gd name="connsiteY79" fmla="*/ 1924050 h 1990725"/>
                  <a:gd name="connsiteX80" fmla="*/ 1609725 w 1829383"/>
                  <a:gd name="connsiteY80" fmla="*/ 1857375 h 1990725"/>
                  <a:gd name="connsiteX81" fmla="*/ 1619250 w 1829383"/>
                  <a:gd name="connsiteY81" fmla="*/ 1800225 h 1990725"/>
                  <a:gd name="connsiteX82" fmla="*/ 1619250 w 1829383"/>
                  <a:gd name="connsiteY82" fmla="*/ 1752600 h 1990725"/>
                  <a:gd name="connsiteX83" fmla="*/ 1619250 w 1829383"/>
                  <a:gd name="connsiteY83" fmla="*/ 1685925 h 1990725"/>
                  <a:gd name="connsiteX84" fmla="*/ 1628775 w 1829383"/>
                  <a:gd name="connsiteY84" fmla="*/ 1628775 h 1990725"/>
                  <a:gd name="connsiteX85" fmla="*/ 1638300 w 1829383"/>
                  <a:gd name="connsiteY85" fmla="*/ 1562100 h 1990725"/>
                  <a:gd name="connsiteX86" fmla="*/ 1628775 w 1829383"/>
                  <a:gd name="connsiteY86" fmla="*/ 1504950 h 1990725"/>
                  <a:gd name="connsiteX87" fmla="*/ 1657350 w 1829383"/>
                  <a:gd name="connsiteY87" fmla="*/ 1457325 h 1990725"/>
                  <a:gd name="connsiteX88" fmla="*/ 1628775 w 1829383"/>
                  <a:gd name="connsiteY88" fmla="*/ 1419225 h 1990725"/>
                  <a:gd name="connsiteX89" fmla="*/ 1657350 w 1829383"/>
                  <a:gd name="connsiteY89" fmla="*/ 1352550 h 1990725"/>
                  <a:gd name="connsiteX90" fmla="*/ 1657350 w 1829383"/>
                  <a:gd name="connsiteY90" fmla="*/ 1285875 h 1990725"/>
                  <a:gd name="connsiteX91" fmla="*/ 1638300 w 1829383"/>
                  <a:gd name="connsiteY91" fmla="*/ 1238250 h 1990725"/>
                  <a:gd name="connsiteX92" fmla="*/ 1647825 w 1829383"/>
                  <a:gd name="connsiteY92" fmla="*/ 1181100 h 1990725"/>
                  <a:gd name="connsiteX93" fmla="*/ 1647825 w 1829383"/>
                  <a:gd name="connsiteY93" fmla="*/ 1152525 h 1990725"/>
                  <a:gd name="connsiteX94" fmla="*/ 1657350 w 1829383"/>
                  <a:gd name="connsiteY94" fmla="*/ 1085850 h 1990725"/>
                  <a:gd name="connsiteX95" fmla="*/ 1657350 w 1829383"/>
                  <a:gd name="connsiteY95" fmla="*/ 1047750 h 1990725"/>
                  <a:gd name="connsiteX96" fmla="*/ 1647825 w 1829383"/>
                  <a:gd name="connsiteY96" fmla="*/ 981075 h 1990725"/>
                  <a:gd name="connsiteX97" fmla="*/ 1657350 w 1829383"/>
                  <a:gd name="connsiteY97" fmla="*/ 933450 h 1990725"/>
                  <a:gd name="connsiteX98" fmla="*/ 1676400 w 1829383"/>
                  <a:gd name="connsiteY98" fmla="*/ 866775 h 1990725"/>
                  <a:gd name="connsiteX99" fmla="*/ 1695450 w 1829383"/>
                  <a:gd name="connsiteY99" fmla="*/ 819150 h 1990725"/>
                  <a:gd name="connsiteX100" fmla="*/ 1676400 w 1829383"/>
                  <a:gd name="connsiteY100" fmla="*/ 781050 h 1990725"/>
                  <a:gd name="connsiteX101" fmla="*/ 1695450 w 1829383"/>
                  <a:gd name="connsiteY101" fmla="*/ 733425 h 1990725"/>
                  <a:gd name="connsiteX102" fmla="*/ 1714500 w 1829383"/>
                  <a:gd name="connsiteY102" fmla="*/ 676275 h 1990725"/>
                  <a:gd name="connsiteX103" fmla="*/ 1762125 w 1829383"/>
                  <a:gd name="connsiteY103" fmla="*/ 666750 h 1990725"/>
                  <a:gd name="connsiteX104" fmla="*/ 1743075 w 1829383"/>
                  <a:gd name="connsiteY104" fmla="*/ 600075 h 1990725"/>
                  <a:gd name="connsiteX105" fmla="*/ 1762125 w 1829383"/>
                  <a:gd name="connsiteY105" fmla="*/ 533400 h 1990725"/>
                  <a:gd name="connsiteX106" fmla="*/ 1771650 w 1829383"/>
                  <a:gd name="connsiteY106" fmla="*/ 485775 h 1990725"/>
                  <a:gd name="connsiteX107" fmla="*/ 1771650 w 1829383"/>
                  <a:gd name="connsiteY107" fmla="*/ 428625 h 1990725"/>
                  <a:gd name="connsiteX108" fmla="*/ 1790700 w 1829383"/>
                  <a:gd name="connsiteY108" fmla="*/ 361950 h 1990725"/>
                  <a:gd name="connsiteX109" fmla="*/ 1781175 w 1829383"/>
                  <a:gd name="connsiteY109" fmla="*/ 314325 h 1990725"/>
                  <a:gd name="connsiteX110" fmla="*/ 1781175 w 1829383"/>
                  <a:gd name="connsiteY110" fmla="*/ 247650 h 1990725"/>
                  <a:gd name="connsiteX111" fmla="*/ 1790700 w 1829383"/>
                  <a:gd name="connsiteY111" fmla="*/ 190500 h 1990725"/>
                  <a:gd name="connsiteX112" fmla="*/ 1819275 w 1829383"/>
                  <a:gd name="connsiteY112" fmla="*/ 142875 h 1990725"/>
                  <a:gd name="connsiteX113" fmla="*/ 1800225 w 1829383"/>
                  <a:gd name="connsiteY113" fmla="*/ 95250 h 1990725"/>
                  <a:gd name="connsiteX114" fmla="*/ 1828800 w 1829383"/>
                  <a:gd name="connsiteY114" fmla="*/ 57150 h 1990725"/>
                  <a:gd name="connsiteX115" fmla="*/ 1819275 w 1829383"/>
                  <a:gd name="connsiteY115" fmla="*/ 0 h 1990725"/>
                  <a:gd name="connsiteX0" fmla="*/ 0 w 1581733"/>
                  <a:gd name="connsiteY0" fmla="*/ 47625 h 1990725"/>
                  <a:gd name="connsiteX1" fmla="*/ 104775 w 1581733"/>
                  <a:gd name="connsiteY1" fmla="*/ 28575 h 1990725"/>
                  <a:gd name="connsiteX2" fmla="*/ 171450 w 1581733"/>
                  <a:gd name="connsiteY2" fmla="*/ 9525 h 1990725"/>
                  <a:gd name="connsiteX3" fmla="*/ 285750 w 1581733"/>
                  <a:gd name="connsiteY3" fmla="*/ 19050 h 1990725"/>
                  <a:gd name="connsiteX4" fmla="*/ 304800 w 1581733"/>
                  <a:gd name="connsiteY4" fmla="*/ 47625 h 1990725"/>
                  <a:gd name="connsiteX5" fmla="*/ 314325 w 1581733"/>
                  <a:gd name="connsiteY5" fmla="*/ 95250 h 1990725"/>
                  <a:gd name="connsiteX6" fmla="*/ 323850 w 1581733"/>
                  <a:gd name="connsiteY6" fmla="*/ 333375 h 1990725"/>
                  <a:gd name="connsiteX7" fmla="*/ 352425 w 1581733"/>
                  <a:gd name="connsiteY7" fmla="*/ 495300 h 1990725"/>
                  <a:gd name="connsiteX8" fmla="*/ 361950 w 1581733"/>
                  <a:gd name="connsiteY8" fmla="*/ 523875 h 1990725"/>
                  <a:gd name="connsiteX9" fmla="*/ 381000 w 1581733"/>
                  <a:gd name="connsiteY9" fmla="*/ 600075 h 1990725"/>
                  <a:gd name="connsiteX10" fmla="*/ 371475 w 1581733"/>
                  <a:gd name="connsiteY10" fmla="*/ 647700 h 1990725"/>
                  <a:gd name="connsiteX11" fmla="*/ 381000 w 1581733"/>
                  <a:gd name="connsiteY11" fmla="*/ 666750 h 1990725"/>
                  <a:gd name="connsiteX12" fmla="*/ 409575 w 1581733"/>
                  <a:gd name="connsiteY12" fmla="*/ 695325 h 1990725"/>
                  <a:gd name="connsiteX13" fmla="*/ 428627 w 1581733"/>
                  <a:gd name="connsiteY13" fmla="*/ 762000 h 1990725"/>
                  <a:gd name="connsiteX14" fmla="*/ 428625 w 1581733"/>
                  <a:gd name="connsiteY14" fmla="*/ 819150 h 1990725"/>
                  <a:gd name="connsiteX15" fmla="*/ 438150 w 1581733"/>
                  <a:gd name="connsiteY15" fmla="*/ 876300 h 1990725"/>
                  <a:gd name="connsiteX16" fmla="*/ 447675 w 1581733"/>
                  <a:gd name="connsiteY16" fmla="*/ 904875 h 1990725"/>
                  <a:gd name="connsiteX17" fmla="*/ 438150 w 1581733"/>
                  <a:gd name="connsiteY17" fmla="*/ 952500 h 1990725"/>
                  <a:gd name="connsiteX18" fmla="*/ 457200 w 1581733"/>
                  <a:gd name="connsiteY18" fmla="*/ 1000125 h 1990725"/>
                  <a:gd name="connsiteX19" fmla="*/ 457200 w 1581733"/>
                  <a:gd name="connsiteY19" fmla="*/ 1028700 h 1990725"/>
                  <a:gd name="connsiteX20" fmla="*/ 466725 w 1581733"/>
                  <a:gd name="connsiteY20" fmla="*/ 1076325 h 1990725"/>
                  <a:gd name="connsiteX21" fmla="*/ 466725 w 1581733"/>
                  <a:gd name="connsiteY21" fmla="*/ 1123950 h 1990725"/>
                  <a:gd name="connsiteX22" fmla="*/ 476250 w 1581733"/>
                  <a:gd name="connsiteY22" fmla="*/ 1162050 h 1990725"/>
                  <a:gd name="connsiteX23" fmla="*/ 466725 w 1581733"/>
                  <a:gd name="connsiteY23" fmla="*/ 1181100 h 1990725"/>
                  <a:gd name="connsiteX24" fmla="*/ 485775 w 1581733"/>
                  <a:gd name="connsiteY24" fmla="*/ 1219200 h 1990725"/>
                  <a:gd name="connsiteX25" fmla="*/ 485775 w 1581733"/>
                  <a:gd name="connsiteY25" fmla="*/ 1266825 h 1990725"/>
                  <a:gd name="connsiteX26" fmla="*/ 504825 w 1581733"/>
                  <a:gd name="connsiteY26" fmla="*/ 1314450 h 1990725"/>
                  <a:gd name="connsiteX27" fmla="*/ 504825 w 1581733"/>
                  <a:gd name="connsiteY27" fmla="*/ 1362075 h 1990725"/>
                  <a:gd name="connsiteX28" fmla="*/ 542925 w 1581733"/>
                  <a:gd name="connsiteY28" fmla="*/ 1400175 h 1990725"/>
                  <a:gd name="connsiteX29" fmla="*/ 571500 w 1581733"/>
                  <a:gd name="connsiteY29" fmla="*/ 1362075 h 1990725"/>
                  <a:gd name="connsiteX30" fmla="*/ 581025 w 1581733"/>
                  <a:gd name="connsiteY30" fmla="*/ 1314450 h 1990725"/>
                  <a:gd name="connsiteX31" fmla="*/ 600075 w 1581733"/>
                  <a:gd name="connsiteY31" fmla="*/ 1257300 h 1990725"/>
                  <a:gd name="connsiteX32" fmla="*/ 600075 w 1581733"/>
                  <a:gd name="connsiteY32" fmla="*/ 1219200 h 1990725"/>
                  <a:gd name="connsiteX33" fmla="*/ 619125 w 1581733"/>
                  <a:gd name="connsiteY33" fmla="*/ 1152525 h 1990725"/>
                  <a:gd name="connsiteX34" fmla="*/ 609600 w 1581733"/>
                  <a:gd name="connsiteY34" fmla="*/ 1085850 h 1990725"/>
                  <a:gd name="connsiteX35" fmla="*/ 619125 w 1581733"/>
                  <a:gd name="connsiteY35" fmla="*/ 1057275 h 1990725"/>
                  <a:gd name="connsiteX36" fmla="*/ 638175 w 1581733"/>
                  <a:gd name="connsiteY36" fmla="*/ 990600 h 1990725"/>
                  <a:gd name="connsiteX37" fmla="*/ 647700 w 1581733"/>
                  <a:gd name="connsiteY37" fmla="*/ 942975 h 1990725"/>
                  <a:gd name="connsiteX38" fmla="*/ 657225 w 1581733"/>
                  <a:gd name="connsiteY38" fmla="*/ 895350 h 1990725"/>
                  <a:gd name="connsiteX39" fmla="*/ 676275 w 1581733"/>
                  <a:gd name="connsiteY39" fmla="*/ 847725 h 1990725"/>
                  <a:gd name="connsiteX40" fmla="*/ 723900 w 1581733"/>
                  <a:gd name="connsiteY40" fmla="*/ 904875 h 1990725"/>
                  <a:gd name="connsiteX41" fmla="*/ 723900 w 1581733"/>
                  <a:gd name="connsiteY41" fmla="*/ 952500 h 1990725"/>
                  <a:gd name="connsiteX42" fmla="*/ 742950 w 1581733"/>
                  <a:gd name="connsiteY42" fmla="*/ 1009650 h 1990725"/>
                  <a:gd name="connsiteX43" fmla="*/ 847725 w 1581733"/>
                  <a:gd name="connsiteY43" fmla="*/ 1047750 h 1990725"/>
                  <a:gd name="connsiteX44" fmla="*/ 809625 w 1581733"/>
                  <a:gd name="connsiteY44" fmla="*/ 1019175 h 1990725"/>
                  <a:gd name="connsiteX45" fmla="*/ 857250 w 1581733"/>
                  <a:gd name="connsiteY45" fmla="*/ 1000125 h 1990725"/>
                  <a:gd name="connsiteX46" fmla="*/ 885825 w 1581733"/>
                  <a:gd name="connsiteY46" fmla="*/ 942975 h 1990725"/>
                  <a:gd name="connsiteX47" fmla="*/ 914400 w 1581733"/>
                  <a:gd name="connsiteY47" fmla="*/ 885825 h 1990725"/>
                  <a:gd name="connsiteX48" fmla="*/ 895350 w 1581733"/>
                  <a:gd name="connsiteY48" fmla="*/ 819150 h 1990725"/>
                  <a:gd name="connsiteX49" fmla="*/ 942975 w 1581733"/>
                  <a:gd name="connsiteY49" fmla="*/ 762000 h 1990725"/>
                  <a:gd name="connsiteX50" fmla="*/ 1000125 w 1581733"/>
                  <a:gd name="connsiteY50" fmla="*/ 762000 h 1990725"/>
                  <a:gd name="connsiteX51" fmla="*/ 1057275 w 1581733"/>
                  <a:gd name="connsiteY51" fmla="*/ 762000 h 1990725"/>
                  <a:gd name="connsiteX52" fmla="*/ 1104900 w 1581733"/>
                  <a:gd name="connsiteY52" fmla="*/ 809625 h 1990725"/>
                  <a:gd name="connsiteX53" fmla="*/ 1123950 w 1581733"/>
                  <a:gd name="connsiteY53" fmla="*/ 857250 h 1990725"/>
                  <a:gd name="connsiteX54" fmla="*/ 1143000 w 1581733"/>
                  <a:gd name="connsiteY54" fmla="*/ 914400 h 1990725"/>
                  <a:gd name="connsiteX55" fmla="*/ 1162050 w 1581733"/>
                  <a:gd name="connsiteY55" fmla="*/ 971550 h 1990725"/>
                  <a:gd name="connsiteX56" fmla="*/ 1181100 w 1581733"/>
                  <a:gd name="connsiteY56" fmla="*/ 1028700 h 1990725"/>
                  <a:gd name="connsiteX57" fmla="*/ 1171575 w 1581733"/>
                  <a:gd name="connsiteY57" fmla="*/ 1057275 h 1990725"/>
                  <a:gd name="connsiteX58" fmla="*/ 1200150 w 1581733"/>
                  <a:gd name="connsiteY58" fmla="*/ 1114425 h 1990725"/>
                  <a:gd name="connsiteX59" fmla="*/ 1200150 w 1581733"/>
                  <a:gd name="connsiteY59" fmla="*/ 1162050 h 1990725"/>
                  <a:gd name="connsiteX60" fmla="*/ 1200150 w 1581733"/>
                  <a:gd name="connsiteY60" fmla="*/ 1209675 h 1990725"/>
                  <a:gd name="connsiteX61" fmla="*/ 1181100 w 1581733"/>
                  <a:gd name="connsiteY61" fmla="*/ 1238250 h 1990725"/>
                  <a:gd name="connsiteX62" fmla="*/ 1190625 w 1581733"/>
                  <a:gd name="connsiteY62" fmla="*/ 1276350 h 1990725"/>
                  <a:gd name="connsiteX63" fmla="*/ 1200150 w 1581733"/>
                  <a:gd name="connsiteY63" fmla="*/ 1333500 h 1990725"/>
                  <a:gd name="connsiteX64" fmla="*/ 1219200 w 1581733"/>
                  <a:gd name="connsiteY64" fmla="*/ 1390650 h 1990725"/>
                  <a:gd name="connsiteX65" fmla="*/ 1219200 w 1581733"/>
                  <a:gd name="connsiteY65" fmla="*/ 1447800 h 1990725"/>
                  <a:gd name="connsiteX66" fmla="*/ 1238250 w 1581733"/>
                  <a:gd name="connsiteY66" fmla="*/ 1504950 h 1990725"/>
                  <a:gd name="connsiteX67" fmla="*/ 1257300 w 1581733"/>
                  <a:gd name="connsiteY67" fmla="*/ 1562100 h 1990725"/>
                  <a:gd name="connsiteX68" fmla="*/ 1266825 w 1581733"/>
                  <a:gd name="connsiteY68" fmla="*/ 1590675 h 1990725"/>
                  <a:gd name="connsiteX69" fmla="*/ 1266825 w 1581733"/>
                  <a:gd name="connsiteY69" fmla="*/ 1638300 h 1990725"/>
                  <a:gd name="connsiteX70" fmla="*/ 1285875 w 1581733"/>
                  <a:gd name="connsiteY70" fmla="*/ 1685925 h 1990725"/>
                  <a:gd name="connsiteX71" fmla="*/ 1285875 w 1581733"/>
                  <a:gd name="connsiteY71" fmla="*/ 1743075 h 1990725"/>
                  <a:gd name="connsiteX72" fmla="*/ 1295400 w 1581733"/>
                  <a:gd name="connsiteY72" fmla="*/ 1800225 h 1990725"/>
                  <a:gd name="connsiteX73" fmla="*/ 1285875 w 1581733"/>
                  <a:gd name="connsiteY73" fmla="*/ 1838325 h 1990725"/>
                  <a:gd name="connsiteX74" fmla="*/ 1295400 w 1581733"/>
                  <a:gd name="connsiteY74" fmla="*/ 1876425 h 1990725"/>
                  <a:gd name="connsiteX75" fmla="*/ 1314450 w 1581733"/>
                  <a:gd name="connsiteY75" fmla="*/ 1933575 h 1990725"/>
                  <a:gd name="connsiteX76" fmla="*/ 1285875 w 1581733"/>
                  <a:gd name="connsiteY76" fmla="*/ 1962150 h 1990725"/>
                  <a:gd name="connsiteX77" fmla="*/ 1314450 w 1581733"/>
                  <a:gd name="connsiteY77" fmla="*/ 1990725 h 1990725"/>
                  <a:gd name="connsiteX78" fmla="*/ 1362075 w 1581733"/>
                  <a:gd name="connsiteY78" fmla="*/ 1924050 h 1990725"/>
                  <a:gd name="connsiteX79" fmla="*/ 1362075 w 1581733"/>
                  <a:gd name="connsiteY79" fmla="*/ 1857375 h 1990725"/>
                  <a:gd name="connsiteX80" fmla="*/ 1371600 w 1581733"/>
                  <a:gd name="connsiteY80" fmla="*/ 1800225 h 1990725"/>
                  <a:gd name="connsiteX81" fmla="*/ 1371600 w 1581733"/>
                  <a:gd name="connsiteY81" fmla="*/ 1752600 h 1990725"/>
                  <a:gd name="connsiteX82" fmla="*/ 1371600 w 1581733"/>
                  <a:gd name="connsiteY82" fmla="*/ 1685925 h 1990725"/>
                  <a:gd name="connsiteX83" fmla="*/ 1381125 w 1581733"/>
                  <a:gd name="connsiteY83" fmla="*/ 1628775 h 1990725"/>
                  <a:gd name="connsiteX84" fmla="*/ 1390650 w 1581733"/>
                  <a:gd name="connsiteY84" fmla="*/ 1562100 h 1990725"/>
                  <a:gd name="connsiteX85" fmla="*/ 1381125 w 1581733"/>
                  <a:gd name="connsiteY85" fmla="*/ 1504950 h 1990725"/>
                  <a:gd name="connsiteX86" fmla="*/ 1409700 w 1581733"/>
                  <a:gd name="connsiteY86" fmla="*/ 1457325 h 1990725"/>
                  <a:gd name="connsiteX87" fmla="*/ 1381125 w 1581733"/>
                  <a:gd name="connsiteY87" fmla="*/ 1419225 h 1990725"/>
                  <a:gd name="connsiteX88" fmla="*/ 1409700 w 1581733"/>
                  <a:gd name="connsiteY88" fmla="*/ 1352550 h 1990725"/>
                  <a:gd name="connsiteX89" fmla="*/ 1409700 w 1581733"/>
                  <a:gd name="connsiteY89" fmla="*/ 1285875 h 1990725"/>
                  <a:gd name="connsiteX90" fmla="*/ 1390650 w 1581733"/>
                  <a:gd name="connsiteY90" fmla="*/ 1238250 h 1990725"/>
                  <a:gd name="connsiteX91" fmla="*/ 1400175 w 1581733"/>
                  <a:gd name="connsiteY91" fmla="*/ 1181100 h 1990725"/>
                  <a:gd name="connsiteX92" fmla="*/ 1400175 w 1581733"/>
                  <a:gd name="connsiteY92" fmla="*/ 1152525 h 1990725"/>
                  <a:gd name="connsiteX93" fmla="*/ 1409700 w 1581733"/>
                  <a:gd name="connsiteY93" fmla="*/ 1085850 h 1990725"/>
                  <a:gd name="connsiteX94" fmla="*/ 1409700 w 1581733"/>
                  <a:gd name="connsiteY94" fmla="*/ 1047750 h 1990725"/>
                  <a:gd name="connsiteX95" fmla="*/ 1400175 w 1581733"/>
                  <a:gd name="connsiteY95" fmla="*/ 981075 h 1990725"/>
                  <a:gd name="connsiteX96" fmla="*/ 1409700 w 1581733"/>
                  <a:gd name="connsiteY96" fmla="*/ 933450 h 1990725"/>
                  <a:gd name="connsiteX97" fmla="*/ 1428750 w 1581733"/>
                  <a:gd name="connsiteY97" fmla="*/ 866775 h 1990725"/>
                  <a:gd name="connsiteX98" fmla="*/ 1447800 w 1581733"/>
                  <a:gd name="connsiteY98" fmla="*/ 819150 h 1990725"/>
                  <a:gd name="connsiteX99" fmla="*/ 1428750 w 1581733"/>
                  <a:gd name="connsiteY99" fmla="*/ 781050 h 1990725"/>
                  <a:gd name="connsiteX100" fmla="*/ 1447800 w 1581733"/>
                  <a:gd name="connsiteY100" fmla="*/ 733425 h 1990725"/>
                  <a:gd name="connsiteX101" fmla="*/ 1466850 w 1581733"/>
                  <a:gd name="connsiteY101" fmla="*/ 676275 h 1990725"/>
                  <a:gd name="connsiteX102" fmla="*/ 1514475 w 1581733"/>
                  <a:gd name="connsiteY102" fmla="*/ 666750 h 1990725"/>
                  <a:gd name="connsiteX103" fmla="*/ 1495425 w 1581733"/>
                  <a:gd name="connsiteY103" fmla="*/ 600075 h 1990725"/>
                  <a:gd name="connsiteX104" fmla="*/ 1514475 w 1581733"/>
                  <a:gd name="connsiteY104" fmla="*/ 533400 h 1990725"/>
                  <a:gd name="connsiteX105" fmla="*/ 1524000 w 1581733"/>
                  <a:gd name="connsiteY105" fmla="*/ 485775 h 1990725"/>
                  <a:gd name="connsiteX106" fmla="*/ 1524000 w 1581733"/>
                  <a:gd name="connsiteY106" fmla="*/ 428625 h 1990725"/>
                  <a:gd name="connsiteX107" fmla="*/ 1543050 w 1581733"/>
                  <a:gd name="connsiteY107" fmla="*/ 361950 h 1990725"/>
                  <a:gd name="connsiteX108" fmla="*/ 1533525 w 1581733"/>
                  <a:gd name="connsiteY108" fmla="*/ 314325 h 1990725"/>
                  <a:gd name="connsiteX109" fmla="*/ 1533525 w 1581733"/>
                  <a:gd name="connsiteY109" fmla="*/ 247650 h 1990725"/>
                  <a:gd name="connsiteX110" fmla="*/ 1543050 w 1581733"/>
                  <a:gd name="connsiteY110" fmla="*/ 190500 h 1990725"/>
                  <a:gd name="connsiteX111" fmla="*/ 1571625 w 1581733"/>
                  <a:gd name="connsiteY111" fmla="*/ 142875 h 1990725"/>
                  <a:gd name="connsiteX112" fmla="*/ 1552575 w 1581733"/>
                  <a:gd name="connsiteY112" fmla="*/ 95250 h 1990725"/>
                  <a:gd name="connsiteX113" fmla="*/ 1581150 w 1581733"/>
                  <a:gd name="connsiteY113" fmla="*/ 57150 h 1990725"/>
                  <a:gd name="connsiteX114" fmla="*/ 1571625 w 1581733"/>
                  <a:gd name="connsiteY114" fmla="*/ 0 h 1990725"/>
                  <a:gd name="connsiteX0" fmla="*/ 41827 w 1623560"/>
                  <a:gd name="connsiteY0" fmla="*/ 47625 h 1990725"/>
                  <a:gd name="connsiteX1" fmla="*/ 3727 w 1623560"/>
                  <a:gd name="connsiteY1" fmla="*/ 85725 h 1990725"/>
                  <a:gd name="connsiteX2" fmla="*/ 146602 w 1623560"/>
                  <a:gd name="connsiteY2" fmla="*/ 28575 h 1990725"/>
                  <a:gd name="connsiteX3" fmla="*/ 213277 w 1623560"/>
                  <a:gd name="connsiteY3" fmla="*/ 9525 h 1990725"/>
                  <a:gd name="connsiteX4" fmla="*/ 327577 w 1623560"/>
                  <a:gd name="connsiteY4" fmla="*/ 19050 h 1990725"/>
                  <a:gd name="connsiteX5" fmla="*/ 346627 w 1623560"/>
                  <a:gd name="connsiteY5" fmla="*/ 47625 h 1990725"/>
                  <a:gd name="connsiteX6" fmla="*/ 356152 w 1623560"/>
                  <a:gd name="connsiteY6" fmla="*/ 95250 h 1990725"/>
                  <a:gd name="connsiteX7" fmla="*/ 365677 w 1623560"/>
                  <a:gd name="connsiteY7" fmla="*/ 333375 h 1990725"/>
                  <a:gd name="connsiteX8" fmla="*/ 394252 w 1623560"/>
                  <a:gd name="connsiteY8" fmla="*/ 495300 h 1990725"/>
                  <a:gd name="connsiteX9" fmla="*/ 403777 w 1623560"/>
                  <a:gd name="connsiteY9" fmla="*/ 523875 h 1990725"/>
                  <a:gd name="connsiteX10" fmla="*/ 422827 w 1623560"/>
                  <a:gd name="connsiteY10" fmla="*/ 600075 h 1990725"/>
                  <a:gd name="connsiteX11" fmla="*/ 413302 w 1623560"/>
                  <a:gd name="connsiteY11" fmla="*/ 647700 h 1990725"/>
                  <a:gd name="connsiteX12" fmla="*/ 422827 w 1623560"/>
                  <a:gd name="connsiteY12" fmla="*/ 666750 h 1990725"/>
                  <a:gd name="connsiteX13" fmla="*/ 451402 w 1623560"/>
                  <a:gd name="connsiteY13" fmla="*/ 695325 h 1990725"/>
                  <a:gd name="connsiteX14" fmla="*/ 470454 w 1623560"/>
                  <a:gd name="connsiteY14" fmla="*/ 762000 h 1990725"/>
                  <a:gd name="connsiteX15" fmla="*/ 470452 w 1623560"/>
                  <a:gd name="connsiteY15" fmla="*/ 819150 h 1990725"/>
                  <a:gd name="connsiteX16" fmla="*/ 479977 w 1623560"/>
                  <a:gd name="connsiteY16" fmla="*/ 876300 h 1990725"/>
                  <a:gd name="connsiteX17" fmla="*/ 489502 w 1623560"/>
                  <a:gd name="connsiteY17" fmla="*/ 904875 h 1990725"/>
                  <a:gd name="connsiteX18" fmla="*/ 479977 w 1623560"/>
                  <a:gd name="connsiteY18" fmla="*/ 952500 h 1990725"/>
                  <a:gd name="connsiteX19" fmla="*/ 499027 w 1623560"/>
                  <a:gd name="connsiteY19" fmla="*/ 1000125 h 1990725"/>
                  <a:gd name="connsiteX20" fmla="*/ 499027 w 1623560"/>
                  <a:gd name="connsiteY20" fmla="*/ 1028700 h 1990725"/>
                  <a:gd name="connsiteX21" fmla="*/ 508552 w 1623560"/>
                  <a:gd name="connsiteY21" fmla="*/ 1076325 h 1990725"/>
                  <a:gd name="connsiteX22" fmla="*/ 508552 w 1623560"/>
                  <a:gd name="connsiteY22" fmla="*/ 1123950 h 1990725"/>
                  <a:gd name="connsiteX23" fmla="*/ 518077 w 1623560"/>
                  <a:gd name="connsiteY23" fmla="*/ 1162050 h 1990725"/>
                  <a:gd name="connsiteX24" fmla="*/ 508552 w 1623560"/>
                  <a:gd name="connsiteY24" fmla="*/ 1181100 h 1990725"/>
                  <a:gd name="connsiteX25" fmla="*/ 527602 w 1623560"/>
                  <a:gd name="connsiteY25" fmla="*/ 1219200 h 1990725"/>
                  <a:gd name="connsiteX26" fmla="*/ 527602 w 1623560"/>
                  <a:gd name="connsiteY26" fmla="*/ 1266825 h 1990725"/>
                  <a:gd name="connsiteX27" fmla="*/ 546652 w 1623560"/>
                  <a:gd name="connsiteY27" fmla="*/ 1314450 h 1990725"/>
                  <a:gd name="connsiteX28" fmla="*/ 546652 w 1623560"/>
                  <a:gd name="connsiteY28" fmla="*/ 1362075 h 1990725"/>
                  <a:gd name="connsiteX29" fmla="*/ 584752 w 1623560"/>
                  <a:gd name="connsiteY29" fmla="*/ 1400175 h 1990725"/>
                  <a:gd name="connsiteX30" fmla="*/ 613327 w 1623560"/>
                  <a:gd name="connsiteY30" fmla="*/ 1362075 h 1990725"/>
                  <a:gd name="connsiteX31" fmla="*/ 622852 w 1623560"/>
                  <a:gd name="connsiteY31" fmla="*/ 1314450 h 1990725"/>
                  <a:gd name="connsiteX32" fmla="*/ 641902 w 1623560"/>
                  <a:gd name="connsiteY32" fmla="*/ 1257300 h 1990725"/>
                  <a:gd name="connsiteX33" fmla="*/ 641902 w 1623560"/>
                  <a:gd name="connsiteY33" fmla="*/ 1219200 h 1990725"/>
                  <a:gd name="connsiteX34" fmla="*/ 660952 w 1623560"/>
                  <a:gd name="connsiteY34" fmla="*/ 1152525 h 1990725"/>
                  <a:gd name="connsiteX35" fmla="*/ 651427 w 1623560"/>
                  <a:gd name="connsiteY35" fmla="*/ 1085850 h 1990725"/>
                  <a:gd name="connsiteX36" fmla="*/ 660952 w 1623560"/>
                  <a:gd name="connsiteY36" fmla="*/ 1057275 h 1990725"/>
                  <a:gd name="connsiteX37" fmla="*/ 680002 w 1623560"/>
                  <a:gd name="connsiteY37" fmla="*/ 990600 h 1990725"/>
                  <a:gd name="connsiteX38" fmla="*/ 689527 w 1623560"/>
                  <a:gd name="connsiteY38" fmla="*/ 942975 h 1990725"/>
                  <a:gd name="connsiteX39" fmla="*/ 699052 w 1623560"/>
                  <a:gd name="connsiteY39" fmla="*/ 895350 h 1990725"/>
                  <a:gd name="connsiteX40" fmla="*/ 718102 w 1623560"/>
                  <a:gd name="connsiteY40" fmla="*/ 847725 h 1990725"/>
                  <a:gd name="connsiteX41" fmla="*/ 765727 w 1623560"/>
                  <a:gd name="connsiteY41" fmla="*/ 904875 h 1990725"/>
                  <a:gd name="connsiteX42" fmla="*/ 765727 w 1623560"/>
                  <a:gd name="connsiteY42" fmla="*/ 952500 h 1990725"/>
                  <a:gd name="connsiteX43" fmla="*/ 784777 w 1623560"/>
                  <a:gd name="connsiteY43" fmla="*/ 1009650 h 1990725"/>
                  <a:gd name="connsiteX44" fmla="*/ 889552 w 1623560"/>
                  <a:gd name="connsiteY44" fmla="*/ 1047750 h 1990725"/>
                  <a:gd name="connsiteX45" fmla="*/ 851452 w 1623560"/>
                  <a:gd name="connsiteY45" fmla="*/ 1019175 h 1990725"/>
                  <a:gd name="connsiteX46" fmla="*/ 899077 w 1623560"/>
                  <a:gd name="connsiteY46" fmla="*/ 1000125 h 1990725"/>
                  <a:gd name="connsiteX47" fmla="*/ 927652 w 1623560"/>
                  <a:gd name="connsiteY47" fmla="*/ 942975 h 1990725"/>
                  <a:gd name="connsiteX48" fmla="*/ 956227 w 1623560"/>
                  <a:gd name="connsiteY48" fmla="*/ 885825 h 1990725"/>
                  <a:gd name="connsiteX49" fmla="*/ 937177 w 1623560"/>
                  <a:gd name="connsiteY49" fmla="*/ 819150 h 1990725"/>
                  <a:gd name="connsiteX50" fmla="*/ 984802 w 1623560"/>
                  <a:gd name="connsiteY50" fmla="*/ 762000 h 1990725"/>
                  <a:gd name="connsiteX51" fmla="*/ 1041952 w 1623560"/>
                  <a:gd name="connsiteY51" fmla="*/ 762000 h 1990725"/>
                  <a:gd name="connsiteX52" fmla="*/ 1099102 w 1623560"/>
                  <a:gd name="connsiteY52" fmla="*/ 762000 h 1990725"/>
                  <a:gd name="connsiteX53" fmla="*/ 1146727 w 1623560"/>
                  <a:gd name="connsiteY53" fmla="*/ 809625 h 1990725"/>
                  <a:gd name="connsiteX54" fmla="*/ 1165777 w 1623560"/>
                  <a:gd name="connsiteY54" fmla="*/ 857250 h 1990725"/>
                  <a:gd name="connsiteX55" fmla="*/ 1184827 w 1623560"/>
                  <a:gd name="connsiteY55" fmla="*/ 914400 h 1990725"/>
                  <a:gd name="connsiteX56" fmla="*/ 1203877 w 1623560"/>
                  <a:gd name="connsiteY56" fmla="*/ 971550 h 1990725"/>
                  <a:gd name="connsiteX57" fmla="*/ 1222927 w 1623560"/>
                  <a:gd name="connsiteY57" fmla="*/ 1028700 h 1990725"/>
                  <a:gd name="connsiteX58" fmla="*/ 1213402 w 1623560"/>
                  <a:gd name="connsiteY58" fmla="*/ 1057275 h 1990725"/>
                  <a:gd name="connsiteX59" fmla="*/ 1241977 w 1623560"/>
                  <a:gd name="connsiteY59" fmla="*/ 1114425 h 1990725"/>
                  <a:gd name="connsiteX60" fmla="*/ 1241977 w 1623560"/>
                  <a:gd name="connsiteY60" fmla="*/ 1162050 h 1990725"/>
                  <a:gd name="connsiteX61" fmla="*/ 1241977 w 1623560"/>
                  <a:gd name="connsiteY61" fmla="*/ 1209675 h 1990725"/>
                  <a:gd name="connsiteX62" fmla="*/ 1222927 w 1623560"/>
                  <a:gd name="connsiteY62" fmla="*/ 1238250 h 1990725"/>
                  <a:gd name="connsiteX63" fmla="*/ 1232452 w 1623560"/>
                  <a:gd name="connsiteY63" fmla="*/ 1276350 h 1990725"/>
                  <a:gd name="connsiteX64" fmla="*/ 1241977 w 1623560"/>
                  <a:gd name="connsiteY64" fmla="*/ 1333500 h 1990725"/>
                  <a:gd name="connsiteX65" fmla="*/ 1261027 w 1623560"/>
                  <a:gd name="connsiteY65" fmla="*/ 1390650 h 1990725"/>
                  <a:gd name="connsiteX66" fmla="*/ 1261027 w 1623560"/>
                  <a:gd name="connsiteY66" fmla="*/ 1447800 h 1990725"/>
                  <a:gd name="connsiteX67" fmla="*/ 1280077 w 1623560"/>
                  <a:gd name="connsiteY67" fmla="*/ 1504950 h 1990725"/>
                  <a:gd name="connsiteX68" fmla="*/ 1299127 w 1623560"/>
                  <a:gd name="connsiteY68" fmla="*/ 1562100 h 1990725"/>
                  <a:gd name="connsiteX69" fmla="*/ 1308652 w 1623560"/>
                  <a:gd name="connsiteY69" fmla="*/ 1590675 h 1990725"/>
                  <a:gd name="connsiteX70" fmla="*/ 1308652 w 1623560"/>
                  <a:gd name="connsiteY70" fmla="*/ 1638300 h 1990725"/>
                  <a:gd name="connsiteX71" fmla="*/ 1327702 w 1623560"/>
                  <a:gd name="connsiteY71" fmla="*/ 1685925 h 1990725"/>
                  <a:gd name="connsiteX72" fmla="*/ 1327702 w 1623560"/>
                  <a:gd name="connsiteY72" fmla="*/ 1743075 h 1990725"/>
                  <a:gd name="connsiteX73" fmla="*/ 1337227 w 1623560"/>
                  <a:gd name="connsiteY73" fmla="*/ 1800225 h 1990725"/>
                  <a:gd name="connsiteX74" fmla="*/ 1327702 w 1623560"/>
                  <a:gd name="connsiteY74" fmla="*/ 1838325 h 1990725"/>
                  <a:gd name="connsiteX75" fmla="*/ 1337227 w 1623560"/>
                  <a:gd name="connsiteY75" fmla="*/ 1876425 h 1990725"/>
                  <a:gd name="connsiteX76" fmla="*/ 1356277 w 1623560"/>
                  <a:gd name="connsiteY76" fmla="*/ 1933575 h 1990725"/>
                  <a:gd name="connsiteX77" fmla="*/ 1327702 w 1623560"/>
                  <a:gd name="connsiteY77" fmla="*/ 1962150 h 1990725"/>
                  <a:gd name="connsiteX78" fmla="*/ 1356277 w 1623560"/>
                  <a:gd name="connsiteY78" fmla="*/ 1990725 h 1990725"/>
                  <a:gd name="connsiteX79" fmla="*/ 1403902 w 1623560"/>
                  <a:gd name="connsiteY79" fmla="*/ 1924050 h 1990725"/>
                  <a:gd name="connsiteX80" fmla="*/ 1403902 w 1623560"/>
                  <a:gd name="connsiteY80" fmla="*/ 1857375 h 1990725"/>
                  <a:gd name="connsiteX81" fmla="*/ 1413427 w 1623560"/>
                  <a:gd name="connsiteY81" fmla="*/ 1800225 h 1990725"/>
                  <a:gd name="connsiteX82" fmla="*/ 1413427 w 1623560"/>
                  <a:gd name="connsiteY82" fmla="*/ 1752600 h 1990725"/>
                  <a:gd name="connsiteX83" fmla="*/ 1413427 w 1623560"/>
                  <a:gd name="connsiteY83" fmla="*/ 1685925 h 1990725"/>
                  <a:gd name="connsiteX84" fmla="*/ 1422952 w 1623560"/>
                  <a:gd name="connsiteY84" fmla="*/ 1628775 h 1990725"/>
                  <a:gd name="connsiteX85" fmla="*/ 1432477 w 1623560"/>
                  <a:gd name="connsiteY85" fmla="*/ 1562100 h 1990725"/>
                  <a:gd name="connsiteX86" fmla="*/ 1422952 w 1623560"/>
                  <a:gd name="connsiteY86" fmla="*/ 1504950 h 1990725"/>
                  <a:gd name="connsiteX87" fmla="*/ 1451527 w 1623560"/>
                  <a:gd name="connsiteY87" fmla="*/ 1457325 h 1990725"/>
                  <a:gd name="connsiteX88" fmla="*/ 1422952 w 1623560"/>
                  <a:gd name="connsiteY88" fmla="*/ 1419225 h 1990725"/>
                  <a:gd name="connsiteX89" fmla="*/ 1451527 w 1623560"/>
                  <a:gd name="connsiteY89" fmla="*/ 1352550 h 1990725"/>
                  <a:gd name="connsiteX90" fmla="*/ 1451527 w 1623560"/>
                  <a:gd name="connsiteY90" fmla="*/ 1285875 h 1990725"/>
                  <a:gd name="connsiteX91" fmla="*/ 1432477 w 1623560"/>
                  <a:gd name="connsiteY91" fmla="*/ 1238250 h 1990725"/>
                  <a:gd name="connsiteX92" fmla="*/ 1442002 w 1623560"/>
                  <a:gd name="connsiteY92" fmla="*/ 1181100 h 1990725"/>
                  <a:gd name="connsiteX93" fmla="*/ 1442002 w 1623560"/>
                  <a:gd name="connsiteY93" fmla="*/ 1152525 h 1990725"/>
                  <a:gd name="connsiteX94" fmla="*/ 1451527 w 1623560"/>
                  <a:gd name="connsiteY94" fmla="*/ 1085850 h 1990725"/>
                  <a:gd name="connsiteX95" fmla="*/ 1451527 w 1623560"/>
                  <a:gd name="connsiteY95" fmla="*/ 1047750 h 1990725"/>
                  <a:gd name="connsiteX96" fmla="*/ 1442002 w 1623560"/>
                  <a:gd name="connsiteY96" fmla="*/ 981075 h 1990725"/>
                  <a:gd name="connsiteX97" fmla="*/ 1451527 w 1623560"/>
                  <a:gd name="connsiteY97" fmla="*/ 933450 h 1990725"/>
                  <a:gd name="connsiteX98" fmla="*/ 1470577 w 1623560"/>
                  <a:gd name="connsiteY98" fmla="*/ 866775 h 1990725"/>
                  <a:gd name="connsiteX99" fmla="*/ 1489627 w 1623560"/>
                  <a:gd name="connsiteY99" fmla="*/ 819150 h 1990725"/>
                  <a:gd name="connsiteX100" fmla="*/ 1470577 w 1623560"/>
                  <a:gd name="connsiteY100" fmla="*/ 781050 h 1990725"/>
                  <a:gd name="connsiteX101" fmla="*/ 1489627 w 1623560"/>
                  <a:gd name="connsiteY101" fmla="*/ 733425 h 1990725"/>
                  <a:gd name="connsiteX102" fmla="*/ 1508677 w 1623560"/>
                  <a:gd name="connsiteY102" fmla="*/ 676275 h 1990725"/>
                  <a:gd name="connsiteX103" fmla="*/ 1556302 w 1623560"/>
                  <a:gd name="connsiteY103" fmla="*/ 666750 h 1990725"/>
                  <a:gd name="connsiteX104" fmla="*/ 1537252 w 1623560"/>
                  <a:gd name="connsiteY104" fmla="*/ 600075 h 1990725"/>
                  <a:gd name="connsiteX105" fmla="*/ 1556302 w 1623560"/>
                  <a:gd name="connsiteY105" fmla="*/ 533400 h 1990725"/>
                  <a:gd name="connsiteX106" fmla="*/ 1565827 w 1623560"/>
                  <a:gd name="connsiteY106" fmla="*/ 485775 h 1990725"/>
                  <a:gd name="connsiteX107" fmla="*/ 1565827 w 1623560"/>
                  <a:gd name="connsiteY107" fmla="*/ 428625 h 1990725"/>
                  <a:gd name="connsiteX108" fmla="*/ 1584877 w 1623560"/>
                  <a:gd name="connsiteY108" fmla="*/ 361950 h 1990725"/>
                  <a:gd name="connsiteX109" fmla="*/ 1575352 w 1623560"/>
                  <a:gd name="connsiteY109" fmla="*/ 314325 h 1990725"/>
                  <a:gd name="connsiteX110" fmla="*/ 1575352 w 1623560"/>
                  <a:gd name="connsiteY110" fmla="*/ 247650 h 1990725"/>
                  <a:gd name="connsiteX111" fmla="*/ 1584877 w 1623560"/>
                  <a:gd name="connsiteY111" fmla="*/ 190500 h 1990725"/>
                  <a:gd name="connsiteX112" fmla="*/ 1613452 w 1623560"/>
                  <a:gd name="connsiteY112" fmla="*/ 142875 h 1990725"/>
                  <a:gd name="connsiteX113" fmla="*/ 1594402 w 1623560"/>
                  <a:gd name="connsiteY113" fmla="*/ 95250 h 1990725"/>
                  <a:gd name="connsiteX114" fmla="*/ 1622977 w 1623560"/>
                  <a:gd name="connsiteY114" fmla="*/ 57150 h 1990725"/>
                  <a:gd name="connsiteX115" fmla="*/ 1613452 w 1623560"/>
                  <a:gd name="connsiteY115" fmla="*/ 0 h 1990725"/>
                  <a:gd name="connsiteX0" fmla="*/ 122238 w 1703971"/>
                  <a:gd name="connsiteY0" fmla="*/ 47625 h 1990725"/>
                  <a:gd name="connsiteX1" fmla="*/ 84138 w 1703971"/>
                  <a:gd name="connsiteY1" fmla="*/ 85725 h 1990725"/>
                  <a:gd name="connsiteX2" fmla="*/ 4211 w 1703971"/>
                  <a:gd name="connsiteY2" fmla="*/ 104775 h 1990725"/>
                  <a:gd name="connsiteX3" fmla="*/ 227013 w 1703971"/>
                  <a:gd name="connsiteY3" fmla="*/ 28575 h 1990725"/>
                  <a:gd name="connsiteX4" fmla="*/ 293688 w 1703971"/>
                  <a:gd name="connsiteY4" fmla="*/ 9525 h 1990725"/>
                  <a:gd name="connsiteX5" fmla="*/ 407988 w 1703971"/>
                  <a:gd name="connsiteY5" fmla="*/ 19050 h 1990725"/>
                  <a:gd name="connsiteX6" fmla="*/ 427038 w 1703971"/>
                  <a:gd name="connsiteY6" fmla="*/ 47625 h 1990725"/>
                  <a:gd name="connsiteX7" fmla="*/ 436563 w 1703971"/>
                  <a:gd name="connsiteY7" fmla="*/ 95250 h 1990725"/>
                  <a:gd name="connsiteX8" fmla="*/ 446088 w 1703971"/>
                  <a:gd name="connsiteY8" fmla="*/ 333375 h 1990725"/>
                  <a:gd name="connsiteX9" fmla="*/ 474663 w 1703971"/>
                  <a:gd name="connsiteY9" fmla="*/ 495300 h 1990725"/>
                  <a:gd name="connsiteX10" fmla="*/ 484188 w 1703971"/>
                  <a:gd name="connsiteY10" fmla="*/ 523875 h 1990725"/>
                  <a:gd name="connsiteX11" fmla="*/ 503238 w 1703971"/>
                  <a:gd name="connsiteY11" fmla="*/ 600075 h 1990725"/>
                  <a:gd name="connsiteX12" fmla="*/ 493713 w 1703971"/>
                  <a:gd name="connsiteY12" fmla="*/ 647700 h 1990725"/>
                  <a:gd name="connsiteX13" fmla="*/ 503238 w 1703971"/>
                  <a:gd name="connsiteY13" fmla="*/ 666750 h 1990725"/>
                  <a:gd name="connsiteX14" fmla="*/ 531813 w 1703971"/>
                  <a:gd name="connsiteY14" fmla="*/ 695325 h 1990725"/>
                  <a:gd name="connsiteX15" fmla="*/ 550865 w 1703971"/>
                  <a:gd name="connsiteY15" fmla="*/ 762000 h 1990725"/>
                  <a:gd name="connsiteX16" fmla="*/ 550863 w 1703971"/>
                  <a:gd name="connsiteY16" fmla="*/ 819150 h 1990725"/>
                  <a:gd name="connsiteX17" fmla="*/ 560388 w 1703971"/>
                  <a:gd name="connsiteY17" fmla="*/ 876300 h 1990725"/>
                  <a:gd name="connsiteX18" fmla="*/ 569913 w 1703971"/>
                  <a:gd name="connsiteY18" fmla="*/ 904875 h 1990725"/>
                  <a:gd name="connsiteX19" fmla="*/ 560388 w 1703971"/>
                  <a:gd name="connsiteY19" fmla="*/ 952500 h 1990725"/>
                  <a:gd name="connsiteX20" fmla="*/ 579438 w 1703971"/>
                  <a:gd name="connsiteY20" fmla="*/ 1000125 h 1990725"/>
                  <a:gd name="connsiteX21" fmla="*/ 579438 w 1703971"/>
                  <a:gd name="connsiteY21" fmla="*/ 1028700 h 1990725"/>
                  <a:gd name="connsiteX22" fmla="*/ 588963 w 1703971"/>
                  <a:gd name="connsiteY22" fmla="*/ 1076325 h 1990725"/>
                  <a:gd name="connsiteX23" fmla="*/ 588963 w 1703971"/>
                  <a:gd name="connsiteY23" fmla="*/ 1123950 h 1990725"/>
                  <a:gd name="connsiteX24" fmla="*/ 598488 w 1703971"/>
                  <a:gd name="connsiteY24" fmla="*/ 1162050 h 1990725"/>
                  <a:gd name="connsiteX25" fmla="*/ 588963 w 1703971"/>
                  <a:gd name="connsiteY25" fmla="*/ 1181100 h 1990725"/>
                  <a:gd name="connsiteX26" fmla="*/ 608013 w 1703971"/>
                  <a:gd name="connsiteY26" fmla="*/ 1219200 h 1990725"/>
                  <a:gd name="connsiteX27" fmla="*/ 608013 w 1703971"/>
                  <a:gd name="connsiteY27" fmla="*/ 1266825 h 1990725"/>
                  <a:gd name="connsiteX28" fmla="*/ 627063 w 1703971"/>
                  <a:gd name="connsiteY28" fmla="*/ 1314450 h 1990725"/>
                  <a:gd name="connsiteX29" fmla="*/ 627063 w 1703971"/>
                  <a:gd name="connsiteY29" fmla="*/ 1362075 h 1990725"/>
                  <a:gd name="connsiteX30" fmla="*/ 665163 w 1703971"/>
                  <a:gd name="connsiteY30" fmla="*/ 1400175 h 1990725"/>
                  <a:gd name="connsiteX31" fmla="*/ 693738 w 1703971"/>
                  <a:gd name="connsiteY31" fmla="*/ 1362075 h 1990725"/>
                  <a:gd name="connsiteX32" fmla="*/ 703263 w 1703971"/>
                  <a:gd name="connsiteY32" fmla="*/ 1314450 h 1990725"/>
                  <a:gd name="connsiteX33" fmla="*/ 722313 w 1703971"/>
                  <a:gd name="connsiteY33" fmla="*/ 1257300 h 1990725"/>
                  <a:gd name="connsiteX34" fmla="*/ 722313 w 1703971"/>
                  <a:gd name="connsiteY34" fmla="*/ 1219200 h 1990725"/>
                  <a:gd name="connsiteX35" fmla="*/ 741363 w 1703971"/>
                  <a:gd name="connsiteY35" fmla="*/ 1152525 h 1990725"/>
                  <a:gd name="connsiteX36" fmla="*/ 731838 w 1703971"/>
                  <a:gd name="connsiteY36" fmla="*/ 1085850 h 1990725"/>
                  <a:gd name="connsiteX37" fmla="*/ 741363 w 1703971"/>
                  <a:gd name="connsiteY37" fmla="*/ 1057275 h 1990725"/>
                  <a:gd name="connsiteX38" fmla="*/ 760413 w 1703971"/>
                  <a:gd name="connsiteY38" fmla="*/ 990600 h 1990725"/>
                  <a:gd name="connsiteX39" fmla="*/ 769938 w 1703971"/>
                  <a:gd name="connsiteY39" fmla="*/ 942975 h 1990725"/>
                  <a:gd name="connsiteX40" fmla="*/ 779463 w 1703971"/>
                  <a:gd name="connsiteY40" fmla="*/ 895350 h 1990725"/>
                  <a:gd name="connsiteX41" fmla="*/ 798513 w 1703971"/>
                  <a:gd name="connsiteY41" fmla="*/ 847725 h 1990725"/>
                  <a:gd name="connsiteX42" fmla="*/ 846138 w 1703971"/>
                  <a:gd name="connsiteY42" fmla="*/ 904875 h 1990725"/>
                  <a:gd name="connsiteX43" fmla="*/ 846138 w 1703971"/>
                  <a:gd name="connsiteY43" fmla="*/ 952500 h 1990725"/>
                  <a:gd name="connsiteX44" fmla="*/ 865188 w 1703971"/>
                  <a:gd name="connsiteY44" fmla="*/ 1009650 h 1990725"/>
                  <a:gd name="connsiteX45" fmla="*/ 969963 w 1703971"/>
                  <a:gd name="connsiteY45" fmla="*/ 1047750 h 1990725"/>
                  <a:gd name="connsiteX46" fmla="*/ 931863 w 1703971"/>
                  <a:gd name="connsiteY46" fmla="*/ 1019175 h 1990725"/>
                  <a:gd name="connsiteX47" fmla="*/ 979488 w 1703971"/>
                  <a:gd name="connsiteY47" fmla="*/ 1000125 h 1990725"/>
                  <a:gd name="connsiteX48" fmla="*/ 1008063 w 1703971"/>
                  <a:gd name="connsiteY48" fmla="*/ 942975 h 1990725"/>
                  <a:gd name="connsiteX49" fmla="*/ 1036638 w 1703971"/>
                  <a:gd name="connsiteY49" fmla="*/ 885825 h 1990725"/>
                  <a:gd name="connsiteX50" fmla="*/ 1017588 w 1703971"/>
                  <a:gd name="connsiteY50" fmla="*/ 819150 h 1990725"/>
                  <a:gd name="connsiteX51" fmla="*/ 1065213 w 1703971"/>
                  <a:gd name="connsiteY51" fmla="*/ 762000 h 1990725"/>
                  <a:gd name="connsiteX52" fmla="*/ 1122363 w 1703971"/>
                  <a:gd name="connsiteY52" fmla="*/ 762000 h 1990725"/>
                  <a:gd name="connsiteX53" fmla="*/ 1179513 w 1703971"/>
                  <a:gd name="connsiteY53" fmla="*/ 762000 h 1990725"/>
                  <a:gd name="connsiteX54" fmla="*/ 1227138 w 1703971"/>
                  <a:gd name="connsiteY54" fmla="*/ 809625 h 1990725"/>
                  <a:gd name="connsiteX55" fmla="*/ 1246188 w 1703971"/>
                  <a:gd name="connsiteY55" fmla="*/ 857250 h 1990725"/>
                  <a:gd name="connsiteX56" fmla="*/ 1265238 w 1703971"/>
                  <a:gd name="connsiteY56" fmla="*/ 914400 h 1990725"/>
                  <a:gd name="connsiteX57" fmla="*/ 1284288 w 1703971"/>
                  <a:gd name="connsiteY57" fmla="*/ 971550 h 1990725"/>
                  <a:gd name="connsiteX58" fmla="*/ 1303338 w 1703971"/>
                  <a:gd name="connsiteY58" fmla="*/ 1028700 h 1990725"/>
                  <a:gd name="connsiteX59" fmla="*/ 1293813 w 1703971"/>
                  <a:gd name="connsiteY59" fmla="*/ 1057275 h 1990725"/>
                  <a:gd name="connsiteX60" fmla="*/ 1322388 w 1703971"/>
                  <a:gd name="connsiteY60" fmla="*/ 1114425 h 1990725"/>
                  <a:gd name="connsiteX61" fmla="*/ 1322388 w 1703971"/>
                  <a:gd name="connsiteY61" fmla="*/ 1162050 h 1990725"/>
                  <a:gd name="connsiteX62" fmla="*/ 1322388 w 1703971"/>
                  <a:gd name="connsiteY62" fmla="*/ 1209675 h 1990725"/>
                  <a:gd name="connsiteX63" fmla="*/ 1303338 w 1703971"/>
                  <a:gd name="connsiteY63" fmla="*/ 1238250 h 1990725"/>
                  <a:gd name="connsiteX64" fmla="*/ 1312863 w 1703971"/>
                  <a:gd name="connsiteY64" fmla="*/ 1276350 h 1990725"/>
                  <a:gd name="connsiteX65" fmla="*/ 1322388 w 1703971"/>
                  <a:gd name="connsiteY65" fmla="*/ 1333500 h 1990725"/>
                  <a:gd name="connsiteX66" fmla="*/ 1341438 w 1703971"/>
                  <a:gd name="connsiteY66" fmla="*/ 1390650 h 1990725"/>
                  <a:gd name="connsiteX67" fmla="*/ 1341438 w 1703971"/>
                  <a:gd name="connsiteY67" fmla="*/ 1447800 h 1990725"/>
                  <a:gd name="connsiteX68" fmla="*/ 1360488 w 1703971"/>
                  <a:gd name="connsiteY68" fmla="*/ 1504950 h 1990725"/>
                  <a:gd name="connsiteX69" fmla="*/ 1379538 w 1703971"/>
                  <a:gd name="connsiteY69" fmla="*/ 1562100 h 1990725"/>
                  <a:gd name="connsiteX70" fmla="*/ 1389063 w 1703971"/>
                  <a:gd name="connsiteY70" fmla="*/ 1590675 h 1990725"/>
                  <a:gd name="connsiteX71" fmla="*/ 1389063 w 1703971"/>
                  <a:gd name="connsiteY71" fmla="*/ 1638300 h 1990725"/>
                  <a:gd name="connsiteX72" fmla="*/ 1408113 w 1703971"/>
                  <a:gd name="connsiteY72" fmla="*/ 1685925 h 1990725"/>
                  <a:gd name="connsiteX73" fmla="*/ 1408113 w 1703971"/>
                  <a:gd name="connsiteY73" fmla="*/ 1743075 h 1990725"/>
                  <a:gd name="connsiteX74" fmla="*/ 1417638 w 1703971"/>
                  <a:gd name="connsiteY74" fmla="*/ 1800225 h 1990725"/>
                  <a:gd name="connsiteX75" fmla="*/ 1408113 w 1703971"/>
                  <a:gd name="connsiteY75" fmla="*/ 1838325 h 1990725"/>
                  <a:gd name="connsiteX76" fmla="*/ 1417638 w 1703971"/>
                  <a:gd name="connsiteY76" fmla="*/ 1876425 h 1990725"/>
                  <a:gd name="connsiteX77" fmla="*/ 1436688 w 1703971"/>
                  <a:gd name="connsiteY77" fmla="*/ 1933575 h 1990725"/>
                  <a:gd name="connsiteX78" fmla="*/ 1408113 w 1703971"/>
                  <a:gd name="connsiteY78" fmla="*/ 1962150 h 1990725"/>
                  <a:gd name="connsiteX79" fmla="*/ 1436688 w 1703971"/>
                  <a:gd name="connsiteY79" fmla="*/ 1990725 h 1990725"/>
                  <a:gd name="connsiteX80" fmla="*/ 1484313 w 1703971"/>
                  <a:gd name="connsiteY80" fmla="*/ 1924050 h 1990725"/>
                  <a:gd name="connsiteX81" fmla="*/ 1484313 w 1703971"/>
                  <a:gd name="connsiteY81" fmla="*/ 1857375 h 1990725"/>
                  <a:gd name="connsiteX82" fmla="*/ 1493838 w 1703971"/>
                  <a:gd name="connsiteY82" fmla="*/ 1800225 h 1990725"/>
                  <a:gd name="connsiteX83" fmla="*/ 1493838 w 1703971"/>
                  <a:gd name="connsiteY83" fmla="*/ 1752600 h 1990725"/>
                  <a:gd name="connsiteX84" fmla="*/ 1493838 w 1703971"/>
                  <a:gd name="connsiteY84" fmla="*/ 1685925 h 1990725"/>
                  <a:gd name="connsiteX85" fmla="*/ 1503363 w 1703971"/>
                  <a:gd name="connsiteY85" fmla="*/ 1628775 h 1990725"/>
                  <a:gd name="connsiteX86" fmla="*/ 1512888 w 1703971"/>
                  <a:gd name="connsiteY86" fmla="*/ 1562100 h 1990725"/>
                  <a:gd name="connsiteX87" fmla="*/ 1503363 w 1703971"/>
                  <a:gd name="connsiteY87" fmla="*/ 1504950 h 1990725"/>
                  <a:gd name="connsiteX88" fmla="*/ 1531938 w 1703971"/>
                  <a:gd name="connsiteY88" fmla="*/ 1457325 h 1990725"/>
                  <a:gd name="connsiteX89" fmla="*/ 1503363 w 1703971"/>
                  <a:gd name="connsiteY89" fmla="*/ 1419225 h 1990725"/>
                  <a:gd name="connsiteX90" fmla="*/ 1531938 w 1703971"/>
                  <a:gd name="connsiteY90" fmla="*/ 1352550 h 1990725"/>
                  <a:gd name="connsiteX91" fmla="*/ 1531938 w 1703971"/>
                  <a:gd name="connsiteY91" fmla="*/ 1285875 h 1990725"/>
                  <a:gd name="connsiteX92" fmla="*/ 1512888 w 1703971"/>
                  <a:gd name="connsiteY92" fmla="*/ 1238250 h 1990725"/>
                  <a:gd name="connsiteX93" fmla="*/ 1522413 w 1703971"/>
                  <a:gd name="connsiteY93" fmla="*/ 1181100 h 1990725"/>
                  <a:gd name="connsiteX94" fmla="*/ 1522413 w 1703971"/>
                  <a:gd name="connsiteY94" fmla="*/ 1152525 h 1990725"/>
                  <a:gd name="connsiteX95" fmla="*/ 1531938 w 1703971"/>
                  <a:gd name="connsiteY95" fmla="*/ 1085850 h 1990725"/>
                  <a:gd name="connsiteX96" fmla="*/ 1531938 w 1703971"/>
                  <a:gd name="connsiteY96" fmla="*/ 1047750 h 1990725"/>
                  <a:gd name="connsiteX97" fmla="*/ 1522413 w 1703971"/>
                  <a:gd name="connsiteY97" fmla="*/ 981075 h 1990725"/>
                  <a:gd name="connsiteX98" fmla="*/ 1531938 w 1703971"/>
                  <a:gd name="connsiteY98" fmla="*/ 933450 h 1990725"/>
                  <a:gd name="connsiteX99" fmla="*/ 1550988 w 1703971"/>
                  <a:gd name="connsiteY99" fmla="*/ 866775 h 1990725"/>
                  <a:gd name="connsiteX100" fmla="*/ 1570038 w 1703971"/>
                  <a:gd name="connsiteY100" fmla="*/ 819150 h 1990725"/>
                  <a:gd name="connsiteX101" fmla="*/ 1550988 w 1703971"/>
                  <a:gd name="connsiteY101" fmla="*/ 781050 h 1990725"/>
                  <a:gd name="connsiteX102" fmla="*/ 1570038 w 1703971"/>
                  <a:gd name="connsiteY102" fmla="*/ 733425 h 1990725"/>
                  <a:gd name="connsiteX103" fmla="*/ 1589088 w 1703971"/>
                  <a:gd name="connsiteY103" fmla="*/ 676275 h 1990725"/>
                  <a:gd name="connsiteX104" fmla="*/ 1636713 w 1703971"/>
                  <a:gd name="connsiteY104" fmla="*/ 666750 h 1990725"/>
                  <a:gd name="connsiteX105" fmla="*/ 1617663 w 1703971"/>
                  <a:gd name="connsiteY105" fmla="*/ 600075 h 1990725"/>
                  <a:gd name="connsiteX106" fmla="*/ 1636713 w 1703971"/>
                  <a:gd name="connsiteY106" fmla="*/ 533400 h 1990725"/>
                  <a:gd name="connsiteX107" fmla="*/ 1646238 w 1703971"/>
                  <a:gd name="connsiteY107" fmla="*/ 485775 h 1990725"/>
                  <a:gd name="connsiteX108" fmla="*/ 1646238 w 1703971"/>
                  <a:gd name="connsiteY108" fmla="*/ 428625 h 1990725"/>
                  <a:gd name="connsiteX109" fmla="*/ 1665288 w 1703971"/>
                  <a:gd name="connsiteY109" fmla="*/ 361950 h 1990725"/>
                  <a:gd name="connsiteX110" fmla="*/ 1655763 w 1703971"/>
                  <a:gd name="connsiteY110" fmla="*/ 314325 h 1990725"/>
                  <a:gd name="connsiteX111" fmla="*/ 1655763 w 1703971"/>
                  <a:gd name="connsiteY111" fmla="*/ 247650 h 1990725"/>
                  <a:gd name="connsiteX112" fmla="*/ 1665288 w 1703971"/>
                  <a:gd name="connsiteY112" fmla="*/ 190500 h 1990725"/>
                  <a:gd name="connsiteX113" fmla="*/ 1693863 w 1703971"/>
                  <a:gd name="connsiteY113" fmla="*/ 142875 h 1990725"/>
                  <a:gd name="connsiteX114" fmla="*/ 1674813 w 1703971"/>
                  <a:gd name="connsiteY114" fmla="*/ 95250 h 1990725"/>
                  <a:gd name="connsiteX115" fmla="*/ 1703388 w 1703971"/>
                  <a:gd name="connsiteY115" fmla="*/ 57150 h 1990725"/>
                  <a:gd name="connsiteX116" fmla="*/ 1693863 w 1703971"/>
                  <a:gd name="connsiteY116" fmla="*/ 0 h 1990725"/>
                  <a:gd name="connsiteX0" fmla="*/ 119883 w 1701616"/>
                  <a:gd name="connsiteY0" fmla="*/ 47625 h 1990725"/>
                  <a:gd name="connsiteX1" fmla="*/ 1856 w 1701616"/>
                  <a:gd name="connsiteY1" fmla="*/ 104775 h 1990725"/>
                  <a:gd name="connsiteX2" fmla="*/ 224658 w 1701616"/>
                  <a:gd name="connsiteY2" fmla="*/ 28575 h 1990725"/>
                  <a:gd name="connsiteX3" fmla="*/ 291333 w 1701616"/>
                  <a:gd name="connsiteY3" fmla="*/ 9525 h 1990725"/>
                  <a:gd name="connsiteX4" fmla="*/ 405633 w 1701616"/>
                  <a:gd name="connsiteY4" fmla="*/ 19050 h 1990725"/>
                  <a:gd name="connsiteX5" fmla="*/ 424683 w 1701616"/>
                  <a:gd name="connsiteY5" fmla="*/ 47625 h 1990725"/>
                  <a:gd name="connsiteX6" fmla="*/ 434208 w 1701616"/>
                  <a:gd name="connsiteY6" fmla="*/ 95250 h 1990725"/>
                  <a:gd name="connsiteX7" fmla="*/ 443733 w 1701616"/>
                  <a:gd name="connsiteY7" fmla="*/ 333375 h 1990725"/>
                  <a:gd name="connsiteX8" fmla="*/ 472308 w 1701616"/>
                  <a:gd name="connsiteY8" fmla="*/ 495300 h 1990725"/>
                  <a:gd name="connsiteX9" fmla="*/ 481833 w 1701616"/>
                  <a:gd name="connsiteY9" fmla="*/ 523875 h 1990725"/>
                  <a:gd name="connsiteX10" fmla="*/ 500883 w 1701616"/>
                  <a:gd name="connsiteY10" fmla="*/ 600075 h 1990725"/>
                  <a:gd name="connsiteX11" fmla="*/ 491358 w 1701616"/>
                  <a:gd name="connsiteY11" fmla="*/ 647700 h 1990725"/>
                  <a:gd name="connsiteX12" fmla="*/ 500883 w 1701616"/>
                  <a:gd name="connsiteY12" fmla="*/ 666750 h 1990725"/>
                  <a:gd name="connsiteX13" fmla="*/ 529458 w 1701616"/>
                  <a:gd name="connsiteY13" fmla="*/ 695325 h 1990725"/>
                  <a:gd name="connsiteX14" fmla="*/ 548510 w 1701616"/>
                  <a:gd name="connsiteY14" fmla="*/ 762000 h 1990725"/>
                  <a:gd name="connsiteX15" fmla="*/ 548508 w 1701616"/>
                  <a:gd name="connsiteY15" fmla="*/ 819150 h 1990725"/>
                  <a:gd name="connsiteX16" fmla="*/ 558033 w 1701616"/>
                  <a:gd name="connsiteY16" fmla="*/ 876300 h 1990725"/>
                  <a:gd name="connsiteX17" fmla="*/ 567558 w 1701616"/>
                  <a:gd name="connsiteY17" fmla="*/ 904875 h 1990725"/>
                  <a:gd name="connsiteX18" fmla="*/ 558033 w 1701616"/>
                  <a:gd name="connsiteY18" fmla="*/ 952500 h 1990725"/>
                  <a:gd name="connsiteX19" fmla="*/ 577083 w 1701616"/>
                  <a:gd name="connsiteY19" fmla="*/ 1000125 h 1990725"/>
                  <a:gd name="connsiteX20" fmla="*/ 577083 w 1701616"/>
                  <a:gd name="connsiteY20" fmla="*/ 1028700 h 1990725"/>
                  <a:gd name="connsiteX21" fmla="*/ 586608 w 1701616"/>
                  <a:gd name="connsiteY21" fmla="*/ 1076325 h 1990725"/>
                  <a:gd name="connsiteX22" fmla="*/ 586608 w 1701616"/>
                  <a:gd name="connsiteY22" fmla="*/ 1123950 h 1990725"/>
                  <a:gd name="connsiteX23" fmla="*/ 596133 w 1701616"/>
                  <a:gd name="connsiteY23" fmla="*/ 1162050 h 1990725"/>
                  <a:gd name="connsiteX24" fmla="*/ 586608 w 1701616"/>
                  <a:gd name="connsiteY24" fmla="*/ 1181100 h 1990725"/>
                  <a:gd name="connsiteX25" fmla="*/ 605658 w 1701616"/>
                  <a:gd name="connsiteY25" fmla="*/ 1219200 h 1990725"/>
                  <a:gd name="connsiteX26" fmla="*/ 605658 w 1701616"/>
                  <a:gd name="connsiteY26" fmla="*/ 1266825 h 1990725"/>
                  <a:gd name="connsiteX27" fmla="*/ 624708 w 1701616"/>
                  <a:gd name="connsiteY27" fmla="*/ 1314450 h 1990725"/>
                  <a:gd name="connsiteX28" fmla="*/ 624708 w 1701616"/>
                  <a:gd name="connsiteY28" fmla="*/ 1362075 h 1990725"/>
                  <a:gd name="connsiteX29" fmla="*/ 662808 w 1701616"/>
                  <a:gd name="connsiteY29" fmla="*/ 1400175 h 1990725"/>
                  <a:gd name="connsiteX30" fmla="*/ 691383 w 1701616"/>
                  <a:gd name="connsiteY30" fmla="*/ 1362075 h 1990725"/>
                  <a:gd name="connsiteX31" fmla="*/ 700908 w 1701616"/>
                  <a:gd name="connsiteY31" fmla="*/ 1314450 h 1990725"/>
                  <a:gd name="connsiteX32" fmla="*/ 719958 w 1701616"/>
                  <a:gd name="connsiteY32" fmla="*/ 1257300 h 1990725"/>
                  <a:gd name="connsiteX33" fmla="*/ 719958 w 1701616"/>
                  <a:gd name="connsiteY33" fmla="*/ 1219200 h 1990725"/>
                  <a:gd name="connsiteX34" fmla="*/ 739008 w 1701616"/>
                  <a:gd name="connsiteY34" fmla="*/ 1152525 h 1990725"/>
                  <a:gd name="connsiteX35" fmla="*/ 729483 w 1701616"/>
                  <a:gd name="connsiteY35" fmla="*/ 1085850 h 1990725"/>
                  <a:gd name="connsiteX36" fmla="*/ 739008 w 1701616"/>
                  <a:gd name="connsiteY36" fmla="*/ 1057275 h 1990725"/>
                  <a:gd name="connsiteX37" fmla="*/ 758058 w 1701616"/>
                  <a:gd name="connsiteY37" fmla="*/ 990600 h 1990725"/>
                  <a:gd name="connsiteX38" fmla="*/ 767583 w 1701616"/>
                  <a:gd name="connsiteY38" fmla="*/ 942975 h 1990725"/>
                  <a:gd name="connsiteX39" fmla="*/ 777108 w 1701616"/>
                  <a:gd name="connsiteY39" fmla="*/ 895350 h 1990725"/>
                  <a:gd name="connsiteX40" fmla="*/ 796158 w 1701616"/>
                  <a:gd name="connsiteY40" fmla="*/ 847725 h 1990725"/>
                  <a:gd name="connsiteX41" fmla="*/ 843783 w 1701616"/>
                  <a:gd name="connsiteY41" fmla="*/ 904875 h 1990725"/>
                  <a:gd name="connsiteX42" fmla="*/ 843783 w 1701616"/>
                  <a:gd name="connsiteY42" fmla="*/ 952500 h 1990725"/>
                  <a:gd name="connsiteX43" fmla="*/ 862833 w 1701616"/>
                  <a:gd name="connsiteY43" fmla="*/ 1009650 h 1990725"/>
                  <a:gd name="connsiteX44" fmla="*/ 967608 w 1701616"/>
                  <a:gd name="connsiteY44" fmla="*/ 1047750 h 1990725"/>
                  <a:gd name="connsiteX45" fmla="*/ 929508 w 1701616"/>
                  <a:gd name="connsiteY45" fmla="*/ 1019175 h 1990725"/>
                  <a:gd name="connsiteX46" fmla="*/ 977133 w 1701616"/>
                  <a:gd name="connsiteY46" fmla="*/ 1000125 h 1990725"/>
                  <a:gd name="connsiteX47" fmla="*/ 1005708 w 1701616"/>
                  <a:gd name="connsiteY47" fmla="*/ 942975 h 1990725"/>
                  <a:gd name="connsiteX48" fmla="*/ 1034283 w 1701616"/>
                  <a:gd name="connsiteY48" fmla="*/ 885825 h 1990725"/>
                  <a:gd name="connsiteX49" fmla="*/ 1015233 w 1701616"/>
                  <a:gd name="connsiteY49" fmla="*/ 819150 h 1990725"/>
                  <a:gd name="connsiteX50" fmla="*/ 1062858 w 1701616"/>
                  <a:gd name="connsiteY50" fmla="*/ 762000 h 1990725"/>
                  <a:gd name="connsiteX51" fmla="*/ 1120008 w 1701616"/>
                  <a:gd name="connsiteY51" fmla="*/ 762000 h 1990725"/>
                  <a:gd name="connsiteX52" fmla="*/ 1177158 w 1701616"/>
                  <a:gd name="connsiteY52" fmla="*/ 762000 h 1990725"/>
                  <a:gd name="connsiteX53" fmla="*/ 1224783 w 1701616"/>
                  <a:gd name="connsiteY53" fmla="*/ 809625 h 1990725"/>
                  <a:gd name="connsiteX54" fmla="*/ 1243833 w 1701616"/>
                  <a:gd name="connsiteY54" fmla="*/ 857250 h 1990725"/>
                  <a:gd name="connsiteX55" fmla="*/ 1262883 w 1701616"/>
                  <a:gd name="connsiteY55" fmla="*/ 914400 h 1990725"/>
                  <a:gd name="connsiteX56" fmla="*/ 1281933 w 1701616"/>
                  <a:gd name="connsiteY56" fmla="*/ 971550 h 1990725"/>
                  <a:gd name="connsiteX57" fmla="*/ 1300983 w 1701616"/>
                  <a:gd name="connsiteY57" fmla="*/ 1028700 h 1990725"/>
                  <a:gd name="connsiteX58" fmla="*/ 1291458 w 1701616"/>
                  <a:gd name="connsiteY58" fmla="*/ 1057275 h 1990725"/>
                  <a:gd name="connsiteX59" fmla="*/ 1320033 w 1701616"/>
                  <a:gd name="connsiteY59" fmla="*/ 1114425 h 1990725"/>
                  <a:gd name="connsiteX60" fmla="*/ 1320033 w 1701616"/>
                  <a:gd name="connsiteY60" fmla="*/ 1162050 h 1990725"/>
                  <a:gd name="connsiteX61" fmla="*/ 1320033 w 1701616"/>
                  <a:gd name="connsiteY61" fmla="*/ 1209675 h 1990725"/>
                  <a:gd name="connsiteX62" fmla="*/ 1300983 w 1701616"/>
                  <a:gd name="connsiteY62" fmla="*/ 1238250 h 1990725"/>
                  <a:gd name="connsiteX63" fmla="*/ 1310508 w 1701616"/>
                  <a:gd name="connsiteY63" fmla="*/ 1276350 h 1990725"/>
                  <a:gd name="connsiteX64" fmla="*/ 1320033 w 1701616"/>
                  <a:gd name="connsiteY64" fmla="*/ 1333500 h 1990725"/>
                  <a:gd name="connsiteX65" fmla="*/ 1339083 w 1701616"/>
                  <a:gd name="connsiteY65" fmla="*/ 1390650 h 1990725"/>
                  <a:gd name="connsiteX66" fmla="*/ 1339083 w 1701616"/>
                  <a:gd name="connsiteY66" fmla="*/ 1447800 h 1990725"/>
                  <a:gd name="connsiteX67" fmla="*/ 1358133 w 1701616"/>
                  <a:gd name="connsiteY67" fmla="*/ 1504950 h 1990725"/>
                  <a:gd name="connsiteX68" fmla="*/ 1377183 w 1701616"/>
                  <a:gd name="connsiteY68" fmla="*/ 1562100 h 1990725"/>
                  <a:gd name="connsiteX69" fmla="*/ 1386708 w 1701616"/>
                  <a:gd name="connsiteY69" fmla="*/ 1590675 h 1990725"/>
                  <a:gd name="connsiteX70" fmla="*/ 1386708 w 1701616"/>
                  <a:gd name="connsiteY70" fmla="*/ 1638300 h 1990725"/>
                  <a:gd name="connsiteX71" fmla="*/ 1405758 w 1701616"/>
                  <a:gd name="connsiteY71" fmla="*/ 1685925 h 1990725"/>
                  <a:gd name="connsiteX72" fmla="*/ 1405758 w 1701616"/>
                  <a:gd name="connsiteY72" fmla="*/ 1743075 h 1990725"/>
                  <a:gd name="connsiteX73" fmla="*/ 1415283 w 1701616"/>
                  <a:gd name="connsiteY73" fmla="*/ 1800225 h 1990725"/>
                  <a:gd name="connsiteX74" fmla="*/ 1405758 w 1701616"/>
                  <a:gd name="connsiteY74" fmla="*/ 1838325 h 1990725"/>
                  <a:gd name="connsiteX75" fmla="*/ 1415283 w 1701616"/>
                  <a:gd name="connsiteY75" fmla="*/ 1876425 h 1990725"/>
                  <a:gd name="connsiteX76" fmla="*/ 1434333 w 1701616"/>
                  <a:gd name="connsiteY76" fmla="*/ 1933575 h 1990725"/>
                  <a:gd name="connsiteX77" fmla="*/ 1405758 w 1701616"/>
                  <a:gd name="connsiteY77" fmla="*/ 1962150 h 1990725"/>
                  <a:gd name="connsiteX78" fmla="*/ 1434333 w 1701616"/>
                  <a:gd name="connsiteY78" fmla="*/ 1990725 h 1990725"/>
                  <a:gd name="connsiteX79" fmla="*/ 1481958 w 1701616"/>
                  <a:gd name="connsiteY79" fmla="*/ 1924050 h 1990725"/>
                  <a:gd name="connsiteX80" fmla="*/ 1481958 w 1701616"/>
                  <a:gd name="connsiteY80" fmla="*/ 1857375 h 1990725"/>
                  <a:gd name="connsiteX81" fmla="*/ 1491483 w 1701616"/>
                  <a:gd name="connsiteY81" fmla="*/ 1800225 h 1990725"/>
                  <a:gd name="connsiteX82" fmla="*/ 1491483 w 1701616"/>
                  <a:gd name="connsiteY82" fmla="*/ 1752600 h 1990725"/>
                  <a:gd name="connsiteX83" fmla="*/ 1491483 w 1701616"/>
                  <a:gd name="connsiteY83" fmla="*/ 1685925 h 1990725"/>
                  <a:gd name="connsiteX84" fmla="*/ 1501008 w 1701616"/>
                  <a:gd name="connsiteY84" fmla="*/ 1628775 h 1990725"/>
                  <a:gd name="connsiteX85" fmla="*/ 1510533 w 1701616"/>
                  <a:gd name="connsiteY85" fmla="*/ 1562100 h 1990725"/>
                  <a:gd name="connsiteX86" fmla="*/ 1501008 w 1701616"/>
                  <a:gd name="connsiteY86" fmla="*/ 1504950 h 1990725"/>
                  <a:gd name="connsiteX87" fmla="*/ 1529583 w 1701616"/>
                  <a:gd name="connsiteY87" fmla="*/ 1457325 h 1990725"/>
                  <a:gd name="connsiteX88" fmla="*/ 1501008 w 1701616"/>
                  <a:gd name="connsiteY88" fmla="*/ 1419225 h 1990725"/>
                  <a:gd name="connsiteX89" fmla="*/ 1529583 w 1701616"/>
                  <a:gd name="connsiteY89" fmla="*/ 1352550 h 1990725"/>
                  <a:gd name="connsiteX90" fmla="*/ 1529583 w 1701616"/>
                  <a:gd name="connsiteY90" fmla="*/ 1285875 h 1990725"/>
                  <a:gd name="connsiteX91" fmla="*/ 1510533 w 1701616"/>
                  <a:gd name="connsiteY91" fmla="*/ 1238250 h 1990725"/>
                  <a:gd name="connsiteX92" fmla="*/ 1520058 w 1701616"/>
                  <a:gd name="connsiteY92" fmla="*/ 1181100 h 1990725"/>
                  <a:gd name="connsiteX93" fmla="*/ 1520058 w 1701616"/>
                  <a:gd name="connsiteY93" fmla="*/ 1152525 h 1990725"/>
                  <a:gd name="connsiteX94" fmla="*/ 1529583 w 1701616"/>
                  <a:gd name="connsiteY94" fmla="*/ 1085850 h 1990725"/>
                  <a:gd name="connsiteX95" fmla="*/ 1529583 w 1701616"/>
                  <a:gd name="connsiteY95" fmla="*/ 1047750 h 1990725"/>
                  <a:gd name="connsiteX96" fmla="*/ 1520058 w 1701616"/>
                  <a:gd name="connsiteY96" fmla="*/ 981075 h 1990725"/>
                  <a:gd name="connsiteX97" fmla="*/ 1529583 w 1701616"/>
                  <a:gd name="connsiteY97" fmla="*/ 933450 h 1990725"/>
                  <a:gd name="connsiteX98" fmla="*/ 1548633 w 1701616"/>
                  <a:gd name="connsiteY98" fmla="*/ 866775 h 1990725"/>
                  <a:gd name="connsiteX99" fmla="*/ 1567683 w 1701616"/>
                  <a:gd name="connsiteY99" fmla="*/ 819150 h 1990725"/>
                  <a:gd name="connsiteX100" fmla="*/ 1548633 w 1701616"/>
                  <a:gd name="connsiteY100" fmla="*/ 781050 h 1990725"/>
                  <a:gd name="connsiteX101" fmla="*/ 1567683 w 1701616"/>
                  <a:gd name="connsiteY101" fmla="*/ 733425 h 1990725"/>
                  <a:gd name="connsiteX102" fmla="*/ 1586733 w 1701616"/>
                  <a:gd name="connsiteY102" fmla="*/ 676275 h 1990725"/>
                  <a:gd name="connsiteX103" fmla="*/ 1634358 w 1701616"/>
                  <a:gd name="connsiteY103" fmla="*/ 666750 h 1990725"/>
                  <a:gd name="connsiteX104" fmla="*/ 1615308 w 1701616"/>
                  <a:gd name="connsiteY104" fmla="*/ 600075 h 1990725"/>
                  <a:gd name="connsiteX105" fmla="*/ 1634358 w 1701616"/>
                  <a:gd name="connsiteY105" fmla="*/ 533400 h 1990725"/>
                  <a:gd name="connsiteX106" fmla="*/ 1643883 w 1701616"/>
                  <a:gd name="connsiteY106" fmla="*/ 485775 h 1990725"/>
                  <a:gd name="connsiteX107" fmla="*/ 1643883 w 1701616"/>
                  <a:gd name="connsiteY107" fmla="*/ 428625 h 1990725"/>
                  <a:gd name="connsiteX108" fmla="*/ 1662933 w 1701616"/>
                  <a:gd name="connsiteY108" fmla="*/ 361950 h 1990725"/>
                  <a:gd name="connsiteX109" fmla="*/ 1653408 w 1701616"/>
                  <a:gd name="connsiteY109" fmla="*/ 314325 h 1990725"/>
                  <a:gd name="connsiteX110" fmla="*/ 1653408 w 1701616"/>
                  <a:gd name="connsiteY110" fmla="*/ 247650 h 1990725"/>
                  <a:gd name="connsiteX111" fmla="*/ 1662933 w 1701616"/>
                  <a:gd name="connsiteY111" fmla="*/ 190500 h 1990725"/>
                  <a:gd name="connsiteX112" fmla="*/ 1691508 w 1701616"/>
                  <a:gd name="connsiteY112" fmla="*/ 142875 h 1990725"/>
                  <a:gd name="connsiteX113" fmla="*/ 1672458 w 1701616"/>
                  <a:gd name="connsiteY113" fmla="*/ 95250 h 1990725"/>
                  <a:gd name="connsiteX114" fmla="*/ 1701033 w 1701616"/>
                  <a:gd name="connsiteY114" fmla="*/ 57150 h 1990725"/>
                  <a:gd name="connsiteX115" fmla="*/ 1691508 w 1701616"/>
                  <a:gd name="connsiteY115" fmla="*/ 0 h 1990725"/>
                  <a:gd name="connsiteX0" fmla="*/ 0 w 1699760"/>
                  <a:gd name="connsiteY0" fmla="*/ 104775 h 1990725"/>
                  <a:gd name="connsiteX1" fmla="*/ 222802 w 1699760"/>
                  <a:gd name="connsiteY1" fmla="*/ 28575 h 1990725"/>
                  <a:gd name="connsiteX2" fmla="*/ 289477 w 1699760"/>
                  <a:gd name="connsiteY2" fmla="*/ 9525 h 1990725"/>
                  <a:gd name="connsiteX3" fmla="*/ 403777 w 1699760"/>
                  <a:gd name="connsiteY3" fmla="*/ 19050 h 1990725"/>
                  <a:gd name="connsiteX4" fmla="*/ 422827 w 1699760"/>
                  <a:gd name="connsiteY4" fmla="*/ 47625 h 1990725"/>
                  <a:gd name="connsiteX5" fmla="*/ 432352 w 1699760"/>
                  <a:gd name="connsiteY5" fmla="*/ 95250 h 1990725"/>
                  <a:gd name="connsiteX6" fmla="*/ 441877 w 1699760"/>
                  <a:gd name="connsiteY6" fmla="*/ 333375 h 1990725"/>
                  <a:gd name="connsiteX7" fmla="*/ 470452 w 1699760"/>
                  <a:gd name="connsiteY7" fmla="*/ 495300 h 1990725"/>
                  <a:gd name="connsiteX8" fmla="*/ 479977 w 1699760"/>
                  <a:gd name="connsiteY8" fmla="*/ 523875 h 1990725"/>
                  <a:gd name="connsiteX9" fmla="*/ 499027 w 1699760"/>
                  <a:gd name="connsiteY9" fmla="*/ 600075 h 1990725"/>
                  <a:gd name="connsiteX10" fmla="*/ 489502 w 1699760"/>
                  <a:gd name="connsiteY10" fmla="*/ 647700 h 1990725"/>
                  <a:gd name="connsiteX11" fmla="*/ 499027 w 1699760"/>
                  <a:gd name="connsiteY11" fmla="*/ 666750 h 1990725"/>
                  <a:gd name="connsiteX12" fmla="*/ 527602 w 1699760"/>
                  <a:gd name="connsiteY12" fmla="*/ 695325 h 1990725"/>
                  <a:gd name="connsiteX13" fmla="*/ 546654 w 1699760"/>
                  <a:gd name="connsiteY13" fmla="*/ 762000 h 1990725"/>
                  <a:gd name="connsiteX14" fmla="*/ 546652 w 1699760"/>
                  <a:gd name="connsiteY14" fmla="*/ 819150 h 1990725"/>
                  <a:gd name="connsiteX15" fmla="*/ 556177 w 1699760"/>
                  <a:gd name="connsiteY15" fmla="*/ 876300 h 1990725"/>
                  <a:gd name="connsiteX16" fmla="*/ 565702 w 1699760"/>
                  <a:gd name="connsiteY16" fmla="*/ 904875 h 1990725"/>
                  <a:gd name="connsiteX17" fmla="*/ 556177 w 1699760"/>
                  <a:gd name="connsiteY17" fmla="*/ 952500 h 1990725"/>
                  <a:gd name="connsiteX18" fmla="*/ 575227 w 1699760"/>
                  <a:gd name="connsiteY18" fmla="*/ 1000125 h 1990725"/>
                  <a:gd name="connsiteX19" fmla="*/ 575227 w 1699760"/>
                  <a:gd name="connsiteY19" fmla="*/ 1028700 h 1990725"/>
                  <a:gd name="connsiteX20" fmla="*/ 584752 w 1699760"/>
                  <a:gd name="connsiteY20" fmla="*/ 1076325 h 1990725"/>
                  <a:gd name="connsiteX21" fmla="*/ 584752 w 1699760"/>
                  <a:gd name="connsiteY21" fmla="*/ 1123950 h 1990725"/>
                  <a:gd name="connsiteX22" fmla="*/ 594277 w 1699760"/>
                  <a:gd name="connsiteY22" fmla="*/ 1162050 h 1990725"/>
                  <a:gd name="connsiteX23" fmla="*/ 584752 w 1699760"/>
                  <a:gd name="connsiteY23" fmla="*/ 1181100 h 1990725"/>
                  <a:gd name="connsiteX24" fmla="*/ 603802 w 1699760"/>
                  <a:gd name="connsiteY24" fmla="*/ 1219200 h 1990725"/>
                  <a:gd name="connsiteX25" fmla="*/ 603802 w 1699760"/>
                  <a:gd name="connsiteY25" fmla="*/ 1266825 h 1990725"/>
                  <a:gd name="connsiteX26" fmla="*/ 622852 w 1699760"/>
                  <a:gd name="connsiteY26" fmla="*/ 1314450 h 1990725"/>
                  <a:gd name="connsiteX27" fmla="*/ 622852 w 1699760"/>
                  <a:gd name="connsiteY27" fmla="*/ 1362075 h 1990725"/>
                  <a:gd name="connsiteX28" fmla="*/ 660952 w 1699760"/>
                  <a:gd name="connsiteY28" fmla="*/ 1400175 h 1990725"/>
                  <a:gd name="connsiteX29" fmla="*/ 689527 w 1699760"/>
                  <a:gd name="connsiteY29" fmla="*/ 1362075 h 1990725"/>
                  <a:gd name="connsiteX30" fmla="*/ 699052 w 1699760"/>
                  <a:gd name="connsiteY30" fmla="*/ 1314450 h 1990725"/>
                  <a:gd name="connsiteX31" fmla="*/ 718102 w 1699760"/>
                  <a:gd name="connsiteY31" fmla="*/ 1257300 h 1990725"/>
                  <a:gd name="connsiteX32" fmla="*/ 718102 w 1699760"/>
                  <a:gd name="connsiteY32" fmla="*/ 1219200 h 1990725"/>
                  <a:gd name="connsiteX33" fmla="*/ 737152 w 1699760"/>
                  <a:gd name="connsiteY33" fmla="*/ 1152525 h 1990725"/>
                  <a:gd name="connsiteX34" fmla="*/ 727627 w 1699760"/>
                  <a:gd name="connsiteY34" fmla="*/ 1085850 h 1990725"/>
                  <a:gd name="connsiteX35" fmla="*/ 737152 w 1699760"/>
                  <a:gd name="connsiteY35" fmla="*/ 1057275 h 1990725"/>
                  <a:gd name="connsiteX36" fmla="*/ 756202 w 1699760"/>
                  <a:gd name="connsiteY36" fmla="*/ 990600 h 1990725"/>
                  <a:gd name="connsiteX37" fmla="*/ 765727 w 1699760"/>
                  <a:gd name="connsiteY37" fmla="*/ 942975 h 1990725"/>
                  <a:gd name="connsiteX38" fmla="*/ 775252 w 1699760"/>
                  <a:gd name="connsiteY38" fmla="*/ 895350 h 1990725"/>
                  <a:gd name="connsiteX39" fmla="*/ 794302 w 1699760"/>
                  <a:gd name="connsiteY39" fmla="*/ 847725 h 1990725"/>
                  <a:gd name="connsiteX40" fmla="*/ 841927 w 1699760"/>
                  <a:gd name="connsiteY40" fmla="*/ 904875 h 1990725"/>
                  <a:gd name="connsiteX41" fmla="*/ 841927 w 1699760"/>
                  <a:gd name="connsiteY41" fmla="*/ 952500 h 1990725"/>
                  <a:gd name="connsiteX42" fmla="*/ 860977 w 1699760"/>
                  <a:gd name="connsiteY42" fmla="*/ 1009650 h 1990725"/>
                  <a:gd name="connsiteX43" fmla="*/ 965752 w 1699760"/>
                  <a:gd name="connsiteY43" fmla="*/ 1047750 h 1990725"/>
                  <a:gd name="connsiteX44" fmla="*/ 927652 w 1699760"/>
                  <a:gd name="connsiteY44" fmla="*/ 1019175 h 1990725"/>
                  <a:gd name="connsiteX45" fmla="*/ 975277 w 1699760"/>
                  <a:gd name="connsiteY45" fmla="*/ 1000125 h 1990725"/>
                  <a:gd name="connsiteX46" fmla="*/ 1003852 w 1699760"/>
                  <a:gd name="connsiteY46" fmla="*/ 942975 h 1990725"/>
                  <a:gd name="connsiteX47" fmla="*/ 1032427 w 1699760"/>
                  <a:gd name="connsiteY47" fmla="*/ 885825 h 1990725"/>
                  <a:gd name="connsiteX48" fmla="*/ 1013377 w 1699760"/>
                  <a:gd name="connsiteY48" fmla="*/ 819150 h 1990725"/>
                  <a:gd name="connsiteX49" fmla="*/ 1061002 w 1699760"/>
                  <a:gd name="connsiteY49" fmla="*/ 762000 h 1990725"/>
                  <a:gd name="connsiteX50" fmla="*/ 1118152 w 1699760"/>
                  <a:gd name="connsiteY50" fmla="*/ 762000 h 1990725"/>
                  <a:gd name="connsiteX51" fmla="*/ 1175302 w 1699760"/>
                  <a:gd name="connsiteY51" fmla="*/ 762000 h 1990725"/>
                  <a:gd name="connsiteX52" fmla="*/ 1222927 w 1699760"/>
                  <a:gd name="connsiteY52" fmla="*/ 809625 h 1990725"/>
                  <a:gd name="connsiteX53" fmla="*/ 1241977 w 1699760"/>
                  <a:gd name="connsiteY53" fmla="*/ 857250 h 1990725"/>
                  <a:gd name="connsiteX54" fmla="*/ 1261027 w 1699760"/>
                  <a:gd name="connsiteY54" fmla="*/ 914400 h 1990725"/>
                  <a:gd name="connsiteX55" fmla="*/ 1280077 w 1699760"/>
                  <a:gd name="connsiteY55" fmla="*/ 971550 h 1990725"/>
                  <a:gd name="connsiteX56" fmla="*/ 1299127 w 1699760"/>
                  <a:gd name="connsiteY56" fmla="*/ 1028700 h 1990725"/>
                  <a:gd name="connsiteX57" fmla="*/ 1289602 w 1699760"/>
                  <a:gd name="connsiteY57" fmla="*/ 1057275 h 1990725"/>
                  <a:gd name="connsiteX58" fmla="*/ 1318177 w 1699760"/>
                  <a:gd name="connsiteY58" fmla="*/ 1114425 h 1990725"/>
                  <a:gd name="connsiteX59" fmla="*/ 1318177 w 1699760"/>
                  <a:gd name="connsiteY59" fmla="*/ 1162050 h 1990725"/>
                  <a:gd name="connsiteX60" fmla="*/ 1318177 w 1699760"/>
                  <a:gd name="connsiteY60" fmla="*/ 1209675 h 1990725"/>
                  <a:gd name="connsiteX61" fmla="*/ 1299127 w 1699760"/>
                  <a:gd name="connsiteY61" fmla="*/ 1238250 h 1990725"/>
                  <a:gd name="connsiteX62" fmla="*/ 1308652 w 1699760"/>
                  <a:gd name="connsiteY62" fmla="*/ 1276350 h 1990725"/>
                  <a:gd name="connsiteX63" fmla="*/ 1318177 w 1699760"/>
                  <a:gd name="connsiteY63" fmla="*/ 1333500 h 1990725"/>
                  <a:gd name="connsiteX64" fmla="*/ 1337227 w 1699760"/>
                  <a:gd name="connsiteY64" fmla="*/ 1390650 h 1990725"/>
                  <a:gd name="connsiteX65" fmla="*/ 1337227 w 1699760"/>
                  <a:gd name="connsiteY65" fmla="*/ 1447800 h 1990725"/>
                  <a:gd name="connsiteX66" fmla="*/ 1356277 w 1699760"/>
                  <a:gd name="connsiteY66" fmla="*/ 1504950 h 1990725"/>
                  <a:gd name="connsiteX67" fmla="*/ 1375327 w 1699760"/>
                  <a:gd name="connsiteY67" fmla="*/ 1562100 h 1990725"/>
                  <a:gd name="connsiteX68" fmla="*/ 1384852 w 1699760"/>
                  <a:gd name="connsiteY68" fmla="*/ 1590675 h 1990725"/>
                  <a:gd name="connsiteX69" fmla="*/ 1384852 w 1699760"/>
                  <a:gd name="connsiteY69" fmla="*/ 1638300 h 1990725"/>
                  <a:gd name="connsiteX70" fmla="*/ 1403902 w 1699760"/>
                  <a:gd name="connsiteY70" fmla="*/ 1685925 h 1990725"/>
                  <a:gd name="connsiteX71" fmla="*/ 1403902 w 1699760"/>
                  <a:gd name="connsiteY71" fmla="*/ 1743075 h 1990725"/>
                  <a:gd name="connsiteX72" fmla="*/ 1413427 w 1699760"/>
                  <a:gd name="connsiteY72" fmla="*/ 1800225 h 1990725"/>
                  <a:gd name="connsiteX73" fmla="*/ 1403902 w 1699760"/>
                  <a:gd name="connsiteY73" fmla="*/ 1838325 h 1990725"/>
                  <a:gd name="connsiteX74" fmla="*/ 1413427 w 1699760"/>
                  <a:gd name="connsiteY74" fmla="*/ 1876425 h 1990725"/>
                  <a:gd name="connsiteX75" fmla="*/ 1432477 w 1699760"/>
                  <a:gd name="connsiteY75" fmla="*/ 1933575 h 1990725"/>
                  <a:gd name="connsiteX76" fmla="*/ 1403902 w 1699760"/>
                  <a:gd name="connsiteY76" fmla="*/ 1962150 h 1990725"/>
                  <a:gd name="connsiteX77" fmla="*/ 1432477 w 1699760"/>
                  <a:gd name="connsiteY77" fmla="*/ 1990725 h 1990725"/>
                  <a:gd name="connsiteX78" fmla="*/ 1480102 w 1699760"/>
                  <a:gd name="connsiteY78" fmla="*/ 1924050 h 1990725"/>
                  <a:gd name="connsiteX79" fmla="*/ 1480102 w 1699760"/>
                  <a:gd name="connsiteY79" fmla="*/ 1857375 h 1990725"/>
                  <a:gd name="connsiteX80" fmla="*/ 1489627 w 1699760"/>
                  <a:gd name="connsiteY80" fmla="*/ 1800225 h 1990725"/>
                  <a:gd name="connsiteX81" fmla="*/ 1489627 w 1699760"/>
                  <a:gd name="connsiteY81" fmla="*/ 1752600 h 1990725"/>
                  <a:gd name="connsiteX82" fmla="*/ 1489627 w 1699760"/>
                  <a:gd name="connsiteY82" fmla="*/ 1685925 h 1990725"/>
                  <a:gd name="connsiteX83" fmla="*/ 1499152 w 1699760"/>
                  <a:gd name="connsiteY83" fmla="*/ 1628775 h 1990725"/>
                  <a:gd name="connsiteX84" fmla="*/ 1508677 w 1699760"/>
                  <a:gd name="connsiteY84" fmla="*/ 1562100 h 1990725"/>
                  <a:gd name="connsiteX85" fmla="*/ 1499152 w 1699760"/>
                  <a:gd name="connsiteY85" fmla="*/ 1504950 h 1990725"/>
                  <a:gd name="connsiteX86" fmla="*/ 1527727 w 1699760"/>
                  <a:gd name="connsiteY86" fmla="*/ 1457325 h 1990725"/>
                  <a:gd name="connsiteX87" fmla="*/ 1499152 w 1699760"/>
                  <a:gd name="connsiteY87" fmla="*/ 1419225 h 1990725"/>
                  <a:gd name="connsiteX88" fmla="*/ 1527727 w 1699760"/>
                  <a:gd name="connsiteY88" fmla="*/ 1352550 h 1990725"/>
                  <a:gd name="connsiteX89" fmla="*/ 1527727 w 1699760"/>
                  <a:gd name="connsiteY89" fmla="*/ 1285875 h 1990725"/>
                  <a:gd name="connsiteX90" fmla="*/ 1508677 w 1699760"/>
                  <a:gd name="connsiteY90" fmla="*/ 1238250 h 1990725"/>
                  <a:gd name="connsiteX91" fmla="*/ 1518202 w 1699760"/>
                  <a:gd name="connsiteY91" fmla="*/ 1181100 h 1990725"/>
                  <a:gd name="connsiteX92" fmla="*/ 1518202 w 1699760"/>
                  <a:gd name="connsiteY92" fmla="*/ 1152525 h 1990725"/>
                  <a:gd name="connsiteX93" fmla="*/ 1527727 w 1699760"/>
                  <a:gd name="connsiteY93" fmla="*/ 1085850 h 1990725"/>
                  <a:gd name="connsiteX94" fmla="*/ 1527727 w 1699760"/>
                  <a:gd name="connsiteY94" fmla="*/ 1047750 h 1990725"/>
                  <a:gd name="connsiteX95" fmla="*/ 1518202 w 1699760"/>
                  <a:gd name="connsiteY95" fmla="*/ 981075 h 1990725"/>
                  <a:gd name="connsiteX96" fmla="*/ 1527727 w 1699760"/>
                  <a:gd name="connsiteY96" fmla="*/ 933450 h 1990725"/>
                  <a:gd name="connsiteX97" fmla="*/ 1546777 w 1699760"/>
                  <a:gd name="connsiteY97" fmla="*/ 866775 h 1990725"/>
                  <a:gd name="connsiteX98" fmla="*/ 1565827 w 1699760"/>
                  <a:gd name="connsiteY98" fmla="*/ 819150 h 1990725"/>
                  <a:gd name="connsiteX99" fmla="*/ 1546777 w 1699760"/>
                  <a:gd name="connsiteY99" fmla="*/ 781050 h 1990725"/>
                  <a:gd name="connsiteX100" fmla="*/ 1565827 w 1699760"/>
                  <a:gd name="connsiteY100" fmla="*/ 733425 h 1990725"/>
                  <a:gd name="connsiteX101" fmla="*/ 1584877 w 1699760"/>
                  <a:gd name="connsiteY101" fmla="*/ 676275 h 1990725"/>
                  <a:gd name="connsiteX102" fmla="*/ 1632502 w 1699760"/>
                  <a:gd name="connsiteY102" fmla="*/ 666750 h 1990725"/>
                  <a:gd name="connsiteX103" fmla="*/ 1613452 w 1699760"/>
                  <a:gd name="connsiteY103" fmla="*/ 600075 h 1990725"/>
                  <a:gd name="connsiteX104" fmla="*/ 1632502 w 1699760"/>
                  <a:gd name="connsiteY104" fmla="*/ 533400 h 1990725"/>
                  <a:gd name="connsiteX105" fmla="*/ 1642027 w 1699760"/>
                  <a:gd name="connsiteY105" fmla="*/ 485775 h 1990725"/>
                  <a:gd name="connsiteX106" fmla="*/ 1642027 w 1699760"/>
                  <a:gd name="connsiteY106" fmla="*/ 428625 h 1990725"/>
                  <a:gd name="connsiteX107" fmla="*/ 1661077 w 1699760"/>
                  <a:gd name="connsiteY107" fmla="*/ 361950 h 1990725"/>
                  <a:gd name="connsiteX108" fmla="*/ 1651552 w 1699760"/>
                  <a:gd name="connsiteY108" fmla="*/ 314325 h 1990725"/>
                  <a:gd name="connsiteX109" fmla="*/ 1651552 w 1699760"/>
                  <a:gd name="connsiteY109" fmla="*/ 247650 h 1990725"/>
                  <a:gd name="connsiteX110" fmla="*/ 1661077 w 1699760"/>
                  <a:gd name="connsiteY110" fmla="*/ 190500 h 1990725"/>
                  <a:gd name="connsiteX111" fmla="*/ 1689652 w 1699760"/>
                  <a:gd name="connsiteY111" fmla="*/ 142875 h 1990725"/>
                  <a:gd name="connsiteX112" fmla="*/ 1670602 w 1699760"/>
                  <a:gd name="connsiteY112" fmla="*/ 95250 h 1990725"/>
                  <a:gd name="connsiteX113" fmla="*/ 1699177 w 1699760"/>
                  <a:gd name="connsiteY113" fmla="*/ 57150 h 1990725"/>
                  <a:gd name="connsiteX114" fmla="*/ 1689652 w 1699760"/>
                  <a:gd name="connsiteY114" fmla="*/ 0 h 1990725"/>
                  <a:gd name="connsiteX0" fmla="*/ 0 w 2176150"/>
                  <a:gd name="connsiteY0" fmla="*/ 276225 h 1990725"/>
                  <a:gd name="connsiteX1" fmla="*/ 699192 w 2176150"/>
                  <a:gd name="connsiteY1" fmla="*/ 28575 h 1990725"/>
                  <a:gd name="connsiteX2" fmla="*/ 765867 w 2176150"/>
                  <a:gd name="connsiteY2" fmla="*/ 9525 h 1990725"/>
                  <a:gd name="connsiteX3" fmla="*/ 880167 w 2176150"/>
                  <a:gd name="connsiteY3" fmla="*/ 19050 h 1990725"/>
                  <a:gd name="connsiteX4" fmla="*/ 899217 w 2176150"/>
                  <a:gd name="connsiteY4" fmla="*/ 47625 h 1990725"/>
                  <a:gd name="connsiteX5" fmla="*/ 908742 w 2176150"/>
                  <a:gd name="connsiteY5" fmla="*/ 95250 h 1990725"/>
                  <a:gd name="connsiteX6" fmla="*/ 918267 w 2176150"/>
                  <a:gd name="connsiteY6" fmla="*/ 333375 h 1990725"/>
                  <a:gd name="connsiteX7" fmla="*/ 946842 w 2176150"/>
                  <a:gd name="connsiteY7" fmla="*/ 495300 h 1990725"/>
                  <a:gd name="connsiteX8" fmla="*/ 956367 w 2176150"/>
                  <a:gd name="connsiteY8" fmla="*/ 523875 h 1990725"/>
                  <a:gd name="connsiteX9" fmla="*/ 975417 w 2176150"/>
                  <a:gd name="connsiteY9" fmla="*/ 600075 h 1990725"/>
                  <a:gd name="connsiteX10" fmla="*/ 965892 w 2176150"/>
                  <a:gd name="connsiteY10" fmla="*/ 647700 h 1990725"/>
                  <a:gd name="connsiteX11" fmla="*/ 975417 w 2176150"/>
                  <a:gd name="connsiteY11" fmla="*/ 666750 h 1990725"/>
                  <a:gd name="connsiteX12" fmla="*/ 1003992 w 2176150"/>
                  <a:gd name="connsiteY12" fmla="*/ 695325 h 1990725"/>
                  <a:gd name="connsiteX13" fmla="*/ 1023044 w 2176150"/>
                  <a:gd name="connsiteY13" fmla="*/ 762000 h 1990725"/>
                  <a:gd name="connsiteX14" fmla="*/ 1023042 w 2176150"/>
                  <a:gd name="connsiteY14" fmla="*/ 819150 h 1990725"/>
                  <a:gd name="connsiteX15" fmla="*/ 1032567 w 2176150"/>
                  <a:gd name="connsiteY15" fmla="*/ 876300 h 1990725"/>
                  <a:gd name="connsiteX16" fmla="*/ 1042092 w 2176150"/>
                  <a:gd name="connsiteY16" fmla="*/ 904875 h 1990725"/>
                  <a:gd name="connsiteX17" fmla="*/ 1032567 w 2176150"/>
                  <a:gd name="connsiteY17" fmla="*/ 952500 h 1990725"/>
                  <a:gd name="connsiteX18" fmla="*/ 1051617 w 2176150"/>
                  <a:gd name="connsiteY18" fmla="*/ 1000125 h 1990725"/>
                  <a:gd name="connsiteX19" fmla="*/ 1051617 w 2176150"/>
                  <a:gd name="connsiteY19" fmla="*/ 1028700 h 1990725"/>
                  <a:gd name="connsiteX20" fmla="*/ 1061142 w 2176150"/>
                  <a:gd name="connsiteY20" fmla="*/ 1076325 h 1990725"/>
                  <a:gd name="connsiteX21" fmla="*/ 1061142 w 2176150"/>
                  <a:gd name="connsiteY21" fmla="*/ 1123950 h 1990725"/>
                  <a:gd name="connsiteX22" fmla="*/ 1070667 w 2176150"/>
                  <a:gd name="connsiteY22" fmla="*/ 1162050 h 1990725"/>
                  <a:gd name="connsiteX23" fmla="*/ 1061142 w 2176150"/>
                  <a:gd name="connsiteY23" fmla="*/ 1181100 h 1990725"/>
                  <a:gd name="connsiteX24" fmla="*/ 1080192 w 2176150"/>
                  <a:gd name="connsiteY24" fmla="*/ 1219200 h 1990725"/>
                  <a:gd name="connsiteX25" fmla="*/ 1080192 w 2176150"/>
                  <a:gd name="connsiteY25" fmla="*/ 1266825 h 1990725"/>
                  <a:gd name="connsiteX26" fmla="*/ 1099242 w 2176150"/>
                  <a:gd name="connsiteY26" fmla="*/ 1314450 h 1990725"/>
                  <a:gd name="connsiteX27" fmla="*/ 1099242 w 2176150"/>
                  <a:gd name="connsiteY27" fmla="*/ 1362075 h 1990725"/>
                  <a:gd name="connsiteX28" fmla="*/ 1137342 w 2176150"/>
                  <a:gd name="connsiteY28" fmla="*/ 1400175 h 1990725"/>
                  <a:gd name="connsiteX29" fmla="*/ 1165917 w 2176150"/>
                  <a:gd name="connsiteY29" fmla="*/ 1362075 h 1990725"/>
                  <a:gd name="connsiteX30" fmla="*/ 1175442 w 2176150"/>
                  <a:gd name="connsiteY30" fmla="*/ 1314450 h 1990725"/>
                  <a:gd name="connsiteX31" fmla="*/ 1194492 w 2176150"/>
                  <a:gd name="connsiteY31" fmla="*/ 1257300 h 1990725"/>
                  <a:gd name="connsiteX32" fmla="*/ 1194492 w 2176150"/>
                  <a:gd name="connsiteY32" fmla="*/ 1219200 h 1990725"/>
                  <a:gd name="connsiteX33" fmla="*/ 1213542 w 2176150"/>
                  <a:gd name="connsiteY33" fmla="*/ 1152525 h 1990725"/>
                  <a:gd name="connsiteX34" fmla="*/ 1204017 w 2176150"/>
                  <a:gd name="connsiteY34" fmla="*/ 1085850 h 1990725"/>
                  <a:gd name="connsiteX35" fmla="*/ 1213542 w 2176150"/>
                  <a:gd name="connsiteY35" fmla="*/ 1057275 h 1990725"/>
                  <a:gd name="connsiteX36" fmla="*/ 1232592 w 2176150"/>
                  <a:gd name="connsiteY36" fmla="*/ 990600 h 1990725"/>
                  <a:gd name="connsiteX37" fmla="*/ 1242117 w 2176150"/>
                  <a:gd name="connsiteY37" fmla="*/ 942975 h 1990725"/>
                  <a:gd name="connsiteX38" fmla="*/ 1251642 w 2176150"/>
                  <a:gd name="connsiteY38" fmla="*/ 895350 h 1990725"/>
                  <a:gd name="connsiteX39" fmla="*/ 1270692 w 2176150"/>
                  <a:gd name="connsiteY39" fmla="*/ 847725 h 1990725"/>
                  <a:gd name="connsiteX40" fmla="*/ 1318317 w 2176150"/>
                  <a:gd name="connsiteY40" fmla="*/ 904875 h 1990725"/>
                  <a:gd name="connsiteX41" fmla="*/ 1318317 w 2176150"/>
                  <a:gd name="connsiteY41" fmla="*/ 952500 h 1990725"/>
                  <a:gd name="connsiteX42" fmla="*/ 1337367 w 2176150"/>
                  <a:gd name="connsiteY42" fmla="*/ 1009650 h 1990725"/>
                  <a:gd name="connsiteX43" fmla="*/ 1442142 w 2176150"/>
                  <a:gd name="connsiteY43" fmla="*/ 1047750 h 1990725"/>
                  <a:gd name="connsiteX44" fmla="*/ 1404042 w 2176150"/>
                  <a:gd name="connsiteY44" fmla="*/ 1019175 h 1990725"/>
                  <a:gd name="connsiteX45" fmla="*/ 1451667 w 2176150"/>
                  <a:gd name="connsiteY45" fmla="*/ 1000125 h 1990725"/>
                  <a:gd name="connsiteX46" fmla="*/ 1480242 w 2176150"/>
                  <a:gd name="connsiteY46" fmla="*/ 942975 h 1990725"/>
                  <a:gd name="connsiteX47" fmla="*/ 1508817 w 2176150"/>
                  <a:gd name="connsiteY47" fmla="*/ 885825 h 1990725"/>
                  <a:gd name="connsiteX48" fmla="*/ 1489767 w 2176150"/>
                  <a:gd name="connsiteY48" fmla="*/ 819150 h 1990725"/>
                  <a:gd name="connsiteX49" fmla="*/ 1537392 w 2176150"/>
                  <a:gd name="connsiteY49" fmla="*/ 762000 h 1990725"/>
                  <a:gd name="connsiteX50" fmla="*/ 1594542 w 2176150"/>
                  <a:gd name="connsiteY50" fmla="*/ 762000 h 1990725"/>
                  <a:gd name="connsiteX51" fmla="*/ 1651692 w 2176150"/>
                  <a:gd name="connsiteY51" fmla="*/ 762000 h 1990725"/>
                  <a:gd name="connsiteX52" fmla="*/ 1699317 w 2176150"/>
                  <a:gd name="connsiteY52" fmla="*/ 809625 h 1990725"/>
                  <a:gd name="connsiteX53" fmla="*/ 1718367 w 2176150"/>
                  <a:gd name="connsiteY53" fmla="*/ 857250 h 1990725"/>
                  <a:gd name="connsiteX54" fmla="*/ 1737417 w 2176150"/>
                  <a:gd name="connsiteY54" fmla="*/ 914400 h 1990725"/>
                  <a:gd name="connsiteX55" fmla="*/ 1756467 w 2176150"/>
                  <a:gd name="connsiteY55" fmla="*/ 971550 h 1990725"/>
                  <a:gd name="connsiteX56" fmla="*/ 1775517 w 2176150"/>
                  <a:gd name="connsiteY56" fmla="*/ 1028700 h 1990725"/>
                  <a:gd name="connsiteX57" fmla="*/ 1765992 w 2176150"/>
                  <a:gd name="connsiteY57" fmla="*/ 1057275 h 1990725"/>
                  <a:gd name="connsiteX58" fmla="*/ 1794567 w 2176150"/>
                  <a:gd name="connsiteY58" fmla="*/ 1114425 h 1990725"/>
                  <a:gd name="connsiteX59" fmla="*/ 1794567 w 2176150"/>
                  <a:gd name="connsiteY59" fmla="*/ 1162050 h 1990725"/>
                  <a:gd name="connsiteX60" fmla="*/ 1794567 w 2176150"/>
                  <a:gd name="connsiteY60" fmla="*/ 1209675 h 1990725"/>
                  <a:gd name="connsiteX61" fmla="*/ 1775517 w 2176150"/>
                  <a:gd name="connsiteY61" fmla="*/ 1238250 h 1990725"/>
                  <a:gd name="connsiteX62" fmla="*/ 1785042 w 2176150"/>
                  <a:gd name="connsiteY62" fmla="*/ 1276350 h 1990725"/>
                  <a:gd name="connsiteX63" fmla="*/ 1794567 w 2176150"/>
                  <a:gd name="connsiteY63" fmla="*/ 1333500 h 1990725"/>
                  <a:gd name="connsiteX64" fmla="*/ 1813617 w 2176150"/>
                  <a:gd name="connsiteY64" fmla="*/ 1390650 h 1990725"/>
                  <a:gd name="connsiteX65" fmla="*/ 1813617 w 2176150"/>
                  <a:gd name="connsiteY65" fmla="*/ 1447800 h 1990725"/>
                  <a:gd name="connsiteX66" fmla="*/ 1832667 w 2176150"/>
                  <a:gd name="connsiteY66" fmla="*/ 1504950 h 1990725"/>
                  <a:gd name="connsiteX67" fmla="*/ 1851717 w 2176150"/>
                  <a:gd name="connsiteY67" fmla="*/ 1562100 h 1990725"/>
                  <a:gd name="connsiteX68" fmla="*/ 1861242 w 2176150"/>
                  <a:gd name="connsiteY68" fmla="*/ 1590675 h 1990725"/>
                  <a:gd name="connsiteX69" fmla="*/ 1861242 w 2176150"/>
                  <a:gd name="connsiteY69" fmla="*/ 1638300 h 1990725"/>
                  <a:gd name="connsiteX70" fmla="*/ 1880292 w 2176150"/>
                  <a:gd name="connsiteY70" fmla="*/ 1685925 h 1990725"/>
                  <a:gd name="connsiteX71" fmla="*/ 1880292 w 2176150"/>
                  <a:gd name="connsiteY71" fmla="*/ 1743075 h 1990725"/>
                  <a:gd name="connsiteX72" fmla="*/ 1889817 w 2176150"/>
                  <a:gd name="connsiteY72" fmla="*/ 1800225 h 1990725"/>
                  <a:gd name="connsiteX73" fmla="*/ 1880292 w 2176150"/>
                  <a:gd name="connsiteY73" fmla="*/ 1838325 h 1990725"/>
                  <a:gd name="connsiteX74" fmla="*/ 1889817 w 2176150"/>
                  <a:gd name="connsiteY74" fmla="*/ 1876425 h 1990725"/>
                  <a:gd name="connsiteX75" fmla="*/ 1908867 w 2176150"/>
                  <a:gd name="connsiteY75" fmla="*/ 1933575 h 1990725"/>
                  <a:gd name="connsiteX76" fmla="*/ 1880292 w 2176150"/>
                  <a:gd name="connsiteY76" fmla="*/ 1962150 h 1990725"/>
                  <a:gd name="connsiteX77" fmla="*/ 1908867 w 2176150"/>
                  <a:gd name="connsiteY77" fmla="*/ 1990725 h 1990725"/>
                  <a:gd name="connsiteX78" fmla="*/ 1956492 w 2176150"/>
                  <a:gd name="connsiteY78" fmla="*/ 1924050 h 1990725"/>
                  <a:gd name="connsiteX79" fmla="*/ 1956492 w 2176150"/>
                  <a:gd name="connsiteY79" fmla="*/ 1857375 h 1990725"/>
                  <a:gd name="connsiteX80" fmla="*/ 1966017 w 2176150"/>
                  <a:gd name="connsiteY80" fmla="*/ 1800225 h 1990725"/>
                  <a:gd name="connsiteX81" fmla="*/ 1966017 w 2176150"/>
                  <a:gd name="connsiteY81" fmla="*/ 1752600 h 1990725"/>
                  <a:gd name="connsiteX82" fmla="*/ 1966017 w 2176150"/>
                  <a:gd name="connsiteY82" fmla="*/ 1685925 h 1990725"/>
                  <a:gd name="connsiteX83" fmla="*/ 1975542 w 2176150"/>
                  <a:gd name="connsiteY83" fmla="*/ 1628775 h 1990725"/>
                  <a:gd name="connsiteX84" fmla="*/ 1985067 w 2176150"/>
                  <a:gd name="connsiteY84" fmla="*/ 1562100 h 1990725"/>
                  <a:gd name="connsiteX85" fmla="*/ 1975542 w 2176150"/>
                  <a:gd name="connsiteY85" fmla="*/ 1504950 h 1990725"/>
                  <a:gd name="connsiteX86" fmla="*/ 2004117 w 2176150"/>
                  <a:gd name="connsiteY86" fmla="*/ 1457325 h 1990725"/>
                  <a:gd name="connsiteX87" fmla="*/ 1975542 w 2176150"/>
                  <a:gd name="connsiteY87" fmla="*/ 1419225 h 1990725"/>
                  <a:gd name="connsiteX88" fmla="*/ 2004117 w 2176150"/>
                  <a:gd name="connsiteY88" fmla="*/ 1352550 h 1990725"/>
                  <a:gd name="connsiteX89" fmla="*/ 2004117 w 2176150"/>
                  <a:gd name="connsiteY89" fmla="*/ 1285875 h 1990725"/>
                  <a:gd name="connsiteX90" fmla="*/ 1985067 w 2176150"/>
                  <a:gd name="connsiteY90" fmla="*/ 1238250 h 1990725"/>
                  <a:gd name="connsiteX91" fmla="*/ 1994592 w 2176150"/>
                  <a:gd name="connsiteY91" fmla="*/ 1181100 h 1990725"/>
                  <a:gd name="connsiteX92" fmla="*/ 1994592 w 2176150"/>
                  <a:gd name="connsiteY92" fmla="*/ 1152525 h 1990725"/>
                  <a:gd name="connsiteX93" fmla="*/ 2004117 w 2176150"/>
                  <a:gd name="connsiteY93" fmla="*/ 1085850 h 1990725"/>
                  <a:gd name="connsiteX94" fmla="*/ 2004117 w 2176150"/>
                  <a:gd name="connsiteY94" fmla="*/ 1047750 h 1990725"/>
                  <a:gd name="connsiteX95" fmla="*/ 1994592 w 2176150"/>
                  <a:gd name="connsiteY95" fmla="*/ 981075 h 1990725"/>
                  <a:gd name="connsiteX96" fmla="*/ 2004117 w 2176150"/>
                  <a:gd name="connsiteY96" fmla="*/ 933450 h 1990725"/>
                  <a:gd name="connsiteX97" fmla="*/ 2023167 w 2176150"/>
                  <a:gd name="connsiteY97" fmla="*/ 866775 h 1990725"/>
                  <a:gd name="connsiteX98" fmla="*/ 2042217 w 2176150"/>
                  <a:gd name="connsiteY98" fmla="*/ 819150 h 1990725"/>
                  <a:gd name="connsiteX99" fmla="*/ 2023167 w 2176150"/>
                  <a:gd name="connsiteY99" fmla="*/ 781050 h 1990725"/>
                  <a:gd name="connsiteX100" fmla="*/ 2042217 w 2176150"/>
                  <a:gd name="connsiteY100" fmla="*/ 733425 h 1990725"/>
                  <a:gd name="connsiteX101" fmla="*/ 2061267 w 2176150"/>
                  <a:gd name="connsiteY101" fmla="*/ 676275 h 1990725"/>
                  <a:gd name="connsiteX102" fmla="*/ 2108892 w 2176150"/>
                  <a:gd name="connsiteY102" fmla="*/ 666750 h 1990725"/>
                  <a:gd name="connsiteX103" fmla="*/ 2089842 w 2176150"/>
                  <a:gd name="connsiteY103" fmla="*/ 600075 h 1990725"/>
                  <a:gd name="connsiteX104" fmla="*/ 2108892 w 2176150"/>
                  <a:gd name="connsiteY104" fmla="*/ 533400 h 1990725"/>
                  <a:gd name="connsiteX105" fmla="*/ 2118417 w 2176150"/>
                  <a:gd name="connsiteY105" fmla="*/ 485775 h 1990725"/>
                  <a:gd name="connsiteX106" fmla="*/ 2118417 w 2176150"/>
                  <a:gd name="connsiteY106" fmla="*/ 428625 h 1990725"/>
                  <a:gd name="connsiteX107" fmla="*/ 2137467 w 2176150"/>
                  <a:gd name="connsiteY107" fmla="*/ 361950 h 1990725"/>
                  <a:gd name="connsiteX108" fmla="*/ 2127942 w 2176150"/>
                  <a:gd name="connsiteY108" fmla="*/ 314325 h 1990725"/>
                  <a:gd name="connsiteX109" fmla="*/ 2127942 w 2176150"/>
                  <a:gd name="connsiteY109" fmla="*/ 247650 h 1990725"/>
                  <a:gd name="connsiteX110" fmla="*/ 2137467 w 2176150"/>
                  <a:gd name="connsiteY110" fmla="*/ 190500 h 1990725"/>
                  <a:gd name="connsiteX111" fmla="*/ 2166042 w 2176150"/>
                  <a:gd name="connsiteY111" fmla="*/ 142875 h 1990725"/>
                  <a:gd name="connsiteX112" fmla="*/ 2146992 w 2176150"/>
                  <a:gd name="connsiteY112" fmla="*/ 95250 h 1990725"/>
                  <a:gd name="connsiteX113" fmla="*/ 2175567 w 2176150"/>
                  <a:gd name="connsiteY113" fmla="*/ 57150 h 1990725"/>
                  <a:gd name="connsiteX114" fmla="*/ 2166042 w 2176150"/>
                  <a:gd name="connsiteY114" fmla="*/ 0 h 1990725"/>
                  <a:gd name="connsiteX0" fmla="*/ 0 w 2347600"/>
                  <a:gd name="connsiteY0" fmla="*/ 345150 h 1992975"/>
                  <a:gd name="connsiteX1" fmla="*/ 870642 w 2347600"/>
                  <a:gd name="connsiteY1" fmla="*/ 30825 h 1992975"/>
                  <a:gd name="connsiteX2" fmla="*/ 937317 w 2347600"/>
                  <a:gd name="connsiteY2" fmla="*/ 11775 h 1992975"/>
                  <a:gd name="connsiteX3" fmla="*/ 1051617 w 2347600"/>
                  <a:gd name="connsiteY3" fmla="*/ 21300 h 1992975"/>
                  <a:gd name="connsiteX4" fmla="*/ 1070667 w 2347600"/>
                  <a:gd name="connsiteY4" fmla="*/ 49875 h 1992975"/>
                  <a:gd name="connsiteX5" fmla="*/ 1080192 w 2347600"/>
                  <a:gd name="connsiteY5" fmla="*/ 97500 h 1992975"/>
                  <a:gd name="connsiteX6" fmla="*/ 1089717 w 2347600"/>
                  <a:gd name="connsiteY6" fmla="*/ 335625 h 1992975"/>
                  <a:gd name="connsiteX7" fmla="*/ 1118292 w 2347600"/>
                  <a:gd name="connsiteY7" fmla="*/ 497550 h 1992975"/>
                  <a:gd name="connsiteX8" fmla="*/ 1127817 w 2347600"/>
                  <a:gd name="connsiteY8" fmla="*/ 526125 h 1992975"/>
                  <a:gd name="connsiteX9" fmla="*/ 1146867 w 2347600"/>
                  <a:gd name="connsiteY9" fmla="*/ 602325 h 1992975"/>
                  <a:gd name="connsiteX10" fmla="*/ 1137342 w 2347600"/>
                  <a:gd name="connsiteY10" fmla="*/ 649950 h 1992975"/>
                  <a:gd name="connsiteX11" fmla="*/ 1146867 w 2347600"/>
                  <a:gd name="connsiteY11" fmla="*/ 669000 h 1992975"/>
                  <a:gd name="connsiteX12" fmla="*/ 1175442 w 2347600"/>
                  <a:gd name="connsiteY12" fmla="*/ 697575 h 1992975"/>
                  <a:gd name="connsiteX13" fmla="*/ 1194494 w 2347600"/>
                  <a:gd name="connsiteY13" fmla="*/ 764250 h 1992975"/>
                  <a:gd name="connsiteX14" fmla="*/ 1194492 w 2347600"/>
                  <a:gd name="connsiteY14" fmla="*/ 821400 h 1992975"/>
                  <a:gd name="connsiteX15" fmla="*/ 1204017 w 2347600"/>
                  <a:gd name="connsiteY15" fmla="*/ 878550 h 1992975"/>
                  <a:gd name="connsiteX16" fmla="*/ 1213542 w 2347600"/>
                  <a:gd name="connsiteY16" fmla="*/ 907125 h 1992975"/>
                  <a:gd name="connsiteX17" fmla="*/ 1204017 w 2347600"/>
                  <a:gd name="connsiteY17" fmla="*/ 954750 h 1992975"/>
                  <a:gd name="connsiteX18" fmla="*/ 1223067 w 2347600"/>
                  <a:gd name="connsiteY18" fmla="*/ 1002375 h 1992975"/>
                  <a:gd name="connsiteX19" fmla="*/ 1223067 w 2347600"/>
                  <a:gd name="connsiteY19" fmla="*/ 1030950 h 1992975"/>
                  <a:gd name="connsiteX20" fmla="*/ 1232592 w 2347600"/>
                  <a:gd name="connsiteY20" fmla="*/ 1078575 h 1992975"/>
                  <a:gd name="connsiteX21" fmla="*/ 1232592 w 2347600"/>
                  <a:gd name="connsiteY21" fmla="*/ 1126200 h 1992975"/>
                  <a:gd name="connsiteX22" fmla="*/ 1242117 w 2347600"/>
                  <a:gd name="connsiteY22" fmla="*/ 1164300 h 1992975"/>
                  <a:gd name="connsiteX23" fmla="*/ 1232592 w 2347600"/>
                  <a:gd name="connsiteY23" fmla="*/ 1183350 h 1992975"/>
                  <a:gd name="connsiteX24" fmla="*/ 1251642 w 2347600"/>
                  <a:gd name="connsiteY24" fmla="*/ 1221450 h 1992975"/>
                  <a:gd name="connsiteX25" fmla="*/ 1251642 w 2347600"/>
                  <a:gd name="connsiteY25" fmla="*/ 1269075 h 1992975"/>
                  <a:gd name="connsiteX26" fmla="*/ 1270692 w 2347600"/>
                  <a:gd name="connsiteY26" fmla="*/ 1316700 h 1992975"/>
                  <a:gd name="connsiteX27" fmla="*/ 1270692 w 2347600"/>
                  <a:gd name="connsiteY27" fmla="*/ 1364325 h 1992975"/>
                  <a:gd name="connsiteX28" fmla="*/ 1308792 w 2347600"/>
                  <a:gd name="connsiteY28" fmla="*/ 1402425 h 1992975"/>
                  <a:gd name="connsiteX29" fmla="*/ 1337367 w 2347600"/>
                  <a:gd name="connsiteY29" fmla="*/ 1364325 h 1992975"/>
                  <a:gd name="connsiteX30" fmla="*/ 1346892 w 2347600"/>
                  <a:gd name="connsiteY30" fmla="*/ 1316700 h 1992975"/>
                  <a:gd name="connsiteX31" fmla="*/ 1365942 w 2347600"/>
                  <a:gd name="connsiteY31" fmla="*/ 1259550 h 1992975"/>
                  <a:gd name="connsiteX32" fmla="*/ 1365942 w 2347600"/>
                  <a:gd name="connsiteY32" fmla="*/ 1221450 h 1992975"/>
                  <a:gd name="connsiteX33" fmla="*/ 1384992 w 2347600"/>
                  <a:gd name="connsiteY33" fmla="*/ 1154775 h 1992975"/>
                  <a:gd name="connsiteX34" fmla="*/ 1375467 w 2347600"/>
                  <a:gd name="connsiteY34" fmla="*/ 1088100 h 1992975"/>
                  <a:gd name="connsiteX35" fmla="*/ 1384992 w 2347600"/>
                  <a:gd name="connsiteY35" fmla="*/ 1059525 h 1992975"/>
                  <a:gd name="connsiteX36" fmla="*/ 1404042 w 2347600"/>
                  <a:gd name="connsiteY36" fmla="*/ 992850 h 1992975"/>
                  <a:gd name="connsiteX37" fmla="*/ 1413567 w 2347600"/>
                  <a:gd name="connsiteY37" fmla="*/ 945225 h 1992975"/>
                  <a:gd name="connsiteX38" fmla="*/ 1423092 w 2347600"/>
                  <a:gd name="connsiteY38" fmla="*/ 897600 h 1992975"/>
                  <a:gd name="connsiteX39" fmla="*/ 1442142 w 2347600"/>
                  <a:gd name="connsiteY39" fmla="*/ 849975 h 1992975"/>
                  <a:gd name="connsiteX40" fmla="*/ 1489767 w 2347600"/>
                  <a:gd name="connsiteY40" fmla="*/ 907125 h 1992975"/>
                  <a:gd name="connsiteX41" fmla="*/ 1489767 w 2347600"/>
                  <a:gd name="connsiteY41" fmla="*/ 954750 h 1992975"/>
                  <a:gd name="connsiteX42" fmla="*/ 1508817 w 2347600"/>
                  <a:gd name="connsiteY42" fmla="*/ 1011900 h 1992975"/>
                  <a:gd name="connsiteX43" fmla="*/ 1613592 w 2347600"/>
                  <a:gd name="connsiteY43" fmla="*/ 1050000 h 1992975"/>
                  <a:gd name="connsiteX44" fmla="*/ 1575492 w 2347600"/>
                  <a:gd name="connsiteY44" fmla="*/ 1021425 h 1992975"/>
                  <a:gd name="connsiteX45" fmla="*/ 1623117 w 2347600"/>
                  <a:gd name="connsiteY45" fmla="*/ 1002375 h 1992975"/>
                  <a:gd name="connsiteX46" fmla="*/ 1651692 w 2347600"/>
                  <a:gd name="connsiteY46" fmla="*/ 945225 h 1992975"/>
                  <a:gd name="connsiteX47" fmla="*/ 1680267 w 2347600"/>
                  <a:gd name="connsiteY47" fmla="*/ 888075 h 1992975"/>
                  <a:gd name="connsiteX48" fmla="*/ 1661217 w 2347600"/>
                  <a:gd name="connsiteY48" fmla="*/ 821400 h 1992975"/>
                  <a:gd name="connsiteX49" fmla="*/ 1708842 w 2347600"/>
                  <a:gd name="connsiteY49" fmla="*/ 764250 h 1992975"/>
                  <a:gd name="connsiteX50" fmla="*/ 1765992 w 2347600"/>
                  <a:gd name="connsiteY50" fmla="*/ 764250 h 1992975"/>
                  <a:gd name="connsiteX51" fmla="*/ 1823142 w 2347600"/>
                  <a:gd name="connsiteY51" fmla="*/ 764250 h 1992975"/>
                  <a:gd name="connsiteX52" fmla="*/ 1870767 w 2347600"/>
                  <a:gd name="connsiteY52" fmla="*/ 811875 h 1992975"/>
                  <a:gd name="connsiteX53" fmla="*/ 1889817 w 2347600"/>
                  <a:gd name="connsiteY53" fmla="*/ 859500 h 1992975"/>
                  <a:gd name="connsiteX54" fmla="*/ 1908867 w 2347600"/>
                  <a:gd name="connsiteY54" fmla="*/ 916650 h 1992975"/>
                  <a:gd name="connsiteX55" fmla="*/ 1927917 w 2347600"/>
                  <a:gd name="connsiteY55" fmla="*/ 973800 h 1992975"/>
                  <a:gd name="connsiteX56" fmla="*/ 1946967 w 2347600"/>
                  <a:gd name="connsiteY56" fmla="*/ 1030950 h 1992975"/>
                  <a:gd name="connsiteX57" fmla="*/ 1937442 w 2347600"/>
                  <a:gd name="connsiteY57" fmla="*/ 1059525 h 1992975"/>
                  <a:gd name="connsiteX58" fmla="*/ 1966017 w 2347600"/>
                  <a:gd name="connsiteY58" fmla="*/ 1116675 h 1992975"/>
                  <a:gd name="connsiteX59" fmla="*/ 1966017 w 2347600"/>
                  <a:gd name="connsiteY59" fmla="*/ 1164300 h 1992975"/>
                  <a:gd name="connsiteX60" fmla="*/ 1966017 w 2347600"/>
                  <a:gd name="connsiteY60" fmla="*/ 1211925 h 1992975"/>
                  <a:gd name="connsiteX61" fmla="*/ 1946967 w 2347600"/>
                  <a:gd name="connsiteY61" fmla="*/ 1240500 h 1992975"/>
                  <a:gd name="connsiteX62" fmla="*/ 1956492 w 2347600"/>
                  <a:gd name="connsiteY62" fmla="*/ 1278600 h 1992975"/>
                  <a:gd name="connsiteX63" fmla="*/ 1966017 w 2347600"/>
                  <a:gd name="connsiteY63" fmla="*/ 1335750 h 1992975"/>
                  <a:gd name="connsiteX64" fmla="*/ 1985067 w 2347600"/>
                  <a:gd name="connsiteY64" fmla="*/ 1392900 h 1992975"/>
                  <a:gd name="connsiteX65" fmla="*/ 1985067 w 2347600"/>
                  <a:gd name="connsiteY65" fmla="*/ 1450050 h 1992975"/>
                  <a:gd name="connsiteX66" fmla="*/ 2004117 w 2347600"/>
                  <a:gd name="connsiteY66" fmla="*/ 1507200 h 1992975"/>
                  <a:gd name="connsiteX67" fmla="*/ 2023167 w 2347600"/>
                  <a:gd name="connsiteY67" fmla="*/ 1564350 h 1992975"/>
                  <a:gd name="connsiteX68" fmla="*/ 2032692 w 2347600"/>
                  <a:gd name="connsiteY68" fmla="*/ 1592925 h 1992975"/>
                  <a:gd name="connsiteX69" fmla="*/ 2032692 w 2347600"/>
                  <a:gd name="connsiteY69" fmla="*/ 1640550 h 1992975"/>
                  <a:gd name="connsiteX70" fmla="*/ 2051742 w 2347600"/>
                  <a:gd name="connsiteY70" fmla="*/ 1688175 h 1992975"/>
                  <a:gd name="connsiteX71" fmla="*/ 2051742 w 2347600"/>
                  <a:gd name="connsiteY71" fmla="*/ 1745325 h 1992975"/>
                  <a:gd name="connsiteX72" fmla="*/ 2061267 w 2347600"/>
                  <a:gd name="connsiteY72" fmla="*/ 1802475 h 1992975"/>
                  <a:gd name="connsiteX73" fmla="*/ 2051742 w 2347600"/>
                  <a:gd name="connsiteY73" fmla="*/ 1840575 h 1992975"/>
                  <a:gd name="connsiteX74" fmla="*/ 2061267 w 2347600"/>
                  <a:gd name="connsiteY74" fmla="*/ 1878675 h 1992975"/>
                  <a:gd name="connsiteX75" fmla="*/ 2080317 w 2347600"/>
                  <a:gd name="connsiteY75" fmla="*/ 1935825 h 1992975"/>
                  <a:gd name="connsiteX76" fmla="*/ 2051742 w 2347600"/>
                  <a:gd name="connsiteY76" fmla="*/ 1964400 h 1992975"/>
                  <a:gd name="connsiteX77" fmla="*/ 2080317 w 2347600"/>
                  <a:gd name="connsiteY77" fmla="*/ 1992975 h 1992975"/>
                  <a:gd name="connsiteX78" fmla="*/ 2127942 w 2347600"/>
                  <a:gd name="connsiteY78" fmla="*/ 1926300 h 1992975"/>
                  <a:gd name="connsiteX79" fmla="*/ 2127942 w 2347600"/>
                  <a:gd name="connsiteY79" fmla="*/ 1859625 h 1992975"/>
                  <a:gd name="connsiteX80" fmla="*/ 2137467 w 2347600"/>
                  <a:gd name="connsiteY80" fmla="*/ 1802475 h 1992975"/>
                  <a:gd name="connsiteX81" fmla="*/ 2137467 w 2347600"/>
                  <a:gd name="connsiteY81" fmla="*/ 1754850 h 1992975"/>
                  <a:gd name="connsiteX82" fmla="*/ 2137467 w 2347600"/>
                  <a:gd name="connsiteY82" fmla="*/ 1688175 h 1992975"/>
                  <a:gd name="connsiteX83" fmla="*/ 2146992 w 2347600"/>
                  <a:gd name="connsiteY83" fmla="*/ 1631025 h 1992975"/>
                  <a:gd name="connsiteX84" fmla="*/ 2156517 w 2347600"/>
                  <a:gd name="connsiteY84" fmla="*/ 1564350 h 1992975"/>
                  <a:gd name="connsiteX85" fmla="*/ 2146992 w 2347600"/>
                  <a:gd name="connsiteY85" fmla="*/ 1507200 h 1992975"/>
                  <a:gd name="connsiteX86" fmla="*/ 2175567 w 2347600"/>
                  <a:gd name="connsiteY86" fmla="*/ 1459575 h 1992975"/>
                  <a:gd name="connsiteX87" fmla="*/ 2146992 w 2347600"/>
                  <a:gd name="connsiteY87" fmla="*/ 1421475 h 1992975"/>
                  <a:gd name="connsiteX88" fmla="*/ 2175567 w 2347600"/>
                  <a:gd name="connsiteY88" fmla="*/ 1354800 h 1992975"/>
                  <a:gd name="connsiteX89" fmla="*/ 2175567 w 2347600"/>
                  <a:gd name="connsiteY89" fmla="*/ 1288125 h 1992975"/>
                  <a:gd name="connsiteX90" fmla="*/ 2156517 w 2347600"/>
                  <a:gd name="connsiteY90" fmla="*/ 1240500 h 1992975"/>
                  <a:gd name="connsiteX91" fmla="*/ 2166042 w 2347600"/>
                  <a:gd name="connsiteY91" fmla="*/ 1183350 h 1992975"/>
                  <a:gd name="connsiteX92" fmla="*/ 2166042 w 2347600"/>
                  <a:gd name="connsiteY92" fmla="*/ 1154775 h 1992975"/>
                  <a:gd name="connsiteX93" fmla="*/ 2175567 w 2347600"/>
                  <a:gd name="connsiteY93" fmla="*/ 1088100 h 1992975"/>
                  <a:gd name="connsiteX94" fmla="*/ 2175567 w 2347600"/>
                  <a:gd name="connsiteY94" fmla="*/ 1050000 h 1992975"/>
                  <a:gd name="connsiteX95" fmla="*/ 2166042 w 2347600"/>
                  <a:gd name="connsiteY95" fmla="*/ 983325 h 1992975"/>
                  <a:gd name="connsiteX96" fmla="*/ 2175567 w 2347600"/>
                  <a:gd name="connsiteY96" fmla="*/ 935700 h 1992975"/>
                  <a:gd name="connsiteX97" fmla="*/ 2194617 w 2347600"/>
                  <a:gd name="connsiteY97" fmla="*/ 869025 h 1992975"/>
                  <a:gd name="connsiteX98" fmla="*/ 2213667 w 2347600"/>
                  <a:gd name="connsiteY98" fmla="*/ 821400 h 1992975"/>
                  <a:gd name="connsiteX99" fmla="*/ 2194617 w 2347600"/>
                  <a:gd name="connsiteY99" fmla="*/ 783300 h 1992975"/>
                  <a:gd name="connsiteX100" fmla="*/ 2213667 w 2347600"/>
                  <a:gd name="connsiteY100" fmla="*/ 735675 h 1992975"/>
                  <a:gd name="connsiteX101" fmla="*/ 2232717 w 2347600"/>
                  <a:gd name="connsiteY101" fmla="*/ 678525 h 1992975"/>
                  <a:gd name="connsiteX102" fmla="*/ 2280342 w 2347600"/>
                  <a:gd name="connsiteY102" fmla="*/ 669000 h 1992975"/>
                  <a:gd name="connsiteX103" fmla="*/ 2261292 w 2347600"/>
                  <a:gd name="connsiteY103" fmla="*/ 602325 h 1992975"/>
                  <a:gd name="connsiteX104" fmla="*/ 2280342 w 2347600"/>
                  <a:gd name="connsiteY104" fmla="*/ 535650 h 1992975"/>
                  <a:gd name="connsiteX105" fmla="*/ 2289867 w 2347600"/>
                  <a:gd name="connsiteY105" fmla="*/ 488025 h 1992975"/>
                  <a:gd name="connsiteX106" fmla="*/ 2289867 w 2347600"/>
                  <a:gd name="connsiteY106" fmla="*/ 430875 h 1992975"/>
                  <a:gd name="connsiteX107" fmla="*/ 2308917 w 2347600"/>
                  <a:gd name="connsiteY107" fmla="*/ 364200 h 1992975"/>
                  <a:gd name="connsiteX108" fmla="*/ 2299392 w 2347600"/>
                  <a:gd name="connsiteY108" fmla="*/ 316575 h 1992975"/>
                  <a:gd name="connsiteX109" fmla="*/ 2299392 w 2347600"/>
                  <a:gd name="connsiteY109" fmla="*/ 249900 h 1992975"/>
                  <a:gd name="connsiteX110" fmla="*/ 2308917 w 2347600"/>
                  <a:gd name="connsiteY110" fmla="*/ 192750 h 1992975"/>
                  <a:gd name="connsiteX111" fmla="*/ 2337492 w 2347600"/>
                  <a:gd name="connsiteY111" fmla="*/ 145125 h 1992975"/>
                  <a:gd name="connsiteX112" fmla="*/ 2318442 w 2347600"/>
                  <a:gd name="connsiteY112" fmla="*/ 97500 h 1992975"/>
                  <a:gd name="connsiteX113" fmla="*/ 2347017 w 2347600"/>
                  <a:gd name="connsiteY113" fmla="*/ 59400 h 1992975"/>
                  <a:gd name="connsiteX114" fmla="*/ 2337492 w 2347600"/>
                  <a:gd name="connsiteY114" fmla="*/ 2250 h 1992975"/>
                  <a:gd name="connsiteX0" fmla="*/ 0 w 2319025"/>
                  <a:gd name="connsiteY0" fmla="*/ 334962 h 1992314"/>
                  <a:gd name="connsiteX1" fmla="*/ 842067 w 2319025"/>
                  <a:gd name="connsiteY1" fmla="*/ 30164 h 1992314"/>
                  <a:gd name="connsiteX2" fmla="*/ 908742 w 2319025"/>
                  <a:gd name="connsiteY2" fmla="*/ 11114 h 1992314"/>
                  <a:gd name="connsiteX3" fmla="*/ 1023042 w 2319025"/>
                  <a:gd name="connsiteY3" fmla="*/ 20639 h 1992314"/>
                  <a:gd name="connsiteX4" fmla="*/ 1042092 w 2319025"/>
                  <a:gd name="connsiteY4" fmla="*/ 49214 h 1992314"/>
                  <a:gd name="connsiteX5" fmla="*/ 1051617 w 2319025"/>
                  <a:gd name="connsiteY5" fmla="*/ 96839 h 1992314"/>
                  <a:gd name="connsiteX6" fmla="*/ 1061142 w 2319025"/>
                  <a:gd name="connsiteY6" fmla="*/ 334964 h 1992314"/>
                  <a:gd name="connsiteX7" fmla="*/ 1089717 w 2319025"/>
                  <a:gd name="connsiteY7" fmla="*/ 496889 h 1992314"/>
                  <a:gd name="connsiteX8" fmla="*/ 1099242 w 2319025"/>
                  <a:gd name="connsiteY8" fmla="*/ 525464 h 1992314"/>
                  <a:gd name="connsiteX9" fmla="*/ 1118292 w 2319025"/>
                  <a:gd name="connsiteY9" fmla="*/ 601664 h 1992314"/>
                  <a:gd name="connsiteX10" fmla="*/ 1108767 w 2319025"/>
                  <a:gd name="connsiteY10" fmla="*/ 649289 h 1992314"/>
                  <a:gd name="connsiteX11" fmla="*/ 1118292 w 2319025"/>
                  <a:gd name="connsiteY11" fmla="*/ 668339 h 1992314"/>
                  <a:gd name="connsiteX12" fmla="*/ 1146867 w 2319025"/>
                  <a:gd name="connsiteY12" fmla="*/ 696914 h 1992314"/>
                  <a:gd name="connsiteX13" fmla="*/ 1165919 w 2319025"/>
                  <a:gd name="connsiteY13" fmla="*/ 763589 h 1992314"/>
                  <a:gd name="connsiteX14" fmla="*/ 1165917 w 2319025"/>
                  <a:gd name="connsiteY14" fmla="*/ 820739 h 1992314"/>
                  <a:gd name="connsiteX15" fmla="*/ 1175442 w 2319025"/>
                  <a:gd name="connsiteY15" fmla="*/ 877889 h 1992314"/>
                  <a:gd name="connsiteX16" fmla="*/ 1184967 w 2319025"/>
                  <a:gd name="connsiteY16" fmla="*/ 906464 h 1992314"/>
                  <a:gd name="connsiteX17" fmla="*/ 1175442 w 2319025"/>
                  <a:gd name="connsiteY17" fmla="*/ 954089 h 1992314"/>
                  <a:gd name="connsiteX18" fmla="*/ 1194492 w 2319025"/>
                  <a:gd name="connsiteY18" fmla="*/ 1001714 h 1992314"/>
                  <a:gd name="connsiteX19" fmla="*/ 1194492 w 2319025"/>
                  <a:gd name="connsiteY19" fmla="*/ 1030289 h 1992314"/>
                  <a:gd name="connsiteX20" fmla="*/ 1204017 w 2319025"/>
                  <a:gd name="connsiteY20" fmla="*/ 1077914 h 1992314"/>
                  <a:gd name="connsiteX21" fmla="*/ 1204017 w 2319025"/>
                  <a:gd name="connsiteY21" fmla="*/ 1125539 h 1992314"/>
                  <a:gd name="connsiteX22" fmla="*/ 1213542 w 2319025"/>
                  <a:gd name="connsiteY22" fmla="*/ 1163639 h 1992314"/>
                  <a:gd name="connsiteX23" fmla="*/ 1204017 w 2319025"/>
                  <a:gd name="connsiteY23" fmla="*/ 1182689 h 1992314"/>
                  <a:gd name="connsiteX24" fmla="*/ 1223067 w 2319025"/>
                  <a:gd name="connsiteY24" fmla="*/ 1220789 h 1992314"/>
                  <a:gd name="connsiteX25" fmla="*/ 1223067 w 2319025"/>
                  <a:gd name="connsiteY25" fmla="*/ 1268414 h 1992314"/>
                  <a:gd name="connsiteX26" fmla="*/ 1242117 w 2319025"/>
                  <a:gd name="connsiteY26" fmla="*/ 1316039 h 1992314"/>
                  <a:gd name="connsiteX27" fmla="*/ 1242117 w 2319025"/>
                  <a:gd name="connsiteY27" fmla="*/ 1363664 h 1992314"/>
                  <a:gd name="connsiteX28" fmla="*/ 1280217 w 2319025"/>
                  <a:gd name="connsiteY28" fmla="*/ 1401764 h 1992314"/>
                  <a:gd name="connsiteX29" fmla="*/ 1308792 w 2319025"/>
                  <a:gd name="connsiteY29" fmla="*/ 1363664 h 1992314"/>
                  <a:gd name="connsiteX30" fmla="*/ 1318317 w 2319025"/>
                  <a:gd name="connsiteY30" fmla="*/ 1316039 h 1992314"/>
                  <a:gd name="connsiteX31" fmla="*/ 1337367 w 2319025"/>
                  <a:gd name="connsiteY31" fmla="*/ 1258889 h 1992314"/>
                  <a:gd name="connsiteX32" fmla="*/ 1337367 w 2319025"/>
                  <a:gd name="connsiteY32" fmla="*/ 1220789 h 1992314"/>
                  <a:gd name="connsiteX33" fmla="*/ 1356417 w 2319025"/>
                  <a:gd name="connsiteY33" fmla="*/ 1154114 h 1992314"/>
                  <a:gd name="connsiteX34" fmla="*/ 1346892 w 2319025"/>
                  <a:gd name="connsiteY34" fmla="*/ 1087439 h 1992314"/>
                  <a:gd name="connsiteX35" fmla="*/ 1356417 w 2319025"/>
                  <a:gd name="connsiteY35" fmla="*/ 1058864 h 1992314"/>
                  <a:gd name="connsiteX36" fmla="*/ 1375467 w 2319025"/>
                  <a:gd name="connsiteY36" fmla="*/ 992189 h 1992314"/>
                  <a:gd name="connsiteX37" fmla="*/ 1384992 w 2319025"/>
                  <a:gd name="connsiteY37" fmla="*/ 944564 h 1992314"/>
                  <a:gd name="connsiteX38" fmla="*/ 1394517 w 2319025"/>
                  <a:gd name="connsiteY38" fmla="*/ 896939 h 1992314"/>
                  <a:gd name="connsiteX39" fmla="*/ 1413567 w 2319025"/>
                  <a:gd name="connsiteY39" fmla="*/ 849314 h 1992314"/>
                  <a:gd name="connsiteX40" fmla="*/ 1461192 w 2319025"/>
                  <a:gd name="connsiteY40" fmla="*/ 906464 h 1992314"/>
                  <a:gd name="connsiteX41" fmla="*/ 1461192 w 2319025"/>
                  <a:gd name="connsiteY41" fmla="*/ 954089 h 1992314"/>
                  <a:gd name="connsiteX42" fmla="*/ 1480242 w 2319025"/>
                  <a:gd name="connsiteY42" fmla="*/ 1011239 h 1992314"/>
                  <a:gd name="connsiteX43" fmla="*/ 1585017 w 2319025"/>
                  <a:gd name="connsiteY43" fmla="*/ 1049339 h 1992314"/>
                  <a:gd name="connsiteX44" fmla="*/ 1546917 w 2319025"/>
                  <a:gd name="connsiteY44" fmla="*/ 1020764 h 1992314"/>
                  <a:gd name="connsiteX45" fmla="*/ 1594542 w 2319025"/>
                  <a:gd name="connsiteY45" fmla="*/ 1001714 h 1992314"/>
                  <a:gd name="connsiteX46" fmla="*/ 1623117 w 2319025"/>
                  <a:gd name="connsiteY46" fmla="*/ 944564 h 1992314"/>
                  <a:gd name="connsiteX47" fmla="*/ 1651692 w 2319025"/>
                  <a:gd name="connsiteY47" fmla="*/ 887414 h 1992314"/>
                  <a:gd name="connsiteX48" fmla="*/ 1632642 w 2319025"/>
                  <a:gd name="connsiteY48" fmla="*/ 820739 h 1992314"/>
                  <a:gd name="connsiteX49" fmla="*/ 1680267 w 2319025"/>
                  <a:gd name="connsiteY49" fmla="*/ 763589 h 1992314"/>
                  <a:gd name="connsiteX50" fmla="*/ 1737417 w 2319025"/>
                  <a:gd name="connsiteY50" fmla="*/ 763589 h 1992314"/>
                  <a:gd name="connsiteX51" fmla="*/ 1794567 w 2319025"/>
                  <a:gd name="connsiteY51" fmla="*/ 763589 h 1992314"/>
                  <a:gd name="connsiteX52" fmla="*/ 1842192 w 2319025"/>
                  <a:gd name="connsiteY52" fmla="*/ 811214 h 1992314"/>
                  <a:gd name="connsiteX53" fmla="*/ 1861242 w 2319025"/>
                  <a:gd name="connsiteY53" fmla="*/ 858839 h 1992314"/>
                  <a:gd name="connsiteX54" fmla="*/ 1880292 w 2319025"/>
                  <a:gd name="connsiteY54" fmla="*/ 915989 h 1992314"/>
                  <a:gd name="connsiteX55" fmla="*/ 1899342 w 2319025"/>
                  <a:gd name="connsiteY55" fmla="*/ 973139 h 1992314"/>
                  <a:gd name="connsiteX56" fmla="*/ 1918392 w 2319025"/>
                  <a:gd name="connsiteY56" fmla="*/ 1030289 h 1992314"/>
                  <a:gd name="connsiteX57" fmla="*/ 1908867 w 2319025"/>
                  <a:gd name="connsiteY57" fmla="*/ 1058864 h 1992314"/>
                  <a:gd name="connsiteX58" fmla="*/ 1937442 w 2319025"/>
                  <a:gd name="connsiteY58" fmla="*/ 1116014 h 1992314"/>
                  <a:gd name="connsiteX59" fmla="*/ 1937442 w 2319025"/>
                  <a:gd name="connsiteY59" fmla="*/ 1163639 h 1992314"/>
                  <a:gd name="connsiteX60" fmla="*/ 1937442 w 2319025"/>
                  <a:gd name="connsiteY60" fmla="*/ 1211264 h 1992314"/>
                  <a:gd name="connsiteX61" fmla="*/ 1918392 w 2319025"/>
                  <a:gd name="connsiteY61" fmla="*/ 1239839 h 1992314"/>
                  <a:gd name="connsiteX62" fmla="*/ 1927917 w 2319025"/>
                  <a:gd name="connsiteY62" fmla="*/ 1277939 h 1992314"/>
                  <a:gd name="connsiteX63" fmla="*/ 1937442 w 2319025"/>
                  <a:gd name="connsiteY63" fmla="*/ 1335089 h 1992314"/>
                  <a:gd name="connsiteX64" fmla="*/ 1956492 w 2319025"/>
                  <a:gd name="connsiteY64" fmla="*/ 1392239 h 1992314"/>
                  <a:gd name="connsiteX65" fmla="*/ 1956492 w 2319025"/>
                  <a:gd name="connsiteY65" fmla="*/ 1449389 h 1992314"/>
                  <a:gd name="connsiteX66" fmla="*/ 1975542 w 2319025"/>
                  <a:gd name="connsiteY66" fmla="*/ 1506539 h 1992314"/>
                  <a:gd name="connsiteX67" fmla="*/ 1994592 w 2319025"/>
                  <a:gd name="connsiteY67" fmla="*/ 1563689 h 1992314"/>
                  <a:gd name="connsiteX68" fmla="*/ 2004117 w 2319025"/>
                  <a:gd name="connsiteY68" fmla="*/ 1592264 h 1992314"/>
                  <a:gd name="connsiteX69" fmla="*/ 2004117 w 2319025"/>
                  <a:gd name="connsiteY69" fmla="*/ 1639889 h 1992314"/>
                  <a:gd name="connsiteX70" fmla="*/ 2023167 w 2319025"/>
                  <a:gd name="connsiteY70" fmla="*/ 1687514 h 1992314"/>
                  <a:gd name="connsiteX71" fmla="*/ 2023167 w 2319025"/>
                  <a:gd name="connsiteY71" fmla="*/ 1744664 h 1992314"/>
                  <a:gd name="connsiteX72" fmla="*/ 2032692 w 2319025"/>
                  <a:gd name="connsiteY72" fmla="*/ 1801814 h 1992314"/>
                  <a:gd name="connsiteX73" fmla="*/ 2023167 w 2319025"/>
                  <a:gd name="connsiteY73" fmla="*/ 1839914 h 1992314"/>
                  <a:gd name="connsiteX74" fmla="*/ 2032692 w 2319025"/>
                  <a:gd name="connsiteY74" fmla="*/ 1878014 h 1992314"/>
                  <a:gd name="connsiteX75" fmla="*/ 2051742 w 2319025"/>
                  <a:gd name="connsiteY75" fmla="*/ 1935164 h 1992314"/>
                  <a:gd name="connsiteX76" fmla="*/ 2023167 w 2319025"/>
                  <a:gd name="connsiteY76" fmla="*/ 1963739 h 1992314"/>
                  <a:gd name="connsiteX77" fmla="*/ 2051742 w 2319025"/>
                  <a:gd name="connsiteY77" fmla="*/ 1992314 h 1992314"/>
                  <a:gd name="connsiteX78" fmla="*/ 2099367 w 2319025"/>
                  <a:gd name="connsiteY78" fmla="*/ 1925639 h 1992314"/>
                  <a:gd name="connsiteX79" fmla="*/ 2099367 w 2319025"/>
                  <a:gd name="connsiteY79" fmla="*/ 1858964 h 1992314"/>
                  <a:gd name="connsiteX80" fmla="*/ 2108892 w 2319025"/>
                  <a:gd name="connsiteY80" fmla="*/ 1801814 h 1992314"/>
                  <a:gd name="connsiteX81" fmla="*/ 2108892 w 2319025"/>
                  <a:gd name="connsiteY81" fmla="*/ 1754189 h 1992314"/>
                  <a:gd name="connsiteX82" fmla="*/ 2108892 w 2319025"/>
                  <a:gd name="connsiteY82" fmla="*/ 1687514 h 1992314"/>
                  <a:gd name="connsiteX83" fmla="*/ 2118417 w 2319025"/>
                  <a:gd name="connsiteY83" fmla="*/ 1630364 h 1992314"/>
                  <a:gd name="connsiteX84" fmla="*/ 2127942 w 2319025"/>
                  <a:gd name="connsiteY84" fmla="*/ 1563689 h 1992314"/>
                  <a:gd name="connsiteX85" fmla="*/ 2118417 w 2319025"/>
                  <a:gd name="connsiteY85" fmla="*/ 1506539 h 1992314"/>
                  <a:gd name="connsiteX86" fmla="*/ 2146992 w 2319025"/>
                  <a:gd name="connsiteY86" fmla="*/ 1458914 h 1992314"/>
                  <a:gd name="connsiteX87" fmla="*/ 2118417 w 2319025"/>
                  <a:gd name="connsiteY87" fmla="*/ 1420814 h 1992314"/>
                  <a:gd name="connsiteX88" fmla="*/ 2146992 w 2319025"/>
                  <a:gd name="connsiteY88" fmla="*/ 1354139 h 1992314"/>
                  <a:gd name="connsiteX89" fmla="*/ 2146992 w 2319025"/>
                  <a:gd name="connsiteY89" fmla="*/ 1287464 h 1992314"/>
                  <a:gd name="connsiteX90" fmla="*/ 2127942 w 2319025"/>
                  <a:gd name="connsiteY90" fmla="*/ 1239839 h 1992314"/>
                  <a:gd name="connsiteX91" fmla="*/ 2137467 w 2319025"/>
                  <a:gd name="connsiteY91" fmla="*/ 1182689 h 1992314"/>
                  <a:gd name="connsiteX92" fmla="*/ 2137467 w 2319025"/>
                  <a:gd name="connsiteY92" fmla="*/ 1154114 h 1992314"/>
                  <a:gd name="connsiteX93" fmla="*/ 2146992 w 2319025"/>
                  <a:gd name="connsiteY93" fmla="*/ 1087439 h 1992314"/>
                  <a:gd name="connsiteX94" fmla="*/ 2146992 w 2319025"/>
                  <a:gd name="connsiteY94" fmla="*/ 1049339 h 1992314"/>
                  <a:gd name="connsiteX95" fmla="*/ 2137467 w 2319025"/>
                  <a:gd name="connsiteY95" fmla="*/ 982664 h 1992314"/>
                  <a:gd name="connsiteX96" fmla="*/ 2146992 w 2319025"/>
                  <a:gd name="connsiteY96" fmla="*/ 935039 h 1992314"/>
                  <a:gd name="connsiteX97" fmla="*/ 2166042 w 2319025"/>
                  <a:gd name="connsiteY97" fmla="*/ 868364 h 1992314"/>
                  <a:gd name="connsiteX98" fmla="*/ 2185092 w 2319025"/>
                  <a:gd name="connsiteY98" fmla="*/ 820739 h 1992314"/>
                  <a:gd name="connsiteX99" fmla="*/ 2166042 w 2319025"/>
                  <a:gd name="connsiteY99" fmla="*/ 782639 h 1992314"/>
                  <a:gd name="connsiteX100" fmla="*/ 2185092 w 2319025"/>
                  <a:gd name="connsiteY100" fmla="*/ 735014 h 1992314"/>
                  <a:gd name="connsiteX101" fmla="*/ 2204142 w 2319025"/>
                  <a:gd name="connsiteY101" fmla="*/ 677864 h 1992314"/>
                  <a:gd name="connsiteX102" fmla="*/ 2251767 w 2319025"/>
                  <a:gd name="connsiteY102" fmla="*/ 668339 h 1992314"/>
                  <a:gd name="connsiteX103" fmla="*/ 2232717 w 2319025"/>
                  <a:gd name="connsiteY103" fmla="*/ 601664 h 1992314"/>
                  <a:gd name="connsiteX104" fmla="*/ 2251767 w 2319025"/>
                  <a:gd name="connsiteY104" fmla="*/ 534989 h 1992314"/>
                  <a:gd name="connsiteX105" fmla="*/ 2261292 w 2319025"/>
                  <a:gd name="connsiteY105" fmla="*/ 487364 h 1992314"/>
                  <a:gd name="connsiteX106" fmla="*/ 2261292 w 2319025"/>
                  <a:gd name="connsiteY106" fmla="*/ 430214 h 1992314"/>
                  <a:gd name="connsiteX107" fmla="*/ 2280342 w 2319025"/>
                  <a:gd name="connsiteY107" fmla="*/ 363539 h 1992314"/>
                  <a:gd name="connsiteX108" fmla="*/ 2270817 w 2319025"/>
                  <a:gd name="connsiteY108" fmla="*/ 315914 h 1992314"/>
                  <a:gd name="connsiteX109" fmla="*/ 2270817 w 2319025"/>
                  <a:gd name="connsiteY109" fmla="*/ 249239 h 1992314"/>
                  <a:gd name="connsiteX110" fmla="*/ 2280342 w 2319025"/>
                  <a:gd name="connsiteY110" fmla="*/ 192089 h 1992314"/>
                  <a:gd name="connsiteX111" fmla="*/ 2308917 w 2319025"/>
                  <a:gd name="connsiteY111" fmla="*/ 144464 h 1992314"/>
                  <a:gd name="connsiteX112" fmla="*/ 2289867 w 2319025"/>
                  <a:gd name="connsiteY112" fmla="*/ 96839 h 1992314"/>
                  <a:gd name="connsiteX113" fmla="*/ 2318442 w 2319025"/>
                  <a:gd name="connsiteY113" fmla="*/ 58739 h 1992314"/>
                  <a:gd name="connsiteX114" fmla="*/ 2308917 w 2319025"/>
                  <a:gd name="connsiteY114" fmla="*/ 1589 h 1992314"/>
                  <a:gd name="connsiteX0" fmla="*/ 0 w 2042799"/>
                  <a:gd name="connsiteY0" fmla="*/ 190475 h 1990725"/>
                  <a:gd name="connsiteX1" fmla="*/ 565841 w 2042799"/>
                  <a:gd name="connsiteY1" fmla="*/ 28575 h 1990725"/>
                  <a:gd name="connsiteX2" fmla="*/ 632516 w 2042799"/>
                  <a:gd name="connsiteY2" fmla="*/ 9525 h 1990725"/>
                  <a:gd name="connsiteX3" fmla="*/ 746816 w 2042799"/>
                  <a:gd name="connsiteY3" fmla="*/ 19050 h 1990725"/>
                  <a:gd name="connsiteX4" fmla="*/ 765866 w 2042799"/>
                  <a:gd name="connsiteY4" fmla="*/ 47625 h 1990725"/>
                  <a:gd name="connsiteX5" fmla="*/ 775391 w 2042799"/>
                  <a:gd name="connsiteY5" fmla="*/ 95250 h 1990725"/>
                  <a:gd name="connsiteX6" fmla="*/ 784916 w 2042799"/>
                  <a:gd name="connsiteY6" fmla="*/ 333375 h 1990725"/>
                  <a:gd name="connsiteX7" fmla="*/ 813491 w 2042799"/>
                  <a:gd name="connsiteY7" fmla="*/ 495300 h 1990725"/>
                  <a:gd name="connsiteX8" fmla="*/ 823016 w 2042799"/>
                  <a:gd name="connsiteY8" fmla="*/ 523875 h 1990725"/>
                  <a:gd name="connsiteX9" fmla="*/ 842066 w 2042799"/>
                  <a:gd name="connsiteY9" fmla="*/ 600075 h 1990725"/>
                  <a:gd name="connsiteX10" fmla="*/ 832541 w 2042799"/>
                  <a:gd name="connsiteY10" fmla="*/ 647700 h 1990725"/>
                  <a:gd name="connsiteX11" fmla="*/ 842066 w 2042799"/>
                  <a:gd name="connsiteY11" fmla="*/ 666750 h 1990725"/>
                  <a:gd name="connsiteX12" fmla="*/ 870641 w 2042799"/>
                  <a:gd name="connsiteY12" fmla="*/ 695325 h 1990725"/>
                  <a:gd name="connsiteX13" fmla="*/ 889693 w 2042799"/>
                  <a:gd name="connsiteY13" fmla="*/ 762000 h 1990725"/>
                  <a:gd name="connsiteX14" fmla="*/ 889691 w 2042799"/>
                  <a:gd name="connsiteY14" fmla="*/ 819150 h 1990725"/>
                  <a:gd name="connsiteX15" fmla="*/ 899216 w 2042799"/>
                  <a:gd name="connsiteY15" fmla="*/ 876300 h 1990725"/>
                  <a:gd name="connsiteX16" fmla="*/ 908741 w 2042799"/>
                  <a:gd name="connsiteY16" fmla="*/ 904875 h 1990725"/>
                  <a:gd name="connsiteX17" fmla="*/ 899216 w 2042799"/>
                  <a:gd name="connsiteY17" fmla="*/ 952500 h 1990725"/>
                  <a:gd name="connsiteX18" fmla="*/ 918266 w 2042799"/>
                  <a:gd name="connsiteY18" fmla="*/ 1000125 h 1990725"/>
                  <a:gd name="connsiteX19" fmla="*/ 918266 w 2042799"/>
                  <a:gd name="connsiteY19" fmla="*/ 1028700 h 1990725"/>
                  <a:gd name="connsiteX20" fmla="*/ 927791 w 2042799"/>
                  <a:gd name="connsiteY20" fmla="*/ 1076325 h 1990725"/>
                  <a:gd name="connsiteX21" fmla="*/ 927791 w 2042799"/>
                  <a:gd name="connsiteY21" fmla="*/ 1123950 h 1990725"/>
                  <a:gd name="connsiteX22" fmla="*/ 937316 w 2042799"/>
                  <a:gd name="connsiteY22" fmla="*/ 1162050 h 1990725"/>
                  <a:gd name="connsiteX23" fmla="*/ 927791 w 2042799"/>
                  <a:gd name="connsiteY23" fmla="*/ 1181100 h 1990725"/>
                  <a:gd name="connsiteX24" fmla="*/ 946841 w 2042799"/>
                  <a:gd name="connsiteY24" fmla="*/ 1219200 h 1990725"/>
                  <a:gd name="connsiteX25" fmla="*/ 946841 w 2042799"/>
                  <a:gd name="connsiteY25" fmla="*/ 1266825 h 1990725"/>
                  <a:gd name="connsiteX26" fmla="*/ 965891 w 2042799"/>
                  <a:gd name="connsiteY26" fmla="*/ 1314450 h 1990725"/>
                  <a:gd name="connsiteX27" fmla="*/ 965891 w 2042799"/>
                  <a:gd name="connsiteY27" fmla="*/ 1362075 h 1990725"/>
                  <a:gd name="connsiteX28" fmla="*/ 1003991 w 2042799"/>
                  <a:gd name="connsiteY28" fmla="*/ 1400175 h 1990725"/>
                  <a:gd name="connsiteX29" fmla="*/ 1032566 w 2042799"/>
                  <a:gd name="connsiteY29" fmla="*/ 1362075 h 1990725"/>
                  <a:gd name="connsiteX30" fmla="*/ 1042091 w 2042799"/>
                  <a:gd name="connsiteY30" fmla="*/ 1314450 h 1990725"/>
                  <a:gd name="connsiteX31" fmla="*/ 1061141 w 2042799"/>
                  <a:gd name="connsiteY31" fmla="*/ 1257300 h 1990725"/>
                  <a:gd name="connsiteX32" fmla="*/ 1061141 w 2042799"/>
                  <a:gd name="connsiteY32" fmla="*/ 1219200 h 1990725"/>
                  <a:gd name="connsiteX33" fmla="*/ 1080191 w 2042799"/>
                  <a:gd name="connsiteY33" fmla="*/ 1152525 h 1990725"/>
                  <a:gd name="connsiteX34" fmla="*/ 1070666 w 2042799"/>
                  <a:gd name="connsiteY34" fmla="*/ 1085850 h 1990725"/>
                  <a:gd name="connsiteX35" fmla="*/ 1080191 w 2042799"/>
                  <a:gd name="connsiteY35" fmla="*/ 1057275 h 1990725"/>
                  <a:gd name="connsiteX36" fmla="*/ 1099241 w 2042799"/>
                  <a:gd name="connsiteY36" fmla="*/ 990600 h 1990725"/>
                  <a:gd name="connsiteX37" fmla="*/ 1108766 w 2042799"/>
                  <a:gd name="connsiteY37" fmla="*/ 942975 h 1990725"/>
                  <a:gd name="connsiteX38" fmla="*/ 1118291 w 2042799"/>
                  <a:gd name="connsiteY38" fmla="*/ 895350 h 1990725"/>
                  <a:gd name="connsiteX39" fmla="*/ 1137341 w 2042799"/>
                  <a:gd name="connsiteY39" fmla="*/ 847725 h 1990725"/>
                  <a:gd name="connsiteX40" fmla="*/ 1184966 w 2042799"/>
                  <a:gd name="connsiteY40" fmla="*/ 904875 h 1990725"/>
                  <a:gd name="connsiteX41" fmla="*/ 1184966 w 2042799"/>
                  <a:gd name="connsiteY41" fmla="*/ 952500 h 1990725"/>
                  <a:gd name="connsiteX42" fmla="*/ 1204016 w 2042799"/>
                  <a:gd name="connsiteY42" fmla="*/ 1009650 h 1990725"/>
                  <a:gd name="connsiteX43" fmla="*/ 1308791 w 2042799"/>
                  <a:gd name="connsiteY43" fmla="*/ 1047750 h 1990725"/>
                  <a:gd name="connsiteX44" fmla="*/ 1270691 w 2042799"/>
                  <a:gd name="connsiteY44" fmla="*/ 1019175 h 1990725"/>
                  <a:gd name="connsiteX45" fmla="*/ 1318316 w 2042799"/>
                  <a:gd name="connsiteY45" fmla="*/ 1000125 h 1990725"/>
                  <a:gd name="connsiteX46" fmla="*/ 1346891 w 2042799"/>
                  <a:gd name="connsiteY46" fmla="*/ 942975 h 1990725"/>
                  <a:gd name="connsiteX47" fmla="*/ 1375466 w 2042799"/>
                  <a:gd name="connsiteY47" fmla="*/ 885825 h 1990725"/>
                  <a:gd name="connsiteX48" fmla="*/ 1356416 w 2042799"/>
                  <a:gd name="connsiteY48" fmla="*/ 819150 h 1990725"/>
                  <a:gd name="connsiteX49" fmla="*/ 1404041 w 2042799"/>
                  <a:gd name="connsiteY49" fmla="*/ 762000 h 1990725"/>
                  <a:gd name="connsiteX50" fmla="*/ 1461191 w 2042799"/>
                  <a:gd name="connsiteY50" fmla="*/ 762000 h 1990725"/>
                  <a:gd name="connsiteX51" fmla="*/ 1518341 w 2042799"/>
                  <a:gd name="connsiteY51" fmla="*/ 762000 h 1990725"/>
                  <a:gd name="connsiteX52" fmla="*/ 1565966 w 2042799"/>
                  <a:gd name="connsiteY52" fmla="*/ 809625 h 1990725"/>
                  <a:gd name="connsiteX53" fmla="*/ 1585016 w 2042799"/>
                  <a:gd name="connsiteY53" fmla="*/ 857250 h 1990725"/>
                  <a:gd name="connsiteX54" fmla="*/ 1604066 w 2042799"/>
                  <a:gd name="connsiteY54" fmla="*/ 914400 h 1990725"/>
                  <a:gd name="connsiteX55" fmla="*/ 1623116 w 2042799"/>
                  <a:gd name="connsiteY55" fmla="*/ 971550 h 1990725"/>
                  <a:gd name="connsiteX56" fmla="*/ 1642166 w 2042799"/>
                  <a:gd name="connsiteY56" fmla="*/ 1028700 h 1990725"/>
                  <a:gd name="connsiteX57" fmla="*/ 1632641 w 2042799"/>
                  <a:gd name="connsiteY57" fmla="*/ 1057275 h 1990725"/>
                  <a:gd name="connsiteX58" fmla="*/ 1661216 w 2042799"/>
                  <a:gd name="connsiteY58" fmla="*/ 1114425 h 1990725"/>
                  <a:gd name="connsiteX59" fmla="*/ 1661216 w 2042799"/>
                  <a:gd name="connsiteY59" fmla="*/ 1162050 h 1990725"/>
                  <a:gd name="connsiteX60" fmla="*/ 1661216 w 2042799"/>
                  <a:gd name="connsiteY60" fmla="*/ 1209675 h 1990725"/>
                  <a:gd name="connsiteX61" fmla="*/ 1642166 w 2042799"/>
                  <a:gd name="connsiteY61" fmla="*/ 1238250 h 1990725"/>
                  <a:gd name="connsiteX62" fmla="*/ 1651691 w 2042799"/>
                  <a:gd name="connsiteY62" fmla="*/ 1276350 h 1990725"/>
                  <a:gd name="connsiteX63" fmla="*/ 1661216 w 2042799"/>
                  <a:gd name="connsiteY63" fmla="*/ 1333500 h 1990725"/>
                  <a:gd name="connsiteX64" fmla="*/ 1680266 w 2042799"/>
                  <a:gd name="connsiteY64" fmla="*/ 1390650 h 1990725"/>
                  <a:gd name="connsiteX65" fmla="*/ 1680266 w 2042799"/>
                  <a:gd name="connsiteY65" fmla="*/ 1447800 h 1990725"/>
                  <a:gd name="connsiteX66" fmla="*/ 1699316 w 2042799"/>
                  <a:gd name="connsiteY66" fmla="*/ 1504950 h 1990725"/>
                  <a:gd name="connsiteX67" fmla="*/ 1718366 w 2042799"/>
                  <a:gd name="connsiteY67" fmla="*/ 1562100 h 1990725"/>
                  <a:gd name="connsiteX68" fmla="*/ 1727891 w 2042799"/>
                  <a:gd name="connsiteY68" fmla="*/ 1590675 h 1990725"/>
                  <a:gd name="connsiteX69" fmla="*/ 1727891 w 2042799"/>
                  <a:gd name="connsiteY69" fmla="*/ 1638300 h 1990725"/>
                  <a:gd name="connsiteX70" fmla="*/ 1746941 w 2042799"/>
                  <a:gd name="connsiteY70" fmla="*/ 1685925 h 1990725"/>
                  <a:gd name="connsiteX71" fmla="*/ 1746941 w 2042799"/>
                  <a:gd name="connsiteY71" fmla="*/ 1743075 h 1990725"/>
                  <a:gd name="connsiteX72" fmla="*/ 1756466 w 2042799"/>
                  <a:gd name="connsiteY72" fmla="*/ 1800225 h 1990725"/>
                  <a:gd name="connsiteX73" fmla="*/ 1746941 w 2042799"/>
                  <a:gd name="connsiteY73" fmla="*/ 1838325 h 1990725"/>
                  <a:gd name="connsiteX74" fmla="*/ 1756466 w 2042799"/>
                  <a:gd name="connsiteY74" fmla="*/ 1876425 h 1990725"/>
                  <a:gd name="connsiteX75" fmla="*/ 1775516 w 2042799"/>
                  <a:gd name="connsiteY75" fmla="*/ 1933575 h 1990725"/>
                  <a:gd name="connsiteX76" fmla="*/ 1746941 w 2042799"/>
                  <a:gd name="connsiteY76" fmla="*/ 1962150 h 1990725"/>
                  <a:gd name="connsiteX77" fmla="*/ 1775516 w 2042799"/>
                  <a:gd name="connsiteY77" fmla="*/ 1990725 h 1990725"/>
                  <a:gd name="connsiteX78" fmla="*/ 1823141 w 2042799"/>
                  <a:gd name="connsiteY78" fmla="*/ 1924050 h 1990725"/>
                  <a:gd name="connsiteX79" fmla="*/ 1823141 w 2042799"/>
                  <a:gd name="connsiteY79" fmla="*/ 1857375 h 1990725"/>
                  <a:gd name="connsiteX80" fmla="*/ 1832666 w 2042799"/>
                  <a:gd name="connsiteY80" fmla="*/ 1800225 h 1990725"/>
                  <a:gd name="connsiteX81" fmla="*/ 1832666 w 2042799"/>
                  <a:gd name="connsiteY81" fmla="*/ 1752600 h 1990725"/>
                  <a:gd name="connsiteX82" fmla="*/ 1832666 w 2042799"/>
                  <a:gd name="connsiteY82" fmla="*/ 1685925 h 1990725"/>
                  <a:gd name="connsiteX83" fmla="*/ 1842191 w 2042799"/>
                  <a:gd name="connsiteY83" fmla="*/ 1628775 h 1990725"/>
                  <a:gd name="connsiteX84" fmla="*/ 1851716 w 2042799"/>
                  <a:gd name="connsiteY84" fmla="*/ 1562100 h 1990725"/>
                  <a:gd name="connsiteX85" fmla="*/ 1842191 w 2042799"/>
                  <a:gd name="connsiteY85" fmla="*/ 1504950 h 1990725"/>
                  <a:gd name="connsiteX86" fmla="*/ 1870766 w 2042799"/>
                  <a:gd name="connsiteY86" fmla="*/ 1457325 h 1990725"/>
                  <a:gd name="connsiteX87" fmla="*/ 1842191 w 2042799"/>
                  <a:gd name="connsiteY87" fmla="*/ 1419225 h 1990725"/>
                  <a:gd name="connsiteX88" fmla="*/ 1870766 w 2042799"/>
                  <a:gd name="connsiteY88" fmla="*/ 1352550 h 1990725"/>
                  <a:gd name="connsiteX89" fmla="*/ 1870766 w 2042799"/>
                  <a:gd name="connsiteY89" fmla="*/ 1285875 h 1990725"/>
                  <a:gd name="connsiteX90" fmla="*/ 1851716 w 2042799"/>
                  <a:gd name="connsiteY90" fmla="*/ 1238250 h 1990725"/>
                  <a:gd name="connsiteX91" fmla="*/ 1861241 w 2042799"/>
                  <a:gd name="connsiteY91" fmla="*/ 1181100 h 1990725"/>
                  <a:gd name="connsiteX92" fmla="*/ 1861241 w 2042799"/>
                  <a:gd name="connsiteY92" fmla="*/ 1152525 h 1990725"/>
                  <a:gd name="connsiteX93" fmla="*/ 1870766 w 2042799"/>
                  <a:gd name="connsiteY93" fmla="*/ 1085850 h 1990725"/>
                  <a:gd name="connsiteX94" fmla="*/ 1870766 w 2042799"/>
                  <a:gd name="connsiteY94" fmla="*/ 1047750 h 1990725"/>
                  <a:gd name="connsiteX95" fmla="*/ 1861241 w 2042799"/>
                  <a:gd name="connsiteY95" fmla="*/ 981075 h 1990725"/>
                  <a:gd name="connsiteX96" fmla="*/ 1870766 w 2042799"/>
                  <a:gd name="connsiteY96" fmla="*/ 933450 h 1990725"/>
                  <a:gd name="connsiteX97" fmla="*/ 1889816 w 2042799"/>
                  <a:gd name="connsiteY97" fmla="*/ 866775 h 1990725"/>
                  <a:gd name="connsiteX98" fmla="*/ 1908866 w 2042799"/>
                  <a:gd name="connsiteY98" fmla="*/ 819150 h 1990725"/>
                  <a:gd name="connsiteX99" fmla="*/ 1889816 w 2042799"/>
                  <a:gd name="connsiteY99" fmla="*/ 781050 h 1990725"/>
                  <a:gd name="connsiteX100" fmla="*/ 1908866 w 2042799"/>
                  <a:gd name="connsiteY100" fmla="*/ 733425 h 1990725"/>
                  <a:gd name="connsiteX101" fmla="*/ 1927916 w 2042799"/>
                  <a:gd name="connsiteY101" fmla="*/ 676275 h 1990725"/>
                  <a:gd name="connsiteX102" fmla="*/ 1975541 w 2042799"/>
                  <a:gd name="connsiteY102" fmla="*/ 666750 h 1990725"/>
                  <a:gd name="connsiteX103" fmla="*/ 1956491 w 2042799"/>
                  <a:gd name="connsiteY103" fmla="*/ 600075 h 1990725"/>
                  <a:gd name="connsiteX104" fmla="*/ 1975541 w 2042799"/>
                  <a:gd name="connsiteY104" fmla="*/ 533400 h 1990725"/>
                  <a:gd name="connsiteX105" fmla="*/ 1985066 w 2042799"/>
                  <a:gd name="connsiteY105" fmla="*/ 485775 h 1990725"/>
                  <a:gd name="connsiteX106" fmla="*/ 1985066 w 2042799"/>
                  <a:gd name="connsiteY106" fmla="*/ 428625 h 1990725"/>
                  <a:gd name="connsiteX107" fmla="*/ 2004116 w 2042799"/>
                  <a:gd name="connsiteY107" fmla="*/ 361950 h 1990725"/>
                  <a:gd name="connsiteX108" fmla="*/ 1994591 w 2042799"/>
                  <a:gd name="connsiteY108" fmla="*/ 314325 h 1990725"/>
                  <a:gd name="connsiteX109" fmla="*/ 1994591 w 2042799"/>
                  <a:gd name="connsiteY109" fmla="*/ 247650 h 1990725"/>
                  <a:gd name="connsiteX110" fmla="*/ 2004116 w 2042799"/>
                  <a:gd name="connsiteY110" fmla="*/ 190500 h 1990725"/>
                  <a:gd name="connsiteX111" fmla="*/ 2032691 w 2042799"/>
                  <a:gd name="connsiteY111" fmla="*/ 142875 h 1990725"/>
                  <a:gd name="connsiteX112" fmla="*/ 2013641 w 2042799"/>
                  <a:gd name="connsiteY112" fmla="*/ 95250 h 1990725"/>
                  <a:gd name="connsiteX113" fmla="*/ 2042216 w 2042799"/>
                  <a:gd name="connsiteY113" fmla="*/ 57150 h 1990725"/>
                  <a:gd name="connsiteX114" fmla="*/ 2032691 w 2042799"/>
                  <a:gd name="connsiteY114" fmla="*/ 0 h 1990725"/>
                  <a:gd name="connsiteX0" fmla="*/ 81114 w 2123913"/>
                  <a:gd name="connsiteY0" fmla="*/ 190475 h 1990725"/>
                  <a:gd name="connsiteX1" fmla="*/ 33489 w 2123913"/>
                  <a:gd name="connsiteY1" fmla="*/ 228600 h 1990725"/>
                  <a:gd name="connsiteX2" fmla="*/ 646955 w 2123913"/>
                  <a:gd name="connsiteY2" fmla="*/ 28575 h 1990725"/>
                  <a:gd name="connsiteX3" fmla="*/ 713630 w 2123913"/>
                  <a:gd name="connsiteY3" fmla="*/ 9525 h 1990725"/>
                  <a:gd name="connsiteX4" fmla="*/ 827930 w 2123913"/>
                  <a:gd name="connsiteY4" fmla="*/ 19050 h 1990725"/>
                  <a:gd name="connsiteX5" fmla="*/ 846980 w 2123913"/>
                  <a:gd name="connsiteY5" fmla="*/ 47625 h 1990725"/>
                  <a:gd name="connsiteX6" fmla="*/ 856505 w 2123913"/>
                  <a:gd name="connsiteY6" fmla="*/ 95250 h 1990725"/>
                  <a:gd name="connsiteX7" fmla="*/ 866030 w 2123913"/>
                  <a:gd name="connsiteY7" fmla="*/ 333375 h 1990725"/>
                  <a:gd name="connsiteX8" fmla="*/ 894605 w 2123913"/>
                  <a:gd name="connsiteY8" fmla="*/ 495300 h 1990725"/>
                  <a:gd name="connsiteX9" fmla="*/ 904130 w 2123913"/>
                  <a:gd name="connsiteY9" fmla="*/ 523875 h 1990725"/>
                  <a:gd name="connsiteX10" fmla="*/ 923180 w 2123913"/>
                  <a:gd name="connsiteY10" fmla="*/ 600075 h 1990725"/>
                  <a:gd name="connsiteX11" fmla="*/ 913655 w 2123913"/>
                  <a:gd name="connsiteY11" fmla="*/ 647700 h 1990725"/>
                  <a:gd name="connsiteX12" fmla="*/ 923180 w 2123913"/>
                  <a:gd name="connsiteY12" fmla="*/ 666750 h 1990725"/>
                  <a:gd name="connsiteX13" fmla="*/ 951755 w 2123913"/>
                  <a:gd name="connsiteY13" fmla="*/ 695325 h 1990725"/>
                  <a:gd name="connsiteX14" fmla="*/ 970807 w 2123913"/>
                  <a:gd name="connsiteY14" fmla="*/ 762000 h 1990725"/>
                  <a:gd name="connsiteX15" fmla="*/ 970805 w 2123913"/>
                  <a:gd name="connsiteY15" fmla="*/ 819150 h 1990725"/>
                  <a:gd name="connsiteX16" fmla="*/ 980330 w 2123913"/>
                  <a:gd name="connsiteY16" fmla="*/ 876300 h 1990725"/>
                  <a:gd name="connsiteX17" fmla="*/ 989855 w 2123913"/>
                  <a:gd name="connsiteY17" fmla="*/ 904875 h 1990725"/>
                  <a:gd name="connsiteX18" fmla="*/ 980330 w 2123913"/>
                  <a:gd name="connsiteY18" fmla="*/ 952500 h 1990725"/>
                  <a:gd name="connsiteX19" fmla="*/ 999380 w 2123913"/>
                  <a:gd name="connsiteY19" fmla="*/ 1000125 h 1990725"/>
                  <a:gd name="connsiteX20" fmla="*/ 999380 w 2123913"/>
                  <a:gd name="connsiteY20" fmla="*/ 1028700 h 1990725"/>
                  <a:gd name="connsiteX21" fmla="*/ 1008905 w 2123913"/>
                  <a:gd name="connsiteY21" fmla="*/ 1076325 h 1990725"/>
                  <a:gd name="connsiteX22" fmla="*/ 1008905 w 2123913"/>
                  <a:gd name="connsiteY22" fmla="*/ 1123950 h 1990725"/>
                  <a:gd name="connsiteX23" fmla="*/ 1018430 w 2123913"/>
                  <a:gd name="connsiteY23" fmla="*/ 1162050 h 1990725"/>
                  <a:gd name="connsiteX24" fmla="*/ 1008905 w 2123913"/>
                  <a:gd name="connsiteY24" fmla="*/ 1181100 h 1990725"/>
                  <a:gd name="connsiteX25" fmla="*/ 1027955 w 2123913"/>
                  <a:gd name="connsiteY25" fmla="*/ 1219200 h 1990725"/>
                  <a:gd name="connsiteX26" fmla="*/ 1027955 w 2123913"/>
                  <a:gd name="connsiteY26" fmla="*/ 1266825 h 1990725"/>
                  <a:gd name="connsiteX27" fmla="*/ 1047005 w 2123913"/>
                  <a:gd name="connsiteY27" fmla="*/ 1314450 h 1990725"/>
                  <a:gd name="connsiteX28" fmla="*/ 1047005 w 2123913"/>
                  <a:gd name="connsiteY28" fmla="*/ 1362075 h 1990725"/>
                  <a:gd name="connsiteX29" fmla="*/ 1085105 w 2123913"/>
                  <a:gd name="connsiteY29" fmla="*/ 1400175 h 1990725"/>
                  <a:gd name="connsiteX30" fmla="*/ 1113680 w 2123913"/>
                  <a:gd name="connsiteY30" fmla="*/ 1362075 h 1990725"/>
                  <a:gd name="connsiteX31" fmla="*/ 1123205 w 2123913"/>
                  <a:gd name="connsiteY31" fmla="*/ 1314450 h 1990725"/>
                  <a:gd name="connsiteX32" fmla="*/ 1142255 w 2123913"/>
                  <a:gd name="connsiteY32" fmla="*/ 1257300 h 1990725"/>
                  <a:gd name="connsiteX33" fmla="*/ 1142255 w 2123913"/>
                  <a:gd name="connsiteY33" fmla="*/ 1219200 h 1990725"/>
                  <a:gd name="connsiteX34" fmla="*/ 1161305 w 2123913"/>
                  <a:gd name="connsiteY34" fmla="*/ 1152525 h 1990725"/>
                  <a:gd name="connsiteX35" fmla="*/ 1151780 w 2123913"/>
                  <a:gd name="connsiteY35" fmla="*/ 1085850 h 1990725"/>
                  <a:gd name="connsiteX36" fmla="*/ 1161305 w 2123913"/>
                  <a:gd name="connsiteY36" fmla="*/ 1057275 h 1990725"/>
                  <a:gd name="connsiteX37" fmla="*/ 1180355 w 2123913"/>
                  <a:gd name="connsiteY37" fmla="*/ 990600 h 1990725"/>
                  <a:gd name="connsiteX38" fmla="*/ 1189880 w 2123913"/>
                  <a:gd name="connsiteY38" fmla="*/ 942975 h 1990725"/>
                  <a:gd name="connsiteX39" fmla="*/ 1199405 w 2123913"/>
                  <a:gd name="connsiteY39" fmla="*/ 895350 h 1990725"/>
                  <a:gd name="connsiteX40" fmla="*/ 1218455 w 2123913"/>
                  <a:gd name="connsiteY40" fmla="*/ 847725 h 1990725"/>
                  <a:gd name="connsiteX41" fmla="*/ 1266080 w 2123913"/>
                  <a:gd name="connsiteY41" fmla="*/ 904875 h 1990725"/>
                  <a:gd name="connsiteX42" fmla="*/ 1266080 w 2123913"/>
                  <a:gd name="connsiteY42" fmla="*/ 952500 h 1990725"/>
                  <a:gd name="connsiteX43" fmla="*/ 1285130 w 2123913"/>
                  <a:gd name="connsiteY43" fmla="*/ 1009650 h 1990725"/>
                  <a:gd name="connsiteX44" fmla="*/ 1389905 w 2123913"/>
                  <a:gd name="connsiteY44" fmla="*/ 1047750 h 1990725"/>
                  <a:gd name="connsiteX45" fmla="*/ 1351805 w 2123913"/>
                  <a:gd name="connsiteY45" fmla="*/ 1019175 h 1990725"/>
                  <a:gd name="connsiteX46" fmla="*/ 1399430 w 2123913"/>
                  <a:gd name="connsiteY46" fmla="*/ 1000125 h 1990725"/>
                  <a:gd name="connsiteX47" fmla="*/ 1428005 w 2123913"/>
                  <a:gd name="connsiteY47" fmla="*/ 942975 h 1990725"/>
                  <a:gd name="connsiteX48" fmla="*/ 1456580 w 2123913"/>
                  <a:gd name="connsiteY48" fmla="*/ 885825 h 1990725"/>
                  <a:gd name="connsiteX49" fmla="*/ 1437530 w 2123913"/>
                  <a:gd name="connsiteY49" fmla="*/ 819150 h 1990725"/>
                  <a:gd name="connsiteX50" fmla="*/ 1485155 w 2123913"/>
                  <a:gd name="connsiteY50" fmla="*/ 762000 h 1990725"/>
                  <a:gd name="connsiteX51" fmla="*/ 1542305 w 2123913"/>
                  <a:gd name="connsiteY51" fmla="*/ 762000 h 1990725"/>
                  <a:gd name="connsiteX52" fmla="*/ 1599455 w 2123913"/>
                  <a:gd name="connsiteY52" fmla="*/ 762000 h 1990725"/>
                  <a:gd name="connsiteX53" fmla="*/ 1647080 w 2123913"/>
                  <a:gd name="connsiteY53" fmla="*/ 809625 h 1990725"/>
                  <a:gd name="connsiteX54" fmla="*/ 1666130 w 2123913"/>
                  <a:gd name="connsiteY54" fmla="*/ 857250 h 1990725"/>
                  <a:gd name="connsiteX55" fmla="*/ 1685180 w 2123913"/>
                  <a:gd name="connsiteY55" fmla="*/ 914400 h 1990725"/>
                  <a:gd name="connsiteX56" fmla="*/ 1704230 w 2123913"/>
                  <a:gd name="connsiteY56" fmla="*/ 971550 h 1990725"/>
                  <a:gd name="connsiteX57" fmla="*/ 1723280 w 2123913"/>
                  <a:gd name="connsiteY57" fmla="*/ 1028700 h 1990725"/>
                  <a:gd name="connsiteX58" fmla="*/ 1713755 w 2123913"/>
                  <a:gd name="connsiteY58" fmla="*/ 1057275 h 1990725"/>
                  <a:gd name="connsiteX59" fmla="*/ 1742330 w 2123913"/>
                  <a:gd name="connsiteY59" fmla="*/ 1114425 h 1990725"/>
                  <a:gd name="connsiteX60" fmla="*/ 1742330 w 2123913"/>
                  <a:gd name="connsiteY60" fmla="*/ 1162050 h 1990725"/>
                  <a:gd name="connsiteX61" fmla="*/ 1742330 w 2123913"/>
                  <a:gd name="connsiteY61" fmla="*/ 1209675 h 1990725"/>
                  <a:gd name="connsiteX62" fmla="*/ 1723280 w 2123913"/>
                  <a:gd name="connsiteY62" fmla="*/ 1238250 h 1990725"/>
                  <a:gd name="connsiteX63" fmla="*/ 1732805 w 2123913"/>
                  <a:gd name="connsiteY63" fmla="*/ 1276350 h 1990725"/>
                  <a:gd name="connsiteX64" fmla="*/ 1742330 w 2123913"/>
                  <a:gd name="connsiteY64" fmla="*/ 1333500 h 1990725"/>
                  <a:gd name="connsiteX65" fmla="*/ 1761380 w 2123913"/>
                  <a:gd name="connsiteY65" fmla="*/ 1390650 h 1990725"/>
                  <a:gd name="connsiteX66" fmla="*/ 1761380 w 2123913"/>
                  <a:gd name="connsiteY66" fmla="*/ 1447800 h 1990725"/>
                  <a:gd name="connsiteX67" fmla="*/ 1780430 w 2123913"/>
                  <a:gd name="connsiteY67" fmla="*/ 1504950 h 1990725"/>
                  <a:gd name="connsiteX68" fmla="*/ 1799480 w 2123913"/>
                  <a:gd name="connsiteY68" fmla="*/ 1562100 h 1990725"/>
                  <a:gd name="connsiteX69" fmla="*/ 1809005 w 2123913"/>
                  <a:gd name="connsiteY69" fmla="*/ 1590675 h 1990725"/>
                  <a:gd name="connsiteX70" fmla="*/ 1809005 w 2123913"/>
                  <a:gd name="connsiteY70" fmla="*/ 1638300 h 1990725"/>
                  <a:gd name="connsiteX71" fmla="*/ 1828055 w 2123913"/>
                  <a:gd name="connsiteY71" fmla="*/ 1685925 h 1990725"/>
                  <a:gd name="connsiteX72" fmla="*/ 1828055 w 2123913"/>
                  <a:gd name="connsiteY72" fmla="*/ 1743075 h 1990725"/>
                  <a:gd name="connsiteX73" fmla="*/ 1837580 w 2123913"/>
                  <a:gd name="connsiteY73" fmla="*/ 1800225 h 1990725"/>
                  <a:gd name="connsiteX74" fmla="*/ 1828055 w 2123913"/>
                  <a:gd name="connsiteY74" fmla="*/ 1838325 h 1990725"/>
                  <a:gd name="connsiteX75" fmla="*/ 1837580 w 2123913"/>
                  <a:gd name="connsiteY75" fmla="*/ 1876425 h 1990725"/>
                  <a:gd name="connsiteX76" fmla="*/ 1856630 w 2123913"/>
                  <a:gd name="connsiteY76" fmla="*/ 1933575 h 1990725"/>
                  <a:gd name="connsiteX77" fmla="*/ 1828055 w 2123913"/>
                  <a:gd name="connsiteY77" fmla="*/ 1962150 h 1990725"/>
                  <a:gd name="connsiteX78" fmla="*/ 1856630 w 2123913"/>
                  <a:gd name="connsiteY78" fmla="*/ 1990725 h 1990725"/>
                  <a:gd name="connsiteX79" fmla="*/ 1904255 w 2123913"/>
                  <a:gd name="connsiteY79" fmla="*/ 1924050 h 1990725"/>
                  <a:gd name="connsiteX80" fmla="*/ 1904255 w 2123913"/>
                  <a:gd name="connsiteY80" fmla="*/ 1857375 h 1990725"/>
                  <a:gd name="connsiteX81" fmla="*/ 1913780 w 2123913"/>
                  <a:gd name="connsiteY81" fmla="*/ 1800225 h 1990725"/>
                  <a:gd name="connsiteX82" fmla="*/ 1913780 w 2123913"/>
                  <a:gd name="connsiteY82" fmla="*/ 1752600 h 1990725"/>
                  <a:gd name="connsiteX83" fmla="*/ 1913780 w 2123913"/>
                  <a:gd name="connsiteY83" fmla="*/ 1685925 h 1990725"/>
                  <a:gd name="connsiteX84" fmla="*/ 1923305 w 2123913"/>
                  <a:gd name="connsiteY84" fmla="*/ 1628775 h 1990725"/>
                  <a:gd name="connsiteX85" fmla="*/ 1932830 w 2123913"/>
                  <a:gd name="connsiteY85" fmla="*/ 1562100 h 1990725"/>
                  <a:gd name="connsiteX86" fmla="*/ 1923305 w 2123913"/>
                  <a:gd name="connsiteY86" fmla="*/ 1504950 h 1990725"/>
                  <a:gd name="connsiteX87" fmla="*/ 1951880 w 2123913"/>
                  <a:gd name="connsiteY87" fmla="*/ 1457325 h 1990725"/>
                  <a:gd name="connsiteX88" fmla="*/ 1923305 w 2123913"/>
                  <a:gd name="connsiteY88" fmla="*/ 1419225 h 1990725"/>
                  <a:gd name="connsiteX89" fmla="*/ 1951880 w 2123913"/>
                  <a:gd name="connsiteY89" fmla="*/ 1352550 h 1990725"/>
                  <a:gd name="connsiteX90" fmla="*/ 1951880 w 2123913"/>
                  <a:gd name="connsiteY90" fmla="*/ 1285875 h 1990725"/>
                  <a:gd name="connsiteX91" fmla="*/ 1932830 w 2123913"/>
                  <a:gd name="connsiteY91" fmla="*/ 1238250 h 1990725"/>
                  <a:gd name="connsiteX92" fmla="*/ 1942355 w 2123913"/>
                  <a:gd name="connsiteY92" fmla="*/ 1181100 h 1990725"/>
                  <a:gd name="connsiteX93" fmla="*/ 1942355 w 2123913"/>
                  <a:gd name="connsiteY93" fmla="*/ 1152525 h 1990725"/>
                  <a:gd name="connsiteX94" fmla="*/ 1951880 w 2123913"/>
                  <a:gd name="connsiteY94" fmla="*/ 1085850 h 1990725"/>
                  <a:gd name="connsiteX95" fmla="*/ 1951880 w 2123913"/>
                  <a:gd name="connsiteY95" fmla="*/ 1047750 h 1990725"/>
                  <a:gd name="connsiteX96" fmla="*/ 1942355 w 2123913"/>
                  <a:gd name="connsiteY96" fmla="*/ 981075 h 1990725"/>
                  <a:gd name="connsiteX97" fmla="*/ 1951880 w 2123913"/>
                  <a:gd name="connsiteY97" fmla="*/ 933450 h 1990725"/>
                  <a:gd name="connsiteX98" fmla="*/ 1970930 w 2123913"/>
                  <a:gd name="connsiteY98" fmla="*/ 866775 h 1990725"/>
                  <a:gd name="connsiteX99" fmla="*/ 1989980 w 2123913"/>
                  <a:gd name="connsiteY99" fmla="*/ 819150 h 1990725"/>
                  <a:gd name="connsiteX100" fmla="*/ 1970930 w 2123913"/>
                  <a:gd name="connsiteY100" fmla="*/ 781050 h 1990725"/>
                  <a:gd name="connsiteX101" fmla="*/ 1989980 w 2123913"/>
                  <a:gd name="connsiteY101" fmla="*/ 733425 h 1990725"/>
                  <a:gd name="connsiteX102" fmla="*/ 2009030 w 2123913"/>
                  <a:gd name="connsiteY102" fmla="*/ 676275 h 1990725"/>
                  <a:gd name="connsiteX103" fmla="*/ 2056655 w 2123913"/>
                  <a:gd name="connsiteY103" fmla="*/ 666750 h 1990725"/>
                  <a:gd name="connsiteX104" fmla="*/ 2037605 w 2123913"/>
                  <a:gd name="connsiteY104" fmla="*/ 600075 h 1990725"/>
                  <a:gd name="connsiteX105" fmla="*/ 2056655 w 2123913"/>
                  <a:gd name="connsiteY105" fmla="*/ 533400 h 1990725"/>
                  <a:gd name="connsiteX106" fmla="*/ 2066180 w 2123913"/>
                  <a:gd name="connsiteY106" fmla="*/ 485775 h 1990725"/>
                  <a:gd name="connsiteX107" fmla="*/ 2066180 w 2123913"/>
                  <a:gd name="connsiteY107" fmla="*/ 428625 h 1990725"/>
                  <a:gd name="connsiteX108" fmla="*/ 2085230 w 2123913"/>
                  <a:gd name="connsiteY108" fmla="*/ 361950 h 1990725"/>
                  <a:gd name="connsiteX109" fmla="*/ 2075705 w 2123913"/>
                  <a:gd name="connsiteY109" fmla="*/ 314325 h 1990725"/>
                  <a:gd name="connsiteX110" fmla="*/ 2075705 w 2123913"/>
                  <a:gd name="connsiteY110" fmla="*/ 247650 h 1990725"/>
                  <a:gd name="connsiteX111" fmla="*/ 2085230 w 2123913"/>
                  <a:gd name="connsiteY111" fmla="*/ 190500 h 1990725"/>
                  <a:gd name="connsiteX112" fmla="*/ 2113805 w 2123913"/>
                  <a:gd name="connsiteY112" fmla="*/ 142875 h 1990725"/>
                  <a:gd name="connsiteX113" fmla="*/ 2094755 w 2123913"/>
                  <a:gd name="connsiteY113" fmla="*/ 95250 h 1990725"/>
                  <a:gd name="connsiteX114" fmla="*/ 2123330 w 2123913"/>
                  <a:gd name="connsiteY114" fmla="*/ 57150 h 1990725"/>
                  <a:gd name="connsiteX115" fmla="*/ 2113805 w 2123913"/>
                  <a:gd name="connsiteY115" fmla="*/ 0 h 1990725"/>
                  <a:gd name="connsiteX0" fmla="*/ 65539 w 2108338"/>
                  <a:gd name="connsiteY0" fmla="*/ 190475 h 1990725"/>
                  <a:gd name="connsiteX1" fmla="*/ 36969 w 2108338"/>
                  <a:gd name="connsiteY1" fmla="*/ 228600 h 1990725"/>
                  <a:gd name="connsiteX2" fmla="*/ 631380 w 2108338"/>
                  <a:gd name="connsiteY2" fmla="*/ 28575 h 1990725"/>
                  <a:gd name="connsiteX3" fmla="*/ 698055 w 2108338"/>
                  <a:gd name="connsiteY3" fmla="*/ 9525 h 1990725"/>
                  <a:gd name="connsiteX4" fmla="*/ 812355 w 2108338"/>
                  <a:gd name="connsiteY4" fmla="*/ 19050 h 1990725"/>
                  <a:gd name="connsiteX5" fmla="*/ 831405 w 2108338"/>
                  <a:gd name="connsiteY5" fmla="*/ 47625 h 1990725"/>
                  <a:gd name="connsiteX6" fmla="*/ 840930 w 2108338"/>
                  <a:gd name="connsiteY6" fmla="*/ 95250 h 1990725"/>
                  <a:gd name="connsiteX7" fmla="*/ 850455 w 2108338"/>
                  <a:gd name="connsiteY7" fmla="*/ 333375 h 1990725"/>
                  <a:gd name="connsiteX8" fmla="*/ 879030 w 2108338"/>
                  <a:gd name="connsiteY8" fmla="*/ 495300 h 1990725"/>
                  <a:gd name="connsiteX9" fmla="*/ 888555 w 2108338"/>
                  <a:gd name="connsiteY9" fmla="*/ 523875 h 1990725"/>
                  <a:gd name="connsiteX10" fmla="*/ 907605 w 2108338"/>
                  <a:gd name="connsiteY10" fmla="*/ 600075 h 1990725"/>
                  <a:gd name="connsiteX11" fmla="*/ 898080 w 2108338"/>
                  <a:gd name="connsiteY11" fmla="*/ 647700 h 1990725"/>
                  <a:gd name="connsiteX12" fmla="*/ 907605 w 2108338"/>
                  <a:gd name="connsiteY12" fmla="*/ 666750 h 1990725"/>
                  <a:gd name="connsiteX13" fmla="*/ 936180 w 2108338"/>
                  <a:gd name="connsiteY13" fmla="*/ 695325 h 1990725"/>
                  <a:gd name="connsiteX14" fmla="*/ 955232 w 2108338"/>
                  <a:gd name="connsiteY14" fmla="*/ 762000 h 1990725"/>
                  <a:gd name="connsiteX15" fmla="*/ 955230 w 2108338"/>
                  <a:gd name="connsiteY15" fmla="*/ 819150 h 1990725"/>
                  <a:gd name="connsiteX16" fmla="*/ 964755 w 2108338"/>
                  <a:gd name="connsiteY16" fmla="*/ 876300 h 1990725"/>
                  <a:gd name="connsiteX17" fmla="*/ 974280 w 2108338"/>
                  <a:gd name="connsiteY17" fmla="*/ 904875 h 1990725"/>
                  <a:gd name="connsiteX18" fmla="*/ 964755 w 2108338"/>
                  <a:gd name="connsiteY18" fmla="*/ 952500 h 1990725"/>
                  <a:gd name="connsiteX19" fmla="*/ 983805 w 2108338"/>
                  <a:gd name="connsiteY19" fmla="*/ 1000125 h 1990725"/>
                  <a:gd name="connsiteX20" fmla="*/ 983805 w 2108338"/>
                  <a:gd name="connsiteY20" fmla="*/ 1028700 h 1990725"/>
                  <a:gd name="connsiteX21" fmla="*/ 993330 w 2108338"/>
                  <a:gd name="connsiteY21" fmla="*/ 1076325 h 1990725"/>
                  <a:gd name="connsiteX22" fmla="*/ 993330 w 2108338"/>
                  <a:gd name="connsiteY22" fmla="*/ 1123950 h 1990725"/>
                  <a:gd name="connsiteX23" fmla="*/ 1002855 w 2108338"/>
                  <a:gd name="connsiteY23" fmla="*/ 1162050 h 1990725"/>
                  <a:gd name="connsiteX24" fmla="*/ 993330 w 2108338"/>
                  <a:gd name="connsiteY24" fmla="*/ 1181100 h 1990725"/>
                  <a:gd name="connsiteX25" fmla="*/ 1012380 w 2108338"/>
                  <a:gd name="connsiteY25" fmla="*/ 1219200 h 1990725"/>
                  <a:gd name="connsiteX26" fmla="*/ 1012380 w 2108338"/>
                  <a:gd name="connsiteY26" fmla="*/ 1266825 h 1990725"/>
                  <a:gd name="connsiteX27" fmla="*/ 1031430 w 2108338"/>
                  <a:gd name="connsiteY27" fmla="*/ 1314450 h 1990725"/>
                  <a:gd name="connsiteX28" fmla="*/ 1031430 w 2108338"/>
                  <a:gd name="connsiteY28" fmla="*/ 1362075 h 1990725"/>
                  <a:gd name="connsiteX29" fmla="*/ 1069530 w 2108338"/>
                  <a:gd name="connsiteY29" fmla="*/ 1400175 h 1990725"/>
                  <a:gd name="connsiteX30" fmla="*/ 1098105 w 2108338"/>
                  <a:gd name="connsiteY30" fmla="*/ 1362075 h 1990725"/>
                  <a:gd name="connsiteX31" fmla="*/ 1107630 w 2108338"/>
                  <a:gd name="connsiteY31" fmla="*/ 1314450 h 1990725"/>
                  <a:gd name="connsiteX32" fmla="*/ 1126680 w 2108338"/>
                  <a:gd name="connsiteY32" fmla="*/ 1257300 h 1990725"/>
                  <a:gd name="connsiteX33" fmla="*/ 1126680 w 2108338"/>
                  <a:gd name="connsiteY33" fmla="*/ 1219200 h 1990725"/>
                  <a:gd name="connsiteX34" fmla="*/ 1145730 w 2108338"/>
                  <a:gd name="connsiteY34" fmla="*/ 1152525 h 1990725"/>
                  <a:gd name="connsiteX35" fmla="*/ 1136205 w 2108338"/>
                  <a:gd name="connsiteY35" fmla="*/ 1085850 h 1990725"/>
                  <a:gd name="connsiteX36" fmla="*/ 1145730 w 2108338"/>
                  <a:gd name="connsiteY36" fmla="*/ 1057275 h 1990725"/>
                  <a:gd name="connsiteX37" fmla="*/ 1164780 w 2108338"/>
                  <a:gd name="connsiteY37" fmla="*/ 990600 h 1990725"/>
                  <a:gd name="connsiteX38" fmla="*/ 1174305 w 2108338"/>
                  <a:gd name="connsiteY38" fmla="*/ 942975 h 1990725"/>
                  <a:gd name="connsiteX39" fmla="*/ 1183830 w 2108338"/>
                  <a:gd name="connsiteY39" fmla="*/ 895350 h 1990725"/>
                  <a:gd name="connsiteX40" fmla="*/ 1202880 w 2108338"/>
                  <a:gd name="connsiteY40" fmla="*/ 847725 h 1990725"/>
                  <a:gd name="connsiteX41" fmla="*/ 1250505 w 2108338"/>
                  <a:gd name="connsiteY41" fmla="*/ 904875 h 1990725"/>
                  <a:gd name="connsiteX42" fmla="*/ 1250505 w 2108338"/>
                  <a:gd name="connsiteY42" fmla="*/ 952500 h 1990725"/>
                  <a:gd name="connsiteX43" fmla="*/ 1269555 w 2108338"/>
                  <a:gd name="connsiteY43" fmla="*/ 1009650 h 1990725"/>
                  <a:gd name="connsiteX44" fmla="*/ 1374330 w 2108338"/>
                  <a:gd name="connsiteY44" fmla="*/ 1047750 h 1990725"/>
                  <a:gd name="connsiteX45" fmla="*/ 1336230 w 2108338"/>
                  <a:gd name="connsiteY45" fmla="*/ 1019175 h 1990725"/>
                  <a:gd name="connsiteX46" fmla="*/ 1383855 w 2108338"/>
                  <a:gd name="connsiteY46" fmla="*/ 1000125 h 1990725"/>
                  <a:gd name="connsiteX47" fmla="*/ 1412430 w 2108338"/>
                  <a:gd name="connsiteY47" fmla="*/ 942975 h 1990725"/>
                  <a:gd name="connsiteX48" fmla="*/ 1441005 w 2108338"/>
                  <a:gd name="connsiteY48" fmla="*/ 885825 h 1990725"/>
                  <a:gd name="connsiteX49" fmla="*/ 1421955 w 2108338"/>
                  <a:gd name="connsiteY49" fmla="*/ 819150 h 1990725"/>
                  <a:gd name="connsiteX50" fmla="*/ 1469580 w 2108338"/>
                  <a:gd name="connsiteY50" fmla="*/ 762000 h 1990725"/>
                  <a:gd name="connsiteX51" fmla="*/ 1526730 w 2108338"/>
                  <a:gd name="connsiteY51" fmla="*/ 762000 h 1990725"/>
                  <a:gd name="connsiteX52" fmla="*/ 1583880 w 2108338"/>
                  <a:gd name="connsiteY52" fmla="*/ 762000 h 1990725"/>
                  <a:gd name="connsiteX53" fmla="*/ 1631505 w 2108338"/>
                  <a:gd name="connsiteY53" fmla="*/ 809625 h 1990725"/>
                  <a:gd name="connsiteX54" fmla="*/ 1650555 w 2108338"/>
                  <a:gd name="connsiteY54" fmla="*/ 857250 h 1990725"/>
                  <a:gd name="connsiteX55" fmla="*/ 1669605 w 2108338"/>
                  <a:gd name="connsiteY55" fmla="*/ 914400 h 1990725"/>
                  <a:gd name="connsiteX56" fmla="*/ 1688655 w 2108338"/>
                  <a:gd name="connsiteY56" fmla="*/ 971550 h 1990725"/>
                  <a:gd name="connsiteX57" fmla="*/ 1707705 w 2108338"/>
                  <a:gd name="connsiteY57" fmla="*/ 1028700 h 1990725"/>
                  <a:gd name="connsiteX58" fmla="*/ 1698180 w 2108338"/>
                  <a:gd name="connsiteY58" fmla="*/ 1057275 h 1990725"/>
                  <a:gd name="connsiteX59" fmla="*/ 1726755 w 2108338"/>
                  <a:gd name="connsiteY59" fmla="*/ 1114425 h 1990725"/>
                  <a:gd name="connsiteX60" fmla="*/ 1726755 w 2108338"/>
                  <a:gd name="connsiteY60" fmla="*/ 1162050 h 1990725"/>
                  <a:gd name="connsiteX61" fmla="*/ 1726755 w 2108338"/>
                  <a:gd name="connsiteY61" fmla="*/ 1209675 h 1990725"/>
                  <a:gd name="connsiteX62" fmla="*/ 1707705 w 2108338"/>
                  <a:gd name="connsiteY62" fmla="*/ 1238250 h 1990725"/>
                  <a:gd name="connsiteX63" fmla="*/ 1717230 w 2108338"/>
                  <a:gd name="connsiteY63" fmla="*/ 1276350 h 1990725"/>
                  <a:gd name="connsiteX64" fmla="*/ 1726755 w 2108338"/>
                  <a:gd name="connsiteY64" fmla="*/ 1333500 h 1990725"/>
                  <a:gd name="connsiteX65" fmla="*/ 1745805 w 2108338"/>
                  <a:gd name="connsiteY65" fmla="*/ 1390650 h 1990725"/>
                  <a:gd name="connsiteX66" fmla="*/ 1745805 w 2108338"/>
                  <a:gd name="connsiteY66" fmla="*/ 1447800 h 1990725"/>
                  <a:gd name="connsiteX67" fmla="*/ 1764855 w 2108338"/>
                  <a:gd name="connsiteY67" fmla="*/ 1504950 h 1990725"/>
                  <a:gd name="connsiteX68" fmla="*/ 1783905 w 2108338"/>
                  <a:gd name="connsiteY68" fmla="*/ 1562100 h 1990725"/>
                  <a:gd name="connsiteX69" fmla="*/ 1793430 w 2108338"/>
                  <a:gd name="connsiteY69" fmla="*/ 1590675 h 1990725"/>
                  <a:gd name="connsiteX70" fmla="*/ 1793430 w 2108338"/>
                  <a:gd name="connsiteY70" fmla="*/ 1638300 h 1990725"/>
                  <a:gd name="connsiteX71" fmla="*/ 1812480 w 2108338"/>
                  <a:gd name="connsiteY71" fmla="*/ 1685925 h 1990725"/>
                  <a:gd name="connsiteX72" fmla="*/ 1812480 w 2108338"/>
                  <a:gd name="connsiteY72" fmla="*/ 1743075 h 1990725"/>
                  <a:gd name="connsiteX73" fmla="*/ 1822005 w 2108338"/>
                  <a:gd name="connsiteY73" fmla="*/ 1800225 h 1990725"/>
                  <a:gd name="connsiteX74" fmla="*/ 1812480 w 2108338"/>
                  <a:gd name="connsiteY74" fmla="*/ 1838325 h 1990725"/>
                  <a:gd name="connsiteX75" fmla="*/ 1822005 w 2108338"/>
                  <a:gd name="connsiteY75" fmla="*/ 1876425 h 1990725"/>
                  <a:gd name="connsiteX76" fmla="*/ 1841055 w 2108338"/>
                  <a:gd name="connsiteY76" fmla="*/ 1933575 h 1990725"/>
                  <a:gd name="connsiteX77" fmla="*/ 1812480 w 2108338"/>
                  <a:gd name="connsiteY77" fmla="*/ 1962150 h 1990725"/>
                  <a:gd name="connsiteX78" fmla="*/ 1841055 w 2108338"/>
                  <a:gd name="connsiteY78" fmla="*/ 1990725 h 1990725"/>
                  <a:gd name="connsiteX79" fmla="*/ 1888680 w 2108338"/>
                  <a:gd name="connsiteY79" fmla="*/ 1924050 h 1990725"/>
                  <a:gd name="connsiteX80" fmla="*/ 1888680 w 2108338"/>
                  <a:gd name="connsiteY80" fmla="*/ 1857375 h 1990725"/>
                  <a:gd name="connsiteX81" fmla="*/ 1898205 w 2108338"/>
                  <a:gd name="connsiteY81" fmla="*/ 1800225 h 1990725"/>
                  <a:gd name="connsiteX82" fmla="*/ 1898205 w 2108338"/>
                  <a:gd name="connsiteY82" fmla="*/ 1752600 h 1990725"/>
                  <a:gd name="connsiteX83" fmla="*/ 1898205 w 2108338"/>
                  <a:gd name="connsiteY83" fmla="*/ 1685925 h 1990725"/>
                  <a:gd name="connsiteX84" fmla="*/ 1907730 w 2108338"/>
                  <a:gd name="connsiteY84" fmla="*/ 1628775 h 1990725"/>
                  <a:gd name="connsiteX85" fmla="*/ 1917255 w 2108338"/>
                  <a:gd name="connsiteY85" fmla="*/ 1562100 h 1990725"/>
                  <a:gd name="connsiteX86" fmla="*/ 1907730 w 2108338"/>
                  <a:gd name="connsiteY86" fmla="*/ 1504950 h 1990725"/>
                  <a:gd name="connsiteX87" fmla="*/ 1936305 w 2108338"/>
                  <a:gd name="connsiteY87" fmla="*/ 1457325 h 1990725"/>
                  <a:gd name="connsiteX88" fmla="*/ 1907730 w 2108338"/>
                  <a:gd name="connsiteY88" fmla="*/ 1419225 h 1990725"/>
                  <a:gd name="connsiteX89" fmla="*/ 1936305 w 2108338"/>
                  <a:gd name="connsiteY89" fmla="*/ 1352550 h 1990725"/>
                  <a:gd name="connsiteX90" fmla="*/ 1936305 w 2108338"/>
                  <a:gd name="connsiteY90" fmla="*/ 1285875 h 1990725"/>
                  <a:gd name="connsiteX91" fmla="*/ 1917255 w 2108338"/>
                  <a:gd name="connsiteY91" fmla="*/ 1238250 h 1990725"/>
                  <a:gd name="connsiteX92" fmla="*/ 1926780 w 2108338"/>
                  <a:gd name="connsiteY92" fmla="*/ 1181100 h 1990725"/>
                  <a:gd name="connsiteX93" fmla="*/ 1926780 w 2108338"/>
                  <a:gd name="connsiteY93" fmla="*/ 1152525 h 1990725"/>
                  <a:gd name="connsiteX94" fmla="*/ 1936305 w 2108338"/>
                  <a:gd name="connsiteY94" fmla="*/ 1085850 h 1990725"/>
                  <a:gd name="connsiteX95" fmla="*/ 1936305 w 2108338"/>
                  <a:gd name="connsiteY95" fmla="*/ 1047750 h 1990725"/>
                  <a:gd name="connsiteX96" fmla="*/ 1926780 w 2108338"/>
                  <a:gd name="connsiteY96" fmla="*/ 981075 h 1990725"/>
                  <a:gd name="connsiteX97" fmla="*/ 1936305 w 2108338"/>
                  <a:gd name="connsiteY97" fmla="*/ 933450 h 1990725"/>
                  <a:gd name="connsiteX98" fmla="*/ 1955355 w 2108338"/>
                  <a:gd name="connsiteY98" fmla="*/ 866775 h 1990725"/>
                  <a:gd name="connsiteX99" fmla="*/ 1974405 w 2108338"/>
                  <a:gd name="connsiteY99" fmla="*/ 819150 h 1990725"/>
                  <a:gd name="connsiteX100" fmla="*/ 1955355 w 2108338"/>
                  <a:gd name="connsiteY100" fmla="*/ 781050 h 1990725"/>
                  <a:gd name="connsiteX101" fmla="*/ 1974405 w 2108338"/>
                  <a:gd name="connsiteY101" fmla="*/ 733425 h 1990725"/>
                  <a:gd name="connsiteX102" fmla="*/ 1993455 w 2108338"/>
                  <a:gd name="connsiteY102" fmla="*/ 676275 h 1990725"/>
                  <a:gd name="connsiteX103" fmla="*/ 2041080 w 2108338"/>
                  <a:gd name="connsiteY103" fmla="*/ 666750 h 1990725"/>
                  <a:gd name="connsiteX104" fmla="*/ 2022030 w 2108338"/>
                  <a:gd name="connsiteY104" fmla="*/ 600075 h 1990725"/>
                  <a:gd name="connsiteX105" fmla="*/ 2041080 w 2108338"/>
                  <a:gd name="connsiteY105" fmla="*/ 533400 h 1990725"/>
                  <a:gd name="connsiteX106" fmla="*/ 2050605 w 2108338"/>
                  <a:gd name="connsiteY106" fmla="*/ 485775 h 1990725"/>
                  <a:gd name="connsiteX107" fmla="*/ 2050605 w 2108338"/>
                  <a:gd name="connsiteY107" fmla="*/ 428625 h 1990725"/>
                  <a:gd name="connsiteX108" fmla="*/ 2069655 w 2108338"/>
                  <a:gd name="connsiteY108" fmla="*/ 361950 h 1990725"/>
                  <a:gd name="connsiteX109" fmla="*/ 2060130 w 2108338"/>
                  <a:gd name="connsiteY109" fmla="*/ 314325 h 1990725"/>
                  <a:gd name="connsiteX110" fmla="*/ 2060130 w 2108338"/>
                  <a:gd name="connsiteY110" fmla="*/ 247650 h 1990725"/>
                  <a:gd name="connsiteX111" fmla="*/ 2069655 w 2108338"/>
                  <a:gd name="connsiteY111" fmla="*/ 190500 h 1990725"/>
                  <a:gd name="connsiteX112" fmla="*/ 2098230 w 2108338"/>
                  <a:gd name="connsiteY112" fmla="*/ 142875 h 1990725"/>
                  <a:gd name="connsiteX113" fmla="*/ 2079180 w 2108338"/>
                  <a:gd name="connsiteY113" fmla="*/ 95250 h 1990725"/>
                  <a:gd name="connsiteX114" fmla="*/ 2107755 w 2108338"/>
                  <a:gd name="connsiteY114" fmla="*/ 57150 h 1990725"/>
                  <a:gd name="connsiteX115" fmla="*/ 2098230 w 2108338"/>
                  <a:gd name="connsiteY115" fmla="*/ 0 h 1990725"/>
                  <a:gd name="connsiteX0" fmla="*/ 0 w 2042799"/>
                  <a:gd name="connsiteY0" fmla="*/ 190475 h 1990725"/>
                  <a:gd name="connsiteX1" fmla="*/ 565841 w 2042799"/>
                  <a:gd name="connsiteY1" fmla="*/ 28575 h 1990725"/>
                  <a:gd name="connsiteX2" fmla="*/ 632516 w 2042799"/>
                  <a:gd name="connsiteY2" fmla="*/ 9525 h 1990725"/>
                  <a:gd name="connsiteX3" fmla="*/ 746816 w 2042799"/>
                  <a:gd name="connsiteY3" fmla="*/ 19050 h 1990725"/>
                  <a:gd name="connsiteX4" fmla="*/ 765866 w 2042799"/>
                  <a:gd name="connsiteY4" fmla="*/ 47625 h 1990725"/>
                  <a:gd name="connsiteX5" fmla="*/ 775391 w 2042799"/>
                  <a:gd name="connsiteY5" fmla="*/ 95250 h 1990725"/>
                  <a:gd name="connsiteX6" fmla="*/ 784916 w 2042799"/>
                  <a:gd name="connsiteY6" fmla="*/ 333375 h 1990725"/>
                  <a:gd name="connsiteX7" fmla="*/ 813491 w 2042799"/>
                  <a:gd name="connsiteY7" fmla="*/ 495300 h 1990725"/>
                  <a:gd name="connsiteX8" fmla="*/ 823016 w 2042799"/>
                  <a:gd name="connsiteY8" fmla="*/ 523875 h 1990725"/>
                  <a:gd name="connsiteX9" fmla="*/ 842066 w 2042799"/>
                  <a:gd name="connsiteY9" fmla="*/ 600075 h 1990725"/>
                  <a:gd name="connsiteX10" fmla="*/ 832541 w 2042799"/>
                  <a:gd name="connsiteY10" fmla="*/ 647700 h 1990725"/>
                  <a:gd name="connsiteX11" fmla="*/ 842066 w 2042799"/>
                  <a:gd name="connsiteY11" fmla="*/ 666750 h 1990725"/>
                  <a:gd name="connsiteX12" fmla="*/ 870641 w 2042799"/>
                  <a:gd name="connsiteY12" fmla="*/ 695325 h 1990725"/>
                  <a:gd name="connsiteX13" fmla="*/ 889693 w 2042799"/>
                  <a:gd name="connsiteY13" fmla="*/ 762000 h 1990725"/>
                  <a:gd name="connsiteX14" fmla="*/ 889691 w 2042799"/>
                  <a:gd name="connsiteY14" fmla="*/ 819150 h 1990725"/>
                  <a:gd name="connsiteX15" fmla="*/ 899216 w 2042799"/>
                  <a:gd name="connsiteY15" fmla="*/ 876300 h 1990725"/>
                  <a:gd name="connsiteX16" fmla="*/ 908741 w 2042799"/>
                  <a:gd name="connsiteY16" fmla="*/ 904875 h 1990725"/>
                  <a:gd name="connsiteX17" fmla="*/ 899216 w 2042799"/>
                  <a:gd name="connsiteY17" fmla="*/ 952500 h 1990725"/>
                  <a:gd name="connsiteX18" fmla="*/ 918266 w 2042799"/>
                  <a:gd name="connsiteY18" fmla="*/ 1000125 h 1990725"/>
                  <a:gd name="connsiteX19" fmla="*/ 918266 w 2042799"/>
                  <a:gd name="connsiteY19" fmla="*/ 1028700 h 1990725"/>
                  <a:gd name="connsiteX20" fmla="*/ 927791 w 2042799"/>
                  <a:gd name="connsiteY20" fmla="*/ 1076325 h 1990725"/>
                  <a:gd name="connsiteX21" fmla="*/ 927791 w 2042799"/>
                  <a:gd name="connsiteY21" fmla="*/ 1123950 h 1990725"/>
                  <a:gd name="connsiteX22" fmla="*/ 937316 w 2042799"/>
                  <a:gd name="connsiteY22" fmla="*/ 1162050 h 1990725"/>
                  <a:gd name="connsiteX23" fmla="*/ 927791 w 2042799"/>
                  <a:gd name="connsiteY23" fmla="*/ 1181100 h 1990725"/>
                  <a:gd name="connsiteX24" fmla="*/ 946841 w 2042799"/>
                  <a:gd name="connsiteY24" fmla="*/ 1219200 h 1990725"/>
                  <a:gd name="connsiteX25" fmla="*/ 946841 w 2042799"/>
                  <a:gd name="connsiteY25" fmla="*/ 1266825 h 1990725"/>
                  <a:gd name="connsiteX26" fmla="*/ 965891 w 2042799"/>
                  <a:gd name="connsiteY26" fmla="*/ 1314450 h 1990725"/>
                  <a:gd name="connsiteX27" fmla="*/ 965891 w 2042799"/>
                  <a:gd name="connsiteY27" fmla="*/ 1362075 h 1990725"/>
                  <a:gd name="connsiteX28" fmla="*/ 1003991 w 2042799"/>
                  <a:gd name="connsiteY28" fmla="*/ 1400175 h 1990725"/>
                  <a:gd name="connsiteX29" fmla="*/ 1032566 w 2042799"/>
                  <a:gd name="connsiteY29" fmla="*/ 1362075 h 1990725"/>
                  <a:gd name="connsiteX30" fmla="*/ 1042091 w 2042799"/>
                  <a:gd name="connsiteY30" fmla="*/ 1314450 h 1990725"/>
                  <a:gd name="connsiteX31" fmla="*/ 1061141 w 2042799"/>
                  <a:gd name="connsiteY31" fmla="*/ 1257300 h 1990725"/>
                  <a:gd name="connsiteX32" fmla="*/ 1061141 w 2042799"/>
                  <a:gd name="connsiteY32" fmla="*/ 1219200 h 1990725"/>
                  <a:gd name="connsiteX33" fmla="*/ 1080191 w 2042799"/>
                  <a:gd name="connsiteY33" fmla="*/ 1152525 h 1990725"/>
                  <a:gd name="connsiteX34" fmla="*/ 1070666 w 2042799"/>
                  <a:gd name="connsiteY34" fmla="*/ 1085850 h 1990725"/>
                  <a:gd name="connsiteX35" fmla="*/ 1080191 w 2042799"/>
                  <a:gd name="connsiteY35" fmla="*/ 1057275 h 1990725"/>
                  <a:gd name="connsiteX36" fmla="*/ 1099241 w 2042799"/>
                  <a:gd name="connsiteY36" fmla="*/ 990600 h 1990725"/>
                  <a:gd name="connsiteX37" fmla="*/ 1108766 w 2042799"/>
                  <a:gd name="connsiteY37" fmla="*/ 942975 h 1990725"/>
                  <a:gd name="connsiteX38" fmla="*/ 1118291 w 2042799"/>
                  <a:gd name="connsiteY38" fmla="*/ 895350 h 1990725"/>
                  <a:gd name="connsiteX39" fmla="*/ 1137341 w 2042799"/>
                  <a:gd name="connsiteY39" fmla="*/ 847725 h 1990725"/>
                  <a:gd name="connsiteX40" fmla="*/ 1184966 w 2042799"/>
                  <a:gd name="connsiteY40" fmla="*/ 904875 h 1990725"/>
                  <a:gd name="connsiteX41" fmla="*/ 1184966 w 2042799"/>
                  <a:gd name="connsiteY41" fmla="*/ 952500 h 1990725"/>
                  <a:gd name="connsiteX42" fmla="*/ 1204016 w 2042799"/>
                  <a:gd name="connsiteY42" fmla="*/ 1009650 h 1990725"/>
                  <a:gd name="connsiteX43" fmla="*/ 1308791 w 2042799"/>
                  <a:gd name="connsiteY43" fmla="*/ 1047750 h 1990725"/>
                  <a:gd name="connsiteX44" fmla="*/ 1270691 w 2042799"/>
                  <a:gd name="connsiteY44" fmla="*/ 1019175 h 1990725"/>
                  <a:gd name="connsiteX45" fmla="*/ 1318316 w 2042799"/>
                  <a:gd name="connsiteY45" fmla="*/ 1000125 h 1990725"/>
                  <a:gd name="connsiteX46" fmla="*/ 1346891 w 2042799"/>
                  <a:gd name="connsiteY46" fmla="*/ 942975 h 1990725"/>
                  <a:gd name="connsiteX47" fmla="*/ 1375466 w 2042799"/>
                  <a:gd name="connsiteY47" fmla="*/ 885825 h 1990725"/>
                  <a:gd name="connsiteX48" fmla="*/ 1356416 w 2042799"/>
                  <a:gd name="connsiteY48" fmla="*/ 819150 h 1990725"/>
                  <a:gd name="connsiteX49" fmla="*/ 1404041 w 2042799"/>
                  <a:gd name="connsiteY49" fmla="*/ 762000 h 1990725"/>
                  <a:gd name="connsiteX50" fmla="*/ 1461191 w 2042799"/>
                  <a:gd name="connsiteY50" fmla="*/ 762000 h 1990725"/>
                  <a:gd name="connsiteX51" fmla="*/ 1518341 w 2042799"/>
                  <a:gd name="connsiteY51" fmla="*/ 762000 h 1990725"/>
                  <a:gd name="connsiteX52" fmla="*/ 1565966 w 2042799"/>
                  <a:gd name="connsiteY52" fmla="*/ 809625 h 1990725"/>
                  <a:gd name="connsiteX53" fmla="*/ 1585016 w 2042799"/>
                  <a:gd name="connsiteY53" fmla="*/ 857250 h 1990725"/>
                  <a:gd name="connsiteX54" fmla="*/ 1604066 w 2042799"/>
                  <a:gd name="connsiteY54" fmla="*/ 914400 h 1990725"/>
                  <a:gd name="connsiteX55" fmla="*/ 1623116 w 2042799"/>
                  <a:gd name="connsiteY55" fmla="*/ 971550 h 1990725"/>
                  <a:gd name="connsiteX56" fmla="*/ 1642166 w 2042799"/>
                  <a:gd name="connsiteY56" fmla="*/ 1028700 h 1990725"/>
                  <a:gd name="connsiteX57" fmla="*/ 1632641 w 2042799"/>
                  <a:gd name="connsiteY57" fmla="*/ 1057275 h 1990725"/>
                  <a:gd name="connsiteX58" fmla="*/ 1661216 w 2042799"/>
                  <a:gd name="connsiteY58" fmla="*/ 1114425 h 1990725"/>
                  <a:gd name="connsiteX59" fmla="*/ 1661216 w 2042799"/>
                  <a:gd name="connsiteY59" fmla="*/ 1162050 h 1990725"/>
                  <a:gd name="connsiteX60" fmla="*/ 1661216 w 2042799"/>
                  <a:gd name="connsiteY60" fmla="*/ 1209675 h 1990725"/>
                  <a:gd name="connsiteX61" fmla="*/ 1642166 w 2042799"/>
                  <a:gd name="connsiteY61" fmla="*/ 1238250 h 1990725"/>
                  <a:gd name="connsiteX62" fmla="*/ 1651691 w 2042799"/>
                  <a:gd name="connsiteY62" fmla="*/ 1276350 h 1990725"/>
                  <a:gd name="connsiteX63" fmla="*/ 1661216 w 2042799"/>
                  <a:gd name="connsiteY63" fmla="*/ 1333500 h 1990725"/>
                  <a:gd name="connsiteX64" fmla="*/ 1680266 w 2042799"/>
                  <a:gd name="connsiteY64" fmla="*/ 1390650 h 1990725"/>
                  <a:gd name="connsiteX65" fmla="*/ 1680266 w 2042799"/>
                  <a:gd name="connsiteY65" fmla="*/ 1447800 h 1990725"/>
                  <a:gd name="connsiteX66" fmla="*/ 1699316 w 2042799"/>
                  <a:gd name="connsiteY66" fmla="*/ 1504950 h 1990725"/>
                  <a:gd name="connsiteX67" fmla="*/ 1718366 w 2042799"/>
                  <a:gd name="connsiteY67" fmla="*/ 1562100 h 1990725"/>
                  <a:gd name="connsiteX68" fmla="*/ 1727891 w 2042799"/>
                  <a:gd name="connsiteY68" fmla="*/ 1590675 h 1990725"/>
                  <a:gd name="connsiteX69" fmla="*/ 1727891 w 2042799"/>
                  <a:gd name="connsiteY69" fmla="*/ 1638300 h 1990725"/>
                  <a:gd name="connsiteX70" fmla="*/ 1746941 w 2042799"/>
                  <a:gd name="connsiteY70" fmla="*/ 1685925 h 1990725"/>
                  <a:gd name="connsiteX71" fmla="*/ 1746941 w 2042799"/>
                  <a:gd name="connsiteY71" fmla="*/ 1743075 h 1990725"/>
                  <a:gd name="connsiteX72" fmla="*/ 1756466 w 2042799"/>
                  <a:gd name="connsiteY72" fmla="*/ 1800225 h 1990725"/>
                  <a:gd name="connsiteX73" fmla="*/ 1746941 w 2042799"/>
                  <a:gd name="connsiteY73" fmla="*/ 1838325 h 1990725"/>
                  <a:gd name="connsiteX74" fmla="*/ 1756466 w 2042799"/>
                  <a:gd name="connsiteY74" fmla="*/ 1876425 h 1990725"/>
                  <a:gd name="connsiteX75" fmla="*/ 1775516 w 2042799"/>
                  <a:gd name="connsiteY75" fmla="*/ 1933575 h 1990725"/>
                  <a:gd name="connsiteX76" fmla="*/ 1746941 w 2042799"/>
                  <a:gd name="connsiteY76" fmla="*/ 1962150 h 1990725"/>
                  <a:gd name="connsiteX77" fmla="*/ 1775516 w 2042799"/>
                  <a:gd name="connsiteY77" fmla="*/ 1990725 h 1990725"/>
                  <a:gd name="connsiteX78" fmla="*/ 1823141 w 2042799"/>
                  <a:gd name="connsiteY78" fmla="*/ 1924050 h 1990725"/>
                  <a:gd name="connsiteX79" fmla="*/ 1823141 w 2042799"/>
                  <a:gd name="connsiteY79" fmla="*/ 1857375 h 1990725"/>
                  <a:gd name="connsiteX80" fmla="*/ 1832666 w 2042799"/>
                  <a:gd name="connsiteY80" fmla="*/ 1800225 h 1990725"/>
                  <a:gd name="connsiteX81" fmla="*/ 1832666 w 2042799"/>
                  <a:gd name="connsiteY81" fmla="*/ 1752600 h 1990725"/>
                  <a:gd name="connsiteX82" fmla="*/ 1832666 w 2042799"/>
                  <a:gd name="connsiteY82" fmla="*/ 1685925 h 1990725"/>
                  <a:gd name="connsiteX83" fmla="*/ 1842191 w 2042799"/>
                  <a:gd name="connsiteY83" fmla="*/ 1628775 h 1990725"/>
                  <a:gd name="connsiteX84" fmla="*/ 1851716 w 2042799"/>
                  <a:gd name="connsiteY84" fmla="*/ 1562100 h 1990725"/>
                  <a:gd name="connsiteX85" fmla="*/ 1842191 w 2042799"/>
                  <a:gd name="connsiteY85" fmla="*/ 1504950 h 1990725"/>
                  <a:gd name="connsiteX86" fmla="*/ 1870766 w 2042799"/>
                  <a:gd name="connsiteY86" fmla="*/ 1457325 h 1990725"/>
                  <a:gd name="connsiteX87" fmla="*/ 1842191 w 2042799"/>
                  <a:gd name="connsiteY87" fmla="*/ 1419225 h 1990725"/>
                  <a:gd name="connsiteX88" fmla="*/ 1870766 w 2042799"/>
                  <a:gd name="connsiteY88" fmla="*/ 1352550 h 1990725"/>
                  <a:gd name="connsiteX89" fmla="*/ 1870766 w 2042799"/>
                  <a:gd name="connsiteY89" fmla="*/ 1285875 h 1990725"/>
                  <a:gd name="connsiteX90" fmla="*/ 1851716 w 2042799"/>
                  <a:gd name="connsiteY90" fmla="*/ 1238250 h 1990725"/>
                  <a:gd name="connsiteX91" fmla="*/ 1861241 w 2042799"/>
                  <a:gd name="connsiteY91" fmla="*/ 1181100 h 1990725"/>
                  <a:gd name="connsiteX92" fmla="*/ 1861241 w 2042799"/>
                  <a:gd name="connsiteY92" fmla="*/ 1152525 h 1990725"/>
                  <a:gd name="connsiteX93" fmla="*/ 1870766 w 2042799"/>
                  <a:gd name="connsiteY93" fmla="*/ 1085850 h 1990725"/>
                  <a:gd name="connsiteX94" fmla="*/ 1870766 w 2042799"/>
                  <a:gd name="connsiteY94" fmla="*/ 1047750 h 1990725"/>
                  <a:gd name="connsiteX95" fmla="*/ 1861241 w 2042799"/>
                  <a:gd name="connsiteY95" fmla="*/ 981075 h 1990725"/>
                  <a:gd name="connsiteX96" fmla="*/ 1870766 w 2042799"/>
                  <a:gd name="connsiteY96" fmla="*/ 933450 h 1990725"/>
                  <a:gd name="connsiteX97" fmla="*/ 1889816 w 2042799"/>
                  <a:gd name="connsiteY97" fmla="*/ 866775 h 1990725"/>
                  <a:gd name="connsiteX98" fmla="*/ 1908866 w 2042799"/>
                  <a:gd name="connsiteY98" fmla="*/ 819150 h 1990725"/>
                  <a:gd name="connsiteX99" fmla="*/ 1889816 w 2042799"/>
                  <a:gd name="connsiteY99" fmla="*/ 781050 h 1990725"/>
                  <a:gd name="connsiteX100" fmla="*/ 1908866 w 2042799"/>
                  <a:gd name="connsiteY100" fmla="*/ 733425 h 1990725"/>
                  <a:gd name="connsiteX101" fmla="*/ 1927916 w 2042799"/>
                  <a:gd name="connsiteY101" fmla="*/ 676275 h 1990725"/>
                  <a:gd name="connsiteX102" fmla="*/ 1975541 w 2042799"/>
                  <a:gd name="connsiteY102" fmla="*/ 666750 h 1990725"/>
                  <a:gd name="connsiteX103" fmla="*/ 1956491 w 2042799"/>
                  <a:gd name="connsiteY103" fmla="*/ 600075 h 1990725"/>
                  <a:gd name="connsiteX104" fmla="*/ 1975541 w 2042799"/>
                  <a:gd name="connsiteY104" fmla="*/ 533400 h 1990725"/>
                  <a:gd name="connsiteX105" fmla="*/ 1985066 w 2042799"/>
                  <a:gd name="connsiteY105" fmla="*/ 485775 h 1990725"/>
                  <a:gd name="connsiteX106" fmla="*/ 1985066 w 2042799"/>
                  <a:gd name="connsiteY106" fmla="*/ 428625 h 1990725"/>
                  <a:gd name="connsiteX107" fmla="*/ 2004116 w 2042799"/>
                  <a:gd name="connsiteY107" fmla="*/ 361950 h 1990725"/>
                  <a:gd name="connsiteX108" fmla="*/ 1994591 w 2042799"/>
                  <a:gd name="connsiteY108" fmla="*/ 314325 h 1990725"/>
                  <a:gd name="connsiteX109" fmla="*/ 1994591 w 2042799"/>
                  <a:gd name="connsiteY109" fmla="*/ 247650 h 1990725"/>
                  <a:gd name="connsiteX110" fmla="*/ 2004116 w 2042799"/>
                  <a:gd name="connsiteY110" fmla="*/ 190500 h 1990725"/>
                  <a:gd name="connsiteX111" fmla="*/ 2032691 w 2042799"/>
                  <a:gd name="connsiteY111" fmla="*/ 142875 h 1990725"/>
                  <a:gd name="connsiteX112" fmla="*/ 2013641 w 2042799"/>
                  <a:gd name="connsiteY112" fmla="*/ 95250 h 1990725"/>
                  <a:gd name="connsiteX113" fmla="*/ 2042216 w 2042799"/>
                  <a:gd name="connsiteY113" fmla="*/ 57150 h 1990725"/>
                  <a:gd name="connsiteX114" fmla="*/ 2032691 w 2042799"/>
                  <a:gd name="connsiteY114" fmla="*/ 0 h 1990725"/>
                  <a:gd name="connsiteX0" fmla="*/ 57150 w 2099949"/>
                  <a:gd name="connsiteY0" fmla="*/ 190475 h 1990725"/>
                  <a:gd name="connsiteX1" fmla="*/ 0 w 2099949"/>
                  <a:gd name="connsiteY1" fmla="*/ 219075 h 1990725"/>
                  <a:gd name="connsiteX2" fmla="*/ 622991 w 2099949"/>
                  <a:gd name="connsiteY2" fmla="*/ 28575 h 1990725"/>
                  <a:gd name="connsiteX3" fmla="*/ 689666 w 2099949"/>
                  <a:gd name="connsiteY3" fmla="*/ 9525 h 1990725"/>
                  <a:gd name="connsiteX4" fmla="*/ 803966 w 2099949"/>
                  <a:gd name="connsiteY4" fmla="*/ 19050 h 1990725"/>
                  <a:gd name="connsiteX5" fmla="*/ 823016 w 2099949"/>
                  <a:gd name="connsiteY5" fmla="*/ 47625 h 1990725"/>
                  <a:gd name="connsiteX6" fmla="*/ 832541 w 2099949"/>
                  <a:gd name="connsiteY6" fmla="*/ 95250 h 1990725"/>
                  <a:gd name="connsiteX7" fmla="*/ 842066 w 2099949"/>
                  <a:gd name="connsiteY7" fmla="*/ 333375 h 1990725"/>
                  <a:gd name="connsiteX8" fmla="*/ 870641 w 2099949"/>
                  <a:gd name="connsiteY8" fmla="*/ 495300 h 1990725"/>
                  <a:gd name="connsiteX9" fmla="*/ 880166 w 2099949"/>
                  <a:gd name="connsiteY9" fmla="*/ 523875 h 1990725"/>
                  <a:gd name="connsiteX10" fmla="*/ 899216 w 2099949"/>
                  <a:gd name="connsiteY10" fmla="*/ 600075 h 1990725"/>
                  <a:gd name="connsiteX11" fmla="*/ 889691 w 2099949"/>
                  <a:gd name="connsiteY11" fmla="*/ 647700 h 1990725"/>
                  <a:gd name="connsiteX12" fmla="*/ 899216 w 2099949"/>
                  <a:gd name="connsiteY12" fmla="*/ 666750 h 1990725"/>
                  <a:gd name="connsiteX13" fmla="*/ 927791 w 2099949"/>
                  <a:gd name="connsiteY13" fmla="*/ 695325 h 1990725"/>
                  <a:gd name="connsiteX14" fmla="*/ 946843 w 2099949"/>
                  <a:gd name="connsiteY14" fmla="*/ 762000 h 1990725"/>
                  <a:gd name="connsiteX15" fmla="*/ 946841 w 2099949"/>
                  <a:gd name="connsiteY15" fmla="*/ 819150 h 1990725"/>
                  <a:gd name="connsiteX16" fmla="*/ 956366 w 2099949"/>
                  <a:gd name="connsiteY16" fmla="*/ 876300 h 1990725"/>
                  <a:gd name="connsiteX17" fmla="*/ 965891 w 2099949"/>
                  <a:gd name="connsiteY17" fmla="*/ 904875 h 1990725"/>
                  <a:gd name="connsiteX18" fmla="*/ 956366 w 2099949"/>
                  <a:gd name="connsiteY18" fmla="*/ 952500 h 1990725"/>
                  <a:gd name="connsiteX19" fmla="*/ 975416 w 2099949"/>
                  <a:gd name="connsiteY19" fmla="*/ 1000125 h 1990725"/>
                  <a:gd name="connsiteX20" fmla="*/ 975416 w 2099949"/>
                  <a:gd name="connsiteY20" fmla="*/ 1028700 h 1990725"/>
                  <a:gd name="connsiteX21" fmla="*/ 984941 w 2099949"/>
                  <a:gd name="connsiteY21" fmla="*/ 1076325 h 1990725"/>
                  <a:gd name="connsiteX22" fmla="*/ 984941 w 2099949"/>
                  <a:gd name="connsiteY22" fmla="*/ 1123950 h 1990725"/>
                  <a:gd name="connsiteX23" fmla="*/ 994466 w 2099949"/>
                  <a:gd name="connsiteY23" fmla="*/ 1162050 h 1990725"/>
                  <a:gd name="connsiteX24" fmla="*/ 984941 w 2099949"/>
                  <a:gd name="connsiteY24" fmla="*/ 1181100 h 1990725"/>
                  <a:gd name="connsiteX25" fmla="*/ 1003991 w 2099949"/>
                  <a:gd name="connsiteY25" fmla="*/ 1219200 h 1990725"/>
                  <a:gd name="connsiteX26" fmla="*/ 1003991 w 2099949"/>
                  <a:gd name="connsiteY26" fmla="*/ 1266825 h 1990725"/>
                  <a:gd name="connsiteX27" fmla="*/ 1023041 w 2099949"/>
                  <a:gd name="connsiteY27" fmla="*/ 1314450 h 1990725"/>
                  <a:gd name="connsiteX28" fmla="*/ 1023041 w 2099949"/>
                  <a:gd name="connsiteY28" fmla="*/ 1362075 h 1990725"/>
                  <a:gd name="connsiteX29" fmla="*/ 1061141 w 2099949"/>
                  <a:gd name="connsiteY29" fmla="*/ 1400175 h 1990725"/>
                  <a:gd name="connsiteX30" fmla="*/ 1089716 w 2099949"/>
                  <a:gd name="connsiteY30" fmla="*/ 1362075 h 1990725"/>
                  <a:gd name="connsiteX31" fmla="*/ 1099241 w 2099949"/>
                  <a:gd name="connsiteY31" fmla="*/ 1314450 h 1990725"/>
                  <a:gd name="connsiteX32" fmla="*/ 1118291 w 2099949"/>
                  <a:gd name="connsiteY32" fmla="*/ 1257300 h 1990725"/>
                  <a:gd name="connsiteX33" fmla="*/ 1118291 w 2099949"/>
                  <a:gd name="connsiteY33" fmla="*/ 1219200 h 1990725"/>
                  <a:gd name="connsiteX34" fmla="*/ 1137341 w 2099949"/>
                  <a:gd name="connsiteY34" fmla="*/ 1152525 h 1990725"/>
                  <a:gd name="connsiteX35" fmla="*/ 1127816 w 2099949"/>
                  <a:gd name="connsiteY35" fmla="*/ 1085850 h 1990725"/>
                  <a:gd name="connsiteX36" fmla="*/ 1137341 w 2099949"/>
                  <a:gd name="connsiteY36" fmla="*/ 1057275 h 1990725"/>
                  <a:gd name="connsiteX37" fmla="*/ 1156391 w 2099949"/>
                  <a:gd name="connsiteY37" fmla="*/ 990600 h 1990725"/>
                  <a:gd name="connsiteX38" fmla="*/ 1165916 w 2099949"/>
                  <a:gd name="connsiteY38" fmla="*/ 942975 h 1990725"/>
                  <a:gd name="connsiteX39" fmla="*/ 1175441 w 2099949"/>
                  <a:gd name="connsiteY39" fmla="*/ 895350 h 1990725"/>
                  <a:gd name="connsiteX40" fmla="*/ 1194491 w 2099949"/>
                  <a:gd name="connsiteY40" fmla="*/ 847725 h 1990725"/>
                  <a:gd name="connsiteX41" fmla="*/ 1242116 w 2099949"/>
                  <a:gd name="connsiteY41" fmla="*/ 904875 h 1990725"/>
                  <a:gd name="connsiteX42" fmla="*/ 1242116 w 2099949"/>
                  <a:gd name="connsiteY42" fmla="*/ 952500 h 1990725"/>
                  <a:gd name="connsiteX43" fmla="*/ 1261166 w 2099949"/>
                  <a:gd name="connsiteY43" fmla="*/ 1009650 h 1990725"/>
                  <a:gd name="connsiteX44" fmla="*/ 1365941 w 2099949"/>
                  <a:gd name="connsiteY44" fmla="*/ 1047750 h 1990725"/>
                  <a:gd name="connsiteX45" fmla="*/ 1327841 w 2099949"/>
                  <a:gd name="connsiteY45" fmla="*/ 1019175 h 1990725"/>
                  <a:gd name="connsiteX46" fmla="*/ 1375466 w 2099949"/>
                  <a:gd name="connsiteY46" fmla="*/ 1000125 h 1990725"/>
                  <a:gd name="connsiteX47" fmla="*/ 1404041 w 2099949"/>
                  <a:gd name="connsiteY47" fmla="*/ 942975 h 1990725"/>
                  <a:gd name="connsiteX48" fmla="*/ 1432616 w 2099949"/>
                  <a:gd name="connsiteY48" fmla="*/ 885825 h 1990725"/>
                  <a:gd name="connsiteX49" fmla="*/ 1413566 w 2099949"/>
                  <a:gd name="connsiteY49" fmla="*/ 819150 h 1990725"/>
                  <a:gd name="connsiteX50" fmla="*/ 1461191 w 2099949"/>
                  <a:gd name="connsiteY50" fmla="*/ 762000 h 1990725"/>
                  <a:gd name="connsiteX51" fmla="*/ 1518341 w 2099949"/>
                  <a:gd name="connsiteY51" fmla="*/ 762000 h 1990725"/>
                  <a:gd name="connsiteX52" fmla="*/ 1575491 w 2099949"/>
                  <a:gd name="connsiteY52" fmla="*/ 762000 h 1990725"/>
                  <a:gd name="connsiteX53" fmla="*/ 1623116 w 2099949"/>
                  <a:gd name="connsiteY53" fmla="*/ 809625 h 1990725"/>
                  <a:gd name="connsiteX54" fmla="*/ 1642166 w 2099949"/>
                  <a:gd name="connsiteY54" fmla="*/ 857250 h 1990725"/>
                  <a:gd name="connsiteX55" fmla="*/ 1661216 w 2099949"/>
                  <a:gd name="connsiteY55" fmla="*/ 914400 h 1990725"/>
                  <a:gd name="connsiteX56" fmla="*/ 1680266 w 2099949"/>
                  <a:gd name="connsiteY56" fmla="*/ 971550 h 1990725"/>
                  <a:gd name="connsiteX57" fmla="*/ 1699316 w 2099949"/>
                  <a:gd name="connsiteY57" fmla="*/ 1028700 h 1990725"/>
                  <a:gd name="connsiteX58" fmla="*/ 1689791 w 2099949"/>
                  <a:gd name="connsiteY58" fmla="*/ 1057275 h 1990725"/>
                  <a:gd name="connsiteX59" fmla="*/ 1718366 w 2099949"/>
                  <a:gd name="connsiteY59" fmla="*/ 1114425 h 1990725"/>
                  <a:gd name="connsiteX60" fmla="*/ 1718366 w 2099949"/>
                  <a:gd name="connsiteY60" fmla="*/ 1162050 h 1990725"/>
                  <a:gd name="connsiteX61" fmla="*/ 1718366 w 2099949"/>
                  <a:gd name="connsiteY61" fmla="*/ 1209675 h 1990725"/>
                  <a:gd name="connsiteX62" fmla="*/ 1699316 w 2099949"/>
                  <a:gd name="connsiteY62" fmla="*/ 1238250 h 1990725"/>
                  <a:gd name="connsiteX63" fmla="*/ 1708841 w 2099949"/>
                  <a:gd name="connsiteY63" fmla="*/ 1276350 h 1990725"/>
                  <a:gd name="connsiteX64" fmla="*/ 1718366 w 2099949"/>
                  <a:gd name="connsiteY64" fmla="*/ 1333500 h 1990725"/>
                  <a:gd name="connsiteX65" fmla="*/ 1737416 w 2099949"/>
                  <a:gd name="connsiteY65" fmla="*/ 1390650 h 1990725"/>
                  <a:gd name="connsiteX66" fmla="*/ 1737416 w 2099949"/>
                  <a:gd name="connsiteY66" fmla="*/ 1447800 h 1990725"/>
                  <a:gd name="connsiteX67" fmla="*/ 1756466 w 2099949"/>
                  <a:gd name="connsiteY67" fmla="*/ 1504950 h 1990725"/>
                  <a:gd name="connsiteX68" fmla="*/ 1775516 w 2099949"/>
                  <a:gd name="connsiteY68" fmla="*/ 1562100 h 1990725"/>
                  <a:gd name="connsiteX69" fmla="*/ 1785041 w 2099949"/>
                  <a:gd name="connsiteY69" fmla="*/ 1590675 h 1990725"/>
                  <a:gd name="connsiteX70" fmla="*/ 1785041 w 2099949"/>
                  <a:gd name="connsiteY70" fmla="*/ 1638300 h 1990725"/>
                  <a:gd name="connsiteX71" fmla="*/ 1804091 w 2099949"/>
                  <a:gd name="connsiteY71" fmla="*/ 1685925 h 1990725"/>
                  <a:gd name="connsiteX72" fmla="*/ 1804091 w 2099949"/>
                  <a:gd name="connsiteY72" fmla="*/ 1743075 h 1990725"/>
                  <a:gd name="connsiteX73" fmla="*/ 1813616 w 2099949"/>
                  <a:gd name="connsiteY73" fmla="*/ 1800225 h 1990725"/>
                  <a:gd name="connsiteX74" fmla="*/ 1804091 w 2099949"/>
                  <a:gd name="connsiteY74" fmla="*/ 1838325 h 1990725"/>
                  <a:gd name="connsiteX75" fmla="*/ 1813616 w 2099949"/>
                  <a:gd name="connsiteY75" fmla="*/ 1876425 h 1990725"/>
                  <a:gd name="connsiteX76" fmla="*/ 1832666 w 2099949"/>
                  <a:gd name="connsiteY76" fmla="*/ 1933575 h 1990725"/>
                  <a:gd name="connsiteX77" fmla="*/ 1804091 w 2099949"/>
                  <a:gd name="connsiteY77" fmla="*/ 1962150 h 1990725"/>
                  <a:gd name="connsiteX78" fmla="*/ 1832666 w 2099949"/>
                  <a:gd name="connsiteY78" fmla="*/ 1990725 h 1990725"/>
                  <a:gd name="connsiteX79" fmla="*/ 1880291 w 2099949"/>
                  <a:gd name="connsiteY79" fmla="*/ 1924050 h 1990725"/>
                  <a:gd name="connsiteX80" fmla="*/ 1880291 w 2099949"/>
                  <a:gd name="connsiteY80" fmla="*/ 1857375 h 1990725"/>
                  <a:gd name="connsiteX81" fmla="*/ 1889816 w 2099949"/>
                  <a:gd name="connsiteY81" fmla="*/ 1800225 h 1990725"/>
                  <a:gd name="connsiteX82" fmla="*/ 1889816 w 2099949"/>
                  <a:gd name="connsiteY82" fmla="*/ 1752600 h 1990725"/>
                  <a:gd name="connsiteX83" fmla="*/ 1889816 w 2099949"/>
                  <a:gd name="connsiteY83" fmla="*/ 1685925 h 1990725"/>
                  <a:gd name="connsiteX84" fmla="*/ 1899341 w 2099949"/>
                  <a:gd name="connsiteY84" fmla="*/ 1628775 h 1990725"/>
                  <a:gd name="connsiteX85" fmla="*/ 1908866 w 2099949"/>
                  <a:gd name="connsiteY85" fmla="*/ 1562100 h 1990725"/>
                  <a:gd name="connsiteX86" fmla="*/ 1899341 w 2099949"/>
                  <a:gd name="connsiteY86" fmla="*/ 1504950 h 1990725"/>
                  <a:gd name="connsiteX87" fmla="*/ 1927916 w 2099949"/>
                  <a:gd name="connsiteY87" fmla="*/ 1457325 h 1990725"/>
                  <a:gd name="connsiteX88" fmla="*/ 1899341 w 2099949"/>
                  <a:gd name="connsiteY88" fmla="*/ 1419225 h 1990725"/>
                  <a:gd name="connsiteX89" fmla="*/ 1927916 w 2099949"/>
                  <a:gd name="connsiteY89" fmla="*/ 1352550 h 1990725"/>
                  <a:gd name="connsiteX90" fmla="*/ 1927916 w 2099949"/>
                  <a:gd name="connsiteY90" fmla="*/ 1285875 h 1990725"/>
                  <a:gd name="connsiteX91" fmla="*/ 1908866 w 2099949"/>
                  <a:gd name="connsiteY91" fmla="*/ 1238250 h 1990725"/>
                  <a:gd name="connsiteX92" fmla="*/ 1918391 w 2099949"/>
                  <a:gd name="connsiteY92" fmla="*/ 1181100 h 1990725"/>
                  <a:gd name="connsiteX93" fmla="*/ 1918391 w 2099949"/>
                  <a:gd name="connsiteY93" fmla="*/ 1152525 h 1990725"/>
                  <a:gd name="connsiteX94" fmla="*/ 1927916 w 2099949"/>
                  <a:gd name="connsiteY94" fmla="*/ 1085850 h 1990725"/>
                  <a:gd name="connsiteX95" fmla="*/ 1927916 w 2099949"/>
                  <a:gd name="connsiteY95" fmla="*/ 1047750 h 1990725"/>
                  <a:gd name="connsiteX96" fmla="*/ 1918391 w 2099949"/>
                  <a:gd name="connsiteY96" fmla="*/ 981075 h 1990725"/>
                  <a:gd name="connsiteX97" fmla="*/ 1927916 w 2099949"/>
                  <a:gd name="connsiteY97" fmla="*/ 933450 h 1990725"/>
                  <a:gd name="connsiteX98" fmla="*/ 1946966 w 2099949"/>
                  <a:gd name="connsiteY98" fmla="*/ 866775 h 1990725"/>
                  <a:gd name="connsiteX99" fmla="*/ 1966016 w 2099949"/>
                  <a:gd name="connsiteY99" fmla="*/ 819150 h 1990725"/>
                  <a:gd name="connsiteX100" fmla="*/ 1946966 w 2099949"/>
                  <a:gd name="connsiteY100" fmla="*/ 781050 h 1990725"/>
                  <a:gd name="connsiteX101" fmla="*/ 1966016 w 2099949"/>
                  <a:gd name="connsiteY101" fmla="*/ 733425 h 1990725"/>
                  <a:gd name="connsiteX102" fmla="*/ 1985066 w 2099949"/>
                  <a:gd name="connsiteY102" fmla="*/ 676275 h 1990725"/>
                  <a:gd name="connsiteX103" fmla="*/ 2032691 w 2099949"/>
                  <a:gd name="connsiteY103" fmla="*/ 666750 h 1990725"/>
                  <a:gd name="connsiteX104" fmla="*/ 2013641 w 2099949"/>
                  <a:gd name="connsiteY104" fmla="*/ 600075 h 1990725"/>
                  <a:gd name="connsiteX105" fmla="*/ 2032691 w 2099949"/>
                  <a:gd name="connsiteY105" fmla="*/ 533400 h 1990725"/>
                  <a:gd name="connsiteX106" fmla="*/ 2042216 w 2099949"/>
                  <a:gd name="connsiteY106" fmla="*/ 485775 h 1990725"/>
                  <a:gd name="connsiteX107" fmla="*/ 2042216 w 2099949"/>
                  <a:gd name="connsiteY107" fmla="*/ 428625 h 1990725"/>
                  <a:gd name="connsiteX108" fmla="*/ 2061266 w 2099949"/>
                  <a:gd name="connsiteY108" fmla="*/ 361950 h 1990725"/>
                  <a:gd name="connsiteX109" fmla="*/ 2051741 w 2099949"/>
                  <a:gd name="connsiteY109" fmla="*/ 314325 h 1990725"/>
                  <a:gd name="connsiteX110" fmla="*/ 2051741 w 2099949"/>
                  <a:gd name="connsiteY110" fmla="*/ 247650 h 1990725"/>
                  <a:gd name="connsiteX111" fmla="*/ 2061266 w 2099949"/>
                  <a:gd name="connsiteY111" fmla="*/ 190500 h 1990725"/>
                  <a:gd name="connsiteX112" fmla="*/ 2089841 w 2099949"/>
                  <a:gd name="connsiteY112" fmla="*/ 142875 h 1990725"/>
                  <a:gd name="connsiteX113" fmla="*/ 2070791 w 2099949"/>
                  <a:gd name="connsiteY113" fmla="*/ 95250 h 1990725"/>
                  <a:gd name="connsiteX114" fmla="*/ 2099366 w 2099949"/>
                  <a:gd name="connsiteY114" fmla="*/ 57150 h 1990725"/>
                  <a:gd name="connsiteX115" fmla="*/ 2089841 w 2099949"/>
                  <a:gd name="connsiteY115" fmla="*/ 0 h 1990725"/>
                  <a:gd name="connsiteX0" fmla="*/ 104775 w 2147574"/>
                  <a:gd name="connsiteY0" fmla="*/ 190475 h 1990725"/>
                  <a:gd name="connsiteX1" fmla="*/ 47625 w 2147574"/>
                  <a:gd name="connsiteY1" fmla="*/ 219075 h 1990725"/>
                  <a:gd name="connsiteX2" fmla="*/ 0 w 2147574"/>
                  <a:gd name="connsiteY2" fmla="*/ 257175 h 1990725"/>
                  <a:gd name="connsiteX3" fmla="*/ 670616 w 2147574"/>
                  <a:gd name="connsiteY3" fmla="*/ 28575 h 1990725"/>
                  <a:gd name="connsiteX4" fmla="*/ 737291 w 2147574"/>
                  <a:gd name="connsiteY4" fmla="*/ 9525 h 1990725"/>
                  <a:gd name="connsiteX5" fmla="*/ 851591 w 2147574"/>
                  <a:gd name="connsiteY5" fmla="*/ 19050 h 1990725"/>
                  <a:gd name="connsiteX6" fmla="*/ 870641 w 2147574"/>
                  <a:gd name="connsiteY6" fmla="*/ 47625 h 1990725"/>
                  <a:gd name="connsiteX7" fmla="*/ 880166 w 2147574"/>
                  <a:gd name="connsiteY7" fmla="*/ 95250 h 1990725"/>
                  <a:gd name="connsiteX8" fmla="*/ 889691 w 2147574"/>
                  <a:gd name="connsiteY8" fmla="*/ 333375 h 1990725"/>
                  <a:gd name="connsiteX9" fmla="*/ 918266 w 2147574"/>
                  <a:gd name="connsiteY9" fmla="*/ 495300 h 1990725"/>
                  <a:gd name="connsiteX10" fmla="*/ 927791 w 2147574"/>
                  <a:gd name="connsiteY10" fmla="*/ 523875 h 1990725"/>
                  <a:gd name="connsiteX11" fmla="*/ 946841 w 2147574"/>
                  <a:gd name="connsiteY11" fmla="*/ 600075 h 1990725"/>
                  <a:gd name="connsiteX12" fmla="*/ 937316 w 2147574"/>
                  <a:gd name="connsiteY12" fmla="*/ 647700 h 1990725"/>
                  <a:gd name="connsiteX13" fmla="*/ 946841 w 2147574"/>
                  <a:gd name="connsiteY13" fmla="*/ 666750 h 1990725"/>
                  <a:gd name="connsiteX14" fmla="*/ 975416 w 2147574"/>
                  <a:gd name="connsiteY14" fmla="*/ 695325 h 1990725"/>
                  <a:gd name="connsiteX15" fmla="*/ 994468 w 2147574"/>
                  <a:gd name="connsiteY15" fmla="*/ 762000 h 1990725"/>
                  <a:gd name="connsiteX16" fmla="*/ 994466 w 2147574"/>
                  <a:gd name="connsiteY16" fmla="*/ 819150 h 1990725"/>
                  <a:gd name="connsiteX17" fmla="*/ 1003991 w 2147574"/>
                  <a:gd name="connsiteY17" fmla="*/ 876300 h 1990725"/>
                  <a:gd name="connsiteX18" fmla="*/ 1013516 w 2147574"/>
                  <a:gd name="connsiteY18" fmla="*/ 904875 h 1990725"/>
                  <a:gd name="connsiteX19" fmla="*/ 1003991 w 2147574"/>
                  <a:gd name="connsiteY19" fmla="*/ 952500 h 1990725"/>
                  <a:gd name="connsiteX20" fmla="*/ 1023041 w 2147574"/>
                  <a:gd name="connsiteY20" fmla="*/ 1000125 h 1990725"/>
                  <a:gd name="connsiteX21" fmla="*/ 1023041 w 2147574"/>
                  <a:gd name="connsiteY21" fmla="*/ 1028700 h 1990725"/>
                  <a:gd name="connsiteX22" fmla="*/ 1032566 w 2147574"/>
                  <a:gd name="connsiteY22" fmla="*/ 1076325 h 1990725"/>
                  <a:gd name="connsiteX23" fmla="*/ 1032566 w 2147574"/>
                  <a:gd name="connsiteY23" fmla="*/ 1123950 h 1990725"/>
                  <a:gd name="connsiteX24" fmla="*/ 1042091 w 2147574"/>
                  <a:gd name="connsiteY24" fmla="*/ 1162050 h 1990725"/>
                  <a:gd name="connsiteX25" fmla="*/ 1032566 w 2147574"/>
                  <a:gd name="connsiteY25" fmla="*/ 1181100 h 1990725"/>
                  <a:gd name="connsiteX26" fmla="*/ 1051616 w 2147574"/>
                  <a:gd name="connsiteY26" fmla="*/ 1219200 h 1990725"/>
                  <a:gd name="connsiteX27" fmla="*/ 1051616 w 2147574"/>
                  <a:gd name="connsiteY27" fmla="*/ 1266825 h 1990725"/>
                  <a:gd name="connsiteX28" fmla="*/ 1070666 w 2147574"/>
                  <a:gd name="connsiteY28" fmla="*/ 1314450 h 1990725"/>
                  <a:gd name="connsiteX29" fmla="*/ 1070666 w 2147574"/>
                  <a:gd name="connsiteY29" fmla="*/ 1362075 h 1990725"/>
                  <a:gd name="connsiteX30" fmla="*/ 1108766 w 2147574"/>
                  <a:gd name="connsiteY30" fmla="*/ 1400175 h 1990725"/>
                  <a:gd name="connsiteX31" fmla="*/ 1137341 w 2147574"/>
                  <a:gd name="connsiteY31" fmla="*/ 1362075 h 1990725"/>
                  <a:gd name="connsiteX32" fmla="*/ 1146866 w 2147574"/>
                  <a:gd name="connsiteY32" fmla="*/ 1314450 h 1990725"/>
                  <a:gd name="connsiteX33" fmla="*/ 1165916 w 2147574"/>
                  <a:gd name="connsiteY33" fmla="*/ 1257300 h 1990725"/>
                  <a:gd name="connsiteX34" fmla="*/ 1165916 w 2147574"/>
                  <a:gd name="connsiteY34" fmla="*/ 1219200 h 1990725"/>
                  <a:gd name="connsiteX35" fmla="*/ 1184966 w 2147574"/>
                  <a:gd name="connsiteY35" fmla="*/ 1152525 h 1990725"/>
                  <a:gd name="connsiteX36" fmla="*/ 1175441 w 2147574"/>
                  <a:gd name="connsiteY36" fmla="*/ 1085850 h 1990725"/>
                  <a:gd name="connsiteX37" fmla="*/ 1184966 w 2147574"/>
                  <a:gd name="connsiteY37" fmla="*/ 1057275 h 1990725"/>
                  <a:gd name="connsiteX38" fmla="*/ 1204016 w 2147574"/>
                  <a:gd name="connsiteY38" fmla="*/ 990600 h 1990725"/>
                  <a:gd name="connsiteX39" fmla="*/ 1213541 w 2147574"/>
                  <a:gd name="connsiteY39" fmla="*/ 942975 h 1990725"/>
                  <a:gd name="connsiteX40" fmla="*/ 1223066 w 2147574"/>
                  <a:gd name="connsiteY40" fmla="*/ 895350 h 1990725"/>
                  <a:gd name="connsiteX41" fmla="*/ 1242116 w 2147574"/>
                  <a:gd name="connsiteY41" fmla="*/ 847725 h 1990725"/>
                  <a:gd name="connsiteX42" fmla="*/ 1289741 w 2147574"/>
                  <a:gd name="connsiteY42" fmla="*/ 904875 h 1990725"/>
                  <a:gd name="connsiteX43" fmla="*/ 1289741 w 2147574"/>
                  <a:gd name="connsiteY43" fmla="*/ 952500 h 1990725"/>
                  <a:gd name="connsiteX44" fmla="*/ 1308791 w 2147574"/>
                  <a:gd name="connsiteY44" fmla="*/ 1009650 h 1990725"/>
                  <a:gd name="connsiteX45" fmla="*/ 1413566 w 2147574"/>
                  <a:gd name="connsiteY45" fmla="*/ 1047750 h 1990725"/>
                  <a:gd name="connsiteX46" fmla="*/ 1375466 w 2147574"/>
                  <a:gd name="connsiteY46" fmla="*/ 1019175 h 1990725"/>
                  <a:gd name="connsiteX47" fmla="*/ 1423091 w 2147574"/>
                  <a:gd name="connsiteY47" fmla="*/ 1000125 h 1990725"/>
                  <a:gd name="connsiteX48" fmla="*/ 1451666 w 2147574"/>
                  <a:gd name="connsiteY48" fmla="*/ 942975 h 1990725"/>
                  <a:gd name="connsiteX49" fmla="*/ 1480241 w 2147574"/>
                  <a:gd name="connsiteY49" fmla="*/ 885825 h 1990725"/>
                  <a:gd name="connsiteX50" fmla="*/ 1461191 w 2147574"/>
                  <a:gd name="connsiteY50" fmla="*/ 819150 h 1990725"/>
                  <a:gd name="connsiteX51" fmla="*/ 1508816 w 2147574"/>
                  <a:gd name="connsiteY51" fmla="*/ 762000 h 1990725"/>
                  <a:gd name="connsiteX52" fmla="*/ 1565966 w 2147574"/>
                  <a:gd name="connsiteY52" fmla="*/ 762000 h 1990725"/>
                  <a:gd name="connsiteX53" fmla="*/ 1623116 w 2147574"/>
                  <a:gd name="connsiteY53" fmla="*/ 762000 h 1990725"/>
                  <a:gd name="connsiteX54" fmla="*/ 1670741 w 2147574"/>
                  <a:gd name="connsiteY54" fmla="*/ 809625 h 1990725"/>
                  <a:gd name="connsiteX55" fmla="*/ 1689791 w 2147574"/>
                  <a:gd name="connsiteY55" fmla="*/ 857250 h 1990725"/>
                  <a:gd name="connsiteX56" fmla="*/ 1708841 w 2147574"/>
                  <a:gd name="connsiteY56" fmla="*/ 914400 h 1990725"/>
                  <a:gd name="connsiteX57" fmla="*/ 1727891 w 2147574"/>
                  <a:gd name="connsiteY57" fmla="*/ 971550 h 1990725"/>
                  <a:gd name="connsiteX58" fmla="*/ 1746941 w 2147574"/>
                  <a:gd name="connsiteY58" fmla="*/ 1028700 h 1990725"/>
                  <a:gd name="connsiteX59" fmla="*/ 1737416 w 2147574"/>
                  <a:gd name="connsiteY59" fmla="*/ 1057275 h 1990725"/>
                  <a:gd name="connsiteX60" fmla="*/ 1765991 w 2147574"/>
                  <a:gd name="connsiteY60" fmla="*/ 1114425 h 1990725"/>
                  <a:gd name="connsiteX61" fmla="*/ 1765991 w 2147574"/>
                  <a:gd name="connsiteY61" fmla="*/ 1162050 h 1990725"/>
                  <a:gd name="connsiteX62" fmla="*/ 1765991 w 2147574"/>
                  <a:gd name="connsiteY62" fmla="*/ 1209675 h 1990725"/>
                  <a:gd name="connsiteX63" fmla="*/ 1746941 w 2147574"/>
                  <a:gd name="connsiteY63" fmla="*/ 1238250 h 1990725"/>
                  <a:gd name="connsiteX64" fmla="*/ 1756466 w 2147574"/>
                  <a:gd name="connsiteY64" fmla="*/ 1276350 h 1990725"/>
                  <a:gd name="connsiteX65" fmla="*/ 1765991 w 2147574"/>
                  <a:gd name="connsiteY65" fmla="*/ 1333500 h 1990725"/>
                  <a:gd name="connsiteX66" fmla="*/ 1785041 w 2147574"/>
                  <a:gd name="connsiteY66" fmla="*/ 1390650 h 1990725"/>
                  <a:gd name="connsiteX67" fmla="*/ 1785041 w 2147574"/>
                  <a:gd name="connsiteY67" fmla="*/ 1447800 h 1990725"/>
                  <a:gd name="connsiteX68" fmla="*/ 1804091 w 2147574"/>
                  <a:gd name="connsiteY68" fmla="*/ 1504950 h 1990725"/>
                  <a:gd name="connsiteX69" fmla="*/ 1823141 w 2147574"/>
                  <a:gd name="connsiteY69" fmla="*/ 1562100 h 1990725"/>
                  <a:gd name="connsiteX70" fmla="*/ 1832666 w 2147574"/>
                  <a:gd name="connsiteY70" fmla="*/ 1590675 h 1990725"/>
                  <a:gd name="connsiteX71" fmla="*/ 1832666 w 2147574"/>
                  <a:gd name="connsiteY71" fmla="*/ 1638300 h 1990725"/>
                  <a:gd name="connsiteX72" fmla="*/ 1851716 w 2147574"/>
                  <a:gd name="connsiteY72" fmla="*/ 1685925 h 1990725"/>
                  <a:gd name="connsiteX73" fmla="*/ 1851716 w 2147574"/>
                  <a:gd name="connsiteY73" fmla="*/ 1743075 h 1990725"/>
                  <a:gd name="connsiteX74" fmla="*/ 1861241 w 2147574"/>
                  <a:gd name="connsiteY74" fmla="*/ 1800225 h 1990725"/>
                  <a:gd name="connsiteX75" fmla="*/ 1851716 w 2147574"/>
                  <a:gd name="connsiteY75" fmla="*/ 1838325 h 1990725"/>
                  <a:gd name="connsiteX76" fmla="*/ 1861241 w 2147574"/>
                  <a:gd name="connsiteY76" fmla="*/ 1876425 h 1990725"/>
                  <a:gd name="connsiteX77" fmla="*/ 1880291 w 2147574"/>
                  <a:gd name="connsiteY77" fmla="*/ 1933575 h 1990725"/>
                  <a:gd name="connsiteX78" fmla="*/ 1851716 w 2147574"/>
                  <a:gd name="connsiteY78" fmla="*/ 1962150 h 1990725"/>
                  <a:gd name="connsiteX79" fmla="*/ 1880291 w 2147574"/>
                  <a:gd name="connsiteY79" fmla="*/ 1990725 h 1990725"/>
                  <a:gd name="connsiteX80" fmla="*/ 1927916 w 2147574"/>
                  <a:gd name="connsiteY80" fmla="*/ 1924050 h 1990725"/>
                  <a:gd name="connsiteX81" fmla="*/ 1927916 w 2147574"/>
                  <a:gd name="connsiteY81" fmla="*/ 1857375 h 1990725"/>
                  <a:gd name="connsiteX82" fmla="*/ 1937441 w 2147574"/>
                  <a:gd name="connsiteY82" fmla="*/ 1800225 h 1990725"/>
                  <a:gd name="connsiteX83" fmla="*/ 1937441 w 2147574"/>
                  <a:gd name="connsiteY83" fmla="*/ 1752600 h 1990725"/>
                  <a:gd name="connsiteX84" fmla="*/ 1937441 w 2147574"/>
                  <a:gd name="connsiteY84" fmla="*/ 1685925 h 1990725"/>
                  <a:gd name="connsiteX85" fmla="*/ 1946966 w 2147574"/>
                  <a:gd name="connsiteY85" fmla="*/ 1628775 h 1990725"/>
                  <a:gd name="connsiteX86" fmla="*/ 1956491 w 2147574"/>
                  <a:gd name="connsiteY86" fmla="*/ 1562100 h 1990725"/>
                  <a:gd name="connsiteX87" fmla="*/ 1946966 w 2147574"/>
                  <a:gd name="connsiteY87" fmla="*/ 1504950 h 1990725"/>
                  <a:gd name="connsiteX88" fmla="*/ 1975541 w 2147574"/>
                  <a:gd name="connsiteY88" fmla="*/ 1457325 h 1990725"/>
                  <a:gd name="connsiteX89" fmla="*/ 1946966 w 2147574"/>
                  <a:gd name="connsiteY89" fmla="*/ 1419225 h 1990725"/>
                  <a:gd name="connsiteX90" fmla="*/ 1975541 w 2147574"/>
                  <a:gd name="connsiteY90" fmla="*/ 1352550 h 1990725"/>
                  <a:gd name="connsiteX91" fmla="*/ 1975541 w 2147574"/>
                  <a:gd name="connsiteY91" fmla="*/ 1285875 h 1990725"/>
                  <a:gd name="connsiteX92" fmla="*/ 1956491 w 2147574"/>
                  <a:gd name="connsiteY92" fmla="*/ 1238250 h 1990725"/>
                  <a:gd name="connsiteX93" fmla="*/ 1966016 w 2147574"/>
                  <a:gd name="connsiteY93" fmla="*/ 1181100 h 1990725"/>
                  <a:gd name="connsiteX94" fmla="*/ 1966016 w 2147574"/>
                  <a:gd name="connsiteY94" fmla="*/ 1152525 h 1990725"/>
                  <a:gd name="connsiteX95" fmla="*/ 1975541 w 2147574"/>
                  <a:gd name="connsiteY95" fmla="*/ 1085850 h 1990725"/>
                  <a:gd name="connsiteX96" fmla="*/ 1975541 w 2147574"/>
                  <a:gd name="connsiteY96" fmla="*/ 1047750 h 1990725"/>
                  <a:gd name="connsiteX97" fmla="*/ 1966016 w 2147574"/>
                  <a:gd name="connsiteY97" fmla="*/ 981075 h 1990725"/>
                  <a:gd name="connsiteX98" fmla="*/ 1975541 w 2147574"/>
                  <a:gd name="connsiteY98" fmla="*/ 933450 h 1990725"/>
                  <a:gd name="connsiteX99" fmla="*/ 1994591 w 2147574"/>
                  <a:gd name="connsiteY99" fmla="*/ 866775 h 1990725"/>
                  <a:gd name="connsiteX100" fmla="*/ 2013641 w 2147574"/>
                  <a:gd name="connsiteY100" fmla="*/ 819150 h 1990725"/>
                  <a:gd name="connsiteX101" fmla="*/ 1994591 w 2147574"/>
                  <a:gd name="connsiteY101" fmla="*/ 781050 h 1990725"/>
                  <a:gd name="connsiteX102" fmla="*/ 2013641 w 2147574"/>
                  <a:gd name="connsiteY102" fmla="*/ 733425 h 1990725"/>
                  <a:gd name="connsiteX103" fmla="*/ 2032691 w 2147574"/>
                  <a:gd name="connsiteY103" fmla="*/ 676275 h 1990725"/>
                  <a:gd name="connsiteX104" fmla="*/ 2080316 w 2147574"/>
                  <a:gd name="connsiteY104" fmla="*/ 666750 h 1990725"/>
                  <a:gd name="connsiteX105" fmla="*/ 2061266 w 2147574"/>
                  <a:gd name="connsiteY105" fmla="*/ 600075 h 1990725"/>
                  <a:gd name="connsiteX106" fmla="*/ 2080316 w 2147574"/>
                  <a:gd name="connsiteY106" fmla="*/ 533400 h 1990725"/>
                  <a:gd name="connsiteX107" fmla="*/ 2089841 w 2147574"/>
                  <a:gd name="connsiteY107" fmla="*/ 485775 h 1990725"/>
                  <a:gd name="connsiteX108" fmla="*/ 2089841 w 2147574"/>
                  <a:gd name="connsiteY108" fmla="*/ 428625 h 1990725"/>
                  <a:gd name="connsiteX109" fmla="*/ 2108891 w 2147574"/>
                  <a:gd name="connsiteY109" fmla="*/ 361950 h 1990725"/>
                  <a:gd name="connsiteX110" fmla="*/ 2099366 w 2147574"/>
                  <a:gd name="connsiteY110" fmla="*/ 314325 h 1990725"/>
                  <a:gd name="connsiteX111" fmla="*/ 2099366 w 2147574"/>
                  <a:gd name="connsiteY111" fmla="*/ 247650 h 1990725"/>
                  <a:gd name="connsiteX112" fmla="*/ 2108891 w 2147574"/>
                  <a:gd name="connsiteY112" fmla="*/ 190500 h 1990725"/>
                  <a:gd name="connsiteX113" fmla="*/ 2137466 w 2147574"/>
                  <a:gd name="connsiteY113" fmla="*/ 142875 h 1990725"/>
                  <a:gd name="connsiteX114" fmla="*/ 2118416 w 2147574"/>
                  <a:gd name="connsiteY114" fmla="*/ 95250 h 1990725"/>
                  <a:gd name="connsiteX115" fmla="*/ 2146991 w 2147574"/>
                  <a:gd name="connsiteY115" fmla="*/ 57150 h 1990725"/>
                  <a:gd name="connsiteX116" fmla="*/ 2137466 w 2147574"/>
                  <a:gd name="connsiteY116" fmla="*/ 0 h 1990725"/>
                  <a:gd name="connsiteX0" fmla="*/ 47625 w 2147574"/>
                  <a:gd name="connsiteY0" fmla="*/ 219075 h 1990725"/>
                  <a:gd name="connsiteX1" fmla="*/ 0 w 2147574"/>
                  <a:gd name="connsiteY1" fmla="*/ 257175 h 1990725"/>
                  <a:gd name="connsiteX2" fmla="*/ 670616 w 2147574"/>
                  <a:gd name="connsiteY2" fmla="*/ 28575 h 1990725"/>
                  <a:gd name="connsiteX3" fmla="*/ 737291 w 2147574"/>
                  <a:gd name="connsiteY3" fmla="*/ 9525 h 1990725"/>
                  <a:gd name="connsiteX4" fmla="*/ 851591 w 2147574"/>
                  <a:gd name="connsiteY4" fmla="*/ 19050 h 1990725"/>
                  <a:gd name="connsiteX5" fmla="*/ 870641 w 2147574"/>
                  <a:gd name="connsiteY5" fmla="*/ 47625 h 1990725"/>
                  <a:gd name="connsiteX6" fmla="*/ 880166 w 2147574"/>
                  <a:gd name="connsiteY6" fmla="*/ 95250 h 1990725"/>
                  <a:gd name="connsiteX7" fmla="*/ 889691 w 2147574"/>
                  <a:gd name="connsiteY7" fmla="*/ 333375 h 1990725"/>
                  <a:gd name="connsiteX8" fmla="*/ 918266 w 2147574"/>
                  <a:gd name="connsiteY8" fmla="*/ 495300 h 1990725"/>
                  <a:gd name="connsiteX9" fmla="*/ 927791 w 2147574"/>
                  <a:gd name="connsiteY9" fmla="*/ 523875 h 1990725"/>
                  <a:gd name="connsiteX10" fmla="*/ 946841 w 2147574"/>
                  <a:gd name="connsiteY10" fmla="*/ 600075 h 1990725"/>
                  <a:gd name="connsiteX11" fmla="*/ 937316 w 2147574"/>
                  <a:gd name="connsiteY11" fmla="*/ 647700 h 1990725"/>
                  <a:gd name="connsiteX12" fmla="*/ 946841 w 2147574"/>
                  <a:gd name="connsiteY12" fmla="*/ 666750 h 1990725"/>
                  <a:gd name="connsiteX13" fmla="*/ 975416 w 2147574"/>
                  <a:gd name="connsiteY13" fmla="*/ 695325 h 1990725"/>
                  <a:gd name="connsiteX14" fmla="*/ 994468 w 2147574"/>
                  <a:gd name="connsiteY14" fmla="*/ 762000 h 1990725"/>
                  <a:gd name="connsiteX15" fmla="*/ 994466 w 2147574"/>
                  <a:gd name="connsiteY15" fmla="*/ 819150 h 1990725"/>
                  <a:gd name="connsiteX16" fmla="*/ 1003991 w 2147574"/>
                  <a:gd name="connsiteY16" fmla="*/ 876300 h 1990725"/>
                  <a:gd name="connsiteX17" fmla="*/ 1013516 w 2147574"/>
                  <a:gd name="connsiteY17" fmla="*/ 904875 h 1990725"/>
                  <a:gd name="connsiteX18" fmla="*/ 1003991 w 2147574"/>
                  <a:gd name="connsiteY18" fmla="*/ 952500 h 1990725"/>
                  <a:gd name="connsiteX19" fmla="*/ 1023041 w 2147574"/>
                  <a:gd name="connsiteY19" fmla="*/ 1000125 h 1990725"/>
                  <a:gd name="connsiteX20" fmla="*/ 1023041 w 2147574"/>
                  <a:gd name="connsiteY20" fmla="*/ 1028700 h 1990725"/>
                  <a:gd name="connsiteX21" fmla="*/ 1032566 w 2147574"/>
                  <a:gd name="connsiteY21" fmla="*/ 1076325 h 1990725"/>
                  <a:gd name="connsiteX22" fmla="*/ 1032566 w 2147574"/>
                  <a:gd name="connsiteY22" fmla="*/ 1123950 h 1990725"/>
                  <a:gd name="connsiteX23" fmla="*/ 1042091 w 2147574"/>
                  <a:gd name="connsiteY23" fmla="*/ 1162050 h 1990725"/>
                  <a:gd name="connsiteX24" fmla="*/ 1032566 w 2147574"/>
                  <a:gd name="connsiteY24" fmla="*/ 1181100 h 1990725"/>
                  <a:gd name="connsiteX25" fmla="*/ 1051616 w 2147574"/>
                  <a:gd name="connsiteY25" fmla="*/ 1219200 h 1990725"/>
                  <a:gd name="connsiteX26" fmla="*/ 1051616 w 2147574"/>
                  <a:gd name="connsiteY26" fmla="*/ 1266825 h 1990725"/>
                  <a:gd name="connsiteX27" fmla="*/ 1070666 w 2147574"/>
                  <a:gd name="connsiteY27" fmla="*/ 1314450 h 1990725"/>
                  <a:gd name="connsiteX28" fmla="*/ 1070666 w 2147574"/>
                  <a:gd name="connsiteY28" fmla="*/ 1362075 h 1990725"/>
                  <a:gd name="connsiteX29" fmla="*/ 1108766 w 2147574"/>
                  <a:gd name="connsiteY29" fmla="*/ 1400175 h 1990725"/>
                  <a:gd name="connsiteX30" fmla="*/ 1137341 w 2147574"/>
                  <a:gd name="connsiteY30" fmla="*/ 1362075 h 1990725"/>
                  <a:gd name="connsiteX31" fmla="*/ 1146866 w 2147574"/>
                  <a:gd name="connsiteY31" fmla="*/ 1314450 h 1990725"/>
                  <a:gd name="connsiteX32" fmla="*/ 1165916 w 2147574"/>
                  <a:gd name="connsiteY32" fmla="*/ 1257300 h 1990725"/>
                  <a:gd name="connsiteX33" fmla="*/ 1165916 w 2147574"/>
                  <a:gd name="connsiteY33" fmla="*/ 1219200 h 1990725"/>
                  <a:gd name="connsiteX34" fmla="*/ 1184966 w 2147574"/>
                  <a:gd name="connsiteY34" fmla="*/ 1152525 h 1990725"/>
                  <a:gd name="connsiteX35" fmla="*/ 1175441 w 2147574"/>
                  <a:gd name="connsiteY35" fmla="*/ 1085850 h 1990725"/>
                  <a:gd name="connsiteX36" fmla="*/ 1184966 w 2147574"/>
                  <a:gd name="connsiteY36" fmla="*/ 1057275 h 1990725"/>
                  <a:gd name="connsiteX37" fmla="*/ 1204016 w 2147574"/>
                  <a:gd name="connsiteY37" fmla="*/ 990600 h 1990725"/>
                  <a:gd name="connsiteX38" fmla="*/ 1213541 w 2147574"/>
                  <a:gd name="connsiteY38" fmla="*/ 942975 h 1990725"/>
                  <a:gd name="connsiteX39" fmla="*/ 1223066 w 2147574"/>
                  <a:gd name="connsiteY39" fmla="*/ 895350 h 1990725"/>
                  <a:gd name="connsiteX40" fmla="*/ 1242116 w 2147574"/>
                  <a:gd name="connsiteY40" fmla="*/ 847725 h 1990725"/>
                  <a:gd name="connsiteX41" fmla="*/ 1289741 w 2147574"/>
                  <a:gd name="connsiteY41" fmla="*/ 904875 h 1990725"/>
                  <a:gd name="connsiteX42" fmla="*/ 1289741 w 2147574"/>
                  <a:gd name="connsiteY42" fmla="*/ 952500 h 1990725"/>
                  <a:gd name="connsiteX43" fmla="*/ 1308791 w 2147574"/>
                  <a:gd name="connsiteY43" fmla="*/ 1009650 h 1990725"/>
                  <a:gd name="connsiteX44" fmla="*/ 1413566 w 2147574"/>
                  <a:gd name="connsiteY44" fmla="*/ 1047750 h 1990725"/>
                  <a:gd name="connsiteX45" fmla="*/ 1375466 w 2147574"/>
                  <a:gd name="connsiteY45" fmla="*/ 1019175 h 1990725"/>
                  <a:gd name="connsiteX46" fmla="*/ 1423091 w 2147574"/>
                  <a:gd name="connsiteY46" fmla="*/ 1000125 h 1990725"/>
                  <a:gd name="connsiteX47" fmla="*/ 1451666 w 2147574"/>
                  <a:gd name="connsiteY47" fmla="*/ 942975 h 1990725"/>
                  <a:gd name="connsiteX48" fmla="*/ 1480241 w 2147574"/>
                  <a:gd name="connsiteY48" fmla="*/ 885825 h 1990725"/>
                  <a:gd name="connsiteX49" fmla="*/ 1461191 w 2147574"/>
                  <a:gd name="connsiteY49" fmla="*/ 819150 h 1990725"/>
                  <a:gd name="connsiteX50" fmla="*/ 1508816 w 2147574"/>
                  <a:gd name="connsiteY50" fmla="*/ 762000 h 1990725"/>
                  <a:gd name="connsiteX51" fmla="*/ 1565966 w 2147574"/>
                  <a:gd name="connsiteY51" fmla="*/ 762000 h 1990725"/>
                  <a:gd name="connsiteX52" fmla="*/ 1623116 w 2147574"/>
                  <a:gd name="connsiteY52" fmla="*/ 762000 h 1990725"/>
                  <a:gd name="connsiteX53" fmla="*/ 1670741 w 2147574"/>
                  <a:gd name="connsiteY53" fmla="*/ 809625 h 1990725"/>
                  <a:gd name="connsiteX54" fmla="*/ 1689791 w 2147574"/>
                  <a:gd name="connsiteY54" fmla="*/ 857250 h 1990725"/>
                  <a:gd name="connsiteX55" fmla="*/ 1708841 w 2147574"/>
                  <a:gd name="connsiteY55" fmla="*/ 914400 h 1990725"/>
                  <a:gd name="connsiteX56" fmla="*/ 1727891 w 2147574"/>
                  <a:gd name="connsiteY56" fmla="*/ 971550 h 1990725"/>
                  <a:gd name="connsiteX57" fmla="*/ 1746941 w 2147574"/>
                  <a:gd name="connsiteY57" fmla="*/ 1028700 h 1990725"/>
                  <a:gd name="connsiteX58" fmla="*/ 1737416 w 2147574"/>
                  <a:gd name="connsiteY58" fmla="*/ 1057275 h 1990725"/>
                  <a:gd name="connsiteX59" fmla="*/ 1765991 w 2147574"/>
                  <a:gd name="connsiteY59" fmla="*/ 1114425 h 1990725"/>
                  <a:gd name="connsiteX60" fmla="*/ 1765991 w 2147574"/>
                  <a:gd name="connsiteY60" fmla="*/ 1162050 h 1990725"/>
                  <a:gd name="connsiteX61" fmla="*/ 1765991 w 2147574"/>
                  <a:gd name="connsiteY61" fmla="*/ 1209675 h 1990725"/>
                  <a:gd name="connsiteX62" fmla="*/ 1746941 w 2147574"/>
                  <a:gd name="connsiteY62" fmla="*/ 1238250 h 1990725"/>
                  <a:gd name="connsiteX63" fmla="*/ 1756466 w 2147574"/>
                  <a:gd name="connsiteY63" fmla="*/ 1276350 h 1990725"/>
                  <a:gd name="connsiteX64" fmla="*/ 1765991 w 2147574"/>
                  <a:gd name="connsiteY64" fmla="*/ 1333500 h 1990725"/>
                  <a:gd name="connsiteX65" fmla="*/ 1785041 w 2147574"/>
                  <a:gd name="connsiteY65" fmla="*/ 1390650 h 1990725"/>
                  <a:gd name="connsiteX66" fmla="*/ 1785041 w 2147574"/>
                  <a:gd name="connsiteY66" fmla="*/ 1447800 h 1990725"/>
                  <a:gd name="connsiteX67" fmla="*/ 1804091 w 2147574"/>
                  <a:gd name="connsiteY67" fmla="*/ 1504950 h 1990725"/>
                  <a:gd name="connsiteX68" fmla="*/ 1823141 w 2147574"/>
                  <a:gd name="connsiteY68" fmla="*/ 1562100 h 1990725"/>
                  <a:gd name="connsiteX69" fmla="*/ 1832666 w 2147574"/>
                  <a:gd name="connsiteY69" fmla="*/ 1590675 h 1990725"/>
                  <a:gd name="connsiteX70" fmla="*/ 1832666 w 2147574"/>
                  <a:gd name="connsiteY70" fmla="*/ 1638300 h 1990725"/>
                  <a:gd name="connsiteX71" fmla="*/ 1851716 w 2147574"/>
                  <a:gd name="connsiteY71" fmla="*/ 1685925 h 1990725"/>
                  <a:gd name="connsiteX72" fmla="*/ 1851716 w 2147574"/>
                  <a:gd name="connsiteY72" fmla="*/ 1743075 h 1990725"/>
                  <a:gd name="connsiteX73" fmla="*/ 1861241 w 2147574"/>
                  <a:gd name="connsiteY73" fmla="*/ 1800225 h 1990725"/>
                  <a:gd name="connsiteX74" fmla="*/ 1851716 w 2147574"/>
                  <a:gd name="connsiteY74" fmla="*/ 1838325 h 1990725"/>
                  <a:gd name="connsiteX75" fmla="*/ 1861241 w 2147574"/>
                  <a:gd name="connsiteY75" fmla="*/ 1876425 h 1990725"/>
                  <a:gd name="connsiteX76" fmla="*/ 1880291 w 2147574"/>
                  <a:gd name="connsiteY76" fmla="*/ 1933575 h 1990725"/>
                  <a:gd name="connsiteX77" fmla="*/ 1851716 w 2147574"/>
                  <a:gd name="connsiteY77" fmla="*/ 1962150 h 1990725"/>
                  <a:gd name="connsiteX78" fmla="*/ 1880291 w 2147574"/>
                  <a:gd name="connsiteY78" fmla="*/ 1990725 h 1990725"/>
                  <a:gd name="connsiteX79" fmla="*/ 1927916 w 2147574"/>
                  <a:gd name="connsiteY79" fmla="*/ 1924050 h 1990725"/>
                  <a:gd name="connsiteX80" fmla="*/ 1927916 w 2147574"/>
                  <a:gd name="connsiteY80" fmla="*/ 1857375 h 1990725"/>
                  <a:gd name="connsiteX81" fmla="*/ 1937441 w 2147574"/>
                  <a:gd name="connsiteY81" fmla="*/ 1800225 h 1990725"/>
                  <a:gd name="connsiteX82" fmla="*/ 1937441 w 2147574"/>
                  <a:gd name="connsiteY82" fmla="*/ 1752600 h 1990725"/>
                  <a:gd name="connsiteX83" fmla="*/ 1937441 w 2147574"/>
                  <a:gd name="connsiteY83" fmla="*/ 1685925 h 1990725"/>
                  <a:gd name="connsiteX84" fmla="*/ 1946966 w 2147574"/>
                  <a:gd name="connsiteY84" fmla="*/ 1628775 h 1990725"/>
                  <a:gd name="connsiteX85" fmla="*/ 1956491 w 2147574"/>
                  <a:gd name="connsiteY85" fmla="*/ 1562100 h 1990725"/>
                  <a:gd name="connsiteX86" fmla="*/ 1946966 w 2147574"/>
                  <a:gd name="connsiteY86" fmla="*/ 1504950 h 1990725"/>
                  <a:gd name="connsiteX87" fmla="*/ 1975541 w 2147574"/>
                  <a:gd name="connsiteY87" fmla="*/ 1457325 h 1990725"/>
                  <a:gd name="connsiteX88" fmla="*/ 1946966 w 2147574"/>
                  <a:gd name="connsiteY88" fmla="*/ 1419225 h 1990725"/>
                  <a:gd name="connsiteX89" fmla="*/ 1975541 w 2147574"/>
                  <a:gd name="connsiteY89" fmla="*/ 1352550 h 1990725"/>
                  <a:gd name="connsiteX90" fmla="*/ 1975541 w 2147574"/>
                  <a:gd name="connsiteY90" fmla="*/ 1285875 h 1990725"/>
                  <a:gd name="connsiteX91" fmla="*/ 1956491 w 2147574"/>
                  <a:gd name="connsiteY91" fmla="*/ 1238250 h 1990725"/>
                  <a:gd name="connsiteX92" fmla="*/ 1966016 w 2147574"/>
                  <a:gd name="connsiteY92" fmla="*/ 1181100 h 1990725"/>
                  <a:gd name="connsiteX93" fmla="*/ 1966016 w 2147574"/>
                  <a:gd name="connsiteY93" fmla="*/ 1152525 h 1990725"/>
                  <a:gd name="connsiteX94" fmla="*/ 1975541 w 2147574"/>
                  <a:gd name="connsiteY94" fmla="*/ 1085850 h 1990725"/>
                  <a:gd name="connsiteX95" fmla="*/ 1975541 w 2147574"/>
                  <a:gd name="connsiteY95" fmla="*/ 1047750 h 1990725"/>
                  <a:gd name="connsiteX96" fmla="*/ 1966016 w 2147574"/>
                  <a:gd name="connsiteY96" fmla="*/ 981075 h 1990725"/>
                  <a:gd name="connsiteX97" fmla="*/ 1975541 w 2147574"/>
                  <a:gd name="connsiteY97" fmla="*/ 933450 h 1990725"/>
                  <a:gd name="connsiteX98" fmla="*/ 1994591 w 2147574"/>
                  <a:gd name="connsiteY98" fmla="*/ 866775 h 1990725"/>
                  <a:gd name="connsiteX99" fmla="*/ 2013641 w 2147574"/>
                  <a:gd name="connsiteY99" fmla="*/ 819150 h 1990725"/>
                  <a:gd name="connsiteX100" fmla="*/ 1994591 w 2147574"/>
                  <a:gd name="connsiteY100" fmla="*/ 781050 h 1990725"/>
                  <a:gd name="connsiteX101" fmla="*/ 2013641 w 2147574"/>
                  <a:gd name="connsiteY101" fmla="*/ 733425 h 1990725"/>
                  <a:gd name="connsiteX102" fmla="*/ 2032691 w 2147574"/>
                  <a:gd name="connsiteY102" fmla="*/ 676275 h 1990725"/>
                  <a:gd name="connsiteX103" fmla="*/ 2080316 w 2147574"/>
                  <a:gd name="connsiteY103" fmla="*/ 666750 h 1990725"/>
                  <a:gd name="connsiteX104" fmla="*/ 2061266 w 2147574"/>
                  <a:gd name="connsiteY104" fmla="*/ 600075 h 1990725"/>
                  <a:gd name="connsiteX105" fmla="*/ 2080316 w 2147574"/>
                  <a:gd name="connsiteY105" fmla="*/ 533400 h 1990725"/>
                  <a:gd name="connsiteX106" fmla="*/ 2089841 w 2147574"/>
                  <a:gd name="connsiteY106" fmla="*/ 485775 h 1990725"/>
                  <a:gd name="connsiteX107" fmla="*/ 2089841 w 2147574"/>
                  <a:gd name="connsiteY107" fmla="*/ 428625 h 1990725"/>
                  <a:gd name="connsiteX108" fmla="*/ 2108891 w 2147574"/>
                  <a:gd name="connsiteY108" fmla="*/ 361950 h 1990725"/>
                  <a:gd name="connsiteX109" fmla="*/ 2099366 w 2147574"/>
                  <a:gd name="connsiteY109" fmla="*/ 314325 h 1990725"/>
                  <a:gd name="connsiteX110" fmla="*/ 2099366 w 2147574"/>
                  <a:gd name="connsiteY110" fmla="*/ 247650 h 1990725"/>
                  <a:gd name="connsiteX111" fmla="*/ 2108891 w 2147574"/>
                  <a:gd name="connsiteY111" fmla="*/ 190500 h 1990725"/>
                  <a:gd name="connsiteX112" fmla="*/ 2137466 w 2147574"/>
                  <a:gd name="connsiteY112" fmla="*/ 142875 h 1990725"/>
                  <a:gd name="connsiteX113" fmla="*/ 2118416 w 2147574"/>
                  <a:gd name="connsiteY113" fmla="*/ 95250 h 1990725"/>
                  <a:gd name="connsiteX114" fmla="*/ 2146991 w 2147574"/>
                  <a:gd name="connsiteY114" fmla="*/ 57150 h 1990725"/>
                  <a:gd name="connsiteX115" fmla="*/ 2137466 w 2147574"/>
                  <a:gd name="connsiteY115" fmla="*/ 0 h 1990725"/>
                  <a:gd name="connsiteX0" fmla="*/ 0 w 2099949"/>
                  <a:gd name="connsiteY0" fmla="*/ 219075 h 1990725"/>
                  <a:gd name="connsiteX1" fmla="*/ 622991 w 2099949"/>
                  <a:gd name="connsiteY1" fmla="*/ 28575 h 1990725"/>
                  <a:gd name="connsiteX2" fmla="*/ 689666 w 2099949"/>
                  <a:gd name="connsiteY2" fmla="*/ 9525 h 1990725"/>
                  <a:gd name="connsiteX3" fmla="*/ 803966 w 2099949"/>
                  <a:gd name="connsiteY3" fmla="*/ 19050 h 1990725"/>
                  <a:gd name="connsiteX4" fmla="*/ 823016 w 2099949"/>
                  <a:gd name="connsiteY4" fmla="*/ 47625 h 1990725"/>
                  <a:gd name="connsiteX5" fmla="*/ 832541 w 2099949"/>
                  <a:gd name="connsiteY5" fmla="*/ 95250 h 1990725"/>
                  <a:gd name="connsiteX6" fmla="*/ 842066 w 2099949"/>
                  <a:gd name="connsiteY6" fmla="*/ 333375 h 1990725"/>
                  <a:gd name="connsiteX7" fmla="*/ 870641 w 2099949"/>
                  <a:gd name="connsiteY7" fmla="*/ 495300 h 1990725"/>
                  <a:gd name="connsiteX8" fmla="*/ 880166 w 2099949"/>
                  <a:gd name="connsiteY8" fmla="*/ 523875 h 1990725"/>
                  <a:gd name="connsiteX9" fmla="*/ 899216 w 2099949"/>
                  <a:gd name="connsiteY9" fmla="*/ 600075 h 1990725"/>
                  <a:gd name="connsiteX10" fmla="*/ 889691 w 2099949"/>
                  <a:gd name="connsiteY10" fmla="*/ 647700 h 1990725"/>
                  <a:gd name="connsiteX11" fmla="*/ 899216 w 2099949"/>
                  <a:gd name="connsiteY11" fmla="*/ 666750 h 1990725"/>
                  <a:gd name="connsiteX12" fmla="*/ 927791 w 2099949"/>
                  <a:gd name="connsiteY12" fmla="*/ 695325 h 1990725"/>
                  <a:gd name="connsiteX13" fmla="*/ 946843 w 2099949"/>
                  <a:gd name="connsiteY13" fmla="*/ 762000 h 1990725"/>
                  <a:gd name="connsiteX14" fmla="*/ 946841 w 2099949"/>
                  <a:gd name="connsiteY14" fmla="*/ 819150 h 1990725"/>
                  <a:gd name="connsiteX15" fmla="*/ 956366 w 2099949"/>
                  <a:gd name="connsiteY15" fmla="*/ 876300 h 1990725"/>
                  <a:gd name="connsiteX16" fmla="*/ 965891 w 2099949"/>
                  <a:gd name="connsiteY16" fmla="*/ 904875 h 1990725"/>
                  <a:gd name="connsiteX17" fmla="*/ 956366 w 2099949"/>
                  <a:gd name="connsiteY17" fmla="*/ 952500 h 1990725"/>
                  <a:gd name="connsiteX18" fmla="*/ 975416 w 2099949"/>
                  <a:gd name="connsiteY18" fmla="*/ 1000125 h 1990725"/>
                  <a:gd name="connsiteX19" fmla="*/ 975416 w 2099949"/>
                  <a:gd name="connsiteY19" fmla="*/ 1028700 h 1990725"/>
                  <a:gd name="connsiteX20" fmla="*/ 984941 w 2099949"/>
                  <a:gd name="connsiteY20" fmla="*/ 1076325 h 1990725"/>
                  <a:gd name="connsiteX21" fmla="*/ 984941 w 2099949"/>
                  <a:gd name="connsiteY21" fmla="*/ 1123950 h 1990725"/>
                  <a:gd name="connsiteX22" fmla="*/ 994466 w 2099949"/>
                  <a:gd name="connsiteY22" fmla="*/ 1162050 h 1990725"/>
                  <a:gd name="connsiteX23" fmla="*/ 984941 w 2099949"/>
                  <a:gd name="connsiteY23" fmla="*/ 1181100 h 1990725"/>
                  <a:gd name="connsiteX24" fmla="*/ 1003991 w 2099949"/>
                  <a:gd name="connsiteY24" fmla="*/ 1219200 h 1990725"/>
                  <a:gd name="connsiteX25" fmla="*/ 1003991 w 2099949"/>
                  <a:gd name="connsiteY25" fmla="*/ 1266825 h 1990725"/>
                  <a:gd name="connsiteX26" fmla="*/ 1023041 w 2099949"/>
                  <a:gd name="connsiteY26" fmla="*/ 1314450 h 1990725"/>
                  <a:gd name="connsiteX27" fmla="*/ 1023041 w 2099949"/>
                  <a:gd name="connsiteY27" fmla="*/ 1362075 h 1990725"/>
                  <a:gd name="connsiteX28" fmla="*/ 1061141 w 2099949"/>
                  <a:gd name="connsiteY28" fmla="*/ 1400175 h 1990725"/>
                  <a:gd name="connsiteX29" fmla="*/ 1089716 w 2099949"/>
                  <a:gd name="connsiteY29" fmla="*/ 1362075 h 1990725"/>
                  <a:gd name="connsiteX30" fmla="*/ 1099241 w 2099949"/>
                  <a:gd name="connsiteY30" fmla="*/ 1314450 h 1990725"/>
                  <a:gd name="connsiteX31" fmla="*/ 1118291 w 2099949"/>
                  <a:gd name="connsiteY31" fmla="*/ 1257300 h 1990725"/>
                  <a:gd name="connsiteX32" fmla="*/ 1118291 w 2099949"/>
                  <a:gd name="connsiteY32" fmla="*/ 1219200 h 1990725"/>
                  <a:gd name="connsiteX33" fmla="*/ 1137341 w 2099949"/>
                  <a:gd name="connsiteY33" fmla="*/ 1152525 h 1990725"/>
                  <a:gd name="connsiteX34" fmla="*/ 1127816 w 2099949"/>
                  <a:gd name="connsiteY34" fmla="*/ 1085850 h 1990725"/>
                  <a:gd name="connsiteX35" fmla="*/ 1137341 w 2099949"/>
                  <a:gd name="connsiteY35" fmla="*/ 1057275 h 1990725"/>
                  <a:gd name="connsiteX36" fmla="*/ 1156391 w 2099949"/>
                  <a:gd name="connsiteY36" fmla="*/ 990600 h 1990725"/>
                  <a:gd name="connsiteX37" fmla="*/ 1165916 w 2099949"/>
                  <a:gd name="connsiteY37" fmla="*/ 942975 h 1990725"/>
                  <a:gd name="connsiteX38" fmla="*/ 1175441 w 2099949"/>
                  <a:gd name="connsiteY38" fmla="*/ 895350 h 1990725"/>
                  <a:gd name="connsiteX39" fmla="*/ 1194491 w 2099949"/>
                  <a:gd name="connsiteY39" fmla="*/ 847725 h 1990725"/>
                  <a:gd name="connsiteX40" fmla="*/ 1242116 w 2099949"/>
                  <a:gd name="connsiteY40" fmla="*/ 904875 h 1990725"/>
                  <a:gd name="connsiteX41" fmla="*/ 1242116 w 2099949"/>
                  <a:gd name="connsiteY41" fmla="*/ 952500 h 1990725"/>
                  <a:gd name="connsiteX42" fmla="*/ 1261166 w 2099949"/>
                  <a:gd name="connsiteY42" fmla="*/ 1009650 h 1990725"/>
                  <a:gd name="connsiteX43" fmla="*/ 1365941 w 2099949"/>
                  <a:gd name="connsiteY43" fmla="*/ 1047750 h 1990725"/>
                  <a:gd name="connsiteX44" fmla="*/ 1327841 w 2099949"/>
                  <a:gd name="connsiteY44" fmla="*/ 1019175 h 1990725"/>
                  <a:gd name="connsiteX45" fmla="*/ 1375466 w 2099949"/>
                  <a:gd name="connsiteY45" fmla="*/ 1000125 h 1990725"/>
                  <a:gd name="connsiteX46" fmla="*/ 1404041 w 2099949"/>
                  <a:gd name="connsiteY46" fmla="*/ 942975 h 1990725"/>
                  <a:gd name="connsiteX47" fmla="*/ 1432616 w 2099949"/>
                  <a:gd name="connsiteY47" fmla="*/ 885825 h 1990725"/>
                  <a:gd name="connsiteX48" fmla="*/ 1413566 w 2099949"/>
                  <a:gd name="connsiteY48" fmla="*/ 819150 h 1990725"/>
                  <a:gd name="connsiteX49" fmla="*/ 1461191 w 2099949"/>
                  <a:gd name="connsiteY49" fmla="*/ 762000 h 1990725"/>
                  <a:gd name="connsiteX50" fmla="*/ 1518341 w 2099949"/>
                  <a:gd name="connsiteY50" fmla="*/ 762000 h 1990725"/>
                  <a:gd name="connsiteX51" fmla="*/ 1575491 w 2099949"/>
                  <a:gd name="connsiteY51" fmla="*/ 762000 h 1990725"/>
                  <a:gd name="connsiteX52" fmla="*/ 1623116 w 2099949"/>
                  <a:gd name="connsiteY52" fmla="*/ 809625 h 1990725"/>
                  <a:gd name="connsiteX53" fmla="*/ 1642166 w 2099949"/>
                  <a:gd name="connsiteY53" fmla="*/ 857250 h 1990725"/>
                  <a:gd name="connsiteX54" fmla="*/ 1661216 w 2099949"/>
                  <a:gd name="connsiteY54" fmla="*/ 914400 h 1990725"/>
                  <a:gd name="connsiteX55" fmla="*/ 1680266 w 2099949"/>
                  <a:gd name="connsiteY55" fmla="*/ 971550 h 1990725"/>
                  <a:gd name="connsiteX56" fmla="*/ 1699316 w 2099949"/>
                  <a:gd name="connsiteY56" fmla="*/ 1028700 h 1990725"/>
                  <a:gd name="connsiteX57" fmla="*/ 1689791 w 2099949"/>
                  <a:gd name="connsiteY57" fmla="*/ 1057275 h 1990725"/>
                  <a:gd name="connsiteX58" fmla="*/ 1718366 w 2099949"/>
                  <a:gd name="connsiteY58" fmla="*/ 1114425 h 1990725"/>
                  <a:gd name="connsiteX59" fmla="*/ 1718366 w 2099949"/>
                  <a:gd name="connsiteY59" fmla="*/ 1162050 h 1990725"/>
                  <a:gd name="connsiteX60" fmla="*/ 1718366 w 2099949"/>
                  <a:gd name="connsiteY60" fmla="*/ 1209675 h 1990725"/>
                  <a:gd name="connsiteX61" fmla="*/ 1699316 w 2099949"/>
                  <a:gd name="connsiteY61" fmla="*/ 1238250 h 1990725"/>
                  <a:gd name="connsiteX62" fmla="*/ 1708841 w 2099949"/>
                  <a:gd name="connsiteY62" fmla="*/ 1276350 h 1990725"/>
                  <a:gd name="connsiteX63" fmla="*/ 1718366 w 2099949"/>
                  <a:gd name="connsiteY63" fmla="*/ 1333500 h 1990725"/>
                  <a:gd name="connsiteX64" fmla="*/ 1737416 w 2099949"/>
                  <a:gd name="connsiteY64" fmla="*/ 1390650 h 1990725"/>
                  <a:gd name="connsiteX65" fmla="*/ 1737416 w 2099949"/>
                  <a:gd name="connsiteY65" fmla="*/ 1447800 h 1990725"/>
                  <a:gd name="connsiteX66" fmla="*/ 1756466 w 2099949"/>
                  <a:gd name="connsiteY66" fmla="*/ 1504950 h 1990725"/>
                  <a:gd name="connsiteX67" fmla="*/ 1775516 w 2099949"/>
                  <a:gd name="connsiteY67" fmla="*/ 1562100 h 1990725"/>
                  <a:gd name="connsiteX68" fmla="*/ 1785041 w 2099949"/>
                  <a:gd name="connsiteY68" fmla="*/ 1590675 h 1990725"/>
                  <a:gd name="connsiteX69" fmla="*/ 1785041 w 2099949"/>
                  <a:gd name="connsiteY69" fmla="*/ 1638300 h 1990725"/>
                  <a:gd name="connsiteX70" fmla="*/ 1804091 w 2099949"/>
                  <a:gd name="connsiteY70" fmla="*/ 1685925 h 1990725"/>
                  <a:gd name="connsiteX71" fmla="*/ 1804091 w 2099949"/>
                  <a:gd name="connsiteY71" fmla="*/ 1743075 h 1990725"/>
                  <a:gd name="connsiteX72" fmla="*/ 1813616 w 2099949"/>
                  <a:gd name="connsiteY72" fmla="*/ 1800225 h 1990725"/>
                  <a:gd name="connsiteX73" fmla="*/ 1804091 w 2099949"/>
                  <a:gd name="connsiteY73" fmla="*/ 1838325 h 1990725"/>
                  <a:gd name="connsiteX74" fmla="*/ 1813616 w 2099949"/>
                  <a:gd name="connsiteY74" fmla="*/ 1876425 h 1990725"/>
                  <a:gd name="connsiteX75" fmla="*/ 1832666 w 2099949"/>
                  <a:gd name="connsiteY75" fmla="*/ 1933575 h 1990725"/>
                  <a:gd name="connsiteX76" fmla="*/ 1804091 w 2099949"/>
                  <a:gd name="connsiteY76" fmla="*/ 1962150 h 1990725"/>
                  <a:gd name="connsiteX77" fmla="*/ 1832666 w 2099949"/>
                  <a:gd name="connsiteY77" fmla="*/ 1990725 h 1990725"/>
                  <a:gd name="connsiteX78" fmla="*/ 1880291 w 2099949"/>
                  <a:gd name="connsiteY78" fmla="*/ 1924050 h 1990725"/>
                  <a:gd name="connsiteX79" fmla="*/ 1880291 w 2099949"/>
                  <a:gd name="connsiteY79" fmla="*/ 1857375 h 1990725"/>
                  <a:gd name="connsiteX80" fmla="*/ 1889816 w 2099949"/>
                  <a:gd name="connsiteY80" fmla="*/ 1800225 h 1990725"/>
                  <a:gd name="connsiteX81" fmla="*/ 1889816 w 2099949"/>
                  <a:gd name="connsiteY81" fmla="*/ 1752600 h 1990725"/>
                  <a:gd name="connsiteX82" fmla="*/ 1889816 w 2099949"/>
                  <a:gd name="connsiteY82" fmla="*/ 1685925 h 1990725"/>
                  <a:gd name="connsiteX83" fmla="*/ 1899341 w 2099949"/>
                  <a:gd name="connsiteY83" fmla="*/ 1628775 h 1990725"/>
                  <a:gd name="connsiteX84" fmla="*/ 1908866 w 2099949"/>
                  <a:gd name="connsiteY84" fmla="*/ 1562100 h 1990725"/>
                  <a:gd name="connsiteX85" fmla="*/ 1899341 w 2099949"/>
                  <a:gd name="connsiteY85" fmla="*/ 1504950 h 1990725"/>
                  <a:gd name="connsiteX86" fmla="*/ 1927916 w 2099949"/>
                  <a:gd name="connsiteY86" fmla="*/ 1457325 h 1990725"/>
                  <a:gd name="connsiteX87" fmla="*/ 1899341 w 2099949"/>
                  <a:gd name="connsiteY87" fmla="*/ 1419225 h 1990725"/>
                  <a:gd name="connsiteX88" fmla="*/ 1927916 w 2099949"/>
                  <a:gd name="connsiteY88" fmla="*/ 1352550 h 1990725"/>
                  <a:gd name="connsiteX89" fmla="*/ 1927916 w 2099949"/>
                  <a:gd name="connsiteY89" fmla="*/ 1285875 h 1990725"/>
                  <a:gd name="connsiteX90" fmla="*/ 1908866 w 2099949"/>
                  <a:gd name="connsiteY90" fmla="*/ 1238250 h 1990725"/>
                  <a:gd name="connsiteX91" fmla="*/ 1918391 w 2099949"/>
                  <a:gd name="connsiteY91" fmla="*/ 1181100 h 1990725"/>
                  <a:gd name="connsiteX92" fmla="*/ 1918391 w 2099949"/>
                  <a:gd name="connsiteY92" fmla="*/ 1152525 h 1990725"/>
                  <a:gd name="connsiteX93" fmla="*/ 1927916 w 2099949"/>
                  <a:gd name="connsiteY93" fmla="*/ 1085850 h 1990725"/>
                  <a:gd name="connsiteX94" fmla="*/ 1927916 w 2099949"/>
                  <a:gd name="connsiteY94" fmla="*/ 1047750 h 1990725"/>
                  <a:gd name="connsiteX95" fmla="*/ 1918391 w 2099949"/>
                  <a:gd name="connsiteY95" fmla="*/ 981075 h 1990725"/>
                  <a:gd name="connsiteX96" fmla="*/ 1927916 w 2099949"/>
                  <a:gd name="connsiteY96" fmla="*/ 933450 h 1990725"/>
                  <a:gd name="connsiteX97" fmla="*/ 1946966 w 2099949"/>
                  <a:gd name="connsiteY97" fmla="*/ 866775 h 1990725"/>
                  <a:gd name="connsiteX98" fmla="*/ 1966016 w 2099949"/>
                  <a:gd name="connsiteY98" fmla="*/ 819150 h 1990725"/>
                  <a:gd name="connsiteX99" fmla="*/ 1946966 w 2099949"/>
                  <a:gd name="connsiteY99" fmla="*/ 781050 h 1990725"/>
                  <a:gd name="connsiteX100" fmla="*/ 1966016 w 2099949"/>
                  <a:gd name="connsiteY100" fmla="*/ 733425 h 1990725"/>
                  <a:gd name="connsiteX101" fmla="*/ 1985066 w 2099949"/>
                  <a:gd name="connsiteY101" fmla="*/ 676275 h 1990725"/>
                  <a:gd name="connsiteX102" fmla="*/ 2032691 w 2099949"/>
                  <a:gd name="connsiteY102" fmla="*/ 666750 h 1990725"/>
                  <a:gd name="connsiteX103" fmla="*/ 2013641 w 2099949"/>
                  <a:gd name="connsiteY103" fmla="*/ 600075 h 1990725"/>
                  <a:gd name="connsiteX104" fmla="*/ 2032691 w 2099949"/>
                  <a:gd name="connsiteY104" fmla="*/ 533400 h 1990725"/>
                  <a:gd name="connsiteX105" fmla="*/ 2042216 w 2099949"/>
                  <a:gd name="connsiteY105" fmla="*/ 485775 h 1990725"/>
                  <a:gd name="connsiteX106" fmla="*/ 2042216 w 2099949"/>
                  <a:gd name="connsiteY106" fmla="*/ 428625 h 1990725"/>
                  <a:gd name="connsiteX107" fmla="*/ 2061266 w 2099949"/>
                  <a:gd name="connsiteY107" fmla="*/ 361950 h 1990725"/>
                  <a:gd name="connsiteX108" fmla="*/ 2051741 w 2099949"/>
                  <a:gd name="connsiteY108" fmla="*/ 314325 h 1990725"/>
                  <a:gd name="connsiteX109" fmla="*/ 2051741 w 2099949"/>
                  <a:gd name="connsiteY109" fmla="*/ 247650 h 1990725"/>
                  <a:gd name="connsiteX110" fmla="*/ 2061266 w 2099949"/>
                  <a:gd name="connsiteY110" fmla="*/ 190500 h 1990725"/>
                  <a:gd name="connsiteX111" fmla="*/ 2089841 w 2099949"/>
                  <a:gd name="connsiteY111" fmla="*/ 142875 h 1990725"/>
                  <a:gd name="connsiteX112" fmla="*/ 2070791 w 2099949"/>
                  <a:gd name="connsiteY112" fmla="*/ 95250 h 1990725"/>
                  <a:gd name="connsiteX113" fmla="*/ 2099366 w 2099949"/>
                  <a:gd name="connsiteY113" fmla="*/ 57150 h 1990725"/>
                  <a:gd name="connsiteX114" fmla="*/ 2089841 w 2099949"/>
                  <a:gd name="connsiteY114" fmla="*/ 0 h 1990725"/>
                  <a:gd name="connsiteX0" fmla="*/ 57150 w 2157099"/>
                  <a:gd name="connsiteY0" fmla="*/ 219075 h 1990725"/>
                  <a:gd name="connsiteX1" fmla="*/ 0 w 2157099"/>
                  <a:gd name="connsiteY1" fmla="*/ 257175 h 1990725"/>
                  <a:gd name="connsiteX2" fmla="*/ 680141 w 2157099"/>
                  <a:gd name="connsiteY2" fmla="*/ 28575 h 1990725"/>
                  <a:gd name="connsiteX3" fmla="*/ 746816 w 2157099"/>
                  <a:gd name="connsiteY3" fmla="*/ 9525 h 1990725"/>
                  <a:gd name="connsiteX4" fmla="*/ 861116 w 2157099"/>
                  <a:gd name="connsiteY4" fmla="*/ 19050 h 1990725"/>
                  <a:gd name="connsiteX5" fmla="*/ 880166 w 2157099"/>
                  <a:gd name="connsiteY5" fmla="*/ 47625 h 1990725"/>
                  <a:gd name="connsiteX6" fmla="*/ 889691 w 2157099"/>
                  <a:gd name="connsiteY6" fmla="*/ 95250 h 1990725"/>
                  <a:gd name="connsiteX7" fmla="*/ 899216 w 2157099"/>
                  <a:gd name="connsiteY7" fmla="*/ 333375 h 1990725"/>
                  <a:gd name="connsiteX8" fmla="*/ 927791 w 2157099"/>
                  <a:gd name="connsiteY8" fmla="*/ 495300 h 1990725"/>
                  <a:gd name="connsiteX9" fmla="*/ 937316 w 2157099"/>
                  <a:gd name="connsiteY9" fmla="*/ 523875 h 1990725"/>
                  <a:gd name="connsiteX10" fmla="*/ 956366 w 2157099"/>
                  <a:gd name="connsiteY10" fmla="*/ 600075 h 1990725"/>
                  <a:gd name="connsiteX11" fmla="*/ 946841 w 2157099"/>
                  <a:gd name="connsiteY11" fmla="*/ 647700 h 1990725"/>
                  <a:gd name="connsiteX12" fmla="*/ 956366 w 2157099"/>
                  <a:gd name="connsiteY12" fmla="*/ 666750 h 1990725"/>
                  <a:gd name="connsiteX13" fmla="*/ 984941 w 2157099"/>
                  <a:gd name="connsiteY13" fmla="*/ 695325 h 1990725"/>
                  <a:gd name="connsiteX14" fmla="*/ 1003993 w 2157099"/>
                  <a:gd name="connsiteY14" fmla="*/ 762000 h 1990725"/>
                  <a:gd name="connsiteX15" fmla="*/ 1003991 w 2157099"/>
                  <a:gd name="connsiteY15" fmla="*/ 819150 h 1990725"/>
                  <a:gd name="connsiteX16" fmla="*/ 1013516 w 2157099"/>
                  <a:gd name="connsiteY16" fmla="*/ 876300 h 1990725"/>
                  <a:gd name="connsiteX17" fmla="*/ 1023041 w 2157099"/>
                  <a:gd name="connsiteY17" fmla="*/ 904875 h 1990725"/>
                  <a:gd name="connsiteX18" fmla="*/ 1013516 w 2157099"/>
                  <a:gd name="connsiteY18" fmla="*/ 952500 h 1990725"/>
                  <a:gd name="connsiteX19" fmla="*/ 1032566 w 2157099"/>
                  <a:gd name="connsiteY19" fmla="*/ 1000125 h 1990725"/>
                  <a:gd name="connsiteX20" fmla="*/ 1032566 w 2157099"/>
                  <a:gd name="connsiteY20" fmla="*/ 1028700 h 1990725"/>
                  <a:gd name="connsiteX21" fmla="*/ 1042091 w 2157099"/>
                  <a:gd name="connsiteY21" fmla="*/ 1076325 h 1990725"/>
                  <a:gd name="connsiteX22" fmla="*/ 1042091 w 2157099"/>
                  <a:gd name="connsiteY22" fmla="*/ 1123950 h 1990725"/>
                  <a:gd name="connsiteX23" fmla="*/ 1051616 w 2157099"/>
                  <a:gd name="connsiteY23" fmla="*/ 1162050 h 1990725"/>
                  <a:gd name="connsiteX24" fmla="*/ 1042091 w 2157099"/>
                  <a:gd name="connsiteY24" fmla="*/ 1181100 h 1990725"/>
                  <a:gd name="connsiteX25" fmla="*/ 1061141 w 2157099"/>
                  <a:gd name="connsiteY25" fmla="*/ 1219200 h 1990725"/>
                  <a:gd name="connsiteX26" fmla="*/ 1061141 w 2157099"/>
                  <a:gd name="connsiteY26" fmla="*/ 1266825 h 1990725"/>
                  <a:gd name="connsiteX27" fmla="*/ 1080191 w 2157099"/>
                  <a:gd name="connsiteY27" fmla="*/ 1314450 h 1990725"/>
                  <a:gd name="connsiteX28" fmla="*/ 1080191 w 2157099"/>
                  <a:gd name="connsiteY28" fmla="*/ 1362075 h 1990725"/>
                  <a:gd name="connsiteX29" fmla="*/ 1118291 w 2157099"/>
                  <a:gd name="connsiteY29" fmla="*/ 1400175 h 1990725"/>
                  <a:gd name="connsiteX30" fmla="*/ 1146866 w 2157099"/>
                  <a:gd name="connsiteY30" fmla="*/ 1362075 h 1990725"/>
                  <a:gd name="connsiteX31" fmla="*/ 1156391 w 2157099"/>
                  <a:gd name="connsiteY31" fmla="*/ 1314450 h 1990725"/>
                  <a:gd name="connsiteX32" fmla="*/ 1175441 w 2157099"/>
                  <a:gd name="connsiteY32" fmla="*/ 1257300 h 1990725"/>
                  <a:gd name="connsiteX33" fmla="*/ 1175441 w 2157099"/>
                  <a:gd name="connsiteY33" fmla="*/ 1219200 h 1990725"/>
                  <a:gd name="connsiteX34" fmla="*/ 1194491 w 2157099"/>
                  <a:gd name="connsiteY34" fmla="*/ 1152525 h 1990725"/>
                  <a:gd name="connsiteX35" fmla="*/ 1184966 w 2157099"/>
                  <a:gd name="connsiteY35" fmla="*/ 1085850 h 1990725"/>
                  <a:gd name="connsiteX36" fmla="*/ 1194491 w 2157099"/>
                  <a:gd name="connsiteY36" fmla="*/ 1057275 h 1990725"/>
                  <a:gd name="connsiteX37" fmla="*/ 1213541 w 2157099"/>
                  <a:gd name="connsiteY37" fmla="*/ 990600 h 1990725"/>
                  <a:gd name="connsiteX38" fmla="*/ 1223066 w 2157099"/>
                  <a:gd name="connsiteY38" fmla="*/ 942975 h 1990725"/>
                  <a:gd name="connsiteX39" fmla="*/ 1232591 w 2157099"/>
                  <a:gd name="connsiteY39" fmla="*/ 895350 h 1990725"/>
                  <a:gd name="connsiteX40" fmla="*/ 1251641 w 2157099"/>
                  <a:gd name="connsiteY40" fmla="*/ 847725 h 1990725"/>
                  <a:gd name="connsiteX41" fmla="*/ 1299266 w 2157099"/>
                  <a:gd name="connsiteY41" fmla="*/ 904875 h 1990725"/>
                  <a:gd name="connsiteX42" fmla="*/ 1299266 w 2157099"/>
                  <a:gd name="connsiteY42" fmla="*/ 952500 h 1990725"/>
                  <a:gd name="connsiteX43" fmla="*/ 1318316 w 2157099"/>
                  <a:gd name="connsiteY43" fmla="*/ 1009650 h 1990725"/>
                  <a:gd name="connsiteX44" fmla="*/ 1423091 w 2157099"/>
                  <a:gd name="connsiteY44" fmla="*/ 1047750 h 1990725"/>
                  <a:gd name="connsiteX45" fmla="*/ 1384991 w 2157099"/>
                  <a:gd name="connsiteY45" fmla="*/ 1019175 h 1990725"/>
                  <a:gd name="connsiteX46" fmla="*/ 1432616 w 2157099"/>
                  <a:gd name="connsiteY46" fmla="*/ 1000125 h 1990725"/>
                  <a:gd name="connsiteX47" fmla="*/ 1461191 w 2157099"/>
                  <a:gd name="connsiteY47" fmla="*/ 942975 h 1990725"/>
                  <a:gd name="connsiteX48" fmla="*/ 1489766 w 2157099"/>
                  <a:gd name="connsiteY48" fmla="*/ 885825 h 1990725"/>
                  <a:gd name="connsiteX49" fmla="*/ 1470716 w 2157099"/>
                  <a:gd name="connsiteY49" fmla="*/ 819150 h 1990725"/>
                  <a:gd name="connsiteX50" fmla="*/ 1518341 w 2157099"/>
                  <a:gd name="connsiteY50" fmla="*/ 762000 h 1990725"/>
                  <a:gd name="connsiteX51" fmla="*/ 1575491 w 2157099"/>
                  <a:gd name="connsiteY51" fmla="*/ 762000 h 1990725"/>
                  <a:gd name="connsiteX52" fmla="*/ 1632641 w 2157099"/>
                  <a:gd name="connsiteY52" fmla="*/ 762000 h 1990725"/>
                  <a:gd name="connsiteX53" fmla="*/ 1680266 w 2157099"/>
                  <a:gd name="connsiteY53" fmla="*/ 809625 h 1990725"/>
                  <a:gd name="connsiteX54" fmla="*/ 1699316 w 2157099"/>
                  <a:gd name="connsiteY54" fmla="*/ 857250 h 1990725"/>
                  <a:gd name="connsiteX55" fmla="*/ 1718366 w 2157099"/>
                  <a:gd name="connsiteY55" fmla="*/ 914400 h 1990725"/>
                  <a:gd name="connsiteX56" fmla="*/ 1737416 w 2157099"/>
                  <a:gd name="connsiteY56" fmla="*/ 971550 h 1990725"/>
                  <a:gd name="connsiteX57" fmla="*/ 1756466 w 2157099"/>
                  <a:gd name="connsiteY57" fmla="*/ 1028700 h 1990725"/>
                  <a:gd name="connsiteX58" fmla="*/ 1746941 w 2157099"/>
                  <a:gd name="connsiteY58" fmla="*/ 1057275 h 1990725"/>
                  <a:gd name="connsiteX59" fmla="*/ 1775516 w 2157099"/>
                  <a:gd name="connsiteY59" fmla="*/ 1114425 h 1990725"/>
                  <a:gd name="connsiteX60" fmla="*/ 1775516 w 2157099"/>
                  <a:gd name="connsiteY60" fmla="*/ 1162050 h 1990725"/>
                  <a:gd name="connsiteX61" fmla="*/ 1775516 w 2157099"/>
                  <a:gd name="connsiteY61" fmla="*/ 1209675 h 1990725"/>
                  <a:gd name="connsiteX62" fmla="*/ 1756466 w 2157099"/>
                  <a:gd name="connsiteY62" fmla="*/ 1238250 h 1990725"/>
                  <a:gd name="connsiteX63" fmla="*/ 1765991 w 2157099"/>
                  <a:gd name="connsiteY63" fmla="*/ 1276350 h 1990725"/>
                  <a:gd name="connsiteX64" fmla="*/ 1775516 w 2157099"/>
                  <a:gd name="connsiteY64" fmla="*/ 1333500 h 1990725"/>
                  <a:gd name="connsiteX65" fmla="*/ 1794566 w 2157099"/>
                  <a:gd name="connsiteY65" fmla="*/ 1390650 h 1990725"/>
                  <a:gd name="connsiteX66" fmla="*/ 1794566 w 2157099"/>
                  <a:gd name="connsiteY66" fmla="*/ 1447800 h 1990725"/>
                  <a:gd name="connsiteX67" fmla="*/ 1813616 w 2157099"/>
                  <a:gd name="connsiteY67" fmla="*/ 1504950 h 1990725"/>
                  <a:gd name="connsiteX68" fmla="*/ 1832666 w 2157099"/>
                  <a:gd name="connsiteY68" fmla="*/ 1562100 h 1990725"/>
                  <a:gd name="connsiteX69" fmla="*/ 1842191 w 2157099"/>
                  <a:gd name="connsiteY69" fmla="*/ 1590675 h 1990725"/>
                  <a:gd name="connsiteX70" fmla="*/ 1842191 w 2157099"/>
                  <a:gd name="connsiteY70" fmla="*/ 1638300 h 1990725"/>
                  <a:gd name="connsiteX71" fmla="*/ 1861241 w 2157099"/>
                  <a:gd name="connsiteY71" fmla="*/ 1685925 h 1990725"/>
                  <a:gd name="connsiteX72" fmla="*/ 1861241 w 2157099"/>
                  <a:gd name="connsiteY72" fmla="*/ 1743075 h 1990725"/>
                  <a:gd name="connsiteX73" fmla="*/ 1870766 w 2157099"/>
                  <a:gd name="connsiteY73" fmla="*/ 1800225 h 1990725"/>
                  <a:gd name="connsiteX74" fmla="*/ 1861241 w 2157099"/>
                  <a:gd name="connsiteY74" fmla="*/ 1838325 h 1990725"/>
                  <a:gd name="connsiteX75" fmla="*/ 1870766 w 2157099"/>
                  <a:gd name="connsiteY75" fmla="*/ 1876425 h 1990725"/>
                  <a:gd name="connsiteX76" fmla="*/ 1889816 w 2157099"/>
                  <a:gd name="connsiteY76" fmla="*/ 1933575 h 1990725"/>
                  <a:gd name="connsiteX77" fmla="*/ 1861241 w 2157099"/>
                  <a:gd name="connsiteY77" fmla="*/ 1962150 h 1990725"/>
                  <a:gd name="connsiteX78" fmla="*/ 1889816 w 2157099"/>
                  <a:gd name="connsiteY78" fmla="*/ 1990725 h 1990725"/>
                  <a:gd name="connsiteX79" fmla="*/ 1937441 w 2157099"/>
                  <a:gd name="connsiteY79" fmla="*/ 1924050 h 1990725"/>
                  <a:gd name="connsiteX80" fmla="*/ 1937441 w 2157099"/>
                  <a:gd name="connsiteY80" fmla="*/ 1857375 h 1990725"/>
                  <a:gd name="connsiteX81" fmla="*/ 1946966 w 2157099"/>
                  <a:gd name="connsiteY81" fmla="*/ 1800225 h 1990725"/>
                  <a:gd name="connsiteX82" fmla="*/ 1946966 w 2157099"/>
                  <a:gd name="connsiteY82" fmla="*/ 1752600 h 1990725"/>
                  <a:gd name="connsiteX83" fmla="*/ 1946966 w 2157099"/>
                  <a:gd name="connsiteY83" fmla="*/ 1685925 h 1990725"/>
                  <a:gd name="connsiteX84" fmla="*/ 1956491 w 2157099"/>
                  <a:gd name="connsiteY84" fmla="*/ 1628775 h 1990725"/>
                  <a:gd name="connsiteX85" fmla="*/ 1966016 w 2157099"/>
                  <a:gd name="connsiteY85" fmla="*/ 1562100 h 1990725"/>
                  <a:gd name="connsiteX86" fmla="*/ 1956491 w 2157099"/>
                  <a:gd name="connsiteY86" fmla="*/ 1504950 h 1990725"/>
                  <a:gd name="connsiteX87" fmla="*/ 1985066 w 2157099"/>
                  <a:gd name="connsiteY87" fmla="*/ 1457325 h 1990725"/>
                  <a:gd name="connsiteX88" fmla="*/ 1956491 w 2157099"/>
                  <a:gd name="connsiteY88" fmla="*/ 1419225 h 1990725"/>
                  <a:gd name="connsiteX89" fmla="*/ 1985066 w 2157099"/>
                  <a:gd name="connsiteY89" fmla="*/ 1352550 h 1990725"/>
                  <a:gd name="connsiteX90" fmla="*/ 1985066 w 2157099"/>
                  <a:gd name="connsiteY90" fmla="*/ 1285875 h 1990725"/>
                  <a:gd name="connsiteX91" fmla="*/ 1966016 w 2157099"/>
                  <a:gd name="connsiteY91" fmla="*/ 1238250 h 1990725"/>
                  <a:gd name="connsiteX92" fmla="*/ 1975541 w 2157099"/>
                  <a:gd name="connsiteY92" fmla="*/ 1181100 h 1990725"/>
                  <a:gd name="connsiteX93" fmla="*/ 1975541 w 2157099"/>
                  <a:gd name="connsiteY93" fmla="*/ 1152525 h 1990725"/>
                  <a:gd name="connsiteX94" fmla="*/ 1985066 w 2157099"/>
                  <a:gd name="connsiteY94" fmla="*/ 1085850 h 1990725"/>
                  <a:gd name="connsiteX95" fmla="*/ 1985066 w 2157099"/>
                  <a:gd name="connsiteY95" fmla="*/ 1047750 h 1990725"/>
                  <a:gd name="connsiteX96" fmla="*/ 1975541 w 2157099"/>
                  <a:gd name="connsiteY96" fmla="*/ 981075 h 1990725"/>
                  <a:gd name="connsiteX97" fmla="*/ 1985066 w 2157099"/>
                  <a:gd name="connsiteY97" fmla="*/ 933450 h 1990725"/>
                  <a:gd name="connsiteX98" fmla="*/ 2004116 w 2157099"/>
                  <a:gd name="connsiteY98" fmla="*/ 866775 h 1990725"/>
                  <a:gd name="connsiteX99" fmla="*/ 2023166 w 2157099"/>
                  <a:gd name="connsiteY99" fmla="*/ 819150 h 1990725"/>
                  <a:gd name="connsiteX100" fmla="*/ 2004116 w 2157099"/>
                  <a:gd name="connsiteY100" fmla="*/ 781050 h 1990725"/>
                  <a:gd name="connsiteX101" fmla="*/ 2023166 w 2157099"/>
                  <a:gd name="connsiteY101" fmla="*/ 733425 h 1990725"/>
                  <a:gd name="connsiteX102" fmla="*/ 2042216 w 2157099"/>
                  <a:gd name="connsiteY102" fmla="*/ 676275 h 1990725"/>
                  <a:gd name="connsiteX103" fmla="*/ 2089841 w 2157099"/>
                  <a:gd name="connsiteY103" fmla="*/ 666750 h 1990725"/>
                  <a:gd name="connsiteX104" fmla="*/ 2070791 w 2157099"/>
                  <a:gd name="connsiteY104" fmla="*/ 600075 h 1990725"/>
                  <a:gd name="connsiteX105" fmla="*/ 2089841 w 2157099"/>
                  <a:gd name="connsiteY105" fmla="*/ 533400 h 1990725"/>
                  <a:gd name="connsiteX106" fmla="*/ 2099366 w 2157099"/>
                  <a:gd name="connsiteY106" fmla="*/ 485775 h 1990725"/>
                  <a:gd name="connsiteX107" fmla="*/ 2099366 w 2157099"/>
                  <a:gd name="connsiteY107" fmla="*/ 428625 h 1990725"/>
                  <a:gd name="connsiteX108" fmla="*/ 2118416 w 2157099"/>
                  <a:gd name="connsiteY108" fmla="*/ 361950 h 1990725"/>
                  <a:gd name="connsiteX109" fmla="*/ 2108891 w 2157099"/>
                  <a:gd name="connsiteY109" fmla="*/ 314325 h 1990725"/>
                  <a:gd name="connsiteX110" fmla="*/ 2108891 w 2157099"/>
                  <a:gd name="connsiteY110" fmla="*/ 247650 h 1990725"/>
                  <a:gd name="connsiteX111" fmla="*/ 2118416 w 2157099"/>
                  <a:gd name="connsiteY111" fmla="*/ 190500 h 1990725"/>
                  <a:gd name="connsiteX112" fmla="*/ 2146991 w 2157099"/>
                  <a:gd name="connsiteY112" fmla="*/ 142875 h 1990725"/>
                  <a:gd name="connsiteX113" fmla="*/ 2127941 w 2157099"/>
                  <a:gd name="connsiteY113" fmla="*/ 95250 h 1990725"/>
                  <a:gd name="connsiteX114" fmla="*/ 2156516 w 2157099"/>
                  <a:gd name="connsiteY114" fmla="*/ 57150 h 1990725"/>
                  <a:gd name="connsiteX115" fmla="*/ 2146991 w 2157099"/>
                  <a:gd name="connsiteY115" fmla="*/ 0 h 1990725"/>
                  <a:gd name="connsiteX0" fmla="*/ 114300 w 2214249"/>
                  <a:gd name="connsiteY0" fmla="*/ 219075 h 1990725"/>
                  <a:gd name="connsiteX1" fmla="*/ 57150 w 2214249"/>
                  <a:gd name="connsiteY1" fmla="*/ 257175 h 1990725"/>
                  <a:gd name="connsiteX2" fmla="*/ 0 w 2214249"/>
                  <a:gd name="connsiteY2" fmla="*/ 276225 h 1990725"/>
                  <a:gd name="connsiteX3" fmla="*/ 737291 w 2214249"/>
                  <a:gd name="connsiteY3" fmla="*/ 28575 h 1990725"/>
                  <a:gd name="connsiteX4" fmla="*/ 803966 w 2214249"/>
                  <a:gd name="connsiteY4" fmla="*/ 9525 h 1990725"/>
                  <a:gd name="connsiteX5" fmla="*/ 918266 w 2214249"/>
                  <a:gd name="connsiteY5" fmla="*/ 19050 h 1990725"/>
                  <a:gd name="connsiteX6" fmla="*/ 937316 w 2214249"/>
                  <a:gd name="connsiteY6" fmla="*/ 47625 h 1990725"/>
                  <a:gd name="connsiteX7" fmla="*/ 946841 w 2214249"/>
                  <a:gd name="connsiteY7" fmla="*/ 95250 h 1990725"/>
                  <a:gd name="connsiteX8" fmla="*/ 956366 w 2214249"/>
                  <a:gd name="connsiteY8" fmla="*/ 333375 h 1990725"/>
                  <a:gd name="connsiteX9" fmla="*/ 984941 w 2214249"/>
                  <a:gd name="connsiteY9" fmla="*/ 495300 h 1990725"/>
                  <a:gd name="connsiteX10" fmla="*/ 994466 w 2214249"/>
                  <a:gd name="connsiteY10" fmla="*/ 523875 h 1990725"/>
                  <a:gd name="connsiteX11" fmla="*/ 1013516 w 2214249"/>
                  <a:gd name="connsiteY11" fmla="*/ 600075 h 1990725"/>
                  <a:gd name="connsiteX12" fmla="*/ 1003991 w 2214249"/>
                  <a:gd name="connsiteY12" fmla="*/ 647700 h 1990725"/>
                  <a:gd name="connsiteX13" fmla="*/ 1013516 w 2214249"/>
                  <a:gd name="connsiteY13" fmla="*/ 666750 h 1990725"/>
                  <a:gd name="connsiteX14" fmla="*/ 1042091 w 2214249"/>
                  <a:gd name="connsiteY14" fmla="*/ 695325 h 1990725"/>
                  <a:gd name="connsiteX15" fmla="*/ 1061143 w 2214249"/>
                  <a:gd name="connsiteY15" fmla="*/ 762000 h 1990725"/>
                  <a:gd name="connsiteX16" fmla="*/ 1061141 w 2214249"/>
                  <a:gd name="connsiteY16" fmla="*/ 819150 h 1990725"/>
                  <a:gd name="connsiteX17" fmla="*/ 1070666 w 2214249"/>
                  <a:gd name="connsiteY17" fmla="*/ 876300 h 1990725"/>
                  <a:gd name="connsiteX18" fmla="*/ 1080191 w 2214249"/>
                  <a:gd name="connsiteY18" fmla="*/ 904875 h 1990725"/>
                  <a:gd name="connsiteX19" fmla="*/ 1070666 w 2214249"/>
                  <a:gd name="connsiteY19" fmla="*/ 952500 h 1990725"/>
                  <a:gd name="connsiteX20" fmla="*/ 1089716 w 2214249"/>
                  <a:gd name="connsiteY20" fmla="*/ 1000125 h 1990725"/>
                  <a:gd name="connsiteX21" fmla="*/ 1089716 w 2214249"/>
                  <a:gd name="connsiteY21" fmla="*/ 1028700 h 1990725"/>
                  <a:gd name="connsiteX22" fmla="*/ 1099241 w 2214249"/>
                  <a:gd name="connsiteY22" fmla="*/ 1076325 h 1990725"/>
                  <a:gd name="connsiteX23" fmla="*/ 1099241 w 2214249"/>
                  <a:gd name="connsiteY23" fmla="*/ 1123950 h 1990725"/>
                  <a:gd name="connsiteX24" fmla="*/ 1108766 w 2214249"/>
                  <a:gd name="connsiteY24" fmla="*/ 1162050 h 1990725"/>
                  <a:gd name="connsiteX25" fmla="*/ 1099241 w 2214249"/>
                  <a:gd name="connsiteY25" fmla="*/ 1181100 h 1990725"/>
                  <a:gd name="connsiteX26" fmla="*/ 1118291 w 2214249"/>
                  <a:gd name="connsiteY26" fmla="*/ 1219200 h 1990725"/>
                  <a:gd name="connsiteX27" fmla="*/ 1118291 w 2214249"/>
                  <a:gd name="connsiteY27" fmla="*/ 1266825 h 1990725"/>
                  <a:gd name="connsiteX28" fmla="*/ 1137341 w 2214249"/>
                  <a:gd name="connsiteY28" fmla="*/ 1314450 h 1990725"/>
                  <a:gd name="connsiteX29" fmla="*/ 1137341 w 2214249"/>
                  <a:gd name="connsiteY29" fmla="*/ 1362075 h 1990725"/>
                  <a:gd name="connsiteX30" fmla="*/ 1175441 w 2214249"/>
                  <a:gd name="connsiteY30" fmla="*/ 1400175 h 1990725"/>
                  <a:gd name="connsiteX31" fmla="*/ 1204016 w 2214249"/>
                  <a:gd name="connsiteY31" fmla="*/ 1362075 h 1990725"/>
                  <a:gd name="connsiteX32" fmla="*/ 1213541 w 2214249"/>
                  <a:gd name="connsiteY32" fmla="*/ 1314450 h 1990725"/>
                  <a:gd name="connsiteX33" fmla="*/ 1232591 w 2214249"/>
                  <a:gd name="connsiteY33" fmla="*/ 1257300 h 1990725"/>
                  <a:gd name="connsiteX34" fmla="*/ 1232591 w 2214249"/>
                  <a:gd name="connsiteY34" fmla="*/ 1219200 h 1990725"/>
                  <a:gd name="connsiteX35" fmla="*/ 1251641 w 2214249"/>
                  <a:gd name="connsiteY35" fmla="*/ 1152525 h 1990725"/>
                  <a:gd name="connsiteX36" fmla="*/ 1242116 w 2214249"/>
                  <a:gd name="connsiteY36" fmla="*/ 1085850 h 1990725"/>
                  <a:gd name="connsiteX37" fmla="*/ 1251641 w 2214249"/>
                  <a:gd name="connsiteY37" fmla="*/ 1057275 h 1990725"/>
                  <a:gd name="connsiteX38" fmla="*/ 1270691 w 2214249"/>
                  <a:gd name="connsiteY38" fmla="*/ 990600 h 1990725"/>
                  <a:gd name="connsiteX39" fmla="*/ 1280216 w 2214249"/>
                  <a:gd name="connsiteY39" fmla="*/ 942975 h 1990725"/>
                  <a:gd name="connsiteX40" fmla="*/ 1289741 w 2214249"/>
                  <a:gd name="connsiteY40" fmla="*/ 895350 h 1990725"/>
                  <a:gd name="connsiteX41" fmla="*/ 1308791 w 2214249"/>
                  <a:gd name="connsiteY41" fmla="*/ 847725 h 1990725"/>
                  <a:gd name="connsiteX42" fmla="*/ 1356416 w 2214249"/>
                  <a:gd name="connsiteY42" fmla="*/ 904875 h 1990725"/>
                  <a:gd name="connsiteX43" fmla="*/ 1356416 w 2214249"/>
                  <a:gd name="connsiteY43" fmla="*/ 952500 h 1990725"/>
                  <a:gd name="connsiteX44" fmla="*/ 1375466 w 2214249"/>
                  <a:gd name="connsiteY44" fmla="*/ 1009650 h 1990725"/>
                  <a:gd name="connsiteX45" fmla="*/ 1480241 w 2214249"/>
                  <a:gd name="connsiteY45" fmla="*/ 1047750 h 1990725"/>
                  <a:gd name="connsiteX46" fmla="*/ 1442141 w 2214249"/>
                  <a:gd name="connsiteY46" fmla="*/ 1019175 h 1990725"/>
                  <a:gd name="connsiteX47" fmla="*/ 1489766 w 2214249"/>
                  <a:gd name="connsiteY47" fmla="*/ 1000125 h 1990725"/>
                  <a:gd name="connsiteX48" fmla="*/ 1518341 w 2214249"/>
                  <a:gd name="connsiteY48" fmla="*/ 942975 h 1990725"/>
                  <a:gd name="connsiteX49" fmla="*/ 1546916 w 2214249"/>
                  <a:gd name="connsiteY49" fmla="*/ 885825 h 1990725"/>
                  <a:gd name="connsiteX50" fmla="*/ 1527866 w 2214249"/>
                  <a:gd name="connsiteY50" fmla="*/ 819150 h 1990725"/>
                  <a:gd name="connsiteX51" fmla="*/ 1575491 w 2214249"/>
                  <a:gd name="connsiteY51" fmla="*/ 762000 h 1990725"/>
                  <a:gd name="connsiteX52" fmla="*/ 1632641 w 2214249"/>
                  <a:gd name="connsiteY52" fmla="*/ 762000 h 1990725"/>
                  <a:gd name="connsiteX53" fmla="*/ 1689791 w 2214249"/>
                  <a:gd name="connsiteY53" fmla="*/ 762000 h 1990725"/>
                  <a:gd name="connsiteX54" fmla="*/ 1737416 w 2214249"/>
                  <a:gd name="connsiteY54" fmla="*/ 809625 h 1990725"/>
                  <a:gd name="connsiteX55" fmla="*/ 1756466 w 2214249"/>
                  <a:gd name="connsiteY55" fmla="*/ 857250 h 1990725"/>
                  <a:gd name="connsiteX56" fmla="*/ 1775516 w 2214249"/>
                  <a:gd name="connsiteY56" fmla="*/ 914400 h 1990725"/>
                  <a:gd name="connsiteX57" fmla="*/ 1794566 w 2214249"/>
                  <a:gd name="connsiteY57" fmla="*/ 971550 h 1990725"/>
                  <a:gd name="connsiteX58" fmla="*/ 1813616 w 2214249"/>
                  <a:gd name="connsiteY58" fmla="*/ 1028700 h 1990725"/>
                  <a:gd name="connsiteX59" fmla="*/ 1804091 w 2214249"/>
                  <a:gd name="connsiteY59" fmla="*/ 1057275 h 1990725"/>
                  <a:gd name="connsiteX60" fmla="*/ 1832666 w 2214249"/>
                  <a:gd name="connsiteY60" fmla="*/ 1114425 h 1990725"/>
                  <a:gd name="connsiteX61" fmla="*/ 1832666 w 2214249"/>
                  <a:gd name="connsiteY61" fmla="*/ 1162050 h 1990725"/>
                  <a:gd name="connsiteX62" fmla="*/ 1832666 w 2214249"/>
                  <a:gd name="connsiteY62" fmla="*/ 1209675 h 1990725"/>
                  <a:gd name="connsiteX63" fmla="*/ 1813616 w 2214249"/>
                  <a:gd name="connsiteY63" fmla="*/ 1238250 h 1990725"/>
                  <a:gd name="connsiteX64" fmla="*/ 1823141 w 2214249"/>
                  <a:gd name="connsiteY64" fmla="*/ 1276350 h 1990725"/>
                  <a:gd name="connsiteX65" fmla="*/ 1832666 w 2214249"/>
                  <a:gd name="connsiteY65" fmla="*/ 1333500 h 1990725"/>
                  <a:gd name="connsiteX66" fmla="*/ 1851716 w 2214249"/>
                  <a:gd name="connsiteY66" fmla="*/ 1390650 h 1990725"/>
                  <a:gd name="connsiteX67" fmla="*/ 1851716 w 2214249"/>
                  <a:gd name="connsiteY67" fmla="*/ 1447800 h 1990725"/>
                  <a:gd name="connsiteX68" fmla="*/ 1870766 w 2214249"/>
                  <a:gd name="connsiteY68" fmla="*/ 1504950 h 1990725"/>
                  <a:gd name="connsiteX69" fmla="*/ 1889816 w 2214249"/>
                  <a:gd name="connsiteY69" fmla="*/ 1562100 h 1990725"/>
                  <a:gd name="connsiteX70" fmla="*/ 1899341 w 2214249"/>
                  <a:gd name="connsiteY70" fmla="*/ 1590675 h 1990725"/>
                  <a:gd name="connsiteX71" fmla="*/ 1899341 w 2214249"/>
                  <a:gd name="connsiteY71" fmla="*/ 1638300 h 1990725"/>
                  <a:gd name="connsiteX72" fmla="*/ 1918391 w 2214249"/>
                  <a:gd name="connsiteY72" fmla="*/ 1685925 h 1990725"/>
                  <a:gd name="connsiteX73" fmla="*/ 1918391 w 2214249"/>
                  <a:gd name="connsiteY73" fmla="*/ 1743075 h 1990725"/>
                  <a:gd name="connsiteX74" fmla="*/ 1927916 w 2214249"/>
                  <a:gd name="connsiteY74" fmla="*/ 1800225 h 1990725"/>
                  <a:gd name="connsiteX75" fmla="*/ 1918391 w 2214249"/>
                  <a:gd name="connsiteY75" fmla="*/ 1838325 h 1990725"/>
                  <a:gd name="connsiteX76" fmla="*/ 1927916 w 2214249"/>
                  <a:gd name="connsiteY76" fmla="*/ 1876425 h 1990725"/>
                  <a:gd name="connsiteX77" fmla="*/ 1946966 w 2214249"/>
                  <a:gd name="connsiteY77" fmla="*/ 1933575 h 1990725"/>
                  <a:gd name="connsiteX78" fmla="*/ 1918391 w 2214249"/>
                  <a:gd name="connsiteY78" fmla="*/ 1962150 h 1990725"/>
                  <a:gd name="connsiteX79" fmla="*/ 1946966 w 2214249"/>
                  <a:gd name="connsiteY79" fmla="*/ 1990725 h 1990725"/>
                  <a:gd name="connsiteX80" fmla="*/ 1994591 w 2214249"/>
                  <a:gd name="connsiteY80" fmla="*/ 1924050 h 1990725"/>
                  <a:gd name="connsiteX81" fmla="*/ 1994591 w 2214249"/>
                  <a:gd name="connsiteY81" fmla="*/ 1857375 h 1990725"/>
                  <a:gd name="connsiteX82" fmla="*/ 2004116 w 2214249"/>
                  <a:gd name="connsiteY82" fmla="*/ 1800225 h 1990725"/>
                  <a:gd name="connsiteX83" fmla="*/ 2004116 w 2214249"/>
                  <a:gd name="connsiteY83" fmla="*/ 1752600 h 1990725"/>
                  <a:gd name="connsiteX84" fmla="*/ 2004116 w 2214249"/>
                  <a:gd name="connsiteY84" fmla="*/ 1685925 h 1990725"/>
                  <a:gd name="connsiteX85" fmla="*/ 2013641 w 2214249"/>
                  <a:gd name="connsiteY85" fmla="*/ 1628775 h 1990725"/>
                  <a:gd name="connsiteX86" fmla="*/ 2023166 w 2214249"/>
                  <a:gd name="connsiteY86" fmla="*/ 1562100 h 1990725"/>
                  <a:gd name="connsiteX87" fmla="*/ 2013641 w 2214249"/>
                  <a:gd name="connsiteY87" fmla="*/ 1504950 h 1990725"/>
                  <a:gd name="connsiteX88" fmla="*/ 2042216 w 2214249"/>
                  <a:gd name="connsiteY88" fmla="*/ 1457325 h 1990725"/>
                  <a:gd name="connsiteX89" fmla="*/ 2013641 w 2214249"/>
                  <a:gd name="connsiteY89" fmla="*/ 1419225 h 1990725"/>
                  <a:gd name="connsiteX90" fmla="*/ 2042216 w 2214249"/>
                  <a:gd name="connsiteY90" fmla="*/ 1352550 h 1990725"/>
                  <a:gd name="connsiteX91" fmla="*/ 2042216 w 2214249"/>
                  <a:gd name="connsiteY91" fmla="*/ 1285875 h 1990725"/>
                  <a:gd name="connsiteX92" fmla="*/ 2023166 w 2214249"/>
                  <a:gd name="connsiteY92" fmla="*/ 1238250 h 1990725"/>
                  <a:gd name="connsiteX93" fmla="*/ 2032691 w 2214249"/>
                  <a:gd name="connsiteY93" fmla="*/ 1181100 h 1990725"/>
                  <a:gd name="connsiteX94" fmla="*/ 2032691 w 2214249"/>
                  <a:gd name="connsiteY94" fmla="*/ 1152525 h 1990725"/>
                  <a:gd name="connsiteX95" fmla="*/ 2042216 w 2214249"/>
                  <a:gd name="connsiteY95" fmla="*/ 1085850 h 1990725"/>
                  <a:gd name="connsiteX96" fmla="*/ 2042216 w 2214249"/>
                  <a:gd name="connsiteY96" fmla="*/ 1047750 h 1990725"/>
                  <a:gd name="connsiteX97" fmla="*/ 2032691 w 2214249"/>
                  <a:gd name="connsiteY97" fmla="*/ 981075 h 1990725"/>
                  <a:gd name="connsiteX98" fmla="*/ 2042216 w 2214249"/>
                  <a:gd name="connsiteY98" fmla="*/ 933450 h 1990725"/>
                  <a:gd name="connsiteX99" fmla="*/ 2061266 w 2214249"/>
                  <a:gd name="connsiteY99" fmla="*/ 866775 h 1990725"/>
                  <a:gd name="connsiteX100" fmla="*/ 2080316 w 2214249"/>
                  <a:gd name="connsiteY100" fmla="*/ 819150 h 1990725"/>
                  <a:gd name="connsiteX101" fmla="*/ 2061266 w 2214249"/>
                  <a:gd name="connsiteY101" fmla="*/ 781050 h 1990725"/>
                  <a:gd name="connsiteX102" fmla="*/ 2080316 w 2214249"/>
                  <a:gd name="connsiteY102" fmla="*/ 733425 h 1990725"/>
                  <a:gd name="connsiteX103" fmla="*/ 2099366 w 2214249"/>
                  <a:gd name="connsiteY103" fmla="*/ 676275 h 1990725"/>
                  <a:gd name="connsiteX104" fmla="*/ 2146991 w 2214249"/>
                  <a:gd name="connsiteY104" fmla="*/ 666750 h 1990725"/>
                  <a:gd name="connsiteX105" fmla="*/ 2127941 w 2214249"/>
                  <a:gd name="connsiteY105" fmla="*/ 600075 h 1990725"/>
                  <a:gd name="connsiteX106" fmla="*/ 2146991 w 2214249"/>
                  <a:gd name="connsiteY106" fmla="*/ 533400 h 1990725"/>
                  <a:gd name="connsiteX107" fmla="*/ 2156516 w 2214249"/>
                  <a:gd name="connsiteY107" fmla="*/ 485775 h 1990725"/>
                  <a:gd name="connsiteX108" fmla="*/ 2156516 w 2214249"/>
                  <a:gd name="connsiteY108" fmla="*/ 428625 h 1990725"/>
                  <a:gd name="connsiteX109" fmla="*/ 2175566 w 2214249"/>
                  <a:gd name="connsiteY109" fmla="*/ 361950 h 1990725"/>
                  <a:gd name="connsiteX110" fmla="*/ 2166041 w 2214249"/>
                  <a:gd name="connsiteY110" fmla="*/ 314325 h 1990725"/>
                  <a:gd name="connsiteX111" fmla="*/ 2166041 w 2214249"/>
                  <a:gd name="connsiteY111" fmla="*/ 247650 h 1990725"/>
                  <a:gd name="connsiteX112" fmla="*/ 2175566 w 2214249"/>
                  <a:gd name="connsiteY112" fmla="*/ 190500 h 1990725"/>
                  <a:gd name="connsiteX113" fmla="*/ 2204141 w 2214249"/>
                  <a:gd name="connsiteY113" fmla="*/ 142875 h 1990725"/>
                  <a:gd name="connsiteX114" fmla="*/ 2185091 w 2214249"/>
                  <a:gd name="connsiteY114" fmla="*/ 95250 h 1990725"/>
                  <a:gd name="connsiteX115" fmla="*/ 2213666 w 2214249"/>
                  <a:gd name="connsiteY115" fmla="*/ 57150 h 1990725"/>
                  <a:gd name="connsiteX116" fmla="*/ 2204141 w 2214249"/>
                  <a:gd name="connsiteY116" fmla="*/ 0 h 1990725"/>
                  <a:gd name="connsiteX0" fmla="*/ 114300 w 2214249"/>
                  <a:gd name="connsiteY0" fmla="*/ 219075 h 1990725"/>
                  <a:gd name="connsiteX1" fmla="*/ 0 w 2214249"/>
                  <a:gd name="connsiteY1" fmla="*/ 276225 h 1990725"/>
                  <a:gd name="connsiteX2" fmla="*/ 737291 w 2214249"/>
                  <a:gd name="connsiteY2" fmla="*/ 28575 h 1990725"/>
                  <a:gd name="connsiteX3" fmla="*/ 803966 w 2214249"/>
                  <a:gd name="connsiteY3" fmla="*/ 9525 h 1990725"/>
                  <a:gd name="connsiteX4" fmla="*/ 918266 w 2214249"/>
                  <a:gd name="connsiteY4" fmla="*/ 19050 h 1990725"/>
                  <a:gd name="connsiteX5" fmla="*/ 937316 w 2214249"/>
                  <a:gd name="connsiteY5" fmla="*/ 47625 h 1990725"/>
                  <a:gd name="connsiteX6" fmla="*/ 946841 w 2214249"/>
                  <a:gd name="connsiteY6" fmla="*/ 95250 h 1990725"/>
                  <a:gd name="connsiteX7" fmla="*/ 956366 w 2214249"/>
                  <a:gd name="connsiteY7" fmla="*/ 333375 h 1990725"/>
                  <a:gd name="connsiteX8" fmla="*/ 984941 w 2214249"/>
                  <a:gd name="connsiteY8" fmla="*/ 495300 h 1990725"/>
                  <a:gd name="connsiteX9" fmla="*/ 994466 w 2214249"/>
                  <a:gd name="connsiteY9" fmla="*/ 523875 h 1990725"/>
                  <a:gd name="connsiteX10" fmla="*/ 1013516 w 2214249"/>
                  <a:gd name="connsiteY10" fmla="*/ 600075 h 1990725"/>
                  <a:gd name="connsiteX11" fmla="*/ 1003991 w 2214249"/>
                  <a:gd name="connsiteY11" fmla="*/ 647700 h 1990725"/>
                  <a:gd name="connsiteX12" fmla="*/ 1013516 w 2214249"/>
                  <a:gd name="connsiteY12" fmla="*/ 666750 h 1990725"/>
                  <a:gd name="connsiteX13" fmla="*/ 1042091 w 2214249"/>
                  <a:gd name="connsiteY13" fmla="*/ 695325 h 1990725"/>
                  <a:gd name="connsiteX14" fmla="*/ 1061143 w 2214249"/>
                  <a:gd name="connsiteY14" fmla="*/ 762000 h 1990725"/>
                  <a:gd name="connsiteX15" fmla="*/ 1061141 w 2214249"/>
                  <a:gd name="connsiteY15" fmla="*/ 819150 h 1990725"/>
                  <a:gd name="connsiteX16" fmla="*/ 1070666 w 2214249"/>
                  <a:gd name="connsiteY16" fmla="*/ 876300 h 1990725"/>
                  <a:gd name="connsiteX17" fmla="*/ 1080191 w 2214249"/>
                  <a:gd name="connsiteY17" fmla="*/ 904875 h 1990725"/>
                  <a:gd name="connsiteX18" fmla="*/ 1070666 w 2214249"/>
                  <a:gd name="connsiteY18" fmla="*/ 952500 h 1990725"/>
                  <a:gd name="connsiteX19" fmla="*/ 1089716 w 2214249"/>
                  <a:gd name="connsiteY19" fmla="*/ 1000125 h 1990725"/>
                  <a:gd name="connsiteX20" fmla="*/ 1089716 w 2214249"/>
                  <a:gd name="connsiteY20" fmla="*/ 1028700 h 1990725"/>
                  <a:gd name="connsiteX21" fmla="*/ 1099241 w 2214249"/>
                  <a:gd name="connsiteY21" fmla="*/ 1076325 h 1990725"/>
                  <a:gd name="connsiteX22" fmla="*/ 1099241 w 2214249"/>
                  <a:gd name="connsiteY22" fmla="*/ 1123950 h 1990725"/>
                  <a:gd name="connsiteX23" fmla="*/ 1108766 w 2214249"/>
                  <a:gd name="connsiteY23" fmla="*/ 1162050 h 1990725"/>
                  <a:gd name="connsiteX24" fmla="*/ 1099241 w 2214249"/>
                  <a:gd name="connsiteY24" fmla="*/ 1181100 h 1990725"/>
                  <a:gd name="connsiteX25" fmla="*/ 1118291 w 2214249"/>
                  <a:gd name="connsiteY25" fmla="*/ 1219200 h 1990725"/>
                  <a:gd name="connsiteX26" fmla="*/ 1118291 w 2214249"/>
                  <a:gd name="connsiteY26" fmla="*/ 1266825 h 1990725"/>
                  <a:gd name="connsiteX27" fmla="*/ 1137341 w 2214249"/>
                  <a:gd name="connsiteY27" fmla="*/ 1314450 h 1990725"/>
                  <a:gd name="connsiteX28" fmla="*/ 1137341 w 2214249"/>
                  <a:gd name="connsiteY28" fmla="*/ 1362075 h 1990725"/>
                  <a:gd name="connsiteX29" fmla="*/ 1175441 w 2214249"/>
                  <a:gd name="connsiteY29" fmla="*/ 1400175 h 1990725"/>
                  <a:gd name="connsiteX30" fmla="*/ 1204016 w 2214249"/>
                  <a:gd name="connsiteY30" fmla="*/ 1362075 h 1990725"/>
                  <a:gd name="connsiteX31" fmla="*/ 1213541 w 2214249"/>
                  <a:gd name="connsiteY31" fmla="*/ 1314450 h 1990725"/>
                  <a:gd name="connsiteX32" fmla="*/ 1232591 w 2214249"/>
                  <a:gd name="connsiteY32" fmla="*/ 1257300 h 1990725"/>
                  <a:gd name="connsiteX33" fmla="*/ 1232591 w 2214249"/>
                  <a:gd name="connsiteY33" fmla="*/ 1219200 h 1990725"/>
                  <a:gd name="connsiteX34" fmla="*/ 1251641 w 2214249"/>
                  <a:gd name="connsiteY34" fmla="*/ 1152525 h 1990725"/>
                  <a:gd name="connsiteX35" fmla="*/ 1242116 w 2214249"/>
                  <a:gd name="connsiteY35" fmla="*/ 1085850 h 1990725"/>
                  <a:gd name="connsiteX36" fmla="*/ 1251641 w 2214249"/>
                  <a:gd name="connsiteY36" fmla="*/ 1057275 h 1990725"/>
                  <a:gd name="connsiteX37" fmla="*/ 1270691 w 2214249"/>
                  <a:gd name="connsiteY37" fmla="*/ 990600 h 1990725"/>
                  <a:gd name="connsiteX38" fmla="*/ 1280216 w 2214249"/>
                  <a:gd name="connsiteY38" fmla="*/ 942975 h 1990725"/>
                  <a:gd name="connsiteX39" fmla="*/ 1289741 w 2214249"/>
                  <a:gd name="connsiteY39" fmla="*/ 895350 h 1990725"/>
                  <a:gd name="connsiteX40" fmla="*/ 1308791 w 2214249"/>
                  <a:gd name="connsiteY40" fmla="*/ 847725 h 1990725"/>
                  <a:gd name="connsiteX41" fmla="*/ 1356416 w 2214249"/>
                  <a:gd name="connsiteY41" fmla="*/ 904875 h 1990725"/>
                  <a:gd name="connsiteX42" fmla="*/ 1356416 w 2214249"/>
                  <a:gd name="connsiteY42" fmla="*/ 952500 h 1990725"/>
                  <a:gd name="connsiteX43" fmla="*/ 1375466 w 2214249"/>
                  <a:gd name="connsiteY43" fmla="*/ 1009650 h 1990725"/>
                  <a:gd name="connsiteX44" fmla="*/ 1480241 w 2214249"/>
                  <a:gd name="connsiteY44" fmla="*/ 1047750 h 1990725"/>
                  <a:gd name="connsiteX45" fmla="*/ 1442141 w 2214249"/>
                  <a:gd name="connsiteY45" fmla="*/ 1019175 h 1990725"/>
                  <a:gd name="connsiteX46" fmla="*/ 1489766 w 2214249"/>
                  <a:gd name="connsiteY46" fmla="*/ 1000125 h 1990725"/>
                  <a:gd name="connsiteX47" fmla="*/ 1518341 w 2214249"/>
                  <a:gd name="connsiteY47" fmla="*/ 942975 h 1990725"/>
                  <a:gd name="connsiteX48" fmla="*/ 1546916 w 2214249"/>
                  <a:gd name="connsiteY48" fmla="*/ 885825 h 1990725"/>
                  <a:gd name="connsiteX49" fmla="*/ 1527866 w 2214249"/>
                  <a:gd name="connsiteY49" fmla="*/ 819150 h 1990725"/>
                  <a:gd name="connsiteX50" fmla="*/ 1575491 w 2214249"/>
                  <a:gd name="connsiteY50" fmla="*/ 762000 h 1990725"/>
                  <a:gd name="connsiteX51" fmla="*/ 1632641 w 2214249"/>
                  <a:gd name="connsiteY51" fmla="*/ 762000 h 1990725"/>
                  <a:gd name="connsiteX52" fmla="*/ 1689791 w 2214249"/>
                  <a:gd name="connsiteY52" fmla="*/ 762000 h 1990725"/>
                  <a:gd name="connsiteX53" fmla="*/ 1737416 w 2214249"/>
                  <a:gd name="connsiteY53" fmla="*/ 809625 h 1990725"/>
                  <a:gd name="connsiteX54" fmla="*/ 1756466 w 2214249"/>
                  <a:gd name="connsiteY54" fmla="*/ 857250 h 1990725"/>
                  <a:gd name="connsiteX55" fmla="*/ 1775516 w 2214249"/>
                  <a:gd name="connsiteY55" fmla="*/ 914400 h 1990725"/>
                  <a:gd name="connsiteX56" fmla="*/ 1794566 w 2214249"/>
                  <a:gd name="connsiteY56" fmla="*/ 971550 h 1990725"/>
                  <a:gd name="connsiteX57" fmla="*/ 1813616 w 2214249"/>
                  <a:gd name="connsiteY57" fmla="*/ 1028700 h 1990725"/>
                  <a:gd name="connsiteX58" fmla="*/ 1804091 w 2214249"/>
                  <a:gd name="connsiteY58" fmla="*/ 1057275 h 1990725"/>
                  <a:gd name="connsiteX59" fmla="*/ 1832666 w 2214249"/>
                  <a:gd name="connsiteY59" fmla="*/ 1114425 h 1990725"/>
                  <a:gd name="connsiteX60" fmla="*/ 1832666 w 2214249"/>
                  <a:gd name="connsiteY60" fmla="*/ 1162050 h 1990725"/>
                  <a:gd name="connsiteX61" fmla="*/ 1832666 w 2214249"/>
                  <a:gd name="connsiteY61" fmla="*/ 1209675 h 1990725"/>
                  <a:gd name="connsiteX62" fmla="*/ 1813616 w 2214249"/>
                  <a:gd name="connsiteY62" fmla="*/ 1238250 h 1990725"/>
                  <a:gd name="connsiteX63" fmla="*/ 1823141 w 2214249"/>
                  <a:gd name="connsiteY63" fmla="*/ 1276350 h 1990725"/>
                  <a:gd name="connsiteX64" fmla="*/ 1832666 w 2214249"/>
                  <a:gd name="connsiteY64" fmla="*/ 1333500 h 1990725"/>
                  <a:gd name="connsiteX65" fmla="*/ 1851716 w 2214249"/>
                  <a:gd name="connsiteY65" fmla="*/ 1390650 h 1990725"/>
                  <a:gd name="connsiteX66" fmla="*/ 1851716 w 2214249"/>
                  <a:gd name="connsiteY66" fmla="*/ 1447800 h 1990725"/>
                  <a:gd name="connsiteX67" fmla="*/ 1870766 w 2214249"/>
                  <a:gd name="connsiteY67" fmla="*/ 1504950 h 1990725"/>
                  <a:gd name="connsiteX68" fmla="*/ 1889816 w 2214249"/>
                  <a:gd name="connsiteY68" fmla="*/ 1562100 h 1990725"/>
                  <a:gd name="connsiteX69" fmla="*/ 1899341 w 2214249"/>
                  <a:gd name="connsiteY69" fmla="*/ 1590675 h 1990725"/>
                  <a:gd name="connsiteX70" fmla="*/ 1899341 w 2214249"/>
                  <a:gd name="connsiteY70" fmla="*/ 1638300 h 1990725"/>
                  <a:gd name="connsiteX71" fmla="*/ 1918391 w 2214249"/>
                  <a:gd name="connsiteY71" fmla="*/ 1685925 h 1990725"/>
                  <a:gd name="connsiteX72" fmla="*/ 1918391 w 2214249"/>
                  <a:gd name="connsiteY72" fmla="*/ 1743075 h 1990725"/>
                  <a:gd name="connsiteX73" fmla="*/ 1927916 w 2214249"/>
                  <a:gd name="connsiteY73" fmla="*/ 1800225 h 1990725"/>
                  <a:gd name="connsiteX74" fmla="*/ 1918391 w 2214249"/>
                  <a:gd name="connsiteY74" fmla="*/ 1838325 h 1990725"/>
                  <a:gd name="connsiteX75" fmla="*/ 1927916 w 2214249"/>
                  <a:gd name="connsiteY75" fmla="*/ 1876425 h 1990725"/>
                  <a:gd name="connsiteX76" fmla="*/ 1946966 w 2214249"/>
                  <a:gd name="connsiteY76" fmla="*/ 1933575 h 1990725"/>
                  <a:gd name="connsiteX77" fmla="*/ 1918391 w 2214249"/>
                  <a:gd name="connsiteY77" fmla="*/ 1962150 h 1990725"/>
                  <a:gd name="connsiteX78" fmla="*/ 1946966 w 2214249"/>
                  <a:gd name="connsiteY78" fmla="*/ 1990725 h 1990725"/>
                  <a:gd name="connsiteX79" fmla="*/ 1994591 w 2214249"/>
                  <a:gd name="connsiteY79" fmla="*/ 1924050 h 1990725"/>
                  <a:gd name="connsiteX80" fmla="*/ 1994591 w 2214249"/>
                  <a:gd name="connsiteY80" fmla="*/ 1857375 h 1990725"/>
                  <a:gd name="connsiteX81" fmla="*/ 2004116 w 2214249"/>
                  <a:gd name="connsiteY81" fmla="*/ 1800225 h 1990725"/>
                  <a:gd name="connsiteX82" fmla="*/ 2004116 w 2214249"/>
                  <a:gd name="connsiteY82" fmla="*/ 1752600 h 1990725"/>
                  <a:gd name="connsiteX83" fmla="*/ 2004116 w 2214249"/>
                  <a:gd name="connsiteY83" fmla="*/ 1685925 h 1990725"/>
                  <a:gd name="connsiteX84" fmla="*/ 2013641 w 2214249"/>
                  <a:gd name="connsiteY84" fmla="*/ 1628775 h 1990725"/>
                  <a:gd name="connsiteX85" fmla="*/ 2023166 w 2214249"/>
                  <a:gd name="connsiteY85" fmla="*/ 1562100 h 1990725"/>
                  <a:gd name="connsiteX86" fmla="*/ 2013641 w 2214249"/>
                  <a:gd name="connsiteY86" fmla="*/ 1504950 h 1990725"/>
                  <a:gd name="connsiteX87" fmla="*/ 2042216 w 2214249"/>
                  <a:gd name="connsiteY87" fmla="*/ 1457325 h 1990725"/>
                  <a:gd name="connsiteX88" fmla="*/ 2013641 w 2214249"/>
                  <a:gd name="connsiteY88" fmla="*/ 1419225 h 1990725"/>
                  <a:gd name="connsiteX89" fmla="*/ 2042216 w 2214249"/>
                  <a:gd name="connsiteY89" fmla="*/ 1352550 h 1990725"/>
                  <a:gd name="connsiteX90" fmla="*/ 2042216 w 2214249"/>
                  <a:gd name="connsiteY90" fmla="*/ 1285875 h 1990725"/>
                  <a:gd name="connsiteX91" fmla="*/ 2023166 w 2214249"/>
                  <a:gd name="connsiteY91" fmla="*/ 1238250 h 1990725"/>
                  <a:gd name="connsiteX92" fmla="*/ 2032691 w 2214249"/>
                  <a:gd name="connsiteY92" fmla="*/ 1181100 h 1990725"/>
                  <a:gd name="connsiteX93" fmla="*/ 2032691 w 2214249"/>
                  <a:gd name="connsiteY93" fmla="*/ 1152525 h 1990725"/>
                  <a:gd name="connsiteX94" fmla="*/ 2042216 w 2214249"/>
                  <a:gd name="connsiteY94" fmla="*/ 1085850 h 1990725"/>
                  <a:gd name="connsiteX95" fmla="*/ 2042216 w 2214249"/>
                  <a:gd name="connsiteY95" fmla="*/ 1047750 h 1990725"/>
                  <a:gd name="connsiteX96" fmla="*/ 2032691 w 2214249"/>
                  <a:gd name="connsiteY96" fmla="*/ 981075 h 1990725"/>
                  <a:gd name="connsiteX97" fmla="*/ 2042216 w 2214249"/>
                  <a:gd name="connsiteY97" fmla="*/ 933450 h 1990725"/>
                  <a:gd name="connsiteX98" fmla="*/ 2061266 w 2214249"/>
                  <a:gd name="connsiteY98" fmla="*/ 866775 h 1990725"/>
                  <a:gd name="connsiteX99" fmla="*/ 2080316 w 2214249"/>
                  <a:gd name="connsiteY99" fmla="*/ 819150 h 1990725"/>
                  <a:gd name="connsiteX100" fmla="*/ 2061266 w 2214249"/>
                  <a:gd name="connsiteY100" fmla="*/ 781050 h 1990725"/>
                  <a:gd name="connsiteX101" fmla="*/ 2080316 w 2214249"/>
                  <a:gd name="connsiteY101" fmla="*/ 733425 h 1990725"/>
                  <a:gd name="connsiteX102" fmla="*/ 2099366 w 2214249"/>
                  <a:gd name="connsiteY102" fmla="*/ 676275 h 1990725"/>
                  <a:gd name="connsiteX103" fmla="*/ 2146991 w 2214249"/>
                  <a:gd name="connsiteY103" fmla="*/ 666750 h 1990725"/>
                  <a:gd name="connsiteX104" fmla="*/ 2127941 w 2214249"/>
                  <a:gd name="connsiteY104" fmla="*/ 600075 h 1990725"/>
                  <a:gd name="connsiteX105" fmla="*/ 2146991 w 2214249"/>
                  <a:gd name="connsiteY105" fmla="*/ 533400 h 1990725"/>
                  <a:gd name="connsiteX106" fmla="*/ 2156516 w 2214249"/>
                  <a:gd name="connsiteY106" fmla="*/ 485775 h 1990725"/>
                  <a:gd name="connsiteX107" fmla="*/ 2156516 w 2214249"/>
                  <a:gd name="connsiteY107" fmla="*/ 428625 h 1990725"/>
                  <a:gd name="connsiteX108" fmla="*/ 2175566 w 2214249"/>
                  <a:gd name="connsiteY108" fmla="*/ 361950 h 1990725"/>
                  <a:gd name="connsiteX109" fmla="*/ 2166041 w 2214249"/>
                  <a:gd name="connsiteY109" fmla="*/ 314325 h 1990725"/>
                  <a:gd name="connsiteX110" fmla="*/ 2166041 w 2214249"/>
                  <a:gd name="connsiteY110" fmla="*/ 247650 h 1990725"/>
                  <a:gd name="connsiteX111" fmla="*/ 2175566 w 2214249"/>
                  <a:gd name="connsiteY111" fmla="*/ 190500 h 1990725"/>
                  <a:gd name="connsiteX112" fmla="*/ 2204141 w 2214249"/>
                  <a:gd name="connsiteY112" fmla="*/ 142875 h 1990725"/>
                  <a:gd name="connsiteX113" fmla="*/ 2185091 w 2214249"/>
                  <a:gd name="connsiteY113" fmla="*/ 95250 h 1990725"/>
                  <a:gd name="connsiteX114" fmla="*/ 2213666 w 2214249"/>
                  <a:gd name="connsiteY114" fmla="*/ 57150 h 1990725"/>
                  <a:gd name="connsiteX115" fmla="*/ 2204141 w 2214249"/>
                  <a:gd name="connsiteY115" fmla="*/ 0 h 1990725"/>
                  <a:gd name="connsiteX0" fmla="*/ 0 w 2214249"/>
                  <a:gd name="connsiteY0" fmla="*/ 276225 h 1990725"/>
                  <a:gd name="connsiteX1" fmla="*/ 737291 w 2214249"/>
                  <a:gd name="connsiteY1" fmla="*/ 28575 h 1990725"/>
                  <a:gd name="connsiteX2" fmla="*/ 803966 w 2214249"/>
                  <a:gd name="connsiteY2" fmla="*/ 9525 h 1990725"/>
                  <a:gd name="connsiteX3" fmla="*/ 918266 w 2214249"/>
                  <a:gd name="connsiteY3" fmla="*/ 19050 h 1990725"/>
                  <a:gd name="connsiteX4" fmla="*/ 937316 w 2214249"/>
                  <a:gd name="connsiteY4" fmla="*/ 47625 h 1990725"/>
                  <a:gd name="connsiteX5" fmla="*/ 946841 w 2214249"/>
                  <a:gd name="connsiteY5" fmla="*/ 95250 h 1990725"/>
                  <a:gd name="connsiteX6" fmla="*/ 956366 w 2214249"/>
                  <a:gd name="connsiteY6" fmla="*/ 333375 h 1990725"/>
                  <a:gd name="connsiteX7" fmla="*/ 984941 w 2214249"/>
                  <a:gd name="connsiteY7" fmla="*/ 495300 h 1990725"/>
                  <a:gd name="connsiteX8" fmla="*/ 994466 w 2214249"/>
                  <a:gd name="connsiteY8" fmla="*/ 523875 h 1990725"/>
                  <a:gd name="connsiteX9" fmla="*/ 1013516 w 2214249"/>
                  <a:gd name="connsiteY9" fmla="*/ 600075 h 1990725"/>
                  <a:gd name="connsiteX10" fmla="*/ 1003991 w 2214249"/>
                  <a:gd name="connsiteY10" fmla="*/ 647700 h 1990725"/>
                  <a:gd name="connsiteX11" fmla="*/ 1013516 w 2214249"/>
                  <a:gd name="connsiteY11" fmla="*/ 666750 h 1990725"/>
                  <a:gd name="connsiteX12" fmla="*/ 1042091 w 2214249"/>
                  <a:gd name="connsiteY12" fmla="*/ 695325 h 1990725"/>
                  <a:gd name="connsiteX13" fmla="*/ 1061143 w 2214249"/>
                  <a:gd name="connsiteY13" fmla="*/ 762000 h 1990725"/>
                  <a:gd name="connsiteX14" fmla="*/ 1061141 w 2214249"/>
                  <a:gd name="connsiteY14" fmla="*/ 819150 h 1990725"/>
                  <a:gd name="connsiteX15" fmla="*/ 1070666 w 2214249"/>
                  <a:gd name="connsiteY15" fmla="*/ 876300 h 1990725"/>
                  <a:gd name="connsiteX16" fmla="*/ 1080191 w 2214249"/>
                  <a:gd name="connsiteY16" fmla="*/ 904875 h 1990725"/>
                  <a:gd name="connsiteX17" fmla="*/ 1070666 w 2214249"/>
                  <a:gd name="connsiteY17" fmla="*/ 952500 h 1990725"/>
                  <a:gd name="connsiteX18" fmla="*/ 1089716 w 2214249"/>
                  <a:gd name="connsiteY18" fmla="*/ 1000125 h 1990725"/>
                  <a:gd name="connsiteX19" fmla="*/ 1089716 w 2214249"/>
                  <a:gd name="connsiteY19" fmla="*/ 1028700 h 1990725"/>
                  <a:gd name="connsiteX20" fmla="*/ 1099241 w 2214249"/>
                  <a:gd name="connsiteY20" fmla="*/ 1076325 h 1990725"/>
                  <a:gd name="connsiteX21" fmla="*/ 1099241 w 2214249"/>
                  <a:gd name="connsiteY21" fmla="*/ 1123950 h 1990725"/>
                  <a:gd name="connsiteX22" fmla="*/ 1108766 w 2214249"/>
                  <a:gd name="connsiteY22" fmla="*/ 1162050 h 1990725"/>
                  <a:gd name="connsiteX23" fmla="*/ 1099241 w 2214249"/>
                  <a:gd name="connsiteY23" fmla="*/ 1181100 h 1990725"/>
                  <a:gd name="connsiteX24" fmla="*/ 1118291 w 2214249"/>
                  <a:gd name="connsiteY24" fmla="*/ 1219200 h 1990725"/>
                  <a:gd name="connsiteX25" fmla="*/ 1118291 w 2214249"/>
                  <a:gd name="connsiteY25" fmla="*/ 1266825 h 1990725"/>
                  <a:gd name="connsiteX26" fmla="*/ 1137341 w 2214249"/>
                  <a:gd name="connsiteY26" fmla="*/ 1314450 h 1990725"/>
                  <a:gd name="connsiteX27" fmla="*/ 1137341 w 2214249"/>
                  <a:gd name="connsiteY27" fmla="*/ 1362075 h 1990725"/>
                  <a:gd name="connsiteX28" fmla="*/ 1175441 w 2214249"/>
                  <a:gd name="connsiteY28" fmla="*/ 1400175 h 1990725"/>
                  <a:gd name="connsiteX29" fmla="*/ 1204016 w 2214249"/>
                  <a:gd name="connsiteY29" fmla="*/ 1362075 h 1990725"/>
                  <a:gd name="connsiteX30" fmla="*/ 1213541 w 2214249"/>
                  <a:gd name="connsiteY30" fmla="*/ 1314450 h 1990725"/>
                  <a:gd name="connsiteX31" fmla="*/ 1232591 w 2214249"/>
                  <a:gd name="connsiteY31" fmla="*/ 1257300 h 1990725"/>
                  <a:gd name="connsiteX32" fmla="*/ 1232591 w 2214249"/>
                  <a:gd name="connsiteY32" fmla="*/ 1219200 h 1990725"/>
                  <a:gd name="connsiteX33" fmla="*/ 1251641 w 2214249"/>
                  <a:gd name="connsiteY33" fmla="*/ 1152525 h 1990725"/>
                  <a:gd name="connsiteX34" fmla="*/ 1242116 w 2214249"/>
                  <a:gd name="connsiteY34" fmla="*/ 1085850 h 1990725"/>
                  <a:gd name="connsiteX35" fmla="*/ 1251641 w 2214249"/>
                  <a:gd name="connsiteY35" fmla="*/ 1057275 h 1990725"/>
                  <a:gd name="connsiteX36" fmla="*/ 1270691 w 2214249"/>
                  <a:gd name="connsiteY36" fmla="*/ 990600 h 1990725"/>
                  <a:gd name="connsiteX37" fmla="*/ 1280216 w 2214249"/>
                  <a:gd name="connsiteY37" fmla="*/ 942975 h 1990725"/>
                  <a:gd name="connsiteX38" fmla="*/ 1289741 w 2214249"/>
                  <a:gd name="connsiteY38" fmla="*/ 895350 h 1990725"/>
                  <a:gd name="connsiteX39" fmla="*/ 1308791 w 2214249"/>
                  <a:gd name="connsiteY39" fmla="*/ 847725 h 1990725"/>
                  <a:gd name="connsiteX40" fmla="*/ 1356416 w 2214249"/>
                  <a:gd name="connsiteY40" fmla="*/ 904875 h 1990725"/>
                  <a:gd name="connsiteX41" fmla="*/ 1356416 w 2214249"/>
                  <a:gd name="connsiteY41" fmla="*/ 952500 h 1990725"/>
                  <a:gd name="connsiteX42" fmla="*/ 1375466 w 2214249"/>
                  <a:gd name="connsiteY42" fmla="*/ 1009650 h 1990725"/>
                  <a:gd name="connsiteX43" fmla="*/ 1480241 w 2214249"/>
                  <a:gd name="connsiteY43" fmla="*/ 1047750 h 1990725"/>
                  <a:gd name="connsiteX44" fmla="*/ 1442141 w 2214249"/>
                  <a:gd name="connsiteY44" fmla="*/ 1019175 h 1990725"/>
                  <a:gd name="connsiteX45" fmla="*/ 1489766 w 2214249"/>
                  <a:gd name="connsiteY45" fmla="*/ 1000125 h 1990725"/>
                  <a:gd name="connsiteX46" fmla="*/ 1518341 w 2214249"/>
                  <a:gd name="connsiteY46" fmla="*/ 942975 h 1990725"/>
                  <a:gd name="connsiteX47" fmla="*/ 1546916 w 2214249"/>
                  <a:gd name="connsiteY47" fmla="*/ 885825 h 1990725"/>
                  <a:gd name="connsiteX48" fmla="*/ 1527866 w 2214249"/>
                  <a:gd name="connsiteY48" fmla="*/ 819150 h 1990725"/>
                  <a:gd name="connsiteX49" fmla="*/ 1575491 w 2214249"/>
                  <a:gd name="connsiteY49" fmla="*/ 762000 h 1990725"/>
                  <a:gd name="connsiteX50" fmla="*/ 1632641 w 2214249"/>
                  <a:gd name="connsiteY50" fmla="*/ 762000 h 1990725"/>
                  <a:gd name="connsiteX51" fmla="*/ 1689791 w 2214249"/>
                  <a:gd name="connsiteY51" fmla="*/ 762000 h 1990725"/>
                  <a:gd name="connsiteX52" fmla="*/ 1737416 w 2214249"/>
                  <a:gd name="connsiteY52" fmla="*/ 809625 h 1990725"/>
                  <a:gd name="connsiteX53" fmla="*/ 1756466 w 2214249"/>
                  <a:gd name="connsiteY53" fmla="*/ 857250 h 1990725"/>
                  <a:gd name="connsiteX54" fmla="*/ 1775516 w 2214249"/>
                  <a:gd name="connsiteY54" fmla="*/ 914400 h 1990725"/>
                  <a:gd name="connsiteX55" fmla="*/ 1794566 w 2214249"/>
                  <a:gd name="connsiteY55" fmla="*/ 971550 h 1990725"/>
                  <a:gd name="connsiteX56" fmla="*/ 1813616 w 2214249"/>
                  <a:gd name="connsiteY56" fmla="*/ 1028700 h 1990725"/>
                  <a:gd name="connsiteX57" fmla="*/ 1804091 w 2214249"/>
                  <a:gd name="connsiteY57" fmla="*/ 1057275 h 1990725"/>
                  <a:gd name="connsiteX58" fmla="*/ 1832666 w 2214249"/>
                  <a:gd name="connsiteY58" fmla="*/ 1114425 h 1990725"/>
                  <a:gd name="connsiteX59" fmla="*/ 1832666 w 2214249"/>
                  <a:gd name="connsiteY59" fmla="*/ 1162050 h 1990725"/>
                  <a:gd name="connsiteX60" fmla="*/ 1832666 w 2214249"/>
                  <a:gd name="connsiteY60" fmla="*/ 1209675 h 1990725"/>
                  <a:gd name="connsiteX61" fmla="*/ 1813616 w 2214249"/>
                  <a:gd name="connsiteY61" fmla="*/ 1238250 h 1990725"/>
                  <a:gd name="connsiteX62" fmla="*/ 1823141 w 2214249"/>
                  <a:gd name="connsiteY62" fmla="*/ 1276350 h 1990725"/>
                  <a:gd name="connsiteX63" fmla="*/ 1832666 w 2214249"/>
                  <a:gd name="connsiteY63" fmla="*/ 1333500 h 1990725"/>
                  <a:gd name="connsiteX64" fmla="*/ 1851716 w 2214249"/>
                  <a:gd name="connsiteY64" fmla="*/ 1390650 h 1990725"/>
                  <a:gd name="connsiteX65" fmla="*/ 1851716 w 2214249"/>
                  <a:gd name="connsiteY65" fmla="*/ 1447800 h 1990725"/>
                  <a:gd name="connsiteX66" fmla="*/ 1870766 w 2214249"/>
                  <a:gd name="connsiteY66" fmla="*/ 1504950 h 1990725"/>
                  <a:gd name="connsiteX67" fmla="*/ 1889816 w 2214249"/>
                  <a:gd name="connsiteY67" fmla="*/ 1562100 h 1990725"/>
                  <a:gd name="connsiteX68" fmla="*/ 1899341 w 2214249"/>
                  <a:gd name="connsiteY68" fmla="*/ 1590675 h 1990725"/>
                  <a:gd name="connsiteX69" fmla="*/ 1899341 w 2214249"/>
                  <a:gd name="connsiteY69" fmla="*/ 1638300 h 1990725"/>
                  <a:gd name="connsiteX70" fmla="*/ 1918391 w 2214249"/>
                  <a:gd name="connsiteY70" fmla="*/ 1685925 h 1990725"/>
                  <a:gd name="connsiteX71" fmla="*/ 1918391 w 2214249"/>
                  <a:gd name="connsiteY71" fmla="*/ 1743075 h 1990725"/>
                  <a:gd name="connsiteX72" fmla="*/ 1927916 w 2214249"/>
                  <a:gd name="connsiteY72" fmla="*/ 1800225 h 1990725"/>
                  <a:gd name="connsiteX73" fmla="*/ 1918391 w 2214249"/>
                  <a:gd name="connsiteY73" fmla="*/ 1838325 h 1990725"/>
                  <a:gd name="connsiteX74" fmla="*/ 1927916 w 2214249"/>
                  <a:gd name="connsiteY74" fmla="*/ 1876425 h 1990725"/>
                  <a:gd name="connsiteX75" fmla="*/ 1946966 w 2214249"/>
                  <a:gd name="connsiteY75" fmla="*/ 1933575 h 1990725"/>
                  <a:gd name="connsiteX76" fmla="*/ 1918391 w 2214249"/>
                  <a:gd name="connsiteY76" fmla="*/ 1962150 h 1990725"/>
                  <a:gd name="connsiteX77" fmla="*/ 1946966 w 2214249"/>
                  <a:gd name="connsiteY77" fmla="*/ 1990725 h 1990725"/>
                  <a:gd name="connsiteX78" fmla="*/ 1994591 w 2214249"/>
                  <a:gd name="connsiteY78" fmla="*/ 1924050 h 1990725"/>
                  <a:gd name="connsiteX79" fmla="*/ 1994591 w 2214249"/>
                  <a:gd name="connsiteY79" fmla="*/ 1857375 h 1990725"/>
                  <a:gd name="connsiteX80" fmla="*/ 2004116 w 2214249"/>
                  <a:gd name="connsiteY80" fmla="*/ 1800225 h 1990725"/>
                  <a:gd name="connsiteX81" fmla="*/ 2004116 w 2214249"/>
                  <a:gd name="connsiteY81" fmla="*/ 1752600 h 1990725"/>
                  <a:gd name="connsiteX82" fmla="*/ 2004116 w 2214249"/>
                  <a:gd name="connsiteY82" fmla="*/ 1685925 h 1990725"/>
                  <a:gd name="connsiteX83" fmla="*/ 2013641 w 2214249"/>
                  <a:gd name="connsiteY83" fmla="*/ 1628775 h 1990725"/>
                  <a:gd name="connsiteX84" fmla="*/ 2023166 w 2214249"/>
                  <a:gd name="connsiteY84" fmla="*/ 1562100 h 1990725"/>
                  <a:gd name="connsiteX85" fmla="*/ 2013641 w 2214249"/>
                  <a:gd name="connsiteY85" fmla="*/ 1504950 h 1990725"/>
                  <a:gd name="connsiteX86" fmla="*/ 2042216 w 2214249"/>
                  <a:gd name="connsiteY86" fmla="*/ 1457325 h 1990725"/>
                  <a:gd name="connsiteX87" fmla="*/ 2013641 w 2214249"/>
                  <a:gd name="connsiteY87" fmla="*/ 1419225 h 1990725"/>
                  <a:gd name="connsiteX88" fmla="*/ 2042216 w 2214249"/>
                  <a:gd name="connsiteY88" fmla="*/ 1352550 h 1990725"/>
                  <a:gd name="connsiteX89" fmla="*/ 2042216 w 2214249"/>
                  <a:gd name="connsiteY89" fmla="*/ 1285875 h 1990725"/>
                  <a:gd name="connsiteX90" fmla="*/ 2023166 w 2214249"/>
                  <a:gd name="connsiteY90" fmla="*/ 1238250 h 1990725"/>
                  <a:gd name="connsiteX91" fmla="*/ 2032691 w 2214249"/>
                  <a:gd name="connsiteY91" fmla="*/ 1181100 h 1990725"/>
                  <a:gd name="connsiteX92" fmla="*/ 2032691 w 2214249"/>
                  <a:gd name="connsiteY92" fmla="*/ 1152525 h 1990725"/>
                  <a:gd name="connsiteX93" fmla="*/ 2042216 w 2214249"/>
                  <a:gd name="connsiteY93" fmla="*/ 1085850 h 1990725"/>
                  <a:gd name="connsiteX94" fmla="*/ 2042216 w 2214249"/>
                  <a:gd name="connsiteY94" fmla="*/ 1047750 h 1990725"/>
                  <a:gd name="connsiteX95" fmla="*/ 2032691 w 2214249"/>
                  <a:gd name="connsiteY95" fmla="*/ 981075 h 1990725"/>
                  <a:gd name="connsiteX96" fmla="*/ 2042216 w 2214249"/>
                  <a:gd name="connsiteY96" fmla="*/ 933450 h 1990725"/>
                  <a:gd name="connsiteX97" fmla="*/ 2061266 w 2214249"/>
                  <a:gd name="connsiteY97" fmla="*/ 866775 h 1990725"/>
                  <a:gd name="connsiteX98" fmla="*/ 2080316 w 2214249"/>
                  <a:gd name="connsiteY98" fmla="*/ 819150 h 1990725"/>
                  <a:gd name="connsiteX99" fmla="*/ 2061266 w 2214249"/>
                  <a:gd name="connsiteY99" fmla="*/ 781050 h 1990725"/>
                  <a:gd name="connsiteX100" fmla="*/ 2080316 w 2214249"/>
                  <a:gd name="connsiteY100" fmla="*/ 733425 h 1990725"/>
                  <a:gd name="connsiteX101" fmla="*/ 2099366 w 2214249"/>
                  <a:gd name="connsiteY101" fmla="*/ 676275 h 1990725"/>
                  <a:gd name="connsiteX102" fmla="*/ 2146991 w 2214249"/>
                  <a:gd name="connsiteY102" fmla="*/ 666750 h 1990725"/>
                  <a:gd name="connsiteX103" fmla="*/ 2127941 w 2214249"/>
                  <a:gd name="connsiteY103" fmla="*/ 600075 h 1990725"/>
                  <a:gd name="connsiteX104" fmla="*/ 2146991 w 2214249"/>
                  <a:gd name="connsiteY104" fmla="*/ 533400 h 1990725"/>
                  <a:gd name="connsiteX105" fmla="*/ 2156516 w 2214249"/>
                  <a:gd name="connsiteY105" fmla="*/ 485775 h 1990725"/>
                  <a:gd name="connsiteX106" fmla="*/ 2156516 w 2214249"/>
                  <a:gd name="connsiteY106" fmla="*/ 428625 h 1990725"/>
                  <a:gd name="connsiteX107" fmla="*/ 2175566 w 2214249"/>
                  <a:gd name="connsiteY107" fmla="*/ 361950 h 1990725"/>
                  <a:gd name="connsiteX108" fmla="*/ 2166041 w 2214249"/>
                  <a:gd name="connsiteY108" fmla="*/ 314325 h 1990725"/>
                  <a:gd name="connsiteX109" fmla="*/ 2166041 w 2214249"/>
                  <a:gd name="connsiteY109" fmla="*/ 247650 h 1990725"/>
                  <a:gd name="connsiteX110" fmla="*/ 2175566 w 2214249"/>
                  <a:gd name="connsiteY110" fmla="*/ 190500 h 1990725"/>
                  <a:gd name="connsiteX111" fmla="*/ 2204141 w 2214249"/>
                  <a:gd name="connsiteY111" fmla="*/ 142875 h 1990725"/>
                  <a:gd name="connsiteX112" fmla="*/ 2185091 w 2214249"/>
                  <a:gd name="connsiteY112" fmla="*/ 95250 h 1990725"/>
                  <a:gd name="connsiteX113" fmla="*/ 2213666 w 2214249"/>
                  <a:gd name="connsiteY113" fmla="*/ 57150 h 1990725"/>
                  <a:gd name="connsiteX114" fmla="*/ 2204141 w 2214249"/>
                  <a:gd name="connsiteY114" fmla="*/ 0 h 1990725"/>
                  <a:gd name="connsiteX0" fmla="*/ 57150 w 2271399"/>
                  <a:gd name="connsiteY0" fmla="*/ 276225 h 1990725"/>
                  <a:gd name="connsiteX1" fmla="*/ 0 w 2271399"/>
                  <a:gd name="connsiteY1" fmla="*/ 314325 h 1990725"/>
                  <a:gd name="connsiteX2" fmla="*/ 794441 w 2271399"/>
                  <a:gd name="connsiteY2" fmla="*/ 28575 h 1990725"/>
                  <a:gd name="connsiteX3" fmla="*/ 861116 w 2271399"/>
                  <a:gd name="connsiteY3" fmla="*/ 9525 h 1990725"/>
                  <a:gd name="connsiteX4" fmla="*/ 975416 w 2271399"/>
                  <a:gd name="connsiteY4" fmla="*/ 19050 h 1990725"/>
                  <a:gd name="connsiteX5" fmla="*/ 994466 w 2271399"/>
                  <a:gd name="connsiteY5" fmla="*/ 47625 h 1990725"/>
                  <a:gd name="connsiteX6" fmla="*/ 1003991 w 2271399"/>
                  <a:gd name="connsiteY6" fmla="*/ 95250 h 1990725"/>
                  <a:gd name="connsiteX7" fmla="*/ 1013516 w 2271399"/>
                  <a:gd name="connsiteY7" fmla="*/ 333375 h 1990725"/>
                  <a:gd name="connsiteX8" fmla="*/ 1042091 w 2271399"/>
                  <a:gd name="connsiteY8" fmla="*/ 495300 h 1990725"/>
                  <a:gd name="connsiteX9" fmla="*/ 1051616 w 2271399"/>
                  <a:gd name="connsiteY9" fmla="*/ 523875 h 1990725"/>
                  <a:gd name="connsiteX10" fmla="*/ 1070666 w 2271399"/>
                  <a:gd name="connsiteY10" fmla="*/ 600075 h 1990725"/>
                  <a:gd name="connsiteX11" fmla="*/ 1061141 w 2271399"/>
                  <a:gd name="connsiteY11" fmla="*/ 647700 h 1990725"/>
                  <a:gd name="connsiteX12" fmla="*/ 1070666 w 2271399"/>
                  <a:gd name="connsiteY12" fmla="*/ 666750 h 1990725"/>
                  <a:gd name="connsiteX13" fmla="*/ 1099241 w 2271399"/>
                  <a:gd name="connsiteY13" fmla="*/ 695325 h 1990725"/>
                  <a:gd name="connsiteX14" fmla="*/ 1118293 w 2271399"/>
                  <a:gd name="connsiteY14" fmla="*/ 762000 h 1990725"/>
                  <a:gd name="connsiteX15" fmla="*/ 1118291 w 2271399"/>
                  <a:gd name="connsiteY15" fmla="*/ 819150 h 1990725"/>
                  <a:gd name="connsiteX16" fmla="*/ 1127816 w 2271399"/>
                  <a:gd name="connsiteY16" fmla="*/ 876300 h 1990725"/>
                  <a:gd name="connsiteX17" fmla="*/ 1137341 w 2271399"/>
                  <a:gd name="connsiteY17" fmla="*/ 904875 h 1990725"/>
                  <a:gd name="connsiteX18" fmla="*/ 1127816 w 2271399"/>
                  <a:gd name="connsiteY18" fmla="*/ 952500 h 1990725"/>
                  <a:gd name="connsiteX19" fmla="*/ 1146866 w 2271399"/>
                  <a:gd name="connsiteY19" fmla="*/ 1000125 h 1990725"/>
                  <a:gd name="connsiteX20" fmla="*/ 1146866 w 2271399"/>
                  <a:gd name="connsiteY20" fmla="*/ 1028700 h 1990725"/>
                  <a:gd name="connsiteX21" fmla="*/ 1156391 w 2271399"/>
                  <a:gd name="connsiteY21" fmla="*/ 1076325 h 1990725"/>
                  <a:gd name="connsiteX22" fmla="*/ 1156391 w 2271399"/>
                  <a:gd name="connsiteY22" fmla="*/ 1123950 h 1990725"/>
                  <a:gd name="connsiteX23" fmla="*/ 1165916 w 2271399"/>
                  <a:gd name="connsiteY23" fmla="*/ 1162050 h 1990725"/>
                  <a:gd name="connsiteX24" fmla="*/ 1156391 w 2271399"/>
                  <a:gd name="connsiteY24" fmla="*/ 1181100 h 1990725"/>
                  <a:gd name="connsiteX25" fmla="*/ 1175441 w 2271399"/>
                  <a:gd name="connsiteY25" fmla="*/ 1219200 h 1990725"/>
                  <a:gd name="connsiteX26" fmla="*/ 1175441 w 2271399"/>
                  <a:gd name="connsiteY26" fmla="*/ 1266825 h 1990725"/>
                  <a:gd name="connsiteX27" fmla="*/ 1194491 w 2271399"/>
                  <a:gd name="connsiteY27" fmla="*/ 1314450 h 1990725"/>
                  <a:gd name="connsiteX28" fmla="*/ 1194491 w 2271399"/>
                  <a:gd name="connsiteY28" fmla="*/ 1362075 h 1990725"/>
                  <a:gd name="connsiteX29" fmla="*/ 1232591 w 2271399"/>
                  <a:gd name="connsiteY29" fmla="*/ 1400175 h 1990725"/>
                  <a:gd name="connsiteX30" fmla="*/ 1261166 w 2271399"/>
                  <a:gd name="connsiteY30" fmla="*/ 1362075 h 1990725"/>
                  <a:gd name="connsiteX31" fmla="*/ 1270691 w 2271399"/>
                  <a:gd name="connsiteY31" fmla="*/ 1314450 h 1990725"/>
                  <a:gd name="connsiteX32" fmla="*/ 1289741 w 2271399"/>
                  <a:gd name="connsiteY32" fmla="*/ 1257300 h 1990725"/>
                  <a:gd name="connsiteX33" fmla="*/ 1289741 w 2271399"/>
                  <a:gd name="connsiteY33" fmla="*/ 1219200 h 1990725"/>
                  <a:gd name="connsiteX34" fmla="*/ 1308791 w 2271399"/>
                  <a:gd name="connsiteY34" fmla="*/ 1152525 h 1990725"/>
                  <a:gd name="connsiteX35" fmla="*/ 1299266 w 2271399"/>
                  <a:gd name="connsiteY35" fmla="*/ 1085850 h 1990725"/>
                  <a:gd name="connsiteX36" fmla="*/ 1308791 w 2271399"/>
                  <a:gd name="connsiteY36" fmla="*/ 1057275 h 1990725"/>
                  <a:gd name="connsiteX37" fmla="*/ 1327841 w 2271399"/>
                  <a:gd name="connsiteY37" fmla="*/ 990600 h 1990725"/>
                  <a:gd name="connsiteX38" fmla="*/ 1337366 w 2271399"/>
                  <a:gd name="connsiteY38" fmla="*/ 942975 h 1990725"/>
                  <a:gd name="connsiteX39" fmla="*/ 1346891 w 2271399"/>
                  <a:gd name="connsiteY39" fmla="*/ 895350 h 1990725"/>
                  <a:gd name="connsiteX40" fmla="*/ 1365941 w 2271399"/>
                  <a:gd name="connsiteY40" fmla="*/ 847725 h 1990725"/>
                  <a:gd name="connsiteX41" fmla="*/ 1413566 w 2271399"/>
                  <a:gd name="connsiteY41" fmla="*/ 904875 h 1990725"/>
                  <a:gd name="connsiteX42" fmla="*/ 1413566 w 2271399"/>
                  <a:gd name="connsiteY42" fmla="*/ 952500 h 1990725"/>
                  <a:gd name="connsiteX43" fmla="*/ 1432616 w 2271399"/>
                  <a:gd name="connsiteY43" fmla="*/ 1009650 h 1990725"/>
                  <a:gd name="connsiteX44" fmla="*/ 1537391 w 2271399"/>
                  <a:gd name="connsiteY44" fmla="*/ 1047750 h 1990725"/>
                  <a:gd name="connsiteX45" fmla="*/ 1499291 w 2271399"/>
                  <a:gd name="connsiteY45" fmla="*/ 1019175 h 1990725"/>
                  <a:gd name="connsiteX46" fmla="*/ 1546916 w 2271399"/>
                  <a:gd name="connsiteY46" fmla="*/ 1000125 h 1990725"/>
                  <a:gd name="connsiteX47" fmla="*/ 1575491 w 2271399"/>
                  <a:gd name="connsiteY47" fmla="*/ 942975 h 1990725"/>
                  <a:gd name="connsiteX48" fmla="*/ 1604066 w 2271399"/>
                  <a:gd name="connsiteY48" fmla="*/ 885825 h 1990725"/>
                  <a:gd name="connsiteX49" fmla="*/ 1585016 w 2271399"/>
                  <a:gd name="connsiteY49" fmla="*/ 819150 h 1990725"/>
                  <a:gd name="connsiteX50" fmla="*/ 1632641 w 2271399"/>
                  <a:gd name="connsiteY50" fmla="*/ 762000 h 1990725"/>
                  <a:gd name="connsiteX51" fmla="*/ 1689791 w 2271399"/>
                  <a:gd name="connsiteY51" fmla="*/ 762000 h 1990725"/>
                  <a:gd name="connsiteX52" fmla="*/ 1746941 w 2271399"/>
                  <a:gd name="connsiteY52" fmla="*/ 762000 h 1990725"/>
                  <a:gd name="connsiteX53" fmla="*/ 1794566 w 2271399"/>
                  <a:gd name="connsiteY53" fmla="*/ 809625 h 1990725"/>
                  <a:gd name="connsiteX54" fmla="*/ 1813616 w 2271399"/>
                  <a:gd name="connsiteY54" fmla="*/ 857250 h 1990725"/>
                  <a:gd name="connsiteX55" fmla="*/ 1832666 w 2271399"/>
                  <a:gd name="connsiteY55" fmla="*/ 914400 h 1990725"/>
                  <a:gd name="connsiteX56" fmla="*/ 1851716 w 2271399"/>
                  <a:gd name="connsiteY56" fmla="*/ 971550 h 1990725"/>
                  <a:gd name="connsiteX57" fmla="*/ 1870766 w 2271399"/>
                  <a:gd name="connsiteY57" fmla="*/ 1028700 h 1990725"/>
                  <a:gd name="connsiteX58" fmla="*/ 1861241 w 2271399"/>
                  <a:gd name="connsiteY58" fmla="*/ 1057275 h 1990725"/>
                  <a:gd name="connsiteX59" fmla="*/ 1889816 w 2271399"/>
                  <a:gd name="connsiteY59" fmla="*/ 1114425 h 1990725"/>
                  <a:gd name="connsiteX60" fmla="*/ 1889816 w 2271399"/>
                  <a:gd name="connsiteY60" fmla="*/ 1162050 h 1990725"/>
                  <a:gd name="connsiteX61" fmla="*/ 1889816 w 2271399"/>
                  <a:gd name="connsiteY61" fmla="*/ 1209675 h 1990725"/>
                  <a:gd name="connsiteX62" fmla="*/ 1870766 w 2271399"/>
                  <a:gd name="connsiteY62" fmla="*/ 1238250 h 1990725"/>
                  <a:gd name="connsiteX63" fmla="*/ 1880291 w 2271399"/>
                  <a:gd name="connsiteY63" fmla="*/ 1276350 h 1990725"/>
                  <a:gd name="connsiteX64" fmla="*/ 1889816 w 2271399"/>
                  <a:gd name="connsiteY64" fmla="*/ 1333500 h 1990725"/>
                  <a:gd name="connsiteX65" fmla="*/ 1908866 w 2271399"/>
                  <a:gd name="connsiteY65" fmla="*/ 1390650 h 1990725"/>
                  <a:gd name="connsiteX66" fmla="*/ 1908866 w 2271399"/>
                  <a:gd name="connsiteY66" fmla="*/ 1447800 h 1990725"/>
                  <a:gd name="connsiteX67" fmla="*/ 1927916 w 2271399"/>
                  <a:gd name="connsiteY67" fmla="*/ 1504950 h 1990725"/>
                  <a:gd name="connsiteX68" fmla="*/ 1946966 w 2271399"/>
                  <a:gd name="connsiteY68" fmla="*/ 1562100 h 1990725"/>
                  <a:gd name="connsiteX69" fmla="*/ 1956491 w 2271399"/>
                  <a:gd name="connsiteY69" fmla="*/ 1590675 h 1990725"/>
                  <a:gd name="connsiteX70" fmla="*/ 1956491 w 2271399"/>
                  <a:gd name="connsiteY70" fmla="*/ 1638300 h 1990725"/>
                  <a:gd name="connsiteX71" fmla="*/ 1975541 w 2271399"/>
                  <a:gd name="connsiteY71" fmla="*/ 1685925 h 1990725"/>
                  <a:gd name="connsiteX72" fmla="*/ 1975541 w 2271399"/>
                  <a:gd name="connsiteY72" fmla="*/ 1743075 h 1990725"/>
                  <a:gd name="connsiteX73" fmla="*/ 1985066 w 2271399"/>
                  <a:gd name="connsiteY73" fmla="*/ 1800225 h 1990725"/>
                  <a:gd name="connsiteX74" fmla="*/ 1975541 w 2271399"/>
                  <a:gd name="connsiteY74" fmla="*/ 1838325 h 1990725"/>
                  <a:gd name="connsiteX75" fmla="*/ 1985066 w 2271399"/>
                  <a:gd name="connsiteY75" fmla="*/ 1876425 h 1990725"/>
                  <a:gd name="connsiteX76" fmla="*/ 2004116 w 2271399"/>
                  <a:gd name="connsiteY76" fmla="*/ 1933575 h 1990725"/>
                  <a:gd name="connsiteX77" fmla="*/ 1975541 w 2271399"/>
                  <a:gd name="connsiteY77" fmla="*/ 1962150 h 1990725"/>
                  <a:gd name="connsiteX78" fmla="*/ 2004116 w 2271399"/>
                  <a:gd name="connsiteY78" fmla="*/ 1990725 h 1990725"/>
                  <a:gd name="connsiteX79" fmla="*/ 2051741 w 2271399"/>
                  <a:gd name="connsiteY79" fmla="*/ 1924050 h 1990725"/>
                  <a:gd name="connsiteX80" fmla="*/ 2051741 w 2271399"/>
                  <a:gd name="connsiteY80" fmla="*/ 1857375 h 1990725"/>
                  <a:gd name="connsiteX81" fmla="*/ 2061266 w 2271399"/>
                  <a:gd name="connsiteY81" fmla="*/ 1800225 h 1990725"/>
                  <a:gd name="connsiteX82" fmla="*/ 2061266 w 2271399"/>
                  <a:gd name="connsiteY82" fmla="*/ 1752600 h 1990725"/>
                  <a:gd name="connsiteX83" fmla="*/ 2061266 w 2271399"/>
                  <a:gd name="connsiteY83" fmla="*/ 1685925 h 1990725"/>
                  <a:gd name="connsiteX84" fmla="*/ 2070791 w 2271399"/>
                  <a:gd name="connsiteY84" fmla="*/ 1628775 h 1990725"/>
                  <a:gd name="connsiteX85" fmla="*/ 2080316 w 2271399"/>
                  <a:gd name="connsiteY85" fmla="*/ 1562100 h 1990725"/>
                  <a:gd name="connsiteX86" fmla="*/ 2070791 w 2271399"/>
                  <a:gd name="connsiteY86" fmla="*/ 1504950 h 1990725"/>
                  <a:gd name="connsiteX87" fmla="*/ 2099366 w 2271399"/>
                  <a:gd name="connsiteY87" fmla="*/ 1457325 h 1990725"/>
                  <a:gd name="connsiteX88" fmla="*/ 2070791 w 2271399"/>
                  <a:gd name="connsiteY88" fmla="*/ 1419225 h 1990725"/>
                  <a:gd name="connsiteX89" fmla="*/ 2099366 w 2271399"/>
                  <a:gd name="connsiteY89" fmla="*/ 1352550 h 1990725"/>
                  <a:gd name="connsiteX90" fmla="*/ 2099366 w 2271399"/>
                  <a:gd name="connsiteY90" fmla="*/ 1285875 h 1990725"/>
                  <a:gd name="connsiteX91" fmla="*/ 2080316 w 2271399"/>
                  <a:gd name="connsiteY91" fmla="*/ 1238250 h 1990725"/>
                  <a:gd name="connsiteX92" fmla="*/ 2089841 w 2271399"/>
                  <a:gd name="connsiteY92" fmla="*/ 1181100 h 1990725"/>
                  <a:gd name="connsiteX93" fmla="*/ 2089841 w 2271399"/>
                  <a:gd name="connsiteY93" fmla="*/ 1152525 h 1990725"/>
                  <a:gd name="connsiteX94" fmla="*/ 2099366 w 2271399"/>
                  <a:gd name="connsiteY94" fmla="*/ 1085850 h 1990725"/>
                  <a:gd name="connsiteX95" fmla="*/ 2099366 w 2271399"/>
                  <a:gd name="connsiteY95" fmla="*/ 1047750 h 1990725"/>
                  <a:gd name="connsiteX96" fmla="*/ 2089841 w 2271399"/>
                  <a:gd name="connsiteY96" fmla="*/ 981075 h 1990725"/>
                  <a:gd name="connsiteX97" fmla="*/ 2099366 w 2271399"/>
                  <a:gd name="connsiteY97" fmla="*/ 933450 h 1990725"/>
                  <a:gd name="connsiteX98" fmla="*/ 2118416 w 2271399"/>
                  <a:gd name="connsiteY98" fmla="*/ 866775 h 1990725"/>
                  <a:gd name="connsiteX99" fmla="*/ 2137466 w 2271399"/>
                  <a:gd name="connsiteY99" fmla="*/ 819150 h 1990725"/>
                  <a:gd name="connsiteX100" fmla="*/ 2118416 w 2271399"/>
                  <a:gd name="connsiteY100" fmla="*/ 781050 h 1990725"/>
                  <a:gd name="connsiteX101" fmla="*/ 2137466 w 2271399"/>
                  <a:gd name="connsiteY101" fmla="*/ 733425 h 1990725"/>
                  <a:gd name="connsiteX102" fmla="*/ 2156516 w 2271399"/>
                  <a:gd name="connsiteY102" fmla="*/ 676275 h 1990725"/>
                  <a:gd name="connsiteX103" fmla="*/ 2204141 w 2271399"/>
                  <a:gd name="connsiteY103" fmla="*/ 666750 h 1990725"/>
                  <a:gd name="connsiteX104" fmla="*/ 2185091 w 2271399"/>
                  <a:gd name="connsiteY104" fmla="*/ 600075 h 1990725"/>
                  <a:gd name="connsiteX105" fmla="*/ 2204141 w 2271399"/>
                  <a:gd name="connsiteY105" fmla="*/ 533400 h 1990725"/>
                  <a:gd name="connsiteX106" fmla="*/ 2213666 w 2271399"/>
                  <a:gd name="connsiteY106" fmla="*/ 485775 h 1990725"/>
                  <a:gd name="connsiteX107" fmla="*/ 2213666 w 2271399"/>
                  <a:gd name="connsiteY107" fmla="*/ 428625 h 1990725"/>
                  <a:gd name="connsiteX108" fmla="*/ 2232716 w 2271399"/>
                  <a:gd name="connsiteY108" fmla="*/ 361950 h 1990725"/>
                  <a:gd name="connsiteX109" fmla="*/ 2223191 w 2271399"/>
                  <a:gd name="connsiteY109" fmla="*/ 314325 h 1990725"/>
                  <a:gd name="connsiteX110" fmla="*/ 2223191 w 2271399"/>
                  <a:gd name="connsiteY110" fmla="*/ 247650 h 1990725"/>
                  <a:gd name="connsiteX111" fmla="*/ 2232716 w 2271399"/>
                  <a:gd name="connsiteY111" fmla="*/ 190500 h 1990725"/>
                  <a:gd name="connsiteX112" fmla="*/ 2261291 w 2271399"/>
                  <a:gd name="connsiteY112" fmla="*/ 142875 h 1990725"/>
                  <a:gd name="connsiteX113" fmla="*/ 2242241 w 2271399"/>
                  <a:gd name="connsiteY113" fmla="*/ 95250 h 1990725"/>
                  <a:gd name="connsiteX114" fmla="*/ 2270816 w 2271399"/>
                  <a:gd name="connsiteY114" fmla="*/ 57150 h 1990725"/>
                  <a:gd name="connsiteX115" fmla="*/ 2261291 w 2271399"/>
                  <a:gd name="connsiteY115" fmla="*/ 0 h 1990725"/>
                  <a:gd name="connsiteX0" fmla="*/ 114300 w 2328549"/>
                  <a:gd name="connsiteY0" fmla="*/ 276225 h 1990725"/>
                  <a:gd name="connsiteX1" fmla="*/ 57150 w 2328549"/>
                  <a:gd name="connsiteY1" fmla="*/ 314325 h 1990725"/>
                  <a:gd name="connsiteX2" fmla="*/ 0 w 2328549"/>
                  <a:gd name="connsiteY2" fmla="*/ 333375 h 1990725"/>
                  <a:gd name="connsiteX3" fmla="*/ 851591 w 2328549"/>
                  <a:gd name="connsiteY3" fmla="*/ 28575 h 1990725"/>
                  <a:gd name="connsiteX4" fmla="*/ 918266 w 2328549"/>
                  <a:gd name="connsiteY4" fmla="*/ 9525 h 1990725"/>
                  <a:gd name="connsiteX5" fmla="*/ 1032566 w 2328549"/>
                  <a:gd name="connsiteY5" fmla="*/ 19050 h 1990725"/>
                  <a:gd name="connsiteX6" fmla="*/ 1051616 w 2328549"/>
                  <a:gd name="connsiteY6" fmla="*/ 47625 h 1990725"/>
                  <a:gd name="connsiteX7" fmla="*/ 1061141 w 2328549"/>
                  <a:gd name="connsiteY7" fmla="*/ 95250 h 1990725"/>
                  <a:gd name="connsiteX8" fmla="*/ 1070666 w 2328549"/>
                  <a:gd name="connsiteY8" fmla="*/ 333375 h 1990725"/>
                  <a:gd name="connsiteX9" fmla="*/ 1099241 w 2328549"/>
                  <a:gd name="connsiteY9" fmla="*/ 495300 h 1990725"/>
                  <a:gd name="connsiteX10" fmla="*/ 1108766 w 2328549"/>
                  <a:gd name="connsiteY10" fmla="*/ 523875 h 1990725"/>
                  <a:gd name="connsiteX11" fmla="*/ 1127816 w 2328549"/>
                  <a:gd name="connsiteY11" fmla="*/ 600075 h 1990725"/>
                  <a:gd name="connsiteX12" fmla="*/ 1118291 w 2328549"/>
                  <a:gd name="connsiteY12" fmla="*/ 647700 h 1990725"/>
                  <a:gd name="connsiteX13" fmla="*/ 1127816 w 2328549"/>
                  <a:gd name="connsiteY13" fmla="*/ 666750 h 1990725"/>
                  <a:gd name="connsiteX14" fmla="*/ 1156391 w 2328549"/>
                  <a:gd name="connsiteY14" fmla="*/ 695325 h 1990725"/>
                  <a:gd name="connsiteX15" fmla="*/ 1175443 w 2328549"/>
                  <a:gd name="connsiteY15" fmla="*/ 762000 h 1990725"/>
                  <a:gd name="connsiteX16" fmla="*/ 1175441 w 2328549"/>
                  <a:gd name="connsiteY16" fmla="*/ 819150 h 1990725"/>
                  <a:gd name="connsiteX17" fmla="*/ 1184966 w 2328549"/>
                  <a:gd name="connsiteY17" fmla="*/ 876300 h 1990725"/>
                  <a:gd name="connsiteX18" fmla="*/ 1194491 w 2328549"/>
                  <a:gd name="connsiteY18" fmla="*/ 904875 h 1990725"/>
                  <a:gd name="connsiteX19" fmla="*/ 1184966 w 2328549"/>
                  <a:gd name="connsiteY19" fmla="*/ 952500 h 1990725"/>
                  <a:gd name="connsiteX20" fmla="*/ 1204016 w 2328549"/>
                  <a:gd name="connsiteY20" fmla="*/ 1000125 h 1990725"/>
                  <a:gd name="connsiteX21" fmla="*/ 1204016 w 2328549"/>
                  <a:gd name="connsiteY21" fmla="*/ 1028700 h 1990725"/>
                  <a:gd name="connsiteX22" fmla="*/ 1213541 w 2328549"/>
                  <a:gd name="connsiteY22" fmla="*/ 1076325 h 1990725"/>
                  <a:gd name="connsiteX23" fmla="*/ 1213541 w 2328549"/>
                  <a:gd name="connsiteY23" fmla="*/ 1123950 h 1990725"/>
                  <a:gd name="connsiteX24" fmla="*/ 1223066 w 2328549"/>
                  <a:gd name="connsiteY24" fmla="*/ 1162050 h 1990725"/>
                  <a:gd name="connsiteX25" fmla="*/ 1213541 w 2328549"/>
                  <a:gd name="connsiteY25" fmla="*/ 1181100 h 1990725"/>
                  <a:gd name="connsiteX26" fmla="*/ 1232591 w 2328549"/>
                  <a:gd name="connsiteY26" fmla="*/ 1219200 h 1990725"/>
                  <a:gd name="connsiteX27" fmla="*/ 1232591 w 2328549"/>
                  <a:gd name="connsiteY27" fmla="*/ 1266825 h 1990725"/>
                  <a:gd name="connsiteX28" fmla="*/ 1251641 w 2328549"/>
                  <a:gd name="connsiteY28" fmla="*/ 1314450 h 1990725"/>
                  <a:gd name="connsiteX29" fmla="*/ 1251641 w 2328549"/>
                  <a:gd name="connsiteY29" fmla="*/ 1362075 h 1990725"/>
                  <a:gd name="connsiteX30" fmla="*/ 1289741 w 2328549"/>
                  <a:gd name="connsiteY30" fmla="*/ 1400175 h 1990725"/>
                  <a:gd name="connsiteX31" fmla="*/ 1318316 w 2328549"/>
                  <a:gd name="connsiteY31" fmla="*/ 1362075 h 1990725"/>
                  <a:gd name="connsiteX32" fmla="*/ 1327841 w 2328549"/>
                  <a:gd name="connsiteY32" fmla="*/ 1314450 h 1990725"/>
                  <a:gd name="connsiteX33" fmla="*/ 1346891 w 2328549"/>
                  <a:gd name="connsiteY33" fmla="*/ 1257300 h 1990725"/>
                  <a:gd name="connsiteX34" fmla="*/ 1346891 w 2328549"/>
                  <a:gd name="connsiteY34" fmla="*/ 1219200 h 1990725"/>
                  <a:gd name="connsiteX35" fmla="*/ 1365941 w 2328549"/>
                  <a:gd name="connsiteY35" fmla="*/ 1152525 h 1990725"/>
                  <a:gd name="connsiteX36" fmla="*/ 1356416 w 2328549"/>
                  <a:gd name="connsiteY36" fmla="*/ 1085850 h 1990725"/>
                  <a:gd name="connsiteX37" fmla="*/ 1365941 w 2328549"/>
                  <a:gd name="connsiteY37" fmla="*/ 1057275 h 1990725"/>
                  <a:gd name="connsiteX38" fmla="*/ 1384991 w 2328549"/>
                  <a:gd name="connsiteY38" fmla="*/ 990600 h 1990725"/>
                  <a:gd name="connsiteX39" fmla="*/ 1394516 w 2328549"/>
                  <a:gd name="connsiteY39" fmla="*/ 942975 h 1990725"/>
                  <a:gd name="connsiteX40" fmla="*/ 1404041 w 2328549"/>
                  <a:gd name="connsiteY40" fmla="*/ 895350 h 1990725"/>
                  <a:gd name="connsiteX41" fmla="*/ 1423091 w 2328549"/>
                  <a:gd name="connsiteY41" fmla="*/ 847725 h 1990725"/>
                  <a:gd name="connsiteX42" fmla="*/ 1470716 w 2328549"/>
                  <a:gd name="connsiteY42" fmla="*/ 904875 h 1990725"/>
                  <a:gd name="connsiteX43" fmla="*/ 1470716 w 2328549"/>
                  <a:gd name="connsiteY43" fmla="*/ 952500 h 1990725"/>
                  <a:gd name="connsiteX44" fmla="*/ 1489766 w 2328549"/>
                  <a:gd name="connsiteY44" fmla="*/ 1009650 h 1990725"/>
                  <a:gd name="connsiteX45" fmla="*/ 1594541 w 2328549"/>
                  <a:gd name="connsiteY45" fmla="*/ 1047750 h 1990725"/>
                  <a:gd name="connsiteX46" fmla="*/ 1556441 w 2328549"/>
                  <a:gd name="connsiteY46" fmla="*/ 1019175 h 1990725"/>
                  <a:gd name="connsiteX47" fmla="*/ 1604066 w 2328549"/>
                  <a:gd name="connsiteY47" fmla="*/ 1000125 h 1990725"/>
                  <a:gd name="connsiteX48" fmla="*/ 1632641 w 2328549"/>
                  <a:gd name="connsiteY48" fmla="*/ 942975 h 1990725"/>
                  <a:gd name="connsiteX49" fmla="*/ 1661216 w 2328549"/>
                  <a:gd name="connsiteY49" fmla="*/ 885825 h 1990725"/>
                  <a:gd name="connsiteX50" fmla="*/ 1642166 w 2328549"/>
                  <a:gd name="connsiteY50" fmla="*/ 819150 h 1990725"/>
                  <a:gd name="connsiteX51" fmla="*/ 1689791 w 2328549"/>
                  <a:gd name="connsiteY51" fmla="*/ 762000 h 1990725"/>
                  <a:gd name="connsiteX52" fmla="*/ 1746941 w 2328549"/>
                  <a:gd name="connsiteY52" fmla="*/ 762000 h 1990725"/>
                  <a:gd name="connsiteX53" fmla="*/ 1804091 w 2328549"/>
                  <a:gd name="connsiteY53" fmla="*/ 762000 h 1990725"/>
                  <a:gd name="connsiteX54" fmla="*/ 1851716 w 2328549"/>
                  <a:gd name="connsiteY54" fmla="*/ 809625 h 1990725"/>
                  <a:gd name="connsiteX55" fmla="*/ 1870766 w 2328549"/>
                  <a:gd name="connsiteY55" fmla="*/ 857250 h 1990725"/>
                  <a:gd name="connsiteX56" fmla="*/ 1889816 w 2328549"/>
                  <a:gd name="connsiteY56" fmla="*/ 914400 h 1990725"/>
                  <a:gd name="connsiteX57" fmla="*/ 1908866 w 2328549"/>
                  <a:gd name="connsiteY57" fmla="*/ 971550 h 1990725"/>
                  <a:gd name="connsiteX58" fmla="*/ 1927916 w 2328549"/>
                  <a:gd name="connsiteY58" fmla="*/ 1028700 h 1990725"/>
                  <a:gd name="connsiteX59" fmla="*/ 1918391 w 2328549"/>
                  <a:gd name="connsiteY59" fmla="*/ 1057275 h 1990725"/>
                  <a:gd name="connsiteX60" fmla="*/ 1946966 w 2328549"/>
                  <a:gd name="connsiteY60" fmla="*/ 1114425 h 1990725"/>
                  <a:gd name="connsiteX61" fmla="*/ 1946966 w 2328549"/>
                  <a:gd name="connsiteY61" fmla="*/ 1162050 h 1990725"/>
                  <a:gd name="connsiteX62" fmla="*/ 1946966 w 2328549"/>
                  <a:gd name="connsiteY62" fmla="*/ 1209675 h 1990725"/>
                  <a:gd name="connsiteX63" fmla="*/ 1927916 w 2328549"/>
                  <a:gd name="connsiteY63" fmla="*/ 1238250 h 1990725"/>
                  <a:gd name="connsiteX64" fmla="*/ 1937441 w 2328549"/>
                  <a:gd name="connsiteY64" fmla="*/ 1276350 h 1990725"/>
                  <a:gd name="connsiteX65" fmla="*/ 1946966 w 2328549"/>
                  <a:gd name="connsiteY65" fmla="*/ 1333500 h 1990725"/>
                  <a:gd name="connsiteX66" fmla="*/ 1966016 w 2328549"/>
                  <a:gd name="connsiteY66" fmla="*/ 1390650 h 1990725"/>
                  <a:gd name="connsiteX67" fmla="*/ 1966016 w 2328549"/>
                  <a:gd name="connsiteY67" fmla="*/ 1447800 h 1990725"/>
                  <a:gd name="connsiteX68" fmla="*/ 1985066 w 2328549"/>
                  <a:gd name="connsiteY68" fmla="*/ 1504950 h 1990725"/>
                  <a:gd name="connsiteX69" fmla="*/ 2004116 w 2328549"/>
                  <a:gd name="connsiteY69" fmla="*/ 1562100 h 1990725"/>
                  <a:gd name="connsiteX70" fmla="*/ 2013641 w 2328549"/>
                  <a:gd name="connsiteY70" fmla="*/ 1590675 h 1990725"/>
                  <a:gd name="connsiteX71" fmla="*/ 2013641 w 2328549"/>
                  <a:gd name="connsiteY71" fmla="*/ 1638300 h 1990725"/>
                  <a:gd name="connsiteX72" fmla="*/ 2032691 w 2328549"/>
                  <a:gd name="connsiteY72" fmla="*/ 1685925 h 1990725"/>
                  <a:gd name="connsiteX73" fmla="*/ 2032691 w 2328549"/>
                  <a:gd name="connsiteY73" fmla="*/ 1743075 h 1990725"/>
                  <a:gd name="connsiteX74" fmla="*/ 2042216 w 2328549"/>
                  <a:gd name="connsiteY74" fmla="*/ 1800225 h 1990725"/>
                  <a:gd name="connsiteX75" fmla="*/ 2032691 w 2328549"/>
                  <a:gd name="connsiteY75" fmla="*/ 1838325 h 1990725"/>
                  <a:gd name="connsiteX76" fmla="*/ 2042216 w 2328549"/>
                  <a:gd name="connsiteY76" fmla="*/ 1876425 h 1990725"/>
                  <a:gd name="connsiteX77" fmla="*/ 2061266 w 2328549"/>
                  <a:gd name="connsiteY77" fmla="*/ 1933575 h 1990725"/>
                  <a:gd name="connsiteX78" fmla="*/ 2032691 w 2328549"/>
                  <a:gd name="connsiteY78" fmla="*/ 1962150 h 1990725"/>
                  <a:gd name="connsiteX79" fmla="*/ 2061266 w 2328549"/>
                  <a:gd name="connsiteY79" fmla="*/ 1990725 h 1990725"/>
                  <a:gd name="connsiteX80" fmla="*/ 2108891 w 2328549"/>
                  <a:gd name="connsiteY80" fmla="*/ 1924050 h 1990725"/>
                  <a:gd name="connsiteX81" fmla="*/ 2108891 w 2328549"/>
                  <a:gd name="connsiteY81" fmla="*/ 1857375 h 1990725"/>
                  <a:gd name="connsiteX82" fmla="*/ 2118416 w 2328549"/>
                  <a:gd name="connsiteY82" fmla="*/ 1800225 h 1990725"/>
                  <a:gd name="connsiteX83" fmla="*/ 2118416 w 2328549"/>
                  <a:gd name="connsiteY83" fmla="*/ 1752600 h 1990725"/>
                  <a:gd name="connsiteX84" fmla="*/ 2118416 w 2328549"/>
                  <a:gd name="connsiteY84" fmla="*/ 1685925 h 1990725"/>
                  <a:gd name="connsiteX85" fmla="*/ 2127941 w 2328549"/>
                  <a:gd name="connsiteY85" fmla="*/ 1628775 h 1990725"/>
                  <a:gd name="connsiteX86" fmla="*/ 2137466 w 2328549"/>
                  <a:gd name="connsiteY86" fmla="*/ 1562100 h 1990725"/>
                  <a:gd name="connsiteX87" fmla="*/ 2127941 w 2328549"/>
                  <a:gd name="connsiteY87" fmla="*/ 1504950 h 1990725"/>
                  <a:gd name="connsiteX88" fmla="*/ 2156516 w 2328549"/>
                  <a:gd name="connsiteY88" fmla="*/ 1457325 h 1990725"/>
                  <a:gd name="connsiteX89" fmla="*/ 2127941 w 2328549"/>
                  <a:gd name="connsiteY89" fmla="*/ 1419225 h 1990725"/>
                  <a:gd name="connsiteX90" fmla="*/ 2156516 w 2328549"/>
                  <a:gd name="connsiteY90" fmla="*/ 1352550 h 1990725"/>
                  <a:gd name="connsiteX91" fmla="*/ 2156516 w 2328549"/>
                  <a:gd name="connsiteY91" fmla="*/ 1285875 h 1990725"/>
                  <a:gd name="connsiteX92" fmla="*/ 2137466 w 2328549"/>
                  <a:gd name="connsiteY92" fmla="*/ 1238250 h 1990725"/>
                  <a:gd name="connsiteX93" fmla="*/ 2146991 w 2328549"/>
                  <a:gd name="connsiteY93" fmla="*/ 1181100 h 1990725"/>
                  <a:gd name="connsiteX94" fmla="*/ 2146991 w 2328549"/>
                  <a:gd name="connsiteY94" fmla="*/ 1152525 h 1990725"/>
                  <a:gd name="connsiteX95" fmla="*/ 2156516 w 2328549"/>
                  <a:gd name="connsiteY95" fmla="*/ 1085850 h 1990725"/>
                  <a:gd name="connsiteX96" fmla="*/ 2156516 w 2328549"/>
                  <a:gd name="connsiteY96" fmla="*/ 1047750 h 1990725"/>
                  <a:gd name="connsiteX97" fmla="*/ 2146991 w 2328549"/>
                  <a:gd name="connsiteY97" fmla="*/ 981075 h 1990725"/>
                  <a:gd name="connsiteX98" fmla="*/ 2156516 w 2328549"/>
                  <a:gd name="connsiteY98" fmla="*/ 933450 h 1990725"/>
                  <a:gd name="connsiteX99" fmla="*/ 2175566 w 2328549"/>
                  <a:gd name="connsiteY99" fmla="*/ 866775 h 1990725"/>
                  <a:gd name="connsiteX100" fmla="*/ 2194616 w 2328549"/>
                  <a:gd name="connsiteY100" fmla="*/ 819150 h 1990725"/>
                  <a:gd name="connsiteX101" fmla="*/ 2175566 w 2328549"/>
                  <a:gd name="connsiteY101" fmla="*/ 781050 h 1990725"/>
                  <a:gd name="connsiteX102" fmla="*/ 2194616 w 2328549"/>
                  <a:gd name="connsiteY102" fmla="*/ 733425 h 1990725"/>
                  <a:gd name="connsiteX103" fmla="*/ 2213666 w 2328549"/>
                  <a:gd name="connsiteY103" fmla="*/ 676275 h 1990725"/>
                  <a:gd name="connsiteX104" fmla="*/ 2261291 w 2328549"/>
                  <a:gd name="connsiteY104" fmla="*/ 666750 h 1990725"/>
                  <a:gd name="connsiteX105" fmla="*/ 2242241 w 2328549"/>
                  <a:gd name="connsiteY105" fmla="*/ 600075 h 1990725"/>
                  <a:gd name="connsiteX106" fmla="*/ 2261291 w 2328549"/>
                  <a:gd name="connsiteY106" fmla="*/ 533400 h 1990725"/>
                  <a:gd name="connsiteX107" fmla="*/ 2270816 w 2328549"/>
                  <a:gd name="connsiteY107" fmla="*/ 485775 h 1990725"/>
                  <a:gd name="connsiteX108" fmla="*/ 2270816 w 2328549"/>
                  <a:gd name="connsiteY108" fmla="*/ 428625 h 1990725"/>
                  <a:gd name="connsiteX109" fmla="*/ 2289866 w 2328549"/>
                  <a:gd name="connsiteY109" fmla="*/ 361950 h 1990725"/>
                  <a:gd name="connsiteX110" fmla="*/ 2280341 w 2328549"/>
                  <a:gd name="connsiteY110" fmla="*/ 314325 h 1990725"/>
                  <a:gd name="connsiteX111" fmla="*/ 2280341 w 2328549"/>
                  <a:gd name="connsiteY111" fmla="*/ 247650 h 1990725"/>
                  <a:gd name="connsiteX112" fmla="*/ 2289866 w 2328549"/>
                  <a:gd name="connsiteY112" fmla="*/ 190500 h 1990725"/>
                  <a:gd name="connsiteX113" fmla="*/ 2318441 w 2328549"/>
                  <a:gd name="connsiteY113" fmla="*/ 142875 h 1990725"/>
                  <a:gd name="connsiteX114" fmla="*/ 2299391 w 2328549"/>
                  <a:gd name="connsiteY114" fmla="*/ 95250 h 1990725"/>
                  <a:gd name="connsiteX115" fmla="*/ 2327966 w 2328549"/>
                  <a:gd name="connsiteY115" fmla="*/ 57150 h 1990725"/>
                  <a:gd name="connsiteX116" fmla="*/ 2318441 w 2328549"/>
                  <a:gd name="connsiteY116" fmla="*/ 0 h 1990725"/>
                  <a:gd name="connsiteX0" fmla="*/ 114300 w 2328549"/>
                  <a:gd name="connsiteY0" fmla="*/ 276225 h 1990725"/>
                  <a:gd name="connsiteX1" fmla="*/ 0 w 2328549"/>
                  <a:gd name="connsiteY1" fmla="*/ 333375 h 1990725"/>
                  <a:gd name="connsiteX2" fmla="*/ 851591 w 2328549"/>
                  <a:gd name="connsiteY2" fmla="*/ 28575 h 1990725"/>
                  <a:gd name="connsiteX3" fmla="*/ 918266 w 2328549"/>
                  <a:gd name="connsiteY3" fmla="*/ 9525 h 1990725"/>
                  <a:gd name="connsiteX4" fmla="*/ 1032566 w 2328549"/>
                  <a:gd name="connsiteY4" fmla="*/ 19050 h 1990725"/>
                  <a:gd name="connsiteX5" fmla="*/ 1051616 w 2328549"/>
                  <a:gd name="connsiteY5" fmla="*/ 47625 h 1990725"/>
                  <a:gd name="connsiteX6" fmla="*/ 1061141 w 2328549"/>
                  <a:gd name="connsiteY6" fmla="*/ 95250 h 1990725"/>
                  <a:gd name="connsiteX7" fmla="*/ 1070666 w 2328549"/>
                  <a:gd name="connsiteY7" fmla="*/ 333375 h 1990725"/>
                  <a:gd name="connsiteX8" fmla="*/ 1099241 w 2328549"/>
                  <a:gd name="connsiteY8" fmla="*/ 495300 h 1990725"/>
                  <a:gd name="connsiteX9" fmla="*/ 1108766 w 2328549"/>
                  <a:gd name="connsiteY9" fmla="*/ 523875 h 1990725"/>
                  <a:gd name="connsiteX10" fmla="*/ 1127816 w 2328549"/>
                  <a:gd name="connsiteY10" fmla="*/ 600075 h 1990725"/>
                  <a:gd name="connsiteX11" fmla="*/ 1118291 w 2328549"/>
                  <a:gd name="connsiteY11" fmla="*/ 647700 h 1990725"/>
                  <a:gd name="connsiteX12" fmla="*/ 1127816 w 2328549"/>
                  <a:gd name="connsiteY12" fmla="*/ 666750 h 1990725"/>
                  <a:gd name="connsiteX13" fmla="*/ 1156391 w 2328549"/>
                  <a:gd name="connsiteY13" fmla="*/ 695325 h 1990725"/>
                  <a:gd name="connsiteX14" fmla="*/ 1175443 w 2328549"/>
                  <a:gd name="connsiteY14" fmla="*/ 762000 h 1990725"/>
                  <a:gd name="connsiteX15" fmla="*/ 1175441 w 2328549"/>
                  <a:gd name="connsiteY15" fmla="*/ 819150 h 1990725"/>
                  <a:gd name="connsiteX16" fmla="*/ 1184966 w 2328549"/>
                  <a:gd name="connsiteY16" fmla="*/ 876300 h 1990725"/>
                  <a:gd name="connsiteX17" fmla="*/ 1194491 w 2328549"/>
                  <a:gd name="connsiteY17" fmla="*/ 904875 h 1990725"/>
                  <a:gd name="connsiteX18" fmla="*/ 1184966 w 2328549"/>
                  <a:gd name="connsiteY18" fmla="*/ 952500 h 1990725"/>
                  <a:gd name="connsiteX19" fmla="*/ 1204016 w 2328549"/>
                  <a:gd name="connsiteY19" fmla="*/ 1000125 h 1990725"/>
                  <a:gd name="connsiteX20" fmla="*/ 1204016 w 2328549"/>
                  <a:gd name="connsiteY20" fmla="*/ 1028700 h 1990725"/>
                  <a:gd name="connsiteX21" fmla="*/ 1213541 w 2328549"/>
                  <a:gd name="connsiteY21" fmla="*/ 1076325 h 1990725"/>
                  <a:gd name="connsiteX22" fmla="*/ 1213541 w 2328549"/>
                  <a:gd name="connsiteY22" fmla="*/ 1123950 h 1990725"/>
                  <a:gd name="connsiteX23" fmla="*/ 1223066 w 2328549"/>
                  <a:gd name="connsiteY23" fmla="*/ 1162050 h 1990725"/>
                  <a:gd name="connsiteX24" fmla="*/ 1213541 w 2328549"/>
                  <a:gd name="connsiteY24" fmla="*/ 1181100 h 1990725"/>
                  <a:gd name="connsiteX25" fmla="*/ 1232591 w 2328549"/>
                  <a:gd name="connsiteY25" fmla="*/ 1219200 h 1990725"/>
                  <a:gd name="connsiteX26" fmla="*/ 1232591 w 2328549"/>
                  <a:gd name="connsiteY26" fmla="*/ 1266825 h 1990725"/>
                  <a:gd name="connsiteX27" fmla="*/ 1251641 w 2328549"/>
                  <a:gd name="connsiteY27" fmla="*/ 1314450 h 1990725"/>
                  <a:gd name="connsiteX28" fmla="*/ 1251641 w 2328549"/>
                  <a:gd name="connsiteY28" fmla="*/ 1362075 h 1990725"/>
                  <a:gd name="connsiteX29" fmla="*/ 1289741 w 2328549"/>
                  <a:gd name="connsiteY29" fmla="*/ 1400175 h 1990725"/>
                  <a:gd name="connsiteX30" fmla="*/ 1318316 w 2328549"/>
                  <a:gd name="connsiteY30" fmla="*/ 1362075 h 1990725"/>
                  <a:gd name="connsiteX31" fmla="*/ 1327841 w 2328549"/>
                  <a:gd name="connsiteY31" fmla="*/ 1314450 h 1990725"/>
                  <a:gd name="connsiteX32" fmla="*/ 1346891 w 2328549"/>
                  <a:gd name="connsiteY32" fmla="*/ 1257300 h 1990725"/>
                  <a:gd name="connsiteX33" fmla="*/ 1346891 w 2328549"/>
                  <a:gd name="connsiteY33" fmla="*/ 1219200 h 1990725"/>
                  <a:gd name="connsiteX34" fmla="*/ 1365941 w 2328549"/>
                  <a:gd name="connsiteY34" fmla="*/ 1152525 h 1990725"/>
                  <a:gd name="connsiteX35" fmla="*/ 1356416 w 2328549"/>
                  <a:gd name="connsiteY35" fmla="*/ 1085850 h 1990725"/>
                  <a:gd name="connsiteX36" fmla="*/ 1365941 w 2328549"/>
                  <a:gd name="connsiteY36" fmla="*/ 1057275 h 1990725"/>
                  <a:gd name="connsiteX37" fmla="*/ 1384991 w 2328549"/>
                  <a:gd name="connsiteY37" fmla="*/ 990600 h 1990725"/>
                  <a:gd name="connsiteX38" fmla="*/ 1394516 w 2328549"/>
                  <a:gd name="connsiteY38" fmla="*/ 942975 h 1990725"/>
                  <a:gd name="connsiteX39" fmla="*/ 1404041 w 2328549"/>
                  <a:gd name="connsiteY39" fmla="*/ 895350 h 1990725"/>
                  <a:gd name="connsiteX40" fmla="*/ 1423091 w 2328549"/>
                  <a:gd name="connsiteY40" fmla="*/ 847725 h 1990725"/>
                  <a:gd name="connsiteX41" fmla="*/ 1470716 w 2328549"/>
                  <a:gd name="connsiteY41" fmla="*/ 904875 h 1990725"/>
                  <a:gd name="connsiteX42" fmla="*/ 1470716 w 2328549"/>
                  <a:gd name="connsiteY42" fmla="*/ 952500 h 1990725"/>
                  <a:gd name="connsiteX43" fmla="*/ 1489766 w 2328549"/>
                  <a:gd name="connsiteY43" fmla="*/ 1009650 h 1990725"/>
                  <a:gd name="connsiteX44" fmla="*/ 1594541 w 2328549"/>
                  <a:gd name="connsiteY44" fmla="*/ 1047750 h 1990725"/>
                  <a:gd name="connsiteX45" fmla="*/ 1556441 w 2328549"/>
                  <a:gd name="connsiteY45" fmla="*/ 1019175 h 1990725"/>
                  <a:gd name="connsiteX46" fmla="*/ 1604066 w 2328549"/>
                  <a:gd name="connsiteY46" fmla="*/ 1000125 h 1990725"/>
                  <a:gd name="connsiteX47" fmla="*/ 1632641 w 2328549"/>
                  <a:gd name="connsiteY47" fmla="*/ 942975 h 1990725"/>
                  <a:gd name="connsiteX48" fmla="*/ 1661216 w 2328549"/>
                  <a:gd name="connsiteY48" fmla="*/ 885825 h 1990725"/>
                  <a:gd name="connsiteX49" fmla="*/ 1642166 w 2328549"/>
                  <a:gd name="connsiteY49" fmla="*/ 819150 h 1990725"/>
                  <a:gd name="connsiteX50" fmla="*/ 1689791 w 2328549"/>
                  <a:gd name="connsiteY50" fmla="*/ 762000 h 1990725"/>
                  <a:gd name="connsiteX51" fmla="*/ 1746941 w 2328549"/>
                  <a:gd name="connsiteY51" fmla="*/ 762000 h 1990725"/>
                  <a:gd name="connsiteX52" fmla="*/ 1804091 w 2328549"/>
                  <a:gd name="connsiteY52" fmla="*/ 762000 h 1990725"/>
                  <a:gd name="connsiteX53" fmla="*/ 1851716 w 2328549"/>
                  <a:gd name="connsiteY53" fmla="*/ 809625 h 1990725"/>
                  <a:gd name="connsiteX54" fmla="*/ 1870766 w 2328549"/>
                  <a:gd name="connsiteY54" fmla="*/ 857250 h 1990725"/>
                  <a:gd name="connsiteX55" fmla="*/ 1889816 w 2328549"/>
                  <a:gd name="connsiteY55" fmla="*/ 914400 h 1990725"/>
                  <a:gd name="connsiteX56" fmla="*/ 1908866 w 2328549"/>
                  <a:gd name="connsiteY56" fmla="*/ 971550 h 1990725"/>
                  <a:gd name="connsiteX57" fmla="*/ 1927916 w 2328549"/>
                  <a:gd name="connsiteY57" fmla="*/ 1028700 h 1990725"/>
                  <a:gd name="connsiteX58" fmla="*/ 1918391 w 2328549"/>
                  <a:gd name="connsiteY58" fmla="*/ 1057275 h 1990725"/>
                  <a:gd name="connsiteX59" fmla="*/ 1946966 w 2328549"/>
                  <a:gd name="connsiteY59" fmla="*/ 1114425 h 1990725"/>
                  <a:gd name="connsiteX60" fmla="*/ 1946966 w 2328549"/>
                  <a:gd name="connsiteY60" fmla="*/ 1162050 h 1990725"/>
                  <a:gd name="connsiteX61" fmla="*/ 1946966 w 2328549"/>
                  <a:gd name="connsiteY61" fmla="*/ 1209675 h 1990725"/>
                  <a:gd name="connsiteX62" fmla="*/ 1927916 w 2328549"/>
                  <a:gd name="connsiteY62" fmla="*/ 1238250 h 1990725"/>
                  <a:gd name="connsiteX63" fmla="*/ 1937441 w 2328549"/>
                  <a:gd name="connsiteY63" fmla="*/ 1276350 h 1990725"/>
                  <a:gd name="connsiteX64" fmla="*/ 1946966 w 2328549"/>
                  <a:gd name="connsiteY64" fmla="*/ 1333500 h 1990725"/>
                  <a:gd name="connsiteX65" fmla="*/ 1966016 w 2328549"/>
                  <a:gd name="connsiteY65" fmla="*/ 1390650 h 1990725"/>
                  <a:gd name="connsiteX66" fmla="*/ 1966016 w 2328549"/>
                  <a:gd name="connsiteY66" fmla="*/ 1447800 h 1990725"/>
                  <a:gd name="connsiteX67" fmla="*/ 1985066 w 2328549"/>
                  <a:gd name="connsiteY67" fmla="*/ 1504950 h 1990725"/>
                  <a:gd name="connsiteX68" fmla="*/ 2004116 w 2328549"/>
                  <a:gd name="connsiteY68" fmla="*/ 1562100 h 1990725"/>
                  <a:gd name="connsiteX69" fmla="*/ 2013641 w 2328549"/>
                  <a:gd name="connsiteY69" fmla="*/ 1590675 h 1990725"/>
                  <a:gd name="connsiteX70" fmla="*/ 2013641 w 2328549"/>
                  <a:gd name="connsiteY70" fmla="*/ 1638300 h 1990725"/>
                  <a:gd name="connsiteX71" fmla="*/ 2032691 w 2328549"/>
                  <a:gd name="connsiteY71" fmla="*/ 1685925 h 1990725"/>
                  <a:gd name="connsiteX72" fmla="*/ 2032691 w 2328549"/>
                  <a:gd name="connsiteY72" fmla="*/ 1743075 h 1990725"/>
                  <a:gd name="connsiteX73" fmla="*/ 2042216 w 2328549"/>
                  <a:gd name="connsiteY73" fmla="*/ 1800225 h 1990725"/>
                  <a:gd name="connsiteX74" fmla="*/ 2032691 w 2328549"/>
                  <a:gd name="connsiteY74" fmla="*/ 1838325 h 1990725"/>
                  <a:gd name="connsiteX75" fmla="*/ 2042216 w 2328549"/>
                  <a:gd name="connsiteY75" fmla="*/ 1876425 h 1990725"/>
                  <a:gd name="connsiteX76" fmla="*/ 2061266 w 2328549"/>
                  <a:gd name="connsiteY76" fmla="*/ 1933575 h 1990725"/>
                  <a:gd name="connsiteX77" fmla="*/ 2032691 w 2328549"/>
                  <a:gd name="connsiteY77" fmla="*/ 1962150 h 1990725"/>
                  <a:gd name="connsiteX78" fmla="*/ 2061266 w 2328549"/>
                  <a:gd name="connsiteY78" fmla="*/ 1990725 h 1990725"/>
                  <a:gd name="connsiteX79" fmla="*/ 2108891 w 2328549"/>
                  <a:gd name="connsiteY79" fmla="*/ 1924050 h 1990725"/>
                  <a:gd name="connsiteX80" fmla="*/ 2108891 w 2328549"/>
                  <a:gd name="connsiteY80" fmla="*/ 1857375 h 1990725"/>
                  <a:gd name="connsiteX81" fmla="*/ 2118416 w 2328549"/>
                  <a:gd name="connsiteY81" fmla="*/ 1800225 h 1990725"/>
                  <a:gd name="connsiteX82" fmla="*/ 2118416 w 2328549"/>
                  <a:gd name="connsiteY82" fmla="*/ 1752600 h 1990725"/>
                  <a:gd name="connsiteX83" fmla="*/ 2118416 w 2328549"/>
                  <a:gd name="connsiteY83" fmla="*/ 1685925 h 1990725"/>
                  <a:gd name="connsiteX84" fmla="*/ 2127941 w 2328549"/>
                  <a:gd name="connsiteY84" fmla="*/ 1628775 h 1990725"/>
                  <a:gd name="connsiteX85" fmla="*/ 2137466 w 2328549"/>
                  <a:gd name="connsiteY85" fmla="*/ 1562100 h 1990725"/>
                  <a:gd name="connsiteX86" fmla="*/ 2127941 w 2328549"/>
                  <a:gd name="connsiteY86" fmla="*/ 1504950 h 1990725"/>
                  <a:gd name="connsiteX87" fmla="*/ 2156516 w 2328549"/>
                  <a:gd name="connsiteY87" fmla="*/ 1457325 h 1990725"/>
                  <a:gd name="connsiteX88" fmla="*/ 2127941 w 2328549"/>
                  <a:gd name="connsiteY88" fmla="*/ 1419225 h 1990725"/>
                  <a:gd name="connsiteX89" fmla="*/ 2156516 w 2328549"/>
                  <a:gd name="connsiteY89" fmla="*/ 1352550 h 1990725"/>
                  <a:gd name="connsiteX90" fmla="*/ 2156516 w 2328549"/>
                  <a:gd name="connsiteY90" fmla="*/ 1285875 h 1990725"/>
                  <a:gd name="connsiteX91" fmla="*/ 2137466 w 2328549"/>
                  <a:gd name="connsiteY91" fmla="*/ 1238250 h 1990725"/>
                  <a:gd name="connsiteX92" fmla="*/ 2146991 w 2328549"/>
                  <a:gd name="connsiteY92" fmla="*/ 1181100 h 1990725"/>
                  <a:gd name="connsiteX93" fmla="*/ 2146991 w 2328549"/>
                  <a:gd name="connsiteY93" fmla="*/ 1152525 h 1990725"/>
                  <a:gd name="connsiteX94" fmla="*/ 2156516 w 2328549"/>
                  <a:gd name="connsiteY94" fmla="*/ 1085850 h 1990725"/>
                  <a:gd name="connsiteX95" fmla="*/ 2156516 w 2328549"/>
                  <a:gd name="connsiteY95" fmla="*/ 1047750 h 1990725"/>
                  <a:gd name="connsiteX96" fmla="*/ 2146991 w 2328549"/>
                  <a:gd name="connsiteY96" fmla="*/ 981075 h 1990725"/>
                  <a:gd name="connsiteX97" fmla="*/ 2156516 w 2328549"/>
                  <a:gd name="connsiteY97" fmla="*/ 933450 h 1990725"/>
                  <a:gd name="connsiteX98" fmla="*/ 2175566 w 2328549"/>
                  <a:gd name="connsiteY98" fmla="*/ 866775 h 1990725"/>
                  <a:gd name="connsiteX99" fmla="*/ 2194616 w 2328549"/>
                  <a:gd name="connsiteY99" fmla="*/ 819150 h 1990725"/>
                  <a:gd name="connsiteX100" fmla="*/ 2175566 w 2328549"/>
                  <a:gd name="connsiteY100" fmla="*/ 781050 h 1990725"/>
                  <a:gd name="connsiteX101" fmla="*/ 2194616 w 2328549"/>
                  <a:gd name="connsiteY101" fmla="*/ 733425 h 1990725"/>
                  <a:gd name="connsiteX102" fmla="*/ 2213666 w 2328549"/>
                  <a:gd name="connsiteY102" fmla="*/ 676275 h 1990725"/>
                  <a:gd name="connsiteX103" fmla="*/ 2261291 w 2328549"/>
                  <a:gd name="connsiteY103" fmla="*/ 666750 h 1990725"/>
                  <a:gd name="connsiteX104" fmla="*/ 2242241 w 2328549"/>
                  <a:gd name="connsiteY104" fmla="*/ 600075 h 1990725"/>
                  <a:gd name="connsiteX105" fmla="*/ 2261291 w 2328549"/>
                  <a:gd name="connsiteY105" fmla="*/ 533400 h 1990725"/>
                  <a:gd name="connsiteX106" fmla="*/ 2270816 w 2328549"/>
                  <a:gd name="connsiteY106" fmla="*/ 485775 h 1990725"/>
                  <a:gd name="connsiteX107" fmla="*/ 2270816 w 2328549"/>
                  <a:gd name="connsiteY107" fmla="*/ 428625 h 1990725"/>
                  <a:gd name="connsiteX108" fmla="*/ 2289866 w 2328549"/>
                  <a:gd name="connsiteY108" fmla="*/ 361950 h 1990725"/>
                  <a:gd name="connsiteX109" fmla="*/ 2280341 w 2328549"/>
                  <a:gd name="connsiteY109" fmla="*/ 314325 h 1990725"/>
                  <a:gd name="connsiteX110" fmla="*/ 2280341 w 2328549"/>
                  <a:gd name="connsiteY110" fmla="*/ 247650 h 1990725"/>
                  <a:gd name="connsiteX111" fmla="*/ 2289866 w 2328549"/>
                  <a:gd name="connsiteY111" fmla="*/ 190500 h 1990725"/>
                  <a:gd name="connsiteX112" fmla="*/ 2318441 w 2328549"/>
                  <a:gd name="connsiteY112" fmla="*/ 142875 h 1990725"/>
                  <a:gd name="connsiteX113" fmla="*/ 2299391 w 2328549"/>
                  <a:gd name="connsiteY113" fmla="*/ 95250 h 1990725"/>
                  <a:gd name="connsiteX114" fmla="*/ 2327966 w 2328549"/>
                  <a:gd name="connsiteY114" fmla="*/ 57150 h 1990725"/>
                  <a:gd name="connsiteX115" fmla="*/ 2318441 w 2328549"/>
                  <a:gd name="connsiteY115" fmla="*/ 0 h 1990725"/>
                  <a:gd name="connsiteX0" fmla="*/ 0 w 2328549"/>
                  <a:gd name="connsiteY0" fmla="*/ 333375 h 1990725"/>
                  <a:gd name="connsiteX1" fmla="*/ 851591 w 2328549"/>
                  <a:gd name="connsiteY1" fmla="*/ 28575 h 1990725"/>
                  <a:gd name="connsiteX2" fmla="*/ 918266 w 2328549"/>
                  <a:gd name="connsiteY2" fmla="*/ 9525 h 1990725"/>
                  <a:gd name="connsiteX3" fmla="*/ 1032566 w 2328549"/>
                  <a:gd name="connsiteY3" fmla="*/ 19050 h 1990725"/>
                  <a:gd name="connsiteX4" fmla="*/ 1051616 w 2328549"/>
                  <a:gd name="connsiteY4" fmla="*/ 47625 h 1990725"/>
                  <a:gd name="connsiteX5" fmla="*/ 1061141 w 2328549"/>
                  <a:gd name="connsiteY5" fmla="*/ 95250 h 1990725"/>
                  <a:gd name="connsiteX6" fmla="*/ 1070666 w 2328549"/>
                  <a:gd name="connsiteY6" fmla="*/ 333375 h 1990725"/>
                  <a:gd name="connsiteX7" fmla="*/ 1099241 w 2328549"/>
                  <a:gd name="connsiteY7" fmla="*/ 495300 h 1990725"/>
                  <a:gd name="connsiteX8" fmla="*/ 1108766 w 2328549"/>
                  <a:gd name="connsiteY8" fmla="*/ 523875 h 1990725"/>
                  <a:gd name="connsiteX9" fmla="*/ 1127816 w 2328549"/>
                  <a:gd name="connsiteY9" fmla="*/ 600075 h 1990725"/>
                  <a:gd name="connsiteX10" fmla="*/ 1118291 w 2328549"/>
                  <a:gd name="connsiteY10" fmla="*/ 647700 h 1990725"/>
                  <a:gd name="connsiteX11" fmla="*/ 1127816 w 2328549"/>
                  <a:gd name="connsiteY11" fmla="*/ 666750 h 1990725"/>
                  <a:gd name="connsiteX12" fmla="*/ 1156391 w 2328549"/>
                  <a:gd name="connsiteY12" fmla="*/ 695325 h 1990725"/>
                  <a:gd name="connsiteX13" fmla="*/ 1175443 w 2328549"/>
                  <a:gd name="connsiteY13" fmla="*/ 762000 h 1990725"/>
                  <a:gd name="connsiteX14" fmla="*/ 1175441 w 2328549"/>
                  <a:gd name="connsiteY14" fmla="*/ 819150 h 1990725"/>
                  <a:gd name="connsiteX15" fmla="*/ 1184966 w 2328549"/>
                  <a:gd name="connsiteY15" fmla="*/ 876300 h 1990725"/>
                  <a:gd name="connsiteX16" fmla="*/ 1194491 w 2328549"/>
                  <a:gd name="connsiteY16" fmla="*/ 904875 h 1990725"/>
                  <a:gd name="connsiteX17" fmla="*/ 1184966 w 2328549"/>
                  <a:gd name="connsiteY17" fmla="*/ 952500 h 1990725"/>
                  <a:gd name="connsiteX18" fmla="*/ 1204016 w 2328549"/>
                  <a:gd name="connsiteY18" fmla="*/ 1000125 h 1990725"/>
                  <a:gd name="connsiteX19" fmla="*/ 1204016 w 2328549"/>
                  <a:gd name="connsiteY19" fmla="*/ 1028700 h 1990725"/>
                  <a:gd name="connsiteX20" fmla="*/ 1213541 w 2328549"/>
                  <a:gd name="connsiteY20" fmla="*/ 1076325 h 1990725"/>
                  <a:gd name="connsiteX21" fmla="*/ 1213541 w 2328549"/>
                  <a:gd name="connsiteY21" fmla="*/ 1123950 h 1990725"/>
                  <a:gd name="connsiteX22" fmla="*/ 1223066 w 2328549"/>
                  <a:gd name="connsiteY22" fmla="*/ 1162050 h 1990725"/>
                  <a:gd name="connsiteX23" fmla="*/ 1213541 w 2328549"/>
                  <a:gd name="connsiteY23" fmla="*/ 1181100 h 1990725"/>
                  <a:gd name="connsiteX24" fmla="*/ 1232591 w 2328549"/>
                  <a:gd name="connsiteY24" fmla="*/ 1219200 h 1990725"/>
                  <a:gd name="connsiteX25" fmla="*/ 1232591 w 2328549"/>
                  <a:gd name="connsiteY25" fmla="*/ 1266825 h 1990725"/>
                  <a:gd name="connsiteX26" fmla="*/ 1251641 w 2328549"/>
                  <a:gd name="connsiteY26" fmla="*/ 1314450 h 1990725"/>
                  <a:gd name="connsiteX27" fmla="*/ 1251641 w 2328549"/>
                  <a:gd name="connsiteY27" fmla="*/ 1362075 h 1990725"/>
                  <a:gd name="connsiteX28" fmla="*/ 1289741 w 2328549"/>
                  <a:gd name="connsiteY28" fmla="*/ 1400175 h 1990725"/>
                  <a:gd name="connsiteX29" fmla="*/ 1318316 w 2328549"/>
                  <a:gd name="connsiteY29" fmla="*/ 1362075 h 1990725"/>
                  <a:gd name="connsiteX30" fmla="*/ 1327841 w 2328549"/>
                  <a:gd name="connsiteY30" fmla="*/ 1314450 h 1990725"/>
                  <a:gd name="connsiteX31" fmla="*/ 1346891 w 2328549"/>
                  <a:gd name="connsiteY31" fmla="*/ 1257300 h 1990725"/>
                  <a:gd name="connsiteX32" fmla="*/ 1346891 w 2328549"/>
                  <a:gd name="connsiteY32" fmla="*/ 1219200 h 1990725"/>
                  <a:gd name="connsiteX33" fmla="*/ 1365941 w 2328549"/>
                  <a:gd name="connsiteY33" fmla="*/ 1152525 h 1990725"/>
                  <a:gd name="connsiteX34" fmla="*/ 1356416 w 2328549"/>
                  <a:gd name="connsiteY34" fmla="*/ 1085850 h 1990725"/>
                  <a:gd name="connsiteX35" fmla="*/ 1365941 w 2328549"/>
                  <a:gd name="connsiteY35" fmla="*/ 1057275 h 1990725"/>
                  <a:gd name="connsiteX36" fmla="*/ 1384991 w 2328549"/>
                  <a:gd name="connsiteY36" fmla="*/ 990600 h 1990725"/>
                  <a:gd name="connsiteX37" fmla="*/ 1394516 w 2328549"/>
                  <a:gd name="connsiteY37" fmla="*/ 942975 h 1990725"/>
                  <a:gd name="connsiteX38" fmla="*/ 1404041 w 2328549"/>
                  <a:gd name="connsiteY38" fmla="*/ 895350 h 1990725"/>
                  <a:gd name="connsiteX39" fmla="*/ 1423091 w 2328549"/>
                  <a:gd name="connsiteY39" fmla="*/ 847725 h 1990725"/>
                  <a:gd name="connsiteX40" fmla="*/ 1470716 w 2328549"/>
                  <a:gd name="connsiteY40" fmla="*/ 904875 h 1990725"/>
                  <a:gd name="connsiteX41" fmla="*/ 1470716 w 2328549"/>
                  <a:gd name="connsiteY41" fmla="*/ 952500 h 1990725"/>
                  <a:gd name="connsiteX42" fmla="*/ 1489766 w 2328549"/>
                  <a:gd name="connsiteY42" fmla="*/ 1009650 h 1990725"/>
                  <a:gd name="connsiteX43" fmla="*/ 1594541 w 2328549"/>
                  <a:gd name="connsiteY43" fmla="*/ 1047750 h 1990725"/>
                  <a:gd name="connsiteX44" fmla="*/ 1556441 w 2328549"/>
                  <a:gd name="connsiteY44" fmla="*/ 1019175 h 1990725"/>
                  <a:gd name="connsiteX45" fmla="*/ 1604066 w 2328549"/>
                  <a:gd name="connsiteY45" fmla="*/ 1000125 h 1990725"/>
                  <a:gd name="connsiteX46" fmla="*/ 1632641 w 2328549"/>
                  <a:gd name="connsiteY46" fmla="*/ 942975 h 1990725"/>
                  <a:gd name="connsiteX47" fmla="*/ 1661216 w 2328549"/>
                  <a:gd name="connsiteY47" fmla="*/ 885825 h 1990725"/>
                  <a:gd name="connsiteX48" fmla="*/ 1642166 w 2328549"/>
                  <a:gd name="connsiteY48" fmla="*/ 819150 h 1990725"/>
                  <a:gd name="connsiteX49" fmla="*/ 1689791 w 2328549"/>
                  <a:gd name="connsiteY49" fmla="*/ 762000 h 1990725"/>
                  <a:gd name="connsiteX50" fmla="*/ 1746941 w 2328549"/>
                  <a:gd name="connsiteY50" fmla="*/ 762000 h 1990725"/>
                  <a:gd name="connsiteX51" fmla="*/ 1804091 w 2328549"/>
                  <a:gd name="connsiteY51" fmla="*/ 762000 h 1990725"/>
                  <a:gd name="connsiteX52" fmla="*/ 1851716 w 2328549"/>
                  <a:gd name="connsiteY52" fmla="*/ 809625 h 1990725"/>
                  <a:gd name="connsiteX53" fmla="*/ 1870766 w 2328549"/>
                  <a:gd name="connsiteY53" fmla="*/ 857250 h 1990725"/>
                  <a:gd name="connsiteX54" fmla="*/ 1889816 w 2328549"/>
                  <a:gd name="connsiteY54" fmla="*/ 914400 h 1990725"/>
                  <a:gd name="connsiteX55" fmla="*/ 1908866 w 2328549"/>
                  <a:gd name="connsiteY55" fmla="*/ 971550 h 1990725"/>
                  <a:gd name="connsiteX56" fmla="*/ 1927916 w 2328549"/>
                  <a:gd name="connsiteY56" fmla="*/ 1028700 h 1990725"/>
                  <a:gd name="connsiteX57" fmla="*/ 1918391 w 2328549"/>
                  <a:gd name="connsiteY57" fmla="*/ 1057275 h 1990725"/>
                  <a:gd name="connsiteX58" fmla="*/ 1946966 w 2328549"/>
                  <a:gd name="connsiteY58" fmla="*/ 1114425 h 1990725"/>
                  <a:gd name="connsiteX59" fmla="*/ 1946966 w 2328549"/>
                  <a:gd name="connsiteY59" fmla="*/ 1162050 h 1990725"/>
                  <a:gd name="connsiteX60" fmla="*/ 1946966 w 2328549"/>
                  <a:gd name="connsiteY60" fmla="*/ 1209675 h 1990725"/>
                  <a:gd name="connsiteX61" fmla="*/ 1927916 w 2328549"/>
                  <a:gd name="connsiteY61" fmla="*/ 1238250 h 1990725"/>
                  <a:gd name="connsiteX62" fmla="*/ 1937441 w 2328549"/>
                  <a:gd name="connsiteY62" fmla="*/ 1276350 h 1990725"/>
                  <a:gd name="connsiteX63" fmla="*/ 1946966 w 2328549"/>
                  <a:gd name="connsiteY63" fmla="*/ 1333500 h 1990725"/>
                  <a:gd name="connsiteX64" fmla="*/ 1966016 w 2328549"/>
                  <a:gd name="connsiteY64" fmla="*/ 1390650 h 1990725"/>
                  <a:gd name="connsiteX65" fmla="*/ 1966016 w 2328549"/>
                  <a:gd name="connsiteY65" fmla="*/ 1447800 h 1990725"/>
                  <a:gd name="connsiteX66" fmla="*/ 1985066 w 2328549"/>
                  <a:gd name="connsiteY66" fmla="*/ 1504950 h 1990725"/>
                  <a:gd name="connsiteX67" fmla="*/ 2004116 w 2328549"/>
                  <a:gd name="connsiteY67" fmla="*/ 1562100 h 1990725"/>
                  <a:gd name="connsiteX68" fmla="*/ 2013641 w 2328549"/>
                  <a:gd name="connsiteY68" fmla="*/ 1590675 h 1990725"/>
                  <a:gd name="connsiteX69" fmla="*/ 2013641 w 2328549"/>
                  <a:gd name="connsiteY69" fmla="*/ 1638300 h 1990725"/>
                  <a:gd name="connsiteX70" fmla="*/ 2032691 w 2328549"/>
                  <a:gd name="connsiteY70" fmla="*/ 1685925 h 1990725"/>
                  <a:gd name="connsiteX71" fmla="*/ 2032691 w 2328549"/>
                  <a:gd name="connsiteY71" fmla="*/ 1743075 h 1990725"/>
                  <a:gd name="connsiteX72" fmla="*/ 2042216 w 2328549"/>
                  <a:gd name="connsiteY72" fmla="*/ 1800225 h 1990725"/>
                  <a:gd name="connsiteX73" fmla="*/ 2032691 w 2328549"/>
                  <a:gd name="connsiteY73" fmla="*/ 1838325 h 1990725"/>
                  <a:gd name="connsiteX74" fmla="*/ 2042216 w 2328549"/>
                  <a:gd name="connsiteY74" fmla="*/ 1876425 h 1990725"/>
                  <a:gd name="connsiteX75" fmla="*/ 2061266 w 2328549"/>
                  <a:gd name="connsiteY75" fmla="*/ 1933575 h 1990725"/>
                  <a:gd name="connsiteX76" fmla="*/ 2032691 w 2328549"/>
                  <a:gd name="connsiteY76" fmla="*/ 1962150 h 1990725"/>
                  <a:gd name="connsiteX77" fmla="*/ 2061266 w 2328549"/>
                  <a:gd name="connsiteY77" fmla="*/ 1990725 h 1990725"/>
                  <a:gd name="connsiteX78" fmla="*/ 2108891 w 2328549"/>
                  <a:gd name="connsiteY78" fmla="*/ 1924050 h 1990725"/>
                  <a:gd name="connsiteX79" fmla="*/ 2108891 w 2328549"/>
                  <a:gd name="connsiteY79" fmla="*/ 1857375 h 1990725"/>
                  <a:gd name="connsiteX80" fmla="*/ 2118416 w 2328549"/>
                  <a:gd name="connsiteY80" fmla="*/ 1800225 h 1990725"/>
                  <a:gd name="connsiteX81" fmla="*/ 2118416 w 2328549"/>
                  <a:gd name="connsiteY81" fmla="*/ 1752600 h 1990725"/>
                  <a:gd name="connsiteX82" fmla="*/ 2118416 w 2328549"/>
                  <a:gd name="connsiteY82" fmla="*/ 1685925 h 1990725"/>
                  <a:gd name="connsiteX83" fmla="*/ 2127941 w 2328549"/>
                  <a:gd name="connsiteY83" fmla="*/ 1628775 h 1990725"/>
                  <a:gd name="connsiteX84" fmla="*/ 2137466 w 2328549"/>
                  <a:gd name="connsiteY84" fmla="*/ 1562100 h 1990725"/>
                  <a:gd name="connsiteX85" fmla="*/ 2127941 w 2328549"/>
                  <a:gd name="connsiteY85" fmla="*/ 1504950 h 1990725"/>
                  <a:gd name="connsiteX86" fmla="*/ 2156516 w 2328549"/>
                  <a:gd name="connsiteY86" fmla="*/ 1457325 h 1990725"/>
                  <a:gd name="connsiteX87" fmla="*/ 2127941 w 2328549"/>
                  <a:gd name="connsiteY87" fmla="*/ 1419225 h 1990725"/>
                  <a:gd name="connsiteX88" fmla="*/ 2156516 w 2328549"/>
                  <a:gd name="connsiteY88" fmla="*/ 1352550 h 1990725"/>
                  <a:gd name="connsiteX89" fmla="*/ 2156516 w 2328549"/>
                  <a:gd name="connsiteY89" fmla="*/ 1285875 h 1990725"/>
                  <a:gd name="connsiteX90" fmla="*/ 2137466 w 2328549"/>
                  <a:gd name="connsiteY90" fmla="*/ 1238250 h 1990725"/>
                  <a:gd name="connsiteX91" fmla="*/ 2146991 w 2328549"/>
                  <a:gd name="connsiteY91" fmla="*/ 1181100 h 1990725"/>
                  <a:gd name="connsiteX92" fmla="*/ 2146991 w 2328549"/>
                  <a:gd name="connsiteY92" fmla="*/ 1152525 h 1990725"/>
                  <a:gd name="connsiteX93" fmla="*/ 2156516 w 2328549"/>
                  <a:gd name="connsiteY93" fmla="*/ 1085850 h 1990725"/>
                  <a:gd name="connsiteX94" fmla="*/ 2156516 w 2328549"/>
                  <a:gd name="connsiteY94" fmla="*/ 1047750 h 1990725"/>
                  <a:gd name="connsiteX95" fmla="*/ 2146991 w 2328549"/>
                  <a:gd name="connsiteY95" fmla="*/ 981075 h 1990725"/>
                  <a:gd name="connsiteX96" fmla="*/ 2156516 w 2328549"/>
                  <a:gd name="connsiteY96" fmla="*/ 933450 h 1990725"/>
                  <a:gd name="connsiteX97" fmla="*/ 2175566 w 2328549"/>
                  <a:gd name="connsiteY97" fmla="*/ 866775 h 1990725"/>
                  <a:gd name="connsiteX98" fmla="*/ 2194616 w 2328549"/>
                  <a:gd name="connsiteY98" fmla="*/ 819150 h 1990725"/>
                  <a:gd name="connsiteX99" fmla="*/ 2175566 w 2328549"/>
                  <a:gd name="connsiteY99" fmla="*/ 781050 h 1990725"/>
                  <a:gd name="connsiteX100" fmla="*/ 2194616 w 2328549"/>
                  <a:gd name="connsiteY100" fmla="*/ 733425 h 1990725"/>
                  <a:gd name="connsiteX101" fmla="*/ 2213666 w 2328549"/>
                  <a:gd name="connsiteY101" fmla="*/ 676275 h 1990725"/>
                  <a:gd name="connsiteX102" fmla="*/ 2261291 w 2328549"/>
                  <a:gd name="connsiteY102" fmla="*/ 666750 h 1990725"/>
                  <a:gd name="connsiteX103" fmla="*/ 2242241 w 2328549"/>
                  <a:gd name="connsiteY103" fmla="*/ 600075 h 1990725"/>
                  <a:gd name="connsiteX104" fmla="*/ 2261291 w 2328549"/>
                  <a:gd name="connsiteY104" fmla="*/ 533400 h 1990725"/>
                  <a:gd name="connsiteX105" fmla="*/ 2270816 w 2328549"/>
                  <a:gd name="connsiteY105" fmla="*/ 485775 h 1990725"/>
                  <a:gd name="connsiteX106" fmla="*/ 2270816 w 2328549"/>
                  <a:gd name="connsiteY106" fmla="*/ 428625 h 1990725"/>
                  <a:gd name="connsiteX107" fmla="*/ 2289866 w 2328549"/>
                  <a:gd name="connsiteY107" fmla="*/ 361950 h 1990725"/>
                  <a:gd name="connsiteX108" fmla="*/ 2280341 w 2328549"/>
                  <a:gd name="connsiteY108" fmla="*/ 314325 h 1990725"/>
                  <a:gd name="connsiteX109" fmla="*/ 2280341 w 2328549"/>
                  <a:gd name="connsiteY109" fmla="*/ 247650 h 1990725"/>
                  <a:gd name="connsiteX110" fmla="*/ 2289866 w 2328549"/>
                  <a:gd name="connsiteY110" fmla="*/ 190500 h 1990725"/>
                  <a:gd name="connsiteX111" fmla="*/ 2318441 w 2328549"/>
                  <a:gd name="connsiteY111" fmla="*/ 142875 h 1990725"/>
                  <a:gd name="connsiteX112" fmla="*/ 2299391 w 2328549"/>
                  <a:gd name="connsiteY112" fmla="*/ 95250 h 1990725"/>
                  <a:gd name="connsiteX113" fmla="*/ 2327966 w 2328549"/>
                  <a:gd name="connsiteY113" fmla="*/ 57150 h 1990725"/>
                  <a:gd name="connsiteX114" fmla="*/ 2318441 w 2328549"/>
                  <a:gd name="connsiteY114" fmla="*/ 0 h 1990725"/>
                  <a:gd name="connsiteX0" fmla="*/ 47625 w 2376174"/>
                  <a:gd name="connsiteY0" fmla="*/ 333375 h 1990725"/>
                  <a:gd name="connsiteX1" fmla="*/ 0 w 2376174"/>
                  <a:gd name="connsiteY1" fmla="*/ 371475 h 1990725"/>
                  <a:gd name="connsiteX2" fmla="*/ 899216 w 2376174"/>
                  <a:gd name="connsiteY2" fmla="*/ 28575 h 1990725"/>
                  <a:gd name="connsiteX3" fmla="*/ 965891 w 2376174"/>
                  <a:gd name="connsiteY3" fmla="*/ 9525 h 1990725"/>
                  <a:gd name="connsiteX4" fmla="*/ 1080191 w 2376174"/>
                  <a:gd name="connsiteY4" fmla="*/ 19050 h 1990725"/>
                  <a:gd name="connsiteX5" fmla="*/ 1099241 w 2376174"/>
                  <a:gd name="connsiteY5" fmla="*/ 47625 h 1990725"/>
                  <a:gd name="connsiteX6" fmla="*/ 1108766 w 2376174"/>
                  <a:gd name="connsiteY6" fmla="*/ 95250 h 1990725"/>
                  <a:gd name="connsiteX7" fmla="*/ 1118291 w 2376174"/>
                  <a:gd name="connsiteY7" fmla="*/ 333375 h 1990725"/>
                  <a:gd name="connsiteX8" fmla="*/ 1146866 w 2376174"/>
                  <a:gd name="connsiteY8" fmla="*/ 495300 h 1990725"/>
                  <a:gd name="connsiteX9" fmla="*/ 1156391 w 2376174"/>
                  <a:gd name="connsiteY9" fmla="*/ 523875 h 1990725"/>
                  <a:gd name="connsiteX10" fmla="*/ 1175441 w 2376174"/>
                  <a:gd name="connsiteY10" fmla="*/ 600075 h 1990725"/>
                  <a:gd name="connsiteX11" fmla="*/ 1165916 w 2376174"/>
                  <a:gd name="connsiteY11" fmla="*/ 647700 h 1990725"/>
                  <a:gd name="connsiteX12" fmla="*/ 1175441 w 2376174"/>
                  <a:gd name="connsiteY12" fmla="*/ 666750 h 1990725"/>
                  <a:gd name="connsiteX13" fmla="*/ 1204016 w 2376174"/>
                  <a:gd name="connsiteY13" fmla="*/ 695325 h 1990725"/>
                  <a:gd name="connsiteX14" fmla="*/ 1223068 w 2376174"/>
                  <a:gd name="connsiteY14" fmla="*/ 762000 h 1990725"/>
                  <a:gd name="connsiteX15" fmla="*/ 1223066 w 2376174"/>
                  <a:gd name="connsiteY15" fmla="*/ 819150 h 1990725"/>
                  <a:gd name="connsiteX16" fmla="*/ 1232591 w 2376174"/>
                  <a:gd name="connsiteY16" fmla="*/ 876300 h 1990725"/>
                  <a:gd name="connsiteX17" fmla="*/ 1242116 w 2376174"/>
                  <a:gd name="connsiteY17" fmla="*/ 904875 h 1990725"/>
                  <a:gd name="connsiteX18" fmla="*/ 1232591 w 2376174"/>
                  <a:gd name="connsiteY18" fmla="*/ 952500 h 1990725"/>
                  <a:gd name="connsiteX19" fmla="*/ 1251641 w 2376174"/>
                  <a:gd name="connsiteY19" fmla="*/ 1000125 h 1990725"/>
                  <a:gd name="connsiteX20" fmla="*/ 1251641 w 2376174"/>
                  <a:gd name="connsiteY20" fmla="*/ 1028700 h 1990725"/>
                  <a:gd name="connsiteX21" fmla="*/ 1261166 w 2376174"/>
                  <a:gd name="connsiteY21" fmla="*/ 1076325 h 1990725"/>
                  <a:gd name="connsiteX22" fmla="*/ 1261166 w 2376174"/>
                  <a:gd name="connsiteY22" fmla="*/ 1123950 h 1990725"/>
                  <a:gd name="connsiteX23" fmla="*/ 1270691 w 2376174"/>
                  <a:gd name="connsiteY23" fmla="*/ 1162050 h 1990725"/>
                  <a:gd name="connsiteX24" fmla="*/ 1261166 w 2376174"/>
                  <a:gd name="connsiteY24" fmla="*/ 1181100 h 1990725"/>
                  <a:gd name="connsiteX25" fmla="*/ 1280216 w 2376174"/>
                  <a:gd name="connsiteY25" fmla="*/ 1219200 h 1990725"/>
                  <a:gd name="connsiteX26" fmla="*/ 1280216 w 2376174"/>
                  <a:gd name="connsiteY26" fmla="*/ 1266825 h 1990725"/>
                  <a:gd name="connsiteX27" fmla="*/ 1299266 w 2376174"/>
                  <a:gd name="connsiteY27" fmla="*/ 1314450 h 1990725"/>
                  <a:gd name="connsiteX28" fmla="*/ 1299266 w 2376174"/>
                  <a:gd name="connsiteY28" fmla="*/ 1362075 h 1990725"/>
                  <a:gd name="connsiteX29" fmla="*/ 1337366 w 2376174"/>
                  <a:gd name="connsiteY29" fmla="*/ 1400175 h 1990725"/>
                  <a:gd name="connsiteX30" fmla="*/ 1365941 w 2376174"/>
                  <a:gd name="connsiteY30" fmla="*/ 1362075 h 1990725"/>
                  <a:gd name="connsiteX31" fmla="*/ 1375466 w 2376174"/>
                  <a:gd name="connsiteY31" fmla="*/ 1314450 h 1990725"/>
                  <a:gd name="connsiteX32" fmla="*/ 1394516 w 2376174"/>
                  <a:gd name="connsiteY32" fmla="*/ 1257300 h 1990725"/>
                  <a:gd name="connsiteX33" fmla="*/ 1394516 w 2376174"/>
                  <a:gd name="connsiteY33" fmla="*/ 1219200 h 1990725"/>
                  <a:gd name="connsiteX34" fmla="*/ 1413566 w 2376174"/>
                  <a:gd name="connsiteY34" fmla="*/ 1152525 h 1990725"/>
                  <a:gd name="connsiteX35" fmla="*/ 1404041 w 2376174"/>
                  <a:gd name="connsiteY35" fmla="*/ 1085850 h 1990725"/>
                  <a:gd name="connsiteX36" fmla="*/ 1413566 w 2376174"/>
                  <a:gd name="connsiteY36" fmla="*/ 1057275 h 1990725"/>
                  <a:gd name="connsiteX37" fmla="*/ 1432616 w 2376174"/>
                  <a:gd name="connsiteY37" fmla="*/ 990600 h 1990725"/>
                  <a:gd name="connsiteX38" fmla="*/ 1442141 w 2376174"/>
                  <a:gd name="connsiteY38" fmla="*/ 942975 h 1990725"/>
                  <a:gd name="connsiteX39" fmla="*/ 1451666 w 2376174"/>
                  <a:gd name="connsiteY39" fmla="*/ 895350 h 1990725"/>
                  <a:gd name="connsiteX40" fmla="*/ 1470716 w 2376174"/>
                  <a:gd name="connsiteY40" fmla="*/ 847725 h 1990725"/>
                  <a:gd name="connsiteX41" fmla="*/ 1518341 w 2376174"/>
                  <a:gd name="connsiteY41" fmla="*/ 904875 h 1990725"/>
                  <a:gd name="connsiteX42" fmla="*/ 1518341 w 2376174"/>
                  <a:gd name="connsiteY42" fmla="*/ 952500 h 1990725"/>
                  <a:gd name="connsiteX43" fmla="*/ 1537391 w 2376174"/>
                  <a:gd name="connsiteY43" fmla="*/ 1009650 h 1990725"/>
                  <a:gd name="connsiteX44" fmla="*/ 1642166 w 2376174"/>
                  <a:gd name="connsiteY44" fmla="*/ 1047750 h 1990725"/>
                  <a:gd name="connsiteX45" fmla="*/ 1604066 w 2376174"/>
                  <a:gd name="connsiteY45" fmla="*/ 1019175 h 1990725"/>
                  <a:gd name="connsiteX46" fmla="*/ 1651691 w 2376174"/>
                  <a:gd name="connsiteY46" fmla="*/ 1000125 h 1990725"/>
                  <a:gd name="connsiteX47" fmla="*/ 1680266 w 2376174"/>
                  <a:gd name="connsiteY47" fmla="*/ 942975 h 1990725"/>
                  <a:gd name="connsiteX48" fmla="*/ 1708841 w 2376174"/>
                  <a:gd name="connsiteY48" fmla="*/ 885825 h 1990725"/>
                  <a:gd name="connsiteX49" fmla="*/ 1689791 w 2376174"/>
                  <a:gd name="connsiteY49" fmla="*/ 819150 h 1990725"/>
                  <a:gd name="connsiteX50" fmla="*/ 1737416 w 2376174"/>
                  <a:gd name="connsiteY50" fmla="*/ 762000 h 1990725"/>
                  <a:gd name="connsiteX51" fmla="*/ 1794566 w 2376174"/>
                  <a:gd name="connsiteY51" fmla="*/ 762000 h 1990725"/>
                  <a:gd name="connsiteX52" fmla="*/ 1851716 w 2376174"/>
                  <a:gd name="connsiteY52" fmla="*/ 762000 h 1990725"/>
                  <a:gd name="connsiteX53" fmla="*/ 1899341 w 2376174"/>
                  <a:gd name="connsiteY53" fmla="*/ 809625 h 1990725"/>
                  <a:gd name="connsiteX54" fmla="*/ 1918391 w 2376174"/>
                  <a:gd name="connsiteY54" fmla="*/ 857250 h 1990725"/>
                  <a:gd name="connsiteX55" fmla="*/ 1937441 w 2376174"/>
                  <a:gd name="connsiteY55" fmla="*/ 914400 h 1990725"/>
                  <a:gd name="connsiteX56" fmla="*/ 1956491 w 2376174"/>
                  <a:gd name="connsiteY56" fmla="*/ 971550 h 1990725"/>
                  <a:gd name="connsiteX57" fmla="*/ 1975541 w 2376174"/>
                  <a:gd name="connsiteY57" fmla="*/ 1028700 h 1990725"/>
                  <a:gd name="connsiteX58" fmla="*/ 1966016 w 2376174"/>
                  <a:gd name="connsiteY58" fmla="*/ 1057275 h 1990725"/>
                  <a:gd name="connsiteX59" fmla="*/ 1994591 w 2376174"/>
                  <a:gd name="connsiteY59" fmla="*/ 1114425 h 1990725"/>
                  <a:gd name="connsiteX60" fmla="*/ 1994591 w 2376174"/>
                  <a:gd name="connsiteY60" fmla="*/ 1162050 h 1990725"/>
                  <a:gd name="connsiteX61" fmla="*/ 1994591 w 2376174"/>
                  <a:gd name="connsiteY61" fmla="*/ 1209675 h 1990725"/>
                  <a:gd name="connsiteX62" fmla="*/ 1975541 w 2376174"/>
                  <a:gd name="connsiteY62" fmla="*/ 1238250 h 1990725"/>
                  <a:gd name="connsiteX63" fmla="*/ 1985066 w 2376174"/>
                  <a:gd name="connsiteY63" fmla="*/ 1276350 h 1990725"/>
                  <a:gd name="connsiteX64" fmla="*/ 1994591 w 2376174"/>
                  <a:gd name="connsiteY64" fmla="*/ 1333500 h 1990725"/>
                  <a:gd name="connsiteX65" fmla="*/ 2013641 w 2376174"/>
                  <a:gd name="connsiteY65" fmla="*/ 1390650 h 1990725"/>
                  <a:gd name="connsiteX66" fmla="*/ 2013641 w 2376174"/>
                  <a:gd name="connsiteY66" fmla="*/ 1447800 h 1990725"/>
                  <a:gd name="connsiteX67" fmla="*/ 2032691 w 2376174"/>
                  <a:gd name="connsiteY67" fmla="*/ 1504950 h 1990725"/>
                  <a:gd name="connsiteX68" fmla="*/ 2051741 w 2376174"/>
                  <a:gd name="connsiteY68" fmla="*/ 1562100 h 1990725"/>
                  <a:gd name="connsiteX69" fmla="*/ 2061266 w 2376174"/>
                  <a:gd name="connsiteY69" fmla="*/ 1590675 h 1990725"/>
                  <a:gd name="connsiteX70" fmla="*/ 2061266 w 2376174"/>
                  <a:gd name="connsiteY70" fmla="*/ 1638300 h 1990725"/>
                  <a:gd name="connsiteX71" fmla="*/ 2080316 w 2376174"/>
                  <a:gd name="connsiteY71" fmla="*/ 1685925 h 1990725"/>
                  <a:gd name="connsiteX72" fmla="*/ 2080316 w 2376174"/>
                  <a:gd name="connsiteY72" fmla="*/ 1743075 h 1990725"/>
                  <a:gd name="connsiteX73" fmla="*/ 2089841 w 2376174"/>
                  <a:gd name="connsiteY73" fmla="*/ 1800225 h 1990725"/>
                  <a:gd name="connsiteX74" fmla="*/ 2080316 w 2376174"/>
                  <a:gd name="connsiteY74" fmla="*/ 1838325 h 1990725"/>
                  <a:gd name="connsiteX75" fmla="*/ 2089841 w 2376174"/>
                  <a:gd name="connsiteY75" fmla="*/ 1876425 h 1990725"/>
                  <a:gd name="connsiteX76" fmla="*/ 2108891 w 2376174"/>
                  <a:gd name="connsiteY76" fmla="*/ 1933575 h 1990725"/>
                  <a:gd name="connsiteX77" fmla="*/ 2080316 w 2376174"/>
                  <a:gd name="connsiteY77" fmla="*/ 1962150 h 1990725"/>
                  <a:gd name="connsiteX78" fmla="*/ 2108891 w 2376174"/>
                  <a:gd name="connsiteY78" fmla="*/ 1990725 h 1990725"/>
                  <a:gd name="connsiteX79" fmla="*/ 2156516 w 2376174"/>
                  <a:gd name="connsiteY79" fmla="*/ 1924050 h 1990725"/>
                  <a:gd name="connsiteX80" fmla="*/ 2156516 w 2376174"/>
                  <a:gd name="connsiteY80" fmla="*/ 1857375 h 1990725"/>
                  <a:gd name="connsiteX81" fmla="*/ 2166041 w 2376174"/>
                  <a:gd name="connsiteY81" fmla="*/ 1800225 h 1990725"/>
                  <a:gd name="connsiteX82" fmla="*/ 2166041 w 2376174"/>
                  <a:gd name="connsiteY82" fmla="*/ 1752600 h 1990725"/>
                  <a:gd name="connsiteX83" fmla="*/ 2166041 w 2376174"/>
                  <a:gd name="connsiteY83" fmla="*/ 1685925 h 1990725"/>
                  <a:gd name="connsiteX84" fmla="*/ 2175566 w 2376174"/>
                  <a:gd name="connsiteY84" fmla="*/ 1628775 h 1990725"/>
                  <a:gd name="connsiteX85" fmla="*/ 2185091 w 2376174"/>
                  <a:gd name="connsiteY85" fmla="*/ 1562100 h 1990725"/>
                  <a:gd name="connsiteX86" fmla="*/ 2175566 w 2376174"/>
                  <a:gd name="connsiteY86" fmla="*/ 1504950 h 1990725"/>
                  <a:gd name="connsiteX87" fmla="*/ 2204141 w 2376174"/>
                  <a:gd name="connsiteY87" fmla="*/ 1457325 h 1990725"/>
                  <a:gd name="connsiteX88" fmla="*/ 2175566 w 2376174"/>
                  <a:gd name="connsiteY88" fmla="*/ 1419225 h 1990725"/>
                  <a:gd name="connsiteX89" fmla="*/ 2204141 w 2376174"/>
                  <a:gd name="connsiteY89" fmla="*/ 1352550 h 1990725"/>
                  <a:gd name="connsiteX90" fmla="*/ 2204141 w 2376174"/>
                  <a:gd name="connsiteY90" fmla="*/ 1285875 h 1990725"/>
                  <a:gd name="connsiteX91" fmla="*/ 2185091 w 2376174"/>
                  <a:gd name="connsiteY91" fmla="*/ 1238250 h 1990725"/>
                  <a:gd name="connsiteX92" fmla="*/ 2194616 w 2376174"/>
                  <a:gd name="connsiteY92" fmla="*/ 1181100 h 1990725"/>
                  <a:gd name="connsiteX93" fmla="*/ 2194616 w 2376174"/>
                  <a:gd name="connsiteY93" fmla="*/ 1152525 h 1990725"/>
                  <a:gd name="connsiteX94" fmla="*/ 2204141 w 2376174"/>
                  <a:gd name="connsiteY94" fmla="*/ 1085850 h 1990725"/>
                  <a:gd name="connsiteX95" fmla="*/ 2204141 w 2376174"/>
                  <a:gd name="connsiteY95" fmla="*/ 1047750 h 1990725"/>
                  <a:gd name="connsiteX96" fmla="*/ 2194616 w 2376174"/>
                  <a:gd name="connsiteY96" fmla="*/ 981075 h 1990725"/>
                  <a:gd name="connsiteX97" fmla="*/ 2204141 w 2376174"/>
                  <a:gd name="connsiteY97" fmla="*/ 933450 h 1990725"/>
                  <a:gd name="connsiteX98" fmla="*/ 2223191 w 2376174"/>
                  <a:gd name="connsiteY98" fmla="*/ 866775 h 1990725"/>
                  <a:gd name="connsiteX99" fmla="*/ 2242241 w 2376174"/>
                  <a:gd name="connsiteY99" fmla="*/ 819150 h 1990725"/>
                  <a:gd name="connsiteX100" fmla="*/ 2223191 w 2376174"/>
                  <a:gd name="connsiteY100" fmla="*/ 781050 h 1990725"/>
                  <a:gd name="connsiteX101" fmla="*/ 2242241 w 2376174"/>
                  <a:gd name="connsiteY101" fmla="*/ 733425 h 1990725"/>
                  <a:gd name="connsiteX102" fmla="*/ 2261291 w 2376174"/>
                  <a:gd name="connsiteY102" fmla="*/ 676275 h 1990725"/>
                  <a:gd name="connsiteX103" fmla="*/ 2308916 w 2376174"/>
                  <a:gd name="connsiteY103" fmla="*/ 666750 h 1990725"/>
                  <a:gd name="connsiteX104" fmla="*/ 2289866 w 2376174"/>
                  <a:gd name="connsiteY104" fmla="*/ 600075 h 1990725"/>
                  <a:gd name="connsiteX105" fmla="*/ 2308916 w 2376174"/>
                  <a:gd name="connsiteY105" fmla="*/ 533400 h 1990725"/>
                  <a:gd name="connsiteX106" fmla="*/ 2318441 w 2376174"/>
                  <a:gd name="connsiteY106" fmla="*/ 485775 h 1990725"/>
                  <a:gd name="connsiteX107" fmla="*/ 2318441 w 2376174"/>
                  <a:gd name="connsiteY107" fmla="*/ 428625 h 1990725"/>
                  <a:gd name="connsiteX108" fmla="*/ 2337491 w 2376174"/>
                  <a:gd name="connsiteY108" fmla="*/ 361950 h 1990725"/>
                  <a:gd name="connsiteX109" fmla="*/ 2327966 w 2376174"/>
                  <a:gd name="connsiteY109" fmla="*/ 314325 h 1990725"/>
                  <a:gd name="connsiteX110" fmla="*/ 2327966 w 2376174"/>
                  <a:gd name="connsiteY110" fmla="*/ 247650 h 1990725"/>
                  <a:gd name="connsiteX111" fmla="*/ 2337491 w 2376174"/>
                  <a:gd name="connsiteY111" fmla="*/ 190500 h 1990725"/>
                  <a:gd name="connsiteX112" fmla="*/ 2366066 w 2376174"/>
                  <a:gd name="connsiteY112" fmla="*/ 142875 h 1990725"/>
                  <a:gd name="connsiteX113" fmla="*/ 2347016 w 2376174"/>
                  <a:gd name="connsiteY113" fmla="*/ 95250 h 1990725"/>
                  <a:gd name="connsiteX114" fmla="*/ 2375591 w 2376174"/>
                  <a:gd name="connsiteY114" fmla="*/ 57150 h 1990725"/>
                  <a:gd name="connsiteX115" fmla="*/ 2366066 w 2376174"/>
                  <a:gd name="connsiteY115" fmla="*/ 0 h 1990725"/>
                  <a:gd name="connsiteX0" fmla="*/ 114300 w 2442849"/>
                  <a:gd name="connsiteY0" fmla="*/ 333375 h 1990725"/>
                  <a:gd name="connsiteX1" fmla="*/ 66675 w 2442849"/>
                  <a:gd name="connsiteY1" fmla="*/ 371475 h 1990725"/>
                  <a:gd name="connsiteX2" fmla="*/ 0 w 2442849"/>
                  <a:gd name="connsiteY2" fmla="*/ 409575 h 1990725"/>
                  <a:gd name="connsiteX3" fmla="*/ 965891 w 2442849"/>
                  <a:gd name="connsiteY3" fmla="*/ 28575 h 1990725"/>
                  <a:gd name="connsiteX4" fmla="*/ 1032566 w 2442849"/>
                  <a:gd name="connsiteY4" fmla="*/ 9525 h 1990725"/>
                  <a:gd name="connsiteX5" fmla="*/ 1146866 w 2442849"/>
                  <a:gd name="connsiteY5" fmla="*/ 19050 h 1990725"/>
                  <a:gd name="connsiteX6" fmla="*/ 1165916 w 2442849"/>
                  <a:gd name="connsiteY6" fmla="*/ 47625 h 1990725"/>
                  <a:gd name="connsiteX7" fmla="*/ 1175441 w 2442849"/>
                  <a:gd name="connsiteY7" fmla="*/ 95250 h 1990725"/>
                  <a:gd name="connsiteX8" fmla="*/ 1184966 w 2442849"/>
                  <a:gd name="connsiteY8" fmla="*/ 333375 h 1990725"/>
                  <a:gd name="connsiteX9" fmla="*/ 1213541 w 2442849"/>
                  <a:gd name="connsiteY9" fmla="*/ 495300 h 1990725"/>
                  <a:gd name="connsiteX10" fmla="*/ 1223066 w 2442849"/>
                  <a:gd name="connsiteY10" fmla="*/ 523875 h 1990725"/>
                  <a:gd name="connsiteX11" fmla="*/ 1242116 w 2442849"/>
                  <a:gd name="connsiteY11" fmla="*/ 600075 h 1990725"/>
                  <a:gd name="connsiteX12" fmla="*/ 1232591 w 2442849"/>
                  <a:gd name="connsiteY12" fmla="*/ 647700 h 1990725"/>
                  <a:gd name="connsiteX13" fmla="*/ 1242116 w 2442849"/>
                  <a:gd name="connsiteY13" fmla="*/ 666750 h 1990725"/>
                  <a:gd name="connsiteX14" fmla="*/ 1270691 w 2442849"/>
                  <a:gd name="connsiteY14" fmla="*/ 695325 h 1990725"/>
                  <a:gd name="connsiteX15" fmla="*/ 1289743 w 2442849"/>
                  <a:gd name="connsiteY15" fmla="*/ 762000 h 1990725"/>
                  <a:gd name="connsiteX16" fmla="*/ 1289741 w 2442849"/>
                  <a:gd name="connsiteY16" fmla="*/ 819150 h 1990725"/>
                  <a:gd name="connsiteX17" fmla="*/ 1299266 w 2442849"/>
                  <a:gd name="connsiteY17" fmla="*/ 876300 h 1990725"/>
                  <a:gd name="connsiteX18" fmla="*/ 1308791 w 2442849"/>
                  <a:gd name="connsiteY18" fmla="*/ 904875 h 1990725"/>
                  <a:gd name="connsiteX19" fmla="*/ 1299266 w 2442849"/>
                  <a:gd name="connsiteY19" fmla="*/ 952500 h 1990725"/>
                  <a:gd name="connsiteX20" fmla="*/ 1318316 w 2442849"/>
                  <a:gd name="connsiteY20" fmla="*/ 1000125 h 1990725"/>
                  <a:gd name="connsiteX21" fmla="*/ 1318316 w 2442849"/>
                  <a:gd name="connsiteY21" fmla="*/ 1028700 h 1990725"/>
                  <a:gd name="connsiteX22" fmla="*/ 1327841 w 2442849"/>
                  <a:gd name="connsiteY22" fmla="*/ 1076325 h 1990725"/>
                  <a:gd name="connsiteX23" fmla="*/ 1327841 w 2442849"/>
                  <a:gd name="connsiteY23" fmla="*/ 1123950 h 1990725"/>
                  <a:gd name="connsiteX24" fmla="*/ 1337366 w 2442849"/>
                  <a:gd name="connsiteY24" fmla="*/ 1162050 h 1990725"/>
                  <a:gd name="connsiteX25" fmla="*/ 1327841 w 2442849"/>
                  <a:gd name="connsiteY25" fmla="*/ 1181100 h 1990725"/>
                  <a:gd name="connsiteX26" fmla="*/ 1346891 w 2442849"/>
                  <a:gd name="connsiteY26" fmla="*/ 1219200 h 1990725"/>
                  <a:gd name="connsiteX27" fmla="*/ 1346891 w 2442849"/>
                  <a:gd name="connsiteY27" fmla="*/ 1266825 h 1990725"/>
                  <a:gd name="connsiteX28" fmla="*/ 1365941 w 2442849"/>
                  <a:gd name="connsiteY28" fmla="*/ 1314450 h 1990725"/>
                  <a:gd name="connsiteX29" fmla="*/ 1365941 w 2442849"/>
                  <a:gd name="connsiteY29" fmla="*/ 1362075 h 1990725"/>
                  <a:gd name="connsiteX30" fmla="*/ 1404041 w 2442849"/>
                  <a:gd name="connsiteY30" fmla="*/ 1400175 h 1990725"/>
                  <a:gd name="connsiteX31" fmla="*/ 1432616 w 2442849"/>
                  <a:gd name="connsiteY31" fmla="*/ 1362075 h 1990725"/>
                  <a:gd name="connsiteX32" fmla="*/ 1442141 w 2442849"/>
                  <a:gd name="connsiteY32" fmla="*/ 1314450 h 1990725"/>
                  <a:gd name="connsiteX33" fmla="*/ 1461191 w 2442849"/>
                  <a:gd name="connsiteY33" fmla="*/ 1257300 h 1990725"/>
                  <a:gd name="connsiteX34" fmla="*/ 1461191 w 2442849"/>
                  <a:gd name="connsiteY34" fmla="*/ 1219200 h 1990725"/>
                  <a:gd name="connsiteX35" fmla="*/ 1480241 w 2442849"/>
                  <a:gd name="connsiteY35" fmla="*/ 1152525 h 1990725"/>
                  <a:gd name="connsiteX36" fmla="*/ 1470716 w 2442849"/>
                  <a:gd name="connsiteY36" fmla="*/ 1085850 h 1990725"/>
                  <a:gd name="connsiteX37" fmla="*/ 1480241 w 2442849"/>
                  <a:gd name="connsiteY37" fmla="*/ 1057275 h 1990725"/>
                  <a:gd name="connsiteX38" fmla="*/ 1499291 w 2442849"/>
                  <a:gd name="connsiteY38" fmla="*/ 990600 h 1990725"/>
                  <a:gd name="connsiteX39" fmla="*/ 1508816 w 2442849"/>
                  <a:gd name="connsiteY39" fmla="*/ 942975 h 1990725"/>
                  <a:gd name="connsiteX40" fmla="*/ 1518341 w 2442849"/>
                  <a:gd name="connsiteY40" fmla="*/ 895350 h 1990725"/>
                  <a:gd name="connsiteX41" fmla="*/ 1537391 w 2442849"/>
                  <a:gd name="connsiteY41" fmla="*/ 847725 h 1990725"/>
                  <a:gd name="connsiteX42" fmla="*/ 1585016 w 2442849"/>
                  <a:gd name="connsiteY42" fmla="*/ 904875 h 1990725"/>
                  <a:gd name="connsiteX43" fmla="*/ 1585016 w 2442849"/>
                  <a:gd name="connsiteY43" fmla="*/ 952500 h 1990725"/>
                  <a:gd name="connsiteX44" fmla="*/ 1604066 w 2442849"/>
                  <a:gd name="connsiteY44" fmla="*/ 1009650 h 1990725"/>
                  <a:gd name="connsiteX45" fmla="*/ 1708841 w 2442849"/>
                  <a:gd name="connsiteY45" fmla="*/ 1047750 h 1990725"/>
                  <a:gd name="connsiteX46" fmla="*/ 1670741 w 2442849"/>
                  <a:gd name="connsiteY46" fmla="*/ 1019175 h 1990725"/>
                  <a:gd name="connsiteX47" fmla="*/ 1718366 w 2442849"/>
                  <a:gd name="connsiteY47" fmla="*/ 1000125 h 1990725"/>
                  <a:gd name="connsiteX48" fmla="*/ 1746941 w 2442849"/>
                  <a:gd name="connsiteY48" fmla="*/ 942975 h 1990725"/>
                  <a:gd name="connsiteX49" fmla="*/ 1775516 w 2442849"/>
                  <a:gd name="connsiteY49" fmla="*/ 885825 h 1990725"/>
                  <a:gd name="connsiteX50" fmla="*/ 1756466 w 2442849"/>
                  <a:gd name="connsiteY50" fmla="*/ 819150 h 1990725"/>
                  <a:gd name="connsiteX51" fmla="*/ 1804091 w 2442849"/>
                  <a:gd name="connsiteY51" fmla="*/ 762000 h 1990725"/>
                  <a:gd name="connsiteX52" fmla="*/ 1861241 w 2442849"/>
                  <a:gd name="connsiteY52" fmla="*/ 762000 h 1990725"/>
                  <a:gd name="connsiteX53" fmla="*/ 1918391 w 2442849"/>
                  <a:gd name="connsiteY53" fmla="*/ 762000 h 1990725"/>
                  <a:gd name="connsiteX54" fmla="*/ 1966016 w 2442849"/>
                  <a:gd name="connsiteY54" fmla="*/ 809625 h 1990725"/>
                  <a:gd name="connsiteX55" fmla="*/ 1985066 w 2442849"/>
                  <a:gd name="connsiteY55" fmla="*/ 857250 h 1990725"/>
                  <a:gd name="connsiteX56" fmla="*/ 2004116 w 2442849"/>
                  <a:gd name="connsiteY56" fmla="*/ 914400 h 1990725"/>
                  <a:gd name="connsiteX57" fmla="*/ 2023166 w 2442849"/>
                  <a:gd name="connsiteY57" fmla="*/ 971550 h 1990725"/>
                  <a:gd name="connsiteX58" fmla="*/ 2042216 w 2442849"/>
                  <a:gd name="connsiteY58" fmla="*/ 1028700 h 1990725"/>
                  <a:gd name="connsiteX59" fmla="*/ 2032691 w 2442849"/>
                  <a:gd name="connsiteY59" fmla="*/ 1057275 h 1990725"/>
                  <a:gd name="connsiteX60" fmla="*/ 2061266 w 2442849"/>
                  <a:gd name="connsiteY60" fmla="*/ 1114425 h 1990725"/>
                  <a:gd name="connsiteX61" fmla="*/ 2061266 w 2442849"/>
                  <a:gd name="connsiteY61" fmla="*/ 1162050 h 1990725"/>
                  <a:gd name="connsiteX62" fmla="*/ 2061266 w 2442849"/>
                  <a:gd name="connsiteY62" fmla="*/ 1209675 h 1990725"/>
                  <a:gd name="connsiteX63" fmla="*/ 2042216 w 2442849"/>
                  <a:gd name="connsiteY63" fmla="*/ 1238250 h 1990725"/>
                  <a:gd name="connsiteX64" fmla="*/ 2051741 w 2442849"/>
                  <a:gd name="connsiteY64" fmla="*/ 1276350 h 1990725"/>
                  <a:gd name="connsiteX65" fmla="*/ 2061266 w 2442849"/>
                  <a:gd name="connsiteY65" fmla="*/ 1333500 h 1990725"/>
                  <a:gd name="connsiteX66" fmla="*/ 2080316 w 2442849"/>
                  <a:gd name="connsiteY66" fmla="*/ 1390650 h 1990725"/>
                  <a:gd name="connsiteX67" fmla="*/ 2080316 w 2442849"/>
                  <a:gd name="connsiteY67" fmla="*/ 1447800 h 1990725"/>
                  <a:gd name="connsiteX68" fmla="*/ 2099366 w 2442849"/>
                  <a:gd name="connsiteY68" fmla="*/ 1504950 h 1990725"/>
                  <a:gd name="connsiteX69" fmla="*/ 2118416 w 2442849"/>
                  <a:gd name="connsiteY69" fmla="*/ 1562100 h 1990725"/>
                  <a:gd name="connsiteX70" fmla="*/ 2127941 w 2442849"/>
                  <a:gd name="connsiteY70" fmla="*/ 1590675 h 1990725"/>
                  <a:gd name="connsiteX71" fmla="*/ 2127941 w 2442849"/>
                  <a:gd name="connsiteY71" fmla="*/ 1638300 h 1990725"/>
                  <a:gd name="connsiteX72" fmla="*/ 2146991 w 2442849"/>
                  <a:gd name="connsiteY72" fmla="*/ 1685925 h 1990725"/>
                  <a:gd name="connsiteX73" fmla="*/ 2146991 w 2442849"/>
                  <a:gd name="connsiteY73" fmla="*/ 1743075 h 1990725"/>
                  <a:gd name="connsiteX74" fmla="*/ 2156516 w 2442849"/>
                  <a:gd name="connsiteY74" fmla="*/ 1800225 h 1990725"/>
                  <a:gd name="connsiteX75" fmla="*/ 2146991 w 2442849"/>
                  <a:gd name="connsiteY75" fmla="*/ 1838325 h 1990725"/>
                  <a:gd name="connsiteX76" fmla="*/ 2156516 w 2442849"/>
                  <a:gd name="connsiteY76" fmla="*/ 1876425 h 1990725"/>
                  <a:gd name="connsiteX77" fmla="*/ 2175566 w 2442849"/>
                  <a:gd name="connsiteY77" fmla="*/ 1933575 h 1990725"/>
                  <a:gd name="connsiteX78" fmla="*/ 2146991 w 2442849"/>
                  <a:gd name="connsiteY78" fmla="*/ 1962150 h 1990725"/>
                  <a:gd name="connsiteX79" fmla="*/ 2175566 w 2442849"/>
                  <a:gd name="connsiteY79" fmla="*/ 1990725 h 1990725"/>
                  <a:gd name="connsiteX80" fmla="*/ 2223191 w 2442849"/>
                  <a:gd name="connsiteY80" fmla="*/ 1924050 h 1990725"/>
                  <a:gd name="connsiteX81" fmla="*/ 2223191 w 2442849"/>
                  <a:gd name="connsiteY81" fmla="*/ 1857375 h 1990725"/>
                  <a:gd name="connsiteX82" fmla="*/ 2232716 w 2442849"/>
                  <a:gd name="connsiteY82" fmla="*/ 1800225 h 1990725"/>
                  <a:gd name="connsiteX83" fmla="*/ 2232716 w 2442849"/>
                  <a:gd name="connsiteY83" fmla="*/ 1752600 h 1990725"/>
                  <a:gd name="connsiteX84" fmla="*/ 2232716 w 2442849"/>
                  <a:gd name="connsiteY84" fmla="*/ 1685925 h 1990725"/>
                  <a:gd name="connsiteX85" fmla="*/ 2242241 w 2442849"/>
                  <a:gd name="connsiteY85" fmla="*/ 1628775 h 1990725"/>
                  <a:gd name="connsiteX86" fmla="*/ 2251766 w 2442849"/>
                  <a:gd name="connsiteY86" fmla="*/ 1562100 h 1990725"/>
                  <a:gd name="connsiteX87" fmla="*/ 2242241 w 2442849"/>
                  <a:gd name="connsiteY87" fmla="*/ 1504950 h 1990725"/>
                  <a:gd name="connsiteX88" fmla="*/ 2270816 w 2442849"/>
                  <a:gd name="connsiteY88" fmla="*/ 1457325 h 1990725"/>
                  <a:gd name="connsiteX89" fmla="*/ 2242241 w 2442849"/>
                  <a:gd name="connsiteY89" fmla="*/ 1419225 h 1990725"/>
                  <a:gd name="connsiteX90" fmla="*/ 2270816 w 2442849"/>
                  <a:gd name="connsiteY90" fmla="*/ 1352550 h 1990725"/>
                  <a:gd name="connsiteX91" fmla="*/ 2270816 w 2442849"/>
                  <a:gd name="connsiteY91" fmla="*/ 1285875 h 1990725"/>
                  <a:gd name="connsiteX92" fmla="*/ 2251766 w 2442849"/>
                  <a:gd name="connsiteY92" fmla="*/ 1238250 h 1990725"/>
                  <a:gd name="connsiteX93" fmla="*/ 2261291 w 2442849"/>
                  <a:gd name="connsiteY93" fmla="*/ 1181100 h 1990725"/>
                  <a:gd name="connsiteX94" fmla="*/ 2261291 w 2442849"/>
                  <a:gd name="connsiteY94" fmla="*/ 1152525 h 1990725"/>
                  <a:gd name="connsiteX95" fmla="*/ 2270816 w 2442849"/>
                  <a:gd name="connsiteY95" fmla="*/ 1085850 h 1990725"/>
                  <a:gd name="connsiteX96" fmla="*/ 2270816 w 2442849"/>
                  <a:gd name="connsiteY96" fmla="*/ 1047750 h 1990725"/>
                  <a:gd name="connsiteX97" fmla="*/ 2261291 w 2442849"/>
                  <a:gd name="connsiteY97" fmla="*/ 981075 h 1990725"/>
                  <a:gd name="connsiteX98" fmla="*/ 2270816 w 2442849"/>
                  <a:gd name="connsiteY98" fmla="*/ 933450 h 1990725"/>
                  <a:gd name="connsiteX99" fmla="*/ 2289866 w 2442849"/>
                  <a:gd name="connsiteY99" fmla="*/ 866775 h 1990725"/>
                  <a:gd name="connsiteX100" fmla="*/ 2308916 w 2442849"/>
                  <a:gd name="connsiteY100" fmla="*/ 819150 h 1990725"/>
                  <a:gd name="connsiteX101" fmla="*/ 2289866 w 2442849"/>
                  <a:gd name="connsiteY101" fmla="*/ 781050 h 1990725"/>
                  <a:gd name="connsiteX102" fmla="*/ 2308916 w 2442849"/>
                  <a:gd name="connsiteY102" fmla="*/ 733425 h 1990725"/>
                  <a:gd name="connsiteX103" fmla="*/ 2327966 w 2442849"/>
                  <a:gd name="connsiteY103" fmla="*/ 676275 h 1990725"/>
                  <a:gd name="connsiteX104" fmla="*/ 2375591 w 2442849"/>
                  <a:gd name="connsiteY104" fmla="*/ 666750 h 1990725"/>
                  <a:gd name="connsiteX105" fmla="*/ 2356541 w 2442849"/>
                  <a:gd name="connsiteY105" fmla="*/ 600075 h 1990725"/>
                  <a:gd name="connsiteX106" fmla="*/ 2375591 w 2442849"/>
                  <a:gd name="connsiteY106" fmla="*/ 533400 h 1990725"/>
                  <a:gd name="connsiteX107" fmla="*/ 2385116 w 2442849"/>
                  <a:gd name="connsiteY107" fmla="*/ 485775 h 1990725"/>
                  <a:gd name="connsiteX108" fmla="*/ 2385116 w 2442849"/>
                  <a:gd name="connsiteY108" fmla="*/ 428625 h 1990725"/>
                  <a:gd name="connsiteX109" fmla="*/ 2404166 w 2442849"/>
                  <a:gd name="connsiteY109" fmla="*/ 361950 h 1990725"/>
                  <a:gd name="connsiteX110" fmla="*/ 2394641 w 2442849"/>
                  <a:gd name="connsiteY110" fmla="*/ 314325 h 1990725"/>
                  <a:gd name="connsiteX111" fmla="*/ 2394641 w 2442849"/>
                  <a:gd name="connsiteY111" fmla="*/ 247650 h 1990725"/>
                  <a:gd name="connsiteX112" fmla="*/ 2404166 w 2442849"/>
                  <a:gd name="connsiteY112" fmla="*/ 190500 h 1990725"/>
                  <a:gd name="connsiteX113" fmla="*/ 2432741 w 2442849"/>
                  <a:gd name="connsiteY113" fmla="*/ 142875 h 1990725"/>
                  <a:gd name="connsiteX114" fmla="*/ 2413691 w 2442849"/>
                  <a:gd name="connsiteY114" fmla="*/ 95250 h 1990725"/>
                  <a:gd name="connsiteX115" fmla="*/ 2442266 w 2442849"/>
                  <a:gd name="connsiteY115" fmla="*/ 57150 h 1990725"/>
                  <a:gd name="connsiteX116" fmla="*/ 2432741 w 2442849"/>
                  <a:gd name="connsiteY116" fmla="*/ 0 h 1990725"/>
                  <a:gd name="connsiteX0" fmla="*/ 171450 w 2499999"/>
                  <a:gd name="connsiteY0" fmla="*/ 333375 h 1990725"/>
                  <a:gd name="connsiteX1" fmla="*/ 123825 w 2499999"/>
                  <a:gd name="connsiteY1" fmla="*/ 371475 h 1990725"/>
                  <a:gd name="connsiteX2" fmla="*/ 57150 w 2499999"/>
                  <a:gd name="connsiteY2" fmla="*/ 409575 h 1990725"/>
                  <a:gd name="connsiteX3" fmla="*/ 0 w 2499999"/>
                  <a:gd name="connsiteY3" fmla="*/ 438150 h 1990725"/>
                  <a:gd name="connsiteX4" fmla="*/ 1023041 w 2499999"/>
                  <a:gd name="connsiteY4" fmla="*/ 28575 h 1990725"/>
                  <a:gd name="connsiteX5" fmla="*/ 1089716 w 2499999"/>
                  <a:gd name="connsiteY5" fmla="*/ 9525 h 1990725"/>
                  <a:gd name="connsiteX6" fmla="*/ 1204016 w 2499999"/>
                  <a:gd name="connsiteY6" fmla="*/ 19050 h 1990725"/>
                  <a:gd name="connsiteX7" fmla="*/ 1223066 w 2499999"/>
                  <a:gd name="connsiteY7" fmla="*/ 47625 h 1990725"/>
                  <a:gd name="connsiteX8" fmla="*/ 1232591 w 2499999"/>
                  <a:gd name="connsiteY8" fmla="*/ 95250 h 1990725"/>
                  <a:gd name="connsiteX9" fmla="*/ 1242116 w 2499999"/>
                  <a:gd name="connsiteY9" fmla="*/ 333375 h 1990725"/>
                  <a:gd name="connsiteX10" fmla="*/ 1270691 w 2499999"/>
                  <a:gd name="connsiteY10" fmla="*/ 495300 h 1990725"/>
                  <a:gd name="connsiteX11" fmla="*/ 1280216 w 2499999"/>
                  <a:gd name="connsiteY11" fmla="*/ 523875 h 1990725"/>
                  <a:gd name="connsiteX12" fmla="*/ 1299266 w 2499999"/>
                  <a:gd name="connsiteY12" fmla="*/ 600075 h 1990725"/>
                  <a:gd name="connsiteX13" fmla="*/ 1289741 w 2499999"/>
                  <a:gd name="connsiteY13" fmla="*/ 647700 h 1990725"/>
                  <a:gd name="connsiteX14" fmla="*/ 1299266 w 2499999"/>
                  <a:gd name="connsiteY14" fmla="*/ 666750 h 1990725"/>
                  <a:gd name="connsiteX15" fmla="*/ 1327841 w 2499999"/>
                  <a:gd name="connsiteY15" fmla="*/ 695325 h 1990725"/>
                  <a:gd name="connsiteX16" fmla="*/ 1346893 w 2499999"/>
                  <a:gd name="connsiteY16" fmla="*/ 762000 h 1990725"/>
                  <a:gd name="connsiteX17" fmla="*/ 1346891 w 2499999"/>
                  <a:gd name="connsiteY17" fmla="*/ 819150 h 1990725"/>
                  <a:gd name="connsiteX18" fmla="*/ 1356416 w 2499999"/>
                  <a:gd name="connsiteY18" fmla="*/ 876300 h 1990725"/>
                  <a:gd name="connsiteX19" fmla="*/ 1365941 w 2499999"/>
                  <a:gd name="connsiteY19" fmla="*/ 904875 h 1990725"/>
                  <a:gd name="connsiteX20" fmla="*/ 1356416 w 2499999"/>
                  <a:gd name="connsiteY20" fmla="*/ 952500 h 1990725"/>
                  <a:gd name="connsiteX21" fmla="*/ 1375466 w 2499999"/>
                  <a:gd name="connsiteY21" fmla="*/ 1000125 h 1990725"/>
                  <a:gd name="connsiteX22" fmla="*/ 1375466 w 2499999"/>
                  <a:gd name="connsiteY22" fmla="*/ 1028700 h 1990725"/>
                  <a:gd name="connsiteX23" fmla="*/ 1384991 w 2499999"/>
                  <a:gd name="connsiteY23" fmla="*/ 1076325 h 1990725"/>
                  <a:gd name="connsiteX24" fmla="*/ 1384991 w 2499999"/>
                  <a:gd name="connsiteY24" fmla="*/ 1123950 h 1990725"/>
                  <a:gd name="connsiteX25" fmla="*/ 1394516 w 2499999"/>
                  <a:gd name="connsiteY25" fmla="*/ 1162050 h 1990725"/>
                  <a:gd name="connsiteX26" fmla="*/ 1384991 w 2499999"/>
                  <a:gd name="connsiteY26" fmla="*/ 1181100 h 1990725"/>
                  <a:gd name="connsiteX27" fmla="*/ 1404041 w 2499999"/>
                  <a:gd name="connsiteY27" fmla="*/ 1219200 h 1990725"/>
                  <a:gd name="connsiteX28" fmla="*/ 1404041 w 2499999"/>
                  <a:gd name="connsiteY28" fmla="*/ 1266825 h 1990725"/>
                  <a:gd name="connsiteX29" fmla="*/ 1423091 w 2499999"/>
                  <a:gd name="connsiteY29" fmla="*/ 1314450 h 1990725"/>
                  <a:gd name="connsiteX30" fmla="*/ 1423091 w 2499999"/>
                  <a:gd name="connsiteY30" fmla="*/ 1362075 h 1990725"/>
                  <a:gd name="connsiteX31" fmla="*/ 1461191 w 2499999"/>
                  <a:gd name="connsiteY31" fmla="*/ 1400175 h 1990725"/>
                  <a:gd name="connsiteX32" fmla="*/ 1489766 w 2499999"/>
                  <a:gd name="connsiteY32" fmla="*/ 1362075 h 1990725"/>
                  <a:gd name="connsiteX33" fmla="*/ 1499291 w 2499999"/>
                  <a:gd name="connsiteY33" fmla="*/ 1314450 h 1990725"/>
                  <a:gd name="connsiteX34" fmla="*/ 1518341 w 2499999"/>
                  <a:gd name="connsiteY34" fmla="*/ 1257300 h 1990725"/>
                  <a:gd name="connsiteX35" fmla="*/ 1518341 w 2499999"/>
                  <a:gd name="connsiteY35" fmla="*/ 1219200 h 1990725"/>
                  <a:gd name="connsiteX36" fmla="*/ 1537391 w 2499999"/>
                  <a:gd name="connsiteY36" fmla="*/ 1152525 h 1990725"/>
                  <a:gd name="connsiteX37" fmla="*/ 1527866 w 2499999"/>
                  <a:gd name="connsiteY37" fmla="*/ 1085850 h 1990725"/>
                  <a:gd name="connsiteX38" fmla="*/ 1537391 w 2499999"/>
                  <a:gd name="connsiteY38" fmla="*/ 1057275 h 1990725"/>
                  <a:gd name="connsiteX39" fmla="*/ 1556441 w 2499999"/>
                  <a:gd name="connsiteY39" fmla="*/ 990600 h 1990725"/>
                  <a:gd name="connsiteX40" fmla="*/ 1565966 w 2499999"/>
                  <a:gd name="connsiteY40" fmla="*/ 942975 h 1990725"/>
                  <a:gd name="connsiteX41" fmla="*/ 1575491 w 2499999"/>
                  <a:gd name="connsiteY41" fmla="*/ 895350 h 1990725"/>
                  <a:gd name="connsiteX42" fmla="*/ 1594541 w 2499999"/>
                  <a:gd name="connsiteY42" fmla="*/ 847725 h 1990725"/>
                  <a:gd name="connsiteX43" fmla="*/ 1642166 w 2499999"/>
                  <a:gd name="connsiteY43" fmla="*/ 904875 h 1990725"/>
                  <a:gd name="connsiteX44" fmla="*/ 1642166 w 2499999"/>
                  <a:gd name="connsiteY44" fmla="*/ 952500 h 1990725"/>
                  <a:gd name="connsiteX45" fmla="*/ 1661216 w 2499999"/>
                  <a:gd name="connsiteY45" fmla="*/ 1009650 h 1990725"/>
                  <a:gd name="connsiteX46" fmla="*/ 1765991 w 2499999"/>
                  <a:gd name="connsiteY46" fmla="*/ 1047750 h 1990725"/>
                  <a:gd name="connsiteX47" fmla="*/ 1727891 w 2499999"/>
                  <a:gd name="connsiteY47" fmla="*/ 1019175 h 1990725"/>
                  <a:gd name="connsiteX48" fmla="*/ 1775516 w 2499999"/>
                  <a:gd name="connsiteY48" fmla="*/ 1000125 h 1990725"/>
                  <a:gd name="connsiteX49" fmla="*/ 1804091 w 2499999"/>
                  <a:gd name="connsiteY49" fmla="*/ 942975 h 1990725"/>
                  <a:gd name="connsiteX50" fmla="*/ 1832666 w 2499999"/>
                  <a:gd name="connsiteY50" fmla="*/ 885825 h 1990725"/>
                  <a:gd name="connsiteX51" fmla="*/ 1813616 w 2499999"/>
                  <a:gd name="connsiteY51" fmla="*/ 819150 h 1990725"/>
                  <a:gd name="connsiteX52" fmla="*/ 1861241 w 2499999"/>
                  <a:gd name="connsiteY52" fmla="*/ 762000 h 1990725"/>
                  <a:gd name="connsiteX53" fmla="*/ 1918391 w 2499999"/>
                  <a:gd name="connsiteY53" fmla="*/ 762000 h 1990725"/>
                  <a:gd name="connsiteX54" fmla="*/ 1975541 w 2499999"/>
                  <a:gd name="connsiteY54" fmla="*/ 762000 h 1990725"/>
                  <a:gd name="connsiteX55" fmla="*/ 2023166 w 2499999"/>
                  <a:gd name="connsiteY55" fmla="*/ 809625 h 1990725"/>
                  <a:gd name="connsiteX56" fmla="*/ 2042216 w 2499999"/>
                  <a:gd name="connsiteY56" fmla="*/ 857250 h 1990725"/>
                  <a:gd name="connsiteX57" fmla="*/ 2061266 w 2499999"/>
                  <a:gd name="connsiteY57" fmla="*/ 914400 h 1990725"/>
                  <a:gd name="connsiteX58" fmla="*/ 2080316 w 2499999"/>
                  <a:gd name="connsiteY58" fmla="*/ 971550 h 1990725"/>
                  <a:gd name="connsiteX59" fmla="*/ 2099366 w 2499999"/>
                  <a:gd name="connsiteY59" fmla="*/ 1028700 h 1990725"/>
                  <a:gd name="connsiteX60" fmla="*/ 2089841 w 2499999"/>
                  <a:gd name="connsiteY60" fmla="*/ 1057275 h 1990725"/>
                  <a:gd name="connsiteX61" fmla="*/ 2118416 w 2499999"/>
                  <a:gd name="connsiteY61" fmla="*/ 1114425 h 1990725"/>
                  <a:gd name="connsiteX62" fmla="*/ 2118416 w 2499999"/>
                  <a:gd name="connsiteY62" fmla="*/ 1162050 h 1990725"/>
                  <a:gd name="connsiteX63" fmla="*/ 2118416 w 2499999"/>
                  <a:gd name="connsiteY63" fmla="*/ 1209675 h 1990725"/>
                  <a:gd name="connsiteX64" fmla="*/ 2099366 w 2499999"/>
                  <a:gd name="connsiteY64" fmla="*/ 1238250 h 1990725"/>
                  <a:gd name="connsiteX65" fmla="*/ 2108891 w 2499999"/>
                  <a:gd name="connsiteY65" fmla="*/ 1276350 h 1990725"/>
                  <a:gd name="connsiteX66" fmla="*/ 2118416 w 2499999"/>
                  <a:gd name="connsiteY66" fmla="*/ 1333500 h 1990725"/>
                  <a:gd name="connsiteX67" fmla="*/ 2137466 w 2499999"/>
                  <a:gd name="connsiteY67" fmla="*/ 1390650 h 1990725"/>
                  <a:gd name="connsiteX68" fmla="*/ 2137466 w 2499999"/>
                  <a:gd name="connsiteY68" fmla="*/ 1447800 h 1990725"/>
                  <a:gd name="connsiteX69" fmla="*/ 2156516 w 2499999"/>
                  <a:gd name="connsiteY69" fmla="*/ 1504950 h 1990725"/>
                  <a:gd name="connsiteX70" fmla="*/ 2175566 w 2499999"/>
                  <a:gd name="connsiteY70" fmla="*/ 1562100 h 1990725"/>
                  <a:gd name="connsiteX71" fmla="*/ 2185091 w 2499999"/>
                  <a:gd name="connsiteY71" fmla="*/ 1590675 h 1990725"/>
                  <a:gd name="connsiteX72" fmla="*/ 2185091 w 2499999"/>
                  <a:gd name="connsiteY72" fmla="*/ 1638300 h 1990725"/>
                  <a:gd name="connsiteX73" fmla="*/ 2204141 w 2499999"/>
                  <a:gd name="connsiteY73" fmla="*/ 1685925 h 1990725"/>
                  <a:gd name="connsiteX74" fmla="*/ 2204141 w 2499999"/>
                  <a:gd name="connsiteY74" fmla="*/ 1743075 h 1990725"/>
                  <a:gd name="connsiteX75" fmla="*/ 2213666 w 2499999"/>
                  <a:gd name="connsiteY75" fmla="*/ 1800225 h 1990725"/>
                  <a:gd name="connsiteX76" fmla="*/ 2204141 w 2499999"/>
                  <a:gd name="connsiteY76" fmla="*/ 1838325 h 1990725"/>
                  <a:gd name="connsiteX77" fmla="*/ 2213666 w 2499999"/>
                  <a:gd name="connsiteY77" fmla="*/ 1876425 h 1990725"/>
                  <a:gd name="connsiteX78" fmla="*/ 2232716 w 2499999"/>
                  <a:gd name="connsiteY78" fmla="*/ 1933575 h 1990725"/>
                  <a:gd name="connsiteX79" fmla="*/ 2204141 w 2499999"/>
                  <a:gd name="connsiteY79" fmla="*/ 1962150 h 1990725"/>
                  <a:gd name="connsiteX80" fmla="*/ 2232716 w 2499999"/>
                  <a:gd name="connsiteY80" fmla="*/ 1990725 h 1990725"/>
                  <a:gd name="connsiteX81" fmla="*/ 2280341 w 2499999"/>
                  <a:gd name="connsiteY81" fmla="*/ 1924050 h 1990725"/>
                  <a:gd name="connsiteX82" fmla="*/ 2280341 w 2499999"/>
                  <a:gd name="connsiteY82" fmla="*/ 1857375 h 1990725"/>
                  <a:gd name="connsiteX83" fmla="*/ 2289866 w 2499999"/>
                  <a:gd name="connsiteY83" fmla="*/ 1800225 h 1990725"/>
                  <a:gd name="connsiteX84" fmla="*/ 2289866 w 2499999"/>
                  <a:gd name="connsiteY84" fmla="*/ 1752600 h 1990725"/>
                  <a:gd name="connsiteX85" fmla="*/ 2289866 w 2499999"/>
                  <a:gd name="connsiteY85" fmla="*/ 1685925 h 1990725"/>
                  <a:gd name="connsiteX86" fmla="*/ 2299391 w 2499999"/>
                  <a:gd name="connsiteY86" fmla="*/ 1628775 h 1990725"/>
                  <a:gd name="connsiteX87" fmla="*/ 2308916 w 2499999"/>
                  <a:gd name="connsiteY87" fmla="*/ 1562100 h 1990725"/>
                  <a:gd name="connsiteX88" fmla="*/ 2299391 w 2499999"/>
                  <a:gd name="connsiteY88" fmla="*/ 1504950 h 1990725"/>
                  <a:gd name="connsiteX89" fmla="*/ 2327966 w 2499999"/>
                  <a:gd name="connsiteY89" fmla="*/ 1457325 h 1990725"/>
                  <a:gd name="connsiteX90" fmla="*/ 2299391 w 2499999"/>
                  <a:gd name="connsiteY90" fmla="*/ 1419225 h 1990725"/>
                  <a:gd name="connsiteX91" fmla="*/ 2327966 w 2499999"/>
                  <a:gd name="connsiteY91" fmla="*/ 1352550 h 1990725"/>
                  <a:gd name="connsiteX92" fmla="*/ 2327966 w 2499999"/>
                  <a:gd name="connsiteY92" fmla="*/ 1285875 h 1990725"/>
                  <a:gd name="connsiteX93" fmla="*/ 2308916 w 2499999"/>
                  <a:gd name="connsiteY93" fmla="*/ 1238250 h 1990725"/>
                  <a:gd name="connsiteX94" fmla="*/ 2318441 w 2499999"/>
                  <a:gd name="connsiteY94" fmla="*/ 1181100 h 1990725"/>
                  <a:gd name="connsiteX95" fmla="*/ 2318441 w 2499999"/>
                  <a:gd name="connsiteY95" fmla="*/ 1152525 h 1990725"/>
                  <a:gd name="connsiteX96" fmla="*/ 2327966 w 2499999"/>
                  <a:gd name="connsiteY96" fmla="*/ 1085850 h 1990725"/>
                  <a:gd name="connsiteX97" fmla="*/ 2327966 w 2499999"/>
                  <a:gd name="connsiteY97" fmla="*/ 1047750 h 1990725"/>
                  <a:gd name="connsiteX98" fmla="*/ 2318441 w 2499999"/>
                  <a:gd name="connsiteY98" fmla="*/ 981075 h 1990725"/>
                  <a:gd name="connsiteX99" fmla="*/ 2327966 w 2499999"/>
                  <a:gd name="connsiteY99" fmla="*/ 933450 h 1990725"/>
                  <a:gd name="connsiteX100" fmla="*/ 2347016 w 2499999"/>
                  <a:gd name="connsiteY100" fmla="*/ 866775 h 1990725"/>
                  <a:gd name="connsiteX101" fmla="*/ 2366066 w 2499999"/>
                  <a:gd name="connsiteY101" fmla="*/ 819150 h 1990725"/>
                  <a:gd name="connsiteX102" fmla="*/ 2347016 w 2499999"/>
                  <a:gd name="connsiteY102" fmla="*/ 781050 h 1990725"/>
                  <a:gd name="connsiteX103" fmla="*/ 2366066 w 2499999"/>
                  <a:gd name="connsiteY103" fmla="*/ 733425 h 1990725"/>
                  <a:gd name="connsiteX104" fmla="*/ 2385116 w 2499999"/>
                  <a:gd name="connsiteY104" fmla="*/ 676275 h 1990725"/>
                  <a:gd name="connsiteX105" fmla="*/ 2432741 w 2499999"/>
                  <a:gd name="connsiteY105" fmla="*/ 666750 h 1990725"/>
                  <a:gd name="connsiteX106" fmla="*/ 2413691 w 2499999"/>
                  <a:gd name="connsiteY106" fmla="*/ 600075 h 1990725"/>
                  <a:gd name="connsiteX107" fmla="*/ 2432741 w 2499999"/>
                  <a:gd name="connsiteY107" fmla="*/ 533400 h 1990725"/>
                  <a:gd name="connsiteX108" fmla="*/ 2442266 w 2499999"/>
                  <a:gd name="connsiteY108" fmla="*/ 485775 h 1990725"/>
                  <a:gd name="connsiteX109" fmla="*/ 2442266 w 2499999"/>
                  <a:gd name="connsiteY109" fmla="*/ 428625 h 1990725"/>
                  <a:gd name="connsiteX110" fmla="*/ 2461316 w 2499999"/>
                  <a:gd name="connsiteY110" fmla="*/ 361950 h 1990725"/>
                  <a:gd name="connsiteX111" fmla="*/ 2451791 w 2499999"/>
                  <a:gd name="connsiteY111" fmla="*/ 314325 h 1990725"/>
                  <a:gd name="connsiteX112" fmla="*/ 2451791 w 2499999"/>
                  <a:gd name="connsiteY112" fmla="*/ 247650 h 1990725"/>
                  <a:gd name="connsiteX113" fmla="*/ 2461316 w 2499999"/>
                  <a:gd name="connsiteY113" fmla="*/ 190500 h 1990725"/>
                  <a:gd name="connsiteX114" fmla="*/ 2489891 w 2499999"/>
                  <a:gd name="connsiteY114" fmla="*/ 142875 h 1990725"/>
                  <a:gd name="connsiteX115" fmla="*/ 2470841 w 2499999"/>
                  <a:gd name="connsiteY115" fmla="*/ 95250 h 1990725"/>
                  <a:gd name="connsiteX116" fmla="*/ 2499416 w 2499999"/>
                  <a:gd name="connsiteY116" fmla="*/ 57150 h 1990725"/>
                  <a:gd name="connsiteX117" fmla="*/ 2489891 w 2499999"/>
                  <a:gd name="connsiteY117" fmla="*/ 0 h 1990725"/>
                  <a:gd name="connsiteX0" fmla="*/ 171450 w 2499999"/>
                  <a:gd name="connsiteY0" fmla="*/ 333375 h 1990725"/>
                  <a:gd name="connsiteX1" fmla="*/ 123825 w 2499999"/>
                  <a:gd name="connsiteY1" fmla="*/ 371475 h 1990725"/>
                  <a:gd name="connsiteX2" fmla="*/ 57150 w 2499999"/>
                  <a:gd name="connsiteY2" fmla="*/ 409575 h 1990725"/>
                  <a:gd name="connsiteX3" fmla="*/ 0 w 2499999"/>
                  <a:gd name="connsiteY3" fmla="*/ 438150 h 1990725"/>
                  <a:gd name="connsiteX4" fmla="*/ 1023041 w 2499999"/>
                  <a:gd name="connsiteY4" fmla="*/ 28575 h 1990725"/>
                  <a:gd name="connsiteX5" fmla="*/ 1089716 w 2499999"/>
                  <a:gd name="connsiteY5" fmla="*/ 9525 h 1990725"/>
                  <a:gd name="connsiteX6" fmla="*/ 1204016 w 2499999"/>
                  <a:gd name="connsiteY6" fmla="*/ 19050 h 1990725"/>
                  <a:gd name="connsiteX7" fmla="*/ 1223066 w 2499999"/>
                  <a:gd name="connsiteY7" fmla="*/ 47625 h 1990725"/>
                  <a:gd name="connsiteX8" fmla="*/ 1232591 w 2499999"/>
                  <a:gd name="connsiteY8" fmla="*/ 95250 h 1990725"/>
                  <a:gd name="connsiteX9" fmla="*/ 1242116 w 2499999"/>
                  <a:gd name="connsiteY9" fmla="*/ 333375 h 1990725"/>
                  <a:gd name="connsiteX10" fmla="*/ 1270691 w 2499999"/>
                  <a:gd name="connsiteY10" fmla="*/ 495300 h 1990725"/>
                  <a:gd name="connsiteX11" fmla="*/ 1280216 w 2499999"/>
                  <a:gd name="connsiteY11" fmla="*/ 523875 h 1990725"/>
                  <a:gd name="connsiteX12" fmla="*/ 1299266 w 2499999"/>
                  <a:gd name="connsiteY12" fmla="*/ 600075 h 1990725"/>
                  <a:gd name="connsiteX13" fmla="*/ 1289741 w 2499999"/>
                  <a:gd name="connsiteY13" fmla="*/ 647700 h 1990725"/>
                  <a:gd name="connsiteX14" fmla="*/ 1299266 w 2499999"/>
                  <a:gd name="connsiteY14" fmla="*/ 666750 h 1990725"/>
                  <a:gd name="connsiteX15" fmla="*/ 1327841 w 2499999"/>
                  <a:gd name="connsiteY15" fmla="*/ 695325 h 1990725"/>
                  <a:gd name="connsiteX16" fmla="*/ 1346893 w 2499999"/>
                  <a:gd name="connsiteY16" fmla="*/ 762000 h 1990725"/>
                  <a:gd name="connsiteX17" fmla="*/ 1346891 w 2499999"/>
                  <a:gd name="connsiteY17" fmla="*/ 819150 h 1990725"/>
                  <a:gd name="connsiteX18" fmla="*/ 1356416 w 2499999"/>
                  <a:gd name="connsiteY18" fmla="*/ 876300 h 1990725"/>
                  <a:gd name="connsiteX19" fmla="*/ 1365941 w 2499999"/>
                  <a:gd name="connsiteY19" fmla="*/ 904875 h 1990725"/>
                  <a:gd name="connsiteX20" fmla="*/ 1356416 w 2499999"/>
                  <a:gd name="connsiteY20" fmla="*/ 952500 h 1990725"/>
                  <a:gd name="connsiteX21" fmla="*/ 1375466 w 2499999"/>
                  <a:gd name="connsiteY21" fmla="*/ 1000125 h 1990725"/>
                  <a:gd name="connsiteX22" fmla="*/ 1375466 w 2499999"/>
                  <a:gd name="connsiteY22" fmla="*/ 1028700 h 1990725"/>
                  <a:gd name="connsiteX23" fmla="*/ 1384991 w 2499999"/>
                  <a:gd name="connsiteY23" fmla="*/ 1076325 h 1990725"/>
                  <a:gd name="connsiteX24" fmla="*/ 1384991 w 2499999"/>
                  <a:gd name="connsiteY24" fmla="*/ 1123950 h 1990725"/>
                  <a:gd name="connsiteX25" fmla="*/ 1394516 w 2499999"/>
                  <a:gd name="connsiteY25" fmla="*/ 1162050 h 1990725"/>
                  <a:gd name="connsiteX26" fmla="*/ 1384991 w 2499999"/>
                  <a:gd name="connsiteY26" fmla="*/ 1181100 h 1990725"/>
                  <a:gd name="connsiteX27" fmla="*/ 1404041 w 2499999"/>
                  <a:gd name="connsiteY27" fmla="*/ 1219200 h 1990725"/>
                  <a:gd name="connsiteX28" fmla="*/ 1404041 w 2499999"/>
                  <a:gd name="connsiteY28" fmla="*/ 1266825 h 1990725"/>
                  <a:gd name="connsiteX29" fmla="*/ 1423091 w 2499999"/>
                  <a:gd name="connsiteY29" fmla="*/ 1314450 h 1990725"/>
                  <a:gd name="connsiteX30" fmla="*/ 1423091 w 2499999"/>
                  <a:gd name="connsiteY30" fmla="*/ 1362075 h 1990725"/>
                  <a:gd name="connsiteX31" fmla="*/ 1461191 w 2499999"/>
                  <a:gd name="connsiteY31" fmla="*/ 1400175 h 1990725"/>
                  <a:gd name="connsiteX32" fmla="*/ 1489766 w 2499999"/>
                  <a:gd name="connsiteY32" fmla="*/ 1362075 h 1990725"/>
                  <a:gd name="connsiteX33" fmla="*/ 1499291 w 2499999"/>
                  <a:gd name="connsiteY33" fmla="*/ 1314450 h 1990725"/>
                  <a:gd name="connsiteX34" fmla="*/ 1518341 w 2499999"/>
                  <a:gd name="connsiteY34" fmla="*/ 1257300 h 1990725"/>
                  <a:gd name="connsiteX35" fmla="*/ 1518341 w 2499999"/>
                  <a:gd name="connsiteY35" fmla="*/ 1219200 h 1990725"/>
                  <a:gd name="connsiteX36" fmla="*/ 1537391 w 2499999"/>
                  <a:gd name="connsiteY36" fmla="*/ 1152525 h 1990725"/>
                  <a:gd name="connsiteX37" fmla="*/ 1527866 w 2499999"/>
                  <a:gd name="connsiteY37" fmla="*/ 1085850 h 1990725"/>
                  <a:gd name="connsiteX38" fmla="*/ 1537391 w 2499999"/>
                  <a:gd name="connsiteY38" fmla="*/ 1057275 h 1990725"/>
                  <a:gd name="connsiteX39" fmla="*/ 1556441 w 2499999"/>
                  <a:gd name="connsiteY39" fmla="*/ 990600 h 1990725"/>
                  <a:gd name="connsiteX40" fmla="*/ 1565966 w 2499999"/>
                  <a:gd name="connsiteY40" fmla="*/ 942975 h 1990725"/>
                  <a:gd name="connsiteX41" fmla="*/ 1575491 w 2499999"/>
                  <a:gd name="connsiteY41" fmla="*/ 895350 h 1990725"/>
                  <a:gd name="connsiteX42" fmla="*/ 1594541 w 2499999"/>
                  <a:gd name="connsiteY42" fmla="*/ 847725 h 1990725"/>
                  <a:gd name="connsiteX43" fmla="*/ 1642166 w 2499999"/>
                  <a:gd name="connsiteY43" fmla="*/ 904875 h 1990725"/>
                  <a:gd name="connsiteX44" fmla="*/ 1642166 w 2499999"/>
                  <a:gd name="connsiteY44" fmla="*/ 952500 h 1990725"/>
                  <a:gd name="connsiteX45" fmla="*/ 1661216 w 2499999"/>
                  <a:gd name="connsiteY45" fmla="*/ 1009650 h 1990725"/>
                  <a:gd name="connsiteX46" fmla="*/ 1765991 w 2499999"/>
                  <a:gd name="connsiteY46" fmla="*/ 1047750 h 1990725"/>
                  <a:gd name="connsiteX47" fmla="*/ 1727891 w 2499999"/>
                  <a:gd name="connsiteY47" fmla="*/ 1019175 h 1990725"/>
                  <a:gd name="connsiteX48" fmla="*/ 1775516 w 2499999"/>
                  <a:gd name="connsiteY48" fmla="*/ 1000125 h 1990725"/>
                  <a:gd name="connsiteX49" fmla="*/ 1804091 w 2499999"/>
                  <a:gd name="connsiteY49" fmla="*/ 942975 h 1990725"/>
                  <a:gd name="connsiteX50" fmla="*/ 1832666 w 2499999"/>
                  <a:gd name="connsiteY50" fmla="*/ 885825 h 1990725"/>
                  <a:gd name="connsiteX51" fmla="*/ 1813616 w 2499999"/>
                  <a:gd name="connsiteY51" fmla="*/ 819150 h 1990725"/>
                  <a:gd name="connsiteX52" fmla="*/ 1861241 w 2499999"/>
                  <a:gd name="connsiteY52" fmla="*/ 762000 h 1990725"/>
                  <a:gd name="connsiteX53" fmla="*/ 1918391 w 2499999"/>
                  <a:gd name="connsiteY53" fmla="*/ 762000 h 1990725"/>
                  <a:gd name="connsiteX54" fmla="*/ 1975541 w 2499999"/>
                  <a:gd name="connsiteY54" fmla="*/ 762000 h 1990725"/>
                  <a:gd name="connsiteX55" fmla="*/ 2023166 w 2499999"/>
                  <a:gd name="connsiteY55" fmla="*/ 809625 h 1990725"/>
                  <a:gd name="connsiteX56" fmla="*/ 2042216 w 2499999"/>
                  <a:gd name="connsiteY56" fmla="*/ 857250 h 1990725"/>
                  <a:gd name="connsiteX57" fmla="*/ 2061266 w 2499999"/>
                  <a:gd name="connsiteY57" fmla="*/ 914400 h 1990725"/>
                  <a:gd name="connsiteX58" fmla="*/ 2080316 w 2499999"/>
                  <a:gd name="connsiteY58" fmla="*/ 971550 h 1990725"/>
                  <a:gd name="connsiteX59" fmla="*/ 2099366 w 2499999"/>
                  <a:gd name="connsiteY59" fmla="*/ 1028700 h 1990725"/>
                  <a:gd name="connsiteX60" fmla="*/ 2089841 w 2499999"/>
                  <a:gd name="connsiteY60" fmla="*/ 1057275 h 1990725"/>
                  <a:gd name="connsiteX61" fmla="*/ 2118416 w 2499999"/>
                  <a:gd name="connsiteY61" fmla="*/ 1114425 h 1990725"/>
                  <a:gd name="connsiteX62" fmla="*/ 2118416 w 2499999"/>
                  <a:gd name="connsiteY62" fmla="*/ 1162050 h 1990725"/>
                  <a:gd name="connsiteX63" fmla="*/ 2118416 w 2499999"/>
                  <a:gd name="connsiteY63" fmla="*/ 1209675 h 1990725"/>
                  <a:gd name="connsiteX64" fmla="*/ 2099366 w 2499999"/>
                  <a:gd name="connsiteY64" fmla="*/ 1238250 h 1990725"/>
                  <a:gd name="connsiteX65" fmla="*/ 2108891 w 2499999"/>
                  <a:gd name="connsiteY65" fmla="*/ 1276350 h 1990725"/>
                  <a:gd name="connsiteX66" fmla="*/ 2118416 w 2499999"/>
                  <a:gd name="connsiteY66" fmla="*/ 1333500 h 1990725"/>
                  <a:gd name="connsiteX67" fmla="*/ 2137466 w 2499999"/>
                  <a:gd name="connsiteY67" fmla="*/ 1390650 h 1990725"/>
                  <a:gd name="connsiteX68" fmla="*/ 2137466 w 2499999"/>
                  <a:gd name="connsiteY68" fmla="*/ 1447800 h 1990725"/>
                  <a:gd name="connsiteX69" fmla="*/ 2156516 w 2499999"/>
                  <a:gd name="connsiteY69" fmla="*/ 1504950 h 1990725"/>
                  <a:gd name="connsiteX70" fmla="*/ 2175566 w 2499999"/>
                  <a:gd name="connsiteY70" fmla="*/ 1562100 h 1990725"/>
                  <a:gd name="connsiteX71" fmla="*/ 2185091 w 2499999"/>
                  <a:gd name="connsiteY71" fmla="*/ 1590675 h 1990725"/>
                  <a:gd name="connsiteX72" fmla="*/ 2185091 w 2499999"/>
                  <a:gd name="connsiteY72" fmla="*/ 1638300 h 1990725"/>
                  <a:gd name="connsiteX73" fmla="*/ 2204141 w 2499999"/>
                  <a:gd name="connsiteY73" fmla="*/ 1685925 h 1990725"/>
                  <a:gd name="connsiteX74" fmla="*/ 2204141 w 2499999"/>
                  <a:gd name="connsiteY74" fmla="*/ 1743075 h 1990725"/>
                  <a:gd name="connsiteX75" fmla="*/ 2213666 w 2499999"/>
                  <a:gd name="connsiteY75" fmla="*/ 1800225 h 1990725"/>
                  <a:gd name="connsiteX76" fmla="*/ 2204141 w 2499999"/>
                  <a:gd name="connsiteY76" fmla="*/ 1838325 h 1990725"/>
                  <a:gd name="connsiteX77" fmla="*/ 2213666 w 2499999"/>
                  <a:gd name="connsiteY77" fmla="*/ 1876425 h 1990725"/>
                  <a:gd name="connsiteX78" fmla="*/ 2232716 w 2499999"/>
                  <a:gd name="connsiteY78" fmla="*/ 1933575 h 1990725"/>
                  <a:gd name="connsiteX79" fmla="*/ 2204141 w 2499999"/>
                  <a:gd name="connsiteY79" fmla="*/ 1962150 h 1990725"/>
                  <a:gd name="connsiteX80" fmla="*/ 2232716 w 2499999"/>
                  <a:gd name="connsiteY80" fmla="*/ 1990725 h 1990725"/>
                  <a:gd name="connsiteX81" fmla="*/ 2280341 w 2499999"/>
                  <a:gd name="connsiteY81" fmla="*/ 1924050 h 1990725"/>
                  <a:gd name="connsiteX82" fmla="*/ 2280341 w 2499999"/>
                  <a:gd name="connsiteY82" fmla="*/ 1857375 h 1990725"/>
                  <a:gd name="connsiteX83" fmla="*/ 2289866 w 2499999"/>
                  <a:gd name="connsiteY83" fmla="*/ 1800225 h 1990725"/>
                  <a:gd name="connsiteX84" fmla="*/ 2289866 w 2499999"/>
                  <a:gd name="connsiteY84" fmla="*/ 1752600 h 1990725"/>
                  <a:gd name="connsiteX85" fmla="*/ 2289866 w 2499999"/>
                  <a:gd name="connsiteY85" fmla="*/ 1685925 h 1990725"/>
                  <a:gd name="connsiteX86" fmla="*/ 2299391 w 2499999"/>
                  <a:gd name="connsiteY86" fmla="*/ 1628775 h 1990725"/>
                  <a:gd name="connsiteX87" fmla="*/ 2308916 w 2499999"/>
                  <a:gd name="connsiteY87" fmla="*/ 1562100 h 1990725"/>
                  <a:gd name="connsiteX88" fmla="*/ 2299391 w 2499999"/>
                  <a:gd name="connsiteY88" fmla="*/ 1504950 h 1990725"/>
                  <a:gd name="connsiteX89" fmla="*/ 2327966 w 2499999"/>
                  <a:gd name="connsiteY89" fmla="*/ 1457325 h 1990725"/>
                  <a:gd name="connsiteX90" fmla="*/ 2299391 w 2499999"/>
                  <a:gd name="connsiteY90" fmla="*/ 1419225 h 1990725"/>
                  <a:gd name="connsiteX91" fmla="*/ 2327966 w 2499999"/>
                  <a:gd name="connsiteY91" fmla="*/ 1352550 h 1990725"/>
                  <a:gd name="connsiteX92" fmla="*/ 2327966 w 2499999"/>
                  <a:gd name="connsiteY92" fmla="*/ 1285875 h 1990725"/>
                  <a:gd name="connsiteX93" fmla="*/ 2308916 w 2499999"/>
                  <a:gd name="connsiteY93" fmla="*/ 1238250 h 1990725"/>
                  <a:gd name="connsiteX94" fmla="*/ 2318441 w 2499999"/>
                  <a:gd name="connsiteY94" fmla="*/ 1181100 h 1990725"/>
                  <a:gd name="connsiteX95" fmla="*/ 2318441 w 2499999"/>
                  <a:gd name="connsiteY95" fmla="*/ 1152525 h 1990725"/>
                  <a:gd name="connsiteX96" fmla="*/ 2327966 w 2499999"/>
                  <a:gd name="connsiteY96" fmla="*/ 1085850 h 1990725"/>
                  <a:gd name="connsiteX97" fmla="*/ 2327966 w 2499999"/>
                  <a:gd name="connsiteY97" fmla="*/ 1047750 h 1990725"/>
                  <a:gd name="connsiteX98" fmla="*/ 2318441 w 2499999"/>
                  <a:gd name="connsiteY98" fmla="*/ 981075 h 1990725"/>
                  <a:gd name="connsiteX99" fmla="*/ 2327966 w 2499999"/>
                  <a:gd name="connsiteY99" fmla="*/ 933450 h 1990725"/>
                  <a:gd name="connsiteX100" fmla="*/ 2347016 w 2499999"/>
                  <a:gd name="connsiteY100" fmla="*/ 866775 h 1990725"/>
                  <a:gd name="connsiteX101" fmla="*/ 2366066 w 2499999"/>
                  <a:gd name="connsiteY101" fmla="*/ 819150 h 1990725"/>
                  <a:gd name="connsiteX102" fmla="*/ 2347016 w 2499999"/>
                  <a:gd name="connsiteY102" fmla="*/ 781050 h 1990725"/>
                  <a:gd name="connsiteX103" fmla="*/ 2366066 w 2499999"/>
                  <a:gd name="connsiteY103" fmla="*/ 733425 h 1990725"/>
                  <a:gd name="connsiteX104" fmla="*/ 2385116 w 2499999"/>
                  <a:gd name="connsiteY104" fmla="*/ 676275 h 1990725"/>
                  <a:gd name="connsiteX105" fmla="*/ 2432741 w 2499999"/>
                  <a:gd name="connsiteY105" fmla="*/ 666750 h 1990725"/>
                  <a:gd name="connsiteX106" fmla="*/ 2413691 w 2499999"/>
                  <a:gd name="connsiteY106" fmla="*/ 600075 h 1990725"/>
                  <a:gd name="connsiteX107" fmla="*/ 2432741 w 2499999"/>
                  <a:gd name="connsiteY107" fmla="*/ 533400 h 1990725"/>
                  <a:gd name="connsiteX108" fmla="*/ 2442266 w 2499999"/>
                  <a:gd name="connsiteY108" fmla="*/ 485775 h 1990725"/>
                  <a:gd name="connsiteX109" fmla="*/ 2442266 w 2499999"/>
                  <a:gd name="connsiteY109" fmla="*/ 428625 h 1990725"/>
                  <a:gd name="connsiteX110" fmla="*/ 2461316 w 2499999"/>
                  <a:gd name="connsiteY110" fmla="*/ 361950 h 1990725"/>
                  <a:gd name="connsiteX111" fmla="*/ 2451791 w 2499999"/>
                  <a:gd name="connsiteY111" fmla="*/ 314325 h 1990725"/>
                  <a:gd name="connsiteX112" fmla="*/ 2451791 w 2499999"/>
                  <a:gd name="connsiteY112" fmla="*/ 247650 h 1990725"/>
                  <a:gd name="connsiteX113" fmla="*/ 2461316 w 2499999"/>
                  <a:gd name="connsiteY113" fmla="*/ 190500 h 1990725"/>
                  <a:gd name="connsiteX114" fmla="*/ 2489891 w 2499999"/>
                  <a:gd name="connsiteY114" fmla="*/ 142875 h 1990725"/>
                  <a:gd name="connsiteX115" fmla="*/ 2470841 w 2499999"/>
                  <a:gd name="connsiteY115" fmla="*/ 95250 h 1990725"/>
                  <a:gd name="connsiteX116" fmla="*/ 2499416 w 2499999"/>
                  <a:gd name="connsiteY116" fmla="*/ 57150 h 1990725"/>
                  <a:gd name="connsiteX117" fmla="*/ 2489891 w 2499999"/>
                  <a:gd name="connsiteY117" fmla="*/ 0 h 1990725"/>
                  <a:gd name="connsiteX0" fmla="*/ 171450 w 2499999"/>
                  <a:gd name="connsiteY0" fmla="*/ 333375 h 1990725"/>
                  <a:gd name="connsiteX1" fmla="*/ 123825 w 2499999"/>
                  <a:gd name="connsiteY1" fmla="*/ 371475 h 1990725"/>
                  <a:gd name="connsiteX2" fmla="*/ 57150 w 2499999"/>
                  <a:gd name="connsiteY2" fmla="*/ 409575 h 1990725"/>
                  <a:gd name="connsiteX3" fmla="*/ 0 w 2499999"/>
                  <a:gd name="connsiteY3" fmla="*/ 438150 h 1990725"/>
                  <a:gd name="connsiteX4" fmla="*/ 1023041 w 2499999"/>
                  <a:gd name="connsiteY4" fmla="*/ 28575 h 1990725"/>
                  <a:gd name="connsiteX5" fmla="*/ 1089716 w 2499999"/>
                  <a:gd name="connsiteY5" fmla="*/ 9525 h 1990725"/>
                  <a:gd name="connsiteX6" fmla="*/ 1204016 w 2499999"/>
                  <a:gd name="connsiteY6" fmla="*/ 19050 h 1990725"/>
                  <a:gd name="connsiteX7" fmla="*/ 1223066 w 2499999"/>
                  <a:gd name="connsiteY7" fmla="*/ 47625 h 1990725"/>
                  <a:gd name="connsiteX8" fmla="*/ 1232591 w 2499999"/>
                  <a:gd name="connsiteY8" fmla="*/ 95250 h 1990725"/>
                  <a:gd name="connsiteX9" fmla="*/ 1242116 w 2499999"/>
                  <a:gd name="connsiteY9" fmla="*/ 333375 h 1990725"/>
                  <a:gd name="connsiteX10" fmla="*/ 1270691 w 2499999"/>
                  <a:gd name="connsiteY10" fmla="*/ 495300 h 1990725"/>
                  <a:gd name="connsiteX11" fmla="*/ 1280216 w 2499999"/>
                  <a:gd name="connsiteY11" fmla="*/ 523875 h 1990725"/>
                  <a:gd name="connsiteX12" fmla="*/ 1299266 w 2499999"/>
                  <a:gd name="connsiteY12" fmla="*/ 600075 h 1990725"/>
                  <a:gd name="connsiteX13" fmla="*/ 1289741 w 2499999"/>
                  <a:gd name="connsiteY13" fmla="*/ 647700 h 1990725"/>
                  <a:gd name="connsiteX14" fmla="*/ 1299266 w 2499999"/>
                  <a:gd name="connsiteY14" fmla="*/ 666750 h 1990725"/>
                  <a:gd name="connsiteX15" fmla="*/ 1327841 w 2499999"/>
                  <a:gd name="connsiteY15" fmla="*/ 695325 h 1990725"/>
                  <a:gd name="connsiteX16" fmla="*/ 1346893 w 2499999"/>
                  <a:gd name="connsiteY16" fmla="*/ 762000 h 1990725"/>
                  <a:gd name="connsiteX17" fmla="*/ 1346891 w 2499999"/>
                  <a:gd name="connsiteY17" fmla="*/ 819150 h 1990725"/>
                  <a:gd name="connsiteX18" fmla="*/ 1356416 w 2499999"/>
                  <a:gd name="connsiteY18" fmla="*/ 876300 h 1990725"/>
                  <a:gd name="connsiteX19" fmla="*/ 1365941 w 2499999"/>
                  <a:gd name="connsiteY19" fmla="*/ 904875 h 1990725"/>
                  <a:gd name="connsiteX20" fmla="*/ 1356416 w 2499999"/>
                  <a:gd name="connsiteY20" fmla="*/ 952500 h 1990725"/>
                  <a:gd name="connsiteX21" fmla="*/ 1375466 w 2499999"/>
                  <a:gd name="connsiteY21" fmla="*/ 1000125 h 1990725"/>
                  <a:gd name="connsiteX22" fmla="*/ 1375466 w 2499999"/>
                  <a:gd name="connsiteY22" fmla="*/ 1028700 h 1990725"/>
                  <a:gd name="connsiteX23" fmla="*/ 1384991 w 2499999"/>
                  <a:gd name="connsiteY23" fmla="*/ 1076325 h 1990725"/>
                  <a:gd name="connsiteX24" fmla="*/ 1384991 w 2499999"/>
                  <a:gd name="connsiteY24" fmla="*/ 1123950 h 1990725"/>
                  <a:gd name="connsiteX25" fmla="*/ 1394516 w 2499999"/>
                  <a:gd name="connsiteY25" fmla="*/ 1162050 h 1990725"/>
                  <a:gd name="connsiteX26" fmla="*/ 1384991 w 2499999"/>
                  <a:gd name="connsiteY26" fmla="*/ 1181100 h 1990725"/>
                  <a:gd name="connsiteX27" fmla="*/ 1404041 w 2499999"/>
                  <a:gd name="connsiteY27" fmla="*/ 1219200 h 1990725"/>
                  <a:gd name="connsiteX28" fmla="*/ 1404041 w 2499999"/>
                  <a:gd name="connsiteY28" fmla="*/ 1266825 h 1990725"/>
                  <a:gd name="connsiteX29" fmla="*/ 1423091 w 2499999"/>
                  <a:gd name="connsiteY29" fmla="*/ 1314450 h 1990725"/>
                  <a:gd name="connsiteX30" fmla="*/ 1423091 w 2499999"/>
                  <a:gd name="connsiteY30" fmla="*/ 1362075 h 1990725"/>
                  <a:gd name="connsiteX31" fmla="*/ 1461191 w 2499999"/>
                  <a:gd name="connsiteY31" fmla="*/ 1400175 h 1990725"/>
                  <a:gd name="connsiteX32" fmla="*/ 1489766 w 2499999"/>
                  <a:gd name="connsiteY32" fmla="*/ 1362075 h 1990725"/>
                  <a:gd name="connsiteX33" fmla="*/ 1499291 w 2499999"/>
                  <a:gd name="connsiteY33" fmla="*/ 1314450 h 1990725"/>
                  <a:gd name="connsiteX34" fmla="*/ 1518341 w 2499999"/>
                  <a:gd name="connsiteY34" fmla="*/ 1257300 h 1990725"/>
                  <a:gd name="connsiteX35" fmla="*/ 1518341 w 2499999"/>
                  <a:gd name="connsiteY35" fmla="*/ 1219200 h 1990725"/>
                  <a:gd name="connsiteX36" fmla="*/ 1537391 w 2499999"/>
                  <a:gd name="connsiteY36" fmla="*/ 1152525 h 1990725"/>
                  <a:gd name="connsiteX37" fmla="*/ 1527866 w 2499999"/>
                  <a:gd name="connsiteY37" fmla="*/ 1085850 h 1990725"/>
                  <a:gd name="connsiteX38" fmla="*/ 1537391 w 2499999"/>
                  <a:gd name="connsiteY38" fmla="*/ 1057275 h 1990725"/>
                  <a:gd name="connsiteX39" fmla="*/ 1556441 w 2499999"/>
                  <a:gd name="connsiteY39" fmla="*/ 990600 h 1990725"/>
                  <a:gd name="connsiteX40" fmla="*/ 1565966 w 2499999"/>
                  <a:gd name="connsiteY40" fmla="*/ 942975 h 1990725"/>
                  <a:gd name="connsiteX41" fmla="*/ 1575491 w 2499999"/>
                  <a:gd name="connsiteY41" fmla="*/ 895350 h 1990725"/>
                  <a:gd name="connsiteX42" fmla="*/ 1594541 w 2499999"/>
                  <a:gd name="connsiteY42" fmla="*/ 847725 h 1990725"/>
                  <a:gd name="connsiteX43" fmla="*/ 1642166 w 2499999"/>
                  <a:gd name="connsiteY43" fmla="*/ 904875 h 1990725"/>
                  <a:gd name="connsiteX44" fmla="*/ 1642166 w 2499999"/>
                  <a:gd name="connsiteY44" fmla="*/ 952500 h 1990725"/>
                  <a:gd name="connsiteX45" fmla="*/ 1661216 w 2499999"/>
                  <a:gd name="connsiteY45" fmla="*/ 1009650 h 1990725"/>
                  <a:gd name="connsiteX46" fmla="*/ 1765991 w 2499999"/>
                  <a:gd name="connsiteY46" fmla="*/ 1047750 h 1990725"/>
                  <a:gd name="connsiteX47" fmla="*/ 1727891 w 2499999"/>
                  <a:gd name="connsiteY47" fmla="*/ 1019175 h 1990725"/>
                  <a:gd name="connsiteX48" fmla="*/ 1775516 w 2499999"/>
                  <a:gd name="connsiteY48" fmla="*/ 1000125 h 1990725"/>
                  <a:gd name="connsiteX49" fmla="*/ 1804091 w 2499999"/>
                  <a:gd name="connsiteY49" fmla="*/ 942975 h 1990725"/>
                  <a:gd name="connsiteX50" fmla="*/ 1832666 w 2499999"/>
                  <a:gd name="connsiteY50" fmla="*/ 885825 h 1990725"/>
                  <a:gd name="connsiteX51" fmla="*/ 1813616 w 2499999"/>
                  <a:gd name="connsiteY51" fmla="*/ 819150 h 1990725"/>
                  <a:gd name="connsiteX52" fmla="*/ 1861241 w 2499999"/>
                  <a:gd name="connsiteY52" fmla="*/ 762000 h 1990725"/>
                  <a:gd name="connsiteX53" fmla="*/ 1918391 w 2499999"/>
                  <a:gd name="connsiteY53" fmla="*/ 762000 h 1990725"/>
                  <a:gd name="connsiteX54" fmla="*/ 1975541 w 2499999"/>
                  <a:gd name="connsiteY54" fmla="*/ 762000 h 1990725"/>
                  <a:gd name="connsiteX55" fmla="*/ 2023166 w 2499999"/>
                  <a:gd name="connsiteY55" fmla="*/ 809625 h 1990725"/>
                  <a:gd name="connsiteX56" fmla="*/ 2042216 w 2499999"/>
                  <a:gd name="connsiteY56" fmla="*/ 857250 h 1990725"/>
                  <a:gd name="connsiteX57" fmla="*/ 2061266 w 2499999"/>
                  <a:gd name="connsiteY57" fmla="*/ 914400 h 1990725"/>
                  <a:gd name="connsiteX58" fmla="*/ 2080316 w 2499999"/>
                  <a:gd name="connsiteY58" fmla="*/ 971550 h 1990725"/>
                  <a:gd name="connsiteX59" fmla="*/ 2099366 w 2499999"/>
                  <a:gd name="connsiteY59" fmla="*/ 1028700 h 1990725"/>
                  <a:gd name="connsiteX60" fmla="*/ 2089841 w 2499999"/>
                  <a:gd name="connsiteY60" fmla="*/ 1057275 h 1990725"/>
                  <a:gd name="connsiteX61" fmla="*/ 2118416 w 2499999"/>
                  <a:gd name="connsiteY61" fmla="*/ 1114425 h 1990725"/>
                  <a:gd name="connsiteX62" fmla="*/ 2118416 w 2499999"/>
                  <a:gd name="connsiteY62" fmla="*/ 1162050 h 1990725"/>
                  <a:gd name="connsiteX63" fmla="*/ 2118416 w 2499999"/>
                  <a:gd name="connsiteY63" fmla="*/ 1209675 h 1990725"/>
                  <a:gd name="connsiteX64" fmla="*/ 2099366 w 2499999"/>
                  <a:gd name="connsiteY64" fmla="*/ 1238250 h 1990725"/>
                  <a:gd name="connsiteX65" fmla="*/ 2108891 w 2499999"/>
                  <a:gd name="connsiteY65" fmla="*/ 1276350 h 1990725"/>
                  <a:gd name="connsiteX66" fmla="*/ 2118416 w 2499999"/>
                  <a:gd name="connsiteY66" fmla="*/ 1333500 h 1990725"/>
                  <a:gd name="connsiteX67" fmla="*/ 2137466 w 2499999"/>
                  <a:gd name="connsiteY67" fmla="*/ 1390650 h 1990725"/>
                  <a:gd name="connsiteX68" fmla="*/ 2137466 w 2499999"/>
                  <a:gd name="connsiteY68" fmla="*/ 1447800 h 1990725"/>
                  <a:gd name="connsiteX69" fmla="*/ 2156516 w 2499999"/>
                  <a:gd name="connsiteY69" fmla="*/ 1504950 h 1990725"/>
                  <a:gd name="connsiteX70" fmla="*/ 2175566 w 2499999"/>
                  <a:gd name="connsiteY70" fmla="*/ 1562100 h 1990725"/>
                  <a:gd name="connsiteX71" fmla="*/ 2185091 w 2499999"/>
                  <a:gd name="connsiteY71" fmla="*/ 1590675 h 1990725"/>
                  <a:gd name="connsiteX72" fmla="*/ 2185091 w 2499999"/>
                  <a:gd name="connsiteY72" fmla="*/ 1638300 h 1990725"/>
                  <a:gd name="connsiteX73" fmla="*/ 2204141 w 2499999"/>
                  <a:gd name="connsiteY73" fmla="*/ 1685925 h 1990725"/>
                  <a:gd name="connsiteX74" fmla="*/ 2204141 w 2499999"/>
                  <a:gd name="connsiteY74" fmla="*/ 1743075 h 1990725"/>
                  <a:gd name="connsiteX75" fmla="*/ 2213666 w 2499999"/>
                  <a:gd name="connsiteY75" fmla="*/ 1800225 h 1990725"/>
                  <a:gd name="connsiteX76" fmla="*/ 2204141 w 2499999"/>
                  <a:gd name="connsiteY76" fmla="*/ 1838325 h 1990725"/>
                  <a:gd name="connsiteX77" fmla="*/ 2213666 w 2499999"/>
                  <a:gd name="connsiteY77" fmla="*/ 1876425 h 1990725"/>
                  <a:gd name="connsiteX78" fmla="*/ 2232716 w 2499999"/>
                  <a:gd name="connsiteY78" fmla="*/ 1933575 h 1990725"/>
                  <a:gd name="connsiteX79" fmla="*/ 2204141 w 2499999"/>
                  <a:gd name="connsiteY79" fmla="*/ 1962150 h 1990725"/>
                  <a:gd name="connsiteX80" fmla="*/ 2232716 w 2499999"/>
                  <a:gd name="connsiteY80" fmla="*/ 1990725 h 1990725"/>
                  <a:gd name="connsiteX81" fmla="*/ 2280341 w 2499999"/>
                  <a:gd name="connsiteY81" fmla="*/ 1924050 h 1990725"/>
                  <a:gd name="connsiteX82" fmla="*/ 2280341 w 2499999"/>
                  <a:gd name="connsiteY82" fmla="*/ 1857375 h 1990725"/>
                  <a:gd name="connsiteX83" fmla="*/ 2289866 w 2499999"/>
                  <a:gd name="connsiteY83" fmla="*/ 1800225 h 1990725"/>
                  <a:gd name="connsiteX84" fmla="*/ 2289866 w 2499999"/>
                  <a:gd name="connsiteY84" fmla="*/ 1752600 h 1990725"/>
                  <a:gd name="connsiteX85" fmla="*/ 2289866 w 2499999"/>
                  <a:gd name="connsiteY85" fmla="*/ 1685925 h 1990725"/>
                  <a:gd name="connsiteX86" fmla="*/ 2299391 w 2499999"/>
                  <a:gd name="connsiteY86" fmla="*/ 1628775 h 1990725"/>
                  <a:gd name="connsiteX87" fmla="*/ 2308916 w 2499999"/>
                  <a:gd name="connsiteY87" fmla="*/ 1562100 h 1990725"/>
                  <a:gd name="connsiteX88" fmla="*/ 2299391 w 2499999"/>
                  <a:gd name="connsiteY88" fmla="*/ 1504950 h 1990725"/>
                  <a:gd name="connsiteX89" fmla="*/ 2327966 w 2499999"/>
                  <a:gd name="connsiteY89" fmla="*/ 1457325 h 1990725"/>
                  <a:gd name="connsiteX90" fmla="*/ 2299391 w 2499999"/>
                  <a:gd name="connsiteY90" fmla="*/ 1419225 h 1990725"/>
                  <a:gd name="connsiteX91" fmla="*/ 2327966 w 2499999"/>
                  <a:gd name="connsiteY91" fmla="*/ 1352550 h 1990725"/>
                  <a:gd name="connsiteX92" fmla="*/ 2327966 w 2499999"/>
                  <a:gd name="connsiteY92" fmla="*/ 1285875 h 1990725"/>
                  <a:gd name="connsiteX93" fmla="*/ 2308916 w 2499999"/>
                  <a:gd name="connsiteY93" fmla="*/ 1238250 h 1990725"/>
                  <a:gd name="connsiteX94" fmla="*/ 2318441 w 2499999"/>
                  <a:gd name="connsiteY94" fmla="*/ 1181100 h 1990725"/>
                  <a:gd name="connsiteX95" fmla="*/ 2318441 w 2499999"/>
                  <a:gd name="connsiteY95" fmla="*/ 1152525 h 1990725"/>
                  <a:gd name="connsiteX96" fmla="*/ 2327966 w 2499999"/>
                  <a:gd name="connsiteY96" fmla="*/ 1085850 h 1990725"/>
                  <a:gd name="connsiteX97" fmla="*/ 2327966 w 2499999"/>
                  <a:gd name="connsiteY97" fmla="*/ 1047750 h 1990725"/>
                  <a:gd name="connsiteX98" fmla="*/ 2318441 w 2499999"/>
                  <a:gd name="connsiteY98" fmla="*/ 981075 h 1990725"/>
                  <a:gd name="connsiteX99" fmla="*/ 2327966 w 2499999"/>
                  <a:gd name="connsiteY99" fmla="*/ 933450 h 1990725"/>
                  <a:gd name="connsiteX100" fmla="*/ 2347016 w 2499999"/>
                  <a:gd name="connsiteY100" fmla="*/ 866775 h 1990725"/>
                  <a:gd name="connsiteX101" fmla="*/ 2366066 w 2499999"/>
                  <a:gd name="connsiteY101" fmla="*/ 819150 h 1990725"/>
                  <a:gd name="connsiteX102" fmla="*/ 2347016 w 2499999"/>
                  <a:gd name="connsiteY102" fmla="*/ 781050 h 1990725"/>
                  <a:gd name="connsiteX103" fmla="*/ 2366066 w 2499999"/>
                  <a:gd name="connsiteY103" fmla="*/ 733425 h 1990725"/>
                  <a:gd name="connsiteX104" fmla="*/ 2385116 w 2499999"/>
                  <a:gd name="connsiteY104" fmla="*/ 676275 h 1990725"/>
                  <a:gd name="connsiteX105" fmla="*/ 2432741 w 2499999"/>
                  <a:gd name="connsiteY105" fmla="*/ 666750 h 1990725"/>
                  <a:gd name="connsiteX106" fmla="*/ 2413691 w 2499999"/>
                  <a:gd name="connsiteY106" fmla="*/ 600075 h 1990725"/>
                  <a:gd name="connsiteX107" fmla="*/ 2432741 w 2499999"/>
                  <a:gd name="connsiteY107" fmla="*/ 533400 h 1990725"/>
                  <a:gd name="connsiteX108" fmla="*/ 2442266 w 2499999"/>
                  <a:gd name="connsiteY108" fmla="*/ 485775 h 1990725"/>
                  <a:gd name="connsiteX109" fmla="*/ 2442266 w 2499999"/>
                  <a:gd name="connsiteY109" fmla="*/ 428625 h 1990725"/>
                  <a:gd name="connsiteX110" fmla="*/ 2461316 w 2499999"/>
                  <a:gd name="connsiteY110" fmla="*/ 361950 h 1990725"/>
                  <a:gd name="connsiteX111" fmla="*/ 2451791 w 2499999"/>
                  <a:gd name="connsiteY111" fmla="*/ 314325 h 1990725"/>
                  <a:gd name="connsiteX112" fmla="*/ 2451791 w 2499999"/>
                  <a:gd name="connsiteY112" fmla="*/ 247650 h 1990725"/>
                  <a:gd name="connsiteX113" fmla="*/ 2461316 w 2499999"/>
                  <a:gd name="connsiteY113" fmla="*/ 190500 h 1990725"/>
                  <a:gd name="connsiteX114" fmla="*/ 2489891 w 2499999"/>
                  <a:gd name="connsiteY114" fmla="*/ 142875 h 1990725"/>
                  <a:gd name="connsiteX115" fmla="*/ 2470841 w 2499999"/>
                  <a:gd name="connsiteY115" fmla="*/ 95250 h 1990725"/>
                  <a:gd name="connsiteX116" fmla="*/ 2499416 w 2499999"/>
                  <a:gd name="connsiteY116" fmla="*/ 57150 h 1990725"/>
                  <a:gd name="connsiteX117" fmla="*/ 2489891 w 2499999"/>
                  <a:gd name="connsiteY117" fmla="*/ 0 h 1990725"/>
                  <a:gd name="connsiteX0" fmla="*/ 171450 w 2499999"/>
                  <a:gd name="connsiteY0" fmla="*/ 333375 h 1990725"/>
                  <a:gd name="connsiteX1" fmla="*/ 123825 w 2499999"/>
                  <a:gd name="connsiteY1" fmla="*/ 371475 h 1990725"/>
                  <a:gd name="connsiteX2" fmla="*/ 57150 w 2499999"/>
                  <a:gd name="connsiteY2" fmla="*/ 409575 h 1990725"/>
                  <a:gd name="connsiteX3" fmla="*/ 0 w 2499999"/>
                  <a:gd name="connsiteY3" fmla="*/ 438150 h 1990725"/>
                  <a:gd name="connsiteX4" fmla="*/ 1023041 w 2499999"/>
                  <a:gd name="connsiteY4" fmla="*/ 28575 h 1990725"/>
                  <a:gd name="connsiteX5" fmla="*/ 1089716 w 2499999"/>
                  <a:gd name="connsiteY5" fmla="*/ 9525 h 1990725"/>
                  <a:gd name="connsiteX6" fmla="*/ 1204016 w 2499999"/>
                  <a:gd name="connsiteY6" fmla="*/ 19050 h 1990725"/>
                  <a:gd name="connsiteX7" fmla="*/ 1223066 w 2499999"/>
                  <a:gd name="connsiteY7" fmla="*/ 47625 h 1990725"/>
                  <a:gd name="connsiteX8" fmla="*/ 1232591 w 2499999"/>
                  <a:gd name="connsiteY8" fmla="*/ 95250 h 1990725"/>
                  <a:gd name="connsiteX9" fmla="*/ 1242116 w 2499999"/>
                  <a:gd name="connsiteY9" fmla="*/ 333375 h 1990725"/>
                  <a:gd name="connsiteX10" fmla="*/ 1270691 w 2499999"/>
                  <a:gd name="connsiteY10" fmla="*/ 495300 h 1990725"/>
                  <a:gd name="connsiteX11" fmla="*/ 1280216 w 2499999"/>
                  <a:gd name="connsiteY11" fmla="*/ 523875 h 1990725"/>
                  <a:gd name="connsiteX12" fmla="*/ 1299266 w 2499999"/>
                  <a:gd name="connsiteY12" fmla="*/ 600075 h 1990725"/>
                  <a:gd name="connsiteX13" fmla="*/ 1289741 w 2499999"/>
                  <a:gd name="connsiteY13" fmla="*/ 647700 h 1990725"/>
                  <a:gd name="connsiteX14" fmla="*/ 1299266 w 2499999"/>
                  <a:gd name="connsiteY14" fmla="*/ 666750 h 1990725"/>
                  <a:gd name="connsiteX15" fmla="*/ 1327841 w 2499999"/>
                  <a:gd name="connsiteY15" fmla="*/ 695325 h 1990725"/>
                  <a:gd name="connsiteX16" fmla="*/ 1346893 w 2499999"/>
                  <a:gd name="connsiteY16" fmla="*/ 762000 h 1990725"/>
                  <a:gd name="connsiteX17" fmla="*/ 1346891 w 2499999"/>
                  <a:gd name="connsiteY17" fmla="*/ 819150 h 1990725"/>
                  <a:gd name="connsiteX18" fmla="*/ 1356416 w 2499999"/>
                  <a:gd name="connsiteY18" fmla="*/ 876300 h 1990725"/>
                  <a:gd name="connsiteX19" fmla="*/ 1365941 w 2499999"/>
                  <a:gd name="connsiteY19" fmla="*/ 904875 h 1990725"/>
                  <a:gd name="connsiteX20" fmla="*/ 1356416 w 2499999"/>
                  <a:gd name="connsiteY20" fmla="*/ 952500 h 1990725"/>
                  <a:gd name="connsiteX21" fmla="*/ 1375466 w 2499999"/>
                  <a:gd name="connsiteY21" fmla="*/ 1000125 h 1990725"/>
                  <a:gd name="connsiteX22" fmla="*/ 1375466 w 2499999"/>
                  <a:gd name="connsiteY22" fmla="*/ 1028700 h 1990725"/>
                  <a:gd name="connsiteX23" fmla="*/ 1384991 w 2499999"/>
                  <a:gd name="connsiteY23" fmla="*/ 1076325 h 1990725"/>
                  <a:gd name="connsiteX24" fmla="*/ 1384991 w 2499999"/>
                  <a:gd name="connsiteY24" fmla="*/ 1123950 h 1990725"/>
                  <a:gd name="connsiteX25" fmla="*/ 1394516 w 2499999"/>
                  <a:gd name="connsiteY25" fmla="*/ 1162050 h 1990725"/>
                  <a:gd name="connsiteX26" fmla="*/ 1384991 w 2499999"/>
                  <a:gd name="connsiteY26" fmla="*/ 1181100 h 1990725"/>
                  <a:gd name="connsiteX27" fmla="*/ 1404041 w 2499999"/>
                  <a:gd name="connsiteY27" fmla="*/ 1219200 h 1990725"/>
                  <a:gd name="connsiteX28" fmla="*/ 1404041 w 2499999"/>
                  <a:gd name="connsiteY28" fmla="*/ 1266825 h 1990725"/>
                  <a:gd name="connsiteX29" fmla="*/ 1423091 w 2499999"/>
                  <a:gd name="connsiteY29" fmla="*/ 1314450 h 1990725"/>
                  <a:gd name="connsiteX30" fmla="*/ 1423091 w 2499999"/>
                  <a:gd name="connsiteY30" fmla="*/ 1362075 h 1990725"/>
                  <a:gd name="connsiteX31" fmla="*/ 1461191 w 2499999"/>
                  <a:gd name="connsiteY31" fmla="*/ 1400175 h 1990725"/>
                  <a:gd name="connsiteX32" fmla="*/ 1489766 w 2499999"/>
                  <a:gd name="connsiteY32" fmla="*/ 1362075 h 1990725"/>
                  <a:gd name="connsiteX33" fmla="*/ 1499291 w 2499999"/>
                  <a:gd name="connsiteY33" fmla="*/ 1314450 h 1990725"/>
                  <a:gd name="connsiteX34" fmla="*/ 1518341 w 2499999"/>
                  <a:gd name="connsiteY34" fmla="*/ 1257300 h 1990725"/>
                  <a:gd name="connsiteX35" fmla="*/ 1518341 w 2499999"/>
                  <a:gd name="connsiteY35" fmla="*/ 1219200 h 1990725"/>
                  <a:gd name="connsiteX36" fmla="*/ 1537391 w 2499999"/>
                  <a:gd name="connsiteY36" fmla="*/ 1152525 h 1990725"/>
                  <a:gd name="connsiteX37" fmla="*/ 1527866 w 2499999"/>
                  <a:gd name="connsiteY37" fmla="*/ 1085850 h 1990725"/>
                  <a:gd name="connsiteX38" fmla="*/ 1537391 w 2499999"/>
                  <a:gd name="connsiteY38" fmla="*/ 1057275 h 1990725"/>
                  <a:gd name="connsiteX39" fmla="*/ 1556441 w 2499999"/>
                  <a:gd name="connsiteY39" fmla="*/ 990600 h 1990725"/>
                  <a:gd name="connsiteX40" fmla="*/ 1565966 w 2499999"/>
                  <a:gd name="connsiteY40" fmla="*/ 942975 h 1990725"/>
                  <a:gd name="connsiteX41" fmla="*/ 1575491 w 2499999"/>
                  <a:gd name="connsiteY41" fmla="*/ 895350 h 1990725"/>
                  <a:gd name="connsiteX42" fmla="*/ 1594541 w 2499999"/>
                  <a:gd name="connsiteY42" fmla="*/ 847725 h 1990725"/>
                  <a:gd name="connsiteX43" fmla="*/ 1642166 w 2499999"/>
                  <a:gd name="connsiteY43" fmla="*/ 904875 h 1990725"/>
                  <a:gd name="connsiteX44" fmla="*/ 1642166 w 2499999"/>
                  <a:gd name="connsiteY44" fmla="*/ 952500 h 1990725"/>
                  <a:gd name="connsiteX45" fmla="*/ 1661216 w 2499999"/>
                  <a:gd name="connsiteY45" fmla="*/ 1009650 h 1990725"/>
                  <a:gd name="connsiteX46" fmla="*/ 1765991 w 2499999"/>
                  <a:gd name="connsiteY46" fmla="*/ 1047750 h 1990725"/>
                  <a:gd name="connsiteX47" fmla="*/ 1727891 w 2499999"/>
                  <a:gd name="connsiteY47" fmla="*/ 1019175 h 1990725"/>
                  <a:gd name="connsiteX48" fmla="*/ 1775516 w 2499999"/>
                  <a:gd name="connsiteY48" fmla="*/ 1000125 h 1990725"/>
                  <a:gd name="connsiteX49" fmla="*/ 1804091 w 2499999"/>
                  <a:gd name="connsiteY49" fmla="*/ 942975 h 1990725"/>
                  <a:gd name="connsiteX50" fmla="*/ 1832666 w 2499999"/>
                  <a:gd name="connsiteY50" fmla="*/ 885825 h 1990725"/>
                  <a:gd name="connsiteX51" fmla="*/ 1813616 w 2499999"/>
                  <a:gd name="connsiteY51" fmla="*/ 819150 h 1990725"/>
                  <a:gd name="connsiteX52" fmla="*/ 1861241 w 2499999"/>
                  <a:gd name="connsiteY52" fmla="*/ 762000 h 1990725"/>
                  <a:gd name="connsiteX53" fmla="*/ 1918391 w 2499999"/>
                  <a:gd name="connsiteY53" fmla="*/ 762000 h 1990725"/>
                  <a:gd name="connsiteX54" fmla="*/ 1975541 w 2499999"/>
                  <a:gd name="connsiteY54" fmla="*/ 762000 h 1990725"/>
                  <a:gd name="connsiteX55" fmla="*/ 2023166 w 2499999"/>
                  <a:gd name="connsiteY55" fmla="*/ 809625 h 1990725"/>
                  <a:gd name="connsiteX56" fmla="*/ 2042216 w 2499999"/>
                  <a:gd name="connsiteY56" fmla="*/ 857250 h 1990725"/>
                  <a:gd name="connsiteX57" fmla="*/ 2061266 w 2499999"/>
                  <a:gd name="connsiteY57" fmla="*/ 914400 h 1990725"/>
                  <a:gd name="connsiteX58" fmla="*/ 2080316 w 2499999"/>
                  <a:gd name="connsiteY58" fmla="*/ 971550 h 1990725"/>
                  <a:gd name="connsiteX59" fmla="*/ 2099366 w 2499999"/>
                  <a:gd name="connsiteY59" fmla="*/ 1028700 h 1990725"/>
                  <a:gd name="connsiteX60" fmla="*/ 2089841 w 2499999"/>
                  <a:gd name="connsiteY60" fmla="*/ 1057275 h 1990725"/>
                  <a:gd name="connsiteX61" fmla="*/ 2118416 w 2499999"/>
                  <a:gd name="connsiteY61" fmla="*/ 1114425 h 1990725"/>
                  <a:gd name="connsiteX62" fmla="*/ 2118416 w 2499999"/>
                  <a:gd name="connsiteY62" fmla="*/ 1162050 h 1990725"/>
                  <a:gd name="connsiteX63" fmla="*/ 2118416 w 2499999"/>
                  <a:gd name="connsiteY63" fmla="*/ 1209675 h 1990725"/>
                  <a:gd name="connsiteX64" fmla="*/ 2099366 w 2499999"/>
                  <a:gd name="connsiteY64" fmla="*/ 1238250 h 1990725"/>
                  <a:gd name="connsiteX65" fmla="*/ 2108891 w 2499999"/>
                  <a:gd name="connsiteY65" fmla="*/ 1276350 h 1990725"/>
                  <a:gd name="connsiteX66" fmla="*/ 2118416 w 2499999"/>
                  <a:gd name="connsiteY66" fmla="*/ 1333500 h 1990725"/>
                  <a:gd name="connsiteX67" fmla="*/ 2137466 w 2499999"/>
                  <a:gd name="connsiteY67" fmla="*/ 1390650 h 1990725"/>
                  <a:gd name="connsiteX68" fmla="*/ 2137466 w 2499999"/>
                  <a:gd name="connsiteY68" fmla="*/ 1447800 h 1990725"/>
                  <a:gd name="connsiteX69" fmla="*/ 2156516 w 2499999"/>
                  <a:gd name="connsiteY69" fmla="*/ 1504950 h 1990725"/>
                  <a:gd name="connsiteX70" fmla="*/ 2175566 w 2499999"/>
                  <a:gd name="connsiteY70" fmla="*/ 1562100 h 1990725"/>
                  <a:gd name="connsiteX71" fmla="*/ 2185091 w 2499999"/>
                  <a:gd name="connsiteY71" fmla="*/ 1590675 h 1990725"/>
                  <a:gd name="connsiteX72" fmla="*/ 2185091 w 2499999"/>
                  <a:gd name="connsiteY72" fmla="*/ 1638300 h 1990725"/>
                  <a:gd name="connsiteX73" fmla="*/ 2204141 w 2499999"/>
                  <a:gd name="connsiteY73" fmla="*/ 1685925 h 1990725"/>
                  <a:gd name="connsiteX74" fmla="*/ 2204141 w 2499999"/>
                  <a:gd name="connsiteY74" fmla="*/ 1743075 h 1990725"/>
                  <a:gd name="connsiteX75" fmla="*/ 2213666 w 2499999"/>
                  <a:gd name="connsiteY75" fmla="*/ 1800225 h 1990725"/>
                  <a:gd name="connsiteX76" fmla="*/ 2204141 w 2499999"/>
                  <a:gd name="connsiteY76" fmla="*/ 1838325 h 1990725"/>
                  <a:gd name="connsiteX77" fmla="*/ 2213666 w 2499999"/>
                  <a:gd name="connsiteY77" fmla="*/ 1876425 h 1990725"/>
                  <a:gd name="connsiteX78" fmla="*/ 2232716 w 2499999"/>
                  <a:gd name="connsiteY78" fmla="*/ 1933575 h 1990725"/>
                  <a:gd name="connsiteX79" fmla="*/ 2204141 w 2499999"/>
                  <a:gd name="connsiteY79" fmla="*/ 1962150 h 1990725"/>
                  <a:gd name="connsiteX80" fmla="*/ 2232716 w 2499999"/>
                  <a:gd name="connsiteY80" fmla="*/ 1990725 h 1990725"/>
                  <a:gd name="connsiteX81" fmla="*/ 2280341 w 2499999"/>
                  <a:gd name="connsiteY81" fmla="*/ 1924050 h 1990725"/>
                  <a:gd name="connsiteX82" fmla="*/ 2280341 w 2499999"/>
                  <a:gd name="connsiteY82" fmla="*/ 1857375 h 1990725"/>
                  <a:gd name="connsiteX83" fmla="*/ 2289866 w 2499999"/>
                  <a:gd name="connsiteY83" fmla="*/ 1800225 h 1990725"/>
                  <a:gd name="connsiteX84" fmla="*/ 2289866 w 2499999"/>
                  <a:gd name="connsiteY84" fmla="*/ 1752600 h 1990725"/>
                  <a:gd name="connsiteX85" fmla="*/ 2289866 w 2499999"/>
                  <a:gd name="connsiteY85" fmla="*/ 1685925 h 1990725"/>
                  <a:gd name="connsiteX86" fmla="*/ 2299391 w 2499999"/>
                  <a:gd name="connsiteY86" fmla="*/ 1628775 h 1990725"/>
                  <a:gd name="connsiteX87" fmla="*/ 2308916 w 2499999"/>
                  <a:gd name="connsiteY87" fmla="*/ 1562100 h 1990725"/>
                  <a:gd name="connsiteX88" fmla="*/ 2299391 w 2499999"/>
                  <a:gd name="connsiteY88" fmla="*/ 1504950 h 1990725"/>
                  <a:gd name="connsiteX89" fmla="*/ 2327966 w 2499999"/>
                  <a:gd name="connsiteY89" fmla="*/ 1457325 h 1990725"/>
                  <a:gd name="connsiteX90" fmla="*/ 2299391 w 2499999"/>
                  <a:gd name="connsiteY90" fmla="*/ 1419225 h 1990725"/>
                  <a:gd name="connsiteX91" fmla="*/ 2327966 w 2499999"/>
                  <a:gd name="connsiteY91" fmla="*/ 1352550 h 1990725"/>
                  <a:gd name="connsiteX92" fmla="*/ 2327966 w 2499999"/>
                  <a:gd name="connsiteY92" fmla="*/ 1285875 h 1990725"/>
                  <a:gd name="connsiteX93" fmla="*/ 2308916 w 2499999"/>
                  <a:gd name="connsiteY93" fmla="*/ 1238250 h 1990725"/>
                  <a:gd name="connsiteX94" fmla="*/ 2318441 w 2499999"/>
                  <a:gd name="connsiteY94" fmla="*/ 1181100 h 1990725"/>
                  <a:gd name="connsiteX95" fmla="*/ 2318441 w 2499999"/>
                  <a:gd name="connsiteY95" fmla="*/ 1152525 h 1990725"/>
                  <a:gd name="connsiteX96" fmla="*/ 2327966 w 2499999"/>
                  <a:gd name="connsiteY96" fmla="*/ 1085850 h 1990725"/>
                  <a:gd name="connsiteX97" fmla="*/ 2327966 w 2499999"/>
                  <a:gd name="connsiteY97" fmla="*/ 1047750 h 1990725"/>
                  <a:gd name="connsiteX98" fmla="*/ 2318441 w 2499999"/>
                  <a:gd name="connsiteY98" fmla="*/ 981075 h 1990725"/>
                  <a:gd name="connsiteX99" fmla="*/ 2327966 w 2499999"/>
                  <a:gd name="connsiteY99" fmla="*/ 933450 h 1990725"/>
                  <a:gd name="connsiteX100" fmla="*/ 2347016 w 2499999"/>
                  <a:gd name="connsiteY100" fmla="*/ 866775 h 1990725"/>
                  <a:gd name="connsiteX101" fmla="*/ 2366066 w 2499999"/>
                  <a:gd name="connsiteY101" fmla="*/ 819150 h 1990725"/>
                  <a:gd name="connsiteX102" fmla="*/ 2347016 w 2499999"/>
                  <a:gd name="connsiteY102" fmla="*/ 781050 h 1990725"/>
                  <a:gd name="connsiteX103" fmla="*/ 2366066 w 2499999"/>
                  <a:gd name="connsiteY103" fmla="*/ 733425 h 1990725"/>
                  <a:gd name="connsiteX104" fmla="*/ 2385116 w 2499999"/>
                  <a:gd name="connsiteY104" fmla="*/ 676275 h 1990725"/>
                  <a:gd name="connsiteX105" fmla="*/ 2432741 w 2499999"/>
                  <a:gd name="connsiteY105" fmla="*/ 666750 h 1990725"/>
                  <a:gd name="connsiteX106" fmla="*/ 2413691 w 2499999"/>
                  <a:gd name="connsiteY106" fmla="*/ 600075 h 1990725"/>
                  <a:gd name="connsiteX107" fmla="*/ 2432741 w 2499999"/>
                  <a:gd name="connsiteY107" fmla="*/ 533400 h 1990725"/>
                  <a:gd name="connsiteX108" fmla="*/ 2442266 w 2499999"/>
                  <a:gd name="connsiteY108" fmla="*/ 485775 h 1990725"/>
                  <a:gd name="connsiteX109" fmla="*/ 2442266 w 2499999"/>
                  <a:gd name="connsiteY109" fmla="*/ 428625 h 1990725"/>
                  <a:gd name="connsiteX110" fmla="*/ 2461316 w 2499999"/>
                  <a:gd name="connsiteY110" fmla="*/ 361950 h 1990725"/>
                  <a:gd name="connsiteX111" fmla="*/ 2451791 w 2499999"/>
                  <a:gd name="connsiteY111" fmla="*/ 314325 h 1990725"/>
                  <a:gd name="connsiteX112" fmla="*/ 2451791 w 2499999"/>
                  <a:gd name="connsiteY112" fmla="*/ 247650 h 1990725"/>
                  <a:gd name="connsiteX113" fmla="*/ 2461316 w 2499999"/>
                  <a:gd name="connsiteY113" fmla="*/ 190500 h 1990725"/>
                  <a:gd name="connsiteX114" fmla="*/ 2489891 w 2499999"/>
                  <a:gd name="connsiteY114" fmla="*/ 142875 h 1990725"/>
                  <a:gd name="connsiteX115" fmla="*/ 2470841 w 2499999"/>
                  <a:gd name="connsiteY115" fmla="*/ 95250 h 1990725"/>
                  <a:gd name="connsiteX116" fmla="*/ 2499416 w 2499999"/>
                  <a:gd name="connsiteY116" fmla="*/ 57150 h 1990725"/>
                  <a:gd name="connsiteX117" fmla="*/ 2489891 w 2499999"/>
                  <a:gd name="connsiteY117" fmla="*/ 0 h 1990725"/>
                  <a:gd name="connsiteX0" fmla="*/ 303114 w 2631663"/>
                  <a:gd name="connsiteY0" fmla="*/ 333375 h 1990725"/>
                  <a:gd name="connsiteX1" fmla="*/ 255489 w 2631663"/>
                  <a:gd name="connsiteY1" fmla="*/ 371475 h 1990725"/>
                  <a:gd name="connsiteX2" fmla="*/ 188814 w 2631663"/>
                  <a:gd name="connsiteY2" fmla="*/ 409575 h 1990725"/>
                  <a:gd name="connsiteX3" fmla="*/ 131664 w 2631663"/>
                  <a:gd name="connsiteY3" fmla="*/ 438150 h 1990725"/>
                  <a:gd name="connsiteX4" fmla="*/ 64989 w 2631663"/>
                  <a:gd name="connsiteY4" fmla="*/ 485775 h 1990725"/>
                  <a:gd name="connsiteX5" fmla="*/ 1154705 w 2631663"/>
                  <a:gd name="connsiteY5" fmla="*/ 28575 h 1990725"/>
                  <a:gd name="connsiteX6" fmla="*/ 1221380 w 2631663"/>
                  <a:gd name="connsiteY6" fmla="*/ 9525 h 1990725"/>
                  <a:gd name="connsiteX7" fmla="*/ 1335680 w 2631663"/>
                  <a:gd name="connsiteY7" fmla="*/ 19050 h 1990725"/>
                  <a:gd name="connsiteX8" fmla="*/ 1354730 w 2631663"/>
                  <a:gd name="connsiteY8" fmla="*/ 47625 h 1990725"/>
                  <a:gd name="connsiteX9" fmla="*/ 1364255 w 2631663"/>
                  <a:gd name="connsiteY9" fmla="*/ 95250 h 1990725"/>
                  <a:gd name="connsiteX10" fmla="*/ 1373780 w 2631663"/>
                  <a:gd name="connsiteY10" fmla="*/ 333375 h 1990725"/>
                  <a:gd name="connsiteX11" fmla="*/ 1402355 w 2631663"/>
                  <a:gd name="connsiteY11" fmla="*/ 495300 h 1990725"/>
                  <a:gd name="connsiteX12" fmla="*/ 1411880 w 2631663"/>
                  <a:gd name="connsiteY12" fmla="*/ 523875 h 1990725"/>
                  <a:gd name="connsiteX13" fmla="*/ 1430930 w 2631663"/>
                  <a:gd name="connsiteY13" fmla="*/ 600075 h 1990725"/>
                  <a:gd name="connsiteX14" fmla="*/ 1421405 w 2631663"/>
                  <a:gd name="connsiteY14" fmla="*/ 647700 h 1990725"/>
                  <a:gd name="connsiteX15" fmla="*/ 1430930 w 2631663"/>
                  <a:gd name="connsiteY15" fmla="*/ 666750 h 1990725"/>
                  <a:gd name="connsiteX16" fmla="*/ 1459505 w 2631663"/>
                  <a:gd name="connsiteY16" fmla="*/ 695325 h 1990725"/>
                  <a:gd name="connsiteX17" fmla="*/ 1478557 w 2631663"/>
                  <a:gd name="connsiteY17" fmla="*/ 762000 h 1990725"/>
                  <a:gd name="connsiteX18" fmla="*/ 1478555 w 2631663"/>
                  <a:gd name="connsiteY18" fmla="*/ 819150 h 1990725"/>
                  <a:gd name="connsiteX19" fmla="*/ 1488080 w 2631663"/>
                  <a:gd name="connsiteY19" fmla="*/ 876300 h 1990725"/>
                  <a:gd name="connsiteX20" fmla="*/ 1497605 w 2631663"/>
                  <a:gd name="connsiteY20" fmla="*/ 904875 h 1990725"/>
                  <a:gd name="connsiteX21" fmla="*/ 1488080 w 2631663"/>
                  <a:gd name="connsiteY21" fmla="*/ 952500 h 1990725"/>
                  <a:gd name="connsiteX22" fmla="*/ 1507130 w 2631663"/>
                  <a:gd name="connsiteY22" fmla="*/ 1000125 h 1990725"/>
                  <a:gd name="connsiteX23" fmla="*/ 1507130 w 2631663"/>
                  <a:gd name="connsiteY23" fmla="*/ 1028700 h 1990725"/>
                  <a:gd name="connsiteX24" fmla="*/ 1516655 w 2631663"/>
                  <a:gd name="connsiteY24" fmla="*/ 1076325 h 1990725"/>
                  <a:gd name="connsiteX25" fmla="*/ 1516655 w 2631663"/>
                  <a:gd name="connsiteY25" fmla="*/ 1123950 h 1990725"/>
                  <a:gd name="connsiteX26" fmla="*/ 1526180 w 2631663"/>
                  <a:gd name="connsiteY26" fmla="*/ 1162050 h 1990725"/>
                  <a:gd name="connsiteX27" fmla="*/ 1516655 w 2631663"/>
                  <a:gd name="connsiteY27" fmla="*/ 1181100 h 1990725"/>
                  <a:gd name="connsiteX28" fmla="*/ 1535705 w 2631663"/>
                  <a:gd name="connsiteY28" fmla="*/ 1219200 h 1990725"/>
                  <a:gd name="connsiteX29" fmla="*/ 1535705 w 2631663"/>
                  <a:gd name="connsiteY29" fmla="*/ 1266825 h 1990725"/>
                  <a:gd name="connsiteX30" fmla="*/ 1554755 w 2631663"/>
                  <a:gd name="connsiteY30" fmla="*/ 1314450 h 1990725"/>
                  <a:gd name="connsiteX31" fmla="*/ 1554755 w 2631663"/>
                  <a:gd name="connsiteY31" fmla="*/ 1362075 h 1990725"/>
                  <a:gd name="connsiteX32" fmla="*/ 1592855 w 2631663"/>
                  <a:gd name="connsiteY32" fmla="*/ 1400175 h 1990725"/>
                  <a:gd name="connsiteX33" fmla="*/ 1621430 w 2631663"/>
                  <a:gd name="connsiteY33" fmla="*/ 1362075 h 1990725"/>
                  <a:gd name="connsiteX34" fmla="*/ 1630955 w 2631663"/>
                  <a:gd name="connsiteY34" fmla="*/ 1314450 h 1990725"/>
                  <a:gd name="connsiteX35" fmla="*/ 1650005 w 2631663"/>
                  <a:gd name="connsiteY35" fmla="*/ 1257300 h 1990725"/>
                  <a:gd name="connsiteX36" fmla="*/ 1650005 w 2631663"/>
                  <a:gd name="connsiteY36" fmla="*/ 1219200 h 1990725"/>
                  <a:gd name="connsiteX37" fmla="*/ 1669055 w 2631663"/>
                  <a:gd name="connsiteY37" fmla="*/ 1152525 h 1990725"/>
                  <a:gd name="connsiteX38" fmla="*/ 1659530 w 2631663"/>
                  <a:gd name="connsiteY38" fmla="*/ 1085850 h 1990725"/>
                  <a:gd name="connsiteX39" fmla="*/ 1669055 w 2631663"/>
                  <a:gd name="connsiteY39" fmla="*/ 1057275 h 1990725"/>
                  <a:gd name="connsiteX40" fmla="*/ 1688105 w 2631663"/>
                  <a:gd name="connsiteY40" fmla="*/ 990600 h 1990725"/>
                  <a:gd name="connsiteX41" fmla="*/ 1697630 w 2631663"/>
                  <a:gd name="connsiteY41" fmla="*/ 942975 h 1990725"/>
                  <a:gd name="connsiteX42" fmla="*/ 1707155 w 2631663"/>
                  <a:gd name="connsiteY42" fmla="*/ 895350 h 1990725"/>
                  <a:gd name="connsiteX43" fmla="*/ 1726205 w 2631663"/>
                  <a:gd name="connsiteY43" fmla="*/ 847725 h 1990725"/>
                  <a:gd name="connsiteX44" fmla="*/ 1773830 w 2631663"/>
                  <a:gd name="connsiteY44" fmla="*/ 904875 h 1990725"/>
                  <a:gd name="connsiteX45" fmla="*/ 1773830 w 2631663"/>
                  <a:gd name="connsiteY45" fmla="*/ 952500 h 1990725"/>
                  <a:gd name="connsiteX46" fmla="*/ 1792880 w 2631663"/>
                  <a:gd name="connsiteY46" fmla="*/ 1009650 h 1990725"/>
                  <a:gd name="connsiteX47" fmla="*/ 1897655 w 2631663"/>
                  <a:gd name="connsiteY47" fmla="*/ 1047750 h 1990725"/>
                  <a:gd name="connsiteX48" fmla="*/ 1859555 w 2631663"/>
                  <a:gd name="connsiteY48" fmla="*/ 1019175 h 1990725"/>
                  <a:gd name="connsiteX49" fmla="*/ 1907180 w 2631663"/>
                  <a:gd name="connsiteY49" fmla="*/ 1000125 h 1990725"/>
                  <a:gd name="connsiteX50" fmla="*/ 1935755 w 2631663"/>
                  <a:gd name="connsiteY50" fmla="*/ 942975 h 1990725"/>
                  <a:gd name="connsiteX51" fmla="*/ 1964330 w 2631663"/>
                  <a:gd name="connsiteY51" fmla="*/ 885825 h 1990725"/>
                  <a:gd name="connsiteX52" fmla="*/ 1945280 w 2631663"/>
                  <a:gd name="connsiteY52" fmla="*/ 819150 h 1990725"/>
                  <a:gd name="connsiteX53" fmla="*/ 1992905 w 2631663"/>
                  <a:gd name="connsiteY53" fmla="*/ 762000 h 1990725"/>
                  <a:gd name="connsiteX54" fmla="*/ 2050055 w 2631663"/>
                  <a:gd name="connsiteY54" fmla="*/ 762000 h 1990725"/>
                  <a:gd name="connsiteX55" fmla="*/ 2107205 w 2631663"/>
                  <a:gd name="connsiteY55" fmla="*/ 762000 h 1990725"/>
                  <a:gd name="connsiteX56" fmla="*/ 2154830 w 2631663"/>
                  <a:gd name="connsiteY56" fmla="*/ 809625 h 1990725"/>
                  <a:gd name="connsiteX57" fmla="*/ 2173880 w 2631663"/>
                  <a:gd name="connsiteY57" fmla="*/ 857250 h 1990725"/>
                  <a:gd name="connsiteX58" fmla="*/ 2192930 w 2631663"/>
                  <a:gd name="connsiteY58" fmla="*/ 914400 h 1990725"/>
                  <a:gd name="connsiteX59" fmla="*/ 2211980 w 2631663"/>
                  <a:gd name="connsiteY59" fmla="*/ 971550 h 1990725"/>
                  <a:gd name="connsiteX60" fmla="*/ 2231030 w 2631663"/>
                  <a:gd name="connsiteY60" fmla="*/ 1028700 h 1990725"/>
                  <a:gd name="connsiteX61" fmla="*/ 2221505 w 2631663"/>
                  <a:gd name="connsiteY61" fmla="*/ 1057275 h 1990725"/>
                  <a:gd name="connsiteX62" fmla="*/ 2250080 w 2631663"/>
                  <a:gd name="connsiteY62" fmla="*/ 1114425 h 1990725"/>
                  <a:gd name="connsiteX63" fmla="*/ 2250080 w 2631663"/>
                  <a:gd name="connsiteY63" fmla="*/ 1162050 h 1990725"/>
                  <a:gd name="connsiteX64" fmla="*/ 2250080 w 2631663"/>
                  <a:gd name="connsiteY64" fmla="*/ 1209675 h 1990725"/>
                  <a:gd name="connsiteX65" fmla="*/ 2231030 w 2631663"/>
                  <a:gd name="connsiteY65" fmla="*/ 1238250 h 1990725"/>
                  <a:gd name="connsiteX66" fmla="*/ 2240555 w 2631663"/>
                  <a:gd name="connsiteY66" fmla="*/ 1276350 h 1990725"/>
                  <a:gd name="connsiteX67" fmla="*/ 2250080 w 2631663"/>
                  <a:gd name="connsiteY67" fmla="*/ 1333500 h 1990725"/>
                  <a:gd name="connsiteX68" fmla="*/ 2269130 w 2631663"/>
                  <a:gd name="connsiteY68" fmla="*/ 1390650 h 1990725"/>
                  <a:gd name="connsiteX69" fmla="*/ 2269130 w 2631663"/>
                  <a:gd name="connsiteY69" fmla="*/ 1447800 h 1990725"/>
                  <a:gd name="connsiteX70" fmla="*/ 2288180 w 2631663"/>
                  <a:gd name="connsiteY70" fmla="*/ 1504950 h 1990725"/>
                  <a:gd name="connsiteX71" fmla="*/ 2307230 w 2631663"/>
                  <a:gd name="connsiteY71" fmla="*/ 1562100 h 1990725"/>
                  <a:gd name="connsiteX72" fmla="*/ 2316755 w 2631663"/>
                  <a:gd name="connsiteY72" fmla="*/ 1590675 h 1990725"/>
                  <a:gd name="connsiteX73" fmla="*/ 2316755 w 2631663"/>
                  <a:gd name="connsiteY73" fmla="*/ 1638300 h 1990725"/>
                  <a:gd name="connsiteX74" fmla="*/ 2335805 w 2631663"/>
                  <a:gd name="connsiteY74" fmla="*/ 1685925 h 1990725"/>
                  <a:gd name="connsiteX75" fmla="*/ 2335805 w 2631663"/>
                  <a:gd name="connsiteY75" fmla="*/ 1743075 h 1990725"/>
                  <a:gd name="connsiteX76" fmla="*/ 2345330 w 2631663"/>
                  <a:gd name="connsiteY76" fmla="*/ 1800225 h 1990725"/>
                  <a:gd name="connsiteX77" fmla="*/ 2335805 w 2631663"/>
                  <a:gd name="connsiteY77" fmla="*/ 1838325 h 1990725"/>
                  <a:gd name="connsiteX78" fmla="*/ 2345330 w 2631663"/>
                  <a:gd name="connsiteY78" fmla="*/ 1876425 h 1990725"/>
                  <a:gd name="connsiteX79" fmla="*/ 2364380 w 2631663"/>
                  <a:gd name="connsiteY79" fmla="*/ 1933575 h 1990725"/>
                  <a:gd name="connsiteX80" fmla="*/ 2335805 w 2631663"/>
                  <a:gd name="connsiteY80" fmla="*/ 1962150 h 1990725"/>
                  <a:gd name="connsiteX81" fmla="*/ 2364380 w 2631663"/>
                  <a:gd name="connsiteY81" fmla="*/ 1990725 h 1990725"/>
                  <a:gd name="connsiteX82" fmla="*/ 2412005 w 2631663"/>
                  <a:gd name="connsiteY82" fmla="*/ 1924050 h 1990725"/>
                  <a:gd name="connsiteX83" fmla="*/ 2412005 w 2631663"/>
                  <a:gd name="connsiteY83" fmla="*/ 1857375 h 1990725"/>
                  <a:gd name="connsiteX84" fmla="*/ 2421530 w 2631663"/>
                  <a:gd name="connsiteY84" fmla="*/ 1800225 h 1990725"/>
                  <a:gd name="connsiteX85" fmla="*/ 2421530 w 2631663"/>
                  <a:gd name="connsiteY85" fmla="*/ 1752600 h 1990725"/>
                  <a:gd name="connsiteX86" fmla="*/ 2421530 w 2631663"/>
                  <a:gd name="connsiteY86" fmla="*/ 1685925 h 1990725"/>
                  <a:gd name="connsiteX87" fmla="*/ 2431055 w 2631663"/>
                  <a:gd name="connsiteY87" fmla="*/ 1628775 h 1990725"/>
                  <a:gd name="connsiteX88" fmla="*/ 2440580 w 2631663"/>
                  <a:gd name="connsiteY88" fmla="*/ 1562100 h 1990725"/>
                  <a:gd name="connsiteX89" fmla="*/ 2431055 w 2631663"/>
                  <a:gd name="connsiteY89" fmla="*/ 1504950 h 1990725"/>
                  <a:gd name="connsiteX90" fmla="*/ 2459630 w 2631663"/>
                  <a:gd name="connsiteY90" fmla="*/ 1457325 h 1990725"/>
                  <a:gd name="connsiteX91" fmla="*/ 2431055 w 2631663"/>
                  <a:gd name="connsiteY91" fmla="*/ 1419225 h 1990725"/>
                  <a:gd name="connsiteX92" fmla="*/ 2459630 w 2631663"/>
                  <a:gd name="connsiteY92" fmla="*/ 1352550 h 1990725"/>
                  <a:gd name="connsiteX93" fmla="*/ 2459630 w 2631663"/>
                  <a:gd name="connsiteY93" fmla="*/ 1285875 h 1990725"/>
                  <a:gd name="connsiteX94" fmla="*/ 2440580 w 2631663"/>
                  <a:gd name="connsiteY94" fmla="*/ 1238250 h 1990725"/>
                  <a:gd name="connsiteX95" fmla="*/ 2450105 w 2631663"/>
                  <a:gd name="connsiteY95" fmla="*/ 1181100 h 1990725"/>
                  <a:gd name="connsiteX96" fmla="*/ 2450105 w 2631663"/>
                  <a:gd name="connsiteY96" fmla="*/ 1152525 h 1990725"/>
                  <a:gd name="connsiteX97" fmla="*/ 2459630 w 2631663"/>
                  <a:gd name="connsiteY97" fmla="*/ 1085850 h 1990725"/>
                  <a:gd name="connsiteX98" fmla="*/ 2459630 w 2631663"/>
                  <a:gd name="connsiteY98" fmla="*/ 1047750 h 1990725"/>
                  <a:gd name="connsiteX99" fmla="*/ 2450105 w 2631663"/>
                  <a:gd name="connsiteY99" fmla="*/ 981075 h 1990725"/>
                  <a:gd name="connsiteX100" fmla="*/ 2459630 w 2631663"/>
                  <a:gd name="connsiteY100" fmla="*/ 933450 h 1990725"/>
                  <a:gd name="connsiteX101" fmla="*/ 2478680 w 2631663"/>
                  <a:gd name="connsiteY101" fmla="*/ 866775 h 1990725"/>
                  <a:gd name="connsiteX102" fmla="*/ 2497730 w 2631663"/>
                  <a:gd name="connsiteY102" fmla="*/ 819150 h 1990725"/>
                  <a:gd name="connsiteX103" fmla="*/ 2478680 w 2631663"/>
                  <a:gd name="connsiteY103" fmla="*/ 781050 h 1990725"/>
                  <a:gd name="connsiteX104" fmla="*/ 2497730 w 2631663"/>
                  <a:gd name="connsiteY104" fmla="*/ 733425 h 1990725"/>
                  <a:gd name="connsiteX105" fmla="*/ 2516780 w 2631663"/>
                  <a:gd name="connsiteY105" fmla="*/ 676275 h 1990725"/>
                  <a:gd name="connsiteX106" fmla="*/ 2564405 w 2631663"/>
                  <a:gd name="connsiteY106" fmla="*/ 666750 h 1990725"/>
                  <a:gd name="connsiteX107" fmla="*/ 2545355 w 2631663"/>
                  <a:gd name="connsiteY107" fmla="*/ 600075 h 1990725"/>
                  <a:gd name="connsiteX108" fmla="*/ 2564405 w 2631663"/>
                  <a:gd name="connsiteY108" fmla="*/ 533400 h 1990725"/>
                  <a:gd name="connsiteX109" fmla="*/ 2573930 w 2631663"/>
                  <a:gd name="connsiteY109" fmla="*/ 485775 h 1990725"/>
                  <a:gd name="connsiteX110" fmla="*/ 2573930 w 2631663"/>
                  <a:gd name="connsiteY110" fmla="*/ 428625 h 1990725"/>
                  <a:gd name="connsiteX111" fmla="*/ 2592980 w 2631663"/>
                  <a:gd name="connsiteY111" fmla="*/ 361950 h 1990725"/>
                  <a:gd name="connsiteX112" fmla="*/ 2583455 w 2631663"/>
                  <a:gd name="connsiteY112" fmla="*/ 314325 h 1990725"/>
                  <a:gd name="connsiteX113" fmla="*/ 2583455 w 2631663"/>
                  <a:gd name="connsiteY113" fmla="*/ 247650 h 1990725"/>
                  <a:gd name="connsiteX114" fmla="*/ 2592980 w 2631663"/>
                  <a:gd name="connsiteY114" fmla="*/ 190500 h 1990725"/>
                  <a:gd name="connsiteX115" fmla="*/ 2621555 w 2631663"/>
                  <a:gd name="connsiteY115" fmla="*/ 142875 h 1990725"/>
                  <a:gd name="connsiteX116" fmla="*/ 2602505 w 2631663"/>
                  <a:gd name="connsiteY116" fmla="*/ 95250 h 1990725"/>
                  <a:gd name="connsiteX117" fmla="*/ 2631080 w 2631663"/>
                  <a:gd name="connsiteY117" fmla="*/ 57150 h 1990725"/>
                  <a:gd name="connsiteX118" fmla="*/ 2621555 w 2631663"/>
                  <a:gd name="connsiteY118" fmla="*/ 0 h 1990725"/>
                  <a:gd name="connsiteX0" fmla="*/ 303114 w 2631663"/>
                  <a:gd name="connsiteY0" fmla="*/ 333375 h 1990725"/>
                  <a:gd name="connsiteX1" fmla="*/ 255489 w 2631663"/>
                  <a:gd name="connsiteY1" fmla="*/ 371475 h 1990725"/>
                  <a:gd name="connsiteX2" fmla="*/ 188814 w 2631663"/>
                  <a:gd name="connsiteY2" fmla="*/ 409575 h 1990725"/>
                  <a:gd name="connsiteX3" fmla="*/ 131664 w 2631663"/>
                  <a:gd name="connsiteY3" fmla="*/ 438150 h 1990725"/>
                  <a:gd name="connsiteX4" fmla="*/ 64989 w 2631663"/>
                  <a:gd name="connsiteY4" fmla="*/ 485775 h 1990725"/>
                  <a:gd name="connsiteX5" fmla="*/ 1154705 w 2631663"/>
                  <a:gd name="connsiteY5" fmla="*/ 28575 h 1990725"/>
                  <a:gd name="connsiteX6" fmla="*/ 1221380 w 2631663"/>
                  <a:gd name="connsiteY6" fmla="*/ 9525 h 1990725"/>
                  <a:gd name="connsiteX7" fmla="*/ 1335680 w 2631663"/>
                  <a:gd name="connsiteY7" fmla="*/ 19050 h 1990725"/>
                  <a:gd name="connsiteX8" fmla="*/ 1354730 w 2631663"/>
                  <a:gd name="connsiteY8" fmla="*/ 47625 h 1990725"/>
                  <a:gd name="connsiteX9" fmla="*/ 1364255 w 2631663"/>
                  <a:gd name="connsiteY9" fmla="*/ 95250 h 1990725"/>
                  <a:gd name="connsiteX10" fmla="*/ 1373780 w 2631663"/>
                  <a:gd name="connsiteY10" fmla="*/ 333375 h 1990725"/>
                  <a:gd name="connsiteX11" fmla="*/ 1402355 w 2631663"/>
                  <a:gd name="connsiteY11" fmla="*/ 495300 h 1990725"/>
                  <a:gd name="connsiteX12" fmla="*/ 1411880 w 2631663"/>
                  <a:gd name="connsiteY12" fmla="*/ 523875 h 1990725"/>
                  <a:gd name="connsiteX13" fmla="*/ 1430930 w 2631663"/>
                  <a:gd name="connsiteY13" fmla="*/ 600075 h 1990725"/>
                  <a:gd name="connsiteX14" fmla="*/ 1421405 w 2631663"/>
                  <a:gd name="connsiteY14" fmla="*/ 647700 h 1990725"/>
                  <a:gd name="connsiteX15" fmla="*/ 1430930 w 2631663"/>
                  <a:gd name="connsiteY15" fmla="*/ 666750 h 1990725"/>
                  <a:gd name="connsiteX16" fmla="*/ 1459505 w 2631663"/>
                  <a:gd name="connsiteY16" fmla="*/ 695325 h 1990725"/>
                  <a:gd name="connsiteX17" fmla="*/ 1478557 w 2631663"/>
                  <a:gd name="connsiteY17" fmla="*/ 762000 h 1990725"/>
                  <a:gd name="connsiteX18" fmla="*/ 1478555 w 2631663"/>
                  <a:gd name="connsiteY18" fmla="*/ 819150 h 1990725"/>
                  <a:gd name="connsiteX19" fmla="*/ 1488080 w 2631663"/>
                  <a:gd name="connsiteY19" fmla="*/ 876300 h 1990725"/>
                  <a:gd name="connsiteX20" fmla="*/ 1497605 w 2631663"/>
                  <a:gd name="connsiteY20" fmla="*/ 904875 h 1990725"/>
                  <a:gd name="connsiteX21" fmla="*/ 1488080 w 2631663"/>
                  <a:gd name="connsiteY21" fmla="*/ 952500 h 1990725"/>
                  <a:gd name="connsiteX22" fmla="*/ 1507130 w 2631663"/>
                  <a:gd name="connsiteY22" fmla="*/ 1000125 h 1990725"/>
                  <a:gd name="connsiteX23" fmla="*/ 1507130 w 2631663"/>
                  <a:gd name="connsiteY23" fmla="*/ 1028700 h 1990725"/>
                  <a:gd name="connsiteX24" fmla="*/ 1516655 w 2631663"/>
                  <a:gd name="connsiteY24" fmla="*/ 1076325 h 1990725"/>
                  <a:gd name="connsiteX25" fmla="*/ 1516655 w 2631663"/>
                  <a:gd name="connsiteY25" fmla="*/ 1123950 h 1990725"/>
                  <a:gd name="connsiteX26" fmla="*/ 1526180 w 2631663"/>
                  <a:gd name="connsiteY26" fmla="*/ 1162050 h 1990725"/>
                  <a:gd name="connsiteX27" fmla="*/ 1516655 w 2631663"/>
                  <a:gd name="connsiteY27" fmla="*/ 1181100 h 1990725"/>
                  <a:gd name="connsiteX28" fmla="*/ 1535705 w 2631663"/>
                  <a:gd name="connsiteY28" fmla="*/ 1219200 h 1990725"/>
                  <a:gd name="connsiteX29" fmla="*/ 1535705 w 2631663"/>
                  <a:gd name="connsiteY29" fmla="*/ 1266825 h 1990725"/>
                  <a:gd name="connsiteX30" fmla="*/ 1554755 w 2631663"/>
                  <a:gd name="connsiteY30" fmla="*/ 1314450 h 1990725"/>
                  <a:gd name="connsiteX31" fmla="*/ 1554755 w 2631663"/>
                  <a:gd name="connsiteY31" fmla="*/ 1362075 h 1990725"/>
                  <a:gd name="connsiteX32" fmla="*/ 1592855 w 2631663"/>
                  <a:gd name="connsiteY32" fmla="*/ 1400175 h 1990725"/>
                  <a:gd name="connsiteX33" fmla="*/ 1621430 w 2631663"/>
                  <a:gd name="connsiteY33" fmla="*/ 1362075 h 1990725"/>
                  <a:gd name="connsiteX34" fmla="*/ 1630955 w 2631663"/>
                  <a:gd name="connsiteY34" fmla="*/ 1314450 h 1990725"/>
                  <a:gd name="connsiteX35" fmla="*/ 1650005 w 2631663"/>
                  <a:gd name="connsiteY35" fmla="*/ 1257300 h 1990725"/>
                  <a:gd name="connsiteX36" fmla="*/ 1650005 w 2631663"/>
                  <a:gd name="connsiteY36" fmla="*/ 1219200 h 1990725"/>
                  <a:gd name="connsiteX37" fmla="*/ 1669055 w 2631663"/>
                  <a:gd name="connsiteY37" fmla="*/ 1152525 h 1990725"/>
                  <a:gd name="connsiteX38" fmla="*/ 1659530 w 2631663"/>
                  <a:gd name="connsiteY38" fmla="*/ 1085850 h 1990725"/>
                  <a:gd name="connsiteX39" fmla="*/ 1669055 w 2631663"/>
                  <a:gd name="connsiteY39" fmla="*/ 1057275 h 1990725"/>
                  <a:gd name="connsiteX40" fmla="*/ 1688105 w 2631663"/>
                  <a:gd name="connsiteY40" fmla="*/ 990600 h 1990725"/>
                  <a:gd name="connsiteX41" fmla="*/ 1697630 w 2631663"/>
                  <a:gd name="connsiteY41" fmla="*/ 942975 h 1990725"/>
                  <a:gd name="connsiteX42" fmla="*/ 1707155 w 2631663"/>
                  <a:gd name="connsiteY42" fmla="*/ 895350 h 1990725"/>
                  <a:gd name="connsiteX43" fmla="*/ 1726205 w 2631663"/>
                  <a:gd name="connsiteY43" fmla="*/ 847725 h 1990725"/>
                  <a:gd name="connsiteX44" fmla="*/ 1773830 w 2631663"/>
                  <a:gd name="connsiteY44" fmla="*/ 904875 h 1990725"/>
                  <a:gd name="connsiteX45" fmla="*/ 1773830 w 2631663"/>
                  <a:gd name="connsiteY45" fmla="*/ 952500 h 1990725"/>
                  <a:gd name="connsiteX46" fmla="*/ 1792880 w 2631663"/>
                  <a:gd name="connsiteY46" fmla="*/ 1009650 h 1990725"/>
                  <a:gd name="connsiteX47" fmla="*/ 1897655 w 2631663"/>
                  <a:gd name="connsiteY47" fmla="*/ 1047750 h 1990725"/>
                  <a:gd name="connsiteX48" fmla="*/ 1859555 w 2631663"/>
                  <a:gd name="connsiteY48" fmla="*/ 1019175 h 1990725"/>
                  <a:gd name="connsiteX49" fmla="*/ 1907180 w 2631663"/>
                  <a:gd name="connsiteY49" fmla="*/ 1000125 h 1990725"/>
                  <a:gd name="connsiteX50" fmla="*/ 1935755 w 2631663"/>
                  <a:gd name="connsiteY50" fmla="*/ 942975 h 1990725"/>
                  <a:gd name="connsiteX51" fmla="*/ 1964330 w 2631663"/>
                  <a:gd name="connsiteY51" fmla="*/ 885825 h 1990725"/>
                  <a:gd name="connsiteX52" fmla="*/ 1945280 w 2631663"/>
                  <a:gd name="connsiteY52" fmla="*/ 819150 h 1990725"/>
                  <a:gd name="connsiteX53" fmla="*/ 1992905 w 2631663"/>
                  <a:gd name="connsiteY53" fmla="*/ 762000 h 1990725"/>
                  <a:gd name="connsiteX54" fmla="*/ 2050055 w 2631663"/>
                  <a:gd name="connsiteY54" fmla="*/ 762000 h 1990725"/>
                  <a:gd name="connsiteX55" fmla="*/ 2107205 w 2631663"/>
                  <a:gd name="connsiteY55" fmla="*/ 762000 h 1990725"/>
                  <a:gd name="connsiteX56" fmla="*/ 2154830 w 2631663"/>
                  <a:gd name="connsiteY56" fmla="*/ 809625 h 1990725"/>
                  <a:gd name="connsiteX57" fmla="*/ 2173880 w 2631663"/>
                  <a:gd name="connsiteY57" fmla="*/ 857250 h 1990725"/>
                  <a:gd name="connsiteX58" fmla="*/ 2192930 w 2631663"/>
                  <a:gd name="connsiteY58" fmla="*/ 914400 h 1990725"/>
                  <a:gd name="connsiteX59" fmla="*/ 2211980 w 2631663"/>
                  <a:gd name="connsiteY59" fmla="*/ 971550 h 1990725"/>
                  <a:gd name="connsiteX60" fmla="*/ 2231030 w 2631663"/>
                  <a:gd name="connsiteY60" fmla="*/ 1028700 h 1990725"/>
                  <a:gd name="connsiteX61" fmla="*/ 2221505 w 2631663"/>
                  <a:gd name="connsiteY61" fmla="*/ 1057275 h 1990725"/>
                  <a:gd name="connsiteX62" fmla="*/ 2250080 w 2631663"/>
                  <a:gd name="connsiteY62" fmla="*/ 1114425 h 1990725"/>
                  <a:gd name="connsiteX63" fmla="*/ 2250080 w 2631663"/>
                  <a:gd name="connsiteY63" fmla="*/ 1162050 h 1990725"/>
                  <a:gd name="connsiteX64" fmla="*/ 2250080 w 2631663"/>
                  <a:gd name="connsiteY64" fmla="*/ 1209675 h 1990725"/>
                  <a:gd name="connsiteX65" fmla="*/ 2231030 w 2631663"/>
                  <a:gd name="connsiteY65" fmla="*/ 1238250 h 1990725"/>
                  <a:gd name="connsiteX66" fmla="*/ 2240555 w 2631663"/>
                  <a:gd name="connsiteY66" fmla="*/ 1276350 h 1990725"/>
                  <a:gd name="connsiteX67" fmla="*/ 2250080 w 2631663"/>
                  <a:gd name="connsiteY67" fmla="*/ 1333500 h 1990725"/>
                  <a:gd name="connsiteX68" fmla="*/ 2269130 w 2631663"/>
                  <a:gd name="connsiteY68" fmla="*/ 1390650 h 1990725"/>
                  <a:gd name="connsiteX69" fmla="*/ 2269130 w 2631663"/>
                  <a:gd name="connsiteY69" fmla="*/ 1447800 h 1990725"/>
                  <a:gd name="connsiteX70" fmla="*/ 2288180 w 2631663"/>
                  <a:gd name="connsiteY70" fmla="*/ 1504950 h 1990725"/>
                  <a:gd name="connsiteX71" fmla="*/ 2307230 w 2631663"/>
                  <a:gd name="connsiteY71" fmla="*/ 1562100 h 1990725"/>
                  <a:gd name="connsiteX72" fmla="*/ 2316755 w 2631663"/>
                  <a:gd name="connsiteY72" fmla="*/ 1590675 h 1990725"/>
                  <a:gd name="connsiteX73" fmla="*/ 2316755 w 2631663"/>
                  <a:gd name="connsiteY73" fmla="*/ 1638300 h 1990725"/>
                  <a:gd name="connsiteX74" fmla="*/ 2335805 w 2631663"/>
                  <a:gd name="connsiteY74" fmla="*/ 1685925 h 1990725"/>
                  <a:gd name="connsiteX75" fmla="*/ 2335805 w 2631663"/>
                  <a:gd name="connsiteY75" fmla="*/ 1743075 h 1990725"/>
                  <a:gd name="connsiteX76" fmla="*/ 2345330 w 2631663"/>
                  <a:gd name="connsiteY76" fmla="*/ 1800225 h 1990725"/>
                  <a:gd name="connsiteX77" fmla="*/ 2335805 w 2631663"/>
                  <a:gd name="connsiteY77" fmla="*/ 1838325 h 1990725"/>
                  <a:gd name="connsiteX78" fmla="*/ 2345330 w 2631663"/>
                  <a:gd name="connsiteY78" fmla="*/ 1876425 h 1990725"/>
                  <a:gd name="connsiteX79" fmla="*/ 2364380 w 2631663"/>
                  <a:gd name="connsiteY79" fmla="*/ 1933575 h 1990725"/>
                  <a:gd name="connsiteX80" fmla="*/ 2335805 w 2631663"/>
                  <a:gd name="connsiteY80" fmla="*/ 1962150 h 1990725"/>
                  <a:gd name="connsiteX81" fmla="*/ 2364380 w 2631663"/>
                  <a:gd name="connsiteY81" fmla="*/ 1990725 h 1990725"/>
                  <a:gd name="connsiteX82" fmla="*/ 2412005 w 2631663"/>
                  <a:gd name="connsiteY82" fmla="*/ 1924050 h 1990725"/>
                  <a:gd name="connsiteX83" fmla="*/ 2412005 w 2631663"/>
                  <a:gd name="connsiteY83" fmla="*/ 1857375 h 1990725"/>
                  <a:gd name="connsiteX84" fmla="*/ 2421530 w 2631663"/>
                  <a:gd name="connsiteY84" fmla="*/ 1800225 h 1990725"/>
                  <a:gd name="connsiteX85" fmla="*/ 2421530 w 2631663"/>
                  <a:gd name="connsiteY85" fmla="*/ 1752600 h 1990725"/>
                  <a:gd name="connsiteX86" fmla="*/ 2421530 w 2631663"/>
                  <a:gd name="connsiteY86" fmla="*/ 1685925 h 1990725"/>
                  <a:gd name="connsiteX87" fmla="*/ 2431055 w 2631663"/>
                  <a:gd name="connsiteY87" fmla="*/ 1628775 h 1990725"/>
                  <a:gd name="connsiteX88" fmla="*/ 2440580 w 2631663"/>
                  <a:gd name="connsiteY88" fmla="*/ 1562100 h 1990725"/>
                  <a:gd name="connsiteX89" fmla="*/ 2431055 w 2631663"/>
                  <a:gd name="connsiteY89" fmla="*/ 1504950 h 1990725"/>
                  <a:gd name="connsiteX90" fmla="*/ 2459630 w 2631663"/>
                  <a:gd name="connsiteY90" fmla="*/ 1457325 h 1990725"/>
                  <a:gd name="connsiteX91" fmla="*/ 2431055 w 2631663"/>
                  <a:gd name="connsiteY91" fmla="*/ 1419225 h 1990725"/>
                  <a:gd name="connsiteX92" fmla="*/ 2459630 w 2631663"/>
                  <a:gd name="connsiteY92" fmla="*/ 1352550 h 1990725"/>
                  <a:gd name="connsiteX93" fmla="*/ 2459630 w 2631663"/>
                  <a:gd name="connsiteY93" fmla="*/ 1285875 h 1990725"/>
                  <a:gd name="connsiteX94" fmla="*/ 2440580 w 2631663"/>
                  <a:gd name="connsiteY94" fmla="*/ 1238250 h 1990725"/>
                  <a:gd name="connsiteX95" fmla="*/ 2450105 w 2631663"/>
                  <a:gd name="connsiteY95" fmla="*/ 1181100 h 1990725"/>
                  <a:gd name="connsiteX96" fmla="*/ 2450105 w 2631663"/>
                  <a:gd name="connsiteY96" fmla="*/ 1152525 h 1990725"/>
                  <a:gd name="connsiteX97" fmla="*/ 2459630 w 2631663"/>
                  <a:gd name="connsiteY97" fmla="*/ 1085850 h 1990725"/>
                  <a:gd name="connsiteX98" fmla="*/ 2459630 w 2631663"/>
                  <a:gd name="connsiteY98" fmla="*/ 1047750 h 1990725"/>
                  <a:gd name="connsiteX99" fmla="*/ 2450105 w 2631663"/>
                  <a:gd name="connsiteY99" fmla="*/ 981075 h 1990725"/>
                  <a:gd name="connsiteX100" fmla="*/ 2459630 w 2631663"/>
                  <a:gd name="connsiteY100" fmla="*/ 933450 h 1990725"/>
                  <a:gd name="connsiteX101" fmla="*/ 2478680 w 2631663"/>
                  <a:gd name="connsiteY101" fmla="*/ 866775 h 1990725"/>
                  <a:gd name="connsiteX102" fmla="*/ 2497730 w 2631663"/>
                  <a:gd name="connsiteY102" fmla="*/ 819150 h 1990725"/>
                  <a:gd name="connsiteX103" fmla="*/ 2478680 w 2631663"/>
                  <a:gd name="connsiteY103" fmla="*/ 781050 h 1990725"/>
                  <a:gd name="connsiteX104" fmla="*/ 2497730 w 2631663"/>
                  <a:gd name="connsiteY104" fmla="*/ 733425 h 1990725"/>
                  <a:gd name="connsiteX105" fmla="*/ 2516780 w 2631663"/>
                  <a:gd name="connsiteY105" fmla="*/ 676275 h 1990725"/>
                  <a:gd name="connsiteX106" fmla="*/ 2564405 w 2631663"/>
                  <a:gd name="connsiteY106" fmla="*/ 666750 h 1990725"/>
                  <a:gd name="connsiteX107" fmla="*/ 2545355 w 2631663"/>
                  <a:gd name="connsiteY107" fmla="*/ 600075 h 1990725"/>
                  <a:gd name="connsiteX108" fmla="*/ 2564405 w 2631663"/>
                  <a:gd name="connsiteY108" fmla="*/ 533400 h 1990725"/>
                  <a:gd name="connsiteX109" fmla="*/ 2573930 w 2631663"/>
                  <a:gd name="connsiteY109" fmla="*/ 485775 h 1990725"/>
                  <a:gd name="connsiteX110" fmla="*/ 2573930 w 2631663"/>
                  <a:gd name="connsiteY110" fmla="*/ 428625 h 1990725"/>
                  <a:gd name="connsiteX111" fmla="*/ 2592980 w 2631663"/>
                  <a:gd name="connsiteY111" fmla="*/ 361950 h 1990725"/>
                  <a:gd name="connsiteX112" fmla="*/ 2583455 w 2631663"/>
                  <a:gd name="connsiteY112" fmla="*/ 314325 h 1990725"/>
                  <a:gd name="connsiteX113" fmla="*/ 2583455 w 2631663"/>
                  <a:gd name="connsiteY113" fmla="*/ 247650 h 1990725"/>
                  <a:gd name="connsiteX114" fmla="*/ 2592980 w 2631663"/>
                  <a:gd name="connsiteY114" fmla="*/ 190500 h 1990725"/>
                  <a:gd name="connsiteX115" fmla="*/ 2621555 w 2631663"/>
                  <a:gd name="connsiteY115" fmla="*/ 142875 h 1990725"/>
                  <a:gd name="connsiteX116" fmla="*/ 2602505 w 2631663"/>
                  <a:gd name="connsiteY116" fmla="*/ 95250 h 1990725"/>
                  <a:gd name="connsiteX117" fmla="*/ 2631080 w 2631663"/>
                  <a:gd name="connsiteY117" fmla="*/ 57150 h 1990725"/>
                  <a:gd name="connsiteX118" fmla="*/ 2621555 w 2631663"/>
                  <a:gd name="connsiteY118" fmla="*/ 0 h 1990725"/>
                  <a:gd name="connsiteX0" fmla="*/ 255489 w 2631663"/>
                  <a:gd name="connsiteY0" fmla="*/ 371475 h 1990725"/>
                  <a:gd name="connsiteX1" fmla="*/ 188814 w 2631663"/>
                  <a:gd name="connsiteY1" fmla="*/ 409575 h 1990725"/>
                  <a:gd name="connsiteX2" fmla="*/ 131664 w 2631663"/>
                  <a:gd name="connsiteY2" fmla="*/ 438150 h 1990725"/>
                  <a:gd name="connsiteX3" fmla="*/ 64989 w 2631663"/>
                  <a:gd name="connsiteY3" fmla="*/ 485775 h 1990725"/>
                  <a:gd name="connsiteX4" fmla="*/ 1154705 w 2631663"/>
                  <a:gd name="connsiteY4" fmla="*/ 28575 h 1990725"/>
                  <a:gd name="connsiteX5" fmla="*/ 1221380 w 2631663"/>
                  <a:gd name="connsiteY5" fmla="*/ 9525 h 1990725"/>
                  <a:gd name="connsiteX6" fmla="*/ 1335680 w 2631663"/>
                  <a:gd name="connsiteY6" fmla="*/ 19050 h 1990725"/>
                  <a:gd name="connsiteX7" fmla="*/ 1354730 w 2631663"/>
                  <a:gd name="connsiteY7" fmla="*/ 47625 h 1990725"/>
                  <a:gd name="connsiteX8" fmla="*/ 1364255 w 2631663"/>
                  <a:gd name="connsiteY8" fmla="*/ 95250 h 1990725"/>
                  <a:gd name="connsiteX9" fmla="*/ 1373780 w 2631663"/>
                  <a:gd name="connsiteY9" fmla="*/ 333375 h 1990725"/>
                  <a:gd name="connsiteX10" fmla="*/ 1402355 w 2631663"/>
                  <a:gd name="connsiteY10" fmla="*/ 495300 h 1990725"/>
                  <a:gd name="connsiteX11" fmla="*/ 1411880 w 2631663"/>
                  <a:gd name="connsiteY11" fmla="*/ 523875 h 1990725"/>
                  <a:gd name="connsiteX12" fmla="*/ 1430930 w 2631663"/>
                  <a:gd name="connsiteY12" fmla="*/ 600075 h 1990725"/>
                  <a:gd name="connsiteX13" fmla="*/ 1421405 w 2631663"/>
                  <a:gd name="connsiteY13" fmla="*/ 647700 h 1990725"/>
                  <a:gd name="connsiteX14" fmla="*/ 1430930 w 2631663"/>
                  <a:gd name="connsiteY14" fmla="*/ 666750 h 1990725"/>
                  <a:gd name="connsiteX15" fmla="*/ 1459505 w 2631663"/>
                  <a:gd name="connsiteY15" fmla="*/ 695325 h 1990725"/>
                  <a:gd name="connsiteX16" fmla="*/ 1478557 w 2631663"/>
                  <a:gd name="connsiteY16" fmla="*/ 762000 h 1990725"/>
                  <a:gd name="connsiteX17" fmla="*/ 1478555 w 2631663"/>
                  <a:gd name="connsiteY17" fmla="*/ 819150 h 1990725"/>
                  <a:gd name="connsiteX18" fmla="*/ 1488080 w 2631663"/>
                  <a:gd name="connsiteY18" fmla="*/ 876300 h 1990725"/>
                  <a:gd name="connsiteX19" fmla="*/ 1497605 w 2631663"/>
                  <a:gd name="connsiteY19" fmla="*/ 904875 h 1990725"/>
                  <a:gd name="connsiteX20" fmla="*/ 1488080 w 2631663"/>
                  <a:gd name="connsiteY20" fmla="*/ 952500 h 1990725"/>
                  <a:gd name="connsiteX21" fmla="*/ 1507130 w 2631663"/>
                  <a:gd name="connsiteY21" fmla="*/ 1000125 h 1990725"/>
                  <a:gd name="connsiteX22" fmla="*/ 1507130 w 2631663"/>
                  <a:gd name="connsiteY22" fmla="*/ 1028700 h 1990725"/>
                  <a:gd name="connsiteX23" fmla="*/ 1516655 w 2631663"/>
                  <a:gd name="connsiteY23" fmla="*/ 1076325 h 1990725"/>
                  <a:gd name="connsiteX24" fmla="*/ 1516655 w 2631663"/>
                  <a:gd name="connsiteY24" fmla="*/ 1123950 h 1990725"/>
                  <a:gd name="connsiteX25" fmla="*/ 1526180 w 2631663"/>
                  <a:gd name="connsiteY25" fmla="*/ 1162050 h 1990725"/>
                  <a:gd name="connsiteX26" fmla="*/ 1516655 w 2631663"/>
                  <a:gd name="connsiteY26" fmla="*/ 1181100 h 1990725"/>
                  <a:gd name="connsiteX27" fmla="*/ 1535705 w 2631663"/>
                  <a:gd name="connsiteY27" fmla="*/ 1219200 h 1990725"/>
                  <a:gd name="connsiteX28" fmla="*/ 1535705 w 2631663"/>
                  <a:gd name="connsiteY28" fmla="*/ 1266825 h 1990725"/>
                  <a:gd name="connsiteX29" fmla="*/ 1554755 w 2631663"/>
                  <a:gd name="connsiteY29" fmla="*/ 1314450 h 1990725"/>
                  <a:gd name="connsiteX30" fmla="*/ 1554755 w 2631663"/>
                  <a:gd name="connsiteY30" fmla="*/ 1362075 h 1990725"/>
                  <a:gd name="connsiteX31" fmla="*/ 1592855 w 2631663"/>
                  <a:gd name="connsiteY31" fmla="*/ 1400175 h 1990725"/>
                  <a:gd name="connsiteX32" fmla="*/ 1621430 w 2631663"/>
                  <a:gd name="connsiteY32" fmla="*/ 1362075 h 1990725"/>
                  <a:gd name="connsiteX33" fmla="*/ 1630955 w 2631663"/>
                  <a:gd name="connsiteY33" fmla="*/ 1314450 h 1990725"/>
                  <a:gd name="connsiteX34" fmla="*/ 1650005 w 2631663"/>
                  <a:gd name="connsiteY34" fmla="*/ 1257300 h 1990725"/>
                  <a:gd name="connsiteX35" fmla="*/ 1650005 w 2631663"/>
                  <a:gd name="connsiteY35" fmla="*/ 1219200 h 1990725"/>
                  <a:gd name="connsiteX36" fmla="*/ 1669055 w 2631663"/>
                  <a:gd name="connsiteY36" fmla="*/ 1152525 h 1990725"/>
                  <a:gd name="connsiteX37" fmla="*/ 1659530 w 2631663"/>
                  <a:gd name="connsiteY37" fmla="*/ 1085850 h 1990725"/>
                  <a:gd name="connsiteX38" fmla="*/ 1669055 w 2631663"/>
                  <a:gd name="connsiteY38" fmla="*/ 1057275 h 1990725"/>
                  <a:gd name="connsiteX39" fmla="*/ 1688105 w 2631663"/>
                  <a:gd name="connsiteY39" fmla="*/ 990600 h 1990725"/>
                  <a:gd name="connsiteX40" fmla="*/ 1697630 w 2631663"/>
                  <a:gd name="connsiteY40" fmla="*/ 942975 h 1990725"/>
                  <a:gd name="connsiteX41" fmla="*/ 1707155 w 2631663"/>
                  <a:gd name="connsiteY41" fmla="*/ 895350 h 1990725"/>
                  <a:gd name="connsiteX42" fmla="*/ 1726205 w 2631663"/>
                  <a:gd name="connsiteY42" fmla="*/ 847725 h 1990725"/>
                  <a:gd name="connsiteX43" fmla="*/ 1773830 w 2631663"/>
                  <a:gd name="connsiteY43" fmla="*/ 904875 h 1990725"/>
                  <a:gd name="connsiteX44" fmla="*/ 1773830 w 2631663"/>
                  <a:gd name="connsiteY44" fmla="*/ 952500 h 1990725"/>
                  <a:gd name="connsiteX45" fmla="*/ 1792880 w 2631663"/>
                  <a:gd name="connsiteY45" fmla="*/ 1009650 h 1990725"/>
                  <a:gd name="connsiteX46" fmla="*/ 1897655 w 2631663"/>
                  <a:gd name="connsiteY46" fmla="*/ 1047750 h 1990725"/>
                  <a:gd name="connsiteX47" fmla="*/ 1859555 w 2631663"/>
                  <a:gd name="connsiteY47" fmla="*/ 1019175 h 1990725"/>
                  <a:gd name="connsiteX48" fmla="*/ 1907180 w 2631663"/>
                  <a:gd name="connsiteY48" fmla="*/ 1000125 h 1990725"/>
                  <a:gd name="connsiteX49" fmla="*/ 1935755 w 2631663"/>
                  <a:gd name="connsiteY49" fmla="*/ 942975 h 1990725"/>
                  <a:gd name="connsiteX50" fmla="*/ 1964330 w 2631663"/>
                  <a:gd name="connsiteY50" fmla="*/ 885825 h 1990725"/>
                  <a:gd name="connsiteX51" fmla="*/ 1945280 w 2631663"/>
                  <a:gd name="connsiteY51" fmla="*/ 819150 h 1990725"/>
                  <a:gd name="connsiteX52" fmla="*/ 1992905 w 2631663"/>
                  <a:gd name="connsiteY52" fmla="*/ 762000 h 1990725"/>
                  <a:gd name="connsiteX53" fmla="*/ 2050055 w 2631663"/>
                  <a:gd name="connsiteY53" fmla="*/ 762000 h 1990725"/>
                  <a:gd name="connsiteX54" fmla="*/ 2107205 w 2631663"/>
                  <a:gd name="connsiteY54" fmla="*/ 762000 h 1990725"/>
                  <a:gd name="connsiteX55" fmla="*/ 2154830 w 2631663"/>
                  <a:gd name="connsiteY55" fmla="*/ 809625 h 1990725"/>
                  <a:gd name="connsiteX56" fmla="*/ 2173880 w 2631663"/>
                  <a:gd name="connsiteY56" fmla="*/ 857250 h 1990725"/>
                  <a:gd name="connsiteX57" fmla="*/ 2192930 w 2631663"/>
                  <a:gd name="connsiteY57" fmla="*/ 914400 h 1990725"/>
                  <a:gd name="connsiteX58" fmla="*/ 2211980 w 2631663"/>
                  <a:gd name="connsiteY58" fmla="*/ 971550 h 1990725"/>
                  <a:gd name="connsiteX59" fmla="*/ 2231030 w 2631663"/>
                  <a:gd name="connsiteY59" fmla="*/ 1028700 h 1990725"/>
                  <a:gd name="connsiteX60" fmla="*/ 2221505 w 2631663"/>
                  <a:gd name="connsiteY60" fmla="*/ 1057275 h 1990725"/>
                  <a:gd name="connsiteX61" fmla="*/ 2250080 w 2631663"/>
                  <a:gd name="connsiteY61" fmla="*/ 1114425 h 1990725"/>
                  <a:gd name="connsiteX62" fmla="*/ 2250080 w 2631663"/>
                  <a:gd name="connsiteY62" fmla="*/ 1162050 h 1990725"/>
                  <a:gd name="connsiteX63" fmla="*/ 2250080 w 2631663"/>
                  <a:gd name="connsiteY63" fmla="*/ 1209675 h 1990725"/>
                  <a:gd name="connsiteX64" fmla="*/ 2231030 w 2631663"/>
                  <a:gd name="connsiteY64" fmla="*/ 1238250 h 1990725"/>
                  <a:gd name="connsiteX65" fmla="*/ 2240555 w 2631663"/>
                  <a:gd name="connsiteY65" fmla="*/ 1276350 h 1990725"/>
                  <a:gd name="connsiteX66" fmla="*/ 2250080 w 2631663"/>
                  <a:gd name="connsiteY66" fmla="*/ 1333500 h 1990725"/>
                  <a:gd name="connsiteX67" fmla="*/ 2269130 w 2631663"/>
                  <a:gd name="connsiteY67" fmla="*/ 1390650 h 1990725"/>
                  <a:gd name="connsiteX68" fmla="*/ 2269130 w 2631663"/>
                  <a:gd name="connsiteY68" fmla="*/ 1447800 h 1990725"/>
                  <a:gd name="connsiteX69" fmla="*/ 2288180 w 2631663"/>
                  <a:gd name="connsiteY69" fmla="*/ 1504950 h 1990725"/>
                  <a:gd name="connsiteX70" fmla="*/ 2307230 w 2631663"/>
                  <a:gd name="connsiteY70" fmla="*/ 1562100 h 1990725"/>
                  <a:gd name="connsiteX71" fmla="*/ 2316755 w 2631663"/>
                  <a:gd name="connsiteY71" fmla="*/ 1590675 h 1990725"/>
                  <a:gd name="connsiteX72" fmla="*/ 2316755 w 2631663"/>
                  <a:gd name="connsiteY72" fmla="*/ 1638300 h 1990725"/>
                  <a:gd name="connsiteX73" fmla="*/ 2335805 w 2631663"/>
                  <a:gd name="connsiteY73" fmla="*/ 1685925 h 1990725"/>
                  <a:gd name="connsiteX74" fmla="*/ 2335805 w 2631663"/>
                  <a:gd name="connsiteY74" fmla="*/ 1743075 h 1990725"/>
                  <a:gd name="connsiteX75" fmla="*/ 2345330 w 2631663"/>
                  <a:gd name="connsiteY75" fmla="*/ 1800225 h 1990725"/>
                  <a:gd name="connsiteX76" fmla="*/ 2335805 w 2631663"/>
                  <a:gd name="connsiteY76" fmla="*/ 1838325 h 1990725"/>
                  <a:gd name="connsiteX77" fmla="*/ 2345330 w 2631663"/>
                  <a:gd name="connsiteY77" fmla="*/ 1876425 h 1990725"/>
                  <a:gd name="connsiteX78" fmla="*/ 2364380 w 2631663"/>
                  <a:gd name="connsiteY78" fmla="*/ 1933575 h 1990725"/>
                  <a:gd name="connsiteX79" fmla="*/ 2335805 w 2631663"/>
                  <a:gd name="connsiteY79" fmla="*/ 1962150 h 1990725"/>
                  <a:gd name="connsiteX80" fmla="*/ 2364380 w 2631663"/>
                  <a:gd name="connsiteY80" fmla="*/ 1990725 h 1990725"/>
                  <a:gd name="connsiteX81" fmla="*/ 2412005 w 2631663"/>
                  <a:gd name="connsiteY81" fmla="*/ 1924050 h 1990725"/>
                  <a:gd name="connsiteX82" fmla="*/ 2412005 w 2631663"/>
                  <a:gd name="connsiteY82" fmla="*/ 1857375 h 1990725"/>
                  <a:gd name="connsiteX83" fmla="*/ 2421530 w 2631663"/>
                  <a:gd name="connsiteY83" fmla="*/ 1800225 h 1990725"/>
                  <a:gd name="connsiteX84" fmla="*/ 2421530 w 2631663"/>
                  <a:gd name="connsiteY84" fmla="*/ 1752600 h 1990725"/>
                  <a:gd name="connsiteX85" fmla="*/ 2421530 w 2631663"/>
                  <a:gd name="connsiteY85" fmla="*/ 1685925 h 1990725"/>
                  <a:gd name="connsiteX86" fmla="*/ 2431055 w 2631663"/>
                  <a:gd name="connsiteY86" fmla="*/ 1628775 h 1990725"/>
                  <a:gd name="connsiteX87" fmla="*/ 2440580 w 2631663"/>
                  <a:gd name="connsiteY87" fmla="*/ 1562100 h 1990725"/>
                  <a:gd name="connsiteX88" fmla="*/ 2431055 w 2631663"/>
                  <a:gd name="connsiteY88" fmla="*/ 1504950 h 1990725"/>
                  <a:gd name="connsiteX89" fmla="*/ 2459630 w 2631663"/>
                  <a:gd name="connsiteY89" fmla="*/ 1457325 h 1990725"/>
                  <a:gd name="connsiteX90" fmla="*/ 2431055 w 2631663"/>
                  <a:gd name="connsiteY90" fmla="*/ 1419225 h 1990725"/>
                  <a:gd name="connsiteX91" fmla="*/ 2459630 w 2631663"/>
                  <a:gd name="connsiteY91" fmla="*/ 1352550 h 1990725"/>
                  <a:gd name="connsiteX92" fmla="*/ 2459630 w 2631663"/>
                  <a:gd name="connsiteY92" fmla="*/ 1285875 h 1990725"/>
                  <a:gd name="connsiteX93" fmla="*/ 2440580 w 2631663"/>
                  <a:gd name="connsiteY93" fmla="*/ 1238250 h 1990725"/>
                  <a:gd name="connsiteX94" fmla="*/ 2450105 w 2631663"/>
                  <a:gd name="connsiteY94" fmla="*/ 1181100 h 1990725"/>
                  <a:gd name="connsiteX95" fmla="*/ 2450105 w 2631663"/>
                  <a:gd name="connsiteY95" fmla="*/ 1152525 h 1990725"/>
                  <a:gd name="connsiteX96" fmla="*/ 2459630 w 2631663"/>
                  <a:gd name="connsiteY96" fmla="*/ 1085850 h 1990725"/>
                  <a:gd name="connsiteX97" fmla="*/ 2459630 w 2631663"/>
                  <a:gd name="connsiteY97" fmla="*/ 1047750 h 1990725"/>
                  <a:gd name="connsiteX98" fmla="*/ 2450105 w 2631663"/>
                  <a:gd name="connsiteY98" fmla="*/ 981075 h 1990725"/>
                  <a:gd name="connsiteX99" fmla="*/ 2459630 w 2631663"/>
                  <a:gd name="connsiteY99" fmla="*/ 933450 h 1990725"/>
                  <a:gd name="connsiteX100" fmla="*/ 2478680 w 2631663"/>
                  <a:gd name="connsiteY100" fmla="*/ 866775 h 1990725"/>
                  <a:gd name="connsiteX101" fmla="*/ 2497730 w 2631663"/>
                  <a:gd name="connsiteY101" fmla="*/ 819150 h 1990725"/>
                  <a:gd name="connsiteX102" fmla="*/ 2478680 w 2631663"/>
                  <a:gd name="connsiteY102" fmla="*/ 781050 h 1990725"/>
                  <a:gd name="connsiteX103" fmla="*/ 2497730 w 2631663"/>
                  <a:gd name="connsiteY103" fmla="*/ 733425 h 1990725"/>
                  <a:gd name="connsiteX104" fmla="*/ 2516780 w 2631663"/>
                  <a:gd name="connsiteY104" fmla="*/ 676275 h 1990725"/>
                  <a:gd name="connsiteX105" fmla="*/ 2564405 w 2631663"/>
                  <a:gd name="connsiteY105" fmla="*/ 666750 h 1990725"/>
                  <a:gd name="connsiteX106" fmla="*/ 2545355 w 2631663"/>
                  <a:gd name="connsiteY106" fmla="*/ 600075 h 1990725"/>
                  <a:gd name="connsiteX107" fmla="*/ 2564405 w 2631663"/>
                  <a:gd name="connsiteY107" fmla="*/ 533400 h 1990725"/>
                  <a:gd name="connsiteX108" fmla="*/ 2573930 w 2631663"/>
                  <a:gd name="connsiteY108" fmla="*/ 485775 h 1990725"/>
                  <a:gd name="connsiteX109" fmla="*/ 2573930 w 2631663"/>
                  <a:gd name="connsiteY109" fmla="*/ 428625 h 1990725"/>
                  <a:gd name="connsiteX110" fmla="*/ 2592980 w 2631663"/>
                  <a:gd name="connsiteY110" fmla="*/ 361950 h 1990725"/>
                  <a:gd name="connsiteX111" fmla="*/ 2583455 w 2631663"/>
                  <a:gd name="connsiteY111" fmla="*/ 314325 h 1990725"/>
                  <a:gd name="connsiteX112" fmla="*/ 2583455 w 2631663"/>
                  <a:gd name="connsiteY112" fmla="*/ 247650 h 1990725"/>
                  <a:gd name="connsiteX113" fmla="*/ 2592980 w 2631663"/>
                  <a:gd name="connsiteY113" fmla="*/ 190500 h 1990725"/>
                  <a:gd name="connsiteX114" fmla="*/ 2621555 w 2631663"/>
                  <a:gd name="connsiteY114" fmla="*/ 142875 h 1990725"/>
                  <a:gd name="connsiteX115" fmla="*/ 2602505 w 2631663"/>
                  <a:gd name="connsiteY115" fmla="*/ 95250 h 1990725"/>
                  <a:gd name="connsiteX116" fmla="*/ 2631080 w 2631663"/>
                  <a:gd name="connsiteY116" fmla="*/ 57150 h 1990725"/>
                  <a:gd name="connsiteX117" fmla="*/ 2621555 w 2631663"/>
                  <a:gd name="connsiteY117" fmla="*/ 0 h 1990725"/>
                  <a:gd name="connsiteX0" fmla="*/ 325870 w 2702044"/>
                  <a:gd name="connsiteY0" fmla="*/ 371475 h 1990725"/>
                  <a:gd name="connsiteX1" fmla="*/ 259195 w 2702044"/>
                  <a:gd name="connsiteY1" fmla="*/ 409575 h 1990725"/>
                  <a:gd name="connsiteX2" fmla="*/ 202045 w 2702044"/>
                  <a:gd name="connsiteY2" fmla="*/ 438150 h 1990725"/>
                  <a:gd name="connsiteX3" fmla="*/ 135370 w 2702044"/>
                  <a:gd name="connsiteY3" fmla="*/ 485775 h 1990725"/>
                  <a:gd name="connsiteX4" fmla="*/ 70381 w 2702044"/>
                  <a:gd name="connsiteY4" fmla="*/ 523875 h 1990725"/>
                  <a:gd name="connsiteX5" fmla="*/ 1225086 w 2702044"/>
                  <a:gd name="connsiteY5" fmla="*/ 28575 h 1990725"/>
                  <a:gd name="connsiteX6" fmla="*/ 1291761 w 2702044"/>
                  <a:gd name="connsiteY6" fmla="*/ 9525 h 1990725"/>
                  <a:gd name="connsiteX7" fmla="*/ 1406061 w 2702044"/>
                  <a:gd name="connsiteY7" fmla="*/ 19050 h 1990725"/>
                  <a:gd name="connsiteX8" fmla="*/ 1425111 w 2702044"/>
                  <a:gd name="connsiteY8" fmla="*/ 47625 h 1990725"/>
                  <a:gd name="connsiteX9" fmla="*/ 1434636 w 2702044"/>
                  <a:gd name="connsiteY9" fmla="*/ 95250 h 1990725"/>
                  <a:gd name="connsiteX10" fmla="*/ 1444161 w 2702044"/>
                  <a:gd name="connsiteY10" fmla="*/ 333375 h 1990725"/>
                  <a:gd name="connsiteX11" fmla="*/ 1472736 w 2702044"/>
                  <a:gd name="connsiteY11" fmla="*/ 495300 h 1990725"/>
                  <a:gd name="connsiteX12" fmla="*/ 1482261 w 2702044"/>
                  <a:gd name="connsiteY12" fmla="*/ 523875 h 1990725"/>
                  <a:gd name="connsiteX13" fmla="*/ 1501311 w 2702044"/>
                  <a:gd name="connsiteY13" fmla="*/ 600075 h 1990725"/>
                  <a:gd name="connsiteX14" fmla="*/ 1491786 w 2702044"/>
                  <a:gd name="connsiteY14" fmla="*/ 647700 h 1990725"/>
                  <a:gd name="connsiteX15" fmla="*/ 1501311 w 2702044"/>
                  <a:gd name="connsiteY15" fmla="*/ 666750 h 1990725"/>
                  <a:gd name="connsiteX16" fmla="*/ 1529886 w 2702044"/>
                  <a:gd name="connsiteY16" fmla="*/ 695325 h 1990725"/>
                  <a:gd name="connsiteX17" fmla="*/ 1548938 w 2702044"/>
                  <a:gd name="connsiteY17" fmla="*/ 762000 h 1990725"/>
                  <a:gd name="connsiteX18" fmla="*/ 1548936 w 2702044"/>
                  <a:gd name="connsiteY18" fmla="*/ 819150 h 1990725"/>
                  <a:gd name="connsiteX19" fmla="*/ 1558461 w 2702044"/>
                  <a:gd name="connsiteY19" fmla="*/ 876300 h 1990725"/>
                  <a:gd name="connsiteX20" fmla="*/ 1567986 w 2702044"/>
                  <a:gd name="connsiteY20" fmla="*/ 904875 h 1990725"/>
                  <a:gd name="connsiteX21" fmla="*/ 1558461 w 2702044"/>
                  <a:gd name="connsiteY21" fmla="*/ 952500 h 1990725"/>
                  <a:gd name="connsiteX22" fmla="*/ 1577511 w 2702044"/>
                  <a:gd name="connsiteY22" fmla="*/ 1000125 h 1990725"/>
                  <a:gd name="connsiteX23" fmla="*/ 1577511 w 2702044"/>
                  <a:gd name="connsiteY23" fmla="*/ 1028700 h 1990725"/>
                  <a:gd name="connsiteX24" fmla="*/ 1587036 w 2702044"/>
                  <a:gd name="connsiteY24" fmla="*/ 1076325 h 1990725"/>
                  <a:gd name="connsiteX25" fmla="*/ 1587036 w 2702044"/>
                  <a:gd name="connsiteY25" fmla="*/ 1123950 h 1990725"/>
                  <a:gd name="connsiteX26" fmla="*/ 1596561 w 2702044"/>
                  <a:gd name="connsiteY26" fmla="*/ 1162050 h 1990725"/>
                  <a:gd name="connsiteX27" fmla="*/ 1587036 w 2702044"/>
                  <a:gd name="connsiteY27" fmla="*/ 1181100 h 1990725"/>
                  <a:gd name="connsiteX28" fmla="*/ 1606086 w 2702044"/>
                  <a:gd name="connsiteY28" fmla="*/ 1219200 h 1990725"/>
                  <a:gd name="connsiteX29" fmla="*/ 1606086 w 2702044"/>
                  <a:gd name="connsiteY29" fmla="*/ 1266825 h 1990725"/>
                  <a:gd name="connsiteX30" fmla="*/ 1625136 w 2702044"/>
                  <a:gd name="connsiteY30" fmla="*/ 1314450 h 1990725"/>
                  <a:gd name="connsiteX31" fmla="*/ 1625136 w 2702044"/>
                  <a:gd name="connsiteY31" fmla="*/ 1362075 h 1990725"/>
                  <a:gd name="connsiteX32" fmla="*/ 1663236 w 2702044"/>
                  <a:gd name="connsiteY32" fmla="*/ 1400175 h 1990725"/>
                  <a:gd name="connsiteX33" fmla="*/ 1691811 w 2702044"/>
                  <a:gd name="connsiteY33" fmla="*/ 1362075 h 1990725"/>
                  <a:gd name="connsiteX34" fmla="*/ 1701336 w 2702044"/>
                  <a:gd name="connsiteY34" fmla="*/ 1314450 h 1990725"/>
                  <a:gd name="connsiteX35" fmla="*/ 1720386 w 2702044"/>
                  <a:gd name="connsiteY35" fmla="*/ 1257300 h 1990725"/>
                  <a:gd name="connsiteX36" fmla="*/ 1720386 w 2702044"/>
                  <a:gd name="connsiteY36" fmla="*/ 1219200 h 1990725"/>
                  <a:gd name="connsiteX37" fmla="*/ 1739436 w 2702044"/>
                  <a:gd name="connsiteY37" fmla="*/ 1152525 h 1990725"/>
                  <a:gd name="connsiteX38" fmla="*/ 1729911 w 2702044"/>
                  <a:gd name="connsiteY38" fmla="*/ 1085850 h 1990725"/>
                  <a:gd name="connsiteX39" fmla="*/ 1739436 w 2702044"/>
                  <a:gd name="connsiteY39" fmla="*/ 1057275 h 1990725"/>
                  <a:gd name="connsiteX40" fmla="*/ 1758486 w 2702044"/>
                  <a:gd name="connsiteY40" fmla="*/ 990600 h 1990725"/>
                  <a:gd name="connsiteX41" fmla="*/ 1768011 w 2702044"/>
                  <a:gd name="connsiteY41" fmla="*/ 942975 h 1990725"/>
                  <a:gd name="connsiteX42" fmla="*/ 1777536 w 2702044"/>
                  <a:gd name="connsiteY42" fmla="*/ 895350 h 1990725"/>
                  <a:gd name="connsiteX43" fmla="*/ 1796586 w 2702044"/>
                  <a:gd name="connsiteY43" fmla="*/ 847725 h 1990725"/>
                  <a:gd name="connsiteX44" fmla="*/ 1844211 w 2702044"/>
                  <a:gd name="connsiteY44" fmla="*/ 904875 h 1990725"/>
                  <a:gd name="connsiteX45" fmla="*/ 1844211 w 2702044"/>
                  <a:gd name="connsiteY45" fmla="*/ 952500 h 1990725"/>
                  <a:gd name="connsiteX46" fmla="*/ 1863261 w 2702044"/>
                  <a:gd name="connsiteY46" fmla="*/ 1009650 h 1990725"/>
                  <a:gd name="connsiteX47" fmla="*/ 1968036 w 2702044"/>
                  <a:gd name="connsiteY47" fmla="*/ 1047750 h 1990725"/>
                  <a:gd name="connsiteX48" fmla="*/ 1929936 w 2702044"/>
                  <a:gd name="connsiteY48" fmla="*/ 1019175 h 1990725"/>
                  <a:gd name="connsiteX49" fmla="*/ 1977561 w 2702044"/>
                  <a:gd name="connsiteY49" fmla="*/ 1000125 h 1990725"/>
                  <a:gd name="connsiteX50" fmla="*/ 2006136 w 2702044"/>
                  <a:gd name="connsiteY50" fmla="*/ 942975 h 1990725"/>
                  <a:gd name="connsiteX51" fmla="*/ 2034711 w 2702044"/>
                  <a:gd name="connsiteY51" fmla="*/ 885825 h 1990725"/>
                  <a:gd name="connsiteX52" fmla="*/ 2015661 w 2702044"/>
                  <a:gd name="connsiteY52" fmla="*/ 819150 h 1990725"/>
                  <a:gd name="connsiteX53" fmla="*/ 2063286 w 2702044"/>
                  <a:gd name="connsiteY53" fmla="*/ 762000 h 1990725"/>
                  <a:gd name="connsiteX54" fmla="*/ 2120436 w 2702044"/>
                  <a:gd name="connsiteY54" fmla="*/ 762000 h 1990725"/>
                  <a:gd name="connsiteX55" fmla="*/ 2177586 w 2702044"/>
                  <a:gd name="connsiteY55" fmla="*/ 762000 h 1990725"/>
                  <a:gd name="connsiteX56" fmla="*/ 2225211 w 2702044"/>
                  <a:gd name="connsiteY56" fmla="*/ 809625 h 1990725"/>
                  <a:gd name="connsiteX57" fmla="*/ 2244261 w 2702044"/>
                  <a:gd name="connsiteY57" fmla="*/ 857250 h 1990725"/>
                  <a:gd name="connsiteX58" fmla="*/ 2263311 w 2702044"/>
                  <a:gd name="connsiteY58" fmla="*/ 914400 h 1990725"/>
                  <a:gd name="connsiteX59" fmla="*/ 2282361 w 2702044"/>
                  <a:gd name="connsiteY59" fmla="*/ 971550 h 1990725"/>
                  <a:gd name="connsiteX60" fmla="*/ 2301411 w 2702044"/>
                  <a:gd name="connsiteY60" fmla="*/ 1028700 h 1990725"/>
                  <a:gd name="connsiteX61" fmla="*/ 2291886 w 2702044"/>
                  <a:gd name="connsiteY61" fmla="*/ 1057275 h 1990725"/>
                  <a:gd name="connsiteX62" fmla="*/ 2320461 w 2702044"/>
                  <a:gd name="connsiteY62" fmla="*/ 1114425 h 1990725"/>
                  <a:gd name="connsiteX63" fmla="*/ 2320461 w 2702044"/>
                  <a:gd name="connsiteY63" fmla="*/ 1162050 h 1990725"/>
                  <a:gd name="connsiteX64" fmla="*/ 2320461 w 2702044"/>
                  <a:gd name="connsiteY64" fmla="*/ 1209675 h 1990725"/>
                  <a:gd name="connsiteX65" fmla="*/ 2301411 w 2702044"/>
                  <a:gd name="connsiteY65" fmla="*/ 1238250 h 1990725"/>
                  <a:gd name="connsiteX66" fmla="*/ 2310936 w 2702044"/>
                  <a:gd name="connsiteY66" fmla="*/ 1276350 h 1990725"/>
                  <a:gd name="connsiteX67" fmla="*/ 2320461 w 2702044"/>
                  <a:gd name="connsiteY67" fmla="*/ 1333500 h 1990725"/>
                  <a:gd name="connsiteX68" fmla="*/ 2339511 w 2702044"/>
                  <a:gd name="connsiteY68" fmla="*/ 1390650 h 1990725"/>
                  <a:gd name="connsiteX69" fmla="*/ 2339511 w 2702044"/>
                  <a:gd name="connsiteY69" fmla="*/ 1447800 h 1990725"/>
                  <a:gd name="connsiteX70" fmla="*/ 2358561 w 2702044"/>
                  <a:gd name="connsiteY70" fmla="*/ 1504950 h 1990725"/>
                  <a:gd name="connsiteX71" fmla="*/ 2377611 w 2702044"/>
                  <a:gd name="connsiteY71" fmla="*/ 1562100 h 1990725"/>
                  <a:gd name="connsiteX72" fmla="*/ 2387136 w 2702044"/>
                  <a:gd name="connsiteY72" fmla="*/ 1590675 h 1990725"/>
                  <a:gd name="connsiteX73" fmla="*/ 2387136 w 2702044"/>
                  <a:gd name="connsiteY73" fmla="*/ 1638300 h 1990725"/>
                  <a:gd name="connsiteX74" fmla="*/ 2406186 w 2702044"/>
                  <a:gd name="connsiteY74" fmla="*/ 1685925 h 1990725"/>
                  <a:gd name="connsiteX75" fmla="*/ 2406186 w 2702044"/>
                  <a:gd name="connsiteY75" fmla="*/ 1743075 h 1990725"/>
                  <a:gd name="connsiteX76" fmla="*/ 2415711 w 2702044"/>
                  <a:gd name="connsiteY76" fmla="*/ 1800225 h 1990725"/>
                  <a:gd name="connsiteX77" fmla="*/ 2406186 w 2702044"/>
                  <a:gd name="connsiteY77" fmla="*/ 1838325 h 1990725"/>
                  <a:gd name="connsiteX78" fmla="*/ 2415711 w 2702044"/>
                  <a:gd name="connsiteY78" fmla="*/ 1876425 h 1990725"/>
                  <a:gd name="connsiteX79" fmla="*/ 2434761 w 2702044"/>
                  <a:gd name="connsiteY79" fmla="*/ 1933575 h 1990725"/>
                  <a:gd name="connsiteX80" fmla="*/ 2406186 w 2702044"/>
                  <a:gd name="connsiteY80" fmla="*/ 1962150 h 1990725"/>
                  <a:gd name="connsiteX81" fmla="*/ 2434761 w 2702044"/>
                  <a:gd name="connsiteY81" fmla="*/ 1990725 h 1990725"/>
                  <a:gd name="connsiteX82" fmla="*/ 2482386 w 2702044"/>
                  <a:gd name="connsiteY82" fmla="*/ 1924050 h 1990725"/>
                  <a:gd name="connsiteX83" fmla="*/ 2482386 w 2702044"/>
                  <a:gd name="connsiteY83" fmla="*/ 1857375 h 1990725"/>
                  <a:gd name="connsiteX84" fmla="*/ 2491911 w 2702044"/>
                  <a:gd name="connsiteY84" fmla="*/ 1800225 h 1990725"/>
                  <a:gd name="connsiteX85" fmla="*/ 2491911 w 2702044"/>
                  <a:gd name="connsiteY85" fmla="*/ 1752600 h 1990725"/>
                  <a:gd name="connsiteX86" fmla="*/ 2491911 w 2702044"/>
                  <a:gd name="connsiteY86" fmla="*/ 1685925 h 1990725"/>
                  <a:gd name="connsiteX87" fmla="*/ 2501436 w 2702044"/>
                  <a:gd name="connsiteY87" fmla="*/ 1628775 h 1990725"/>
                  <a:gd name="connsiteX88" fmla="*/ 2510961 w 2702044"/>
                  <a:gd name="connsiteY88" fmla="*/ 1562100 h 1990725"/>
                  <a:gd name="connsiteX89" fmla="*/ 2501436 w 2702044"/>
                  <a:gd name="connsiteY89" fmla="*/ 1504950 h 1990725"/>
                  <a:gd name="connsiteX90" fmla="*/ 2530011 w 2702044"/>
                  <a:gd name="connsiteY90" fmla="*/ 1457325 h 1990725"/>
                  <a:gd name="connsiteX91" fmla="*/ 2501436 w 2702044"/>
                  <a:gd name="connsiteY91" fmla="*/ 1419225 h 1990725"/>
                  <a:gd name="connsiteX92" fmla="*/ 2530011 w 2702044"/>
                  <a:gd name="connsiteY92" fmla="*/ 1352550 h 1990725"/>
                  <a:gd name="connsiteX93" fmla="*/ 2530011 w 2702044"/>
                  <a:gd name="connsiteY93" fmla="*/ 1285875 h 1990725"/>
                  <a:gd name="connsiteX94" fmla="*/ 2510961 w 2702044"/>
                  <a:gd name="connsiteY94" fmla="*/ 1238250 h 1990725"/>
                  <a:gd name="connsiteX95" fmla="*/ 2520486 w 2702044"/>
                  <a:gd name="connsiteY95" fmla="*/ 1181100 h 1990725"/>
                  <a:gd name="connsiteX96" fmla="*/ 2520486 w 2702044"/>
                  <a:gd name="connsiteY96" fmla="*/ 1152525 h 1990725"/>
                  <a:gd name="connsiteX97" fmla="*/ 2530011 w 2702044"/>
                  <a:gd name="connsiteY97" fmla="*/ 1085850 h 1990725"/>
                  <a:gd name="connsiteX98" fmla="*/ 2530011 w 2702044"/>
                  <a:gd name="connsiteY98" fmla="*/ 1047750 h 1990725"/>
                  <a:gd name="connsiteX99" fmla="*/ 2520486 w 2702044"/>
                  <a:gd name="connsiteY99" fmla="*/ 981075 h 1990725"/>
                  <a:gd name="connsiteX100" fmla="*/ 2530011 w 2702044"/>
                  <a:gd name="connsiteY100" fmla="*/ 933450 h 1990725"/>
                  <a:gd name="connsiteX101" fmla="*/ 2549061 w 2702044"/>
                  <a:gd name="connsiteY101" fmla="*/ 866775 h 1990725"/>
                  <a:gd name="connsiteX102" fmla="*/ 2568111 w 2702044"/>
                  <a:gd name="connsiteY102" fmla="*/ 819150 h 1990725"/>
                  <a:gd name="connsiteX103" fmla="*/ 2549061 w 2702044"/>
                  <a:gd name="connsiteY103" fmla="*/ 781050 h 1990725"/>
                  <a:gd name="connsiteX104" fmla="*/ 2568111 w 2702044"/>
                  <a:gd name="connsiteY104" fmla="*/ 733425 h 1990725"/>
                  <a:gd name="connsiteX105" fmla="*/ 2587161 w 2702044"/>
                  <a:gd name="connsiteY105" fmla="*/ 676275 h 1990725"/>
                  <a:gd name="connsiteX106" fmla="*/ 2634786 w 2702044"/>
                  <a:gd name="connsiteY106" fmla="*/ 666750 h 1990725"/>
                  <a:gd name="connsiteX107" fmla="*/ 2615736 w 2702044"/>
                  <a:gd name="connsiteY107" fmla="*/ 600075 h 1990725"/>
                  <a:gd name="connsiteX108" fmla="*/ 2634786 w 2702044"/>
                  <a:gd name="connsiteY108" fmla="*/ 533400 h 1990725"/>
                  <a:gd name="connsiteX109" fmla="*/ 2644311 w 2702044"/>
                  <a:gd name="connsiteY109" fmla="*/ 485775 h 1990725"/>
                  <a:gd name="connsiteX110" fmla="*/ 2644311 w 2702044"/>
                  <a:gd name="connsiteY110" fmla="*/ 428625 h 1990725"/>
                  <a:gd name="connsiteX111" fmla="*/ 2663361 w 2702044"/>
                  <a:gd name="connsiteY111" fmla="*/ 361950 h 1990725"/>
                  <a:gd name="connsiteX112" fmla="*/ 2653836 w 2702044"/>
                  <a:gd name="connsiteY112" fmla="*/ 314325 h 1990725"/>
                  <a:gd name="connsiteX113" fmla="*/ 2653836 w 2702044"/>
                  <a:gd name="connsiteY113" fmla="*/ 247650 h 1990725"/>
                  <a:gd name="connsiteX114" fmla="*/ 2663361 w 2702044"/>
                  <a:gd name="connsiteY114" fmla="*/ 190500 h 1990725"/>
                  <a:gd name="connsiteX115" fmla="*/ 2691936 w 2702044"/>
                  <a:gd name="connsiteY115" fmla="*/ 142875 h 1990725"/>
                  <a:gd name="connsiteX116" fmla="*/ 2672886 w 2702044"/>
                  <a:gd name="connsiteY116" fmla="*/ 95250 h 1990725"/>
                  <a:gd name="connsiteX117" fmla="*/ 2701461 w 2702044"/>
                  <a:gd name="connsiteY117" fmla="*/ 57150 h 1990725"/>
                  <a:gd name="connsiteX118" fmla="*/ 2691936 w 2702044"/>
                  <a:gd name="connsiteY118" fmla="*/ 0 h 1990725"/>
                  <a:gd name="connsiteX0" fmla="*/ 325870 w 2702044"/>
                  <a:gd name="connsiteY0" fmla="*/ 371475 h 1990725"/>
                  <a:gd name="connsiteX1" fmla="*/ 259195 w 2702044"/>
                  <a:gd name="connsiteY1" fmla="*/ 409575 h 1990725"/>
                  <a:gd name="connsiteX2" fmla="*/ 202045 w 2702044"/>
                  <a:gd name="connsiteY2" fmla="*/ 438150 h 1990725"/>
                  <a:gd name="connsiteX3" fmla="*/ 135370 w 2702044"/>
                  <a:gd name="connsiteY3" fmla="*/ 485775 h 1990725"/>
                  <a:gd name="connsiteX4" fmla="*/ 70381 w 2702044"/>
                  <a:gd name="connsiteY4" fmla="*/ 523875 h 1990725"/>
                  <a:gd name="connsiteX5" fmla="*/ 1225086 w 2702044"/>
                  <a:gd name="connsiteY5" fmla="*/ 28575 h 1990725"/>
                  <a:gd name="connsiteX6" fmla="*/ 1291761 w 2702044"/>
                  <a:gd name="connsiteY6" fmla="*/ 9525 h 1990725"/>
                  <a:gd name="connsiteX7" fmla="*/ 1406061 w 2702044"/>
                  <a:gd name="connsiteY7" fmla="*/ 19050 h 1990725"/>
                  <a:gd name="connsiteX8" fmla="*/ 1425111 w 2702044"/>
                  <a:gd name="connsiteY8" fmla="*/ 47625 h 1990725"/>
                  <a:gd name="connsiteX9" fmla="*/ 1434636 w 2702044"/>
                  <a:gd name="connsiteY9" fmla="*/ 95250 h 1990725"/>
                  <a:gd name="connsiteX10" fmla="*/ 1444161 w 2702044"/>
                  <a:gd name="connsiteY10" fmla="*/ 333375 h 1990725"/>
                  <a:gd name="connsiteX11" fmla="*/ 1472736 w 2702044"/>
                  <a:gd name="connsiteY11" fmla="*/ 495300 h 1990725"/>
                  <a:gd name="connsiteX12" fmla="*/ 1482261 w 2702044"/>
                  <a:gd name="connsiteY12" fmla="*/ 523875 h 1990725"/>
                  <a:gd name="connsiteX13" fmla="*/ 1501311 w 2702044"/>
                  <a:gd name="connsiteY13" fmla="*/ 600075 h 1990725"/>
                  <a:gd name="connsiteX14" fmla="*/ 1491786 w 2702044"/>
                  <a:gd name="connsiteY14" fmla="*/ 647700 h 1990725"/>
                  <a:gd name="connsiteX15" fmla="*/ 1501311 w 2702044"/>
                  <a:gd name="connsiteY15" fmla="*/ 666750 h 1990725"/>
                  <a:gd name="connsiteX16" fmla="*/ 1529886 w 2702044"/>
                  <a:gd name="connsiteY16" fmla="*/ 695325 h 1990725"/>
                  <a:gd name="connsiteX17" fmla="*/ 1548938 w 2702044"/>
                  <a:gd name="connsiteY17" fmla="*/ 762000 h 1990725"/>
                  <a:gd name="connsiteX18" fmla="*/ 1548936 w 2702044"/>
                  <a:gd name="connsiteY18" fmla="*/ 819150 h 1990725"/>
                  <a:gd name="connsiteX19" fmla="*/ 1558461 w 2702044"/>
                  <a:gd name="connsiteY19" fmla="*/ 876300 h 1990725"/>
                  <a:gd name="connsiteX20" fmla="*/ 1567986 w 2702044"/>
                  <a:gd name="connsiteY20" fmla="*/ 904875 h 1990725"/>
                  <a:gd name="connsiteX21" fmla="*/ 1558461 w 2702044"/>
                  <a:gd name="connsiteY21" fmla="*/ 952500 h 1990725"/>
                  <a:gd name="connsiteX22" fmla="*/ 1577511 w 2702044"/>
                  <a:gd name="connsiteY22" fmla="*/ 1000125 h 1990725"/>
                  <a:gd name="connsiteX23" fmla="*/ 1577511 w 2702044"/>
                  <a:gd name="connsiteY23" fmla="*/ 1028700 h 1990725"/>
                  <a:gd name="connsiteX24" fmla="*/ 1587036 w 2702044"/>
                  <a:gd name="connsiteY24" fmla="*/ 1076325 h 1990725"/>
                  <a:gd name="connsiteX25" fmla="*/ 1587036 w 2702044"/>
                  <a:gd name="connsiteY25" fmla="*/ 1123950 h 1990725"/>
                  <a:gd name="connsiteX26" fmla="*/ 1596561 w 2702044"/>
                  <a:gd name="connsiteY26" fmla="*/ 1162050 h 1990725"/>
                  <a:gd name="connsiteX27" fmla="*/ 1587036 w 2702044"/>
                  <a:gd name="connsiteY27" fmla="*/ 1181100 h 1990725"/>
                  <a:gd name="connsiteX28" fmla="*/ 1606086 w 2702044"/>
                  <a:gd name="connsiteY28" fmla="*/ 1219200 h 1990725"/>
                  <a:gd name="connsiteX29" fmla="*/ 1606086 w 2702044"/>
                  <a:gd name="connsiteY29" fmla="*/ 1266825 h 1990725"/>
                  <a:gd name="connsiteX30" fmla="*/ 1625136 w 2702044"/>
                  <a:gd name="connsiteY30" fmla="*/ 1314450 h 1990725"/>
                  <a:gd name="connsiteX31" fmla="*/ 1625136 w 2702044"/>
                  <a:gd name="connsiteY31" fmla="*/ 1362075 h 1990725"/>
                  <a:gd name="connsiteX32" fmla="*/ 1663236 w 2702044"/>
                  <a:gd name="connsiteY32" fmla="*/ 1400175 h 1990725"/>
                  <a:gd name="connsiteX33" fmla="*/ 1691811 w 2702044"/>
                  <a:gd name="connsiteY33" fmla="*/ 1362075 h 1990725"/>
                  <a:gd name="connsiteX34" fmla="*/ 1701336 w 2702044"/>
                  <a:gd name="connsiteY34" fmla="*/ 1314450 h 1990725"/>
                  <a:gd name="connsiteX35" fmla="*/ 1720386 w 2702044"/>
                  <a:gd name="connsiteY35" fmla="*/ 1257300 h 1990725"/>
                  <a:gd name="connsiteX36" fmla="*/ 1720386 w 2702044"/>
                  <a:gd name="connsiteY36" fmla="*/ 1219200 h 1990725"/>
                  <a:gd name="connsiteX37" fmla="*/ 1739436 w 2702044"/>
                  <a:gd name="connsiteY37" fmla="*/ 1152525 h 1990725"/>
                  <a:gd name="connsiteX38" fmla="*/ 1729911 w 2702044"/>
                  <a:gd name="connsiteY38" fmla="*/ 1085850 h 1990725"/>
                  <a:gd name="connsiteX39" fmla="*/ 1739436 w 2702044"/>
                  <a:gd name="connsiteY39" fmla="*/ 1057275 h 1990725"/>
                  <a:gd name="connsiteX40" fmla="*/ 1758486 w 2702044"/>
                  <a:gd name="connsiteY40" fmla="*/ 990600 h 1990725"/>
                  <a:gd name="connsiteX41" fmla="*/ 1768011 w 2702044"/>
                  <a:gd name="connsiteY41" fmla="*/ 942975 h 1990725"/>
                  <a:gd name="connsiteX42" fmla="*/ 1777536 w 2702044"/>
                  <a:gd name="connsiteY42" fmla="*/ 895350 h 1990725"/>
                  <a:gd name="connsiteX43" fmla="*/ 1796586 w 2702044"/>
                  <a:gd name="connsiteY43" fmla="*/ 847725 h 1990725"/>
                  <a:gd name="connsiteX44" fmla="*/ 1844211 w 2702044"/>
                  <a:gd name="connsiteY44" fmla="*/ 904875 h 1990725"/>
                  <a:gd name="connsiteX45" fmla="*/ 1844211 w 2702044"/>
                  <a:gd name="connsiteY45" fmla="*/ 952500 h 1990725"/>
                  <a:gd name="connsiteX46" fmla="*/ 1863261 w 2702044"/>
                  <a:gd name="connsiteY46" fmla="*/ 1009650 h 1990725"/>
                  <a:gd name="connsiteX47" fmla="*/ 1968036 w 2702044"/>
                  <a:gd name="connsiteY47" fmla="*/ 1047750 h 1990725"/>
                  <a:gd name="connsiteX48" fmla="*/ 1929936 w 2702044"/>
                  <a:gd name="connsiteY48" fmla="*/ 1019175 h 1990725"/>
                  <a:gd name="connsiteX49" fmla="*/ 1977561 w 2702044"/>
                  <a:gd name="connsiteY49" fmla="*/ 1000125 h 1990725"/>
                  <a:gd name="connsiteX50" fmla="*/ 2006136 w 2702044"/>
                  <a:gd name="connsiteY50" fmla="*/ 942975 h 1990725"/>
                  <a:gd name="connsiteX51" fmla="*/ 2034711 w 2702044"/>
                  <a:gd name="connsiteY51" fmla="*/ 885825 h 1990725"/>
                  <a:gd name="connsiteX52" fmla="*/ 2015661 w 2702044"/>
                  <a:gd name="connsiteY52" fmla="*/ 819150 h 1990725"/>
                  <a:gd name="connsiteX53" fmla="*/ 2063286 w 2702044"/>
                  <a:gd name="connsiteY53" fmla="*/ 762000 h 1990725"/>
                  <a:gd name="connsiteX54" fmla="*/ 2120436 w 2702044"/>
                  <a:gd name="connsiteY54" fmla="*/ 762000 h 1990725"/>
                  <a:gd name="connsiteX55" fmla="*/ 2177586 w 2702044"/>
                  <a:gd name="connsiteY55" fmla="*/ 762000 h 1990725"/>
                  <a:gd name="connsiteX56" fmla="*/ 2225211 w 2702044"/>
                  <a:gd name="connsiteY56" fmla="*/ 809625 h 1990725"/>
                  <a:gd name="connsiteX57" fmla="*/ 2244261 w 2702044"/>
                  <a:gd name="connsiteY57" fmla="*/ 857250 h 1990725"/>
                  <a:gd name="connsiteX58" fmla="*/ 2263311 w 2702044"/>
                  <a:gd name="connsiteY58" fmla="*/ 914400 h 1990725"/>
                  <a:gd name="connsiteX59" fmla="*/ 2282361 w 2702044"/>
                  <a:gd name="connsiteY59" fmla="*/ 971550 h 1990725"/>
                  <a:gd name="connsiteX60" fmla="*/ 2301411 w 2702044"/>
                  <a:gd name="connsiteY60" fmla="*/ 1028700 h 1990725"/>
                  <a:gd name="connsiteX61" fmla="*/ 2291886 w 2702044"/>
                  <a:gd name="connsiteY61" fmla="*/ 1057275 h 1990725"/>
                  <a:gd name="connsiteX62" fmla="*/ 2320461 w 2702044"/>
                  <a:gd name="connsiteY62" fmla="*/ 1114425 h 1990725"/>
                  <a:gd name="connsiteX63" fmla="*/ 2320461 w 2702044"/>
                  <a:gd name="connsiteY63" fmla="*/ 1162050 h 1990725"/>
                  <a:gd name="connsiteX64" fmla="*/ 2320461 w 2702044"/>
                  <a:gd name="connsiteY64" fmla="*/ 1209675 h 1990725"/>
                  <a:gd name="connsiteX65" fmla="*/ 2301411 w 2702044"/>
                  <a:gd name="connsiteY65" fmla="*/ 1238250 h 1990725"/>
                  <a:gd name="connsiteX66" fmla="*/ 2310936 w 2702044"/>
                  <a:gd name="connsiteY66" fmla="*/ 1276350 h 1990725"/>
                  <a:gd name="connsiteX67" fmla="*/ 2320461 w 2702044"/>
                  <a:gd name="connsiteY67" fmla="*/ 1333500 h 1990725"/>
                  <a:gd name="connsiteX68" fmla="*/ 2339511 w 2702044"/>
                  <a:gd name="connsiteY68" fmla="*/ 1390650 h 1990725"/>
                  <a:gd name="connsiteX69" fmla="*/ 2339511 w 2702044"/>
                  <a:gd name="connsiteY69" fmla="*/ 1447800 h 1990725"/>
                  <a:gd name="connsiteX70" fmla="*/ 2358561 w 2702044"/>
                  <a:gd name="connsiteY70" fmla="*/ 1504950 h 1990725"/>
                  <a:gd name="connsiteX71" fmla="*/ 2377611 w 2702044"/>
                  <a:gd name="connsiteY71" fmla="*/ 1562100 h 1990725"/>
                  <a:gd name="connsiteX72" fmla="*/ 2387136 w 2702044"/>
                  <a:gd name="connsiteY72" fmla="*/ 1590675 h 1990725"/>
                  <a:gd name="connsiteX73" fmla="*/ 2387136 w 2702044"/>
                  <a:gd name="connsiteY73" fmla="*/ 1638300 h 1990725"/>
                  <a:gd name="connsiteX74" fmla="*/ 2406186 w 2702044"/>
                  <a:gd name="connsiteY74" fmla="*/ 1685925 h 1990725"/>
                  <a:gd name="connsiteX75" fmla="*/ 2406186 w 2702044"/>
                  <a:gd name="connsiteY75" fmla="*/ 1743075 h 1990725"/>
                  <a:gd name="connsiteX76" fmla="*/ 2415711 w 2702044"/>
                  <a:gd name="connsiteY76" fmla="*/ 1800225 h 1990725"/>
                  <a:gd name="connsiteX77" fmla="*/ 2406186 w 2702044"/>
                  <a:gd name="connsiteY77" fmla="*/ 1838325 h 1990725"/>
                  <a:gd name="connsiteX78" fmla="*/ 2415711 w 2702044"/>
                  <a:gd name="connsiteY78" fmla="*/ 1876425 h 1990725"/>
                  <a:gd name="connsiteX79" fmla="*/ 2434761 w 2702044"/>
                  <a:gd name="connsiteY79" fmla="*/ 1933575 h 1990725"/>
                  <a:gd name="connsiteX80" fmla="*/ 2406186 w 2702044"/>
                  <a:gd name="connsiteY80" fmla="*/ 1962150 h 1990725"/>
                  <a:gd name="connsiteX81" fmla="*/ 2434761 w 2702044"/>
                  <a:gd name="connsiteY81" fmla="*/ 1990725 h 1990725"/>
                  <a:gd name="connsiteX82" fmla="*/ 2482386 w 2702044"/>
                  <a:gd name="connsiteY82" fmla="*/ 1924050 h 1990725"/>
                  <a:gd name="connsiteX83" fmla="*/ 2482386 w 2702044"/>
                  <a:gd name="connsiteY83" fmla="*/ 1857375 h 1990725"/>
                  <a:gd name="connsiteX84" fmla="*/ 2491911 w 2702044"/>
                  <a:gd name="connsiteY84" fmla="*/ 1800225 h 1990725"/>
                  <a:gd name="connsiteX85" fmla="*/ 2491911 w 2702044"/>
                  <a:gd name="connsiteY85" fmla="*/ 1752600 h 1990725"/>
                  <a:gd name="connsiteX86" fmla="*/ 2491911 w 2702044"/>
                  <a:gd name="connsiteY86" fmla="*/ 1685925 h 1990725"/>
                  <a:gd name="connsiteX87" fmla="*/ 2501436 w 2702044"/>
                  <a:gd name="connsiteY87" fmla="*/ 1628775 h 1990725"/>
                  <a:gd name="connsiteX88" fmla="*/ 2510961 w 2702044"/>
                  <a:gd name="connsiteY88" fmla="*/ 1562100 h 1990725"/>
                  <a:gd name="connsiteX89" fmla="*/ 2501436 w 2702044"/>
                  <a:gd name="connsiteY89" fmla="*/ 1504950 h 1990725"/>
                  <a:gd name="connsiteX90" fmla="*/ 2530011 w 2702044"/>
                  <a:gd name="connsiteY90" fmla="*/ 1457325 h 1990725"/>
                  <a:gd name="connsiteX91" fmla="*/ 2501436 w 2702044"/>
                  <a:gd name="connsiteY91" fmla="*/ 1419225 h 1990725"/>
                  <a:gd name="connsiteX92" fmla="*/ 2530011 w 2702044"/>
                  <a:gd name="connsiteY92" fmla="*/ 1352550 h 1990725"/>
                  <a:gd name="connsiteX93" fmla="*/ 2530011 w 2702044"/>
                  <a:gd name="connsiteY93" fmla="*/ 1285875 h 1990725"/>
                  <a:gd name="connsiteX94" fmla="*/ 2510961 w 2702044"/>
                  <a:gd name="connsiteY94" fmla="*/ 1238250 h 1990725"/>
                  <a:gd name="connsiteX95" fmla="*/ 2520486 w 2702044"/>
                  <a:gd name="connsiteY95" fmla="*/ 1181100 h 1990725"/>
                  <a:gd name="connsiteX96" fmla="*/ 2520486 w 2702044"/>
                  <a:gd name="connsiteY96" fmla="*/ 1152525 h 1990725"/>
                  <a:gd name="connsiteX97" fmla="*/ 2530011 w 2702044"/>
                  <a:gd name="connsiteY97" fmla="*/ 1085850 h 1990725"/>
                  <a:gd name="connsiteX98" fmla="*/ 2530011 w 2702044"/>
                  <a:gd name="connsiteY98" fmla="*/ 1047750 h 1990725"/>
                  <a:gd name="connsiteX99" fmla="*/ 2520486 w 2702044"/>
                  <a:gd name="connsiteY99" fmla="*/ 981075 h 1990725"/>
                  <a:gd name="connsiteX100" fmla="*/ 2530011 w 2702044"/>
                  <a:gd name="connsiteY100" fmla="*/ 933450 h 1990725"/>
                  <a:gd name="connsiteX101" fmla="*/ 2549061 w 2702044"/>
                  <a:gd name="connsiteY101" fmla="*/ 866775 h 1990725"/>
                  <a:gd name="connsiteX102" fmla="*/ 2568111 w 2702044"/>
                  <a:gd name="connsiteY102" fmla="*/ 819150 h 1990725"/>
                  <a:gd name="connsiteX103" fmla="*/ 2549061 w 2702044"/>
                  <a:gd name="connsiteY103" fmla="*/ 781050 h 1990725"/>
                  <a:gd name="connsiteX104" fmla="*/ 2568111 w 2702044"/>
                  <a:gd name="connsiteY104" fmla="*/ 733425 h 1990725"/>
                  <a:gd name="connsiteX105" fmla="*/ 2587161 w 2702044"/>
                  <a:gd name="connsiteY105" fmla="*/ 676275 h 1990725"/>
                  <a:gd name="connsiteX106" fmla="*/ 2634786 w 2702044"/>
                  <a:gd name="connsiteY106" fmla="*/ 666750 h 1990725"/>
                  <a:gd name="connsiteX107" fmla="*/ 2615736 w 2702044"/>
                  <a:gd name="connsiteY107" fmla="*/ 600075 h 1990725"/>
                  <a:gd name="connsiteX108" fmla="*/ 2634786 w 2702044"/>
                  <a:gd name="connsiteY108" fmla="*/ 533400 h 1990725"/>
                  <a:gd name="connsiteX109" fmla="*/ 2644311 w 2702044"/>
                  <a:gd name="connsiteY109" fmla="*/ 485775 h 1990725"/>
                  <a:gd name="connsiteX110" fmla="*/ 2644311 w 2702044"/>
                  <a:gd name="connsiteY110" fmla="*/ 428625 h 1990725"/>
                  <a:gd name="connsiteX111" fmla="*/ 2663361 w 2702044"/>
                  <a:gd name="connsiteY111" fmla="*/ 361950 h 1990725"/>
                  <a:gd name="connsiteX112" fmla="*/ 2653836 w 2702044"/>
                  <a:gd name="connsiteY112" fmla="*/ 314325 h 1990725"/>
                  <a:gd name="connsiteX113" fmla="*/ 2653836 w 2702044"/>
                  <a:gd name="connsiteY113" fmla="*/ 247650 h 1990725"/>
                  <a:gd name="connsiteX114" fmla="*/ 2663361 w 2702044"/>
                  <a:gd name="connsiteY114" fmla="*/ 190500 h 1990725"/>
                  <a:gd name="connsiteX115" fmla="*/ 2691936 w 2702044"/>
                  <a:gd name="connsiteY115" fmla="*/ 142875 h 1990725"/>
                  <a:gd name="connsiteX116" fmla="*/ 2672886 w 2702044"/>
                  <a:gd name="connsiteY116" fmla="*/ 95250 h 1990725"/>
                  <a:gd name="connsiteX117" fmla="*/ 2701461 w 2702044"/>
                  <a:gd name="connsiteY117" fmla="*/ 57150 h 1990725"/>
                  <a:gd name="connsiteX118" fmla="*/ 2691936 w 2702044"/>
                  <a:gd name="connsiteY118" fmla="*/ 0 h 1990725"/>
                  <a:gd name="connsiteX0" fmla="*/ 325870 w 2702044"/>
                  <a:gd name="connsiteY0" fmla="*/ 371475 h 1990725"/>
                  <a:gd name="connsiteX1" fmla="*/ 259195 w 2702044"/>
                  <a:gd name="connsiteY1" fmla="*/ 409575 h 1990725"/>
                  <a:gd name="connsiteX2" fmla="*/ 202045 w 2702044"/>
                  <a:gd name="connsiteY2" fmla="*/ 438150 h 1990725"/>
                  <a:gd name="connsiteX3" fmla="*/ 135370 w 2702044"/>
                  <a:gd name="connsiteY3" fmla="*/ 485775 h 1990725"/>
                  <a:gd name="connsiteX4" fmla="*/ 70381 w 2702044"/>
                  <a:gd name="connsiteY4" fmla="*/ 523875 h 1990725"/>
                  <a:gd name="connsiteX5" fmla="*/ 1225086 w 2702044"/>
                  <a:gd name="connsiteY5" fmla="*/ 28575 h 1990725"/>
                  <a:gd name="connsiteX6" fmla="*/ 1291761 w 2702044"/>
                  <a:gd name="connsiteY6" fmla="*/ 9525 h 1990725"/>
                  <a:gd name="connsiteX7" fmla="*/ 1406061 w 2702044"/>
                  <a:gd name="connsiteY7" fmla="*/ 19050 h 1990725"/>
                  <a:gd name="connsiteX8" fmla="*/ 1425111 w 2702044"/>
                  <a:gd name="connsiteY8" fmla="*/ 47625 h 1990725"/>
                  <a:gd name="connsiteX9" fmla="*/ 1434636 w 2702044"/>
                  <a:gd name="connsiteY9" fmla="*/ 95250 h 1990725"/>
                  <a:gd name="connsiteX10" fmla="*/ 1444161 w 2702044"/>
                  <a:gd name="connsiteY10" fmla="*/ 333375 h 1990725"/>
                  <a:gd name="connsiteX11" fmla="*/ 1472736 w 2702044"/>
                  <a:gd name="connsiteY11" fmla="*/ 495300 h 1990725"/>
                  <a:gd name="connsiteX12" fmla="*/ 1482261 w 2702044"/>
                  <a:gd name="connsiteY12" fmla="*/ 523875 h 1990725"/>
                  <a:gd name="connsiteX13" fmla="*/ 1501311 w 2702044"/>
                  <a:gd name="connsiteY13" fmla="*/ 600075 h 1990725"/>
                  <a:gd name="connsiteX14" fmla="*/ 1491786 w 2702044"/>
                  <a:gd name="connsiteY14" fmla="*/ 647700 h 1990725"/>
                  <a:gd name="connsiteX15" fmla="*/ 1501311 w 2702044"/>
                  <a:gd name="connsiteY15" fmla="*/ 666750 h 1990725"/>
                  <a:gd name="connsiteX16" fmla="*/ 1529886 w 2702044"/>
                  <a:gd name="connsiteY16" fmla="*/ 695325 h 1990725"/>
                  <a:gd name="connsiteX17" fmla="*/ 1548938 w 2702044"/>
                  <a:gd name="connsiteY17" fmla="*/ 762000 h 1990725"/>
                  <a:gd name="connsiteX18" fmla="*/ 1548936 w 2702044"/>
                  <a:gd name="connsiteY18" fmla="*/ 819150 h 1990725"/>
                  <a:gd name="connsiteX19" fmla="*/ 1558461 w 2702044"/>
                  <a:gd name="connsiteY19" fmla="*/ 876300 h 1990725"/>
                  <a:gd name="connsiteX20" fmla="*/ 1567986 w 2702044"/>
                  <a:gd name="connsiteY20" fmla="*/ 904875 h 1990725"/>
                  <a:gd name="connsiteX21" fmla="*/ 1558461 w 2702044"/>
                  <a:gd name="connsiteY21" fmla="*/ 952500 h 1990725"/>
                  <a:gd name="connsiteX22" fmla="*/ 1577511 w 2702044"/>
                  <a:gd name="connsiteY22" fmla="*/ 1000125 h 1990725"/>
                  <a:gd name="connsiteX23" fmla="*/ 1577511 w 2702044"/>
                  <a:gd name="connsiteY23" fmla="*/ 1028700 h 1990725"/>
                  <a:gd name="connsiteX24" fmla="*/ 1587036 w 2702044"/>
                  <a:gd name="connsiteY24" fmla="*/ 1076325 h 1990725"/>
                  <a:gd name="connsiteX25" fmla="*/ 1587036 w 2702044"/>
                  <a:gd name="connsiteY25" fmla="*/ 1123950 h 1990725"/>
                  <a:gd name="connsiteX26" fmla="*/ 1596561 w 2702044"/>
                  <a:gd name="connsiteY26" fmla="*/ 1162050 h 1990725"/>
                  <a:gd name="connsiteX27" fmla="*/ 1587036 w 2702044"/>
                  <a:gd name="connsiteY27" fmla="*/ 1181100 h 1990725"/>
                  <a:gd name="connsiteX28" fmla="*/ 1606086 w 2702044"/>
                  <a:gd name="connsiteY28" fmla="*/ 1219200 h 1990725"/>
                  <a:gd name="connsiteX29" fmla="*/ 1606086 w 2702044"/>
                  <a:gd name="connsiteY29" fmla="*/ 1266825 h 1990725"/>
                  <a:gd name="connsiteX30" fmla="*/ 1625136 w 2702044"/>
                  <a:gd name="connsiteY30" fmla="*/ 1314450 h 1990725"/>
                  <a:gd name="connsiteX31" fmla="*/ 1625136 w 2702044"/>
                  <a:gd name="connsiteY31" fmla="*/ 1362075 h 1990725"/>
                  <a:gd name="connsiteX32" fmla="*/ 1663236 w 2702044"/>
                  <a:gd name="connsiteY32" fmla="*/ 1400175 h 1990725"/>
                  <a:gd name="connsiteX33" fmla="*/ 1691811 w 2702044"/>
                  <a:gd name="connsiteY33" fmla="*/ 1362075 h 1990725"/>
                  <a:gd name="connsiteX34" fmla="*/ 1701336 w 2702044"/>
                  <a:gd name="connsiteY34" fmla="*/ 1314450 h 1990725"/>
                  <a:gd name="connsiteX35" fmla="*/ 1720386 w 2702044"/>
                  <a:gd name="connsiteY35" fmla="*/ 1257300 h 1990725"/>
                  <a:gd name="connsiteX36" fmla="*/ 1720386 w 2702044"/>
                  <a:gd name="connsiteY36" fmla="*/ 1219200 h 1990725"/>
                  <a:gd name="connsiteX37" fmla="*/ 1739436 w 2702044"/>
                  <a:gd name="connsiteY37" fmla="*/ 1152525 h 1990725"/>
                  <a:gd name="connsiteX38" fmla="*/ 1729911 w 2702044"/>
                  <a:gd name="connsiteY38" fmla="*/ 1085850 h 1990725"/>
                  <a:gd name="connsiteX39" fmla="*/ 1739436 w 2702044"/>
                  <a:gd name="connsiteY39" fmla="*/ 1057275 h 1990725"/>
                  <a:gd name="connsiteX40" fmla="*/ 1758486 w 2702044"/>
                  <a:gd name="connsiteY40" fmla="*/ 990600 h 1990725"/>
                  <a:gd name="connsiteX41" fmla="*/ 1768011 w 2702044"/>
                  <a:gd name="connsiteY41" fmla="*/ 942975 h 1990725"/>
                  <a:gd name="connsiteX42" fmla="*/ 1777536 w 2702044"/>
                  <a:gd name="connsiteY42" fmla="*/ 895350 h 1990725"/>
                  <a:gd name="connsiteX43" fmla="*/ 1796586 w 2702044"/>
                  <a:gd name="connsiteY43" fmla="*/ 847725 h 1990725"/>
                  <a:gd name="connsiteX44" fmla="*/ 1844211 w 2702044"/>
                  <a:gd name="connsiteY44" fmla="*/ 904875 h 1990725"/>
                  <a:gd name="connsiteX45" fmla="*/ 1844211 w 2702044"/>
                  <a:gd name="connsiteY45" fmla="*/ 952500 h 1990725"/>
                  <a:gd name="connsiteX46" fmla="*/ 1863261 w 2702044"/>
                  <a:gd name="connsiteY46" fmla="*/ 1009650 h 1990725"/>
                  <a:gd name="connsiteX47" fmla="*/ 1968036 w 2702044"/>
                  <a:gd name="connsiteY47" fmla="*/ 1047750 h 1990725"/>
                  <a:gd name="connsiteX48" fmla="*/ 1929936 w 2702044"/>
                  <a:gd name="connsiteY48" fmla="*/ 1019175 h 1990725"/>
                  <a:gd name="connsiteX49" fmla="*/ 1977561 w 2702044"/>
                  <a:gd name="connsiteY49" fmla="*/ 1000125 h 1990725"/>
                  <a:gd name="connsiteX50" fmla="*/ 2006136 w 2702044"/>
                  <a:gd name="connsiteY50" fmla="*/ 942975 h 1990725"/>
                  <a:gd name="connsiteX51" fmla="*/ 2034711 w 2702044"/>
                  <a:gd name="connsiteY51" fmla="*/ 885825 h 1990725"/>
                  <a:gd name="connsiteX52" fmla="*/ 2015661 w 2702044"/>
                  <a:gd name="connsiteY52" fmla="*/ 819150 h 1990725"/>
                  <a:gd name="connsiteX53" fmla="*/ 2063286 w 2702044"/>
                  <a:gd name="connsiteY53" fmla="*/ 762000 h 1990725"/>
                  <a:gd name="connsiteX54" fmla="*/ 2120436 w 2702044"/>
                  <a:gd name="connsiteY54" fmla="*/ 762000 h 1990725"/>
                  <a:gd name="connsiteX55" fmla="*/ 2177586 w 2702044"/>
                  <a:gd name="connsiteY55" fmla="*/ 762000 h 1990725"/>
                  <a:gd name="connsiteX56" fmla="*/ 2225211 w 2702044"/>
                  <a:gd name="connsiteY56" fmla="*/ 809625 h 1990725"/>
                  <a:gd name="connsiteX57" fmla="*/ 2244261 w 2702044"/>
                  <a:gd name="connsiteY57" fmla="*/ 857250 h 1990725"/>
                  <a:gd name="connsiteX58" fmla="*/ 2263311 w 2702044"/>
                  <a:gd name="connsiteY58" fmla="*/ 914400 h 1990725"/>
                  <a:gd name="connsiteX59" fmla="*/ 2282361 w 2702044"/>
                  <a:gd name="connsiteY59" fmla="*/ 971550 h 1990725"/>
                  <a:gd name="connsiteX60" fmla="*/ 2301411 w 2702044"/>
                  <a:gd name="connsiteY60" fmla="*/ 1028700 h 1990725"/>
                  <a:gd name="connsiteX61" fmla="*/ 2291886 w 2702044"/>
                  <a:gd name="connsiteY61" fmla="*/ 1057275 h 1990725"/>
                  <a:gd name="connsiteX62" fmla="*/ 2320461 w 2702044"/>
                  <a:gd name="connsiteY62" fmla="*/ 1114425 h 1990725"/>
                  <a:gd name="connsiteX63" fmla="*/ 2320461 w 2702044"/>
                  <a:gd name="connsiteY63" fmla="*/ 1162050 h 1990725"/>
                  <a:gd name="connsiteX64" fmla="*/ 2320461 w 2702044"/>
                  <a:gd name="connsiteY64" fmla="*/ 1209675 h 1990725"/>
                  <a:gd name="connsiteX65" fmla="*/ 2301411 w 2702044"/>
                  <a:gd name="connsiteY65" fmla="*/ 1238250 h 1990725"/>
                  <a:gd name="connsiteX66" fmla="*/ 2310936 w 2702044"/>
                  <a:gd name="connsiteY66" fmla="*/ 1276350 h 1990725"/>
                  <a:gd name="connsiteX67" fmla="*/ 2320461 w 2702044"/>
                  <a:gd name="connsiteY67" fmla="*/ 1333500 h 1990725"/>
                  <a:gd name="connsiteX68" fmla="*/ 2339511 w 2702044"/>
                  <a:gd name="connsiteY68" fmla="*/ 1390650 h 1990725"/>
                  <a:gd name="connsiteX69" fmla="*/ 2339511 w 2702044"/>
                  <a:gd name="connsiteY69" fmla="*/ 1447800 h 1990725"/>
                  <a:gd name="connsiteX70" fmla="*/ 2358561 w 2702044"/>
                  <a:gd name="connsiteY70" fmla="*/ 1504950 h 1990725"/>
                  <a:gd name="connsiteX71" fmla="*/ 2377611 w 2702044"/>
                  <a:gd name="connsiteY71" fmla="*/ 1562100 h 1990725"/>
                  <a:gd name="connsiteX72" fmla="*/ 2387136 w 2702044"/>
                  <a:gd name="connsiteY72" fmla="*/ 1590675 h 1990725"/>
                  <a:gd name="connsiteX73" fmla="*/ 2387136 w 2702044"/>
                  <a:gd name="connsiteY73" fmla="*/ 1638300 h 1990725"/>
                  <a:gd name="connsiteX74" fmla="*/ 2406186 w 2702044"/>
                  <a:gd name="connsiteY74" fmla="*/ 1685925 h 1990725"/>
                  <a:gd name="connsiteX75" fmla="*/ 2406186 w 2702044"/>
                  <a:gd name="connsiteY75" fmla="*/ 1743075 h 1990725"/>
                  <a:gd name="connsiteX76" fmla="*/ 2415711 w 2702044"/>
                  <a:gd name="connsiteY76" fmla="*/ 1800225 h 1990725"/>
                  <a:gd name="connsiteX77" fmla="*/ 2406186 w 2702044"/>
                  <a:gd name="connsiteY77" fmla="*/ 1838325 h 1990725"/>
                  <a:gd name="connsiteX78" fmla="*/ 2415711 w 2702044"/>
                  <a:gd name="connsiteY78" fmla="*/ 1876425 h 1990725"/>
                  <a:gd name="connsiteX79" fmla="*/ 2434761 w 2702044"/>
                  <a:gd name="connsiteY79" fmla="*/ 1933575 h 1990725"/>
                  <a:gd name="connsiteX80" fmla="*/ 2406186 w 2702044"/>
                  <a:gd name="connsiteY80" fmla="*/ 1962150 h 1990725"/>
                  <a:gd name="connsiteX81" fmla="*/ 2434761 w 2702044"/>
                  <a:gd name="connsiteY81" fmla="*/ 1990725 h 1990725"/>
                  <a:gd name="connsiteX82" fmla="*/ 2482386 w 2702044"/>
                  <a:gd name="connsiteY82" fmla="*/ 1924050 h 1990725"/>
                  <a:gd name="connsiteX83" fmla="*/ 2482386 w 2702044"/>
                  <a:gd name="connsiteY83" fmla="*/ 1857375 h 1990725"/>
                  <a:gd name="connsiteX84" fmla="*/ 2491911 w 2702044"/>
                  <a:gd name="connsiteY84" fmla="*/ 1800225 h 1990725"/>
                  <a:gd name="connsiteX85" fmla="*/ 2491911 w 2702044"/>
                  <a:gd name="connsiteY85" fmla="*/ 1752600 h 1990725"/>
                  <a:gd name="connsiteX86" fmla="*/ 2491911 w 2702044"/>
                  <a:gd name="connsiteY86" fmla="*/ 1685925 h 1990725"/>
                  <a:gd name="connsiteX87" fmla="*/ 2501436 w 2702044"/>
                  <a:gd name="connsiteY87" fmla="*/ 1628775 h 1990725"/>
                  <a:gd name="connsiteX88" fmla="*/ 2510961 w 2702044"/>
                  <a:gd name="connsiteY88" fmla="*/ 1562100 h 1990725"/>
                  <a:gd name="connsiteX89" fmla="*/ 2501436 w 2702044"/>
                  <a:gd name="connsiteY89" fmla="*/ 1504950 h 1990725"/>
                  <a:gd name="connsiteX90" fmla="*/ 2530011 w 2702044"/>
                  <a:gd name="connsiteY90" fmla="*/ 1457325 h 1990725"/>
                  <a:gd name="connsiteX91" fmla="*/ 2501436 w 2702044"/>
                  <a:gd name="connsiteY91" fmla="*/ 1419225 h 1990725"/>
                  <a:gd name="connsiteX92" fmla="*/ 2530011 w 2702044"/>
                  <a:gd name="connsiteY92" fmla="*/ 1352550 h 1990725"/>
                  <a:gd name="connsiteX93" fmla="*/ 2530011 w 2702044"/>
                  <a:gd name="connsiteY93" fmla="*/ 1285875 h 1990725"/>
                  <a:gd name="connsiteX94" fmla="*/ 2510961 w 2702044"/>
                  <a:gd name="connsiteY94" fmla="*/ 1238250 h 1990725"/>
                  <a:gd name="connsiteX95" fmla="*/ 2520486 w 2702044"/>
                  <a:gd name="connsiteY95" fmla="*/ 1181100 h 1990725"/>
                  <a:gd name="connsiteX96" fmla="*/ 2520486 w 2702044"/>
                  <a:gd name="connsiteY96" fmla="*/ 1152525 h 1990725"/>
                  <a:gd name="connsiteX97" fmla="*/ 2530011 w 2702044"/>
                  <a:gd name="connsiteY97" fmla="*/ 1085850 h 1990725"/>
                  <a:gd name="connsiteX98" fmla="*/ 2530011 w 2702044"/>
                  <a:gd name="connsiteY98" fmla="*/ 1047750 h 1990725"/>
                  <a:gd name="connsiteX99" fmla="*/ 2520486 w 2702044"/>
                  <a:gd name="connsiteY99" fmla="*/ 981075 h 1990725"/>
                  <a:gd name="connsiteX100" fmla="*/ 2530011 w 2702044"/>
                  <a:gd name="connsiteY100" fmla="*/ 933450 h 1990725"/>
                  <a:gd name="connsiteX101" fmla="*/ 2549061 w 2702044"/>
                  <a:gd name="connsiteY101" fmla="*/ 866775 h 1990725"/>
                  <a:gd name="connsiteX102" fmla="*/ 2568111 w 2702044"/>
                  <a:gd name="connsiteY102" fmla="*/ 819150 h 1990725"/>
                  <a:gd name="connsiteX103" fmla="*/ 2549061 w 2702044"/>
                  <a:gd name="connsiteY103" fmla="*/ 781050 h 1990725"/>
                  <a:gd name="connsiteX104" fmla="*/ 2568111 w 2702044"/>
                  <a:gd name="connsiteY104" fmla="*/ 733425 h 1990725"/>
                  <a:gd name="connsiteX105" fmla="*/ 2587161 w 2702044"/>
                  <a:gd name="connsiteY105" fmla="*/ 676275 h 1990725"/>
                  <a:gd name="connsiteX106" fmla="*/ 2634786 w 2702044"/>
                  <a:gd name="connsiteY106" fmla="*/ 666750 h 1990725"/>
                  <a:gd name="connsiteX107" fmla="*/ 2615736 w 2702044"/>
                  <a:gd name="connsiteY107" fmla="*/ 600075 h 1990725"/>
                  <a:gd name="connsiteX108" fmla="*/ 2634786 w 2702044"/>
                  <a:gd name="connsiteY108" fmla="*/ 533400 h 1990725"/>
                  <a:gd name="connsiteX109" fmla="*/ 2644311 w 2702044"/>
                  <a:gd name="connsiteY109" fmla="*/ 485775 h 1990725"/>
                  <a:gd name="connsiteX110" fmla="*/ 2644311 w 2702044"/>
                  <a:gd name="connsiteY110" fmla="*/ 428625 h 1990725"/>
                  <a:gd name="connsiteX111" fmla="*/ 2663361 w 2702044"/>
                  <a:gd name="connsiteY111" fmla="*/ 361950 h 1990725"/>
                  <a:gd name="connsiteX112" fmla="*/ 2653836 w 2702044"/>
                  <a:gd name="connsiteY112" fmla="*/ 314325 h 1990725"/>
                  <a:gd name="connsiteX113" fmla="*/ 2653836 w 2702044"/>
                  <a:gd name="connsiteY113" fmla="*/ 247650 h 1990725"/>
                  <a:gd name="connsiteX114" fmla="*/ 2663361 w 2702044"/>
                  <a:gd name="connsiteY114" fmla="*/ 190500 h 1990725"/>
                  <a:gd name="connsiteX115" fmla="*/ 2691936 w 2702044"/>
                  <a:gd name="connsiteY115" fmla="*/ 142875 h 1990725"/>
                  <a:gd name="connsiteX116" fmla="*/ 2672886 w 2702044"/>
                  <a:gd name="connsiteY116" fmla="*/ 95250 h 1990725"/>
                  <a:gd name="connsiteX117" fmla="*/ 2701461 w 2702044"/>
                  <a:gd name="connsiteY117" fmla="*/ 57150 h 1990725"/>
                  <a:gd name="connsiteX118" fmla="*/ 2691936 w 2702044"/>
                  <a:gd name="connsiteY118" fmla="*/ 0 h 1990725"/>
                  <a:gd name="connsiteX0" fmla="*/ 372429 w 2748603"/>
                  <a:gd name="connsiteY0" fmla="*/ 371475 h 1990725"/>
                  <a:gd name="connsiteX1" fmla="*/ 305754 w 2748603"/>
                  <a:gd name="connsiteY1" fmla="*/ 409575 h 1990725"/>
                  <a:gd name="connsiteX2" fmla="*/ 248604 w 2748603"/>
                  <a:gd name="connsiteY2" fmla="*/ 438150 h 1990725"/>
                  <a:gd name="connsiteX3" fmla="*/ 181929 w 2748603"/>
                  <a:gd name="connsiteY3" fmla="*/ 485775 h 1990725"/>
                  <a:gd name="connsiteX4" fmla="*/ 46559 w 2748603"/>
                  <a:gd name="connsiteY4" fmla="*/ 542925 h 1990725"/>
                  <a:gd name="connsiteX5" fmla="*/ 116940 w 2748603"/>
                  <a:gd name="connsiteY5" fmla="*/ 523875 h 1990725"/>
                  <a:gd name="connsiteX6" fmla="*/ 1271645 w 2748603"/>
                  <a:gd name="connsiteY6" fmla="*/ 28575 h 1990725"/>
                  <a:gd name="connsiteX7" fmla="*/ 1338320 w 2748603"/>
                  <a:gd name="connsiteY7" fmla="*/ 9525 h 1990725"/>
                  <a:gd name="connsiteX8" fmla="*/ 1452620 w 2748603"/>
                  <a:gd name="connsiteY8" fmla="*/ 19050 h 1990725"/>
                  <a:gd name="connsiteX9" fmla="*/ 1471670 w 2748603"/>
                  <a:gd name="connsiteY9" fmla="*/ 47625 h 1990725"/>
                  <a:gd name="connsiteX10" fmla="*/ 1481195 w 2748603"/>
                  <a:gd name="connsiteY10" fmla="*/ 95250 h 1990725"/>
                  <a:gd name="connsiteX11" fmla="*/ 1490720 w 2748603"/>
                  <a:gd name="connsiteY11" fmla="*/ 333375 h 1990725"/>
                  <a:gd name="connsiteX12" fmla="*/ 1519295 w 2748603"/>
                  <a:gd name="connsiteY12" fmla="*/ 495300 h 1990725"/>
                  <a:gd name="connsiteX13" fmla="*/ 1528820 w 2748603"/>
                  <a:gd name="connsiteY13" fmla="*/ 523875 h 1990725"/>
                  <a:gd name="connsiteX14" fmla="*/ 1547870 w 2748603"/>
                  <a:gd name="connsiteY14" fmla="*/ 600075 h 1990725"/>
                  <a:gd name="connsiteX15" fmla="*/ 1538345 w 2748603"/>
                  <a:gd name="connsiteY15" fmla="*/ 647700 h 1990725"/>
                  <a:gd name="connsiteX16" fmla="*/ 1547870 w 2748603"/>
                  <a:gd name="connsiteY16" fmla="*/ 666750 h 1990725"/>
                  <a:gd name="connsiteX17" fmla="*/ 1576445 w 2748603"/>
                  <a:gd name="connsiteY17" fmla="*/ 695325 h 1990725"/>
                  <a:gd name="connsiteX18" fmla="*/ 1595497 w 2748603"/>
                  <a:gd name="connsiteY18" fmla="*/ 762000 h 1990725"/>
                  <a:gd name="connsiteX19" fmla="*/ 1595495 w 2748603"/>
                  <a:gd name="connsiteY19" fmla="*/ 819150 h 1990725"/>
                  <a:gd name="connsiteX20" fmla="*/ 1605020 w 2748603"/>
                  <a:gd name="connsiteY20" fmla="*/ 876300 h 1990725"/>
                  <a:gd name="connsiteX21" fmla="*/ 1614545 w 2748603"/>
                  <a:gd name="connsiteY21" fmla="*/ 904875 h 1990725"/>
                  <a:gd name="connsiteX22" fmla="*/ 1605020 w 2748603"/>
                  <a:gd name="connsiteY22" fmla="*/ 952500 h 1990725"/>
                  <a:gd name="connsiteX23" fmla="*/ 1624070 w 2748603"/>
                  <a:gd name="connsiteY23" fmla="*/ 1000125 h 1990725"/>
                  <a:gd name="connsiteX24" fmla="*/ 1624070 w 2748603"/>
                  <a:gd name="connsiteY24" fmla="*/ 1028700 h 1990725"/>
                  <a:gd name="connsiteX25" fmla="*/ 1633595 w 2748603"/>
                  <a:gd name="connsiteY25" fmla="*/ 1076325 h 1990725"/>
                  <a:gd name="connsiteX26" fmla="*/ 1633595 w 2748603"/>
                  <a:gd name="connsiteY26" fmla="*/ 1123950 h 1990725"/>
                  <a:gd name="connsiteX27" fmla="*/ 1643120 w 2748603"/>
                  <a:gd name="connsiteY27" fmla="*/ 1162050 h 1990725"/>
                  <a:gd name="connsiteX28" fmla="*/ 1633595 w 2748603"/>
                  <a:gd name="connsiteY28" fmla="*/ 1181100 h 1990725"/>
                  <a:gd name="connsiteX29" fmla="*/ 1652645 w 2748603"/>
                  <a:gd name="connsiteY29" fmla="*/ 1219200 h 1990725"/>
                  <a:gd name="connsiteX30" fmla="*/ 1652645 w 2748603"/>
                  <a:gd name="connsiteY30" fmla="*/ 1266825 h 1990725"/>
                  <a:gd name="connsiteX31" fmla="*/ 1671695 w 2748603"/>
                  <a:gd name="connsiteY31" fmla="*/ 1314450 h 1990725"/>
                  <a:gd name="connsiteX32" fmla="*/ 1671695 w 2748603"/>
                  <a:gd name="connsiteY32" fmla="*/ 1362075 h 1990725"/>
                  <a:gd name="connsiteX33" fmla="*/ 1709795 w 2748603"/>
                  <a:gd name="connsiteY33" fmla="*/ 1400175 h 1990725"/>
                  <a:gd name="connsiteX34" fmla="*/ 1738370 w 2748603"/>
                  <a:gd name="connsiteY34" fmla="*/ 1362075 h 1990725"/>
                  <a:gd name="connsiteX35" fmla="*/ 1747895 w 2748603"/>
                  <a:gd name="connsiteY35" fmla="*/ 1314450 h 1990725"/>
                  <a:gd name="connsiteX36" fmla="*/ 1766945 w 2748603"/>
                  <a:gd name="connsiteY36" fmla="*/ 1257300 h 1990725"/>
                  <a:gd name="connsiteX37" fmla="*/ 1766945 w 2748603"/>
                  <a:gd name="connsiteY37" fmla="*/ 1219200 h 1990725"/>
                  <a:gd name="connsiteX38" fmla="*/ 1785995 w 2748603"/>
                  <a:gd name="connsiteY38" fmla="*/ 1152525 h 1990725"/>
                  <a:gd name="connsiteX39" fmla="*/ 1776470 w 2748603"/>
                  <a:gd name="connsiteY39" fmla="*/ 1085850 h 1990725"/>
                  <a:gd name="connsiteX40" fmla="*/ 1785995 w 2748603"/>
                  <a:gd name="connsiteY40" fmla="*/ 1057275 h 1990725"/>
                  <a:gd name="connsiteX41" fmla="*/ 1805045 w 2748603"/>
                  <a:gd name="connsiteY41" fmla="*/ 990600 h 1990725"/>
                  <a:gd name="connsiteX42" fmla="*/ 1814570 w 2748603"/>
                  <a:gd name="connsiteY42" fmla="*/ 942975 h 1990725"/>
                  <a:gd name="connsiteX43" fmla="*/ 1824095 w 2748603"/>
                  <a:gd name="connsiteY43" fmla="*/ 895350 h 1990725"/>
                  <a:gd name="connsiteX44" fmla="*/ 1843145 w 2748603"/>
                  <a:gd name="connsiteY44" fmla="*/ 847725 h 1990725"/>
                  <a:gd name="connsiteX45" fmla="*/ 1890770 w 2748603"/>
                  <a:gd name="connsiteY45" fmla="*/ 904875 h 1990725"/>
                  <a:gd name="connsiteX46" fmla="*/ 1890770 w 2748603"/>
                  <a:gd name="connsiteY46" fmla="*/ 952500 h 1990725"/>
                  <a:gd name="connsiteX47" fmla="*/ 1909820 w 2748603"/>
                  <a:gd name="connsiteY47" fmla="*/ 1009650 h 1990725"/>
                  <a:gd name="connsiteX48" fmla="*/ 2014595 w 2748603"/>
                  <a:gd name="connsiteY48" fmla="*/ 1047750 h 1990725"/>
                  <a:gd name="connsiteX49" fmla="*/ 1976495 w 2748603"/>
                  <a:gd name="connsiteY49" fmla="*/ 1019175 h 1990725"/>
                  <a:gd name="connsiteX50" fmla="*/ 2024120 w 2748603"/>
                  <a:gd name="connsiteY50" fmla="*/ 1000125 h 1990725"/>
                  <a:gd name="connsiteX51" fmla="*/ 2052695 w 2748603"/>
                  <a:gd name="connsiteY51" fmla="*/ 942975 h 1990725"/>
                  <a:gd name="connsiteX52" fmla="*/ 2081270 w 2748603"/>
                  <a:gd name="connsiteY52" fmla="*/ 885825 h 1990725"/>
                  <a:gd name="connsiteX53" fmla="*/ 2062220 w 2748603"/>
                  <a:gd name="connsiteY53" fmla="*/ 819150 h 1990725"/>
                  <a:gd name="connsiteX54" fmla="*/ 2109845 w 2748603"/>
                  <a:gd name="connsiteY54" fmla="*/ 762000 h 1990725"/>
                  <a:gd name="connsiteX55" fmla="*/ 2166995 w 2748603"/>
                  <a:gd name="connsiteY55" fmla="*/ 762000 h 1990725"/>
                  <a:gd name="connsiteX56" fmla="*/ 2224145 w 2748603"/>
                  <a:gd name="connsiteY56" fmla="*/ 762000 h 1990725"/>
                  <a:gd name="connsiteX57" fmla="*/ 2271770 w 2748603"/>
                  <a:gd name="connsiteY57" fmla="*/ 809625 h 1990725"/>
                  <a:gd name="connsiteX58" fmla="*/ 2290820 w 2748603"/>
                  <a:gd name="connsiteY58" fmla="*/ 857250 h 1990725"/>
                  <a:gd name="connsiteX59" fmla="*/ 2309870 w 2748603"/>
                  <a:gd name="connsiteY59" fmla="*/ 914400 h 1990725"/>
                  <a:gd name="connsiteX60" fmla="*/ 2328920 w 2748603"/>
                  <a:gd name="connsiteY60" fmla="*/ 971550 h 1990725"/>
                  <a:gd name="connsiteX61" fmla="*/ 2347970 w 2748603"/>
                  <a:gd name="connsiteY61" fmla="*/ 1028700 h 1990725"/>
                  <a:gd name="connsiteX62" fmla="*/ 2338445 w 2748603"/>
                  <a:gd name="connsiteY62" fmla="*/ 1057275 h 1990725"/>
                  <a:gd name="connsiteX63" fmla="*/ 2367020 w 2748603"/>
                  <a:gd name="connsiteY63" fmla="*/ 1114425 h 1990725"/>
                  <a:gd name="connsiteX64" fmla="*/ 2367020 w 2748603"/>
                  <a:gd name="connsiteY64" fmla="*/ 1162050 h 1990725"/>
                  <a:gd name="connsiteX65" fmla="*/ 2367020 w 2748603"/>
                  <a:gd name="connsiteY65" fmla="*/ 1209675 h 1990725"/>
                  <a:gd name="connsiteX66" fmla="*/ 2347970 w 2748603"/>
                  <a:gd name="connsiteY66" fmla="*/ 1238250 h 1990725"/>
                  <a:gd name="connsiteX67" fmla="*/ 2357495 w 2748603"/>
                  <a:gd name="connsiteY67" fmla="*/ 1276350 h 1990725"/>
                  <a:gd name="connsiteX68" fmla="*/ 2367020 w 2748603"/>
                  <a:gd name="connsiteY68" fmla="*/ 1333500 h 1990725"/>
                  <a:gd name="connsiteX69" fmla="*/ 2386070 w 2748603"/>
                  <a:gd name="connsiteY69" fmla="*/ 1390650 h 1990725"/>
                  <a:gd name="connsiteX70" fmla="*/ 2386070 w 2748603"/>
                  <a:gd name="connsiteY70" fmla="*/ 1447800 h 1990725"/>
                  <a:gd name="connsiteX71" fmla="*/ 2405120 w 2748603"/>
                  <a:gd name="connsiteY71" fmla="*/ 1504950 h 1990725"/>
                  <a:gd name="connsiteX72" fmla="*/ 2424170 w 2748603"/>
                  <a:gd name="connsiteY72" fmla="*/ 1562100 h 1990725"/>
                  <a:gd name="connsiteX73" fmla="*/ 2433695 w 2748603"/>
                  <a:gd name="connsiteY73" fmla="*/ 1590675 h 1990725"/>
                  <a:gd name="connsiteX74" fmla="*/ 2433695 w 2748603"/>
                  <a:gd name="connsiteY74" fmla="*/ 1638300 h 1990725"/>
                  <a:gd name="connsiteX75" fmla="*/ 2452745 w 2748603"/>
                  <a:gd name="connsiteY75" fmla="*/ 1685925 h 1990725"/>
                  <a:gd name="connsiteX76" fmla="*/ 2452745 w 2748603"/>
                  <a:gd name="connsiteY76" fmla="*/ 1743075 h 1990725"/>
                  <a:gd name="connsiteX77" fmla="*/ 2462270 w 2748603"/>
                  <a:gd name="connsiteY77" fmla="*/ 1800225 h 1990725"/>
                  <a:gd name="connsiteX78" fmla="*/ 2452745 w 2748603"/>
                  <a:gd name="connsiteY78" fmla="*/ 1838325 h 1990725"/>
                  <a:gd name="connsiteX79" fmla="*/ 2462270 w 2748603"/>
                  <a:gd name="connsiteY79" fmla="*/ 1876425 h 1990725"/>
                  <a:gd name="connsiteX80" fmla="*/ 2481320 w 2748603"/>
                  <a:gd name="connsiteY80" fmla="*/ 1933575 h 1990725"/>
                  <a:gd name="connsiteX81" fmla="*/ 2452745 w 2748603"/>
                  <a:gd name="connsiteY81" fmla="*/ 1962150 h 1990725"/>
                  <a:gd name="connsiteX82" fmla="*/ 2481320 w 2748603"/>
                  <a:gd name="connsiteY82" fmla="*/ 1990725 h 1990725"/>
                  <a:gd name="connsiteX83" fmla="*/ 2528945 w 2748603"/>
                  <a:gd name="connsiteY83" fmla="*/ 1924050 h 1990725"/>
                  <a:gd name="connsiteX84" fmla="*/ 2528945 w 2748603"/>
                  <a:gd name="connsiteY84" fmla="*/ 1857375 h 1990725"/>
                  <a:gd name="connsiteX85" fmla="*/ 2538470 w 2748603"/>
                  <a:gd name="connsiteY85" fmla="*/ 1800225 h 1990725"/>
                  <a:gd name="connsiteX86" fmla="*/ 2538470 w 2748603"/>
                  <a:gd name="connsiteY86" fmla="*/ 1752600 h 1990725"/>
                  <a:gd name="connsiteX87" fmla="*/ 2538470 w 2748603"/>
                  <a:gd name="connsiteY87" fmla="*/ 1685925 h 1990725"/>
                  <a:gd name="connsiteX88" fmla="*/ 2547995 w 2748603"/>
                  <a:gd name="connsiteY88" fmla="*/ 1628775 h 1990725"/>
                  <a:gd name="connsiteX89" fmla="*/ 2557520 w 2748603"/>
                  <a:gd name="connsiteY89" fmla="*/ 1562100 h 1990725"/>
                  <a:gd name="connsiteX90" fmla="*/ 2547995 w 2748603"/>
                  <a:gd name="connsiteY90" fmla="*/ 1504950 h 1990725"/>
                  <a:gd name="connsiteX91" fmla="*/ 2576570 w 2748603"/>
                  <a:gd name="connsiteY91" fmla="*/ 1457325 h 1990725"/>
                  <a:gd name="connsiteX92" fmla="*/ 2547995 w 2748603"/>
                  <a:gd name="connsiteY92" fmla="*/ 1419225 h 1990725"/>
                  <a:gd name="connsiteX93" fmla="*/ 2576570 w 2748603"/>
                  <a:gd name="connsiteY93" fmla="*/ 1352550 h 1990725"/>
                  <a:gd name="connsiteX94" fmla="*/ 2576570 w 2748603"/>
                  <a:gd name="connsiteY94" fmla="*/ 1285875 h 1990725"/>
                  <a:gd name="connsiteX95" fmla="*/ 2557520 w 2748603"/>
                  <a:gd name="connsiteY95" fmla="*/ 1238250 h 1990725"/>
                  <a:gd name="connsiteX96" fmla="*/ 2567045 w 2748603"/>
                  <a:gd name="connsiteY96" fmla="*/ 1181100 h 1990725"/>
                  <a:gd name="connsiteX97" fmla="*/ 2567045 w 2748603"/>
                  <a:gd name="connsiteY97" fmla="*/ 1152525 h 1990725"/>
                  <a:gd name="connsiteX98" fmla="*/ 2576570 w 2748603"/>
                  <a:gd name="connsiteY98" fmla="*/ 1085850 h 1990725"/>
                  <a:gd name="connsiteX99" fmla="*/ 2576570 w 2748603"/>
                  <a:gd name="connsiteY99" fmla="*/ 1047750 h 1990725"/>
                  <a:gd name="connsiteX100" fmla="*/ 2567045 w 2748603"/>
                  <a:gd name="connsiteY100" fmla="*/ 981075 h 1990725"/>
                  <a:gd name="connsiteX101" fmla="*/ 2576570 w 2748603"/>
                  <a:gd name="connsiteY101" fmla="*/ 933450 h 1990725"/>
                  <a:gd name="connsiteX102" fmla="*/ 2595620 w 2748603"/>
                  <a:gd name="connsiteY102" fmla="*/ 866775 h 1990725"/>
                  <a:gd name="connsiteX103" fmla="*/ 2614670 w 2748603"/>
                  <a:gd name="connsiteY103" fmla="*/ 819150 h 1990725"/>
                  <a:gd name="connsiteX104" fmla="*/ 2595620 w 2748603"/>
                  <a:gd name="connsiteY104" fmla="*/ 781050 h 1990725"/>
                  <a:gd name="connsiteX105" fmla="*/ 2614670 w 2748603"/>
                  <a:gd name="connsiteY105" fmla="*/ 733425 h 1990725"/>
                  <a:gd name="connsiteX106" fmla="*/ 2633720 w 2748603"/>
                  <a:gd name="connsiteY106" fmla="*/ 676275 h 1990725"/>
                  <a:gd name="connsiteX107" fmla="*/ 2681345 w 2748603"/>
                  <a:gd name="connsiteY107" fmla="*/ 666750 h 1990725"/>
                  <a:gd name="connsiteX108" fmla="*/ 2662295 w 2748603"/>
                  <a:gd name="connsiteY108" fmla="*/ 600075 h 1990725"/>
                  <a:gd name="connsiteX109" fmla="*/ 2681345 w 2748603"/>
                  <a:gd name="connsiteY109" fmla="*/ 533400 h 1990725"/>
                  <a:gd name="connsiteX110" fmla="*/ 2690870 w 2748603"/>
                  <a:gd name="connsiteY110" fmla="*/ 485775 h 1990725"/>
                  <a:gd name="connsiteX111" fmla="*/ 2690870 w 2748603"/>
                  <a:gd name="connsiteY111" fmla="*/ 428625 h 1990725"/>
                  <a:gd name="connsiteX112" fmla="*/ 2709920 w 2748603"/>
                  <a:gd name="connsiteY112" fmla="*/ 361950 h 1990725"/>
                  <a:gd name="connsiteX113" fmla="*/ 2700395 w 2748603"/>
                  <a:gd name="connsiteY113" fmla="*/ 314325 h 1990725"/>
                  <a:gd name="connsiteX114" fmla="*/ 2700395 w 2748603"/>
                  <a:gd name="connsiteY114" fmla="*/ 247650 h 1990725"/>
                  <a:gd name="connsiteX115" fmla="*/ 2709920 w 2748603"/>
                  <a:gd name="connsiteY115" fmla="*/ 190500 h 1990725"/>
                  <a:gd name="connsiteX116" fmla="*/ 2738495 w 2748603"/>
                  <a:gd name="connsiteY116" fmla="*/ 142875 h 1990725"/>
                  <a:gd name="connsiteX117" fmla="*/ 2719445 w 2748603"/>
                  <a:gd name="connsiteY117" fmla="*/ 95250 h 1990725"/>
                  <a:gd name="connsiteX118" fmla="*/ 2748020 w 2748603"/>
                  <a:gd name="connsiteY118" fmla="*/ 57150 h 1990725"/>
                  <a:gd name="connsiteX119" fmla="*/ 2738495 w 2748603"/>
                  <a:gd name="connsiteY119" fmla="*/ 0 h 1990725"/>
                  <a:gd name="connsiteX0" fmla="*/ 376539 w 2752713"/>
                  <a:gd name="connsiteY0" fmla="*/ 371475 h 1990725"/>
                  <a:gd name="connsiteX1" fmla="*/ 309864 w 2752713"/>
                  <a:gd name="connsiteY1" fmla="*/ 409575 h 1990725"/>
                  <a:gd name="connsiteX2" fmla="*/ 252714 w 2752713"/>
                  <a:gd name="connsiteY2" fmla="*/ 438150 h 1990725"/>
                  <a:gd name="connsiteX3" fmla="*/ 186039 w 2752713"/>
                  <a:gd name="connsiteY3" fmla="*/ 485775 h 1990725"/>
                  <a:gd name="connsiteX4" fmla="*/ 41143 w 2752713"/>
                  <a:gd name="connsiteY4" fmla="*/ 590550 h 1990725"/>
                  <a:gd name="connsiteX5" fmla="*/ 121050 w 2752713"/>
                  <a:gd name="connsiteY5" fmla="*/ 523875 h 1990725"/>
                  <a:gd name="connsiteX6" fmla="*/ 1275755 w 2752713"/>
                  <a:gd name="connsiteY6" fmla="*/ 28575 h 1990725"/>
                  <a:gd name="connsiteX7" fmla="*/ 1342430 w 2752713"/>
                  <a:gd name="connsiteY7" fmla="*/ 9525 h 1990725"/>
                  <a:gd name="connsiteX8" fmla="*/ 1456730 w 2752713"/>
                  <a:gd name="connsiteY8" fmla="*/ 19050 h 1990725"/>
                  <a:gd name="connsiteX9" fmla="*/ 1475780 w 2752713"/>
                  <a:gd name="connsiteY9" fmla="*/ 47625 h 1990725"/>
                  <a:gd name="connsiteX10" fmla="*/ 1485305 w 2752713"/>
                  <a:gd name="connsiteY10" fmla="*/ 95250 h 1990725"/>
                  <a:gd name="connsiteX11" fmla="*/ 1494830 w 2752713"/>
                  <a:gd name="connsiteY11" fmla="*/ 333375 h 1990725"/>
                  <a:gd name="connsiteX12" fmla="*/ 1523405 w 2752713"/>
                  <a:gd name="connsiteY12" fmla="*/ 495300 h 1990725"/>
                  <a:gd name="connsiteX13" fmla="*/ 1532930 w 2752713"/>
                  <a:gd name="connsiteY13" fmla="*/ 523875 h 1990725"/>
                  <a:gd name="connsiteX14" fmla="*/ 1551980 w 2752713"/>
                  <a:gd name="connsiteY14" fmla="*/ 600075 h 1990725"/>
                  <a:gd name="connsiteX15" fmla="*/ 1542455 w 2752713"/>
                  <a:gd name="connsiteY15" fmla="*/ 647700 h 1990725"/>
                  <a:gd name="connsiteX16" fmla="*/ 1551980 w 2752713"/>
                  <a:gd name="connsiteY16" fmla="*/ 666750 h 1990725"/>
                  <a:gd name="connsiteX17" fmla="*/ 1580555 w 2752713"/>
                  <a:gd name="connsiteY17" fmla="*/ 695325 h 1990725"/>
                  <a:gd name="connsiteX18" fmla="*/ 1599607 w 2752713"/>
                  <a:gd name="connsiteY18" fmla="*/ 762000 h 1990725"/>
                  <a:gd name="connsiteX19" fmla="*/ 1599605 w 2752713"/>
                  <a:gd name="connsiteY19" fmla="*/ 819150 h 1990725"/>
                  <a:gd name="connsiteX20" fmla="*/ 1609130 w 2752713"/>
                  <a:gd name="connsiteY20" fmla="*/ 876300 h 1990725"/>
                  <a:gd name="connsiteX21" fmla="*/ 1618655 w 2752713"/>
                  <a:gd name="connsiteY21" fmla="*/ 904875 h 1990725"/>
                  <a:gd name="connsiteX22" fmla="*/ 1609130 w 2752713"/>
                  <a:gd name="connsiteY22" fmla="*/ 952500 h 1990725"/>
                  <a:gd name="connsiteX23" fmla="*/ 1628180 w 2752713"/>
                  <a:gd name="connsiteY23" fmla="*/ 1000125 h 1990725"/>
                  <a:gd name="connsiteX24" fmla="*/ 1628180 w 2752713"/>
                  <a:gd name="connsiteY24" fmla="*/ 1028700 h 1990725"/>
                  <a:gd name="connsiteX25" fmla="*/ 1637705 w 2752713"/>
                  <a:gd name="connsiteY25" fmla="*/ 1076325 h 1990725"/>
                  <a:gd name="connsiteX26" fmla="*/ 1637705 w 2752713"/>
                  <a:gd name="connsiteY26" fmla="*/ 1123950 h 1990725"/>
                  <a:gd name="connsiteX27" fmla="*/ 1647230 w 2752713"/>
                  <a:gd name="connsiteY27" fmla="*/ 1162050 h 1990725"/>
                  <a:gd name="connsiteX28" fmla="*/ 1637705 w 2752713"/>
                  <a:gd name="connsiteY28" fmla="*/ 1181100 h 1990725"/>
                  <a:gd name="connsiteX29" fmla="*/ 1656755 w 2752713"/>
                  <a:gd name="connsiteY29" fmla="*/ 1219200 h 1990725"/>
                  <a:gd name="connsiteX30" fmla="*/ 1656755 w 2752713"/>
                  <a:gd name="connsiteY30" fmla="*/ 1266825 h 1990725"/>
                  <a:gd name="connsiteX31" fmla="*/ 1675805 w 2752713"/>
                  <a:gd name="connsiteY31" fmla="*/ 1314450 h 1990725"/>
                  <a:gd name="connsiteX32" fmla="*/ 1675805 w 2752713"/>
                  <a:gd name="connsiteY32" fmla="*/ 1362075 h 1990725"/>
                  <a:gd name="connsiteX33" fmla="*/ 1713905 w 2752713"/>
                  <a:gd name="connsiteY33" fmla="*/ 1400175 h 1990725"/>
                  <a:gd name="connsiteX34" fmla="*/ 1742480 w 2752713"/>
                  <a:gd name="connsiteY34" fmla="*/ 1362075 h 1990725"/>
                  <a:gd name="connsiteX35" fmla="*/ 1752005 w 2752713"/>
                  <a:gd name="connsiteY35" fmla="*/ 1314450 h 1990725"/>
                  <a:gd name="connsiteX36" fmla="*/ 1771055 w 2752713"/>
                  <a:gd name="connsiteY36" fmla="*/ 1257300 h 1990725"/>
                  <a:gd name="connsiteX37" fmla="*/ 1771055 w 2752713"/>
                  <a:gd name="connsiteY37" fmla="*/ 1219200 h 1990725"/>
                  <a:gd name="connsiteX38" fmla="*/ 1790105 w 2752713"/>
                  <a:gd name="connsiteY38" fmla="*/ 1152525 h 1990725"/>
                  <a:gd name="connsiteX39" fmla="*/ 1780580 w 2752713"/>
                  <a:gd name="connsiteY39" fmla="*/ 1085850 h 1990725"/>
                  <a:gd name="connsiteX40" fmla="*/ 1790105 w 2752713"/>
                  <a:gd name="connsiteY40" fmla="*/ 1057275 h 1990725"/>
                  <a:gd name="connsiteX41" fmla="*/ 1809155 w 2752713"/>
                  <a:gd name="connsiteY41" fmla="*/ 990600 h 1990725"/>
                  <a:gd name="connsiteX42" fmla="*/ 1818680 w 2752713"/>
                  <a:gd name="connsiteY42" fmla="*/ 942975 h 1990725"/>
                  <a:gd name="connsiteX43" fmla="*/ 1828205 w 2752713"/>
                  <a:gd name="connsiteY43" fmla="*/ 895350 h 1990725"/>
                  <a:gd name="connsiteX44" fmla="*/ 1847255 w 2752713"/>
                  <a:gd name="connsiteY44" fmla="*/ 847725 h 1990725"/>
                  <a:gd name="connsiteX45" fmla="*/ 1894880 w 2752713"/>
                  <a:gd name="connsiteY45" fmla="*/ 904875 h 1990725"/>
                  <a:gd name="connsiteX46" fmla="*/ 1894880 w 2752713"/>
                  <a:gd name="connsiteY46" fmla="*/ 952500 h 1990725"/>
                  <a:gd name="connsiteX47" fmla="*/ 1913930 w 2752713"/>
                  <a:gd name="connsiteY47" fmla="*/ 1009650 h 1990725"/>
                  <a:gd name="connsiteX48" fmla="*/ 2018705 w 2752713"/>
                  <a:gd name="connsiteY48" fmla="*/ 1047750 h 1990725"/>
                  <a:gd name="connsiteX49" fmla="*/ 1980605 w 2752713"/>
                  <a:gd name="connsiteY49" fmla="*/ 1019175 h 1990725"/>
                  <a:gd name="connsiteX50" fmla="*/ 2028230 w 2752713"/>
                  <a:gd name="connsiteY50" fmla="*/ 1000125 h 1990725"/>
                  <a:gd name="connsiteX51" fmla="*/ 2056805 w 2752713"/>
                  <a:gd name="connsiteY51" fmla="*/ 942975 h 1990725"/>
                  <a:gd name="connsiteX52" fmla="*/ 2085380 w 2752713"/>
                  <a:gd name="connsiteY52" fmla="*/ 885825 h 1990725"/>
                  <a:gd name="connsiteX53" fmla="*/ 2066330 w 2752713"/>
                  <a:gd name="connsiteY53" fmla="*/ 819150 h 1990725"/>
                  <a:gd name="connsiteX54" fmla="*/ 2113955 w 2752713"/>
                  <a:gd name="connsiteY54" fmla="*/ 762000 h 1990725"/>
                  <a:gd name="connsiteX55" fmla="*/ 2171105 w 2752713"/>
                  <a:gd name="connsiteY55" fmla="*/ 762000 h 1990725"/>
                  <a:gd name="connsiteX56" fmla="*/ 2228255 w 2752713"/>
                  <a:gd name="connsiteY56" fmla="*/ 762000 h 1990725"/>
                  <a:gd name="connsiteX57" fmla="*/ 2275880 w 2752713"/>
                  <a:gd name="connsiteY57" fmla="*/ 809625 h 1990725"/>
                  <a:gd name="connsiteX58" fmla="*/ 2294930 w 2752713"/>
                  <a:gd name="connsiteY58" fmla="*/ 857250 h 1990725"/>
                  <a:gd name="connsiteX59" fmla="*/ 2313980 w 2752713"/>
                  <a:gd name="connsiteY59" fmla="*/ 914400 h 1990725"/>
                  <a:gd name="connsiteX60" fmla="*/ 2333030 w 2752713"/>
                  <a:gd name="connsiteY60" fmla="*/ 971550 h 1990725"/>
                  <a:gd name="connsiteX61" fmla="*/ 2352080 w 2752713"/>
                  <a:gd name="connsiteY61" fmla="*/ 1028700 h 1990725"/>
                  <a:gd name="connsiteX62" fmla="*/ 2342555 w 2752713"/>
                  <a:gd name="connsiteY62" fmla="*/ 1057275 h 1990725"/>
                  <a:gd name="connsiteX63" fmla="*/ 2371130 w 2752713"/>
                  <a:gd name="connsiteY63" fmla="*/ 1114425 h 1990725"/>
                  <a:gd name="connsiteX64" fmla="*/ 2371130 w 2752713"/>
                  <a:gd name="connsiteY64" fmla="*/ 1162050 h 1990725"/>
                  <a:gd name="connsiteX65" fmla="*/ 2371130 w 2752713"/>
                  <a:gd name="connsiteY65" fmla="*/ 1209675 h 1990725"/>
                  <a:gd name="connsiteX66" fmla="*/ 2352080 w 2752713"/>
                  <a:gd name="connsiteY66" fmla="*/ 1238250 h 1990725"/>
                  <a:gd name="connsiteX67" fmla="*/ 2361605 w 2752713"/>
                  <a:gd name="connsiteY67" fmla="*/ 1276350 h 1990725"/>
                  <a:gd name="connsiteX68" fmla="*/ 2371130 w 2752713"/>
                  <a:gd name="connsiteY68" fmla="*/ 1333500 h 1990725"/>
                  <a:gd name="connsiteX69" fmla="*/ 2390180 w 2752713"/>
                  <a:gd name="connsiteY69" fmla="*/ 1390650 h 1990725"/>
                  <a:gd name="connsiteX70" fmla="*/ 2390180 w 2752713"/>
                  <a:gd name="connsiteY70" fmla="*/ 1447800 h 1990725"/>
                  <a:gd name="connsiteX71" fmla="*/ 2409230 w 2752713"/>
                  <a:gd name="connsiteY71" fmla="*/ 1504950 h 1990725"/>
                  <a:gd name="connsiteX72" fmla="*/ 2428280 w 2752713"/>
                  <a:gd name="connsiteY72" fmla="*/ 1562100 h 1990725"/>
                  <a:gd name="connsiteX73" fmla="*/ 2437805 w 2752713"/>
                  <a:gd name="connsiteY73" fmla="*/ 1590675 h 1990725"/>
                  <a:gd name="connsiteX74" fmla="*/ 2437805 w 2752713"/>
                  <a:gd name="connsiteY74" fmla="*/ 1638300 h 1990725"/>
                  <a:gd name="connsiteX75" fmla="*/ 2456855 w 2752713"/>
                  <a:gd name="connsiteY75" fmla="*/ 1685925 h 1990725"/>
                  <a:gd name="connsiteX76" fmla="*/ 2456855 w 2752713"/>
                  <a:gd name="connsiteY76" fmla="*/ 1743075 h 1990725"/>
                  <a:gd name="connsiteX77" fmla="*/ 2466380 w 2752713"/>
                  <a:gd name="connsiteY77" fmla="*/ 1800225 h 1990725"/>
                  <a:gd name="connsiteX78" fmla="*/ 2456855 w 2752713"/>
                  <a:gd name="connsiteY78" fmla="*/ 1838325 h 1990725"/>
                  <a:gd name="connsiteX79" fmla="*/ 2466380 w 2752713"/>
                  <a:gd name="connsiteY79" fmla="*/ 1876425 h 1990725"/>
                  <a:gd name="connsiteX80" fmla="*/ 2485430 w 2752713"/>
                  <a:gd name="connsiteY80" fmla="*/ 1933575 h 1990725"/>
                  <a:gd name="connsiteX81" fmla="*/ 2456855 w 2752713"/>
                  <a:gd name="connsiteY81" fmla="*/ 1962150 h 1990725"/>
                  <a:gd name="connsiteX82" fmla="*/ 2485430 w 2752713"/>
                  <a:gd name="connsiteY82" fmla="*/ 1990725 h 1990725"/>
                  <a:gd name="connsiteX83" fmla="*/ 2533055 w 2752713"/>
                  <a:gd name="connsiteY83" fmla="*/ 1924050 h 1990725"/>
                  <a:gd name="connsiteX84" fmla="*/ 2533055 w 2752713"/>
                  <a:gd name="connsiteY84" fmla="*/ 1857375 h 1990725"/>
                  <a:gd name="connsiteX85" fmla="*/ 2542580 w 2752713"/>
                  <a:gd name="connsiteY85" fmla="*/ 1800225 h 1990725"/>
                  <a:gd name="connsiteX86" fmla="*/ 2542580 w 2752713"/>
                  <a:gd name="connsiteY86" fmla="*/ 1752600 h 1990725"/>
                  <a:gd name="connsiteX87" fmla="*/ 2542580 w 2752713"/>
                  <a:gd name="connsiteY87" fmla="*/ 1685925 h 1990725"/>
                  <a:gd name="connsiteX88" fmla="*/ 2552105 w 2752713"/>
                  <a:gd name="connsiteY88" fmla="*/ 1628775 h 1990725"/>
                  <a:gd name="connsiteX89" fmla="*/ 2561630 w 2752713"/>
                  <a:gd name="connsiteY89" fmla="*/ 1562100 h 1990725"/>
                  <a:gd name="connsiteX90" fmla="*/ 2552105 w 2752713"/>
                  <a:gd name="connsiteY90" fmla="*/ 1504950 h 1990725"/>
                  <a:gd name="connsiteX91" fmla="*/ 2580680 w 2752713"/>
                  <a:gd name="connsiteY91" fmla="*/ 1457325 h 1990725"/>
                  <a:gd name="connsiteX92" fmla="*/ 2552105 w 2752713"/>
                  <a:gd name="connsiteY92" fmla="*/ 1419225 h 1990725"/>
                  <a:gd name="connsiteX93" fmla="*/ 2580680 w 2752713"/>
                  <a:gd name="connsiteY93" fmla="*/ 1352550 h 1990725"/>
                  <a:gd name="connsiteX94" fmla="*/ 2580680 w 2752713"/>
                  <a:gd name="connsiteY94" fmla="*/ 1285875 h 1990725"/>
                  <a:gd name="connsiteX95" fmla="*/ 2561630 w 2752713"/>
                  <a:gd name="connsiteY95" fmla="*/ 1238250 h 1990725"/>
                  <a:gd name="connsiteX96" fmla="*/ 2571155 w 2752713"/>
                  <a:gd name="connsiteY96" fmla="*/ 1181100 h 1990725"/>
                  <a:gd name="connsiteX97" fmla="*/ 2571155 w 2752713"/>
                  <a:gd name="connsiteY97" fmla="*/ 1152525 h 1990725"/>
                  <a:gd name="connsiteX98" fmla="*/ 2580680 w 2752713"/>
                  <a:gd name="connsiteY98" fmla="*/ 1085850 h 1990725"/>
                  <a:gd name="connsiteX99" fmla="*/ 2580680 w 2752713"/>
                  <a:gd name="connsiteY99" fmla="*/ 1047750 h 1990725"/>
                  <a:gd name="connsiteX100" fmla="*/ 2571155 w 2752713"/>
                  <a:gd name="connsiteY100" fmla="*/ 981075 h 1990725"/>
                  <a:gd name="connsiteX101" fmla="*/ 2580680 w 2752713"/>
                  <a:gd name="connsiteY101" fmla="*/ 933450 h 1990725"/>
                  <a:gd name="connsiteX102" fmla="*/ 2599730 w 2752713"/>
                  <a:gd name="connsiteY102" fmla="*/ 866775 h 1990725"/>
                  <a:gd name="connsiteX103" fmla="*/ 2618780 w 2752713"/>
                  <a:gd name="connsiteY103" fmla="*/ 819150 h 1990725"/>
                  <a:gd name="connsiteX104" fmla="*/ 2599730 w 2752713"/>
                  <a:gd name="connsiteY104" fmla="*/ 781050 h 1990725"/>
                  <a:gd name="connsiteX105" fmla="*/ 2618780 w 2752713"/>
                  <a:gd name="connsiteY105" fmla="*/ 733425 h 1990725"/>
                  <a:gd name="connsiteX106" fmla="*/ 2637830 w 2752713"/>
                  <a:gd name="connsiteY106" fmla="*/ 676275 h 1990725"/>
                  <a:gd name="connsiteX107" fmla="*/ 2685455 w 2752713"/>
                  <a:gd name="connsiteY107" fmla="*/ 666750 h 1990725"/>
                  <a:gd name="connsiteX108" fmla="*/ 2666405 w 2752713"/>
                  <a:gd name="connsiteY108" fmla="*/ 600075 h 1990725"/>
                  <a:gd name="connsiteX109" fmla="*/ 2685455 w 2752713"/>
                  <a:gd name="connsiteY109" fmla="*/ 533400 h 1990725"/>
                  <a:gd name="connsiteX110" fmla="*/ 2694980 w 2752713"/>
                  <a:gd name="connsiteY110" fmla="*/ 485775 h 1990725"/>
                  <a:gd name="connsiteX111" fmla="*/ 2694980 w 2752713"/>
                  <a:gd name="connsiteY111" fmla="*/ 428625 h 1990725"/>
                  <a:gd name="connsiteX112" fmla="*/ 2714030 w 2752713"/>
                  <a:gd name="connsiteY112" fmla="*/ 361950 h 1990725"/>
                  <a:gd name="connsiteX113" fmla="*/ 2704505 w 2752713"/>
                  <a:gd name="connsiteY113" fmla="*/ 314325 h 1990725"/>
                  <a:gd name="connsiteX114" fmla="*/ 2704505 w 2752713"/>
                  <a:gd name="connsiteY114" fmla="*/ 247650 h 1990725"/>
                  <a:gd name="connsiteX115" fmla="*/ 2714030 w 2752713"/>
                  <a:gd name="connsiteY115" fmla="*/ 190500 h 1990725"/>
                  <a:gd name="connsiteX116" fmla="*/ 2742605 w 2752713"/>
                  <a:gd name="connsiteY116" fmla="*/ 142875 h 1990725"/>
                  <a:gd name="connsiteX117" fmla="*/ 2723555 w 2752713"/>
                  <a:gd name="connsiteY117" fmla="*/ 95250 h 1990725"/>
                  <a:gd name="connsiteX118" fmla="*/ 2752130 w 2752713"/>
                  <a:gd name="connsiteY118" fmla="*/ 57150 h 1990725"/>
                  <a:gd name="connsiteX119" fmla="*/ 2742605 w 2752713"/>
                  <a:gd name="connsiteY119" fmla="*/ 0 h 1990725"/>
                  <a:gd name="connsiteX0" fmla="*/ 402806 w 2778980"/>
                  <a:gd name="connsiteY0" fmla="*/ 371475 h 1990725"/>
                  <a:gd name="connsiteX1" fmla="*/ 336131 w 2778980"/>
                  <a:gd name="connsiteY1" fmla="*/ 409575 h 1990725"/>
                  <a:gd name="connsiteX2" fmla="*/ 278981 w 2778980"/>
                  <a:gd name="connsiteY2" fmla="*/ 438150 h 1990725"/>
                  <a:gd name="connsiteX3" fmla="*/ 212306 w 2778980"/>
                  <a:gd name="connsiteY3" fmla="*/ 485775 h 1990725"/>
                  <a:gd name="connsiteX4" fmla="*/ 67410 w 2778980"/>
                  <a:gd name="connsiteY4" fmla="*/ 590550 h 1990725"/>
                  <a:gd name="connsiteX5" fmla="*/ 7217 w 2778980"/>
                  <a:gd name="connsiteY5" fmla="*/ 628650 h 1990725"/>
                  <a:gd name="connsiteX6" fmla="*/ 147317 w 2778980"/>
                  <a:gd name="connsiteY6" fmla="*/ 523875 h 1990725"/>
                  <a:gd name="connsiteX7" fmla="*/ 1302022 w 2778980"/>
                  <a:gd name="connsiteY7" fmla="*/ 28575 h 1990725"/>
                  <a:gd name="connsiteX8" fmla="*/ 1368697 w 2778980"/>
                  <a:gd name="connsiteY8" fmla="*/ 9525 h 1990725"/>
                  <a:gd name="connsiteX9" fmla="*/ 1482997 w 2778980"/>
                  <a:gd name="connsiteY9" fmla="*/ 19050 h 1990725"/>
                  <a:gd name="connsiteX10" fmla="*/ 1502047 w 2778980"/>
                  <a:gd name="connsiteY10" fmla="*/ 47625 h 1990725"/>
                  <a:gd name="connsiteX11" fmla="*/ 1511572 w 2778980"/>
                  <a:gd name="connsiteY11" fmla="*/ 95250 h 1990725"/>
                  <a:gd name="connsiteX12" fmla="*/ 1521097 w 2778980"/>
                  <a:gd name="connsiteY12" fmla="*/ 333375 h 1990725"/>
                  <a:gd name="connsiteX13" fmla="*/ 1549672 w 2778980"/>
                  <a:gd name="connsiteY13" fmla="*/ 495300 h 1990725"/>
                  <a:gd name="connsiteX14" fmla="*/ 1559197 w 2778980"/>
                  <a:gd name="connsiteY14" fmla="*/ 523875 h 1990725"/>
                  <a:gd name="connsiteX15" fmla="*/ 1578247 w 2778980"/>
                  <a:gd name="connsiteY15" fmla="*/ 600075 h 1990725"/>
                  <a:gd name="connsiteX16" fmla="*/ 1568722 w 2778980"/>
                  <a:gd name="connsiteY16" fmla="*/ 647700 h 1990725"/>
                  <a:gd name="connsiteX17" fmla="*/ 1578247 w 2778980"/>
                  <a:gd name="connsiteY17" fmla="*/ 666750 h 1990725"/>
                  <a:gd name="connsiteX18" fmla="*/ 1606822 w 2778980"/>
                  <a:gd name="connsiteY18" fmla="*/ 695325 h 1990725"/>
                  <a:gd name="connsiteX19" fmla="*/ 1625874 w 2778980"/>
                  <a:gd name="connsiteY19" fmla="*/ 762000 h 1990725"/>
                  <a:gd name="connsiteX20" fmla="*/ 1625872 w 2778980"/>
                  <a:gd name="connsiteY20" fmla="*/ 819150 h 1990725"/>
                  <a:gd name="connsiteX21" fmla="*/ 1635397 w 2778980"/>
                  <a:gd name="connsiteY21" fmla="*/ 876300 h 1990725"/>
                  <a:gd name="connsiteX22" fmla="*/ 1644922 w 2778980"/>
                  <a:gd name="connsiteY22" fmla="*/ 904875 h 1990725"/>
                  <a:gd name="connsiteX23" fmla="*/ 1635397 w 2778980"/>
                  <a:gd name="connsiteY23" fmla="*/ 952500 h 1990725"/>
                  <a:gd name="connsiteX24" fmla="*/ 1654447 w 2778980"/>
                  <a:gd name="connsiteY24" fmla="*/ 1000125 h 1990725"/>
                  <a:gd name="connsiteX25" fmla="*/ 1654447 w 2778980"/>
                  <a:gd name="connsiteY25" fmla="*/ 1028700 h 1990725"/>
                  <a:gd name="connsiteX26" fmla="*/ 1663972 w 2778980"/>
                  <a:gd name="connsiteY26" fmla="*/ 1076325 h 1990725"/>
                  <a:gd name="connsiteX27" fmla="*/ 1663972 w 2778980"/>
                  <a:gd name="connsiteY27" fmla="*/ 1123950 h 1990725"/>
                  <a:gd name="connsiteX28" fmla="*/ 1673497 w 2778980"/>
                  <a:gd name="connsiteY28" fmla="*/ 1162050 h 1990725"/>
                  <a:gd name="connsiteX29" fmla="*/ 1663972 w 2778980"/>
                  <a:gd name="connsiteY29" fmla="*/ 1181100 h 1990725"/>
                  <a:gd name="connsiteX30" fmla="*/ 1683022 w 2778980"/>
                  <a:gd name="connsiteY30" fmla="*/ 1219200 h 1990725"/>
                  <a:gd name="connsiteX31" fmla="*/ 1683022 w 2778980"/>
                  <a:gd name="connsiteY31" fmla="*/ 1266825 h 1990725"/>
                  <a:gd name="connsiteX32" fmla="*/ 1702072 w 2778980"/>
                  <a:gd name="connsiteY32" fmla="*/ 1314450 h 1990725"/>
                  <a:gd name="connsiteX33" fmla="*/ 1702072 w 2778980"/>
                  <a:gd name="connsiteY33" fmla="*/ 1362075 h 1990725"/>
                  <a:gd name="connsiteX34" fmla="*/ 1740172 w 2778980"/>
                  <a:gd name="connsiteY34" fmla="*/ 1400175 h 1990725"/>
                  <a:gd name="connsiteX35" fmla="*/ 1768747 w 2778980"/>
                  <a:gd name="connsiteY35" fmla="*/ 1362075 h 1990725"/>
                  <a:gd name="connsiteX36" fmla="*/ 1778272 w 2778980"/>
                  <a:gd name="connsiteY36" fmla="*/ 1314450 h 1990725"/>
                  <a:gd name="connsiteX37" fmla="*/ 1797322 w 2778980"/>
                  <a:gd name="connsiteY37" fmla="*/ 1257300 h 1990725"/>
                  <a:gd name="connsiteX38" fmla="*/ 1797322 w 2778980"/>
                  <a:gd name="connsiteY38" fmla="*/ 1219200 h 1990725"/>
                  <a:gd name="connsiteX39" fmla="*/ 1816372 w 2778980"/>
                  <a:gd name="connsiteY39" fmla="*/ 1152525 h 1990725"/>
                  <a:gd name="connsiteX40" fmla="*/ 1806847 w 2778980"/>
                  <a:gd name="connsiteY40" fmla="*/ 1085850 h 1990725"/>
                  <a:gd name="connsiteX41" fmla="*/ 1816372 w 2778980"/>
                  <a:gd name="connsiteY41" fmla="*/ 1057275 h 1990725"/>
                  <a:gd name="connsiteX42" fmla="*/ 1835422 w 2778980"/>
                  <a:gd name="connsiteY42" fmla="*/ 990600 h 1990725"/>
                  <a:gd name="connsiteX43" fmla="*/ 1844947 w 2778980"/>
                  <a:gd name="connsiteY43" fmla="*/ 942975 h 1990725"/>
                  <a:gd name="connsiteX44" fmla="*/ 1854472 w 2778980"/>
                  <a:gd name="connsiteY44" fmla="*/ 895350 h 1990725"/>
                  <a:gd name="connsiteX45" fmla="*/ 1873522 w 2778980"/>
                  <a:gd name="connsiteY45" fmla="*/ 847725 h 1990725"/>
                  <a:gd name="connsiteX46" fmla="*/ 1921147 w 2778980"/>
                  <a:gd name="connsiteY46" fmla="*/ 904875 h 1990725"/>
                  <a:gd name="connsiteX47" fmla="*/ 1921147 w 2778980"/>
                  <a:gd name="connsiteY47" fmla="*/ 952500 h 1990725"/>
                  <a:gd name="connsiteX48" fmla="*/ 1940197 w 2778980"/>
                  <a:gd name="connsiteY48" fmla="*/ 1009650 h 1990725"/>
                  <a:gd name="connsiteX49" fmla="*/ 2044972 w 2778980"/>
                  <a:gd name="connsiteY49" fmla="*/ 1047750 h 1990725"/>
                  <a:gd name="connsiteX50" fmla="*/ 2006872 w 2778980"/>
                  <a:gd name="connsiteY50" fmla="*/ 1019175 h 1990725"/>
                  <a:gd name="connsiteX51" fmla="*/ 2054497 w 2778980"/>
                  <a:gd name="connsiteY51" fmla="*/ 1000125 h 1990725"/>
                  <a:gd name="connsiteX52" fmla="*/ 2083072 w 2778980"/>
                  <a:gd name="connsiteY52" fmla="*/ 942975 h 1990725"/>
                  <a:gd name="connsiteX53" fmla="*/ 2111647 w 2778980"/>
                  <a:gd name="connsiteY53" fmla="*/ 885825 h 1990725"/>
                  <a:gd name="connsiteX54" fmla="*/ 2092597 w 2778980"/>
                  <a:gd name="connsiteY54" fmla="*/ 819150 h 1990725"/>
                  <a:gd name="connsiteX55" fmla="*/ 2140222 w 2778980"/>
                  <a:gd name="connsiteY55" fmla="*/ 762000 h 1990725"/>
                  <a:gd name="connsiteX56" fmla="*/ 2197372 w 2778980"/>
                  <a:gd name="connsiteY56" fmla="*/ 762000 h 1990725"/>
                  <a:gd name="connsiteX57" fmla="*/ 2254522 w 2778980"/>
                  <a:gd name="connsiteY57" fmla="*/ 762000 h 1990725"/>
                  <a:gd name="connsiteX58" fmla="*/ 2302147 w 2778980"/>
                  <a:gd name="connsiteY58" fmla="*/ 809625 h 1990725"/>
                  <a:gd name="connsiteX59" fmla="*/ 2321197 w 2778980"/>
                  <a:gd name="connsiteY59" fmla="*/ 857250 h 1990725"/>
                  <a:gd name="connsiteX60" fmla="*/ 2340247 w 2778980"/>
                  <a:gd name="connsiteY60" fmla="*/ 914400 h 1990725"/>
                  <a:gd name="connsiteX61" fmla="*/ 2359297 w 2778980"/>
                  <a:gd name="connsiteY61" fmla="*/ 971550 h 1990725"/>
                  <a:gd name="connsiteX62" fmla="*/ 2378347 w 2778980"/>
                  <a:gd name="connsiteY62" fmla="*/ 1028700 h 1990725"/>
                  <a:gd name="connsiteX63" fmla="*/ 2368822 w 2778980"/>
                  <a:gd name="connsiteY63" fmla="*/ 1057275 h 1990725"/>
                  <a:gd name="connsiteX64" fmla="*/ 2397397 w 2778980"/>
                  <a:gd name="connsiteY64" fmla="*/ 1114425 h 1990725"/>
                  <a:gd name="connsiteX65" fmla="*/ 2397397 w 2778980"/>
                  <a:gd name="connsiteY65" fmla="*/ 1162050 h 1990725"/>
                  <a:gd name="connsiteX66" fmla="*/ 2397397 w 2778980"/>
                  <a:gd name="connsiteY66" fmla="*/ 1209675 h 1990725"/>
                  <a:gd name="connsiteX67" fmla="*/ 2378347 w 2778980"/>
                  <a:gd name="connsiteY67" fmla="*/ 1238250 h 1990725"/>
                  <a:gd name="connsiteX68" fmla="*/ 2387872 w 2778980"/>
                  <a:gd name="connsiteY68" fmla="*/ 1276350 h 1990725"/>
                  <a:gd name="connsiteX69" fmla="*/ 2397397 w 2778980"/>
                  <a:gd name="connsiteY69" fmla="*/ 1333500 h 1990725"/>
                  <a:gd name="connsiteX70" fmla="*/ 2416447 w 2778980"/>
                  <a:gd name="connsiteY70" fmla="*/ 1390650 h 1990725"/>
                  <a:gd name="connsiteX71" fmla="*/ 2416447 w 2778980"/>
                  <a:gd name="connsiteY71" fmla="*/ 1447800 h 1990725"/>
                  <a:gd name="connsiteX72" fmla="*/ 2435497 w 2778980"/>
                  <a:gd name="connsiteY72" fmla="*/ 1504950 h 1990725"/>
                  <a:gd name="connsiteX73" fmla="*/ 2454547 w 2778980"/>
                  <a:gd name="connsiteY73" fmla="*/ 1562100 h 1990725"/>
                  <a:gd name="connsiteX74" fmla="*/ 2464072 w 2778980"/>
                  <a:gd name="connsiteY74" fmla="*/ 1590675 h 1990725"/>
                  <a:gd name="connsiteX75" fmla="*/ 2464072 w 2778980"/>
                  <a:gd name="connsiteY75" fmla="*/ 1638300 h 1990725"/>
                  <a:gd name="connsiteX76" fmla="*/ 2483122 w 2778980"/>
                  <a:gd name="connsiteY76" fmla="*/ 1685925 h 1990725"/>
                  <a:gd name="connsiteX77" fmla="*/ 2483122 w 2778980"/>
                  <a:gd name="connsiteY77" fmla="*/ 1743075 h 1990725"/>
                  <a:gd name="connsiteX78" fmla="*/ 2492647 w 2778980"/>
                  <a:gd name="connsiteY78" fmla="*/ 1800225 h 1990725"/>
                  <a:gd name="connsiteX79" fmla="*/ 2483122 w 2778980"/>
                  <a:gd name="connsiteY79" fmla="*/ 1838325 h 1990725"/>
                  <a:gd name="connsiteX80" fmla="*/ 2492647 w 2778980"/>
                  <a:gd name="connsiteY80" fmla="*/ 1876425 h 1990725"/>
                  <a:gd name="connsiteX81" fmla="*/ 2511697 w 2778980"/>
                  <a:gd name="connsiteY81" fmla="*/ 1933575 h 1990725"/>
                  <a:gd name="connsiteX82" fmla="*/ 2483122 w 2778980"/>
                  <a:gd name="connsiteY82" fmla="*/ 1962150 h 1990725"/>
                  <a:gd name="connsiteX83" fmla="*/ 2511697 w 2778980"/>
                  <a:gd name="connsiteY83" fmla="*/ 1990725 h 1990725"/>
                  <a:gd name="connsiteX84" fmla="*/ 2559322 w 2778980"/>
                  <a:gd name="connsiteY84" fmla="*/ 1924050 h 1990725"/>
                  <a:gd name="connsiteX85" fmla="*/ 2559322 w 2778980"/>
                  <a:gd name="connsiteY85" fmla="*/ 1857375 h 1990725"/>
                  <a:gd name="connsiteX86" fmla="*/ 2568847 w 2778980"/>
                  <a:gd name="connsiteY86" fmla="*/ 1800225 h 1990725"/>
                  <a:gd name="connsiteX87" fmla="*/ 2568847 w 2778980"/>
                  <a:gd name="connsiteY87" fmla="*/ 1752600 h 1990725"/>
                  <a:gd name="connsiteX88" fmla="*/ 2568847 w 2778980"/>
                  <a:gd name="connsiteY88" fmla="*/ 1685925 h 1990725"/>
                  <a:gd name="connsiteX89" fmla="*/ 2578372 w 2778980"/>
                  <a:gd name="connsiteY89" fmla="*/ 1628775 h 1990725"/>
                  <a:gd name="connsiteX90" fmla="*/ 2587897 w 2778980"/>
                  <a:gd name="connsiteY90" fmla="*/ 1562100 h 1990725"/>
                  <a:gd name="connsiteX91" fmla="*/ 2578372 w 2778980"/>
                  <a:gd name="connsiteY91" fmla="*/ 1504950 h 1990725"/>
                  <a:gd name="connsiteX92" fmla="*/ 2606947 w 2778980"/>
                  <a:gd name="connsiteY92" fmla="*/ 1457325 h 1990725"/>
                  <a:gd name="connsiteX93" fmla="*/ 2578372 w 2778980"/>
                  <a:gd name="connsiteY93" fmla="*/ 1419225 h 1990725"/>
                  <a:gd name="connsiteX94" fmla="*/ 2606947 w 2778980"/>
                  <a:gd name="connsiteY94" fmla="*/ 1352550 h 1990725"/>
                  <a:gd name="connsiteX95" fmla="*/ 2606947 w 2778980"/>
                  <a:gd name="connsiteY95" fmla="*/ 1285875 h 1990725"/>
                  <a:gd name="connsiteX96" fmla="*/ 2587897 w 2778980"/>
                  <a:gd name="connsiteY96" fmla="*/ 1238250 h 1990725"/>
                  <a:gd name="connsiteX97" fmla="*/ 2597422 w 2778980"/>
                  <a:gd name="connsiteY97" fmla="*/ 1181100 h 1990725"/>
                  <a:gd name="connsiteX98" fmla="*/ 2597422 w 2778980"/>
                  <a:gd name="connsiteY98" fmla="*/ 1152525 h 1990725"/>
                  <a:gd name="connsiteX99" fmla="*/ 2606947 w 2778980"/>
                  <a:gd name="connsiteY99" fmla="*/ 1085850 h 1990725"/>
                  <a:gd name="connsiteX100" fmla="*/ 2606947 w 2778980"/>
                  <a:gd name="connsiteY100" fmla="*/ 1047750 h 1990725"/>
                  <a:gd name="connsiteX101" fmla="*/ 2597422 w 2778980"/>
                  <a:gd name="connsiteY101" fmla="*/ 981075 h 1990725"/>
                  <a:gd name="connsiteX102" fmla="*/ 2606947 w 2778980"/>
                  <a:gd name="connsiteY102" fmla="*/ 933450 h 1990725"/>
                  <a:gd name="connsiteX103" fmla="*/ 2625997 w 2778980"/>
                  <a:gd name="connsiteY103" fmla="*/ 866775 h 1990725"/>
                  <a:gd name="connsiteX104" fmla="*/ 2645047 w 2778980"/>
                  <a:gd name="connsiteY104" fmla="*/ 819150 h 1990725"/>
                  <a:gd name="connsiteX105" fmla="*/ 2625997 w 2778980"/>
                  <a:gd name="connsiteY105" fmla="*/ 781050 h 1990725"/>
                  <a:gd name="connsiteX106" fmla="*/ 2645047 w 2778980"/>
                  <a:gd name="connsiteY106" fmla="*/ 733425 h 1990725"/>
                  <a:gd name="connsiteX107" fmla="*/ 2664097 w 2778980"/>
                  <a:gd name="connsiteY107" fmla="*/ 676275 h 1990725"/>
                  <a:gd name="connsiteX108" fmla="*/ 2711722 w 2778980"/>
                  <a:gd name="connsiteY108" fmla="*/ 666750 h 1990725"/>
                  <a:gd name="connsiteX109" fmla="*/ 2692672 w 2778980"/>
                  <a:gd name="connsiteY109" fmla="*/ 600075 h 1990725"/>
                  <a:gd name="connsiteX110" fmla="*/ 2711722 w 2778980"/>
                  <a:gd name="connsiteY110" fmla="*/ 533400 h 1990725"/>
                  <a:gd name="connsiteX111" fmla="*/ 2721247 w 2778980"/>
                  <a:gd name="connsiteY111" fmla="*/ 485775 h 1990725"/>
                  <a:gd name="connsiteX112" fmla="*/ 2721247 w 2778980"/>
                  <a:gd name="connsiteY112" fmla="*/ 428625 h 1990725"/>
                  <a:gd name="connsiteX113" fmla="*/ 2740297 w 2778980"/>
                  <a:gd name="connsiteY113" fmla="*/ 361950 h 1990725"/>
                  <a:gd name="connsiteX114" fmla="*/ 2730772 w 2778980"/>
                  <a:gd name="connsiteY114" fmla="*/ 314325 h 1990725"/>
                  <a:gd name="connsiteX115" fmla="*/ 2730772 w 2778980"/>
                  <a:gd name="connsiteY115" fmla="*/ 247650 h 1990725"/>
                  <a:gd name="connsiteX116" fmla="*/ 2740297 w 2778980"/>
                  <a:gd name="connsiteY116" fmla="*/ 190500 h 1990725"/>
                  <a:gd name="connsiteX117" fmla="*/ 2768872 w 2778980"/>
                  <a:gd name="connsiteY117" fmla="*/ 142875 h 1990725"/>
                  <a:gd name="connsiteX118" fmla="*/ 2749822 w 2778980"/>
                  <a:gd name="connsiteY118" fmla="*/ 95250 h 1990725"/>
                  <a:gd name="connsiteX119" fmla="*/ 2778397 w 2778980"/>
                  <a:gd name="connsiteY119" fmla="*/ 57150 h 1990725"/>
                  <a:gd name="connsiteX120" fmla="*/ 2768872 w 2778980"/>
                  <a:gd name="connsiteY120" fmla="*/ 0 h 1990725"/>
                  <a:gd name="connsiteX0" fmla="*/ 438164 w 2814338"/>
                  <a:gd name="connsiteY0" fmla="*/ 371475 h 1990725"/>
                  <a:gd name="connsiteX1" fmla="*/ 371489 w 2814338"/>
                  <a:gd name="connsiteY1" fmla="*/ 409575 h 1990725"/>
                  <a:gd name="connsiteX2" fmla="*/ 314339 w 2814338"/>
                  <a:gd name="connsiteY2" fmla="*/ 438150 h 1990725"/>
                  <a:gd name="connsiteX3" fmla="*/ 247664 w 2814338"/>
                  <a:gd name="connsiteY3" fmla="*/ 485775 h 1990725"/>
                  <a:gd name="connsiteX4" fmla="*/ 102768 w 2814338"/>
                  <a:gd name="connsiteY4" fmla="*/ 590550 h 1990725"/>
                  <a:gd name="connsiteX5" fmla="*/ 42575 w 2814338"/>
                  <a:gd name="connsiteY5" fmla="*/ 628650 h 1990725"/>
                  <a:gd name="connsiteX6" fmla="*/ 6783 w 2814338"/>
                  <a:gd name="connsiteY6" fmla="*/ 685800 h 1990725"/>
                  <a:gd name="connsiteX7" fmla="*/ 182675 w 2814338"/>
                  <a:gd name="connsiteY7" fmla="*/ 523875 h 1990725"/>
                  <a:gd name="connsiteX8" fmla="*/ 1337380 w 2814338"/>
                  <a:gd name="connsiteY8" fmla="*/ 28575 h 1990725"/>
                  <a:gd name="connsiteX9" fmla="*/ 1404055 w 2814338"/>
                  <a:gd name="connsiteY9" fmla="*/ 9525 h 1990725"/>
                  <a:gd name="connsiteX10" fmla="*/ 1518355 w 2814338"/>
                  <a:gd name="connsiteY10" fmla="*/ 19050 h 1990725"/>
                  <a:gd name="connsiteX11" fmla="*/ 1537405 w 2814338"/>
                  <a:gd name="connsiteY11" fmla="*/ 47625 h 1990725"/>
                  <a:gd name="connsiteX12" fmla="*/ 1546930 w 2814338"/>
                  <a:gd name="connsiteY12" fmla="*/ 95250 h 1990725"/>
                  <a:gd name="connsiteX13" fmla="*/ 1556455 w 2814338"/>
                  <a:gd name="connsiteY13" fmla="*/ 333375 h 1990725"/>
                  <a:gd name="connsiteX14" fmla="*/ 1585030 w 2814338"/>
                  <a:gd name="connsiteY14" fmla="*/ 495300 h 1990725"/>
                  <a:gd name="connsiteX15" fmla="*/ 1594555 w 2814338"/>
                  <a:gd name="connsiteY15" fmla="*/ 523875 h 1990725"/>
                  <a:gd name="connsiteX16" fmla="*/ 1613605 w 2814338"/>
                  <a:gd name="connsiteY16" fmla="*/ 600075 h 1990725"/>
                  <a:gd name="connsiteX17" fmla="*/ 1604080 w 2814338"/>
                  <a:gd name="connsiteY17" fmla="*/ 647700 h 1990725"/>
                  <a:gd name="connsiteX18" fmla="*/ 1613605 w 2814338"/>
                  <a:gd name="connsiteY18" fmla="*/ 666750 h 1990725"/>
                  <a:gd name="connsiteX19" fmla="*/ 1642180 w 2814338"/>
                  <a:gd name="connsiteY19" fmla="*/ 695325 h 1990725"/>
                  <a:gd name="connsiteX20" fmla="*/ 1661232 w 2814338"/>
                  <a:gd name="connsiteY20" fmla="*/ 762000 h 1990725"/>
                  <a:gd name="connsiteX21" fmla="*/ 1661230 w 2814338"/>
                  <a:gd name="connsiteY21" fmla="*/ 819150 h 1990725"/>
                  <a:gd name="connsiteX22" fmla="*/ 1670755 w 2814338"/>
                  <a:gd name="connsiteY22" fmla="*/ 876300 h 1990725"/>
                  <a:gd name="connsiteX23" fmla="*/ 1680280 w 2814338"/>
                  <a:gd name="connsiteY23" fmla="*/ 904875 h 1990725"/>
                  <a:gd name="connsiteX24" fmla="*/ 1670755 w 2814338"/>
                  <a:gd name="connsiteY24" fmla="*/ 952500 h 1990725"/>
                  <a:gd name="connsiteX25" fmla="*/ 1689805 w 2814338"/>
                  <a:gd name="connsiteY25" fmla="*/ 1000125 h 1990725"/>
                  <a:gd name="connsiteX26" fmla="*/ 1689805 w 2814338"/>
                  <a:gd name="connsiteY26" fmla="*/ 1028700 h 1990725"/>
                  <a:gd name="connsiteX27" fmla="*/ 1699330 w 2814338"/>
                  <a:gd name="connsiteY27" fmla="*/ 1076325 h 1990725"/>
                  <a:gd name="connsiteX28" fmla="*/ 1699330 w 2814338"/>
                  <a:gd name="connsiteY28" fmla="*/ 1123950 h 1990725"/>
                  <a:gd name="connsiteX29" fmla="*/ 1708855 w 2814338"/>
                  <a:gd name="connsiteY29" fmla="*/ 1162050 h 1990725"/>
                  <a:gd name="connsiteX30" fmla="*/ 1699330 w 2814338"/>
                  <a:gd name="connsiteY30" fmla="*/ 1181100 h 1990725"/>
                  <a:gd name="connsiteX31" fmla="*/ 1718380 w 2814338"/>
                  <a:gd name="connsiteY31" fmla="*/ 1219200 h 1990725"/>
                  <a:gd name="connsiteX32" fmla="*/ 1718380 w 2814338"/>
                  <a:gd name="connsiteY32" fmla="*/ 1266825 h 1990725"/>
                  <a:gd name="connsiteX33" fmla="*/ 1737430 w 2814338"/>
                  <a:gd name="connsiteY33" fmla="*/ 1314450 h 1990725"/>
                  <a:gd name="connsiteX34" fmla="*/ 1737430 w 2814338"/>
                  <a:gd name="connsiteY34" fmla="*/ 1362075 h 1990725"/>
                  <a:gd name="connsiteX35" fmla="*/ 1775530 w 2814338"/>
                  <a:gd name="connsiteY35" fmla="*/ 1400175 h 1990725"/>
                  <a:gd name="connsiteX36" fmla="*/ 1804105 w 2814338"/>
                  <a:gd name="connsiteY36" fmla="*/ 1362075 h 1990725"/>
                  <a:gd name="connsiteX37" fmla="*/ 1813630 w 2814338"/>
                  <a:gd name="connsiteY37" fmla="*/ 1314450 h 1990725"/>
                  <a:gd name="connsiteX38" fmla="*/ 1832680 w 2814338"/>
                  <a:gd name="connsiteY38" fmla="*/ 1257300 h 1990725"/>
                  <a:gd name="connsiteX39" fmla="*/ 1832680 w 2814338"/>
                  <a:gd name="connsiteY39" fmla="*/ 1219200 h 1990725"/>
                  <a:gd name="connsiteX40" fmla="*/ 1851730 w 2814338"/>
                  <a:gd name="connsiteY40" fmla="*/ 1152525 h 1990725"/>
                  <a:gd name="connsiteX41" fmla="*/ 1842205 w 2814338"/>
                  <a:gd name="connsiteY41" fmla="*/ 1085850 h 1990725"/>
                  <a:gd name="connsiteX42" fmla="*/ 1851730 w 2814338"/>
                  <a:gd name="connsiteY42" fmla="*/ 1057275 h 1990725"/>
                  <a:gd name="connsiteX43" fmla="*/ 1870780 w 2814338"/>
                  <a:gd name="connsiteY43" fmla="*/ 990600 h 1990725"/>
                  <a:gd name="connsiteX44" fmla="*/ 1880305 w 2814338"/>
                  <a:gd name="connsiteY44" fmla="*/ 942975 h 1990725"/>
                  <a:gd name="connsiteX45" fmla="*/ 1889830 w 2814338"/>
                  <a:gd name="connsiteY45" fmla="*/ 895350 h 1990725"/>
                  <a:gd name="connsiteX46" fmla="*/ 1908880 w 2814338"/>
                  <a:gd name="connsiteY46" fmla="*/ 847725 h 1990725"/>
                  <a:gd name="connsiteX47" fmla="*/ 1956505 w 2814338"/>
                  <a:gd name="connsiteY47" fmla="*/ 904875 h 1990725"/>
                  <a:gd name="connsiteX48" fmla="*/ 1956505 w 2814338"/>
                  <a:gd name="connsiteY48" fmla="*/ 952500 h 1990725"/>
                  <a:gd name="connsiteX49" fmla="*/ 1975555 w 2814338"/>
                  <a:gd name="connsiteY49" fmla="*/ 1009650 h 1990725"/>
                  <a:gd name="connsiteX50" fmla="*/ 2080330 w 2814338"/>
                  <a:gd name="connsiteY50" fmla="*/ 1047750 h 1990725"/>
                  <a:gd name="connsiteX51" fmla="*/ 2042230 w 2814338"/>
                  <a:gd name="connsiteY51" fmla="*/ 1019175 h 1990725"/>
                  <a:gd name="connsiteX52" fmla="*/ 2089855 w 2814338"/>
                  <a:gd name="connsiteY52" fmla="*/ 1000125 h 1990725"/>
                  <a:gd name="connsiteX53" fmla="*/ 2118430 w 2814338"/>
                  <a:gd name="connsiteY53" fmla="*/ 942975 h 1990725"/>
                  <a:gd name="connsiteX54" fmla="*/ 2147005 w 2814338"/>
                  <a:gd name="connsiteY54" fmla="*/ 885825 h 1990725"/>
                  <a:gd name="connsiteX55" fmla="*/ 2127955 w 2814338"/>
                  <a:gd name="connsiteY55" fmla="*/ 819150 h 1990725"/>
                  <a:gd name="connsiteX56" fmla="*/ 2175580 w 2814338"/>
                  <a:gd name="connsiteY56" fmla="*/ 762000 h 1990725"/>
                  <a:gd name="connsiteX57" fmla="*/ 2232730 w 2814338"/>
                  <a:gd name="connsiteY57" fmla="*/ 762000 h 1990725"/>
                  <a:gd name="connsiteX58" fmla="*/ 2289880 w 2814338"/>
                  <a:gd name="connsiteY58" fmla="*/ 762000 h 1990725"/>
                  <a:gd name="connsiteX59" fmla="*/ 2337505 w 2814338"/>
                  <a:gd name="connsiteY59" fmla="*/ 809625 h 1990725"/>
                  <a:gd name="connsiteX60" fmla="*/ 2356555 w 2814338"/>
                  <a:gd name="connsiteY60" fmla="*/ 857250 h 1990725"/>
                  <a:gd name="connsiteX61" fmla="*/ 2375605 w 2814338"/>
                  <a:gd name="connsiteY61" fmla="*/ 914400 h 1990725"/>
                  <a:gd name="connsiteX62" fmla="*/ 2394655 w 2814338"/>
                  <a:gd name="connsiteY62" fmla="*/ 971550 h 1990725"/>
                  <a:gd name="connsiteX63" fmla="*/ 2413705 w 2814338"/>
                  <a:gd name="connsiteY63" fmla="*/ 1028700 h 1990725"/>
                  <a:gd name="connsiteX64" fmla="*/ 2404180 w 2814338"/>
                  <a:gd name="connsiteY64" fmla="*/ 1057275 h 1990725"/>
                  <a:gd name="connsiteX65" fmla="*/ 2432755 w 2814338"/>
                  <a:gd name="connsiteY65" fmla="*/ 1114425 h 1990725"/>
                  <a:gd name="connsiteX66" fmla="*/ 2432755 w 2814338"/>
                  <a:gd name="connsiteY66" fmla="*/ 1162050 h 1990725"/>
                  <a:gd name="connsiteX67" fmla="*/ 2432755 w 2814338"/>
                  <a:gd name="connsiteY67" fmla="*/ 1209675 h 1990725"/>
                  <a:gd name="connsiteX68" fmla="*/ 2413705 w 2814338"/>
                  <a:gd name="connsiteY68" fmla="*/ 1238250 h 1990725"/>
                  <a:gd name="connsiteX69" fmla="*/ 2423230 w 2814338"/>
                  <a:gd name="connsiteY69" fmla="*/ 1276350 h 1990725"/>
                  <a:gd name="connsiteX70" fmla="*/ 2432755 w 2814338"/>
                  <a:gd name="connsiteY70" fmla="*/ 1333500 h 1990725"/>
                  <a:gd name="connsiteX71" fmla="*/ 2451805 w 2814338"/>
                  <a:gd name="connsiteY71" fmla="*/ 1390650 h 1990725"/>
                  <a:gd name="connsiteX72" fmla="*/ 2451805 w 2814338"/>
                  <a:gd name="connsiteY72" fmla="*/ 1447800 h 1990725"/>
                  <a:gd name="connsiteX73" fmla="*/ 2470855 w 2814338"/>
                  <a:gd name="connsiteY73" fmla="*/ 1504950 h 1990725"/>
                  <a:gd name="connsiteX74" fmla="*/ 2489905 w 2814338"/>
                  <a:gd name="connsiteY74" fmla="*/ 1562100 h 1990725"/>
                  <a:gd name="connsiteX75" fmla="*/ 2499430 w 2814338"/>
                  <a:gd name="connsiteY75" fmla="*/ 1590675 h 1990725"/>
                  <a:gd name="connsiteX76" fmla="*/ 2499430 w 2814338"/>
                  <a:gd name="connsiteY76" fmla="*/ 1638300 h 1990725"/>
                  <a:gd name="connsiteX77" fmla="*/ 2518480 w 2814338"/>
                  <a:gd name="connsiteY77" fmla="*/ 1685925 h 1990725"/>
                  <a:gd name="connsiteX78" fmla="*/ 2518480 w 2814338"/>
                  <a:gd name="connsiteY78" fmla="*/ 1743075 h 1990725"/>
                  <a:gd name="connsiteX79" fmla="*/ 2528005 w 2814338"/>
                  <a:gd name="connsiteY79" fmla="*/ 1800225 h 1990725"/>
                  <a:gd name="connsiteX80" fmla="*/ 2518480 w 2814338"/>
                  <a:gd name="connsiteY80" fmla="*/ 1838325 h 1990725"/>
                  <a:gd name="connsiteX81" fmla="*/ 2528005 w 2814338"/>
                  <a:gd name="connsiteY81" fmla="*/ 1876425 h 1990725"/>
                  <a:gd name="connsiteX82" fmla="*/ 2547055 w 2814338"/>
                  <a:gd name="connsiteY82" fmla="*/ 1933575 h 1990725"/>
                  <a:gd name="connsiteX83" fmla="*/ 2518480 w 2814338"/>
                  <a:gd name="connsiteY83" fmla="*/ 1962150 h 1990725"/>
                  <a:gd name="connsiteX84" fmla="*/ 2547055 w 2814338"/>
                  <a:gd name="connsiteY84" fmla="*/ 1990725 h 1990725"/>
                  <a:gd name="connsiteX85" fmla="*/ 2594680 w 2814338"/>
                  <a:gd name="connsiteY85" fmla="*/ 1924050 h 1990725"/>
                  <a:gd name="connsiteX86" fmla="*/ 2594680 w 2814338"/>
                  <a:gd name="connsiteY86" fmla="*/ 1857375 h 1990725"/>
                  <a:gd name="connsiteX87" fmla="*/ 2604205 w 2814338"/>
                  <a:gd name="connsiteY87" fmla="*/ 1800225 h 1990725"/>
                  <a:gd name="connsiteX88" fmla="*/ 2604205 w 2814338"/>
                  <a:gd name="connsiteY88" fmla="*/ 1752600 h 1990725"/>
                  <a:gd name="connsiteX89" fmla="*/ 2604205 w 2814338"/>
                  <a:gd name="connsiteY89" fmla="*/ 1685925 h 1990725"/>
                  <a:gd name="connsiteX90" fmla="*/ 2613730 w 2814338"/>
                  <a:gd name="connsiteY90" fmla="*/ 1628775 h 1990725"/>
                  <a:gd name="connsiteX91" fmla="*/ 2623255 w 2814338"/>
                  <a:gd name="connsiteY91" fmla="*/ 1562100 h 1990725"/>
                  <a:gd name="connsiteX92" fmla="*/ 2613730 w 2814338"/>
                  <a:gd name="connsiteY92" fmla="*/ 1504950 h 1990725"/>
                  <a:gd name="connsiteX93" fmla="*/ 2642305 w 2814338"/>
                  <a:gd name="connsiteY93" fmla="*/ 1457325 h 1990725"/>
                  <a:gd name="connsiteX94" fmla="*/ 2613730 w 2814338"/>
                  <a:gd name="connsiteY94" fmla="*/ 1419225 h 1990725"/>
                  <a:gd name="connsiteX95" fmla="*/ 2642305 w 2814338"/>
                  <a:gd name="connsiteY95" fmla="*/ 1352550 h 1990725"/>
                  <a:gd name="connsiteX96" fmla="*/ 2642305 w 2814338"/>
                  <a:gd name="connsiteY96" fmla="*/ 1285875 h 1990725"/>
                  <a:gd name="connsiteX97" fmla="*/ 2623255 w 2814338"/>
                  <a:gd name="connsiteY97" fmla="*/ 1238250 h 1990725"/>
                  <a:gd name="connsiteX98" fmla="*/ 2632780 w 2814338"/>
                  <a:gd name="connsiteY98" fmla="*/ 1181100 h 1990725"/>
                  <a:gd name="connsiteX99" fmla="*/ 2632780 w 2814338"/>
                  <a:gd name="connsiteY99" fmla="*/ 1152525 h 1990725"/>
                  <a:gd name="connsiteX100" fmla="*/ 2642305 w 2814338"/>
                  <a:gd name="connsiteY100" fmla="*/ 1085850 h 1990725"/>
                  <a:gd name="connsiteX101" fmla="*/ 2642305 w 2814338"/>
                  <a:gd name="connsiteY101" fmla="*/ 1047750 h 1990725"/>
                  <a:gd name="connsiteX102" fmla="*/ 2632780 w 2814338"/>
                  <a:gd name="connsiteY102" fmla="*/ 981075 h 1990725"/>
                  <a:gd name="connsiteX103" fmla="*/ 2642305 w 2814338"/>
                  <a:gd name="connsiteY103" fmla="*/ 933450 h 1990725"/>
                  <a:gd name="connsiteX104" fmla="*/ 2661355 w 2814338"/>
                  <a:gd name="connsiteY104" fmla="*/ 866775 h 1990725"/>
                  <a:gd name="connsiteX105" fmla="*/ 2680405 w 2814338"/>
                  <a:gd name="connsiteY105" fmla="*/ 819150 h 1990725"/>
                  <a:gd name="connsiteX106" fmla="*/ 2661355 w 2814338"/>
                  <a:gd name="connsiteY106" fmla="*/ 781050 h 1990725"/>
                  <a:gd name="connsiteX107" fmla="*/ 2680405 w 2814338"/>
                  <a:gd name="connsiteY107" fmla="*/ 733425 h 1990725"/>
                  <a:gd name="connsiteX108" fmla="*/ 2699455 w 2814338"/>
                  <a:gd name="connsiteY108" fmla="*/ 676275 h 1990725"/>
                  <a:gd name="connsiteX109" fmla="*/ 2747080 w 2814338"/>
                  <a:gd name="connsiteY109" fmla="*/ 666750 h 1990725"/>
                  <a:gd name="connsiteX110" fmla="*/ 2728030 w 2814338"/>
                  <a:gd name="connsiteY110" fmla="*/ 600075 h 1990725"/>
                  <a:gd name="connsiteX111" fmla="*/ 2747080 w 2814338"/>
                  <a:gd name="connsiteY111" fmla="*/ 533400 h 1990725"/>
                  <a:gd name="connsiteX112" fmla="*/ 2756605 w 2814338"/>
                  <a:gd name="connsiteY112" fmla="*/ 485775 h 1990725"/>
                  <a:gd name="connsiteX113" fmla="*/ 2756605 w 2814338"/>
                  <a:gd name="connsiteY113" fmla="*/ 428625 h 1990725"/>
                  <a:gd name="connsiteX114" fmla="*/ 2775655 w 2814338"/>
                  <a:gd name="connsiteY114" fmla="*/ 361950 h 1990725"/>
                  <a:gd name="connsiteX115" fmla="*/ 2766130 w 2814338"/>
                  <a:gd name="connsiteY115" fmla="*/ 314325 h 1990725"/>
                  <a:gd name="connsiteX116" fmla="*/ 2766130 w 2814338"/>
                  <a:gd name="connsiteY116" fmla="*/ 247650 h 1990725"/>
                  <a:gd name="connsiteX117" fmla="*/ 2775655 w 2814338"/>
                  <a:gd name="connsiteY117" fmla="*/ 190500 h 1990725"/>
                  <a:gd name="connsiteX118" fmla="*/ 2804230 w 2814338"/>
                  <a:gd name="connsiteY118" fmla="*/ 142875 h 1990725"/>
                  <a:gd name="connsiteX119" fmla="*/ 2785180 w 2814338"/>
                  <a:gd name="connsiteY119" fmla="*/ 95250 h 1990725"/>
                  <a:gd name="connsiteX120" fmla="*/ 2813755 w 2814338"/>
                  <a:gd name="connsiteY120" fmla="*/ 57150 h 1990725"/>
                  <a:gd name="connsiteX121" fmla="*/ 2804230 w 2814338"/>
                  <a:gd name="connsiteY121" fmla="*/ 0 h 1990725"/>
                  <a:gd name="connsiteX0" fmla="*/ 458807 w 2834981"/>
                  <a:gd name="connsiteY0" fmla="*/ 371475 h 1990725"/>
                  <a:gd name="connsiteX1" fmla="*/ 392132 w 2834981"/>
                  <a:gd name="connsiteY1" fmla="*/ 409575 h 1990725"/>
                  <a:gd name="connsiteX2" fmla="*/ 334982 w 2834981"/>
                  <a:gd name="connsiteY2" fmla="*/ 438150 h 1990725"/>
                  <a:gd name="connsiteX3" fmla="*/ 268307 w 2834981"/>
                  <a:gd name="connsiteY3" fmla="*/ 485775 h 1990725"/>
                  <a:gd name="connsiteX4" fmla="*/ 123411 w 2834981"/>
                  <a:gd name="connsiteY4" fmla="*/ 590550 h 1990725"/>
                  <a:gd name="connsiteX5" fmla="*/ 63218 w 2834981"/>
                  <a:gd name="connsiteY5" fmla="*/ 628650 h 1990725"/>
                  <a:gd name="connsiteX6" fmla="*/ 27426 w 2834981"/>
                  <a:gd name="connsiteY6" fmla="*/ 685800 h 1990725"/>
                  <a:gd name="connsiteX7" fmla="*/ 11118 w 2834981"/>
                  <a:gd name="connsiteY7" fmla="*/ 762000 h 1990725"/>
                  <a:gd name="connsiteX8" fmla="*/ 203318 w 2834981"/>
                  <a:gd name="connsiteY8" fmla="*/ 523875 h 1990725"/>
                  <a:gd name="connsiteX9" fmla="*/ 1358023 w 2834981"/>
                  <a:gd name="connsiteY9" fmla="*/ 28575 h 1990725"/>
                  <a:gd name="connsiteX10" fmla="*/ 1424698 w 2834981"/>
                  <a:gd name="connsiteY10" fmla="*/ 9525 h 1990725"/>
                  <a:gd name="connsiteX11" fmla="*/ 1538998 w 2834981"/>
                  <a:gd name="connsiteY11" fmla="*/ 19050 h 1990725"/>
                  <a:gd name="connsiteX12" fmla="*/ 1558048 w 2834981"/>
                  <a:gd name="connsiteY12" fmla="*/ 47625 h 1990725"/>
                  <a:gd name="connsiteX13" fmla="*/ 1567573 w 2834981"/>
                  <a:gd name="connsiteY13" fmla="*/ 95250 h 1990725"/>
                  <a:gd name="connsiteX14" fmla="*/ 1577098 w 2834981"/>
                  <a:gd name="connsiteY14" fmla="*/ 333375 h 1990725"/>
                  <a:gd name="connsiteX15" fmla="*/ 1605673 w 2834981"/>
                  <a:gd name="connsiteY15" fmla="*/ 495300 h 1990725"/>
                  <a:gd name="connsiteX16" fmla="*/ 1615198 w 2834981"/>
                  <a:gd name="connsiteY16" fmla="*/ 523875 h 1990725"/>
                  <a:gd name="connsiteX17" fmla="*/ 1634248 w 2834981"/>
                  <a:gd name="connsiteY17" fmla="*/ 600075 h 1990725"/>
                  <a:gd name="connsiteX18" fmla="*/ 1624723 w 2834981"/>
                  <a:gd name="connsiteY18" fmla="*/ 647700 h 1990725"/>
                  <a:gd name="connsiteX19" fmla="*/ 1634248 w 2834981"/>
                  <a:gd name="connsiteY19" fmla="*/ 666750 h 1990725"/>
                  <a:gd name="connsiteX20" fmla="*/ 1662823 w 2834981"/>
                  <a:gd name="connsiteY20" fmla="*/ 695325 h 1990725"/>
                  <a:gd name="connsiteX21" fmla="*/ 1681875 w 2834981"/>
                  <a:gd name="connsiteY21" fmla="*/ 762000 h 1990725"/>
                  <a:gd name="connsiteX22" fmla="*/ 1681873 w 2834981"/>
                  <a:gd name="connsiteY22" fmla="*/ 819150 h 1990725"/>
                  <a:gd name="connsiteX23" fmla="*/ 1691398 w 2834981"/>
                  <a:gd name="connsiteY23" fmla="*/ 876300 h 1990725"/>
                  <a:gd name="connsiteX24" fmla="*/ 1700923 w 2834981"/>
                  <a:gd name="connsiteY24" fmla="*/ 904875 h 1990725"/>
                  <a:gd name="connsiteX25" fmla="*/ 1691398 w 2834981"/>
                  <a:gd name="connsiteY25" fmla="*/ 952500 h 1990725"/>
                  <a:gd name="connsiteX26" fmla="*/ 1710448 w 2834981"/>
                  <a:gd name="connsiteY26" fmla="*/ 1000125 h 1990725"/>
                  <a:gd name="connsiteX27" fmla="*/ 1710448 w 2834981"/>
                  <a:gd name="connsiteY27" fmla="*/ 1028700 h 1990725"/>
                  <a:gd name="connsiteX28" fmla="*/ 1719973 w 2834981"/>
                  <a:gd name="connsiteY28" fmla="*/ 1076325 h 1990725"/>
                  <a:gd name="connsiteX29" fmla="*/ 1719973 w 2834981"/>
                  <a:gd name="connsiteY29" fmla="*/ 1123950 h 1990725"/>
                  <a:gd name="connsiteX30" fmla="*/ 1729498 w 2834981"/>
                  <a:gd name="connsiteY30" fmla="*/ 1162050 h 1990725"/>
                  <a:gd name="connsiteX31" fmla="*/ 1719973 w 2834981"/>
                  <a:gd name="connsiteY31" fmla="*/ 1181100 h 1990725"/>
                  <a:gd name="connsiteX32" fmla="*/ 1739023 w 2834981"/>
                  <a:gd name="connsiteY32" fmla="*/ 1219200 h 1990725"/>
                  <a:gd name="connsiteX33" fmla="*/ 1739023 w 2834981"/>
                  <a:gd name="connsiteY33" fmla="*/ 1266825 h 1990725"/>
                  <a:gd name="connsiteX34" fmla="*/ 1758073 w 2834981"/>
                  <a:gd name="connsiteY34" fmla="*/ 1314450 h 1990725"/>
                  <a:gd name="connsiteX35" fmla="*/ 1758073 w 2834981"/>
                  <a:gd name="connsiteY35" fmla="*/ 1362075 h 1990725"/>
                  <a:gd name="connsiteX36" fmla="*/ 1796173 w 2834981"/>
                  <a:gd name="connsiteY36" fmla="*/ 1400175 h 1990725"/>
                  <a:gd name="connsiteX37" fmla="*/ 1824748 w 2834981"/>
                  <a:gd name="connsiteY37" fmla="*/ 1362075 h 1990725"/>
                  <a:gd name="connsiteX38" fmla="*/ 1834273 w 2834981"/>
                  <a:gd name="connsiteY38" fmla="*/ 1314450 h 1990725"/>
                  <a:gd name="connsiteX39" fmla="*/ 1853323 w 2834981"/>
                  <a:gd name="connsiteY39" fmla="*/ 1257300 h 1990725"/>
                  <a:gd name="connsiteX40" fmla="*/ 1853323 w 2834981"/>
                  <a:gd name="connsiteY40" fmla="*/ 1219200 h 1990725"/>
                  <a:gd name="connsiteX41" fmla="*/ 1872373 w 2834981"/>
                  <a:gd name="connsiteY41" fmla="*/ 1152525 h 1990725"/>
                  <a:gd name="connsiteX42" fmla="*/ 1862848 w 2834981"/>
                  <a:gd name="connsiteY42" fmla="*/ 1085850 h 1990725"/>
                  <a:gd name="connsiteX43" fmla="*/ 1872373 w 2834981"/>
                  <a:gd name="connsiteY43" fmla="*/ 1057275 h 1990725"/>
                  <a:gd name="connsiteX44" fmla="*/ 1891423 w 2834981"/>
                  <a:gd name="connsiteY44" fmla="*/ 990600 h 1990725"/>
                  <a:gd name="connsiteX45" fmla="*/ 1900948 w 2834981"/>
                  <a:gd name="connsiteY45" fmla="*/ 942975 h 1990725"/>
                  <a:gd name="connsiteX46" fmla="*/ 1910473 w 2834981"/>
                  <a:gd name="connsiteY46" fmla="*/ 895350 h 1990725"/>
                  <a:gd name="connsiteX47" fmla="*/ 1929523 w 2834981"/>
                  <a:gd name="connsiteY47" fmla="*/ 847725 h 1990725"/>
                  <a:gd name="connsiteX48" fmla="*/ 1977148 w 2834981"/>
                  <a:gd name="connsiteY48" fmla="*/ 904875 h 1990725"/>
                  <a:gd name="connsiteX49" fmla="*/ 1977148 w 2834981"/>
                  <a:gd name="connsiteY49" fmla="*/ 952500 h 1990725"/>
                  <a:gd name="connsiteX50" fmla="*/ 1996198 w 2834981"/>
                  <a:gd name="connsiteY50" fmla="*/ 1009650 h 1990725"/>
                  <a:gd name="connsiteX51" fmla="*/ 2100973 w 2834981"/>
                  <a:gd name="connsiteY51" fmla="*/ 1047750 h 1990725"/>
                  <a:gd name="connsiteX52" fmla="*/ 2062873 w 2834981"/>
                  <a:gd name="connsiteY52" fmla="*/ 1019175 h 1990725"/>
                  <a:gd name="connsiteX53" fmla="*/ 2110498 w 2834981"/>
                  <a:gd name="connsiteY53" fmla="*/ 1000125 h 1990725"/>
                  <a:gd name="connsiteX54" fmla="*/ 2139073 w 2834981"/>
                  <a:gd name="connsiteY54" fmla="*/ 942975 h 1990725"/>
                  <a:gd name="connsiteX55" fmla="*/ 2167648 w 2834981"/>
                  <a:gd name="connsiteY55" fmla="*/ 885825 h 1990725"/>
                  <a:gd name="connsiteX56" fmla="*/ 2148598 w 2834981"/>
                  <a:gd name="connsiteY56" fmla="*/ 819150 h 1990725"/>
                  <a:gd name="connsiteX57" fmla="*/ 2196223 w 2834981"/>
                  <a:gd name="connsiteY57" fmla="*/ 762000 h 1990725"/>
                  <a:gd name="connsiteX58" fmla="*/ 2253373 w 2834981"/>
                  <a:gd name="connsiteY58" fmla="*/ 762000 h 1990725"/>
                  <a:gd name="connsiteX59" fmla="*/ 2310523 w 2834981"/>
                  <a:gd name="connsiteY59" fmla="*/ 762000 h 1990725"/>
                  <a:gd name="connsiteX60" fmla="*/ 2358148 w 2834981"/>
                  <a:gd name="connsiteY60" fmla="*/ 809625 h 1990725"/>
                  <a:gd name="connsiteX61" fmla="*/ 2377198 w 2834981"/>
                  <a:gd name="connsiteY61" fmla="*/ 857250 h 1990725"/>
                  <a:gd name="connsiteX62" fmla="*/ 2396248 w 2834981"/>
                  <a:gd name="connsiteY62" fmla="*/ 914400 h 1990725"/>
                  <a:gd name="connsiteX63" fmla="*/ 2415298 w 2834981"/>
                  <a:gd name="connsiteY63" fmla="*/ 971550 h 1990725"/>
                  <a:gd name="connsiteX64" fmla="*/ 2434348 w 2834981"/>
                  <a:gd name="connsiteY64" fmla="*/ 1028700 h 1990725"/>
                  <a:gd name="connsiteX65" fmla="*/ 2424823 w 2834981"/>
                  <a:gd name="connsiteY65" fmla="*/ 1057275 h 1990725"/>
                  <a:gd name="connsiteX66" fmla="*/ 2453398 w 2834981"/>
                  <a:gd name="connsiteY66" fmla="*/ 1114425 h 1990725"/>
                  <a:gd name="connsiteX67" fmla="*/ 2453398 w 2834981"/>
                  <a:gd name="connsiteY67" fmla="*/ 1162050 h 1990725"/>
                  <a:gd name="connsiteX68" fmla="*/ 2453398 w 2834981"/>
                  <a:gd name="connsiteY68" fmla="*/ 1209675 h 1990725"/>
                  <a:gd name="connsiteX69" fmla="*/ 2434348 w 2834981"/>
                  <a:gd name="connsiteY69" fmla="*/ 1238250 h 1990725"/>
                  <a:gd name="connsiteX70" fmla="*/ 2443873 w 2834981"/>
                  <a:gd name="connsiteY70" fmla="*/ 1276350 h 1990725"/>
                  <a:gd name="connsiteX71" fmla="*/ 2453398 w 2834981"/>
                  <a:gd name="connsiteY71" fmla="*/ 1333500 h 1990725"/>
                  <a:gd name="connsiteX72" fmla="*/ 2472448 w 2834981"/>
                  <a:gd name="connsiteY72" fmla="*/ 1390650 h 1990725"/>
                  <a:gd name="connsiteX73" fmla="*/ 2472448 w 2834981"/>
                  <a:gd name="connsiteY73" fmla="*/ 1447800 h 1990725"/>
                  <a:gd name="connsiteX74" fmla="*/ 2491498 w 2834981"/>
                  <a:gd name="connsiteY74" fmla="*/ 1504950 h 1990725"/>
                  <a:gd name="connsiteX75" fmla="*/ 2510548 w 2834981"/>
                  <a:gd name="connsiteY75" fmla="*/ 1562100 h 1990725"/>
                  <a:gd name="connsiteX76" fmla="*/ 2520073 w 2834981"/>
                  <a:gd name="connsiteY76" fmla="*/ 1590675 h 1990725"/>
                  <a:gd name="connsiteX77" fmla="*/ 2520073 w 2834981"/>
                  <a:gd name="connsiteY77" fmla="*/ 1638300 h 1990725"/>
                  <a:gd name="connsiteX78" fmla="*/ 2539123 w 2834981"/>
                  <a:gd name="connsiteY78" fmla="*/ 1685925 h 1990725"/>
                  <a:gd name="connsiteX79" fmla="*/ 2539123 w 2834981"/>
                  <a:gd name="connsiteY79" fmla="*/ 1743075 h 1990725"/>
                  <a:gd name="connsiteX80" fmla="*/ 2548648 w 2834981"/>
                  <a:gd name="connsiteY80" fmla="*/ 1800225 h 1990725"/>
                  <a:gd name="connsiteX81" fmla="*/ 2539123 w 2834981"/>
                  <a:gd name="connsiteY81" fmla="*/ 1838325 h 1990725"/>
                  <a:gd name="connsiteX82" fmla="*/ 2548648 w 2834981"/>
                  <a:gd name="connsiteY82" fmla="*/ 1876425 h 1990725"/>
                  <a:gd name="connsiteX83" fmla="*/ 2567698 w 2834981"/>
                  <a:gd name="connsiteY83" fmla="*/ 1933575 h 1990725"/>
                  <a:gd name="connsiteX84" fmla="*/ 2539123 w 2834981"/>
                  <a:gd name="connsiteY84" fmla="*/ 1962150 h 1990725"/>
                  <a:gd name="connsiteX85" fmla="*/ 2567698 w 2834981"/>
                  <a:gd name="connsiteY85" fmla="*/ 1990725 h 1990725"/>
                  <a:gd name="connsiteX86" fmla="*/ 2615323 w 2834981"/>
                  <a:gd name="connsiteY86" fmla="*/ 1924050 h 1990725"/>
                  <a:gd name="connsiteX87" fmla="*/ 2615323 w 2834981"/>
                  <a:gd name="connsiteY87" fmla="*/ 1857375 h 1990725"/>
                  <a:gd name="connsiteX88" fmla="*/ 2624848 w 2834981"/>
                  <a:gd name="connsiteY88" fmla="*/ 1800225 h 1990725"/>
                  <a:gd name="connsiteX89" fmla="*/ 2624848 w 2834981"/>
                  <a:gd name="connsiteY89" fmla="*/ 1752600 h 1990725"/>
                  <a:gd name="connsiteX90" fmla="*/ 2624848 w 2834981"/>
                  <a:gd name="connsiteY90" fmla="*/ 1685925 h 1990725"/>
                  <a:gd name="connsiteX91" fmla="*/ 2634373 w 2834981"/>
                  <a:gd name="connsiteY91" fmla="*/ 1628775 h 1990725"/>
                  <a:gd name="connsiteX92" fmla="*/ 2643898 w 2834981"/>
                  <a:gd name="connsiteY92" fmla="*/ 1562100 h 1990725"/>
                  <a:gd name="connsiteX93" fmla="*/ 2634373 w 2834981"/>
                  <a:gd name="connsiteY93" fmla="*/ 1504950 h 1990725"/>
                  <a:gd name="connsiteX94" fmla="*/ 2662948 w 2834981"/>
                  <a:gd name="connsiteY94" fmla="*/ 1457325 h 1990725"/>
                  <a:gd name="connsiteX95" fmla="*/ 2634373 w 2834981"/>
                  <a:gd name="connsiteY95" fmla="*/ 1419225 h 1990725"/>
                  <a:gd name="connsiteX96" fmla="*/ 2662948 w 2834981"/>
                  <a:gd name="connsiteY96" fmla="*/ 1352550 h 1990725"/>
                  <a:gd name="connsiteX97" fmla="*/ 2662948 w 2834981"/>
                  <a:gd name="connsiteY97" fmla="*/ 1285875 h 1990725"/>
                  <a:gd name="connsiteX98" fmla="*/ 2643898 w 2834981"/>
                  <a:gd name="connsiteY98" fmla="*/ 1238250 h 1990725"/>
                  <a:gd name="connsiteX99" fmla="*/ 2653423 w 2834981"/>
                  <a:gd name="connsiteY99" fmla="*/ 1181100 h 1990725"/>
                  <a:gd name="connsiteX100" fmla="*/ 2653423 w 2834981"/>
                  <a:gd name="connsiteY100" fmla="*/ 1152525 h 1990725"/>
                  <a:gd name="connsiteX101" fmla="*/ 2662948 w 2834981"/>
                  <a:gd name="connsiteY101" fmla="*/ 1085850 h 1990725"/>
                  <a:gd name="connsiteX102" fmla="*/ 2662948 w 2834981"/>
                  <a:gd name="connsiteY102" fmla="*/ 1047750 h 1990725"/>
                  <a:gd name="connsiteX103" fmla="*/ 2653423 w 2834981"/>
                  <a:gd name="connsiteY103" fmla="*/ 981075 h 1990725"/>
                  <a:gd name="connsiteX104" fmla="*/ 2662948 w 2834981"/>
                  <a:gd name="connsiteY104" fmla="*/ 933450 h 1990725"/>
                  <a:gd name="connsiteX105" fmla="*/ 2681998 w 2834981"/>
                  <a:gd name="connsiteY105" fmla="*/ 866775 h 1990725"/>
                  <a:gd name="connsiteX106" fmla="*/ 2701048 w 2834981"/>
                  <a:gd name="connsiteY106" fmla="*/ 819150 h 1990725"/>
                  <a:gd name="connsiteX107" fmla="*/ 2681998 w 2834981"/>
                  <a:gd name="connsiteY107" fmla="*/ 781050 h 1990725"/>
                  <a:gd name="connsiteX108" fmla="*/ 2701048 w 2834981"/>
                  <a:gd name="connsiteY108" fmla="*/ 733425 h 1990725"/>
                  <a:gd name="connsiteX109" fmla="*/ 2720098 w 2834981"/>
                  <a:gd name="connsiteY109" fmla="*/ 676275 h 1990725"/>
                  <a:gd name="connsiteX110" fmla="*/ 2767723 w 2834981"/>
                  <a:gd name="connsiteY110" fmla="*/ 666750 h 1990725"/>
                  <a:gd name="connsiteX111" fmla="*/ 2748673 w 2834981"/>
                  <a:gd name="connsiteY111" fmla="*/ 600075 h 1990725"/>
                  <a:gd name="connsiteX112" fmla="*/ 2767723 w 2834981"/>
                  <a:gd name="connsiteY112" fmla="*/ 533400 h 1990725"/>
                  <a:gd name="connsiteX113" fmla="*/ 2777248 w 2834981"/>
                  <a:gd name="connsiteY113" fmla="*/ 485775 h 1990725"/>
                  <a:gd name="connsiteX114" fmla="*/ 2777248 w 2834981"/>
                  <a:gd name="connsiteY114" fmla="*/ 428625 h 1990725"/>
                  <a:gd name="connsiteX115" fmla="*/ 2796298 w 2834981"/>
                  <a:gd name="connsiteY115" fmla="*/ 361950 h 1990725"/>
                  <a:gd name="connsiteX116" fmla="*/ 2786773 w 2834981"/>
                  <a:gd name="connsiteY116" fmla="*/ 314325 h 1990725"/>
                  <a:gd name="connsiteX117" fmla="*/ 2786773 w 2834981"/>
                  <a:gd name="connsiteY117" fmla="*/ 247650 h 1990725"/>
                  <a:gd name="connsiteX118" fmla="*/ 2796298 w 2834981"/>
                  <a:gd name="connsiteY118" fmla="*/ 190500 h 1990725"/>
                  <a:gd name="connsiteX119" fmla="*/ 2824873 w 2834981"/>
                  <a:gd name="connsiteY119" fmla="*/ 142875 h 1990725"/>
                  <a:gd name="connsiteX120" fmla="*/ 2805823 w 2834981"/>
                  <a:gd name="connsiteY120" fmla="*/ 95250 h 1990725"/>
                  <a:gd name="connsiteX121" fmla="*/ 2834398 w 2834981"/>
                  <a:gd name="connsiteY121" fmla="*/ 57150 h 1990725"/>
                  <a:gd name="connsiteX122" fmla="*/ 2824873 w 2834981"/>
                  <a:gd name="connsiteY122" fmla="*/ 0 h 1990725"/>
                  <a:gd name="connsiteX0" fmla="*/ 458807 w 2834981"/>
                  <a:gd name="connsiteY0" fmla="*/ 371475 h 1990725"/>
                  <a:gd name="connsiteX1" fmla="*/ 392132 w 2834981"/>
                  <a:gd name="connsiteY1" fmla="*/ 409575 h 1990725"/>
                  <a:gd name="connsiteX2" fmla="*/ 334982 w 2834981"/>
                  <a:gd name="connsiteY2" fmla="*/ 438150 h 1990725"/>
                  <a:gd name="connsiteX3" fmla="*/ 268307 w 2834981"/>
                  <a:gd name="connsiteY3" fmla="*/ 485775 h 1990725"/>
                  <a:gd name="connsiteX4" fmla="*/ 123411 w 2834981"/>
                  <a:gd name="connsiteY4" fmla="*/ 590550 h 1990725"/>
                  <a:gd name="connsiteX5" fmla="*/ 63218 w 2834981"/>
                  <a:gd name="connsiteY5" fmla="*/ 628650 h 1990725"/>
                  <a:gd name="connsiteX6" fmla="*/ 27426 w 2834981"/>
                  <a:gd name="connsiteY6" fmla="*/ 685800 h 1990725"/>
                  <a:gd name="connsiteX7" fmla="*/ 11118 w 2834981"/>
                  <a:gd name="connsiteY7" fmla="*/ 762000 h 1990725"/>
                  <a:gd name="connsiteX8" fmla="*/ 203318 w 2834981"/>
                  <a:gd name="connsiteY8" fmla="*/ 523875 h 1990725"/>
                  <a:gd name="connsiteX9" fmla="*/ 1358023 w 2834981"/>
                  <a:gd name="connsiteY9" fmla="*/ 28575 h 1990725"/>
                  <a:gd name="connsiteX10" fmla="*/ 1424698 w 2834981"/>
                  <a:gd name="connsiteY10" fmla="*/ 9525 h 1990725"/>
                  <a:gd name="connsiteX11" fmla="*/ 1538998 w 2834981"/>
                  <a:gd name="connsiteY11" fmla="*/ 19050 h 1990725"/>
                  <a:gd name="connsiteX12" fmla="*/ 1558048 w 2834981"/>
                  <a:gd name="connsiteY12" fmla="*/ 47625 h 1990725"/>
                  <a:gd name="connsiteX13" fmla="*/ 1567573 w 2834981"/>
                  <a:gd name="connsiteY13" fmla="*/ 95250 h 1990725"/>
                  <a:gd name="connsiteX14" fmla="*/ 1577098 w 2834981"/>
                  <a:gd name="connsiteY14" fmla="*/ 333375 h 1990725"/>
                  <a:gd name="connsiteX15" fmla="*/ 1605673 w 2834981"/>
                  <a:gd name="connsiteY15" fmla="*/ 495300 h 1990725"/>
                  <a:gd name="connsiteX16" fmla="*/ 1615198 w 2834981"/>
                  <a:gd name="connsiteY16" fmla="*/ 523875 h 1990725"/>
                  <a:gd name="connsiteX17" fmla="*/ 1634248 w 2834981"/>
                  <a:gd name="connsiteY17" fmla="*/ 600075 h 1990725"/>
                  <a:gd name="connsiteX18" fmla="*/ 1624723 w 2834981"/>
                  <a:gd name="connsiteY18" fmla="*/ 647700 h 1990725"/>
                  <a:gd name="connsiteX19" fmla="*/ 1634248 w 2834981"/>
                  <a:gd name="connsiteY19" fmla="*/ 666750 h 1990725"/>
                  <a:gd name="connsiteX20" fmla="*/ 1662823 w 2834981"/>
                  <a:gd name="connsiteY20" fmla="*/ 695325 h 1990725"/>
                  <a:gd name="connsiteX21" fmla="*/ 1681875 w 2834981"/>
                  <a:gd name="connsiteY21" fmla="*/ 762000 h 1990725"/>
                  <a:gd name="connsiteX22" fmla="*/ 1681873 w 2834981"/>
                  <a:gd name="connsiteY22" fmla="*/ 819150 h 1990725"/>
                  <a:gd name="connsiteX23" fmla="*/ 1691398 w 2834981"/>
                  <a:gd name="connsiteY23" fmla="*/ 876300 h 1990725"/>
                  <a:gd name="connsiteX24" fmla="*/ 1700923 w 2834981"/>
                  <a:gd name="connsiteY24" fmla="*/ 904875 h 1990725"/>
                  <a:gd name="connsiteX25" fmla="*/ 1691398 w 2834981"/>
                  <a:gd name="connsiteY25" fmla="*/ 952500 h 1990725"/>
                  <a:gd name="connsiteX26" fmla="*/ 1710448 w 2834981"/>
                  <a:gd name="connsiteY26" fmla="*/ 1000125 h 1990725"/>
                  <a:gd name="connsiteX27" fmla="*/ 1710448 w 2834981"/>
                  <a:gd name="connsiteY27" fmla="*/ 1028700 h 1990725"/>
                  <a:gd name="connsiteX28" fmla="*/ 1719973 w 2834981"/>
                  <a:gd name="connsiteY28" fmla="*/ 1076325 h 1990725"/>
                  <a:gd name="connsiteX29" fmla="*/ 1719973 w 2834981"/>
                  <a:gd name="connsiteY29" fmla="*/ 1123950 h 1990725"/>
                  <a:gd name="connsiteX30" fmla="*/ 1729498 w 2834981"/>
                  <a:gd name="connsiteY30" fmla="*/ 1162050 h 1990725"/>
                  <a:gd name="connsiteX31" fmla="*/ 1719973 w 2834981"/>
                  <a:gd name="connsiteY31" fmla="*/ 1181100 h 1990725"/>
                  <a:gd name="connsiteX32" fmla="*/ 1739023 w 2834981"/>
                  <a:gd name="connsiteY32" fmla="*/ 1219200 h 1990725"/>
                  <a:gd name="connsiteX33" fmla="*/ 1739023 w 2834981"/>
                  <a:gd name="connsiteY33" fmla="*/ 1266825 h 1990725"/>
                  <a:gd name="connsiteX34" fmla="*/ 1758073 w 2834981"/>
                  <a:gd name="connsiteY34" fmla="*/ 1314450 h 1990725"/>
                  <a:gd name="connsiteX35" fmla="*/ 1758073 w 2834981"/>
                  <a:gd name="connsiteY35" fmla="*/ 1362075 h 1990725"/>
                  <a:gd name="connsiteX36" fmla="*/ 1796173 w 2834981"/>
                  <a:gd name="connsiteY36" fmla="*/ 1400175 h 1990725"/>
                  <a:gd name="connsiteX37" fmla="*/ 1824748 w 2834981"/>
                  <a:gd name="connsiteY37" fmla="*/ 1362075 h 1990725"/>
                  <a:gd name="connsiteX38" fmla="*/ 1834273 w 2834981"/>
                  <a:gd name="connsiteY38" fmla="*/ 1314450 h 1990725"/>
                  <a:gd name="connsiteX39" fmla="*/ 1853323 w 2834981"/>
                  <a:gd name="connsiteY39" fmla="*/ 1257300 h 1990725"/>
                  <a:gd name="connsiteX40" fmla="*/ 1853323 w 2834981"/>
                  <a:gd name="connsiteY40" fmla="*/ 1219200 h 1990725"/>
                  <a:gd name="connsiteX41" fmla="*/ 1872373 w 2834981"/>
                  <a:gd name="connsiteY41" fmla="*/ 1152525 h 1990725"/>
                  <a:gd name="connsiteX42" fmla="*/ 1862848 w 2834981"/>
                  <a:gd name="connsiteY42" fmla="*/ 1085850 h 1990725"/>
                  <a:gd name="connsiteX43" fmla="*/ 1872373 w 2834981"/>
                  <a:gd name="connsiteY43" fmla="*/ 1057275 h 1990725"/>
                  <a:gd name="connsiteX44" fmla="*/ 1891423 w 2834981"/>
                  <a:gd name="connsiteY44" fmla="*/ 990600 h 1990725"/>
                  <a:gd name="connsiteX45" fmla="*/ 1900948 w 2834981"/>
                  <a:gd name="connsiteY45" fmla="*/ 942975 h 1990725"/>
                  <a:gd name="connsiteX46" fmla="*/ 1910473 w 2834981"/>
                  <a:gd name="connsiteY46" fmla="*/ 895350 h 1990725"/>
                  <a:gd name="connsiteX47" fmla="*/ 1929523 w 2834981"/>
                  <a:gd name="connsiteY47" fmla="*/ 847725 h 1990725"/>
                  <a:gd name="connsiteX48" fmla="*/ 1977148 w 2834981"/>
                  <a:gd name="connsiteY48" fmla="*/ 904875 h 1990725"/>
                  <a:gd name="connsiteX49" fmla="*/ 1977148 w 2834981"/>
                  <a:gd name="connsiteY49" fmla="*/ 952500 h 1990725"/>
                  <a:gd name="connsiteX50" fmla="*/ 1996198 w 2834981"/>
                  <a:gd name="connsiteY50" fmla="*/ 1009650 h 1990725"/>
                  <a:gd name="connsiteX51" fmla="*/ 2100973 w 2834981"/>
                  <a:gd name="connsiteY51" fmla="*/ 1047750 h 1990725"/>
                  <a:gd name="connsiteX52" fmla="*/ 2062873 w 2834981"/>
                  <a:gd name="connsiteY52" fmla="*/ 1019175 h 1990725"/>
                  <a:gd name="connsiteX53" fmla="*/ 2110498 w 2834981"/>
                  <a:gd name="connsiteY53" fmla="*/ 1000125 h 1990725"/>
                  <a:gd name="connsiteX54" fmla="*/ 2139073 w 2834981"/>
                  <a:gd name="connsiteY54" fmla="*/ 942975 h 1990725"/>
                  <a:gd name="connsiteX55" fmla="*/ 2167648 w 2834981"/>
                  <a:gd name="connsiteY55" fmla="*/ 885825 h 1990725"/>
                  <a:gd name="connsiteX56" fmla="*/ 2148598 w 2834981"/>
                  <a:gd name="connsiteY56" fmla="*/ 819150 h 1990725"/>
                  <a:gd name="connsiteX57" fmla="*/ 2196223 w 2834981"/>
                  <a:gd name="connsiteY57" fmla="*/ 762000 h 1990725"/>
                  <a:gd name="connsiteX58" fmla="*/ 2253373 w 2834981"/>
                  <a:gd name="connsiteY58" fmla="*/ 762000 h 1990725"/>
                  <a:gd name="connsiteX59" fmla="*/ 2310523 w 2834981"/>
                  <a:gd name="connsiteY59" fmla="*/ 762000 h 1990725"/>
                  <a:gd name="connsiteX60" fmla="*/ 2358148 w 2834981"/>
                  <a:gd name="connsiteY60" fmla="*/ 809625 h 1990725"/>
                  <a:gd name="connsiteX61" fmla="*/ 2377198 w 2834981"/>
                  <a:gd name="connsiteY61" fmla="*/ 857250 h 1990725"/>
                  <a:gd name="connsiteX62" fmla="*/ 2396248 w 2834981"/>
                  <a:gd name="connsiteY62" fmla="*/ 914400 h 1990725"/>
                  <a:gd name="connsiteX63" fmla="*/ 2415298 w 2834981"/>
                  <a:gd name="connsiteY63" fmla="*/ 971550 h 1990725"/>
                  <a:gd name="connsiteX64" fmla="*/ 2434348 w 2834981"/>
                  <a:gd name="connsiteY64" fmla="*/ 1028700 h 1990725"/>
                  <a:gd name="connsiteX65" fmla="*/ 2424823 w 2834981"/>
                  <a:gd name="connsiteY65" fmla="*/ 1057275 h 1990725"/>
                  <a:gd name="connsiteX66" fmla="*/ 2453398 w 2834981"/>
                  <a:gd name="connsiteY66" fmla="*/ 1114425 h 1990725"/>
                  <a:gd name="connsiteX67" fmla="*/ 2453398 w 2834981"/>
                  <a:gd name="connsiteY67" fmla="*/ 1162050 h 1990725"/>
                  <a:gd name="connsiteX68" fmla="*/ 2453398 w 2834981"/>
                  <a:gd name="connsiteY68" fmla="*/ 1209675 h 1990725"/>
                  <a:gd name="connsiteX69" fmla="*/ 2434348 w 2834981"/>
                  <a:gd name="connsiteY69" fmla="*/ 1238250 h 1990725"/>
                  <a:gd name="connsiteX70" fmla="*/ 2443873 w 2834981"/>
                  <a:gd name="connsiteY70" fmla="*/ 1276350 h 1990725"/>
                  <a:gd name="connsiteX71" fmla="*/ 2453398 w 2834981"/>
                  <a:gd name="connsiteY71" fmla="*/ 1333500 h 1990725"/>
                  <a:gd name="connsiteX72" fmla="*/ 2472448 w 2834981"/>
                  <a:gd name="connsiteY72" fmla="*/ 1390650 h 1990725"/>
                  <a:gd name="connsiteX73" fmla="*/ 2472448 w 2834981"/>
                  <a:gd name="connsiteY73" fmla="*/ 1447800 h 1990725"/>
                  <a:gd name="connsiteX74" fmla="*/ 2491498 w 2834981"/>
                  <a:gd name="connsiteY74" fmla="*/ 1504950 h 1990725"/>
                  <a:gd name="connsiteX75" fmla="*/ 2510548 w 2834981"/>
                  <a:gd name="connsiteY75" fmla="*/ 1562100 h 1990725"/>
                  <a:gd name="connsiteX76" fmla="*/ 2520073 w 2834981"/>
                  <a:gd name="connsiteY76" fmla="*/ 1590675 h 1990725"/>
                  <a:gd name="connsiteX77" fmla="*/ 2520073 w 2834981"/>
                  <a:gd name="connsiteY77" fmla="*/ 1638300 h 1990725"/>
                  <a:gd name="connsiteX78" fmla="*/ 2539123 w 2834981"/>
                  <a:gd name="connsiteY78" fmla="*/ 1685925 h 1990725"/>
                  <a:gd name="connsiteX79" fmla="*/ 2539123 w 2834981"/>
                  <a:gd name="connsiteY79" fmla="*/ 1743075 h 1990725"/>
                  <a:gd name="connsiteX80" fmla="*/ 2548648 w 2834981"/>
                  <a:gd name="connsiteY80" fmla="*/ 1800225 h 1990725"/>
                  <a:gd name="connsiteX81" fmla="*/ 2539123 w 2834981"/>
                  <a:gd name="connsiteY81" fmla="*/ 1838325 h 1990725"/>
                  <a:gd name="connsiteX82" fmla="*/ 2548648 w 2834981"/>
                  <a:gd name="connsiteY82" fmla="*/ 1876425 h 1990725"/>
                  <a:gd name="connsiteX83" fmla="*/ 2567698 w 2834981"/>
                  <a:gd name="connsiteY83" fmla="*/ 1933575 h 1990725"/>
                  <a:gd name="connsiteX84" fmla="*/ 2539123 w 2834981"/>
                  <a:gd name="connsiteY84" fmla="*/ 1962150 h 1990725"/>
                  <a:gd name="connsiteX85" fmla="*/ 2567698 w 2834981"/>
                  <a:gd name="connsiteY85" fmla="*/ 1990725 h 1990725"/>
                  <a:gd name="connsiteX86" fmla="*/ 2615323 w 2834981"/>
                  <a:gd name="connsiteY86" fmla="*/ 1924050 h 1990725"/>
                  <a:gd name="connsiteX87" fmla="*/ 2615323 w 2834981"/>
                  <a:gd name="connsiteY87" fmla="*/ 1857375 h 1990725"/>
                  <a:gd name="connsiteX88" fmla="*/ 2624848 w 2834981"/>
                  <a:gd name="connsiteY88" fmla="*/ 1800225 h 1990725"/>
                  <a:gd name="connsiteX89" fmla="*/ 2624848 w 2834981"/>
                  <a:gd name="connsiteY89" fmla="*/ 1752600 h 1990725"/>
                  <a:gd name="connsiteX90" fmla="*/ 2624848 w 2834981"/>
                  <a:gd name="connsiteY90" fmla="*/ 1685925 h 1990725"/>
                  <a:gd name="connsiteX91" fmla="*/ 2634373 w 2834981"/>
                  <a:gd name="connsiteY91" fmla="*/ 1628775 h 1990725"/>
                  <a:gd name="connsiteX92" fmla="*/ 2643898 w 2834981"/>
                  <a:gd name="connsiteY92" fmla="*/ 1562100 h 1990725"/>
                  <a:gd name="connsiteX93" fmla="*/ 2634373 w 2834981"/>
                  <a:gd name="connsiteY93" fmla="*/ 1504950 h 1990725"/>
                  <a:gd name="connsiteX94" fmla="*/ 2662948 w 2834981"/>
                  <a:gd name="connsiteY94" fmla="*/ 1457325 h 1990725"/>
                  <a:gd name="connsiteX95" fmla="*/ 2634373 w 2834981"/>
                  <a:gd name="connsiteY95" fmla="*/ 1419225 h 1990725"/>
                  <a:gd name="connsiteX96" fmla="*/ 2662948 w 2834981"/>
                  <a:gd name="connsiteY96" fmla="*/ 1352550 h 1990725"/>
                  <a:gd name="connsiteX97" fmla="*/ 2662948 w 2834981"/>
                  <a:gd name="connsiteY97" fmla="*/ 1285875 h 1990725"/>
                  <a:gd name="connsiteX98" fmla="*/ 2643898 w 2834981"/>
                  <a:gd name="connsiteY98" fmla="*/ 1238250 h 1990725"/>
                  <a:gd name="connsiteX99" fmla="*/ 2653423 w 2834981"/>
                  <a:gd name="connsiteY99" fmla="*/ 1181100 h 1990725"/>
                  <a:gd name="connsiteX100" fmla="*/ 2653423 w 2834981"/>
                  <a:gd name="connsiteY100" fmla="*/ 1152525 h 1990725"/>
                  <a:gd name="connsiteX101" fmla="*/ 2662948 w 2834981"/>
                  <a:gd name="connsiteY101" fmla="*/ 1085850 h 1990725"/>
                  <a:gd name="connsiteX102" fmla="*/ 2662948 w 2834981"/>
                  <a:gd name="connsiteY102" fmla="*/ 1047750 h 1990725"/>
                  <a:gd name="connsiteX103" fmla="*/ 2653423 w 2834981"/>
                  <a:gd name="connsiteY103" fmla="*/ 981075 h 1990725"/>
                  <a:gd name="connsiteX104" fmla="*/ 2662948 w 2834981"/>
                  <a:gd name="connsiteY104" fmla="*/ 933450 h 1990725"/>
                  <a:gd name="connsiteX105" fmla="*/ 2681998 w 2834981"/>
                  <a:gd name="connsiteY105" fmla="*/ 866775 h 1990725"/>
                  <a:gd name="connsiteX106" fmla="*/ 2701048 w 2834981"/>
                  <a:gd name="connsiteY106" fmla="*/ 819150 h 1990725"/>
                  <a:gd name="connsiteX107" fmla="*/ 2681998 w 2834981"/>
                  <a:gd name="connsiteY107" fmla="*/ 781050 h 1990725"/>
                  <a:gd name="connsiteX108" fmla="*/ 2701048 w 2834981"/>
                  <a:gd name="connsiteY108" fmla="*/ 733425 h 1990725"/>
                  <a:gd name="connsiteX109" fmla="*/ 2720098 w 2834981"/>
                  <a:gd name="connsiteY109" fmla="*/ 676275 h 1990725"/>
                  <a:gd name="connsiteX110" fmla="*/ 2767723 w 2834981"/>
                  <a:gd name="connsiteY110" fmla="*/ 666750 h 1990725"/>
                  <a:gd name="connsiteX111" fmla="*/ 2748673 w 2834981"/>
                  <a:gd name="connsiteY111" fmla="*/ 600075 h 1990725"/>
                  <a:gd name="connsiteX112" fmla="*/ 2767723 w 2834981"/>
                  <a:gd name="connsiteY112" fmla="*/ 533400 h 1990725"/>
                  <a:gd name="connsiteX113" fmla="*/ 2777248 w 2834981"/>
                  <a:gd name="connsiteY113" fmla="*/ 485775 h 1990725"/>
                  <a:gd name="connsiteX114" fmla="*/ 2777248 w 2834981"/>
                  <a:gd name="connsiteY114" fmla="*/ 428625 h 1990725"/>
                  <a:gd name="connsiteX115" fmla="*/ 2796298 w 2834981"/>
                  <a:gd name="connsiteY115" fmla="*/ 361950 h 1990725"/>
                  <a:gd name="connsiteX116" fmla="*/ 2786773 w 2834981"/>
                  <a:gd name="connsiteY116" fmla="*/ 314325 h 1990725"/>
                  <a:gd name="connsiteX117" fmla="*/ 2786773 w 2834981"/>
                  <a:gd name="connsiteY117" fmla="*/ 247650 h 1990725"/>
                  <a:gd name="connsiteX118" fmla="*/ 2796298 w 2834981"/>
                  <a:gd name="connsiteY118" fmla="*/ 190500 h 1990725"/>
                  <a:gd name="connsiteX119" fmla="*/ 2824873 w 2834981"/>
                  <a:gd name="connsiteY119" fmla="*/ 142875 h 1990725"/>
                  <a:gd name="connsiteX120" fmla="*/ 2805823 w 2834981"/>
                  <a:gd name="connsiteY120" fmla="*/ 95250 h 1990725"/>
                  <a:gd name="connsiteX121" fmla="*/ 2834398 w 2834981"/>
                  <a:gd name="connsiteY121" fmla="*/ 57150 h 1990725"/>
                  <a:gd name="connsiteX122" fmla="*/ 2824873 w 2834981"/>
                  <a:gd name="connsiteY122" fmla="*/ 0 h 1990725"/>
                  <a:gd name="connsiteX0" fmla="*/ 458807 w 2834981"/>
                  <a:gd name="connsiteY0" fmla="*/ 371475 h 1990725"/>
                  <a:gd name="connsiteX1" fmla="*/ 392132 w 2834981"/>
                  <a:gd name="connsiteY1" fmla="*/ 409575 h 1990725"/>
                  <a:gd name="connsiteX2" fmla="*/ 334982 w 2834981"/>
                  <a:gd name="connsiteY2" fmla="*/ 438150 h 1990725"/>
                  <a:gd name="connsiteX3" fmla="*/ 268307 w 2834981"/>
                  <a:gd name="connsiteY3" fmla="*/ 485775 h 1990725"/>
                  <a:gd name="connsiteX4" fmla="*/ 123411 w 2834981"/>
                  <a:gd name="connsiteY4" fmla="*/ 590550 h 1990725"/>
                  <a:gd name="connsiteX5" fmla="*/ 63218 w 2834981"/>
                  <a:gd name="connsiteY5" fmla="*/ 628650 h 1990725"/>
                  <a:gd name="connsiteX6" fmla="*/ 27426 w 2834981"/>
                  <a:gd name="connsiteY6" fmla="*/ 685800 h 1990725"/>
                  <a:gd name="connsiteX7" fmla="*/ 11118 w 2834981"/>
                  <a:gd name="connsiteY7" fmla="*/ 762000 h 1990725"/>
                  <a:gd name="connsiteX8" fmla="*/ 203318 w 2834981"/>
                  <a:gd name="connsiteY8" fmla="*/ 523875 h 1990725"/>
                  <a:gd name="connsiteX9" fmla="*/ 1358023 w 2834981"/>
                  <a:gd name="connsiteY9" fmla="*/ 28575 h 1990725"/>
                  <a:gd name="connsiteX10" fmla="*/ 1424698 w 2834981"/>
                  <a:gd name="connsiteY10" fmla="*/ 9525 h 1990725"/>
                  <a:gd name="connsiteX11" fmla="*/ 1538998 w 2834981"/>
                  <a:gd name="connsiteY11" fmla="*/ 19050 h 1990725"/>
                  <a:gd name="connsiteX12" fmla="*/ 1558048 w 2834981"/>
                  <a:gd name="connsiteY12" fmla="*/ 47625 h 1990725"/>
                  <a:gd name="connsiteX13" fmla="*/ 1567573 w 2834981"/>
                  <a:gd name="connsiteY13" fmla="*/ 95250 h 1990725"/>
                  <a:gd name="connsiteX14" fmla="*/ 1577098 w 2834981"/>
                  <a:gd name="connsiteY14" fmla="*/ 333375 h 1990725"/>
                  <a:gd name="connsiteX15" fmla="*/ 1605673 w 2834981"/>
                  <a:gd name="connsiteY15" fmla="*/ 495300 h 1990725"/>
                  <a:gd name="connsiteX16" fmla="*/ 1615198 w 2834981"/>
                  <a:gd name="connsiteY16" fmla="*/ 523875 h 1990725"/>
                  <a:gd name="connsiteX17" fmla="*/ 1634248 w 2834981"/>
                  <a:gd name="connsiteY17" fmla="*/ 600075 h 1990725"/>
                  <a:gd name="connsiteX18" fmla="*/ 1624723 w 2834981"/>
                  <a:gd name="connsiteY18" fmla="*/ 647700 h 1990725"/>
                  <a:gd name="connsiteX19" fmla="*/ 1634248 w 2834981"/>
                  <a:gd name="connsiteY19" fmla="*/ 666750 h 1990725"/>
                  <a:gd name="connsiteX20" fmla="*/ 1662823 w 2834981"/>
                  <a:gd name="connsiteY20" fmla="*/ 695325 h 1990725"/>
                  <a:gd name="connsiteX21" fmla="*/ 1681875 w 2834981"/>
                  <a:gd name="connsiteY21" fmla="*/ 762000 h 1990725"/>
                  <a:gd name="connsiteX22" fmla="*/ 1681873 w 2834981"/>
                  <a:gd name="connsiteY22" fmla="*/ 819150 h 1990725"/>
                  <a:gd name="connsiteX23" fmla="*/ 1691398 w 2834981"/>
                  <a:gd name="connsiteY23" fmla="*/ 876300 h 1990725"/>
                  <a:gd name="connsiteX24" fmla="*/ 1700923 w 2834981"/>
                  <a:gd name="connsiteY24" fmla="*/ 904875 h 1990725"/>
                  <a:gd name="connsiteX25" fmla="*/ 1691398 w 2834981"/>
                  <a:gd name="connsiteY25" fmla="*/ 952500 h 1990725"/>
                  <a:gd name="connsiteX26" fmla="*/ 1710448 w 2834981"/>
                  <a:gd name="connsiteY26" fmla="*/ 1000125 h 1990725"/>
                  <a:gd name="connsiteX27" fmla="*/ 1710448 w 2834981"/>
                  <a:gd name="connsiteY27" fmla="*/ 1028700 h 1990725"/>
                  <a:gd name="connsiteX28" fmla="*/ 1719973 w 2834981"/>
                  <a:gd name="connsiteY28" fmla="*/ 1076325 h 1990725"/>
                  <a:gd name="connsiteX29" fmla="*/ 1719973 w 2834981"/>
                  <a:gd name="connsiteY29" fmla="*/ 1123950 h 1990725"/>
                  <a:gd name="connsiteX30" fmla="*/ 1729498 w 2834981"/>
                  <a:gd name="connsiteY30" fmla="*/ 1162050 h 1990725"/>
                  <a:gd name="connsiteX31" fmla="*/ 1719973 w 2834981"/>
                  <a:gd name="connsiteY31" fmla="*/ 1181100 h 1990725"/>
                  <a:gd name="connsiteX32" fmla="*/ 1739023 w 2834981"/>
                  <a:gd name="connsiteY32" fmla="*/ 1219200 h 1990725"/>
                  <a:gd name="connsiteX33" fmla="*/ 1739023 w 2834981"/>
                  <a:gd name="connsiteY33" fmla="*/ 1266825 h 1990725"/>
                  <a:gd name="connsiteX34" fmla="*/ 1758073 w 2834981"/>
                  <a:gd name="connsiteY34" fmla="*/ 1314450 h 1990725"/>
                  <a:gd name="connsiteX35" fmla="*/ 1758073 w 2834981"/>
                  <a:gd name="connsiteY35" fmla="*/ 1362075 h 1990725"/>
                  <a:gd name="connsiteX36" fmla="*/ 1796173 w 2834981"/>
                  <a:gd name="connsiteY36" fmla="*/ 1400175 h 1990725"/>
                  <a:gd name="connsiteX37" fmla="*/ 1824748 w 2834981"/>
                  <a:gd name="connsiteY37" fmla="*/ 1362075 h 1990725"/>
                  <a:gd name="connsiteX38" fmla="*/ 1834273 w 2834981"/>
                  <a:gd name="connsiteY38" fmla="*/ 1314450 h 1990725"/>
                  <a:gd name="connsiteX39" fmla="*/ 1853323 w 2834981"/>
                  <a:gd name="connsiteY39" fmla="*/ 1257300 h 1990725"/>
                  <a:gd name="connsiteX40" fmla="*/ 1853323 w 2834981"/>
                  <a:gd name="connsiteY40" fmla="*/ 1219200 h 1990725"/>
                  <a:gd name="connsiteX41" fmla="*/ 1872373 w 2834981"/>
                  <a:gd name="connsiteY41" fmla="*/ 1152525 h 1990725"/>
                  <a:gd name="connsiteX42" fmla="*/ 1862848 w 2834981"/>
                  <a:gd name="connsiteY42" fmla="*/ 1085850 h 1990725"/>
                  <a:gd name="connsiteX43" fmla="*/ 1872373 w 2834981"/>
                  <a:gd name="connsiteY43" fmla="*/ 1057275 h 1990725"/>
                  <a:gd name="connsiteX44" fmla="*/ 1891423 w 2834981"/>
                  <a:gd name="connsiteY44" fmla="*/ 990600 h 1990725"/>
                  <a:gd name="connsiteX45" fmla="*/ 1900948 w 2834981"/>
                  <a:gd name="connsiteY45" fmla="*/ 942975 h 1990725"/>
                  <a:gd name="connsiteX46" fmla="*/ 1910473 w 2834981"/>
                  <a:gd name="connsiteY46" fmla="*/ 895350 h 1990725"/>
                  <a:gd name="connsiteX47" fmla="*/ 1929523 w 2834981"/>
                  <a:gd name="connsiteY47" fmla="*/ 847725 h 1990725"/>
                  <a:gd name="connsiteX48" fmla="*/ 1977148 w 2834981"/>
                  <a:gd name="connsiteY48" fmla="*/ 904875 h 1990725"/>
                  <a:gd name="connsiteX49" fmla="*/ 1977148 w 2834981"/>
                  <a:gd name="connsiteY49" fmla="*/ 952500 h 1990725"/>
                  <a:gd name="connsiteX50" fmla="*/ 1996198 w 2834981"/>
                  <a:gd name="connsiteY50" fmla="*/ 1009650 h 1990725"/>
                  <a:gd name="connsiteX51" fmla="*/ 2100973 w 2834981"/>
                  <a:gd name="connsiteY51" fmla="*/ 1047750 h 1990725"/>
                  <a:gd name="connsiteX52" fmla="*/ 2062873 w 2834981"/>
                  <a:gd name="connsiteY52" fmla="*/ 1019175 h 1990725"/>
                  <a:gd name="connsiteX53" fmla="*/ 2110498 w 2834981"/>
                  <a:gd name="connsiteY53" fmla="*/ 1000125 h 1990725"/>
                  <a:gd name="connsiteX54" fmla="*/ 2139073 w 2834981"/>
                  <a:gd name="connsiteY54" fmla="*/ 942975 h 1990725"/>
                  <a:gd name="connsiteX55" fmla="*/ 2167648 w 2834981"/>
                  <a:gd name="connsiteY55" fmla="*/ 885825 h 1990725"/>
                  <a:gd name="connsiteX56" fmla="*/ 2148598 w 2834981"/>
                  <a:gd name="connsiteY56" fmla="*/ 819150 h 1990725"/>
                  <a:gd name="connsiteX57" fmla="*/ 2196223 w 2834981"/>
                  <a:gd name="connsiteY57" fmla="*/ 762000 h 1990725"/>
                  <a:gd name="connsiteX58" fmla="*/ 2253373 w 2834981"/>
                  <a:gd name="connsiteY58" fmla="*/ 762000 h 1990725"/>
                  <a:gd name="connsiteX59" fmla="*/ 2310523 w 2834981"/>
                  <a:gd name="connsiteY59" fmla="*/ 762000 h 1990725"/>
                  <a:gd name="connsiteX60" fmla="*/ 2358148 w 2834981"/>
                  <a:gd name="connsiteY60" fmla="*/ 809625 h 1990725"/>
                  <a:gd name="connsiteX61" fmla="*/ 2377198 w 2834981"/>
                  <a:gd name="connsiteY61" fmla="*/ 857250 h 1990725"/>
                  <a:gd name="connsiteX62" fmla="*/ 2396248 w 2834981"/>
                  <a:gd name="connsiteY62" fmla="*/ 914400 h 1990725"/>
                  <a:gd name="connsiteX63" fmla="*/ 2415298 w 2834981"/>
                  <a:gd name="connsiteY63" fmla="*/ 971550 h 1990725"/>
                  <a:gd name="connsiteX64" fmla="*/ 2434348 w 2834981"/>
                  <a:gd name="connsiteY64" fmla="*/ 1028700 h 1990725"/>
                  <a:gd name="connsiteX65" fmla="*/ 2424823 w 2834981"/>
                  <a:gd name="connsiteY65" fmla="*/ 1057275 h 1990725"/>
                  <a:gd name="connsiteX66" fmla="*/ 2453398 w 2834981"/>
                  <a:gd name="connsiteY66" fmla="*/ 1114425 h 1990725"/>
                  <a:gd name="connsiteX67" fmla="*/ 2453398 w 2834981"/>
                  <a:gd name="connsiteY67" fmla="*/ 1162050 h 1990725"/>
                  <a:gd name="connsiteX68" fmla="*/ 2453398 w 2834981"/>
                  <a:gd name="connsiteY68" fmla="*/ 1209675 h 1990725"/>
                  <a:gd name="connsiteX69" fmla="*/ 2434348 w 2834981"/>
                  <a:gd name="connsiteY69" fmla="*/ 1238250 h 1990725"/>
                  <a:gd name="connsiteX70" fmla="*/ 2443873 w 2834981"/>
                  <a:gd name="connsiteY70" fmla="*/ 1276350 h 1990725"/>
                  <a:gd name="connsiteX71" fmla="*/ 2453398 w 2834981"/>
                  <a:gd name="connsiteY71" fmla="*/ 1333500 h 1990725"/>
                  <a:gd name="connsiteX72" fmla="*/ 2472448 w 2834981"/>
                  <a:gd name="connsiteY72" fmla="*/ 1390650 h 1990725"/>
                  <a:gd name="connsiteX73" fmla="*/ 2472448 w 2834981"/>
                  <a:gd name="connsiteY73" fmla="*/ 1447800 h 1990725"/>
                  <a:gd name="connsiteX74" fmla="*/ 2491498 w 2834981"/>
                  <a:gd name="connsiteY74" fmla="*/ 1504950 h 1990725"/>
                  <a:gd name="connsiteX75" fmla="*/ 2510548 w 2834981"/>
                  <a:gd name="connsiteY75" fmla="*/ 1562100 h 1990725"/>
                  <a:gd name="connsiteX76" fmla="*/ 2520073 w 2834981"/>
                  <a:gd name="connsiteY76" fmla="*/ 1590675 h 1990725"/>
                  <a:gd name="connsiteX77" fmla="*/ 2520073 w 2834981"/>
                  <a:gd name="connsiteY77" fmla="*/ 1638300 h 1990725"/>
                  <a:gd name="connsiteX78" fmla="*/ 2539123 w 2834981"/>
                  <a:gd name="connsiteY78" fmla="*/ 1685925 h 1990725"/>
                  <a:gd name="connsiteX79" fmla="*/ 2539123 w 2834981"/>
                  <a:gd name="connsiteY79" fmla="*/ 1743075 h 1990725"/>
                  <a:gd name="connsiteX80" fmla="*/ 2548648 w 2834981"/>
                  <a:gd name="connsiteY80" fmla="*/ 1800225 h 1990725"/>
                  <a:gd name="connsiteX81" fmla="*/ 2539123 w 2834981"/>
                  <a:gd name="connsiteY81" fmla="*/ 1838325 h 1990725"/>
                  <a:gd name="connsiteX82" fmla="*/ 2548648 w 2834981"/>
                  <a:gd name="connsiteY82" fmla="*/ 1876425 h 1990725"/>
                  <a:gd name="connsiteX83" fmla="*/ 2567698 w 2834981"/>
                  <a:gd name="connsiteY83" fmla="*/ 1933575 h 1990725"/>
                  <a:gd name="connsiteX84" fmla="*/ 2539123 w 2834981"/>
                  <a:gd name="connsiteY84" fmla="*/ 1962150 h 1990725"/>
                  <a:gd name="connsiteX85" fmla="*/ 2567698 w 2834981"/>
                  <a:gd name="connsiteY85" fmla="*/ 1990725 h 1990725"/>
                  <a:gd name="connsiteX86" fmla="*/ 2615323 w 2834981"/>
                  <a:gd name="connsiteY86" fmla="*/ 1924050 h 1990725"/>
                  <a:gd name="connsiteX87" fmla="*/ 2615323 w 2834981"/>
                  <a:gd name="connsiteY87" fmla="*/ 1857375 h 1990725"/>
                  <a:gd name="connsiteX88" fmla="*/ 2624848 w 2834981"/>
                  <a:gd name="connsiteY88" fmla="*/ 1800225 h 1990725"/>
                  <a:gd name="connsiteX89" fmla="*/ 2624848 w 2834981"/>
                  <a:gd name="connsiteY89" fmla="*/ 1752600 h 1990725"/>
                  <a:gd name="connsiteX90" fmla="*/ 2624848 w 2834981"/>
                  <a:gd name="connsiteY90" fmla="*/ 1685925 h 1990725"/>
                  <a:gd name="connsiteX91" fmla="*/ 2634373 w 2834981"/>
                  <a:gd name="connsiteY91" fmla="*/ 1628775 h 1990725"/>
                  <a:gd name="connsiteX92" fmla="*/ 2643898 w 2834981"/>
                  <a:gd name="connsiteY92" fmla="*/ 1562100 h 1990725"/>
                  <a:gd name="connsiteX93" fmla="*/ 2634373 w 2834981"/>
                  <a:gd name="connsiteY93" fmla="*/ 1504950 h 1990725"/>
                  <a:gd name="connsiteX94" fmla="*/ 2662948 w 2834981"/>
                  <a:gd name="connsiteY94" fmla="*/ 1457325 h 1990725"/>
                  <a:gd name="connsiteX95" fmla="*/ 2634373 w 2834981"/>
                  <a:gd name="connsiteY95" fmla="*/ 1419225 h 1990725"/>
                  <a:gd name="connsiteX96" fmla="*/ 2662948 w 2834981"/>
                  <a:gd name="connsiteY96" fmla="*/ 1352550 h 1990725"/>
                  <a:gd name="connsiteX97" fmla="*/ 2662948 w 2834981"/>
                  <a:gd name="connsiteY97" fmla="*/ 1285875 h 1990725"/>
                  <a:gd name="connsiteX98" fmla="*/ 2643898 w 2834981"/>
                  <a:gd name="connsiteY98" fmla="*/ 1238250 h 1990725"/>
                  <a:gd name="connsiteX99" fmla="*/ 2653423 w 2834981"/>
                  <a:gd name="connsiteY99" fmla="*/ 1181100 h 1990725"/>
                  <a:gd name="connsiteX100" fmla="*/ 2653423 w 2834981"/>
                  <a:gd name="connsiteY100" fmla="*/ 1152525 h 1990725"/>
                  <a:gd name="connsiteX101" fmla="*/ 2662948 w 2834981"/>
                  <a:gd name="connsiteY101" fmla="*/ 1085850 h 1990725"/>
                  <a:gd name="connsiteX102" fmla="*/ 2662948 w 2834981"/>
                  <a:gd name="connsiteY102" fmla="*/ 1047750 h 1990725"/>
                  <a:gd name="connsiteX103" fmla="*/ 2653423 w 2834981"/>
                  <a:gd name="connsiteY103" fmla="*/ 981075 h 1990725"/>
                  <a:gd name="connsiteX104" fmla="*/ 2662948 w 2834981"/>
                  <a:gd name="connsiteY104" fmla="*/ 933450 h 1990725"/>
                  <a:gd name="connsiteX105" fmla="*/ 2681998 w 2834981"/>
                  <a:gd name="connsiteY105" fmla="*/ 866775 h 1990725"/>
                  <a:gd name="connsiteX106" fmla="*/ 2701048 w 2834981"/>
                  <a:gd name="connsiteY106" fmla="*/ 819150 h 1990725"/>
                  <a:gd name="connsiteX107" fmla="*/ 2681998 w 2834981"/>
                  <a:gd name="connsiteY107" fmla="*/ 781050 h 1990725"/>
                  <a:gd name="connsiteX108" fmla="*/ 2701048 w 2834981"/>
                  <a:gd name="connsiteY108" fmla="*/ 733425 h 1990725"/>
                  <a:gd name="connsiteX109" fmla="*/ 2720098 w 2834981"/>
                  <a:gd name="connsiteY109" fmla="*/ 676275 h 1990725"/>
                  <a:gd name="connsiteX110" fmla="*/ 2767723 w 2834981"/>
                  <a:gd name="connsiteY110" fmla="*/ 666750 h 1990725"/>
                  <a:gd name="connsiteX111" fmla="*/ 2748673 w 2834981"/>
                  <a:gd name="connsiteY111" fmla="*/ 600075 h 1990725"/>
                  <a:gd name="connsiteX112" fmla="*/ 2767723 w 2834981"/>
                  <a:gd name="connsiteY112" fmla="*/ 533400 h 1990725"/>
                  <a:gd name="connsiteX113" fmla="*/ 2777248 w 2834981"/>
                  <a:gd name="connsiteY113" fmla="*/ 485775 h 1990725"/>
                  <a:gd name="connsiteX114" fmla="*/ 2777248 w 2834981"/>
                  <a:gd name="connsiteY114" fmla="*/ 428625 h 1990725"/>
                  <a:gd name="connsiteX115" fmla="*/ 2796298 w 2834981"/>
                  <a:gd name="connsiteY115" fmla="*/ 361950 h 1990725"/>
                  <a:gd name="connsiteX116" fmla="*/ 2786773 w 2834981"/>
                  <a:gd name="connsiteY116" fmla="*/ 314325 h 1990725"/>
                  <a:gd name="connsiteX117" fmla="*/ 2786773 w 2834981"/>
                  <a:gd name="connsiteY117" fmla="*/ 247650 h 1990725"/>
                  <a:gd name="connsiteX118" fmla="*/ 2796298 w 2834981"/>
                  <a:gd name="connsiteY118" fmla="*/ 190500 h 1990725"/>
                  <a:gd name="connsiteX119" fmla="*/ 2824873 w 2834981"/>
                  <a:gd name="connsiteY119" fmla="*/ 142875 h 1990725"/>
                  <a:gd name="connsiteX120" fmla="*/ 2805823 w 2834981"/>
                  <a:gd name="connsiteY120" fmla="*/ 95250 h 1990725"/>
                  <a:gd name="connsiteX121" fmla="*/ 2834398 w 2834981"/>
                  <a:gd name="connsiteY121" fmla="*/ 57150 h 1990725"/>
                  <a:gd name="connsiteX122" fmla="*/ 2824873 w 2834981"/>
                  <a:gd name="connsiteY122" fmla="*/ 0 h 1990725"/>
                  <a:gd name="connsiteX0" fmla="*/ 487861 w 2864035"/>
                  <a:gd name="connsiteY0" fmla="*/ 371475 h 1990725"/>
                  <a:gd name="connsiteX1" fmla="*/ 421186 w 2864035"/>
                  <a:gd name="connsiteY1" fmla="*/ 409575 h 1990725"/>
                  <a:gd name="connsiteX2" fmla="*/ 364036 w 2864035"/>
                  <a:gd name="connsiteY2" fmla="*/ 438150 h 1990725"/>
                  <a:gd name="connsiteX3" fmla="*/ 297361 w 2864035"/>
                  <a:gd name="connsiteY3" fmla="*/ 485775 h 1990725"/>
                  <a:gd name="connsiteX4" fmla="*/ 152465 w 2864035"/>
                  <a:gd name="connsiteY4" fmla="*/ 590550 h 1990725"/>
                  <a:gd name="connsiteX5" fmla="*/ 92272 w 2864035"/>
                  <a:gd name="connsiteY5" fmla="*/ 628650 h 1990725"/>
                  <a:gd name="connsiteX6" fmla="*/ 56480 w 2864035"/>
                  <a:gd name="connsiteY6" fmla="*/ 685800 h 1990725"/>
                  <a:gd name="connsiteX7" fmla="*/ 40172 w 2864035"/>
                  <a:gd name="connsiteY7" fmla="*/ 762000 h 1990725"/>
                  <a:gd name="connsiteX8" fmla="*/ 10004 w 2864035"/>
                  <a:gd name="connsiteY8" fmla="*/ 762000 h 1990725"/>
                  <a:gd name="connsiteX9" fmla="*/ 232372 w 2864035"/>
                  <a:gd name="connsiteY9" fmla="*/ 523875 h 1990725"/>
                  <a:gd name="connsiteX10" fmla="*/ 1387077 w 2864035"/>
                  <a:gd name="connsiteY10" fmla="*/ 28575 h 1990725"/>
                  <a:gd name="connsiteX11" fmla="*/ 1453752 w 2864035"/>
                  <a:gd name="connsiteY11" fmla="*/ 9525 h 1990725"/>
                  <a:gd name="connsiteX12" fmla="*/ 1568052 w 2864035"/>
                  <a:gd name="connsiteY12" fmla="*/ 19050 h 1990725"/>
                  <a:gd name="connsiteX13" fmla="*/ 1587102 w 2864035"/>
                  <a:gd name="connsiteY13" fmla="*/ 47625 h 1990725"/>
                  <a:gd name="connsiteX14" fmla="*/ 1596627 w 2864035"/>
                  <a:gd name="connsiteY14" fmla="*/ 95250 h 1990725"/>
                  <a:gd name="connsiteX15" fmla="*/ 1606152 w 2864035"/>
                  <a:gd name="connsiteY15" fmla="*/ 333375 h 1990725"/>
                  <a:gd name="connsiteX16" fmla="*/ 1634727 w 2864035"/>
                  <a:gd name="connsiteY16" fmla="*/ 495300 h 1990725"/>
                  <a:gd name="connsiteX17" fmla="*/ 1644252 w 2864035"/>
                  <a:gd name="connsiteY17" fmla="*/ 523875 h 1990725"/>
                  <a:gd name="connsiteX18" fmla="*/ 1663302 w 2864035"/>
                  <a:gd name="connsiteY18" fmla="*/ 600075 h 1990725"/>
                  <a:gd name="connsiteX19" fmla="*/ 1653777 w 2864035"/>
                  <a:gd name="connsiteY19" fmla="*/ 647700 h 1990725"/>
                  <a:gd name="connsiteX20" fmla="*/ 1663302 w 2864035"/>
                  <a:gd name="connsiteY20" fmla="*/ 666750 h 1990725"/>
                  <a:gd name="connsiteX21" fmla="*/ 1691877 w 2864035"/>
                  <a:gd name="connsiteY21" fmla="*/ 695325 h 1990725"/>
                  <a:gd name="connsiteX22" fmla="*/ 1710929 w 2864035"/>
                  <a:gd name="connsiteY22" fmla="*/ 762000 h 1990725"/>
                  <a:gd name="connsiteX23" fmla="*/ 1710927 w 2864035"/>
                  <a:gd name="connsiteY23" fmla="*/ 819150 h 1990725"/>
                  <a:gd name="connsiteX24" fmla="*/ 1720452 w 2864035"/>
                  <a:gd name="connsiteY24" fmla="*/ 876300 h 1990725"/>
                  <a:gd name="connsiteX25" fmla="*/ 1729977 w 2864035"/>
                  <a:gd name="connsiteY25" fmla="*/ 904875 h 1990725"/>
                  <a:gd name="connsiteX26" fmla="*/ 1720452 w 2864035"/>
                  <a:gd name="connsiteY26" fmla="*/ 952500 h 1990725"/>
                  <a:gd name="connsiteX27" fmla="*/ 1739502 w 2864035"/>
                  <a:gd name="connsiteY27" fmla="*/ 1000125 h 1990725"/>
                  <a:gd name="connsiteX28" fmla="*/ 1739502 w 2864035"/>
                  <a:gd name="connsiteY28" fmla="*/ 1028700 h 1990725"/>
                  <a:gd name="connsiteX29" fmla="*/ 1749027 w 2864035"/>
                  <a:gd name="connsiteY29" fmla="*/ 1076325 h 1990725"/>
                  <a:gd name="connsiteX30" fmla="*/ 1749027 w 2864035"/>
                  <a:gd name="connsiteY30" fmla="*/ 1123950 h 1990725"/>
                  <a:gd name="connsiteX31" fmla="*/ 1758552 w 2864035"/>
                  <a:gd name="connsiteY31" fmla="*/ 1162050 h 1990725"/>
                  <a:gd name="connsiteX32" fmla="*/ 1749027 w 2864035"/>
                  <a:gd name="connsiteY32" fmla="*/ 1181100 h 1990725"/>
                  <a:gd name="connsiteX33" fmla="*/ 1768077 w 2864035"/>
                  <a:gd name="connsiteY33" fmla="*/ 1219200 h 1990725"/>
                  <a:gd name="connsiteX34" fmla="*/ 1768077 w 2864035"/>
                  <a:gd name="connsiteY34" fmla="*/ 1266825 h 1990725"/>
                  <a:gd name="connsiteX35" fmla="*/ 1787127 w 2864035"/>
                  <a:gd name="connsiteY35" fmla="*/ 1314450 h 1990725"/>
                  <a:gd name="connsiteX36" fmla="*/ 1787127 w 2864035"/>
                  <a:gd name="connsiteY36" fmla="*/ 1362075 h 1990725"/>
                  <a:gd name="connsiteX37" fmla="*/ 1825227 w 2864035"/>
                  <a:gd name="connsiteY37" fmla="*/ 1400175 h 1990725"/>
                  <a:gd name="connsiteX38" fmla="*/ 1853802 w 2864035"/>
                  <a:gd name="connsiteY38" fmla="*/ 1362075 h 1990725"/>
                  <a:gd name="connsiteX39" fmla="*/ 1863327 w 2864035"/>
                  <a:gd name="connsiteY39" fmla="*/ 1314450 h 1990725"/>
                  <a:gd name="connsiteX40" fmla="*/ 1882377 w 2864035"/>
                  <a:gd name="connsiteY40" fmla="*/ 1257300 h 1990725"/>
                  <a:gd name="connsiteX41" fmla="*/ 1882377 w 2864035"/>
                  <a:gd name="connsiteY41" fmla="*/ 1219200 h 1990725"/>
                  <a:gd name="connsiteX42" fmla="*/ 1901427 w 2864035"/>
                  <a:gd name="connsiteY42" fmla="*/ 1152525 h 1990725"/>
                  <a:gd name="connsiteX43" fmla="*/ 1891902 w 2864035"/>
                  <a:gd name="connsiteY43" fmla="*/ 1085850 h 1990725"/>
                  <a:gd name="connsiteX44" fmla="*/ 1901427 w 2864035"/>
                  <a:gd name="connsiteY44" fmla="*/ 1057275 h 1990725"/>
                  <a:gd name="connsiteX45" fmla="*/ 1920477 w 2864035"/>
                  <a:gd name="connsiteY45" fmla="*/ 990600 h 1990725"/>
                  <a:gd name="connsiteX46" fmla="*/ 1930002 w 2864035"/>
                  <a:gd name="connsiteY46" fmla="*/ 942975 h 1990725"/>
                  <a:gd name="connsiteX47" fmla="*/ 1939527 w 2864035"/>
                  <a:gd name="connsiteY47" fmla="*/ 895350 h 1990725"/>
                  <a:gd name="connsiteX48" fmla="*/ 1958577 w 2864035"/>
                  <a:gd name="connsiteY48" fmla="*/ 847725 h 1990725"/>
                  <a:gd name="connsiteX49" fmla="*/ 2006202 w 2864035"/>
                  <a:gd name="connsiteY49" fmla="*/ 904875 h 1990725"/>
                  <a:gd name="connsiteX50" fmla="*/ 2006202 w 2864035"/>
                  <a:gd name="connsiteY50" fmla="*/ 952500 h 1990725"/>
                  <a:gd name="connsiteX51" fmla="*/ 2025252 w 2864035"/>
                  <a:gd name="connsiteY51" fmla="*/ 1009650 h 1990725"/>
                  <a:gd name="connsiteX52" fmla="*/ 2130027 w 2864035"/>
                  <a:gd name="connsiteY52" fmla="*/ 1047750 h 1990725"/>
                  <a:gd name="connsiteX53" fmla="*/ 2091927 w 2864035"/>
                  <a:gd name="connsiteY53" fmla="*/ 1019175 h 1990725"/>
                  <a:gd name="connsiteX54" fmla="*/ 2139552 w 2864035"/>
                  <a:gd name="connsiteY54" fmla="*/ 1000125 h 1990725"/>
                  <a:gd name="connsiteX55" fmla="*/ 2168127 w 2864035"/>
                  <a:gd name="connsiteY55" fmla="*/ 942975 h 1990725"/>
                  <a:gd name="connsiteX56" fmla="*/ 2196702 w 2864035"/>
                  <a:gd name="connsiteY56" fmla="*/ 885825 h 1990725"/>
                  <a:gd name="connsiteX57" fmla="*/ 2177652 w 2864035"/>
                  <a:gd name="connsiteY57" fmla="*/ 819150 h 1990725"/>
                  <a:gd name="connsiteX58" fmla="*/ 2225277 w 2864035"/>
                  <a:gd name="connsiteY58" fmla="*/ 762000 h 1990725"/>
                  <a:gd name="connsiteX59" fmla="*/ 2282427 w 2864035"/>
                  <a:gd name="connsiteY59" fmla="*/ 762000 h 1990725"/>
                  <a:gd name="connsiteX60" fmla="*/ 2339577 w 2864035"/>
                  <a:gd name="connsiteY60" fmla="*/ 762000 h 1990725"/>
                  <a:gd name="connsiteX61" fmla="*/ 2387202 w 2864035"/>
                  <a:gd name="connsiteY61" fmla="*/ 809625 h 1990725"/>
                  <a:gd name="connsiteX62" fmla="*/ 2406252 w 2864035"/>
                  <a:gd name="connsiteY62" fmla="*/ 857250 h 1990725"/>
                  <a:gd name="connsiteX63" fmla="*/ 2425302 w 2864035"/>
                  <a:gd name="connsiteY63" fmla="*/ 914400 h 1990725"/>
                  <a:gd name="connsiteX64" fmla="*/ 2444352 w 2864035"/>
                  <a:gd name="connsiteY64" fmla="*/ 971550 h 1990725"/>
                  <a:gd name="connsiteX65" fmla="*/ 2463402 w 2864035"/>
                  <a:gd name="connsiteY65" fmla="*/ 1028700 h 1990725"/>
                  <a:gd name="connsiteX66" fmla="*/ 2453877 w 2864035"/>
                  <a:gd name="connsiteY66" fmla="*/ 1057275 h 1990725"/>
                  <a:gd name="connsiteX67" fmla="*/ 2482452 w 2864035"/>
                  <a:gd name="connsiteY67" fmla="*/ 1114425 h 1990725"/>
                  <a:gd name="connsiteX68" fmla="*/ 2482452 w 2864035"/>
                  <a:gd name="connsiteY68" fmla="*/ 1162050 h 1990725"/>
                  <a:gd name="connsiteX69" fmla="*/ 2482452 w 2864035"/>
                  <a:gd name="connsiteY69" fmla="*/ 1209675 h 1990725"/>
                  <a:gd name="connsiteX70" fmla="*/ 2463402 w 2864035"/>
                  <a:gd name="connsiteY70" fmla="*/ 1238250 h 1990725"/>
                  <a:gd name="connsiteX71" fmla="*/ 2472927 w 2864035"/>
                  <a:gd name="connsiteY71" fmla="*/ 1276350 h 1990725"/>
                  <a:gd name="connsiteX72" fmla="*/ 2482452 w 2864035"/>
                  <a:gd name="connsiteY72" fmla="*/ 1333500 h 1990725"/>
                  <a:gd name="connsiteX73" fmla="*/ 2501502 w 2864035"/>
                  <a:gd name="connsiteY73" fmla="*/ 1390650 h 1990725"/>
                  <a:gd name="connsiteX74" fmla="*/ 2501502 w 2864035"/>
                  <a:gd name="connsiteY74" fmla="*/ 1447800 h 1990725"/>
                  <a:gd name="connsiteX75" fmla="*/ 2520552 w 2864035"/>
                  <a:gd name="connsiteY75" fmla="*/ 1504950 h 1990725"/>
                  <a:gd name="connsiteX76" fmla="*/ 2539602 w 2864035"/>
                  <a:gd name="connsiteY76" fmla="*/ 1562100 h 1990725"/>
                  <a:gd name="connsiteX77" fmla="*/ 2549127 w 2864035"/>
                  <a:gd name="connsiteY77" fmla="*/ 1590675 h 1990725"/>
                  <a:gd name="connsiteX78" fmla="*/ 2549127 w 2864035"/>
                  <a:gd name="connsiteY78" fmla="*/ 1638300 h 1990725"/>
                  <a:gd name="connsiteX79" fmla="*/ 2568177 w 2864035"/>
                  <a:gd name="connsiteY79" fmla="*/ 1685925 h 1990725"/>
                  <a:gd name="connsiteX80" fmla="*/ 2568177 w 2864035"/>
                  <a:gd name="connsiteY80" fmla="*/ 1743075 h 1990725"/>
                  <a:gd name="connsiteX81" fmla="*/ 2577702 w 2864035"/>
                  <a:gd name="connsiteY81" fmla="*/ 1800225 h 1990725"/>
                  <a:gd name="connsiteX82" fmla="*/ 2568177 w 2864035"/>
                  <a:gd name="connsiteY82" fmla="*/ 1838325 h 1990725"/>
                  <a:gd name="connsiteX83" fmla="*/ 2577702 w 2864035"/>
                  <a:gd name="connsiteY83" fmla="*/ 1876425 h 1990725"/>
                  <a:gd name="connsiteX84" fmla="*/ 2596752 w 2864035"/>
                  <a:gd name="connsiteY84" fmla="*/ 1933575 h 1990725"/>
                  <a:gd name="connsiteX85" fmla="*/ 2568177 w 2864035"/>
                  <a:gd name="connsiteY85" fmla="*/ 1962150 h 1990725"/>
                  <a:gd name="connsiteX86" fmla="*/ 2596752 w 2864035"/>
                  <a:gd name="connsiteY86" fmla="*/ 1990725 h 1990725"/>
                  <a:gd name="connsiteX87" fmla="*/ 2644377 w 2864035"/>
                  <a:gd name="connsiteY87" fmla="*/ 1924050 h 1990725"/>
                  <a:gd name="connsiteX88" fmla="*/ 2644377 w 2864035"/>
                  <a:gd name="connsiteY88" fmla="*/ 1857375 h 1990725"/>
                  <a:gd name="connsiteX89" fmla="*/ 2653902 w 2864035"/>
                  <a:gd name="connsiteY89" fmla="*/ 1800225 h 1990725"/>
                  <a:gd name="connsiteX90" fmla="*/ 2653902 w 2864035"/>
                  <a:gd name="connsiteY90" fmla="*/ 1752600 h 1990725"/>
                  <a:gd name="connsiteX91" fmla="*/ 2653902 w 2864035"/>
                  <a:gd name="connsiteY91" fmla="*/ 1685925 h 1990725"/>
                  <a:gd name="connsiteX92" fmla="*/ 2663427 w 2864035"/>
                  <a:gd name="connsiteY92" fmla="*/ 1628775 h 1990725"/>
                  <a:gd name="connsiteX93" fmla="*/ 2672952 w 2864035"/>
                  <a:gd name="connsiteY93" fmla="*/ 1562100 h 1990725"/>
                  <a:gd name="connsiteX94" fmla="*/ 2663427 w 2864035"/>
                  <a:gd name="connsiteY94" fmla="*/ 1504950 h 1990725"/>
                  <a:gd name="connsiteX95" fmla="*/ 2692002 w 2864035"/>
                  <a:gd name="connsiteY95" fmla="*/ 1457325 h 1990725"/>
                  <a:gd name="connsiteX96" fmla="*/ 2663427 w 2864035"/>
                  <a:gd name="connsiteY96" fmla="*/ 1419225 h 1990725"/>
                  <a:gd name="connsiteX97" fmla="*/ 2692002 w 2864035"/>
                  <a:gd name="connsiteY97" fmla="*/ 1352550 h 1990725"/>
                  <a:gd name="connsiteX98" fmla="*/ 2692002 w 2864035"/>
                  <a:gd name="connsiteY98" fmla="*/ 1285875 h 1990725"/>
                  <a:gd name="connsiteX99" fmla="*/ 2672952 w 2864035"/>
                  <a:gd name="connsiteY99" fmla="*/ 1238250 h 1990725"/>
                  <a:gd name="connsiteX100" fmla="*/ 2682477 w 2864035"/>
                  <a:gd name="connsiteY100" fmla="*/ 1181100 h 1990725"/>
                  <a:gd name="connsiteX101" fmla="*/ 2682477 w 2864035"/>
                  <a:gd name="connsiteY101" fmla="*/ 1152525 h 1990725"/>
                  <a:gd name="connsiteX102" fmla="*/ 2692002 w 2864035"/>
                  <a:gd name="connsiteY102" fmla="*/ 1085850 h 1990725"/>
                  <a:gd name="connsiteX103" fmla="*/ 2692002 w 2864035"/>
                  <a:gd name="connsiteY103" fmla="*/ 1047750 h 1990725"/>
                  <a:gd name="connsiteX104" fmla="*/ 2682477 w 2864035"/>
                  <a:gd name="connsiteY104" fmla="*/ 981075 h 1990725"/>
                  <a:gd name="connsiteX105" fmla="*/ 2692002 w 2864035"/>
                  <a:gd name="connsiteY105" fmla="*/ 933450 h 1990725"/>
                  <a:gd name="connsiteX106" fmla="*/ 2711052 w 2864035"/>
                  <a:gd name="connsiteY106" fmla="*/ 866775 h 1990725"/>
                  <a:gd name="connsiteX107" fmla="*/ 2730102 w 2864035"/>
                  <a:gd name="connsiteY107" fmla="*/ 819150 h 1990725"/>
                  <a:gd name="connsiteX108" fmla="*/ 2711052 w 2864035"/>
                  <a:gd name="connsiteY108" fmla="*/ 781050 h 1990725"/>
                  <a:gd name="connsiteX109" fmla="*/ 2730102 w 2864035"/>
                  <a:gd name="connsiteY109" fmla="*/ 733425 h 1990725"/>
                  <a:gd name="connsiteX110" fmla="*/ 2749152 w 2864035"/>
                  <a:gd name="connsiteY110" fmla="*/ 676275 h 1990725"/>
                  <a:gd name="connsiteX111" fmla="*/ 2796777 w 2864035"/>
                  <a:gd name="connsiteY111" fmla="*/ 666750 h 1990725"/>
                  <a:gd name="connsiteX112" fmla="*/ 2777727 w 2864035"/>
                  <a:gd name="connsiteY112" fmla="*/ 600075 h 1990725"/>
                  <a:gd name="connsiteX113" fmla="*/ 2796777 w 2864035"/>
                  <a:gd name="connsiteY113" fmla="*/ 533400 h 1990725"/>
                  <a:gd name="connsiteX114" fmla="*/ 2806302 w 2864035"/>
                  <a:gd name="connsiteY114" fmla="*/ 485775 h 1990725"/>
                  <a:gd name="connsiteX115" fmla="*/ 2806302 w 2864035"/>
                  <a:gd name="connsiteY115" fmla="*/ 428625 h 1990725"/>
                  <a:gd name="connsiteX116" fmla="*/ 2825352 w 2864035"/>
                  <a:gd name="connsiteY116" fmla="*/ 361950 h 1990725"/>
                  <a:gd name="connsiteX117" fmla="*/ 2815827 w 2864035"/>
                  <a:gd name="connsiteY117" fmla="*/ 314325 h 1990725"/>
                  <a:gd name="connsiteX118" fmla="*/ 2815827 w 2864035"/>
                  <a:gd name="connsiteY118" fmla="*/ 247650 h 1990725"/>
                  <a:gd name="connsiteX119" fmla="*/ 2825352 w 2864035"/>
                  <a:gd name="connsiteY119" fmla="*/ 190500 h 1990725"/>
                  <a:gd name="connsiteX120" fmla="*/ 2853927 w 2864035"/>
                  <a:gd name="connsiteY120" fmla="*/ 142875 h 1990725"/>
                  <a:gd name="connsiteX121" fmla="*/ 2834877 w 2864035"/>
                  <a:gd name="connsiteY121" fmla="*/ 95250 h 1990725"/>
                  <a:gd name="connsiteX122" fmla="*/ 2863452 w 2864035"/>
                  <a:gd name="connsiteY122" fmla="*/ 57150 h 1990725"/>
                  <a:gd name="connsiteX123" fmla="*/ 2853927 w 2864035"/>
                  <a:gd name="connsiteY123" fmla="*/ 0 h 1990725"/>
                  <a:gd name="connsiteX0" fmla="*/ 519403 w 2895577"/>
                  <a:gd name="connsiteY0" fmla="*/ 371475 h 1990725"/>
                  <a:gd name="connsiteX1" fmla="*/ 452728 w 2895577"/>
                  <a:gd name="connsiteY1" fmla="*/ 409575 h 1990725"/>
                  <a:gd name="connsiteX2" fmla="*/ 395578 w 2895577"/>
                  <a:gd name="connsiteY2" fmla="*/ 438150 h 1990725"/>
                  <a:gd name="connsiteX3" fmla="*/ 328903 w 2895577"/>
                  <a:gd name="connsiteY3" fmla="*/ 485775 h 1990725"/>
                  <a:gd name="connsiteX4" fmla="*/ 184007 w 2895577"/>
                  <a:gd name="connsiteY4" fmla="*/ 590550 h 1990725"/>
                  <a:gd name="connsiteX5" fmla="*/ 123814 w 2895577"/>
                  <a:gd name="connsiteY5" fmla="*/ 628650 h 1990725"/>
                  <a:gd name="connsiteX6" fmla="*/ 88022 w 2895577"/>
                  <a:gd name="connsiteY6" fmla="*/ 685800 h 1990725"/>
                  <a:gd name="connsiteX7" fmla="*/ 71714 w 2895577"/>
                  <a:gd name="connsiteY7" fmla="*/ 762000 h 1990725"/>
                  <a:gd name="connsiteX8" fmla="*/ 41546 w 2895577"/>
                  <a:gd name="connsiteY8" fmla="*/ 762000 h 1990725"/>
                  <a:gd name="connsiteX9" fmla="*/ 12492 w 2895577"/>
                  <a:gd name="connsiteY9" fmla="*/ 800100 h 1990725"/>
                  <a:gd name="connsiteX10" fmla="*/ 263914 w 2895577"/>
                  <a:gd name="connsiteY10" fmla="*/ 523875 h 1990725"/>
                  <a:gd name="connsiteX11" fmla="*/ 1418619 w 2895577"/>
                  <a:gd name="connsiteY11" fmla="*/ 28575 h 1990725"/>
                  <a:gd name="connsiteX12" fmla="*/ 1485294 w 2895577"/>
                  <a:gd name="connsiteY12" fmla="*/ 9525 h 1990725"/>
                  <a:gd name="connsiteX13" fmla="*/ 1599594 w 2895577"/>
                  <a:gd name="connsiteY13" fmla="*/ 19050 h 1990725"/>
                  <a:gd name="connsiteX14" fmla="*/ 1618644 w 2895577"/>
                  <a:gd name="connsiteY14" fmla="*/ 47625 h 1990725"/>
                  <a:gd name="connsiteX15" fmla="*/ 1628169 w 2895577"/>
                  <a:gd name="connsiteY15" fmla="*/ 95250 h 1990725"/>
                  <a:gd name="connsiteX16" fmla="*/ 1637694 w 2895577"/>
                  <a:gd name="connsiteY16" fmla="*/ 333375 h 1990725"/>
                  <a:gd name="connsiteX17" fmla="*/ 1666269 w 2895577"/>
                  <a:gd name="connsiteY17" fmla="*/ 495300 h 1990725"/>
                  <a:gd name="connsiteX18" fmla="*/ 1675794 w 2895577"/>
                  <a:gd name="connsiteY18" fmla="*/ 523875 h 1990725"/>
                  <a:gd name="connsiteX19" fmla="*/ 1694844 w 2895577"/>
                  <a:gd name="connsiteY19" fmla="*/ 600075 h 1990725"/>
                  <a:gd name="connsiteX20" fmla="*/ 1685319 w 2895577"/>
                  <a:gd name="connsiteY20" fmla="*/ 647700 h 1990725"/>
                  <a:gd name="connsiteX21" fmla="*/ 1694844 w 2895577"/>
                  <a:gd name="connsiteY21" fmla="*/ 666750 h 1990725"/>
                  <a:gd name="connsiteX22" fmla="*/ 1723419 w 2895577"/>
                  <a:gd name="connsiteY22" fmla="*/ 695325 h 1990725"/>
                  <a:gd name="connsiteX23" fmla="*/ 1742471 w 2895577"/>
                  <a:gd name="connsiteY23" fmla="*/ 762000 h 1990725"/>
                  <a:gd name="connsiteX24" fmla="*/ 1742469 w 2895577"/>
                  <a:gd name="connsiteY24" fmla="*/ 819150 h 1990725"/>
                  <a:gd name="connsiteX25" fmla="*/ 1751994 w 2895577"/>
                  <a:gd name="connsiteY25" fmla="*/ 876300 h 1990725"/>
                  <a:gd name="connsiteX26" fmla="*/ 1761519 w 2895577"/>
                  <a:gd name="connsiteY26" fmla="*/ 904875 h 1990725"/>
                  <a:gd name="connsiteX27" fmla="*/ 1751994 w 2895577"/>
                  <a:gd name="connsiteY27" fmla="*/ 952500 h 1990725"/>
                  <a:gd name="connsiteX28" fmla="*/ 1771044 w 2895577"/>
                  <a:gd name="connsiteY28" fmla="*/ 1000125 h 1990725"/>
                  <a:gd name="connsiteX29" fmla="*/ 1771044 w 2895577"/>
                  <a:gd name="connsiteY29" fmla="*/ 1028700 h 1990725"/>
                  <a:gd name="connsiteX30" fmla="*/ 1780569 w 2895577"/>
                  <a:gd name="connsiteY30" fmla="*/ 1076325 h 1990725"/>
                  <a:gd name="connsiteX31" fmla="*/ 1780569 w 2895577"/>
                  <a:gd name="connsiteY31" fmla="*/ 1123950 h 1990725"/>
                  <a:gd name="connsiteX32" fmla="*/ 1790094 w 2895577"/>
                  <a:gd name="connsiteY32" fmla="*/ 1162050 h 1990725"/>
                  <a:gd name="connsiteX33" fmla="*/ 1780569 w 2895577"/>
                  <a:gd name="connsiteY33" fmla="*/ 1181100 h 1990725"/>
                  <a:gd name="connsiteX34" fmla="*/ 1799619 w 2895577"/>
                  <a:gd name="connsiteY34" fmla="*/ 1219200 h 1990725"/>
                  <a:gd name="connsiteX35" fmla="*/ 1799619 w 2895577"/>
                  <a:gd name="connsiteY35" fmla="*/ 1266825 h 1990725"/>
                  <a:gd name="connsiteX36" fmla="*/ 1818669 w 2895577"/>
                  <a:gd name="connsiteY36" fmla="*/ 1314450 h 1990725"/>
                  <a:gd name="connsiteX37" fmla="*/ 1818669 w 2895577"/>
                  <a:gd name="connsiteY37" fmla="*/ 1362075 h 1990725"/>
                  <a:gd name="connsiteX38" fmla="*/ 1856769 w 2895577"/>
                  <a:gd name="connsiteY38" fmla="*/ 1400175 h 1990725"/>
                  <a:gd name="connsiteX39" fmla="*/ 1885344 w 2895577"/>
                  <a:gd name="connsiteY39" fmla="*/ 1362075 h 1990725"/>
                  <a:gd name="connsiteX40" fmla="*/ 1894869 w 2895577"/>
                  <a:gd name="connsiteY40" fmla="*/ 1314450 h 1990725"/>
                  <a:gd name="connsiteX41" fmla="*/ 1913919 w 2895577"/>
                  <a:gd name="connsiteY41" fmla="*/ 1257300 h 1990725"/>
                  <a:gd name="connsiteX42" fmla="*/ 1913919 w 2895577"/>
                  <a:gd name="connsiteY42" fmla="*/ 1219200 h 1990725"/>
                  <a:gd name="connsiteX43" fmla="*/ 1932969 w 2895577"/>
                  <a:gd name="connsiteY43" fmla="*/ 1152525 h 1990725"/>
                  <a:gd name="connsiteX44" fmla="*/ 1923444 w 2895577"/>
                  <a:gd name="connsiteY44" fmla="*/ 1085850 h 1990725"/>
                  <a:gd name="connsiteX45" fmla="*/ 1932969 w 2895577"/>
                  <a:gd name="connsiteY45" fmla="*/ 1057275 h 1990725"/>
                  <a:gd name="connsiteX46" fmla="*/ 1952019 w 2895577"/>
                  <a:gd name="connsiteY46" fmla="*/ 990600 h 1990725"/>
                  <a:gd name="connsiteX47" fmla="*/ 1961544 w 2895577"/>
                  <a:gd name="connsiteY47" fmla="*/ 942975 h 1990725"/>
                  <a:gd name="connsiteX48" fmla="*/ 1971069 w 2895577"/>
                  <a:gd name="connsiteY48" fmla="*/ 895350 h 1990725"/>
                  <a:gd name="connsiteX49" fmla="*/ 1990119 w 2895577"/>
                  <a:gd name="connsiteY49" fmla="*/ 847725 h 1990725"/>
                  <a:gd name="connsiteX50" fmla="*/ 2037744 w 2895577"/>
                  <a:gd name="connsiteY50" fmla="*/ 904875 h 1990725"/>
                  <a:gd name="connsiteX51" fmla="*/ 2037744 w 2895577"/>
                  <a:gd name="connsiteY51" fmla="*/ 952500 h 1990725"/>
                  <a:gd name="connsiteX52" fmla="*/ 2056794 w 2895577"/>
                  <a:gd name="connsiteY52" fmla="*/ 1009650 h 1990725"/>
                  <a:gd name="connsiteX53" fmla="*/ 2161569 w 2895577"/>
                  <a:gd name="connsiteY53" fmla="*/ 1047750 h 1990725"/>
                  <a:gd name="connsiteX54" fmla="*/ 2123469 w 2895577"/>
                  <a:gd name="connsiteY54" fmla="*/ 1019175 h 1990725"/>
                  <a:gd name="connsiteX55" fmla="*/ 2171094 w 2895577"/>
                  <a:gd name="connsiteY55" fmla="*/ 1000125 h 1990725"/>
                  <a:gd name="connsiteX56" fmla="*/ 2199669 w 2895577"/>
                  <a:gd name="connsiteY56" fmla="*/ 942975 h 1990725"/>
                  <a:gd name="connsiteX57" fmla="*/ 2228244 w 2895577"/>
                  <a:gd name="connsiteY57" fmla="*/ 885825 h 1990725"/>
                  <a:gd name="connsiteX58" fmla="*/ 2209194 w 2895577"/>
                  <a:gd name="connsiteY58" fmla="*/ 819150 h 1990725"/>
                  <a:gd name="connsiteX59" fmla="*/ 2256819 w 2895577"/>
                  <a:gd name="connsiteY59" fmla="*/ 762000 h 1990725"/>
                  <a:gd name="connsiteX60" fmla="*/ 2313969 w 2895577"/>
                  <a:gd name="connsiteY60" fmla="*/ 762000 h 1990725"/>
                  <a:gd name="connsiteX61" fmla="*/ 2371119 w 2895577"/>
                  <a:gd name="connsiteY61" fmla="*/ 762000 h 1990725"/>
                  <a:gd name="connsiteX62" fmla="*/ 2418744 w 2895577"/>
                  <a:gd name="connsiteY62" fmla="*/ 809625 h 1990725"/>
                  <a:gd name="connsiteX63" fmla="*/ 2437794 w 2895577"/>
                  <a:gd name="connsiteY63" fmla="*/ 857250 h 1990725"/>
                  <a:gd name="connsiteX64" fmla="*/ 2456844 w 2895577"/>
                  <a:gd name="connsiteY64" fmla="*/ 914400 h 1990725"/>
                  <a:gd name="connsiteX65" fmla="*/ 2475894 w 2895577"/>
                  <a:gd name="connsiteY65" fmla="*/ 971550 h 1990725"/>
                  <a:gd name="connsiteX66" fmla="*/ 2494944 w 2895577"/>
                  <a:gd name="connsiteY66" fmla="*/ 1028700 h 1990725"/>
                  <a:gd name="connsiteX67" fmla="*/ 2485419 w 2895577"/>
                  <a:gd name="connsiteY67" fmla="*/ 1057275 h 1990725"/>
                  <a:gd name="connsiteX68" fmla="*/ 2513994 w 2895577"/>
                  <a:gd name="connsiteY68" fmla="*/ 1114425 h 1990725"/>
                  <a:gd name="connsiteX69" fmla="*/ 2513994 w 2895577"/>
                  <a:gd name="connsiteY69" fmla="*/ 1162050 h 1990725"/>
                  <a:gd name="connsiteX70" fmla="*/ 2513994 w 2895577"/>
                  <a:gd name="connsiteY70" fmla="*/ 1209675 h 1990725"/>
                  <a:gd name="connsiteX71" fmla="*/ 2494944 w 2895577"/>
                  <a:gd name="connsiteY71" fmla="*/ 1238250 h 1990725"/>
                  <a:gd name="connsiteX72" fmla="*/ 2504469 w 2895577"/>
                  <a:gd name="connsiteY72" fmla="*/ 1276350 h 1990725"/>
                  <a:gd name="connsiteX73" fmla="*/ 2513994 w 2895577"/>
                  <a:gd name="connsiteY73" fmla="*/ 1333500 h 1990725"/>
                  <a:gd name="connsiteX74" fmla="*/ 2533044 w 2895577"/>
                  <a:gd name="connsiteY74" fmla="*/ 1390650 h 1990725"/>
                  <a:gd name="connsiteX75" fmla="*/ 2533044 w 2895577"/>
                  <a:gd name="connsiteY75" fmla="*/ 1447800 h 1990725"/>
                  <a:gd name="connsiteX76" fmla="*/ 2552094 w 2895577"/>
                  <a:gd name="connsiteY76" fmla="*/ 1504950 h 1990725"/>
                  <a:gd name="connsiteX77" fmla="*/ 2571144 w 2895577"/>
                  <a:gd name="connsiteY77" fmla="*/ 1562100 h 1990725"/>
                  <a:gd name="connsiteX78" fmla="*/ 2580669 w 2895577"/>
                  <a:gd name="connsiteY78" fmla="*/ 1590675 h 1990725"/>
                  <a:gd name="connsiteX79" fmla="*/ 2580669 w 2895577"/>
                  <a:gd name="connsiteY79" fmla="*/ 1638300 h 1990725"/>
                  <a:gd name="connsiteX80" fmla="*/ 2599719 w 2895577"/>
                  <a:gd name="connsiteY80" fmla="*/ 1685925 h 1990725"/>
                  <a:gd name="connsiteX81" fmla="*/ 2599719 w 2895577"/>
                  <a:gd name="connsiteY81" fmla="*/ 1743075 h 1990725"/>
                  <a:gd name="connsiteX82" fmla="*/ 2609244 w 2895577"/>
                  <a:gd name="connsiteY82" fmla="*/ 1800225 h 1990725"/>
                  <a:gd name="connsiteX83" fmla="*/ 2599719 w 2895577"/>
                  <a:gd name="connsiteY83" fmla="*/ 1838325 h 1990725"/>
                  <a:gd name="connsiteX84" fmla="*/ 2609244 w 2895577"/>
                  <a:gd name="connsiteY84" fmla="*/ 1876425 h 1990725"/>
                  <a:gd name="connsiteX85" fmla="*/ 2628294 w 2895577"/>
                  <a:gd name="connsiteY85" fmla="*/ 1933575 h 1990725"/>
                  <a:gd name="connsiteX86" fmla="*/ 2599719 w 2895577"/>
                  <a:gd name="connsiteY86" fmla="*/ 1962150 h 1990725"/>
                  <a:gd name="connsiteX87" fmla="*/ 2628294 w 2895577"/>
                  <a:gd name="connsiteY87" fmla="*/ 1990725 h 1990725"/>
                  <a:gd name="connsiteX88" fmla="*/ 2675919 w 2895577"/>
                  <a:gd name="connsiteY88" fmla="*/ 1924050 h 1990725"/>
                  <a:gd name="connsiteX89" fmla="*/ 2675919 w 2895577"/>
                  <a:gd name="connsiteY89" fmla="*/ 1857375 h 1990725"/>
                  <a:gd name="connsiteX90" fmla="*/ 2685444 w 2895577"/>
                  <a:gd name="connsiteY90" fmla="*/ 1800225 h 1990725"/>
                  <a:gd name="connsiteX91" fmla="*/ 2685444 w 2895577"/>
                  <a:gd name="connsiteY91" fmla="*/ 1752600 h 1990725"/>
                  <a:gd name="connsiteX92" fmla="*/ 2685444 w 2895577"/>
                  <a:gd name="connsiteY92" fmla="*/ 1685925 h 1990725"/>
                  <a:gd name="connsiteX93" fmla="*/ 2694969 w 2895577"/>
                  <a:gd name="connsiteY93" fmla="*/ 1628775 h 1990725"/>
                  <a:gd name="connsiteX94" fmla="*/ 2704494 w 2895577"/>
                  <a:gd name="connsiteY94" fmla="*/ 1562100 h 1990725"/>
                  <a:gd name="connsiteX95" fmla="*/ 2694969 w 2895577"/>
                  <a:gd name="connsiteY95" fmla="*/ 1504950 h 1990725"/>
                  <a:gd name="connsiteX96" fmla="*/ 2723544 w 2895577"/>
                  <a:gd name="connsiteY96" fmla="*/ 1457325 h 1990725"/>
                  <a:gd name="connsiteX97" fmla="*/ 2694969 w 2895577"/>
                  <a:gd name="connsiteY97" fmla="*/ 1419225 h 1990725"/>
                  <a:gd name="connsiteX98" fmla="*/ 2723544 w 2895577"/>
                  <a:gd name="connsiteY98" fmla="*/ 1352550 h 1990725"/>
                  <a:gd name="connsiteX99" fmla="*/ 2723544 w 2895577"/>
                  <a:gd name="connsiteY99" fmla="*/ 1285875 h 1990725"/>
                  <a:gd name="connsiteX100" fmla="*/ 2704494 w 2895577"/>
                  <a:gd name="connsiteY100" fmla="*/ 1238250 h 1990725"/>
                  <a:gd name="connsiteX101" fmla="*/ 2714019 w 2895577"/>
                  <a:gd name="connsiteY101" fmla="*/ 1181100 h 1990725"/>
                  <a:gd name="connsiteX102" fmla="*/ 2714019 w 2895577"/>
                  <a:gd name="connsiteY102" fmla="*/ 1152525 h 1990725"/>
                  <a:gd name="connsiteX103" fmla="*/ 2723544 w 2895577"/>
                  <a:gd name="connsiteY103" fmla="*/ 1085850 h 1990725"/>
                  <a:gd name="connsiteX104" fmla="*/ 2723544 w 2895577"/>
                  <a:gd name="connsiteY104" fmla="*/ 1047750 h 1990725"/>
                  <a:gd name="connsiteX105" fmla="*/ 2714019 w 2895577"/>
                  <a:gd name="connsiteY105" fmla="*/ 981075 h 1990725"/>
                  <a:gd name="connsiteX106" fmla="*/ 2723544 w 2895577"/>
                  <a:gd name="connsiteY106" fmla="*/ 933450 h 1990725"/>
                  <a:gd name="connsiteX107" fmla="*/ 2742594 w 2895577"/>
                  <a:gd name="connsiteY107" fmla="*/ 866775 h 1990725"/>
                  <a:gd name="connsiteX108" fmla="*/ 2761644 w 2895577"/>
                  <a:gd name="connsiteY108" fmla="*/ 819150 h 1990725"/>
                  <a:gd name="connsiteX109" fmla="*/ 2742594 w 2895577"/>
                  <a:gd name="connsiteY109" fmla="*/ 781050 h 1990725"/>
                  <a:gd name="connsiteX110" fmla="*/ 2761644 w 2895577"/>
                  <a:gd name="connsiteY110" fmla="*/ 733425 h 1990725"/>
                  <a:gd name="connsiteX111" fmla="*/ 2780694 w 2895577"/>
                  <a:gd name="connsiteY111" fmla="*/ 676275 h 1990725"/>
                  <a:gd name="connsiteX112" fmla="*/ 2828319 w 2895577"/>
                  <a:gd name="connsiteY112" fmla="*/ 666750 h 1990725"/>
                  <a:gd name="connsiteX113" fmla="*/ 2809269 w 2895577"/>
                  <a:gd name="connsiteY113" fmla="*/ 600075 h 1990725"/>
                  <a:gd name="connsiteX114" fmla="*/ 2828319 w 2895577"/>
                  <a:gd name="connsiteY114" fmla="*/ 533400 h 1990725"/>
                  <a:gd name="connsiteX115" fmla="*/ 2837844 w 2895577"/>
                  <a:gd name="connsiteY115" fmla="*/ 485775 h 1990725"/>
                  <a:gd name="connsiteX116" fmla="*/ 2837844 w 2895577"/>
                  <a:gd name="connsiteY116" fmla="*/ 428625 h 1990725"/>
                  <a:gd name="connsiteX117" fmla="*/ 2856894 w 2895577"/>
                  <a:gd name="connsiteY117" fmla="*/ 361950 h 1990725"/>
                  <a:gd name="connsiteX118" fmla="*/ 2847369 w 2895577"/>
                  <a:gd name="connsiteY118" fmla="*/ 314325 h 1990725"/>
                  <a:gd name="connsiteX119" fmla="*/ 2847369 w 2895577"/>
                  <a:gd name="connsiteY119" fmla="*/ 247650 h 1990725"/>
                  <a:gd name="connsiteX120" fmla="*/ 2856894 w 2895577"/>
                  <a:gd name="connsiteY120" fmla="*/ 190500 h 1990725"/>
                  <a:gd name="connsiteX121" fmla="*/ 2885469 w 2895577"/>
                  <a:gd name="connsiteY121" fmla="*/ 142875 h 1990725"/>
                  <a:gd name="connsiteX122" fmla="*/ 2866419 w 2895577"/>
                  <a:gd name="connsiteY122" fmla="*/ 95250 h 1990725"/>
                  <a:gd name="connsiteX123" fmla="*/ 2894994 w 2895577"/>
                  <a:gd name="connsiteY123" fmla="*/ 57150 h 1990725"/>
                  <a:gd name="connsiteX124" fmla="*/ 2885469 w 2895577"/>
                  <a:gd name="connsiteY124" fmla="*/ 0 h 1990725"/>
                  <a:gd name="connsiteX0" fmla="*/ 536493 w 2912667"/>
                  <a:gd name="connsiteY0" fmla="*/ 371475 h 1990725"/>
                  <a:gd name="connsiteX1" fmla="*/ 469818 w 2912667"/>
                  <a:gd name="connsiteY1" fmla="*/ 409575 h 1990725"/>
                  <a:gd name="connsiteX2" fmla="*/ 412668 w 2912667"/>
                  <a:gd name="connsiteY2" fmla="*/ 438150 h 1990725"/>
                  <a:gd name="connsiteX3" fmla="*/ 345993 w 2912667"/>
                  <a:gd name="connsiteY3" fmla="*/ 485775 h 1990725"/>
                  <a:gd name="connsiteX4" fmla="*/ 201097 w 2912667"/>
                  <a:gd name="connsiteY4" fmla="*/ 590550 h 1990725"/>
                  <a:gd name="connsiteX5" fmla="*/ 140904 w 2912667"/>
                  <a:gd name="connsiteY5" fmla="*/ 628650 h 1990725"/>
                  <a:gd name="connsiteX6" fmla="*/ 105112 w 2912667"/>
                  <a:gd name="connsiteY6" fmla="*/ 685800 h 1990725"/>
                  <a:gd name="connsiteX7" fmla="*/ 88804 w 2912667"/>
                  <a:gd name="connsiteY7" fmla="*/ 762000 h 1990725"/>
                  <a:gd name="connsiteX8" fmla="*/ 58636 w 2912667"/>
                  <a:gd name="connsiteY8" fmla="*/ 762000 h 1990725"/>
                  <a:gd name="connsiteX9" fmla="*/ 29582 w 2912667"/>
                  <a:gd name="connsiteY9" fmla="*/ 800100 h 1990725"/>
                  <a:gd name="connsiteX10" fmla="*/ 17090 w 2912667"/>
                  <a:gd name="connsiteY10" fmla="*/ 857250 h 1990725"/>
                  <a:gd name="connsiteX11" fmla="*/ 281004 w 2912667"/>
                  <a:gd name="connsiteY11" fmla="*/ 523875 h 1990725"/>
                  <a:gd name="connsiteX12" fmla="*/ 1435709 w 2912667"/>
                  <a:gd name="connsiteY12" fmla="*/ 28575 h 1990725"/>
                  <a:gd name="connsiteX13" fmla="*/ 1502384 w 2912667"/>
                  <a:gd name="connsiteY13" fmla="*/ 9525 h 1990725"/>
                  <a:gd name="connsiteX14" fmla="*/ 1616684 w 2912667"/>
                  <a:gd name="connsiteY14" fmla="*/ 19050 h 1990725"/>
                  <a:gd name="connsiteX15" fmla="*/ 1635734 w 2912667"/>
                  <a:gd name="connsiteY15" fmla="*/ 47625 h 1990725"/>
                  <a:gd name="connsiteX16" fmla="*/ 1645259 w 2912667"/>
                  <a:gd name="connsiteY16" fmla="*/ 95250 h 1990725"/>
                  <a:gd name="connsiteX17" fmla="*/ 1654784 w 2912667"/>
                  <a:gd name="connsiteY17" fmla="*/ 333375 h 1990725"/>
                  <a:gd name="connsiteX18" fmla="*/ 1683359 w 2912667"/>
                  <a:gd name="connsiteY18" fmla="*/ 495300 h 1990725"/>
                  <a:gd name="connsiteX19" fmla="*/ 1692884 w 2912667"/>
                  <a:gd name="connsiteY19" fmla="*/ 523875 h 1990725"/>
                  <a:gd name="connsiteX20" fmla="*/ 1711934 w 2912667"/>
                  <a:gd name="connsiteY20" fmla="*/ 600075 h 1990725"/>
                  <a:gd name="connsiteX21" fmla="*/ 1702409 w 2912667"/>
                  <a:gd name="connsiteY21" fmla="*/ 647700 h 1990725"/>
                  <a:gd name="connsiteX22" fmla="*/ 1711934 w 2912667"/>
                  <a:gd name="connsiteY22" fmla="*/ 666750 h 1990725"/>
                  <a:gd name="connsiteX23" fmla="*/ 1740509 w 2912667"/>
                  <a:gd name="connsiteY23" fmla="*/ 695325 h 1990725"/>
                  <a:gd name="connsiteX24" fmla="*/ 1759561 w 2912667"/>
                  <a:gd name="connsiteY24" fmla="*/ 762000 h 1990725"/>
                  <a:gd name="connsiteX25" fmla="*/ 1759559 w 2912667"/>
                  <a:gd name="connsiteY25" fmla="*/ 819150 h 1990725"/>
                  <a:gd name="connsiteX26" fmla="*/ 1769084 w 2912667"/>
                  <a:gd name="connsiteY26" fmla="*/ 876300 h 1990725"/>
                  <a:gd name="connsiteX27" fmla="*/ 1778609 w 2912667"/>
                  <a:gd name="connsiteY27" fmla="*/ 904875 h 1990725"/>
                  <a:gd name="connsiteX28" fmla="*/ 1769084 w 2912667"/>
                  <a:gd name="connsiteY28" fmla="*/ 952500 h 1990725"/>
                  <a:gd name="connsiteX29" fmla="*/ 1788134 w 2912667"/>
                  <a:gd name="connsiteY29" fmla="*/ 1000125 h 1990725"/>
                  <a:gd name="connsiteX30" fmla="*/ 1788134 w 2912667"/>
                  <a:gd name="connsiteY30" fmla="*/ 1028700 h 1990725"/>
                  <a:gd name="connsiteX31" fmla="*/ 1797659 w 2912667"/>
                  <a:gd name="connsiteY31" fmla="*/ 1076325 h 1990725"/>
                  <a:gd name="connsiteX32" fmla="*/ 1797659 w 2912667"/>
                  <a:gd name="connsiteY32" fmla="*/ 1123950 h 1990725"/>
                  <a:gd name="connsiteX33" fmla="*/ 1807184 w 2912667"/>
                  <a:gd name="connsiteY33" fmla="*/ 1162050 h 1990725"/>
                  <a:gd name="connsiteX34" fmla="*/ 1797659 w 2912667"/>
                  <a:gd name="connsiteY34" fmla="*/ 1181100 h 1990725"/>
                  <a:gd name="connsiteX35" fmla="*/ 1816709 w 2912667"/>
                  <a:gd name="connsiteY35" fmla="*/ 1219200 h 1990725"/>
                  <a:gd name="connsiteX36" fmla="*/ 1816709 w 2912667"/>
                  <a:gd name="connsiteY36" fmla="*/ 1266825 h 1990725"/>
                  <a:gd name="connsiteX37" fmla="*/ 1835759 w 2912667"/>
                  <a:gd name="connsiteY37" fmla="*/ 1314450 h 1990725"/>
                  <a:gd name="connsiteX38" fmla="*/ 1835759 w 2912667"/>
                  <a:gd name="connsiteY38" fmla="*/ 1362075 h 1990725"/>
                  <a:gd name="connsiteX39" fmla="*/ 1873859 w 2912667"/>
                  <a:gd name="connsiteY39" fmla="*/ 1400175 h 1990725"/>
                  <a:gd name="connsiteX40" fmla="*/ 1902434 w 2912667"/>
                  <a:gd name="connsiteY40" fmla="*/ 1362075 h 1990725"/>
                  <a:gd name="connsiteX41" fmla="*/ 1911959 w 2912667"/>
                  <a:gd name="connsiteY41" fmla="*/ 1314450 h 1990725"/>
                  <a:gd name="connsiteX42" fmla="*/ 1931009 w 2912667"/>
                  <a:gd name="connsiteY42" fmla="*/ 1257300 h 1990725"/>
                  <a:gd name="connsiteX43" fmla="*/ 1931009 w 2912667"/>
                  <a:gd name="connsiteY43" fmla="*/ 1219200 h 1990725"/>
                  <a:gd name="connsiteX44" fmla="*/ 1950059 w 2912667"/>
                  <a:gd name="connsiteY44" fmla="*/ 1152525 h 1990725"/>
                  <a:gd name="connsiteX45" fmla="*/ 1940534 w 2912667"/>
                  <a:gd name="connsiteY45" fmla="*/ 1085850 h 1990725"/>
                  <a:gd name="connsiteX46" fmla="*/ 1950059 w 2912667"/>
                  <a:gd name="connsiteY46" fmla="*/ 1057275 h 1990725"/>
                  <a:gd name="connsiteX47" fmla="*/ 1969109 w 2912667"/>
                  <a:gd name="connsiteY47" fmla="*/ 990600 h 1990725"/>
                  <a:gd name="connsiteX48" fmla="*/ 1978634 w 2912667"/>
                  <a:gd name="connsiteY48" fmla="*/ 942975 h 1990725"/>
                  <a:gd name="connsiteX49" fmla="*/ 1988159 w 2912667"/>
                  <a:gd name="connsiteY49" fmla="*/ 895350 h 1990725"/>
                  <a:gd name="connsiteX50" fmla="*/ 2007209 w 2912667"/>
                  <a:gd name="connsiteY50" fmla="*/ 847725 h 1990725"/>
                  <a:gd name="connsiteX51" fmla="*/ 2054834 w 2912667"/>
                  <a:gd name="connsiteY51" fmla="*/ 904875 h 1990725"/>
                  <a:gd name="connsiteX52" fmla="*/ 2054834 w 2912667"/>
                  <a:gd name="connsiteY52" fmla="*/ 952500 h 1990725"/>
                  <a:gd name="connsiteX53" fmla="*/ 2073884 w 2912667"/>
                  <a:gd name="connsiteY53" fmla="*/ 1009650 h 1990725"/>
                  <a:gd name="connsiteX54" fmla="*/ 2178659 w 2912667"/>
                  <a:gd name="connsiteY54" fmla="*/ 1047750 h 1990725"/>
                  <a:gd name="connsiteX55" fmla="*/ 2140559 w 2912667"/>
                  <a:gd name="connsiteY55" fmla="*/ 1019175 h 1990725"/>
                  <a:gd name="connsiteX56" fmla="*/ 2188184 w 2912667"/>
                  <a:gd name="connsiteY56" fmla="*/ 1000125 h 1990725"/>
                  <a:gd name="connsiteX57" fmla="*/ 2216759 w 2912667"/>
                  <a:gd name="connsiteY57" fmla="*/ 942975 h 1990725"/>
                  <a:gd name="connsiteX58" fmla="*/ 2245334 w 2912667"/>
                  <a:gd name="connsiteY58" fmla="*/ 885825 h 1990725"/>
                  <a:gd name="connsiteX59" fmla="*/ 2226284 w 2912667"/>
                  <a:gd name="connsiteY59" fmla="*/ 819150 h 1990725"/>
                  <a:gd name="connsiteX60" fmla="*/ 2273909 w 2912667"/>
                  <a:gd name="connsiteY60" fmla="*/ 762000 h 1990725"/>
                  <a:gd name="connsiteX61" fmla="*/ 2331059 w 2912667"/>
                  <a:gd name="connsiteY61" fmla="*/ 762000 h 1990725"/>
                  <a:gd name="connsiteX62" fmla="*/ 2388209 w 2912667"/>
                  <a:gd name="connsiteY62" fmla="*/ 762000 h 1990725"/>
                  <a:gd name="connsiteX63" fmla="*/ 2435834 w 2912667"/>
                  <a:gd name="connsiteY63" fmla="*/ 809625 h 1990725"/>
                  <a:gd name="connsiteX64" fmla="*/ 2454884 w 2912667"/>
                  <a:gd name="connsiteY64" fmla="*/ 857250 h 1990725"/>
                  <a:gd name="connsiteX65" fmla="*/ 2473934 w 2912667"/>
                  <a:gd name="connsiteY65" fmla="*/ 914400 h 1990725"/>
                  <a:gd name="connsiteX66" fmla="*/ 2492984 w 2912667"/>
                  <a:gd name="connsiteY66" fmla="*/ 971550 h 1990725"/>
                  <a:gd name="connsiteX67" fmla="*/ 2512034 w 2912667"/>
                  <a:gd name="connsiteY67" fmla="*/ 1028700 h 1990725"/>
                  <a:gd name="connsiteX68" fmla="*/ 2502509 w 2912667"/>
                  <a:gd name="connsiteY68" fmla="*/ 1057275 h 1990725"/>
                  <a:gd name="connsiteX69" fmla="*/ 2531084 w 2912667"/>
                  <a:gd name="connsiteY69" fmla="*/ 1114425 h 1990725"/>
                  <a:gd name="connsiteX70" fmla="*/ 2531084 w 2912667"/>
                  <a:gd name="connsiteY70" fmla="*/ 1162050 h 1990725"/>
                  <a:gd name="connsiteX71" fmla="*/ 2531084 w 2912667"/>
                  <a:gd name="connsiteY71" fmla="*/ 1209675 h 1990725"/>
                  <a:gd name="connsiteX72" fmla="*/ 2512034 w 2912667"/>
                  <a:gd name="connsiteY72" fmla="*/ 1238250 h 1990725"/>
                  <a:gd name="connsiteX73" fmla="*/ 2521559 w 2912667"/>
                  <a:gd name="connsiteY73" fmla="*/ 1276350 h 1990725"/>
                  <a:gd name="connsiteX74" fmla="*/ 2531084 w 2912667"/>
                  <a:gd name="connsiteY74" fmla="*/ 1333500 h 1990725"/>
                  <a:gd name="connsiteX75" fmla="*/ 2550134 w 2912667"/>
                  <a:gd name="connsiteY75" fmla="*/ 1390650 h 1990725"/>
                  <a:gd name="connsiteX76" fmla="*/ 2550134 w 2912667"/>
                  <a:gd name="connsiteY76" fmla="*/ 1447800 h 1990725"/>
                  <a:gd name="connsiteX77" fmla="*/ 2569184 w 2912667"/>
                  <a:gd name="connsiteY77" fmla="*/ 1504950 h 1990725"/>
                  <a:gd name="connsiteX78" fmla="*/ 2588234 w 2912667"/>
                  <a:gd name="connsiteY78" fmla="*/ 1562100 h 1990725"/>
                  <a:gd name="connsiteX79" fmla="*/ 2597759 w 2912667"/>
                  <a:gd name="connsiteY79" fmla="*/ 1590675 h 1990725"/>
                  <a:gd name="connsiteX80" fmla="*/ 2597759 w 2912667"/>
                  <a:gd name="connsiteY80" fmla="*/ 1638300 h 1990725"/>
                  <a:gd name="connsiteX81" fmla="*/ 2616809 w 2912667"/>
                  <a:gd name="connsiteY81" fmla="*/ 1685925 h 1990725"/>
                  <a:gd name="connsiteX82" fmla="*/ 2616809 w 2912667"/>
                  <a:gd name="connsiteY82" fmla="*/ 1743075 h 1990725"/>
                  <a:gd name="connsiteX83" fmla="*/ 2626334 w 2912667"/>
                  <a:gd name="connsiteY83" fmla="*/ 1800225 h 1990725"/>
                  <a:gd name="connsiteX84" fmla="*/ 2616809 w 2912667"/>
                  <a:gd name="connsiteY84" fmla="*/ 1838325 h 1990725"/>
                  <a:gd name="connsiteX85" fmla="*/ 2626334 w 2912667"/>
                  <a:gd name="connsiteY85" fmla="*/ 1876425 h 1990725"/>
                  <a:gd name="connsiteX86" fmla="*/ 2645384 w 2912667"/>
                  <a:gd name="connsiteY86" fmla="*/ 1933575 h 1990725"/>
                  <a:gd name="connsiteX87" fmla="*/ 2616809 w 2912667"/>
                  <a:gd name="connsiteY87" fmla="*/ 1962150 h 1990725"/>
                  <a:gd name="connsiteX88" fmla="*/ 2645384 w 2912667"/>
                  <a:gd name="connsiteY88" fmla="*/ 1990725 h 1990725"/>
                  <a:gd name="connsiteX89" fmla="*/ 2693009 w 2912667"/>
                  <a:gd name="connsiteY89" fmla="*/ 1924050 h 1990725"/>
                  <a:gd name="connsiteX90" fmla="*/ 2693009 w 2912667"/>
                  <a:gd name="connsiteY90" fmla="*/ 1857375 h 1990725"/>
                  <a:gd name="connsiteX91" fmla="*/ 2702534 w 2912667"/>
                  <a:gd name="connsiteY91" fmla="*/ 1800225 h 1990725"/>
                  <a:gd name="connsiteX92" fmla="*/ 2702534 w 2912667"/>
                  <a:gd name="connsiteY92" fmla="*/ 1752600 h 1990725"/>
                  <a:gd name="connsiteX93" fmla="*/ 2702534 w 2912667"/>
                  <a:gd name="connsiteY93" fmla="*/ 1685925 h 1990725"/>
                  <a:gd name="connsiteX94" fmla="*/ 2712059 w 2912667"/>
                  <a:gd name="connsiteY94" fmla="*/ 1628775 h 1990725"/>
                  <a:gd name="connsiteX95" fmla="*/ 2721584 w 2912667"/>
                  <a:gd name="connsiteY95" fmla="*/ 1562100 h 1990725"/>
                  <a:gd name="connsiteX96" fmla="*/ 2712059 w 2912667"/>
                  <a:gd name="connsiteY96" fmla="*/ 1504950 h 1990725"/>
                  <a:gd name="connsiteX97" fmla="*/ 2740634 w 2912667"/>
                  <a:gd name="connsiteY97" fmla="*/ 1457325 h 1990725"/>
                  <a:gd name="connsiteX98" fmla="*/ 2712059 w 2912667"/>
                  <a:gd name="connsiteY98" fmla="*/ 1419225 h 1990725"/>
                  <a:gd name="connsiteX99" fmla="*/ 2740634 w 2912667"/>
                  <a:gd name="connsiteY99" fmla="*/ 1352550 h 1990725"/>
                  <a:gd name="connsiteX100" fmla="*/ 2740634 w 2912667"/>
                  <a:gd name="connsiteY100" fmla="*/ 1285875 h 1990725"/>
                  <a:gd name="connsiteX101" fmla="*/ 2721584 w 2912667"/>
                  <a:gd name="connsiteY101" fmla="*/ 1238250 h 1990725"/>
                  <a:gd name="connsiteX102" fmla="*/ 2731109 w 2912667"/>
                  <a:gd name="connsiteY102" fmla="*/ 1181100 h 1990725"/>
                  <a:gd name="connsiteX103" fmla="*/ 2731109 w 2912667"/>
                  <a:gd name="connsiteY103" fmla="*/ 1152525 h 1990725"/>
                  <a:gd name="connsiteX104" fmla="*/ 2740634 w 2912667"/>
                  <a:gd name="connsiteY104" fmla="*/ 1085850 h 1990725"/>
                  <a:gd name="connsiteX105" fmla="*/ 2740634 w 2912667"/>
                  <a:gd name="connsiteY105" fmla="*/ 1047750 h 1990725"/>
                  <a:gd name="connsiteX106" fmla="*/ 2731109 w 2912667"/>
                  <a:gd name="connsiteY106" fmla="*/ 981075 h 1990725"/>
                  <a:gd name="connsiteX107" fmla="*/ 2740634 w 2912667"/>
                  <a:gd name="connsiteY107" fmla="*/ 933450 h 1990725"/>
                  <a:gd name="connsiteX108" fmla="*/ 2759684 w 2912667"/>
                  <a:gd name="connsiteY108" fmla="*/ 866775 h 1990725"/>
                  <a:gd name="connsiteX109" fmla="*/ 2778734 w 2912667"/>
                  <a:gd name="connsiteY109" fmla="*/ 819150 h 1990725"/>
                  <a:gd name="connsiteX110" fmla="*/ 2759684 w 2912667"/>
                  <a:gd name="connsiteY110" fmla="*/ 781050 h 1990725"/>
                  <a:gd name="connsiteX111" fmla="*/ 2778734 w 2912667"/>
                  <a:gd name="connsiteY111" fmla="*/ 733425 h 1990725"/>
                  <a:gd name="connsiteX112" fmla="*/ 2797784 w 2912667"/>
                  <a:gd name="connsiteY112" fmla="*/ 676275 h 1990725"/>
                  <a:gd name="connsiteX113" fmla="*/ 2845409 w 2912667"/>
                  <a:gd name="connsiteY113" fmla="*/ 666750 h 1990725"/>
                  <a:gd name="connsiteX114" fmla="*/ 2826359 w 2912667"/>
                  <a:gd name="connsiteY114" fmla="*/ 600075 h 1990725"/>
                  <a:gd name="connsiteX115" fmla="*/ 2845409 w 2912667"/>
                  <a:gd name="connsiteY115" fmla="*/ 533400 h 1990725"/>
                  <a:gd name="connsiteX116" fmla="*/ 2854934 w 2912667"/>
                  <a:gd name="connsiteY116" fmla="*/ 485775 h 1990725"/>
                  <a:gd name="connsiteX117" fmla="*/ 2854934 w 2912667"/>
                  <a:gd name="connsiteY117" fmla="*/ 428625 h 1990725"/>
                  <a:gd name="connsiteX118" fmla="*/ 2873984 w 2912667"/>
                  <a:gd name="connsiteY118" fmla="*/ 361950 h 1990725"/>
                  <a:gd name="connsiteX119" fmla="*/ 2864459 w 2912667"/>
                  <a:gd name="connsiteY119" fmla="*/ 314325 h 1990725"/>
                  <a:gd name="connsiteX120" fmla="*/ 2864459 w 2912667"/>
                  <a:gd name="connsiteY120" fmla="*/ 247650 h 1990725"/>
                  <a:gd name="connsiteX121" fmla="*/ 2873984 w 2912667"/>
                  <a:gd name="connsiteY121" fmla="*/ 190500 h 1990725"/>
                  <a:gd name="connsiteX122" fmla="*/ 2902559 w 2912667"/>
                  <a:gd name="connsiteY122" fmla="*/ 142875 h 1990725"/>
                  <a:gd name="connsiteX123" fmla="*/ 2883509 w 2912667"/>
                  <a:gd name="connsiteY123" fmla="*/ 95250 h 1990725"/>
                  <a:gd name="connsiteX124" fmla="*/ 2912084 w 2912667"/>
                  <a:gd name="connsiteY124" fmla="*/ 57150 h 1990725"/>
                  <a:gd name="connsiteX125" fmla="*/ 2902559 w 2912667"/>
                  <a:gd name="connsiteY125" fmla="*/ 0 h 1990725"/>
                  <a:gd name="connsiteX0" fmla="*/ 553213 w 2929387"/>
                  <a:gd name="connsiteY0" fmla="*/ 371475 h 1990725"/>
                  <a:gd name="connsiteX1" fmla="*/ 486538 w 2929387"/>
                  <a:gd name="connsiteY1" fmla="*/ 409575 h 1990725"/>
                  <a:gd name="connsiteX2" fmla="*/ 429388 w 2929387"/>
                  <a:gd name="connsiteY2" fmla="*/ 438150 h 1990725"/>
                  <a:gd name="connsiteX3" fmla="*/ 362713 w 2929387"/>
                  <a:gd name="connsiteY3" fmla="*/ 485775 h 1990725"/>
                  <a:gd name="connsiteX4" fmla="*/ 217817 w 2929387"/>
                  <a:gd name="connsiteY4" fmla="*/ 590550 h 1990725"/>
                  <a:gd name="connsiteX5" fmla="*/ 157624 w 2929387"/>
                  <a:gd name="connsiteY5" fmla="*/ 628650 h 1990725"/>
                  <a:gd name="connsiteX6" fmla="*/ 121832 w 2929387"/>
                  <a:gd name="connsiteY6" fmla="*/ 685800 h 1990725"/>
                  <a:gd name="connsiteX7" fmla="*/ 105524 w 2929387"/>
                  <a:gd name="connsiteY7" fmla="*/ 762000 h 1990725"/>
                  <a:gd name="connsiteX8" fmla="*/ 75356 w 2929387"/>
                  <a:gd name="connsiteY8" fmla="*/ 762000 h 1990725"/>
                  <a:gd name="connsiteX9" fmla="*/ 46302 w 2929387"/>
                  <a:gd name="connsiteY9" fmla="*/ 800100 h 1990725"/>
                  <a:gd name="connsiteX10" fmla="*/ 33810 w 2929387"/>
                  <a:gd name="connsiteY10" fmla="*/ 857250 h 1990725"/>
                  <a:gd name="connsiteX11" fmla="*/ 16720 w 2929387"/>
                  <a:gd name="connsiteY11" fmla="*/ 914400 h 1990725"/>
                  <a:gd name="connsiteX12" fmla="*/ 297724 w 2929387"/>
                  <a:gd name="connsiteY12" fmla="*/ 523875 h 1990725"/>
                  <a:gd name="connsiteX13" fmla="*/ 1452429 w 2929387"/>
                  <a:gd name="connsiteY13" fmla="*/ 28575 h 1990725"/>
                  <a:gd name="connsiteX14" fmla="*/ 1519104 w 2929387"/>
                  <a:gd name="connsiteY14" fmla="*/ 9525 h 1990725"/>
                  <a:gd name="connsiteX15" fmla="*/ 1633404 w 2929387"/>
                  <a:gd name="connsiteY15" fmla="*/ 19050 h 1990725"/>
                  <a:gd name="connsiteX16" fmla="*/ 1652454 w 2929387"/>
                  <a:gd name="connsiteY16" fmla="*/ 47625 h 1990725"/>
                  <a:gd name="connsiteX17" fmla="*/ 1661979 w 2929387"/>
                  <a:gd name="connsiteY17" fmla="*/ 95250 h 1990725"/>
                  <a:gd name="connsiteX18" fmla="*/ 1671504 w 2929387"/>
                  <a:gd name="connsiteY18" fmla="*/ 333375 h 1990725"/>
                  <a:gd name="connsiteX19" fmla="*/ 1700079 w 2929387"/>
                  <a:gd name="connsiteY19" fmla="*/ 495300 h 1990725"/>
                  <a:gd name="connsiteX20" fmla="*/ 1709604 w 2929387"/>
                  <a:gd name="connsiteY20" fmla="*/ 523875 h 1990725"/>
                  <a:gd name="connsiteX21" fmla="*/ 1728654 w 2929387"/>
                  <a:gd name="connsiteY21" fmla="*/ 600075 h 1990725"/>
                  <a:gd name="connsiteX22" fmla="*/ 1719129 w 2929387"/>
                  <a:gd name="connsiteY22" fmla="*/ 647700 h 1990725"/>
                  <a:gd name="connsiteX23" fmla="*/ 1728654 w 2929387"/>
                  <a:gd name="connsiteY23" fmla="*/ 666750 h 1990725"/>
                  <a:gd name="connsiteX24" fmla="*/ 1757229 w 2929387"/>
                  <a:gd name="connsiteY24" fmla="*/ 695325 h 1990725"/>
                  <a:gd name="connsiteX25" fmla="*/ 1776281 w 2929387"/>
                  <a:gd name="connsiteY25" fmla="*/ 762000 h 1990725"/>
                  <a:gd name="connsiteX26" fmla="*/ 1776279 w 2929387"/>
                  <a:gd name="connsiteY26" fmla="*/ 819150 h 1990725"/>
                  <a:gd name="connsiteX27" fmla="*/ 1785804 w 2929387"/>
                  <a:gd name="connsiteY27" fmla="*/ 876300 h 1990725"/>
                  <a:gd name="connsiteX28" fmla="*/ 1795329 w 2929387"/>
                  <a:gd name="connsiteY28" fmla="*/ 904875 h 1990725"/>
                  <a:gd name="connsiteX29" fmla="*/ 1785804 w 2929387"/>
                  <a:gd name="connsiteY29" fmla="*/ 952500 h 1990725"/>
                  <a:gd name="connsiteX30" fmla="*/ 1804854 w 2929387"/>
                  <a:gd name="connsiteY30" fmla="*/ 1000125 h 1990725"/>
                  <a:gd name="connsiteX31" fmla="*/ 1804854 w 2929387"/>
                  <a:gd name="connsiteY31" fmla="*/ 1028700 h 1990725"/>
                  <a:gd name="connsiteX32" fmla="*/ 1814379 w 2929387"/>
                  <a:gd name="connsiteY32" fmla="*/ 1076325 h 1990725"/>
                  <a:gd name="connsiteX33" fmla="*/ 1814379 w 2929387"/>
                  <a:gd name="connsiteY33" fmla="*/ 1123950 h 1990725"/>
                  <a:gd name="connsiteX34" fmla="*/ 1823904 w 2929387"/>
                  <a:gd name="connsiteY34" fmla="*/ 1162050 h 1990725"/>
                  <a:gd name="connsiteX35" fmla="*/ 1814379 w 2929387"/>
                  <a:gd name="connsiteY35" fmla="*/ 1181100 h 1990725"/>
                  <a:gd name="connsiteX36" fmla="*/ 1833429 w 2929387"/>
                  <a:gd name="connsiteY36" fmla="*/ 1219200 h 1990725"/>
                  <a:gd name="connsiteX37" fmla="*/ 1833429 w 2929387"/>
                  <a:gd name="connsiteY37" fmla="*/ 1266825 h 1990725"/>
                  <a:gd name="connsiteX38" fmla="*/ 1852479 w 2929387"/>
                  <a:gd name="connsiteY38" fmla="*/ 1314450 h 1990725"/>
                  <a:gd name="connsiteX39" fmla="*/ 1852479 w 2929387"/>
                  <a:gd name="connsiteY39" fmla="*/ 1362075 h 1990725"/>
                  <a:gd name="connsiteX40" fmla="*/ 1890579 w 2929387"/>
                  <a:gd name="connsiteY40" fmla="*/ 1400175 h 1990725"/>
                  <a:gd name="connsiteX41" fmla="*/ 1919154 w 2929387"/>
                  <a:gd name="connsiteY41" fmla="*/ 1362075 h 1990725"/>
                  <a:gd name="connsiteX42" fmla="*/ 1928679 w 2929387"/>
                  <a:gd name="connsiteY42" fmla="*/ 1314450 h 1990725"/>
                  <a:gd name="connsiteX43" fmla="*/ 1947729 w 2929387"/>
                  <a:gd name="connsiteY43" fmla="*/ 1257300 h 1990725"/>
                  <a:gd name="connsiteX44" fmla="*/ 1947729 w 2929387"/>
                  <a:gd name="connsiteY44" fmla="*/ 1219200 h 1990725"/>
                  <a:gd name="connsiteX45" fmla="*/ 1966779 w 2929387"/>
                  <a:gd name="connsiteY45" fmla="*/ 1152525 h 1990725"/>
                  <a:gd name="connsiteX46" fmla="*/ 1957254 w 2929387"/>
                  <a:gd name="connsiteY46" fmla="*/ 1085850 h 1990725"/>
                  <a:gd name="connsiteX47" fmla="*/ 1966779 w 2929387"/>
                  <a:gd name="connsiteY47" fmla="*/ 1057275 h 1990725"/>
                  <a:gd name="connsiteX48" fmla="*/ 1985829 w 2929387"/>
                  <a:gd name="connsiteY48" fmla="*/ 990600 h 1990725"/>
                  <a:gd name="connsiteX49" fmla="*/ 1995354 w 2929387"/>
                  <a:gd name="connsiteY49" fmla="*/ 942975 h 1990725"/>
                  <a:gd name="connsiteX50" fmla="*/ 2004879 w 2929387"/>
                  <a:gd name="connsiteY50" fmla="*/ 895350 h 1990725"/>
                  <a:gd name="connsiteX51" fmla="*/ 2023929 w 2929387"/>
                  <a:gd name="connsiteY51" fmla="*/ 847725 h 1990725"/>
                  <a:gd name="connsiteX52" fmla="*/ 2071554 w 2929387"/>
                  <a:gd name="connsiteY52" fmla="*/ 904875 h 1990725"/>
                  <a:gd name="connsiteX53" fmla="*/ 2071554 w 2929387"/>
                  <a:gd name="connsiteY53" fmla="*/ 952500 h 1990725"/>
                  <a:gd name="connsiteX54" fmla="*/ 2090604 w 2929387"/>
                  <a:gd name="connsiteY54" fmla="*/ 1009650 h 1990725"/>
                  <a:gd name="connsiteX55" fmla="*/ 2195379 w 2929387"/>
                  <a:gd name="connsiteY55" fmla="*/ 1047750 h 1990725"/>
                  <a:gd name="connsiteX56" fmla="*/ 2157279 w 2929387"/>
                  <a:gd name="connsiteY56" fmla="*/ 1019175 h 1990725"/>
                  <a:gd name="connsiteX57" fmla="*/ 2204904 w 2929387"/>
                  <a:gd name="connsiteY57" fmla="*/ 1000125 h 1990725"/>
                  <a:gd name="connsiteX58" fmla="*/ 2233479 w 2929387"/>
                  <a:gd name="connsiteY58" fmla="*/ 942975 h 1990725"/>
                  <a:gd name="connsiteX59" fmla="*/ 2262054 w 2929387"/>
                  <a:gd name="connsiteY59" fmla="*/ 885825 h 1990725"/>
                  <a:gd name="connsiteX60" fmla="*/ 2243004 w 2929387"/>
                  <a:gd name="connsiteY60" fmla="*/ 819150 h 1990725"/>
                  <a:gd name="connsiteX61" fmla="*/ 2290629 w 2929387"/>
                  <a:gd name="connsiteY61" fmla="*/ 762000 h 1990725"/>
                  <a:gd name="connsiteX62" fmla="*/ 2347779 w 2929387"/>
                  <a:gd name="connsiteY62" fmla="*/ 762000 h 1990725"/>
                  <a:gd name="connsiteX63" fmla="*/ 2404929 w 2929387"/>
                  <a:gd name="connsiteY63" fmla="*/ 762000 h 1990725"/>
                  <a:gd name="connsiteX64" fmla="*/ 2452554 w 2929387"/>
                  <a:gd name="connsiteY64" fmla="*/ 809625 h 1990725"/>
                  <a:gd name="connsiteX65" fmla="*/ 2471604 w 2929387"/>
                  <a:gd name="connsiteY65" fmla="*/ 857250 h 1990725"/>
                  <a:gd name="connsiteX66" fmla="*/ 2490654 w 2929387"/>
                  <a:gd name="connsiteY66" fmla="*/ 914400 h 1990725"/>
                  <a:gd name="connsiteX67" fmla="*/ 2509704 w 2929387"/>
                  <a:gd name="connsiteY67" fmla="*/ 971550 h 1990725"/>
                  <a:gd name="connsiteX68" fmla="*/ 2528754 w 2929387"/>
                  <a:gd name="connsiteY68" fmla="*/ 1028700 h 1990725"/>
                  <a:gd name="connsiteX69" fmla="*/ 2519229 w 2929387"/>
                  <a:gd name="connsiteY69" fmla="*/ 1057275 h 1990725"/>
                  <a:gd name="connsiteX70" fmla="*/ 2547804 w 2929387"/>
                  <a:gd name="connsiteY70" fmla="*/ 1114425 h 1990725"/>
                  <a:gd name="connsiteX71" fmla="*/ 2547804 w 2929387"/>
                  <a:gd name="connsiteY71" fmla="*/ 1162050 h 1990725"/>
                  <a:gd name="connsiteX72" fmla="*/ 2547804 w 2929387"/>
                  <a:gd name="connsiteY72" fmla="*/ 1209675 h 1990725"/>
                  <a:gd name="connsiteX73" fmla="*/ 2528754 w 2929387"/>
                  <a:gd name="connsiteY73" fmla="*/ 1238250 h 1990725"/>
                  <a:gd name="connsiteX74" fmla="*/ 2538279 w 2929387"/>
                  <a:gd name="connsiteY74" fmla="*/ 1276350 h 1990725"/>
                  <a:gd name="connsiteX75" fmla="*/ 2547804 w 2929387"/>
                  <a:gd name="connsiteY75" fmla="*/ 1333500 h 1990725"/>
                  <a:gd name="connsiteX76" fmla="*/ 2566854 w 2929387"/>
                  <a:gd name="connsiteY76" fmla="*/ 1390650 h 1990725"/>
                  <a:gd name="connsiteX77" fmla="*/ 2566854 w 2929387"/>
                  <a:gd name="connsiteY77" fmla="*/ 1447800 h 1990725"/>
                  <a:gd name="connsiteX78" fmla="*/ 2585904 w 2929387"/>
                  <a:gd name="connsiteY78" fmla="*/ 1504950 h 1990725"/>
                  <a:gd name="connsiteX79" fmla="*/ 2604954 w 2929387"/>
                  <a:gd name="connsiteY79" fmla="*/ 1562100 h 1990725"/>
                  <a:gd name="connsiteX80" fmla="*/ 2614479 w 2929387"/>
                  <a:gd name="connsiteY80" fmla="*/ 1590675 h 1990725"/>
                  <a:gd name="connsiteX81" fmla="*/ 2614479 w 2929387"/>
                  <a:gd name="connsiteY81" fmla="*/ 1638300 h 1990725"/>
                  <a:gd name="connsiteX82" fmla="*/ 2633529 w 2929387"/>
                  <a:gd name="connsiteY82" fmla="*/ 1685925 h 1990725"/>
                  <a:gd name="connsiteX83" fmla="*/ 2633529 w 2929387"/>
                  <a:gd name="connsiteY83" fmla="*/ 1743075 h 1990725"/>
                  <a:gd name="connsiteX84" fmla="*/ 2643054 w 2929387"/>
                  <a:gd name="connsiteY84" fmla="*/ 1800225 h 1990725"/>
                  <a:gd name="connsiteX85" fmla="*/ 2633529 w 2929387"/>
                  <a:gd name="connsiteY85" fmla="*/ 1838325 h 1990725"/>
                  <a:gd name="connsiteX86" fmla="*/ 2643054 w 2929387"/>
                  <a:gd name="connsiteY86" fmla="*/ 1876425 h 1990725"/>
                  <a:gd name="connsiteX87" fmla="*/ 2662104 w 2929387"/>
                  <a:gd name="connsiteY87" fmla="*/ 1933575 h 1990725"/>
                  <a:gd name="connsiteX88" fmla="*/ 2633529 w 2929387"/>
                  <a:gd name="connsiteY88" fmla="*/ 1962150 h 1990725"/>
                  <a:gd name="connsiteX89" fmla="*/ 2662104 w 2929387"/>
                  <a:gd name="connsiteY89" fmla="*/ 1990725 h 1990725"/>
                  <a:gd name="connsiteX90" fmla="*/ 2709729 w 2929387"/>
                  <a:gd name="connsiteY90" fmla="*/ 1924050 h 1990725"/>
                  <a:gd name="connsiteX91" fmla="*/ 2709729 w 2929387"/>
                  <a:gd name="connsiteY91" fmla="*/ 1857375 h 1990725"/>
                  <a:gd name="connsiteX92" fmla="*/ 2719254 w 2929387"/>
                  <a:gd name="connsiteY92" fmla="*/ 1800225 h 1990725"/>
                  <a:gd name="connsiteX93" fmla="*/ 2719254 w 2929387"/>
                  <a:gd name="connsiteY93" fmla="*/ 1752600 h 1990725"/>
                  <a:gd name="connsiteX94" fmla="*/ 2719254 w 2929387"/>
                  <a:gd name="connsiteY94" fmla="*/ 1685925 h 1990725"/>
                  <a:gd name="connsiteX95" fmla="*/ 2728779 w 2929387"/>
                  <a:gd name="connsiteY95" fmla="*/ 1628775 h 1990725"/>
                  <a:gd name="connsiteX96" fmla="*/ 2738304 w 2929387"/>
                  <a:gd name="connsiteY96" fmla="*/ 1562100 h 1990725"/>
                  <a:gd name="connsiteX97" fmla="*/ 2728779 w 2929387"/>
                  <a:gd name="connsiteY97" fmla="*/ 1504950 h 1990725"/>
                  <a:gd name="connsiteX98" fmla="*/ 2757354 w 2929387"/>
                  <a:gd name="connsiteY98" fmla="*/ 1457325 h 1990725"/>
                  <a:gd name="connsiteX99" fmla="*/ 2728779 w 2929387"/>
                  <a:gd name="connsiteY99" fmla="*/ 1419225 h 1990725"/>
                  <a:gd name="connsiteX100" fmla="*/ 2757354 w 2929387"/>
                  <a:gd name="connsiteY100" fmla="*/ 1352550 h 1990725"/>
                  <a:gd name="connsiteX101" fmla="*/ 2757354 w 2929387"/>
                  <a:gd name="connsiteY101" fmla="*/ 1285875 h 1990725"/>
                  <a:gd name="connsiteX102" fmla="*/ 2738304 w 2929387"/>
                  <a:gd name="connsiteY102" fmla="*/ 1238250 h 1990725"/>
                  <a:gd name="connsiteX103" fmla="*/ 2747829 w 2929387"/>
                  <a:gd name="connsiteY103" fmla="*/ 1181100 h 1990725"/>
                  <a:gd name="connsiteX104" fmla="*/ 2747829 w 2929387"/>
                  <a:gd name="connsiteY104" fmla="*/ 1152525 h 1990725"/>
                  <a:gd name="connsiteX105" fmla="*/ 2757354 w 2929387"/>
                  <a:gd name="connsiteY105" fmla="*/ 1085850 h 1990725"/>
                  <a:gd name="connsiteX106" fmla="*/ 2757354 w 2929387"/>
                  <a:gd name="connsiteY106" fmla="*/ 1047750 h 1990725"/>
                  <a:gd name="connsiteX107" fmla="*/ 2747829 w 2929387"/>
                  <a:gd name="connsiteY107" fmla="*/ 981075 h 1990725"/>
                  <a:gd name="connsiteX108" fmla="*/ 2757354 w 2929387"/>
                  <a:gd name="connsiteY108" fmla="*/ 933450 h 1990725"/>
                  <a:gd name="connsiteX109" fmla="*/ 2776404 w 2929387"/>
                  <a:gd name="connsiteY109" fmla="*/ 866775 h 1990725"/>
                  <a:gd name="connsiteX110" fmla="*/ 2795454 w 2929387"/>
                  <a:gd name="connsiteY110" fmla="*/ 819150 h 1990725"/>
                  <a:gd name="connsiteX111" fmla="*/ 2776404 w 2929387"/>
                  <a:gd name="connsiteY111" fmla="*/ 781050 h 1990725"/>
                  <a:gd name="connsiteX112" fmla="*/ 2795454 w 2929387"/>
                  <a:gd name="connsiteY112" fmla="*/ 733425 h 1990725"/>
                  <a:gd name="connsiteX113" fmla="*/ 2814504 w 2929387"/>
                  <a:gd name="connsiteY113" fmla="*/ 676275 h 1990725"/>
                  <a:gd name="connsiteX114" fmla="*/ 2862129 w 2929387"/>
                  <a:gd name="connsiteY114" fmla="*/ 666750 h 1990725"/>
                  <a:gd name="connsiteX115" fmla="*/ 2843079 w 2929387"/>
                  <a:gd name="connsiteY115" fmla="*/ 600075 h 1990725"/>
                  <a:gd name="connsiteX116" fmla="*/ 2862129 w 2929387"/>
                  <a:gd name="connsiteY116" fmla="*/ 533400 h 1990725"/>
                  <a:gd name="connsiteX117" fmla="*/ 2871654 w 2929387"/>
                  <a:gd name="connsiteY117" fmla="*/ 485775 h 1990725"/>
                  <a:gd name="connsiteX118" fmla="*/ 2871654 w 2929387"/>
                  <a:gd name="connsiteY118" fmla="*/ 428625 h 1990725"/>
                  <a:gd name="connsiteX119" fmla="*/ 2890704 w 2929387"/>
                  <a:gd name="connsiteY119" fmla="*/ 361950 h 1990725"/>
                  <a:gd name="connsiteX120" fmla="*/ 2881179 w 2929387"/>
                  <a:gd name="connsiteY120" fmla="*/ 314325 h 1990725"/>
                  <a:gd name="connsiteX121" fmla="*/ 2881179 w 2929387"/>
                  <a:gd name="connsiteY121" fmla="*/ 247650 h 1990725"/>
                  <a:gd name="connsiteX122" fmla="*/ 2890704 w 2929387"/>
                  <a:gd name="connsiteY122" fmla="*/ 190500 h 1990725"/>
                  <a:gd name="connsiteX123" fmla="*/ 2919279 w 2929387"/>
                  <a:gd name="connsiteY123" fmla="*/ 142875 h 1990725"/>
                  <a:gd name="connsiteX124" fmla="*/ 2900229 w 2929387"/>
                  <a:gd name="connsiteY124" fmla="*/ 95250 h 1990725"/>
                  <a:gd name="connsiteX125" fmla="*/ 2928804 w 2929387"/>
                  <a:gd name="connsiteY125" fmla="*/ 57150 h 1990725"/>
                  <a:gd name="connsiteX126" fmla="*/ 2919279 w 2929387"/>
                  <a:gd name="connsiteY126" fmla="*/ 0 h 1990725"/>
                  <a:gd name="connsiteX0" fmla="*/ 583576 w 2959750"/>
                  <a:gd name="connsiteY0" fmla="*/ 371475 h 1990725"/>
                  <a:gd name="connsiteX1" fmla="*/ 516901 w 2959750"/>
                  <a:gd name="connsiteY1" fmla="*/ 409575 h 1990725"/>
                  <a:gd name="connsiteX2" fmla="*/ 459751 w 2959750"/>
                  <a:gd name="connsiteY2" fmla="*/ 438150 h 1990725"/>
                  <a:gd name="connsiteX3" fmla="*/ 393076 w 2959750"/>
                  <a:gd name="connsiteY3" fmla="*/ 485775 h 1990725"/>
                  <a:gd name="connsiteX4" fmla="*/ 248180 w 2959750"/>
                  <a:gd name="connsiteY4" fmla="*/ 590550 h 1990725"/>
                  <a:gd name="connsiteX5" fmla="*/ 187987 w 2959750"/>
                  <a:gd name="connsiteY5" fmla="*/ 628650 h 1990725"/>
                  <a:gd name="connsiteX6" fmla="*/ 152195 w 2959750"/>
                  <a:gd name="connsiteY6" fmla="*/ 685800 h 1990725"/>
                  <a:gd name="connsiteX7" fmla="*/ 135887 w 2959750"/>
                  <a:gd name="connsiteY7" fmla="*/ 762000 h 1990725"/>
                  <a:gd name="connsiteX8" fmla="*/ 105719 w 2959750"/>
                  <a:gd name="connsiteY8" fmla="*/ 762000 h 1990725"/>
                  <a:gd name="connsiteX9" fmla="*/ 76665 w 2959750"/>
                  <a:gd name="connsiteY9" fmla="*/ 800100 h 1990725"/>
                  <a:gd name="connsiteX10" fmla="*/ 64173 w 2959750"/>
                  <a:gd name="connsiteY10" fmla="*/ 857250 h 1990725"/>
                  <a:gd name="connsiteX11" fmla="*/ 1788 w 2959750"/>
                  <a:gd name="connsiteY11" fmla="*/ 838200 h 1990725"/>
                  <a:gd name="connsiteX12" fmla="*/ 47083 w 2959750"/>
                  <a:gd name="connsiteY12" fmla="*/ 914400 h 1990725"/>
                  <a:gd name="connsiteX13" fmla="*/ 328087 w 2959750"/>
                  <a:gd name="connsiteY13" fmla="*/ 523875 h 1990725"/>
                  <a:gd name="connsiteX14" fmla="*/ 1482792 w 2959750"/>
                  <a:gd name="connsiteY14" fmla="*/ 28575 h 1990725"/>
                  <a:gd name="connsiteX15" fmla="*/ 1549467 w 2959750"/>
                  <a:gd name="connsiteY15" fmla="*/ 9525 h 1990725"/>
                  <a:gd name="connsiteX16" fmla="*/ 1663767 w 2959750"/>
                  <a:gd name="connsiteY16" fmla="*/ 19050 h 1990725"/>
                  <a:gd name="connsiteX17" fmla="*/ 1682817 w 2959750"/>
                  <a:gd name="connsiteY17" fmla="*/ 47625 h 1990725"/>
                  <a:gd name="connsiteX18" fmla="*/ 1692342 w 2959750"/>
                  <a:gd name="connsiteY18" fmla="*/ 95250 h 1990725"/>
                  <a:gd name="connsiteX19" fmla="*/ 1701867 w 2959750"/>
                  <a:gd name="connsiteY19" fmla="*/ 333375 h 1990725"/>
                  <a:gd name="connsiteX20" fmla="*/ 1730442 w 2959750"/>
                  <a:gd name="connsiteY20" fmla="*/ 495300 h 1990725"/>
                  <a:gd name="connsiteX21" fmla="*/ 1739967 w 2959750"/>
                  <a:gd name="connsiteY21" fmla="*/ 523875 h 1990725"/>
                  <a:gd name="connsiteX22" fmla="*/ 1759017 w 2959750"/>
                  <a:gd name="connsiteY22" fmla="*/ 600075 h 1990725"/>
                  <a:gd name="connsiteX23" fmla="*/ 1749492 w 2959750"/>
                  <a:gd name="connsiteY23" fmla="*/ 647700 h 1990725"/>
                  <a:gd name="connsiteX24" fmla="*/ 1759017 w 2959750"/>
                  <a:gd name="connsiteY24" fmla="*/ 666750 h 1990725"/>
                  <a:gd name="connsiteX25" fmla="*/ 1787592 w 2959750"/>
                  <a:gd name="connsiteY25" fmla="*/ 695325 h 1990725"/>
                  <a:gd name="connsiteX26" fmla="*/ 1806644 w 2959750"/>
                  <a:gd name="connsiteY26" fmla="*/ 762000 h 1990725"/>
                  <a:gd name="connsiteX27" fmla="*/ 1806642 w 2959750"/>
                  <a:gd name="connsiteY27" fmla="*/ 819150 h 1990725"/>
                  <a:gd name="connsiteX28" fmla="*/ 1816167 w 2959750"/>
                  <a:gd name="connsiteY28" fmla="*/ 876300 h 1990725"/>
                  <a:gd name="connsiteX29" fmla="*/ 1825692 w 2959750"/>
                  <a:gd name="connsiteY29" fmla="*/ 904875 h 1990725"/>
                  <a:gd name="connsiteX30" fmla="*/ 1816167 w 2959750"/>
                  <a:gd name="connsiteY30" fmla="*/ 952500 h 1990725"/>
                  <a:gd name="connsiteX31" fmla="*/ 1835217 w 2959750"/>
                  <a:gd name="connsiteY31" fmla="*/ 1000125 h 1990725"/>
                  <a:gd name="connsiteX32" fmla="*/ 1835217 w 2959750"/>
                  <a:gd name="connsiteY32" fmla="*/ 1028700 h 1990725"/>
                  <a:gd name="connsiteX33" fmla="*/ 1844742 w 2959750"/>
                  <a:gd name="connsiteY33" fmla="*/ 1076325 h 1990725"/>
                  <a:gd name="connsiteX34" fmla="*/ 1844742 w 2959750"/>
                  <a:gd name="connsiteY34" fmla="*/ 1123950 h 1990725"/>
                  <a:gd name="connsiteX35" fmla="*/ 1854267 w 2959750"/>
                  <a:gd name="connsiteY35" fmla="*/ 1162050 h 1990725"/>
                  <a:gd name="connsiteX36" fmla="*/ 1844742 w 2959750"/>
                  <a:gd name="connsiteY36" fmla="*/ 1181100 h 1990725"/>
                  <a:gd name="connsiteX37" fmla="*/ 1863792 w 2959750"/>
                  <a:gd name="connsiteY37" fmla="*/ 1219200 h 1990725"/>
                  <a:gd name="connsiteX38" fmla="*/ 1863792 w 2959750"/>
                  <a:gd name="connsiteY38" fmla="*/ 1266825 h 1990725"/>
                  <a:gd name="connsiteX39" fmla="*/ 1882842 w 2959750"/>
                  <a:gd name="connsiteY39" fmla="*/ 1314450 h 1990725"/>
                  <a:gd name="connsiteX40" fmla="*/ 1882842 w 2959750"/>
                  <a:gd name="connsiteY40" fmla="*/ 1362075 h 1990725"/>
                  <a:gd name="connsiteX41" fmla="*/ 1920942 w 2959750"/>
                  <a:gd name="connsiteY41" fmla="*/ 1400175 h 1990725"/>
                  <a:gd name="connsiteX42" fmla="*/ 1949517 w 2959750"/>
                  <a:gd name="connsiteY42" fmla="*/ 1362075 h 1990725"/>
                  <a:gd name="connsiteX43" fmla="*/ 1959042 w 2959750"/>
                  <a:gd name="connsiteY43" fmla="*/ 1314450 h 1990725"/>
                  <a:gd name="connsiteX44" fmla="*/ 1978092 w 2959750"/>
                  <a:gd name="connsiteY44" fmla="*/ 1257300 h 1990725"/>
                  <a:gd name="connsiteX45" fmla="*/ 1978092 w 2959750"/>
                  <a:gd name="connsiteY45" fmla="*/ 1219200 h 1990725"/>
                  <a:gd name="connsiteX46" fmla="*/ 1997142 w 2959750"/>
                  <a:gd name="connsiteY46" fmla="*/ 1152525 h 1990725"/>
                  <a:gd name="connsiteX47" fmla="*/ 1987617 w 2959750"/>
                  <a:gd name="connsiteY47" fmla="*/ 1085850 h 1990725"/>
                  <a:gd name="connsiteX48" fmla="*/ 1997142 w 2959750"/>
                  <a:gd name="connsiteY48" fmla="*/ 1057275 h 1990725"/>
                  <a:gd name="connsiteX49" fmla="*/ 2016192 w 2959750"/>
                  <a:gd name="connsiteY49" fmla="*/ 990600 h 1990725"/>
                  <a:gd name="connsiteX50" fmla="*/ 2025717 w 2959750"/>
                  <a:gd name="connsiteY50" fmla="*/ 942975 h 1990725"/>
                  <a:gd name="connsiteX51" fmla="*/ 2035242 w 2959750"/>
                  <a:gd name="connsiteY51" fmla="*/ 895350 h 1990725"/>
                  <a:gd name="connsiteX52" fmla="*/ 2054292 w 2959750"/>
                  <a:gd name="connsiteY52" fmla="*/ 847725 h 1990725"/>
                  <a:gd name="connsiteX53" fmla="*/ 2101917 w 2959750"/>
                  <a:gd name="connsiteY53" fmla="*/ 904875 h 1990725"/>
                  <a:gd name="connsiteX54" fmla="*/ 2101917 w 2959750"/>
                  <a:gd name="connsiteY54" fmla="*/ 952500 h 1990725"/>
                  <a:gd name="connsiteX55" fmla="*/ 2120967 w 2959750"/>
                  <a:gd name="connsiteY55" fmla="*/ 1009650 h 1990725"/>
                  <a:gd name="connsiteX56" fmla="*/ 2225742 w 2959750"/>
                  <a:gd name="connsiteY56" fmla="*/ 1047750 h 1990725"/>
                  <a:gd name="connsiteX57" fmla="*/ 2187642 w 2959750"/>
                  <a:gd name="connsiteY57" fmla="*/ 1019175 h 1990725"/>
                  <a:gd name="connsiteX58" fmla="*/ 2235267 w 2959750"/>
                  <a:gd name="connsiteY58" fmla="*/ 1000125 h 1990725"/>
                  <a:gd name="connsiteX59" fmla="*/ 2263842 w 2959750"/>
                  <a:gd name="connsiteY59" fmla="*/ 942975 h 1990725"/>
                  <a:gd name="connsiteX60" fmla="*/ 2292417 w 2959750"/>
                  <a:gd name="connsiteY60" fmla="*/ 885825 h 1990725"/>
                  <a:gd name="connsiteX61" fmla="*/ 2273367 w 2959750"/>
                  <a:gd name="connsiteY61" fmla="*/ 819150 h 1990725"/>
                  <a:gd name="connsiteX62" fmla="*/ 2320992 w 2959750"/>
                  <a:gd name="connsiteY62" fmla="*/ 762000 h 1990725"/>
                  <a:gd name="connsiteX63" fmla="*/ 2378142 w 2959750"/>
                  <a:gd name="connsiteY63" fmla="*/ 762000 h 1990725"/>
                  <a:gd name="connsiteX64" fmla="*/ 2435292 w 2959750"/>
                  <a:gd name="connsiteY64" fmla="*/ 762000 h 1990725"/>
                  <a:gd name="connsiteX65" fmla="*/ 2482917 w 2959750"/>
                  <a:gd name="connsiteY65" fmla="*/ 809625 h 1990725"/>
                  <a:gd name="connsiteX66" fmla="*/ 2501967 w 2959750"/>
                  <a:gd name="connsiteY66" fmla="*/ 857250 h 1990725"/>
                  <a:gd name="connsiteX67" fmla="*/ 2521017 w 2959750"/>
                  <a:gd name="connsiteY67" fmla="*/ 914400 h 1990725"/>
                  <a:gd name="connsiteX68" fmla="*/ 2540067 w 2959750"/>
                  <a:gd name="connsiteY68" fmla="*/ 971550 h 1990725"/>
                  <a:gd name="connsiteX69" fmla="*/ 2559117 w 2959750"/>
                  <a:gd name="connsiteY69" fmla="*/ 1028700 h 1990725"/>
                  <a:gd name="connsiteX70" fmla="*/ 2549592 w 2959750"/>
                  <a:gd name="connsiteY70" fmla="*/ 1057275 h 1990725"/>
                  <a:gd name="connsiteX71" fmla="*/ 2578167 w 2959750"/>
                  <a:gd name="connsiteY71" fmla="*/ 1114425 h 1990725"/>
                  <a:gd name="connsiteX72" fmla="*/ 2578167 w 2959750"/>
                  <a:gd name="connsiteY72" fmla="*/ 1162050 h 1990725"/>
                  <a:gd name="connsiteX73" fmla="*/ 2578167 w 2959750"/>
                  <a:gd name="connsiteY73" fmla="*/ 1209675 h 1990725"/>
                  <a:gd name="connsiteX74" fmla="*/ 2559117 w 2959750"/>
                  <a:gd name="connsiteY74" fmla="*/ 1238250 h 1990725"/>
                  <a:gd name="connsiteX75" fmla="*/ 2568642 w 2959750"/>
                  <a:gd name="connsiteY75" fmla="*/ 1276350 h 1990725"/>
                  <a:gd name="connsiteX76" fmla="*/ 2578167 w 2959750"/>
                  <a:gd name="connsiteY76" fmla="*/ 1333500 h 1990725"/>
                  <a:gd name="connsiteX77" fmla="*/ 2597217 w 2959750"/>
                  <a:gd name="connsiteY77" fmla="*/ 1390650 h 1990725"/>
                  <a:gd name="connsiteX78" fmla="*/ 2597217 w 2959750"/>
                  <a:gd name="connsiteY78" fmla="*/ 1447800 h 1990725"/>
                  <a:gd name="connsiteX79" fmla="*/ 2616267 w 2959750"/>
                  <a:gd name="connsiteY79" fmla="*/ 1504950 h 1990725"/>
                  <a:gd name="connsiteX80" fmla="*/ 2635317 w 2959750"/>
                  <a:gd name="connsiteY80" fmla="*/ 1562100 h 1990725"/>
                  <a:gd name="connsiteX81" fmla="*/ 2644842 w 2959750"/>
                  <a:gd name="connsiteY81" fmla="*/ 1590675 h 1990725"/>
                  <a:gd name="connsiteX82" fmla="*/ 2644842 w 2959750"/>
                  <a:gd name="connsiteY82" fmla="*/ 1638300 h 1990725"/>
                  <a:gd name="connsiteX83" fmla="*/ 2663892 w 2959750"/>
                  <a:gd name="connsiteY83" fmla="*/ 1685925 h 1990725"/>
                  <a:gd name="connsiteX84" fmla="*/ 2663892 w 2959750"/>
                  <a:gd name="connsiteY84" fmla="*/ 1743075 h 1990725"/>
                  <a:gd name="connsiteX85" fmla="*/ 2673417 w 2959750"/>
                  <a:gd name="connsiteY85" fmla="*/ 1800225 h 1990725"/>
                  <a:gd name="connsiteX86" fmla="*/ 2663892 w 2959750"/>
                  <a:gd name="connsiteY86" fmla="*/ 1838325 h 1990725"/>
                  <a:gd name="connsiteX87" fmla="*/ 2673417 w 2959750"/>
                  <a:gd name="connsiteY87" fmla="*/ 1876425 h 1990725"/>
                  <a:gd name="connsiteX88" fmla="*/ 2692467 w 2959750"/>
                  <a:gd name="connsiteY88" fmla="*/ 1933575 h 1990725"/>
                  <a:gd name="connsiteX89" fmla="*/ 2663892 w 2959750"/>
                  <a:gd name="connsiteY89" fmla="*/ 1962150 h 1990725"/>
                  <a:gd name="connsiteX90" fmla="*/ 2692467 w 2959750"/>
                  <a:gd name="connsiteY90" fmla="*/ 1990725 h 1990725"/>
                  <a:gd name="connsiteX91" fmla="*/ 2740092 w 2959750"/>
                  <a:gd name="connsiteY91" fmla="*/ 1924050 h 1990725"/>
                  <a:gd name="connsiteX92" fmla="*/ 2740092 w 2959750"/>
                  <a:gd name="connsiteY92" fmla="*/ 1857375 h 1990725"/>
                  <a:gd name="connsiteX93" fmla="*/ 2749617 w 2959750"/>
                  <a:gd name="connsiteY93" fmla="*/ 1800225 h 1990725"/>
                  <a:gd name="connsiteX94" fmla="*/ 2749617 w 2959750"/>
                  <a:gd name="connsiteY94" fmla="*/ 1752600 h 1990725"/>
                  <a:gd name="connsiteX95" fmla="*/ 2749617 w 2959750"/>
                  <a:gd name="connsiteY95" fmla="*/ 1685925 h 1990725"/>
                  <a:gd name="connsiteX96" fmla="*/ 2759142 w 2959750"/>
                  <a:gd name="connsiteY96" fmla="*/ 1628775 h 1990725"/>
                  <a:gd name="connsiteX97" fmla="*/ 2768667 w 2959750"/>
                  <a:gd name="connsiteY97" fmla="*/ 1562100 h 1990725"/>
                  <a:gd name="connsiteX98" fmla="*/ 2759142 w 2959750"/>
                  <a:gd name="connsiteY98" fmla="*/ 1504950 h 1990725"/>
                  <a:gd name="connsiteX99" fmla="*/ 2787717 w 2959750"/>
                  <a:gd name="connsiteY99" fmla="*/ 1457325 h 1990725"/>
                  <a:gd name="connsiteX100" fmla="*/ 2759142 w 2959750"/>
                  <a:gd name="connsiteY100" fmla="*/ 1419225 h 1990725"/>
                  <a:gd name="connsiteX101" fmla="*/ 2787717 w 2959750"/>
                  <a:gd name="connsiteY101" fmla="*/ 1352550 h 1990725"/>
                  <a:gd name="connsiteX102" fmla="*/ 2787717 w 2959750"/>
                  <a:gd name="connsiteY102" fmla="*/ 1285875 h 1990725"/>
                  <a:gd name="connsiteX103" fmla="*/ 2768667 w 2959750"/>
                  <a:gd name="connsiteY103" fmla="*/ 1238250 h 1990725"/>
                  <a:gd name="connsiteX104" fmla="*/ 2778192 w 2959750"/>
                  <a:gd name="connsiteY104" fmla="*/ 1181100 h 1990725"/>
                  <a:gd name="connsiteX105" fmla="*/ 2778192 w 2959750"/>
                  <a:gd name="connsiteY105" fmla="*/ 1152525 h 1990725"/>
                  <a:gd name="connsiteX106" fmla="*/ 2787717 w 2959750"/>
                  <a:gd name="connsiteY106" fmla="*/ 1085850 h 1990725"/>
                  <a:gd name="connsiteX107" fmla="*/ 2787717 w 2959750"/>
                  <a:gd name="connsiteY107" fmla="*/ 1047750 h 1990725"/>
                  <a:gd name="connsiteX108" fmla="*/ 2778192 w 2959750"/>
                  <a:gd name="connsiteY108" fmla="*/ 981075 h 1990725"/>
                  <a:gd name="connsiteX109" fmla="*/ 2787717 w 2959750"/>
                  <a:gd name="connsiteY109" fmla="*/ 933450 h 1990725"/>
                  <a:gd name="connsiteX110" fmla="*/ 2806767 w 2959750"/>
                  <a:gd name="connsiteY110" fmla="*/ 866775 h 1990725"/>
                  <a:gd name="connsiteX111" fmla="*/ 2825817 w 2959750"/>
                  <a:gd name="connsiteY111" fmla="*/ 819150 h 1990725"/>
                  <a:gd name="connsiteX112" fmla="*/ 2806767 w 2959750"/>
                  <a:gd name="connsiteY112" fmla="*/ 781050 h 1990725"/>
                  <a:gd name="connsiteX113" fmla="*/ 2825817 w 2959750"/>
                  <a:gd name="connsiteY113" fmla="*/ 733425 h 1990725"/>
                  <a:gd name="connsiteX114" fmla="*/ 2844867 w 2959750"/>
                  <a:gd name="connsiteY114" fmla="*/ 676275 h 1990725"/>
                  <a:gd name="connsiteX115" fmla="*/ 2892492 w 2959750"/>
                  <a:gd name="connsiteY115" fmla="*/ 666750 h 1990725"/>
                  <a:gd name="connsiteX116" fmla="*/ 2873442 w 2959750"/>
                  <a:gd name="connsiteY116" fmla="*/ 600075 h 1990725"/>
                  <a:gd name="connsiteX117" fmla="*/ 2892492 w 2959750"/>
                  <a:gd name="connsiteY117" fmla="*/ 533400 h 1990725"/>
                  <a:gd name="connsiteX118" fmla="*/ 2902017 w 2959750"/>
                  <a:gd name="connsiteY118" fmla="*/ 485775 h 1990725"/>
                  <a:gd name="connsiteX119" fmla="*/ 2902017 w 2959750"/>
                  <a:gd name="connsiteY119" fmla="*/ 428625 h 1990725"/>
                  <a:gd name="connsiteX120" fmla="*/ 2921067 w 2959750"/>
                  <a:gd name="connsiteY120" fmla="*/ 361950 h 1990725"/>
                  <a:gd name="connsiteX121" fmla="*/ 2911542 w 2959750"/>
                  <a:gd name="connsiteY121" fmla="*/ 314325 h 1990725"/>
                  <a:gd name="connsiteX122" fmla="*/ 2911542 w 2959750"/>
                  <a:gd name="connsiteY122" fmla="*/ 247650 h 1990725"/>
                  <a:gd name="connsiteX123" fmla="*/ 2921067 w 2959750"/>
                  <a:gd name="connsiteY123" fmla="*/ 190500 h 1990725"/>
                  <a:gd name="connsiteX124" fmla="*/ 2949642 w 2959750"/>
                  <a:gd name="connsiteY124" fmla="*/ 142875 h 1990725"/>
                  <a:gd name="connsiteX125" fmla="*/ 2930592 w 2959750"/>
                  <a:gd name="connsiteY125" fmla="*/ 95250 h 1990725"/>
                  <a:gd name="connsiteX126" fmla="*/ 2959167 w 2959750"/>
                  <a:gd name="connsiteY126" fmla="*/ 57150 h 1990725"/>
                  <a:gd name="connsiteX127" fmla="*/ 2949642 w 2959750"/>
                  <a:gd name="connsiteY127" fmla="*/ 0 h 1990725"/>
                  <a:gd name="connsiteX0" fmla="*/ 632172 w 3008346"/>
                  <a:gd name="connsiteY0" fmla="*/ 371475 h 1990725"/>
                  <a:gd name="connsiteX1" fmla="*/ 565497 w 3008346"/>
                  <a:gd name="connsiteY1" fmla="*/ 409575 h 1990725"/>
                  <a:gd name="connsiteX2" fmla="*/ 508347 w 3008346"/>
                  <a:gd name="connsiteY2" fmla="*/ 438150 h 1990725"/>
                  <a:gd name="connsiteX3" fmla="*/ 441672 w 3008346"/>
                  <a:gd name="connsiteY3" fmla="*/ 485775 h 1990725"/>
                  <a:gd name="connsiteX4" fmla="*/ 296776 w 3008346"/>
                  <a:gd name="connsiteY4" fmla="*/ 590550 h 1990725"/>
                  <a:gd name="connsiteX5" fmla="*/ 236583 w 3008346"/>
                  <a:gd name="connsiteY5" fmla="*/ 628650 h 1990725"/>
                  <a:gd name="connsiteX6" fmla="*/ 200791 w 3008346"/>
                  <a:gd name="connsiteY6" fmla="*/ 685800 h 1990725"/>
                  <a:gd name="connsiteX7" fmla="*/ 184483 w 3008346"/>
                  <a:gd name="connsiteY7" fmla="*/ 762000 h 1990725"/>
                  <a:gd name="connsiteX8" fmla="*/ 154315 w 3008346"/>
                  <a:gd name="connsiteY8" fmla="*/ 762000 h 1990725"/>
                  <a:gd name="connsiteX9" fmla="*/ 125261 w 3008346"/>
                  <a:gd name="connsiteY9" fmla="*/ 800100 h 1990725"/>
                  <a:gd name="connsiteX10" fmla="*/ 112769 w 3008346"/>
                  <a:gd name="connsiteY10" fmla="*/ 857250 h 1990725"/>
                  <a:gd name="connsiteX11" fmla="*/ 50384 w 3008346"/>
                  <a:gd name="connsiteY11" fmla="*/ 838200 h 1990725"/>
                  <a:gd name="connsiteX12" fmla="*/ 971 w 3008346"/>
                  <a:gd name="connsiteY12" fmla="*/ 790575 h 1990725"/>
                  <a:gd name="connsiteX13" fmla="*/ 95679 w 3008346"/>
                  <a:gd name="connsiteY13" fmla="*/ 914400 h 1990725"/>
                  <a:gd name="connsiteX14" fmla="*/ 376683 w 3008346"/>
                  <a:gd name="connsiteY14" fmla="*/ 523875 h 1990725"/>
                  <a:gd name="connsiteX15" fmla="*/ 1531388 w 3008346"/>
                  <a:gd name="connsiteY15" fmla="*/ 28575 h 1990725"/>
                  <a:gd name="connsiteX16" fmla="*/ 1598063 w 3008346"/>
                  <a:gd name="connsiteY16" fmla="*/ 9525 h 1990725"/>
                  <a:gd name="connsiteX17" fmla="*/ 1712363 w 3008346"/>
                  <a:gd name="connsiteY17" fmla="*/ 19050 h 1990725"/>
                  <a:gd name="connsiteX18" fmla="*/ 1731413 w 3008346"/>
                  <a:gd name="connsiteY18" fmla="*/ 47625 h 1990725"/>
                  <a:gd name="connsiteX19" fmla="*/ 1740938 w 3008346"/>
                  <a:gd name="connsiteY19" fmla="*/ 95250 h 1990725"/>
                  <a:gd name="connsiteX20" fmla="*/ 1750463 w 3008346"/>
                  <a:gd name="connsiteY20" fmla="*/ 333375 h 1990725"/>
                  <a:gd name="connsiteX21" fmla="*/ 1779038 w 3008346"/>
                  <a:gd name="connsiteY21" fmla="*/ 495300 h 1990725"/>
                  <a:gd name="connsiteX22" fmla="*/ 1788563 w 3008346"/>
                  <a:gd name="connsiteY22" fmla="*/ 523875 h 1990725"/>
                  <a:gd name="connsiteX23" fmla="*/ 1807613 w 3008346"/>
                  <a:gd name="connsiteY23" fmla="*/ 600075 h 1990725"/>
                  <a:gd name="connsiteX24" fmla="*/ 1798088 w 3008346"/>
                  <a:gd name="connsiteY24" fmla="*/ 647700 h 1990725"/>
                  <a:gd name="connsiteX25" fmla="*/ 1807613 w 3008346"/>
                  <a:gd name="connsiteY25" fmla="*/ 666750 h 1990725"/>
                  <a:gd name="connsiteX26" fmla="*/ 1836188 w 3008346"/>
                  <a:gd name="connsiteY26" fmla="*/ 695325 h 1990725"/>
                  <a:gd name="connsiteX27" fmla="*/ 1855240 w 3008346"/>
                  <a:gd name="connsiteY27" fmla="*/ 762000 h 1990725"/>
                  <a:gd name="connsiteX28" fmla="*/ 1855238 w 3008346"/>
                  <a:gd name="connsiteY28" fmla="*/ 819150 h 1990725"/>
                  <a:gd name="connsiteX29" fmla="*/ 1864763 w 3008346"/>
                  <a:gd name="connsiteY29" fmla="*/ 876300 h 1990725"/>
                  <a:gd name="connsiteX30" fmla="*/ 1874288 w 3008346"/>
                  <a:gd name="connsiteY30" fmla="*/ 904875 h 1990725"/>
                  <a:gd name="connsiteX31" fmla="*/ 1864763 w 3008346"/>
                  <a:gd name="connsiteY31" fmla="*/ 952500 h 1990725"/>
                  <a:gd name="connsiteX32" fmla="*/ 1883813 w 3008346"/>
                  <a:gd name="connsiteY32" fmla="*/ 1000125 h 1990725"/>
                  <a:gd name="connsiteX33" fmla="*/ 1883813 w 3008346"/>
                  <a:gd name="connsiteY33" fmla="*/ 1028700 h 1990725"/>
                  <a:gd name="connsiteX34" fmla="*/ 1893338 w 3008346"/>
                  <a:gd name="connsiteY34" fmla="*/ 1076325 h 1990725"/>
                  <a:gd name="connsiteX35" fmla="*/ 1893338 w 3008346"/>
                  <a:gd name="connsiteY35" fmla="*/ 1123950 h 1990725"/>
                  <a:gd name="connsiteX36" fmla="*/ 1902863 w 3008346"/>
                  <a:gd name="connsiteY36" fmla="*/ 1162050 h 1990725"/>
                  <a:gd name="connsiteX37" fmla="*/ 1893338 w 3008346"/>
                  <a:gd name="connsiteY37" fmla="*/ 1181100 h 1990725"/>
                  <a:gd name="connsiteX38" fmla="*/ 1912388 w 3008346"/>
                  <a:gd name="connsiteY38" fmla="*/ 1219200 h 1990725"/>
                  <a:gd name="connsiteX39" fmla="*/ 1912388 w 3008346"/>
                  <a:gd name="connsiteY39" fmla="*/ 1266825 h 1990725"/>
                  <a:gd name="connsiteX40" fmla="*/ 1931438 w 3008346"/>
                  <a:gd name="connsiteY40" fmla="*/ 1314450 h 1990725"/>
                  <a:gd name="connsiteX41" fmla="*/ 1931438 w 3008346"/>
                  <a:gd name="connsiteY41" fmla="*/ 1362075 h 1990725"/>
                  <a:gd name="connsiteX42" fmla="*/ 1969538 w 3008346"/>
                  <a:gd name="connsiteY42" fmla="*/ 1400175 h 1990725"/>
                  <a:gd name="connsiteX43" fmla="*/ 1998113 w 3008346"/>
                  <a:gd name="connsiteY43" fmla="*/ 1362075 h 1990725"/>
                  <a:gd name="connsiteX44" fmla="*/ 2007638 w 3008346"/>
                  <a:gd name="connsiteY44" fmla="*/ 1314450 h 1990725"/>
                  <a:gd name="connsiteX45" fmla="*/ 2026688 w 3008346"/>
                  <a:gd name="connsiteY45" fmla="*/ 1257300 h 1990725"/>
                  <a:gd name="connsiteX46" fmla="*/ 2026688 w 3008346"/>
                  <a:gd name="connsiteY46" fmla="*/ 1219200 h 1990725"/>
                  <a:gd name="connsiteX47" fmla="*/ 2045738 w 3008346"/>
                  <a:gd name="connsiteY47" fmla="*/ 1152525 h 1990725"/>
                  <a:gd name="connsiteX48" fmla="*/ 2036213 w 3008346"/>
                  <a:gd name="connsiteY48" fmla="*/ 1085850 h 1990725"/>
                  <a:gd name="connsiteX49" fmla="*/ 2045738 w 3008346"/>
                  <a:gd name="connsiteY49" fmla="*/ 1057275 h 1990725"/>
                  <a:gd name="connsiteX50" fmla="*/ 2064788 w 3008346"/>
                  <a:gd name="connsiteY50" fmla="*/ 990600 h 1990725"/>
                  <a:gd name="connsiteX51" fmla="*/ 2074313 w 3008346"/>
                  <a:gd name="connsiteY51" fmla="*/ 942975 h 1990725"/>
                  <a:gd name="connsiteX52" fmla="*/ 2083838 w 3008346"/>
                  <a:gd name="connsiteY52" fmla="*/ 895350 h 1990725"/>
                  <a:gd name="connsiteX53" fmla="*/ 2102888 w 3008346"/>
                  <a:gd name="connsiteY53" fmla="*/ 847725 h 1990725"/>
                  <a:gd name="connsiteX54" fmla="*/ 2150513 w 3008346"/>
                  <a:gd name="connsiteY54" fmla="*/ 904875 h 1990725"/>
                  <a:gd name="connsiteX55" fmla="*/ 2150513 w 3008346"/>
                  <a:gd name="connsiteY55" fmla="*/ 952500 h 1990725"/>
                  <a:gd name="connsiteX56" fmla="*/ 2169563 w 3008346"/>
                  <a:gd name="connsiteY56" fmla="*/ 1009650 h 1990725"/>
                  <a:gd name="connsiteX57" fmla="*/ 2274338 w 3008346"/>
                  <a:gd name="connsiteY57" fmla="*/ 1047750 h 1990725"/>
                  <a:gd name="connsiteX58" fmla="*/ 2236238 w 3008346"/>
                  <a:gd name="connsiteY58" fmla="*/ 1019175 h 1990725"/>
                  <a:gd name="connsiteX59" fmla="*/ 2283863 w 3008346"/>
                  <a:gd name="connsiteY59" fmla="*/ 1000125 h 1990725"/>
                  <a:gd name="connsiteX60" fmla="*/ 2312438 w 3008346"/>
                  <a:gd name="connsiteY60" fmla="*/ 942975 h 1990725"/>
                  <a:gd name="connsiteX61" fmla="*/ 2341013 w 3008346"/>
                  <a:gd name="connsiteY61" fmla="*/ 885825 h 1990725"/>
                  <a:gd name="connsiteX62" fmla="*/ 2321963 w 3008346"/>
                  <a:gd name="connsiteY62" fmla="*/ 819150 h 1990725"/>
                  <a:gd name="connsiteX63" fmla="*/ 2369588 w 3008346"/>
                  <a:gd name="connsiteY63" fmla="*/ 762000 h 1990725"/>
                  <a:gd name="connsiteX64" fmla="*/ 2426738 w 3008346"/>
                  <a:gd name="connsiteY64" fmla="*/ 762000 h 1990725"/>
                  <a:gd name="connsiteX65" fmla="*/ 2483888 w 3008346"/>
                  <a:gd name="connsiteY65" fmla="*/ 762000 h 1990725"/>
                  <a:gd name="connsiteX66" fmla="*/ 2531513 w 3008346"/>
                  <a:gd name="connsiteY66" fmla="*/ 809625 h 1990725"/>
                  <a:gd name="connsiteX67" fmla="*/ 2550563 w 3008346"/>
                  <a:gd name="connsiteY67" fmla="*/ 857250 h 1990725"/>
                  <a:gd name="connsiteX68" fmla="*/ 2569613 w 3008346"/>
                  <a:gd name="connsiteY68" fmla="*/ 914400 h 1990725"/>
                  <a:gd name="connsiteX69" fmla="*/ 2588663 w 3008346"/>
                  <a:gd name="connsiteY69" fmla="*/ 971550 h 1990725"/>
                  <a:gd name="connsiteX70" fmla="*/ 2607713 w 3008346"/>
                  <a:gd name="connsiteY70" fmla="*/ 1028700 h 1990725"/>
                  <a:gd name="connsiteX71" fmla="*/ 2598188 w 3008346"/>
                  <a:gd name="connsiteY71" fmla="*/ 1057275 h 1990725"/>
                  <a:gd name="connsiteX72" fmla="*/ 2626763 w 3008346"/>
                  <a:gd name="connsiteY72" fmla="*/ 1114425 h 1990725"/>
                  <a:gd name="connsiteX73" fmla="*/ 2626763 w 3008346"/>
                  <a:gd name="connsiteY73" fmla="*/ 1162050 h 1990725"/>
                  <a:gd name="connsiteX74" fmla="*/ 2626763 w 3008346"/>
                  <a:gd name="connsiteY74" fmla="*/ 1209675 h 1990725"/>
                  <a:gd name="connsiteX75" fmla="*/ 2607713 w 3008346"/>
                  <a:gd name="connsiteY75" fmla="*/ 1238250 h 1990725"/>
                  <a:gd name="connsiteX76" fmla="*/ 2617238 w 3008346"/>
                  <a:gd name="connsiteY76" fmla="*/ 1276350 h 1990725"/>
                  <a:gd name="connsiteX77" fmla="*/ 2626763 w 3008346"/>
                  <a:gd name="connsiteY77" fmla="*/ 1333500 h 1990725"/>
                  <a:gd name="connsiteX78" fmla="*/ 2645813 w 3008346"/>
                  <a:gd name="connsiteY78" fmla="*/ 1390650 h 1990725"/>
                  <a:gd name="connsiteX79" fmla="*/ 2645813 w 3008346"/>
                  <a:gd name="connsiteY79" fmla="*/ 1447800 h 1990725"/>
                  <a:gd name="connsiteX80" fmla="*/ 2664863 w 3008346"/>
                  <a:gd name="connsiteY80" fmla="*/ 1504950 h 1990725"/>
                  <a:gd name="connsiteX81" fmla="*/ 2683913 w 3008346"/>
                  <a:gd name="connsiteY81" fmla="*/ 1562100 h 1990725"/>
                  <a:gd name="connsiteX82" fmla="*/ 2693438 w 3008346"/>
                  <a:gd name="connsiteY82" fmla="*/ 1590675 h 1990725"/>
                  <a:gd name="connsiteX83" fmla="*/ 2693438 w 3008346"/>
                  <a:gd name="connsiteY83" fmla="*/ 1638300 h 1990725"/>
                  <a:gd name="connsiteX84" fmla="*/ 2712488 w 3008346"/>
                  <a:gd name="connsiteY84" fmla="*/ 1685925 h 1990725"/>
                  <a:gd name="connsiteX85" fmla="*/ 2712488 w 3008346"/>
                  <a:gd name="connsiteY85" fmla="*/ 1743075 h 1990725"/>
                  <a:gd name="connsiteX86" fmla="*/ 2722013 w 3008346"/>
                  <a:gd name="connsiteY86" fmla="*/ 1800225 h 1990725"/>
                  <a:gd name="connsiteX87" fmla="*/ 2712488 w 3008346"/>
                  <a:gd name="connsiteY87" fmla="*/ 1838325 h 1990725"/>
                  <a:gd name="connsiteX88" fmla="*/ 2722013 w 3008346"/>
                  <a:gd name="connsiteY88" fmla="*/ 1876425 h 1990725"/>
                  <a:gd name="connsiteX89" fmla="*/ 2741063 w 3008346"/>
                  <a:gd name="connsiteY89" fmla="*/ 1933575 h 1990725"/>
                  <a:gd name="connsiteX90" fmla="*/ 2712488 w 3008346"/>
                  <a:gd name="connsiteY90" fmla="*/ 1962150 h 1990725"/>
                  <a:gd name="connsiteX91" fmla="*/ 2741063 w 3008346"/>
                  <a:gd name="connsiteY91" fmla="*/ 1990725 h 1990725"/>
                  <a:gd name="connsiteX92" fmla="*/ 2788688 w 3008346"/>
                  <a:gd name="connsiteY92" fmla="*/ 1924050 h 1990725"/>
                  <a:gd name="connsiteX93" fmla="*/ 2788688 w 3008346"/>
                  <a:gd name="connsiteY93" fmla="*/ 1857375 h 1990725"/>
                  <a:gd name="connsiteX94" fmla="*/ 2798213 w 3008346"/>
                  <a:gd name="connsiteY94" fmla="*/ 1800225 h 1990725"/>
                  <a:gd name="connsiteX95" fmla="*/ 2798213 w 3008346"/>
                  <a:gd name="connsiteY95" fmla="*/ 1752600 h 1990725"/>
                  <a:gd name="connsiteX96" fmla="*/ 2798213 w 3008346"/>
                  <a:gd name="connsiteY96" fmla="*/ 1685925 h 1990725"/>
                  <a:gd name="connsiteX97" fmla="*/ 2807738 w 3008346"/>
                  <a:gd name="connsiteY97" fmla="*/ 1628775 h 1990725"/>
                  <a:gd name="connsiteX98" fmla="*/ 2817263 w 3008346"/>
                  <a:gd name="connsiteY98" fmla="*/ 1562100 h 1990725"/>
                  <a:gd name="connsiteX99" fmla="*/ 2807738 w 3008346"/>
                  <a:gd name="connsiteY99" fmla="*/ 1504950 h 1990725"/>
                  <a:gd name="connsiteX100" fmla="*/ 2836313 w 3008346"/>
                  <a:gd name="connsiteY100" fmla="*/ 1457325 h 1990725"/>
                  <a:gd name="connsiteX101" fmla="*/ 2807738 w 3008346"/>
                  <a:gd name="connsiteY101" fmla="*/ 1419225 h 1990725"/>
                  <a:gd name="connsiteX102" fmla="*/ 2836313 w 3008346"/>
                  <a:gd name="connsiteY102" fmla="*/ 1352550 h 1990725"/>
                  <a:gd name="connsiteX103" fmla="*/ 2836313 w 3008346"/>
                  <a:gd name="connsiteY103" fmla="*/ 1285875 h 1990725"/>
                  <a:gd name="connsiteX104" fmla="*/ 2817263 w 3008346"/>
                  <a:gd name="connsiteY104" fmla="*/ 1238250 h 1990725"/>
                  <a:gd name="connsiteX105" fmla="*/ 2826788 w 3008346"/>
                  <a:gd name="connsiteY105" fmla="*/ 1181100 h 1990725"/>
                  <a:gd name="connsiteX106" fmla="*/ 2826788 w 3008346"/>
                  <a:gd name="connsiteY106" fmla="*/ 1152525 h 1990725"/>
                  <a:gd name="connsiteX107" fmla="*/ 2836313 w 3008346"/>
                  <a:gd name="connsiteY107" fmla="*/ 1085850 h 1990725"/>
                  <a:gd name="connsiteX108" fmla="*/ 2836313 w 3008346"/>
                  <a:gd name="connsiteY108" fmla="*/ 1047750 h 1990725"/>
                  <a:gd name="connsiteX109" fmla="*/ 2826788 w 3008346"/>
                  <a:gd name="connsiteY109" fmla="*/ 981075 h 1990725"/>
                  <a:gd name="connsiteX110" fmla="*/ 2836313 w 3008346"/>
                  <a:gd name="connsiteY110" fmla="*/ 933450 h 1990725"/>
                  <a:gd name="connsiteX111" fmla="*/ 2855363 w 3008346"/>
                  <a:gd name="connsiteY111" fmla="*/ 866775 h 1990725"/>
                  <a:gd name="connsiteX112" fmla="*/ 2874413 w 3008346"/>
                  <a:gd name="connsiteY112" fmla="*/ 819150 h 1990725"/>
                  <a:gd name="connsiteX113" fmla="*/ 2855363 w 3008346"/>
                  <a:gd name="connsiteY113" fmla="*/ 781050 h 1990725"/>
                  <a:gd name="connsiteX114" fmla="*/ 2874413 w 3008346"/>
                  <a:gd name="connsiteY114" fmla="*/ 733425 h 1990725"/>
                  <a:gd name="connsiteX115" fmla="*/ 2893463 w 3008346"/>
                  <a:gd name="connsiteY115" fmla="*/ 676275 h 1990725"/>
                  <a:gd name="connsiteX116" fmla="*/ 2941088 w 3008346"/>
                  <a:gd name="connsiteY116" fmla="*/ 666750 h 1990725"/>
                  <a:gd name="connsiteX117" fmla="*/ 2922038 w 3008346"/>
                  <a:gd name="connsiteY117" fmla="*/ 600075 h 1990725"/>
                  <a:gd name="connsiteX118" fmla="*/ 2941088 w 3008346"/>
                  <a:gd name="connsiteY118" fmla="*/ 533400 h 1990725"/>
                  <a:gd name="connsiteX119" fmla="*/ 2950613 w 3008346"/>
                  <a:gd name="connsiteY119" fmla="*/ 485775 h 1990725"/>
                  <a:gd name="connsiteX120" fmla="*/ 2950613 w 3008346"/>
                  <a:gd name="connsiteY120" fmla="*/ 428625 h 1990725"/>
                  <a:gd name="connsiteX121" fmla="*/ 2969663 w 3008346"/>
                  <a:gd name="connsiteY121" fmla="*/ 361950 h 1990725"/>
                  <a:gd name="connsiteX122" fmla="*/ 2960138 w 3008346"/>
                  <a:gd name="connsiteY122" fmla="*/ 314325 h 1990725"/>
                  <a:gd name="connsiteX123" fmla="*/ 2960138 w 3008346"/>
                  <a:gd name="connsiteY123" fmla="*/ 247650 h 1990725"/>
                  <a:gd name="connsiteX124" fmla="*/ 2969663 w 3008346"/>
                  <a:gd name="connsiteY124" fmla="*/ 190500 h 1990725"/>
                  <a:gd name="connsiteX125" fmla="*/ 2998238 w 3008346"/>
                  <a:gd name="connsiteY125" fmla="*/ 142875 h 1990725"/>
                  <a:gd name="connsiteX126" fmla="*/ 2979188 w 3008346"/>
                  <a:gd name="connsiteY126" fmla="*/ 95250 h 1990725"/>
                  <a:gd name="connsiteX127" fmla="*/ 3007763 w 3008346"/>
                  <a:gd name="connsiteY127" fmla="*/ 57150 h 1990725"/>
                  <a:gd name="connsiteX128" fmla="*/ 2998238 w 3008346"/>
                  <a:gd name="connsiteY128" fmla="*/ 0 h 1990725"/>
                  <a:gd name="connsiteX0" fmla="*/ 633123 w 3009297"/>
                  <a:gd name="connsiteY0" fmla="*/ 371475 h 1990725"/>
                  <a:gd name="connsiteX1" fmla="*/ 566448 w 3009297"/>
                  <a:gd name="connsiteY1" fmla="*/ 409575 h 1990725"/>
                  <a:gd name="connsiteX2" fmla="*/ 509298 w 3009297"/>
                  <a:gd name="connsiteY2" fmla="*/ 438150 h 1990725"/>
                  <a:gd name="connsiteX3" fmla="*/ 442623 w 3009297"/>
                  <a:gd name="connsiteY3" fmla="*/ 485775 h 1990725"/>
                  <a:gd name="connsiteX4" fmla="*/ 297727 w 3009297"/>
                  <a:gd name="connsiteY4" fmla="*/ 590550 h 1990725"/>
                  <a:gd name="connsiteX5" fmla="*/ 237534 w 3009297"/>
                  <a:gd name="connsiteY5" fmla="*/ 628650 h 1990725"/>
                  <a:gd name="connsiteX6" fmla="*/ 201742 w 3009297"/>
                  <a:gd name="connsiteY6" fmla="*/ 685800 h 1990725"/>
                  <a:gd name="connsiteX7" fmla="*/ 185434 w 3009297"/>
                  <a:gd name="connsiteY7" fmla="*/ 762000 h 1990725"/>
                  <a:gd name="connsiteX8" fmla="*/ 155266 w 3009297"/>
                  <a:gd name="connsiteY8" fmla="*/ 762000 h 1990725"/>
                  <a:gd name="connsiteX9" fmla="*/ 126212 w 3009297"/>
                  <a:gd name="connsiteY9" fmla="*/ 800100 h 1990725"/>
                  <a:gd name="connsiteX10" fmla="*/ 113720 w 3009297"/>
                  <a:gd name="connsiteY10" fmla="*/ 857250 h 1990725"/>
                  <a:gd name="connsiteX11" fmla="*/ 51335 w 3009297"/>
                  <a:gd name="connsiteY11" fmla="*/ 838200 h 1990725"/>
                  <a:gd name="connsiteX12" fmla="*/ 951 w 3009297"/>
                  <a:gd name="connsiteY12" fmla="*/ 847725 h 1990725"/>
                  <a:gd name="connsiteX13" fmla="*/ 96630 w 3009297"/>
                  <a:gd name="connsiteY13" fmla="*/ 914400 h 1990725"/>
                  <a:gd name="connsiteX14" fmla="*/ 377634 w 3009297"/>
                  <a:gd name="connsiteY14" fmla="*/ 523875 h 1990725"/>
                  <a:gd name="connsiteX15" fmla="*/ 1532339 w 3009297"/>
                  <a:gd name="connsiteY15" fmla="*/ 28575 h 1990725"/>
                  <a:gd name="connsiteX16" fmla="*/ 1599014 w 3009297"/>
                  <a:gd name="connsiteY16" fmla="*/ 9525 h 1990725"/>
                  <a:gd name="connsiteX17" fmla="*/ 1713314 w 3009297"/>
                  <a:gd name="connsiteY17" fmla="*/ 19050 h 1990725"/>
                  <a:gd name="connsiteX18" fmla="*/ 1732364 w 3009297"/>
                  <a:gd name="connsiteY18" fmla="*/ 47625 h 1990725"/>
                  <a:gd name="connsiteX19" fmla="*/ 1741889 w 3009297"/>
                  <a:gd name="connsiteY19" fmla="*/ 95250 h 1990725"/>
                  <a:gd name="connsiteX20" fmla="*/ 1751414 w 3009297"/>
                  <a:gd name="connsiteY20" fmla="*/ 333375 h 1990725"/>
                  <a:gd name="connsiteX21" fmla="*/ 1779989 w 3009297"/>
                  <a:gd name="connsiteY21" fmla="*/ 495300 h 1990725"/>
                  <a:gd name="connsiteX22" fmla="*/ 1789514 w 3009297"/>
                  <a:gd name="connsiteY22" fmla="*/ 523875 h 1990725"/>
                  <a:gd name="connsiteX23" fmla="*/ 1808564 w 3009297"/>
                  <a:gd name="connsiteY23" fmla="*/ 600075 h 1990725"/>
                  <a:gd name="connsiteX24" fmla="*/ 1799039 w 3009297"/>
                  <a:gd name="connsiteY24" fmla="*/ 647700 h 1990725"/>
                  <a:gd name="connsiteX25" fmla="*/ 1808564 w 3009297"/>
                  <a:gd name="connsiteY25" fmla="*/ 666750 h 1990725"/>
                  <a:gd name="connsiteX26" fmla="*/ 1837139 w 3009297"/>
                  <a:gd name="connsiteY26" fmla="*/ 695325 h 1990725"/>
                  <a:gd name="connsiteX27" fmla="*/ 1856191 w 3009297"/>
                  <a:gd name="connsiteY27" fmla="*/ 762000 h 1990725"/>
                  <a:gd name="connsiteX28" fmla="*/ 1856189 w 3009297"/>
                  <a:gd name="connsiteY28" fmla="*/ 819150 h 1990725"/>
                  <a:gd name="connsiteX29" fmla="*/ 1865714 w 3009297"/>
                  <a:gd name="connsiteY29" fmla="*/ 876300 h 1990725"/>
                  <a:gd name="connsiteX30" fmla="*/ 1875239 w 3009297"/>
                  <a:gd name="connsiteY30" fmla="*/ 904875 h 1990725"/>
                  <a:gd name="connsiteX31" fmla="*/ 1865714 w 3009297"/>
                  <a:gd name="connsiteY31" fmla="*/ 952500 h 1990725"/>
                  <a:gd name="connsiteX32" fmla="*/ 1884764 w 3009297"/>
                  <a:gd name="connsiteY32" fmla="*/ 1000125 h 1990725"/>
                  <a:gd name="connsiteX33" fmla="*/ 1884764 w 3009297"/>
                  <a:gd name="connsiteY33" fmla="*/ 1028700 h 1990725"/>
                  <a:gd name="connsiteX34" fmla="*/ 1894289 w 3009297"/>
                  <a:gd name="connsiteY34" fmla="*/ 1076325 h 1990725"/>
                  <a:gd name="connsiteX35" fmla="*/ 1894289 w 3009297"/>
                  <a:gd name="connsiteY35" fmla="*/ 1123950 h 1990725"/>
                  <a:gd name="connsiteX36" fmla="*/ 1903814 w 3009297"/>
                  <a:gd name="connsiteY36" fmla="*/ 1162050 h 1990725"/>
                  <a:gd name="connsiteX37" fmla="*/ 1894289 w 3009297"/>
                  <a:gd name="connsiteY37" fmla="*/ 1181100 h 1990725"/>
                  <a:gd name="connsiteX38" fmla="*/ 1913339 w 3009297"/>
                  <a:gd name="connsiteY38" fmla="*/ 1219200 h 1990725"/>
                  <a:gd name="connsiteX39" fmla="*/ 1913339 w 3009297"/>
                  <a:gd name="connsiteY39" fmla="*/ 1266825 h 1990725"/>
                  <a:gd name="connsiteX40" fmla="*/ 1932389 w 3009297"/>
                  <a:gd name="connsiteY40" fmla="*/ 1314450 h 1990725"/>
                  <a:gd name="connsiteX41" fmla="*/ 1932389 w 3009297"/>
                  <a:gd name="connsiteY41" fmla="*/ 1362075 h 1990725"/>
                  <a:gd name="connsiteX42" fmla="*/ 1970489 w 3009297"/>
                  <a:gd name="connsiteY42" fmla="*/ 1400175 h 1990725"/>
                  <a:gd name="connsiteX43" fmla="*/ 1999064 w 3009297"/>
                  <a:gd name="connsiteY43" fmla="*/ 1362075 h 1990725"/>
                  <a:gd name="connsiteX44" fmla="*/ 2008589 w 3009297"/>
                  <a:gd name="connsiteY44" fmla="*/ 1314450 h 1990725"/>
                  <a:gd name="connsiteX45" fmla="*/ 2027639 w 3009297"/>
                  <a:gd name="connsiteY45" fmla="*/ 1257300 h 1990725"/>
                  <a:gd name="connsiteX46" fmla="*/ 2027639 w 3009297"/>
                  <a:gd name="connsiteY46" fmla="*/ 1219200 h 1990725"/>
                  <a:gd name="connsiteX47" fmla="*/ 2046689 w 3009297"/>
                  <a:gd name="connsiteY47" fmla="*/ 1152525 h 1990725"/>
                  <a:gd name="connsiteX48" fmla="*/ 2037164 w 3009297"/>
                  <a:gd name="connsiteY48" fmla="*/ 1085850 h 1990725"/>
                  <a:gd name="connsiteX49" fmla="*/ 2046689 w 3009297"/>
                  <a:gd name="connsiteY49" fmla="*/ 1057275 h 1990725"/>
                  <a:gd name="connsiteX50" fmla="*/ 2065739 w 3009297"/>
                  <a:gd name="connsiteY50" fmla="*/ 990600 h 1990725"/>
                  <a:gd name="connsiteX51" fmla="*/ 2075264 w 3009297"/>
                  <a:gd name="connsiteY51" fmla="*/ 942975 h 1990725"/>
                  <a:gd name="connsiteX52" fmla="*/ 2084789 w 3009297"/>
                  <a:gd name="connsiteY52" fmla="*/ 895350 h 1990725"/>
                  <a:gd name="connsiteX53" fmla="*/ 2103839 w 3009297"/>
                  <a:gd name="connsiteY53" fmla="*/ 847725 h 1990725"/>
                  <a:gd name="connsiteX54" fmla="*/ 2151464 w 3009297"/>
                  <a:gd name="connsiteY54" fmla="*/ 904875 h 1990725"/>
                  <a:gd name="connsiteX55" fmla="*/ 2151464 w 3009297"/>
                  <a:gd name="connsiteY55" fmla="*/ 952500 h 1990725"/>
                  <a:gd name="connsiteX56" fmla="*/ 2170514 w 3009297"/>
                  <a:gd name="connsiteY56" fmla="*/ 1009650 h 1990725"/>
                  <a:gd name="connsiteX57" fmla="*/ 2275289 w 3009297"/>
                  <a:gd name="connsiteY57" fmla="*/ 1047750 h 1990725"/>
                  <a:gd name="connsiteX58" fmla="*/ 2237189 w 3009297"/>
                  <a:gd name="connsiteY58" fmla="*/ 1019175 h 1990725"/>
                  <a:gd name="connsiteX59" fmla="*/ 2284814 w 3009297"/>
                  <a:gd name="connsiteY59" fmla="*/ 1000125 h 1990725"/>
                  <a:gd name="connsiteX60" fmla="*/ 2313389 w 3009297"/>
                  <a:gd name="connsiteY60" fmla="*/ 942975 h 1990725"/>
                  <a:gd name="connsiteX61" fmla="*/ 2341964 w 3009297"/>
                  <a:gd name="connsiteY61" fmla="*/ 885825 h 1990725"/>
                  <a:gd name="connsiteX62" fmla="*/ 2322914 w 3009297"/>
                  <a:gd name="connsiteY62" fmla="*/ 819150 h 1990725"/>
                  <a:gd name="connsiteX63" fmla="*/ 2370539 w 3009297"/>
                  <a:gd name="connsiteY63" fmla="*/ 762000 h 1990725"/>
                  <a:gd name="connsiteX64" fmla="*/ 2427689 w 3009297"/>
                  <a:gd name="connsiteY64" fmla="*/ 762000 h 1990725"/>
                  <a:gd name="connsiteX65" fmla="*/ 2484839 w 3009297"/>
                  <a:gd name="connsiteY65" fmla="*/ 762000 h 1990725"/>
                  <a:gd name="connsiteX66" fmla="*/ 2532464 w 3009297"/>
                  <a:gd name="connsiteY66" fmla="*/ 809625 h 1990725"/>
                  <a:gd name="connsiteX67" fmla="*/ 2551514 w 3009297"/>
                  <a:gd name="connsiteY67" fmla="*/ 857250 h 1990725"/>
                  <a:gd name="connsiteX68" fmla="*/ 2570564 w 3009297"/>
                  <a:gd name="connsiteY68" fmla="*/ 914400 h 1990725"/>
                  <a:gd name="connsiteX69" fmla="*/ 2589614 w 3009297"/>
                  <a:gd name="connsiteY69" fmla="*/ 971550 h 1990725"/>
                  <a:gd name="connsiteX70" fmla="*/ 2608664 w 3009297"/>
                  <a:gd name="connsiteY70" fmla="*/ 1028700 h 1990725"/>
                  <a:gd name="connsiteX71" fmla="*/ 2599139 w 3009297"/>
                  <a:gd name="connsiteY71" fmla="*/ 1057275 h 1990725"/>
                  <a:gd name="connsiteX72" fmla="*/ 2627714 w 3009297"/>
                  <a:gd name="connsiteY72" fmla="*/ 1114425 h 1990725"/>
                  <a:gd name="connsiteX73" fmla="*/ 2627714 w 3009297"/>
                  <a:gd name="connsiteY73" fmla="*/ 1162050 h 1990725"/>
                  <a:gd name="connsiteX74" fmla="*/ 2627714 w 3009297"/>
                  <a:gd name="connsiteY74" fmla="*/ 1209675 h 1990725"/>
                  <a:gd name="connsiteX75" fmla="*/ 2608664 w 3009297"/>
                  <a:gd name="connsiteY75" fmla="*/ 1238250 h 1990725"/>
                  <a:gd name="connsiteX76" fmla="*/ 2618189 w 3009297"/>
                  <a:gd name="connsiteY76" fmla="*/ 1276350 h 1990725"/>
                  <a:gd name="connsiteX77" fmla="*/ 2627714 w 3009297"/>
                  <a:gd name="connsiteY77" fmla="*/ 1333500 h 1990725"/>
                  <a:gd name="connsiteX78" fmla="*/ 2646764 w 3009297"/>
                  <a:gd name="connsiteY78" fmla="*/ 1390650 h 1990725"/>
                  <a:gd name="connsiteX79" fmla="*/ 2646764 w 3009297"/>
                  <a:gd name="connsiteY79" fmla="*/ 1447800 h 1990725"/>
                  <a:gd name="connsiteX80" fmla="*/ 2665814 w 3009297"/>
                  <a:gd name="connsiteY80" fmla="*/ 1504950 h 1990725"/>
                  <a:gd name="connsiteX81" fmla="*/ 2684864 w 3009297"/>
                  <a:gd name="connsiteY81" fmla="*/ 1562100 h 1990725"/>
                  <a:gd name="connsiteX82" fmla="*/ 2694389 w 3009297"/>
                  <a:gd name="connsiteY82" fmla="*/ 1590675 h 1990725"/>
                  <a:gd name="connsiteX83" fmla="*/ 2694389 w 3009297"/>
                  <a:gd name="connsiteY83" fmla="*/ 1638300 h 1990725"/>
                  <a:gd name="connsiteX84" fmla="*/ 2713439 w 3009297"/>
                  <a:gd name="connsiteY84" fmla="*/ 1685925 h 1990725"/>
                  <a:gd name="connsiteX85" fmla="*/ 2713439 w 3009297"/>
                  <a:gd name="connsiteY85" fmla="*/ 1743075 h 1990725"/>
                  <a:gd name="connsiteX86" fmla="*/ 2722964 w 3009297"/>
                  <a:gd name="connsiteY86" fmla="*/ 1800225 h 1990725"/>
                  <a:gd name="connsiteX87" fmla="*/ 2713439 w 3009297"/>
                  <a:gd name="connsiteY87" fmla="*/ 1838325 h 1990725"/>
                  <a:gd name="connsiteX88" fmla="*/ 2722964 w 3009297"/>
                  <a:gd name="connsiteY88" fmla="*/ 1876425 h 1990725"/>
                  <a:gd name="connsiteX89" fmla="*/ 2742014 w 3009297"/>
                  <a:gd name="connsiteY89" fmla="*/ 1933575 h 1990725"/>
                  <a:gd name="connsiteX90" fmla="*/ 2713439 w 3009297"/>
                  <a:gd name="connsiteY90" fmla="*/ 1962150 h 1990725"/>
                  <a:gd name="connsiteX91" fmla="*/ 2742014 w 3009297"/>
                  <a:gd name="connsiteY91" fmla="*/ 1990725 h 1990725"/>
                  <a:gd name="connsiteX92" fmla="*/ 2789639 w 3009297"/>
                  <a:gd name="connsiteY92" fmla="*/ 1924050 h 1990725"/>
                  <a:gd name="connsiteX93" fmla="*/ 2789639 w 3009297"/>
                  <a:gd name="connsiteY93" fmla="*/ 1857375 h 1990725"/>
                  <a:gd name="connsiteX94" fmla="*/ 2799164 w 3009297"/>
                  <a:gd name="connsiteY94" fmla="*/ 1800225 h 1990725"/>
                  <a:gd name="connsiteX95" fmla="*/ 2799164 w 3009297"/>
                  <a:gd name="connsiteY95" fmla="*/ 1752600 h 1990725"/>
                  <a:gd name="connsiteX96" fmla="*/ 2799164 w 3009297"/>
                  <a:gd name="connsiteY96" fmla="*/ 1685925 h 1990725"/>
                  <a:gd name="connsiteX97" fmla="*/ 2808689 w 3009297"/>
                  <a:gd name="connsiteY97" fmla="*/ 1628775 h 1990725"/>
                  <a:gd name="connsiteX98" fmla="*/ 2818214 w 3009297"/>
                  <a:gd name="connsiteY98" fmla="*/ 1562100 h 1990725"/>
                  <a:gd name="connsiteX99" fmla="*/ 2808689 w 3009297"/>
                  <a:gd name="connsiteY99" fmla="*/ 1504950 h 1990725"/>
                  <a:gd name="connsiteX100" fmla="*/ 2837264 w 3009297"/>
                  <a:gd name="connsiteY100" fmla="*/ 1457325 h 1990725"/>
                  <a:gd name="connsiteX101" fmla="*/ 2808689 w 3009297"/>
                  <a:gd name="connsiteY101" fmla="*/ 1419225 h 1990725"/>
                  <a:gd name="connsiteX102" fmla="*/ 2837264 w 3009297"/>
                  <a:gd name="connsiteY102" fmla="*/ 1352550 h 1990725"/>
                  <a:gd name="connsiteX103" fmla="*/ 2837264 w 3009297"/>
                  <a:gd name="connsiteY103" fmla="*/ 1285875 h 1990725"/>
                  <a:gd name="connsiteX104" fmla="*/ 2818214 w 3009297"/>
                  <a:gd name="connsiteY104" fmla="*/ 1238250 h 1990725"/>
                  <a:gd name="connsiteX105" fmla="*/ 2827739 w 3009297"/>
                  <a:gd name="connsiteY105" fmla="*/ 1181100 h 1990725"/>
                  <a:gd name="connsiteX106" fmla="*/ 2827739 w 3009297"/>
                  <a:gd name="connsiteY106" fmla="*/ 1152525 h 1990725"/>
                  <a:gd name="connsiteX107" fmla="*/ 2837264 w 3009297"/>
                  <a:gd name="connsiteY107" fmla="*/ 1085850 h 1990725"/>
                  <a:gd name="connsiteX108" fmla="*/ 2837264 w 3009297"/>
                  <a:gd name="connsiteY108" fmla="*/ 1047750 h 1990725"/>
                  <a:gd name="connsiteX109" fmla="*/ 2827739 w 3009297"/>
                  <a:gd name="connsiteY109" fmla="*/ 981075 h 1990725"/>
                  <a:gd name="connsiteX110" fmla="*/ 2837264 w 3009297"/>
                  <a:gd name="connsiteY110" fmla="*/ 933450 h 1990725"/>
                  <a:gd name="connsiteX111" fmla="*/ 2856314 w 3009297"/>
                  <a:gd name="connsiteY111" fmla="*/ 866775 h 1990725"/>
                  <a:gd name="connsiteX112" fmla="*/ 2875364 w 3009297"/>
                  <a:gd name="connsiteY112" fmla="*/ 819150 h 1990725"/>
                  <a:gd name="connsiteX113" fmla="*/ 2856314 w 3009297"/>
                  <a:gd name="connsiteY113" fmla="*/ 781050 h 1990725"/>
                  <a:gd name="connsiteX114" fmla="*/ 2875364 w 3009297"/>
                  <a:gd name="connsiteY114" fmla="*/ 733425 h 1990725"/>
                  <a:gd name="connsiteX115" fmla="*/ 2894414 w 3009297"/>
                  <a:gd name="connsiteY115" fmla="*/ 676275 h 1990725"/>
                  <a:gd name="connsiteX116" fmla="*/ 2942039 w 3009297"/>
                  <a:gd name="connsiteY116" fmla="*/ 666750 h 1990725"/>
                  <a:gd name="connsiteX117" fmla="*/ 2922989 w 3009297"/>
                  <a:gd name="connsiteY117" fmla="*/ 600075 h 1990725"/>
                  <a:gd name="connsiteX118" fmla="*/ 2942039 w 3009297"/>
                  <a:gd name="connsiteY118" fmla="*/ 533400 h 1990725"/>
                  <a:gd name="connsiteX119" fmla="*/ 2951564 w 3009297"/>
                  <a:gd name="connsiteY119" fmla="*/ 485775 h 1990725"/>
                  <a:gd name="connsiteX120" fmla="*/ 2951564 w 3009297"/>
                  <a:gd name="connsiteY120" fmla="*/ 428625 h 1990725"/>
                  <a:gd name="connsiteX121" fmla="*/ 2970614 w 3009297"/>
                  <a:gd name="connsiteY121" fmla="*/ 361950 h 1990725"/>
                  <a:gd name="connsiteX122" fmla="*/ 2961089 w 3009297"/>
                  <a:gd name="connsiteY122" fmla="*/ 314325 h 1990725"/>
                  <a:gd name="connsiteX123" fmla="*/ 2961089 w 3009297"/>
                  <a:gd name="connsiteY123" fmla="*/ 247650 h 1990725"/>
                  <a:gd name="connsiteX124" fmla="*/ 2970614 w 3009297"/>
                  <a:gd name="connsiteY124" fmla="*/ 190500 h 1990725"/>
                  <a:gd name="connsiteX125" fmla="*/ 2999189 w 3009297"/>
                  <a:gd name="connsiteY125" fmla="*/ 142875 h 1990725"/>
                  <a:gd name="connsiteX126" fmla="*/ 2980139 w 3009297"/>
                  <a:gd name="connsiteY126" fmla="*/ 95250 h 1990725"/>
                  <a:gd name="connsiteX127" fmla="*/ 3008714 w 3009297"/>
                  <a:gd name="connsiteY127" fmla="*/ 57150 h 1990725"/>
                  <a:gd name="connsiteX128" fmla="*/ 2999189 w 3009297"/>
                  <a:gd name="connsiteY128" fmla="*/ 0 h 1990725"/>
                  <a:gd name="connsiteX0" fmla="*/ 633123 w 3009297"/>
                  <a:gd name="connsiteY0" fmla="*/ 371475 h 1990725"/>
                  <a:gd name="connsiteX1" fmla="*/ 566448 w 3009297"/>
                  <a:gd name="connsiteY1" fmla="*/ 409575 h 1990725"/>
                  <a:gd name="connsiteX2" fmla="*/ 509298 w 3009297"/>
                  <a:gd name="connsiteY2" fmla="*/ 438150 h 1990725"/>
                  <a:gd name="connsiteX3" fmla="*/ 442623 w 3009297"/>
                  <a:gd name="connsiteY3" fmla="*/ 485775 h 1990725"/>
                  <a:gd name="connsiteX4" fmla="*/ 297727 w 3009297"/>
                  <a:gd name="connsiteY4" fmla="*/ 590550 h 1990725"/>
                  <a:gd name="connsiteX5" fmla="*/ 237534 w 3009297"/>
                  <a:gd name="connsiteY5" fmla="*/ 628650 h 1990725"/>
                  <a:gd name="connsiteX6" fmla="*/ 201742 w 3009297"/>
                  <a:gd name="connsiteY6" fmla="*/ 685800 h 1990725"/>
                  <a:gd name="connsiteX7" fmla="*/ 185434 w 3009297"/>
                  <a:gd name="connsiteY7" fmla="*/ 762000 h 1990725"/>
                  <a:gd name="connsiteX8" fmla="*/ 155266 w 3009297"/>
                  <a:gd name="connsiteY8" fmla="*/ 762000 h 1990725"/>
                  <a:gd name="connsiteX9" fmla="*/ 126212 w 3009297"/>
                  <a:gd name="connsiteY9" fmla="*/ 800100 h 1990725"/>
                  <a:gd name="connsiteX10" fmla="*/ 113720 w 3009297"/>
                  <a:gd name="connsiteY10" fmla="*/ 857250 h 1990725"/>
                  <a:gd name="connsiteX11" fmla="*/ 51335 w 3009297"/>
                  <a:gd name="connsiteY11" fmla="*/ 838200 h 1990725"/>
                  <a:gd name="connsiteX12" fmla="*/ 951 w 3009297"/>
                  <a:gd name="connsiteY12" fmla="*/ 847725 h 1990725"/>
                  <a:gd name="connsiteX13" fmla="*/ 125205 w 3009297"/>
                  <a:gd name="connsiteY13" fmla="*/ 933450 h 1990725"/>
                  <a:gd name="connsiteX14" fmla="*/ 377634 w 3009297"/>
                  <a:gd name="connsiteY14" fmla="*/ 523875 h 1990725"/>
                  <a:gd name="connsiteX15" fmla="*/ 1532339 w 3009297"/>
                  <a:gd name="connsiteY15" fmla="*/ 28575 h 1990725"/>
                  <a:gd name="connsiteX16" fmla="*/ 1599014 w 3009297"/>
                  <a:gd name="connsiteY16" fmla="*/ 9525 h 1990725"/>
                  <a:gd name="connsiteX17" fmla="*/ 1713314 w 3009297"/>
                  <a:gd name="connsiteY17" fmla="*/ 19050 h 1990725"/>
                  <a:gd name="connsiteX18" fmla="*/ 1732364 w 3009297"/>
                  <a:gd name="connsiteY18" fmla="*/ 47625 h 1990725"/>
                  <a:gd name="connsiteX19" fmla="*/ 1741889 w 3009297"/>
                  <a:gd name="connsiteY19" fmla="*/ 95250 h 1990725"/>
                  <a:gd name="connsiteX20" fmla="*/ 1751414 w 3009297"/>
                  <a:gd name="connsiteY20" fmla="*/ 333375 h 1990725"/>
                  <a:gd name="connsiteX21" fmla="*/ 1779989 w 3009297"/>
                  <a:gd name="connsiteY21" fmla="*/ 495300 h 1990725"/>
                  <a:gd name="connsiteX22" fmla="*/ 1789514 w 3009297"/>
                  <a:gd name="connsiteY22" fmla="*/ 523875 h 1990725"/>
                  <a:gd name="connsiteX23" fmla="*/ 1808564 w 3009297"/>
                  <a:gd name="connsiteY23" fmla="*/ 600075 h 1990725"/>
                  <a:gd name="connsiteX24" fmla="*/ 1799039 w 3009297"/>
                  <a:gd name="connsiteY24" fmla="*/ 647700 h 1990725"/>
                  <a:gd name="connsiteX25" fmla="*/ 1808564 w 3009297"/>
                  <a:gd name="connsiteY25" fmla="*/ 666750 h 1990725"/>
                  <a:gd name="connsiteX26" fmla="*/ 1837139 w 3009297"/>
                  <a:gd name="connsiteY26" fmla="*/ 695325 h 1990725"/>
                  <a:gd name="connsiteX27" fmla="*/ 1856191 w 3009297"/>
                  <a:gd name="connsiteY27" fmla="*/ 762000 h 1990725"/>
                  <a:gd name="connsiteX28" fmla="*/ 1856189 w 3009297"/>
                  <a:gd name="connsiteY28" fmla="*/ 819150 h 1990725"/>
                  <a:gd name="connsiteX29" fmla="*/ 1865714 w 3009297"/>
                  <a:gd name="connsiteY29" fmla="*/ 876300 h 1990725"/>
                  <a:gd name="connsiteX30" fmla="*/ 1875239 w 3009297"/>
                  <a:gd name="connsiteY30" fmla="*/ 904875 h 1990725"/>
                  <a:gd name="connsiteX31" fmla="*/ 1865714 w 3009297"/>
                  <a:gd name="connsiteY31" fmla="*/ 952500 h 1990725"/>
                  <a:gd name="connsiteX32" fmla="*/ 1884764 w 3009297"/>
                  <a:gd name="connsiteY32" fmla="*/ 1000125 h 1990725"/>
                  <a:gd name="connsiteX33" fmla="*/ 1884764 w 3009297"/>
                  <a:gd name="connsiteY33" fmla="*/ 1028700 h 1990725"/>
                  <a:gd name="connsiteX34" fmla="*/ 1894289 w 3009297"/>
                  <a:gd name="connsiteY34" fmla="*/ 1076325 h 1990725"/>
                  <a:gd name="connsiteX35" fmla="*/ 1894289 w 3009297"/>
                  <a:gd name="connsiteY35" fmla="*/ 1123950 h 1990725"/>
                  <a:gd name="connsiteX36" fmla="*/ 1903814 w 3009297"/>
                  <a:gd name="connsiteY36" fmla="*/ 1162050 h 1990725"/>
                  <a:gd name="connsiteX37" fmla="*/ 1894289 w 3009297"/>
                  <a:gd name="connsiteY37" fmla="*/ 1181100 h 1990725"/>
                  <a:gd name="connsiteX38" fmla="*/ 1913339 w 3009297"/>
                  <a:gd name="connsiteY38" fmla="*/ 1219200 h 1990725"/>
                  <a:gd name="connsiteX39" fmla="*/ 1913339 w 3009297"/>
                  <a:gd name="connsiteY39" fmla="*/ 1266825 h 1990725"/>
                  <a:gd name="connsiteX40" fmla="*/ 1932389 w 3009297"/>
                  <a:gd name="connsiteY40" fmla="*/ 1314450 h 1990725"/>
                  <a:gd name="connsiteX41" fmla="*/ 1932389 w 3009297"/>
                  <a:gd name="connsiteY41" fmla="*/ 1362075 h 1990725"/>
                  <a:gd name="connsiteX42" fmla="*/ 1970489 w 3009297"/>
                  <a:gd name="connsiteY42" fmla="*/ 1400175 h 1990725"/>
                  <a:gd name="connsiteX43" fmla="*/ 1999064 w 3009297"/>
                  <a:gd name="connsiteY43" fmla="*/ 1362075 h 1990725"/>
                  <a:gd name="connsiteX44" fmla="*/ 2008589 w 3009297"/>
                  <a:gd name="connsiteY44" fmla="*/ 1314450 h 1990725"/>
                  <a:gd name="connsiteX45" fmla="*/ 2027639 w 3009297"/>
                  <a:gd name="connsiteY45" fmla="*/ 1257300 h 1990725"/>
                  <a:gd name="connsiteX46" fmla="*/ 2027639 w 3009297"/>
                  <a:gd name="connsiteY46" fmla="*/ 1219200 h 1990725"/>
                  <a:gd name="connsiteX47" fmla="*/ 2046689 w 3009297"/>
                  <a:gd name="connsiteY47" fmla="*/ 1152525 h 1990725"/>
                  <a:gd name="connsiteX48" fmla="*/ 2037164 w 3009297"/>
                  <a:gd name="connsiteY48" fmla="*/ 1085850 h 1990725"/>
                  <a:gd name="connsiteX49" fmla="*/ 2046689 w 3009297"/>
                  <a:gd name="connsiteY49" fmla="*/ 1057275 h 1990725"/>
                  <a:gd name="connsiteX50" fmla="*/ 2065739 w 3009297"/>
                  <a:gd name="connsiteY50" fmla="*/ 990600 h 1990725"/>
                  <a:gd name="connsiteX51" fmla="*/ 2075264 w 3009297"/>
                  <a:gd name="connsiteY51" fmla="*/ 942975 h 1990725"/>
                  <a:gd name="connsiteX52" fmla="*/ 2084789 w 3009297"/>
                  <a:gd name="connsiteY52" fmla="*/ 895350 h 1990725"/>
                  <a:gd name="connsiteX53" fmla="*/ 2103839 w 3009297"/>
                  <a:gd name="connsiteY53" fmla="*/ 847725 h 1990725"/>
                  <a:gd name="connsiteX54" fmla="*/ 2151464 w 3009297"/>
                  <a:gd name="connsiteY54" fmla="*/ 904875 h 1990725"/>
                  <a:gd name="connsiteX55" fmla="*/ 2151464 w 3009297"/>
                  <a:gd name="connsiteY55" fmla="*/ 952500 h 1990725"/>
                  <a:gd name="connsiteX56" fmla="*/ 2170514 w 3009297"/>
                  <a:gd name="connsiteY56" fmla="*/ 1009650 h 1990725"/>
                  <a:gd name="connsiteX57" fmla="*/ 2275289 w 3009297"/>
                  <a:gd name="connsiteY57" fmla="*/ 1047750 h 1990725"/>
                  <a:gd name="connsiteX58" fmla="*/ 2237189 w 3009297"/>
                  <a:gd name="connsiteY58" fmla="*/ 1019175 h 1990725"/>
                  <a:gd name="connsiteX59" fmla="*/ 2284814 w 3009297"/>
                  <a:gd name="connsiteY59" fmla="*/ 1000125 h 1990725"/>
                  <a:gd name="connsiteX60" fmla="*/ 2313389 w 3009297"/>
                  <a:gd name="connsiteY60" fmla="*/ 942975 h 1990725"/>
                  <a:gd name="connsiteX61" fmla="*/ 2341964 w 3009297"/>
                  <a:gd name="connsiteY61" fmla="*/ 885825 h 1990725"/>
                  <a:gd name="connsiteX62" fmla="*/ 2322914 w 3009297"/>
                  <a:gd name="connsiteY62" fmla="*/ 819150 h 1990725"/>
                  <a:gd name="connsiteX63" fmla="*/ 2370539 w 3009297"/>
                  <a:gd name="connsiteY63" fmla="*/ 762000 h 1990725"/>
                  <a:gd name="connsiteX64" fmla="*/ 2427689 w 3009297"/>
                  <a:gd name="connsiteY64" fmla="*/ 762000 h 1990725"/>
                  <a:gd name="connsiteX65" fmla="*/ 2484839 w 3009297"/>
                  <a:gd name="connsiteY65" fmla="*/ 762000 h 1990725"/>
                  <a:gd name="connsiteX66" fmla="*/ 2532464 w 3009297"/>
                  <a:gd name="connsiteY66" fmla="*/ 809625 h 1990725"/>
                  <a:gd name="connsiteX67" fmla="*/ 2551514 w 3009297"/>
                  <a:gd name="connsiteY67" fmla="*/ 857250 h 1990725"/>
                  <a:gd name="connsiteX68" fmla="*/ 2570564 w 3009297"/>
                  <a:gd name="connsiteY68" fmla="*/ 914400 h 1990725"/>
                  <a:gd name="connsiteX69" fmla="*/ 2589614 w 3009297"/>
                  <a:gd name="connsiteY69" fmla="*/ 971550 h 1990725"/>
                  <a:gd name="connsiteX70" fmla="*/ 2608664 w 3009297"/>
                  <a:gd name="connsiteY70" fmla="*/ 1028700 h 1990725"/>
                  <a:gd name="connsiteX71" fmla="*/ 2599139 w 3009297"/>
                  <a:gd name="connsiteY71" fmla="*/ 1057275 h 1990725"/>
                  <a:gd name="connsiteX72" fmla="*/ 2627714 w 3009297"/>
                  <a:gd name="connsiteY72" fmla="*/ 1114425 h 1990725"/>
                  <a:gd name="connsiteX73" fmla="*/ 2627714 w 3009297"/>
                  <a:gd name="connsiteY73" fmla="*/ 1162050 h 1990725"/>
                  <a:gd name="connsiteX74" fmla="*/ 2627714 w 3009297"/>
                  <a:gd name="connsiteY74" fmla="*/ 1209675 h 1990725"/>
                  <a:gd name="connsiteX75" fmla="*/ 2608664 w 3009297"/>
                  <a:gd name="connsiteY75" fmla="*/ 1238250 h 1990725"/>
                  <a:gd name="connsiteX76" fmla="*/ 2618189 w 3009297"/>
                  <a:gd name="connsiteY76" fmla="*/ 1276350 h 1990725"/>
                  <a:gd name="connsiteX77" fmla="*/ 2627714 w 3009297"/>
                  <a:gd name="connsiteY77" fmla="*/ 1333500 h 1990725"/>
                  <a:gd name="connsiteX78" fmla="*/ 2646764 w 3009297"/>
                  <a:gd name="connsiteY78" fmla="*/ 1390650 h 1990725"/>
                  <a:gd name="connsiteX79" fmla="*/ 2646764 w 3009297"/>
                  <a:gd name="connsiteY79" fmla="*/ 1447800 h 1990725"/>
                  <a:gd name="connsiteX80" fmla="*/ 2665814 w 3009297"/>
                  <a:gd name="connsiteY80" fmla="*/ 1504950 h 1990725"/>
                  <a:gd name="connsiteX81" fmla="*/ 2684864 w 3009297"/>
                  <a:gd name="connsiteY81" fmla="*/ 1562100 h 1990725"/>
                  <a:gd name="connsiteX82" fmla="*/ 2694389 w 3009297"/>
                  <a:gd name="connsiteY82" fmla="*/ 1590675 h 1990725"/>
                  <a:gd name="connsiteX83" fmla="*/ 2694389 w 3009297"/>
                  <a:gd name="connsiteY83" fmla="*/ 1638300 h 1990725"/>
                  <a:gd name="connsiteX84" fmla="*/ 2713439 w 3009297"/>
                  <a:gd name="connsiteY84" fmla="*/ 1685925 h 1990725"/>
                  <a:gd name="connsiteX85" fmla="*/ 2713439 w 3009297"/>
                  <a:gd name="connsiteY85" fmla="*/ 1743075 h 1990725"/>
                  <a:gd name="connsiteX86" fmla="*/ 2722964 w 3009297"/>
                  <a:gd name="connsiteY86" fmla="*/ 1800225 h 1990725"/>
                  <a:gd name="connsiteX87" fmla="*/ 2713439 w 3009297"/>
                  <a:gd name="connsiteY87" fmla="*/ 1838325 h 1990725"/>
                  <a:gd name="connsiteX88" fmla="*/ 2722964 w 3009297"/>
                  <a:gd name="connsiteY88" fmla="*/ 1876425 h 1990725"/>
                  <a:gd name="connsiteX89" fmla="*/ 2742014 w 3009297"/>
                  <a:gd name="connsiteY89" fmla="*/ 1933575 h 1990725"/>
                  <a:gd name="connsiteX90" fmla="*/ 2713439 w 3009297"/>
                  <a:gd name="connsiteY90" fmla="*/ 1962150 h 1990725"/>
                  <a:gd name="connsiteX91" fmla="*/ 2742014 w 3009297"/>
                  <a:gd name="connsiteY91" fmla="*/ 1990725 h 1990725"/>
                  <a:gd name="connsiteX92" fmla="*/ 2789639 w 3009297"/>
                  <a:gd name="connsiteY92" fmla="*/ 1924050 h 1990725"/>
                  <a:gd name="connsiteX93" fmla="*/ 2789639 w 3009297"/>
                  <a:gd name="connsiteY93" fmla="*/ 1857375 h 1990725"/>
                  <a:gd name="connsiteX94" fmla="*/ 2799164 w 3009297"/>
                  <a:gd name="connsiteY94" fmla="*/ 1800225 h 1990725"/>
                  <a:gd name="connsiteX95" fmla="*/ 2799164 w 3009297"/>
                  <a:gd name="connsiteY95" fmla="*/ 1752600 h 1990725"/>
                  <a:gd name="connsiteX96" fmla="*/ 2799164 w 3009297"/>
                  <a:gd name="connsiteY96" fmla="*/ 1685925 h 1990725"/>
                  <a:gd name="connsiteX97" fmla="*/ 2808689 w 3009297"/>
                  <a:gd name="connsiteY97" fmla="*/ 1628775 h 1990725"/>
                  <a:gd name="connsiteX98" fmla="*/ 2818214 w 3009297"/>
                  <a:gd name="connsiteY98" fmla="*/ 1562100 h 1990725"/>
                  <a:gd name="connsiteX99" fmla="*/ 2808689 w 3009297"/>
                  <a:gd name="connsiteY99" fmla="*/ 1504950 h 1990725"/>
                  <a:gd name="connsiteX100" fmla="*/ 2837264 w 3009297"/>
                  <a:gd name="connsiteY100" fmla="*/ 1457325 h 1990725"/>
                  <a:gd name="connsiteX101" fmla="*/ 2808689 w 3009297"/>
                  <a:gd name="connsiteY101" fmla="*/ 1419225 h 1990725"/>
                  <a:gd name="connsiteX102" fmla="*/ 2837264 w 3009297"/>
                  <a:gd name="connsiteY102" fmla="*/ 1352550 h 1990725"/>
                  <a:gd name="connsiteX103" fmla="*/ 2837264 w 3009297"/>
                  <a:gd name="connsiteY103" fmla="*/ 1285875 h 1990725"/>
                  <a:gd name="connsiteX104" fmla="*/ 2818214 w 3009297"/>
                  <a:gd name="connsiteY104" fmla="*/ 1238250 h 1990725"/>
                  <a:gd name="connsiteX105" fmla="*/ 2827739 w 3009297"/>
                  <a:gd name="connsiteY105" fmla="*/ 1181100 h 1990725"/>
                  <a:gd name="connsiteX106" fmla="*/ 2827739 w 3009297"/>
                  <a:gd name="connsiteY106" fmla="*/ 1152525 h 1990725"/>
                  <a:gd name="connsiteX107" fmla="*/ 2837264 w 3009297"/>
                  <a:gd name="connsiteY107" fmla="*/ 1085850 h 1990725"/>
                  <a:gd name="connsiteX108" fmla="*/ 2837264 w 3009297"/>
                  <a:gd name="connsiteY108" fmla="*/ 1047750 h 1990725"/>
                  <a:gd name="connsiteX109" fmla="*/ 2827739 w 3009297"/>
                  <a:gd name="connsiteY109" fmla="*/ 981075 h 1990725"/>
                  <a:gd name="connsiteX110" fmla="*/ 2837264 w 3009297"/>
                  <a:gd name="connsiteY110" fmla="*/ 933450 h 1990725"/>
                  <a:gd name="connsiteX111" fmla="*/ 2856314 w 3009297"/>
                  <a:gd name="connsiteY111" fmla="*/ 866775 h 1990725"/>
                  <a:gd name="connsiteX112" fmla="*/ 2875364 w 3009297"/>
                  <a:gd name="connsiteY112" fmla="*/ 819150 h 1990725"/>
                  <a:gd name="connsiteX113" fmla="*/ 2856314 w 3009297"/>
                  <a:gd name="connsiteY113" fmla="*/ 781050 h 1990725"/>
                  <a:gd name="connsiteX114" fmla="*/ 2875364 w 3009297"/>
                  <a:gd name="connsiteY114" fmla="*/ 733425 h 1990725"/>
                  <a:gd name="connsiteX115" fmla="*/ 2894414 w 3009297"/>
                  <a:gd name="connsiteY115" fmla="*/ 676275 h 1990725"/>
                  <a:gd name="connsiteX116" fmla="*/ 2942039 w 3009297"/>
                  <a:gd name="connsiteY116" fmla="*/ 666750 h 1990725"/>
                  <a:gd name="connsiteX117" fmla="*/ 2922989 w 3009297"/>
                  <a:gd name="connsiteY117" fmla="*/ 600075 h 1990725"/>
                  <a:gd name="connsiteX118" fmla="*/ 2942039 w 3009297"/>
                  <a:gd name="connsiteY118" fmla="*/ 533400 h 1990725"/>
                  <a:gd name="connsiteX119" fmla="*/ 2951564 w 3009297"/>
                  <a:gd name="connsiteY119" fmla="*/ 485775 h 1990725"/>
                  <a:gd name="connsiteX120" fmla="*/ 2951564 w 3009297"/>
                  <a:gd name="connsiteY120" fmla="*/ 428625 h 1990725"/>
                  <a:gd name="connsiteX121" fmla="*/ 2970614 w 3009297"/>
                  <a:gd name="connsiteY121" fmla="*/ 361950 h 1990725"/>
                  <a:gd name="connsiteX122" fmla="*/ 2961089 w 3009297"/>
                  <a:gd name="connsiteY122" fmla="*/ 314325 h 1990725"/>
                  <a:gd name="connsiteX123" fmla="*/ 2961089 w 3009297"/>
                  <a:gd name="connsiteY123" fmla="*/ 247650 h 1990725"/>
                  <a:gd name="connsiteX124" fmla="*/ 2970614 w 3009297"/>
                  <a:gd name="connsiteY124" fmla="*/ 190500 h 1990725"/>
                  <a:gd name="connsiteX125" fmla="*/ 2999189 w 3009297"/>
                  <a:gd name="connsiteY125" fmla="*/ 142875 h 1990725"/>
                  <a:gd name="connsiteX126" fmla="*/ 2980139 w 3009297"/>
                  <a:gd name="connsiteY126" fmla="*/ 95250 h 1990725"/>
                  <a:gd name="connsiteX127" fmla="*/ 3008714 w 3009297"/>
                  <a:gd name="connsiteY127" fmla="*/ 57150 h 1990725"/>
                  <a:gd name="connsiteX128" fmla="*/ 2999189 w 3009297"/>
                  <a:gd name="connsiteY128" fmla="*/ 0 h 1990725"/>
                  <a:gd name="connsiteX0" fmla="*/ 634054 w 3010228"/>
                  <a:gd name="connsiteY0" fmla="*/ 371475 h 1990725"/>
                  <a:gd name="connsiteX1" fmla="*/ 567379 w 3010228"/>
                  <a:gd name="connsiteY1" fmla="*/ 409575 h 1990725"/>
                  <a:gd name="connsiteX2" fmla="*/ 510229 w 3010228"/>
                  <a:gd name="connsiteY2" fmla="*/ 438150 h 1990725"/>
                  <a:gd name="connsiteX3" fmla="*/ 443554 w 3010228"/>
                  <a:gd name="connsiteY3" fmla="*/ 485775 h 1990725"/>
                  <a:gd name="connsiteX4" fmla="*/ 298658 w 3010228"/>
                  <a:gd name="connsiteY4" fmla="*/ 590550 h 1990725"/>
                  <a:gd name="connsiteX5" fmla="*/ 238465 w 3010228"/>
                  <a:gd name="connsiteY5" fmla="*/ 628650 h 1990725"/>
                  <a:gd name="connsiteX6" fmla="*/ 202673 w 3010228"/>
                  <a:gd name="connsiteY6" fmla="*/ 685800 h 1990725"/>
                  <a:gd name="connsiteX7" fmla="*/ 186365 w 3010228"/>
                  <a:gd name="connsiteY7" fmla="*/ 762000 h 1990725"/>
                  <a:gd name="connsiteX8" fmla="*/ 156197 w 3010228"/>
                  <a:gd name="connsiteY8" fmla="*/ 762000 h 1990725"/>
                  <a:gd name="connsiteX9" fmla="*/ 127143 w 3010228"/>
                  <a:gd name="connsiteY9" fmla="*/ 800100 h 1990725"/>
                  <a:gd name="connsiteX10" fmla="*/ 114651 w 3010228"/>
                  <a:gd name="connsiteY10" fmla="*/ 857250 h 1990725"/>
                  <a:gd name="connsiteX11" fmla="*/ 52266 w 3010228"/>
                  <a:gd name="connsiteY11" fmla="*/ 838200 h 1990725"/>
                  <a:gd name="connsiteX12" fmla="*/ 931 w 3010228"/>
                  <a:gd name="connsiteY12" fmla="*/ 838200 h 1990725"/>
                  <a:gd name="connsiteX13" fmla="*/ 126136 w 3010228"/>
                  <a:gd name="connsiteY13" fmla="*/ 933450 h 1990725"/>
                  <a:gd name="connsiteX14" fmla="*/ 378565 w 3010228"/>
                  <a:gd name="connsiteY14" fmla="*/ 523875 h 1990725"/>
                  <a:gd name="connsiteX15" fmla="*/ 1533270 w 3010228"/>
                  <a:gd name="connsiteY15" fmla="*/ 28575 h 1990725"/>
                  <a:gd name="connsiteX16" fmla="*/ 1599945 w 3010228"/>
                  <a:gd name="connsiteY16" fmla="*/ 9525 h 1990725"/>
                  <a:gd name="connsiteX17" fmla="*/ 1714245 w 3010228"/>
                  <a:gd name="connsiteY17" fmla="*/ 19050 h 1990725"/>
                  <a:gd name="connsiteX18" fmla="*/ 1733295 w 3010228"/>
                  <a:gd name="connsiteY18" fmla="*/ 47625 h 1990725"/>
                  <a:gd name="connsiteX19" fmla="*/ 1742820 w 3010228"/>
                  <a:gd name="connsiteY19" fmla="*/ 95250 h 1990725"/>
                  <a:gd name="connsiteX20" fmla="*/ 1752345 w 3010228"/>
                  <a:gd name="connsiteY20" fmla="*/ 333375 h 1990725"/>
                  <a:gd name="connsiteX21" fmla="*/ 1780920 w 3010228"/>
                  <a:gd name="connsiteY21" fmla="*/ 495300 h 1990725"/>
                  <a:gd name="connsiteX22" fmla="*/ 1790445 w 3010228"/>
                  <a:gd name="connsiteY22" fmla="*/ 523875 h 1990725"/>
                  <a:gd name="connsiteX23" fmla="*/ 1809495 w 3010228"/>
                  <a:gd name="connsiteY23" fmla="*/ 600075 h 1990725"/>
                  <a:gd name="connsiteX24" fmla="*/ 1799970 w 3010228"/>
                  <a:gd name="connsiteY24" fmla="*/ 647700 h 1990725"/>
                  <a:gd name="connsiteX25" fmla="*/ 1809495 w 3010228"/>
                  <a:gd name="connsiteY25" fmla="*/ 666750 h 1990725"/>
                  <a:gd name="connsiteX26" fmla="*/ 1838070 w 3010228"/>
                  <a:gd name="connsiteY26" fmla="*/ 695325 h 1990725"/>
                  <a:gd name="connsiteX27" fmla="*/ 1857122 w 3010228"/>
                  <a:gd name="connsiteY27" fmla="*/ 762000 h 1990725"/>
                  <a:gd name="connsiteX28" fmla="*/ 1857120 w 3010228"/>
                  <a:gd name="connsiteY28" fmla="*/ 819150 h 1990725"/>
                  <a:gd name="connsiteX29" fmla="*/ 1866645 w 3010228"/>
                  <a:gd name="connsiteY29" fmla="*/ 876300 h 1990725"/>
                  <a:gd name="connsiteX30" fmla="*/ 1876170 w 3010228"/>
                  <a:gd name="connsiteY30" fmla="*/ 904875 h 1990725"/>
                  <a:gd name="connsiteX31" fmla="*/ 1866645 w 3010228"/>
                  <a:gd name="connsiteY31" fmla="*/ 952500 h 1990725"/>
                  <a:gd name="connsiteX32" fmla="*/ 1885695 w 3010228"/>
                  <a:gd name="connsiteY32" fmla="*/ 1000125 h 1990725"/>
                  <a:gd name="connsiteX33" fmla="*/ 1885695 w 3010228"/>
                  <a:gd name="connsiteY33" fmla="*/ 1028700 h 1990725"/>
                  <a:gd name="connsiteX34" fmla="*/ 1895220 w 3010228"/>
                  <a:gd name="connsiteY34" fmla="*/ 1076325 h 1990725"/>
                  <a:gd name="connsiteX35" fmla="*/ 1895220 w 3010228"/>
                  <a:gd name="connsiteY35" fmla="*/ 1123950 h 1990725"/>
                  <a:gd name="connsiteX36" fmla="*/ 1904745 w 3010228"/>
                  <a:gd name="connsiteY36" fmla="*/ 1162050 h 1990725"/>
                  <a:gd name="connsiteX37" fmla="*/ 1895220 w 3010228"/>
                  <a:gd name="connsiteY37" fmla="*/ 1181100 h 1990725"/>
                  <a:gd name="connsiteX38" fmla="*/ 1914270 w 3010228"/>
                  <a:gd name="connsiteY38" fmla="*/ 1219200 h 1990725"/>
                  <a:gd name="connsiteX39" fmla="*/ 1914270 w 3010228"/>
                  <a:gd name="connsiteY39" fmla="*/ 1266825 h 1990725"/>
                  <a:gd name="connsiteX40" fmla="*/ 1933320 w 3010228"/>
                  <a:gd name="connsiteY40" fmla="*/ 1314450 h 1990725"/>
                  <a:gd name="connsiteX41" fmla="*/ 1933320 w 3010228"/>
                  <a:gd name="connsiteY41" fmla="*/ 1362075 h 1990725"/>
                  <a:gd name="connsiteX42" fmla="*/ 1971420 w 3010228"/>
                  <a:gd name="connsiteY42" fmla="*/ 1400175 h 1990725"/>
                  <a:gd name="connsiteX43" fmla="*/ 1999995 w 3010228"/>
                  <a:gd name="connsiteY43" fmla="*/ 1362075 h 1990725"/>
                  <a:gd name="connsiteX44" fmla="*/ 2009520 w 3010228"/>
                  <a:gd name="connsiteY44" fmla="*/ 1314450 h 1990725"/>
                  <a:gd name="connsiteX45" fmla="*/ 2028570 w 3010228"/>
                  <a:gd name="connsiteY45" fmla="*/ 1257300 h 1990725"/>
                  <a:gd name="connsiteX46" fmla="*/ 2028570 w 3010228"/>
                  <a:gd name="connsiteY46" fmla="*/ 1219200 h 1990725"/>
                  <a:gd name="connsiteX47" fmla="*/ 2047620 w 3010228"/>
                  <a:gd name="connsiteY47" fmla="*/ 1152525 h 1990725"/>
                  <a:gd name="connsiteX48" fmla="*/ 2038095 w 3010228"/>
                  <a:gd name="connsiteY48" fmla="*/ 1085850 h 1990725"/>
                  <a:gd name="connsiteX49" fmla="*/ 2047620 w 3010228"/>
                  <a:gd name="connsiteY49" fmla="*/ 1057275 h 1990725"/>
                  <a:gd name="connsiteX50" fmla="*/ 2066670 w 3010228"/>
                  <a:gd name="connsiteY50" fmla="*/ 990600 h 1990725"/>
                  <a:gd name="connsiteX51" fmla="*/ 2076195 w 3010228"/>
                  <a:gd name="connsiteY51" fmla="*/ 942975 h 1990725"/>
                  <a:gd name="connsiteX52" fmla="*/ 2085720 w 3010228"/>
                  <a:gd name="connsiteY52" fmla="*/ 895350 h 1990725"/>
                  <a:gd name="connsiteX53" fmla="*/ 2104770 w 3010228"/>
                  <a:gd name="connsiteY53" fmla="*/ 847725 h 1990725"/>
                  <a:gd name="connsiteX54" fmla="*/ 2152395 w 3010228"/>
                  <a:gd name="connsiteY54" fmla="*/ 904875 h 1990725"/>
                  <a:gd name="connsiteX55" fmla="*/ 2152395 w 3010228"/>
                  <a:gd name="connsiteY55" fmla="*/ 952500 h 1990725"/>
                  <a:gd name="connsiteX56" fmla="*/ 2171445 w 3010228"/>
                  <a:gd name="connsiteY56" fmla="*/ 1009650 h 1990725"/>
                  <a:gd name="connsiteX57" fmla="*/ 2276220 w 3010228"/>
                  <a:gd name="connsiteY57" fmla="*/ 1047750 h 1990725"/>
                  <a:gd name="connsiteX58" fmla="*/ 2238120 w 3010228"/>
                  <a:gd name="connsiteY58" fmla="*/ 1019175 h 1990725"/>
                  <a:gd name="connsiteX59" fmla="*/ 2285745 w 3010228"/>
                  <a:gd name="connsiteY59" fmla="*/ 1000125 h 1990725"/>
                  <a:gd name="connsiteX60" fmla="*/ 2314320 w 3010228"/>
                  <a:gd name="connsiteY60" fmla="*/ 942975 h 1990725"/>
                  <a:gd name="connsiteX61" fmla="*/ 2342895 w 3010228"/>
                  <a:gd name="connsiteY61" fmla="*/ 885825 h 1990725"/>
                  <a:gd name="connsiteX62" fmla="*/ 2323845 w 3010228"/>
                  <a:gd name="connsiteY62" fmla="*/ 819150 h 1990725"/>
                  <a:gd name="connsiteX63" fmla="*/ 2371470 w 3010228"/>
                  <a:gd name="connsiteY63" fmla="*/ 762000 h 1990725"/>
                  <a:gd name="connsiteX64" fmla="*/ 2428620 w 3010228"/>
                  <a:gd name="connsiteY64" fmla="*/ 762000 h 1990725"/>
                  <a:gd name="connsiteX65" fmla="*/ 2485770 w 3010228"/>
                  <a:gd name="connsiteY65" fmla="*/ 762000 h 1990725"/>
                  <a:gd name="connsiteX66" fmla="*/ 2533395 w 3010228"/>
                  <a:gd name="connsiteY66" fmla="*/ 809625 h 1990725"/>
                  <a:gd name="connsiteX67" fmla="*/ 2552445 w 3010228"/>
                  <a:gd name="connsiteY67" fmla="*/ 857250 h 1990725"/>
                  <a:gd name="connsiteX68" fmla="*/ 2571495 w 3010228"/>
                  <a:gd name="connsiteY68" fmla="*/ 914400 h 1990725"/>
                  <a:gd name="connsiteX69" fmla="*/ 2590545 w 3010228"/>
                  <a:gd name="connsiteY69" fmla="*/ 971550 h 1990725"/>
                  <a:gd name="connsiteX70" fmla="*/ 2609595 w 3010228"/>
                  <a:gd name="connsiteY70" fmla="*/ 1028700 h 1990725"/>
                  <a:gd name="connsiteX71" fmla="*/ 2600070 w 3010228"/>
                  <a:gd name="connsiteY71" fmla="*/ 1057275 h 1990725"/>
                  <a:gd name="connsiteX72" fmla="*/ 2628645 w 3010228"/>
                  <a:gd name="connsiteY72" fmla="*/ 1114425 h 1990725"/>
                  <a:gd name="connsiteX73" fmla="*/ 2628645 w 3010228"/>
                  <a:gd name="connsiteY73" fmla="*/ 1162050 h 1990725"/>
                  <a:gd name="connsiteX74" fmla="*/ 2628645 w 3010228"/>
                  <a:gd name="connsiteY74" fmla="*/ 1209675 h 1990725"/>
                  <a:gd name="connsiteX75" fmla="*/ 2609595 w 3010228"/>
                  <a:gd name="connsiteY75" fmla="*/ 1238250 h 1990725"/>
                  <a:gd name="connsiteX76" fmla="*/ 2619120 w 3010228"/>
                  <a:gd name="connsiteY76" fmla="*/ 1276350 h 1990725"/>
                  <a:gd name="connsiteX77" fmla="*/ 2628645 w 3010228"/>
                  <a:gd name="connsiteY77" fmla="*/ 1333500 h 1990725"/>
                  <a:gd name="connsiteX78" fmla="*/ 2647695 w 3010228"/>
                  <a:gd name="connsiteY78" fmla="*/ 1390650 h 1990725"/>
                  <a:gd name="connsiteX79" fmla="*/ 2647695 w 3010228"/>
                  <a:gd name="connsiteY79" fmla="*/ 1447800 h 1990725"/>
                  <a:gd name="connsiteX80" fmla="*/ 2666745 w 3010228"/>
                  <a:gd name="connsiteY80" fmla="*/ 1504950 h 1990725"/>
                  <a:gd name="connsiteX81" fmla="*/ 2685795 w 3010228"/>
                  <a:gd name="connsiteY81" fmla="*/ 1562100 h 1990725"/>
                  <a:gd name="connsiteX82" fmla="*/ 2695320 w 3010228"/>
                  <a:gd name="connsiteY82" fmla="*/ 1590675 h 1990725"/>
                  <a:gd name="connsiteX83" fmla="*/ 2695320 w 3010228"/>
                  <a:gd name="connsiteY83" fmla="*/ 1638300 h 1990725"/>
                  <a:gd name="connsiteX84" fmla="*/ 2714370 w 3010228"/>
                  <a:gd name="connsiteY84" fmla="*/ 1685925 h 1990725"/>
                  <a:gd name="connsiteX85" fmla="*/ 2714370 w 3010228"/>
                  <a:gd name="connsiteY85" fmla="*/ 1743075 h 1990725"/>
                  <a:gd name="connsiteX86" fmla="*/ 2723895 w 3010228"/>
                  <a:gd name="connsiteY86" fmla="*/ 1800225 h 1990725"/>
                  <a:gd name="connsiteX87" fmla="*/ 2714370 w 3010228"/>
                  <a:gd name="connsiteY87" fmla="*/ 1838325 h 1990725"/>
                  <a:gd name="connsiteX88" fmla="*/ 2723895 w 3010228"/>
                  <a:gd name="connsiteY88" fmla="*/ 1876425 h 1990725"/>
                  <a:gd name="connsiteX89" fmla="*/ 2742945 w 3010228"/>
                  <a:gd name="connsiteY89" fmla="*/ 1933575 h 1990725"/>
                  <a:gd name="connsiteX90" fmla="*/ 2714370 w 3010228"/>
                  <a:gd name="connsiteY90" fmla="*/ 1962150 h 1990725"/>
                  <a:gd name="connsiteX91" fmla="*/ 2742945 w 3010228"/>
                  <a:gd name="connsiteY91" fmla="*/ 1990725 h 1990725"/>
                  <a:gd name="connsiteX92" fmla="*/ 2790570 w 3010228"/>
                  <a:gd name="connsiteY92" fmla="*/ 1924050 h 1990725"/>
                  <a:gd name="connsiteX93" fmla="*/ 2790570 w 3010228"/>
                  <a:gd name="connsiteY93" fmla="*/ 1857375 h 1990725"/>
                  <a:gd name="connsiteX94" fmla="*/ 2800095 w 3010228"/>
                  <a:gd name="connsiteY94" fmla="*/ 1800225 h 1990725"/>
                  <a:gd name="connsiteX95" fmla="*/ 2800095 w 3010228"/>
                  <a:gd name="connsiteY95" fmla="*/ 1752600 h 1990725"/>
                  <a:gd name="connsiteX96" fmla="*/ 2800095 w 3010228"/>
                  <a:gd name="connsiteY96" fmla="*/ 1685925 h 1990725"/>
                  <a:gd name="connsiteX97" fmla="*/ 2809620 w 3010228"/>
                  <a:gd name="connsiteY97" fmla="*/ 1628775 h 1990725"/>
                  <a:gd name="connsiteX98" fmla="*/ 2819145 w 3010228"/>
                  <a:gd name="connsiteY98" fmla="*/ 1562100 h 1990725"/>
                  <a:gd name="connsiteX99" fmla="*/ 2809620 w 3010228"/>
                  <a:gd name="connsiteY99" fmla="*/ 1504950 h 1990725"/>
                  <a:gd name="connsiteX100" fmla="*/ 2838195 w 3010228"/>
                  <a:gd name="connsiteY100" fmla="*/ 1457325 h 1990725"/>
                  <a:gd name="connsiteX101" fmla="*/ 2809620 w 3010228"/>
                  <a:gd name="connsiteY101" fmla="*/ 1419225 h 1990725"/>
                  <a:gd name="connsiteX102" fmla="*/ 2838195 w 3010228"/>
                  <a:gd name="connsiteY102" fmla="*/ 1352550 h 1990725"/>
                  <a:gd name="connsiteX103" fmla="*/ 2838195 w 3010228"/>
                  <a:gd name="connsiteY103" fmla="*/ 1285875 h 1990725"/>
                  <a:gd name="connsiteX104" fmla="*/ 2819145 w 3010228"/>
                  <a:gd name="connsiteY104" fmla="*/ 1238250 h 1990725"/>
                  <a:gd name="connsiteX105" fmla="*/ 2828670 w 3010228"/>
                  <a:gd name="connsiteY105" fmla="*/ 1181100 h 1990725"/>
                  <a:gd name="connsiteX106" fmla="*/ 2828670 w 3010228"/>
                  <a:gd name="connsiteY106" fmla="*/ 1152525 h 1990725"/>
                  <a:gd name="connsiteX107" fmla="*/ 2838195 w 3010228"/>
                  <a:gd name="connsiteY107" fmla="*/ 1085850 h 1990725"/>
                  <a:gd name="connsiteX108" fmla="*/ 2838195 w 3010228"/>
                  <a:gd name="connsiteY108" fmla="*/ 1047750 h 1990725"/>
                  <a:gd name="connsiteX109" fmla="*/ 2828670 w 3010228"/>
                  <a:gd name="connsiteY109" fmla="*/ 981075 h 1990725"/>
                  <a:gd name="connsiteX110" fmla="*/ 2838195 w 3010228"/>
                  <a:gd name="connsiteY110" fmla="*/ 933450 h 1990725"/>
                  <a:gd name="connsiteX111" fmla="*/ 2857245 w 3010228"/>
                  <a:gd name="connsiteY111" fmla="*/ 866775 h 1990725"/>
                  <a:gd name="connsiteX112" fmla="*/ 2876295 w 3010228"/>
                  <a:gd name="connsiteY112" fmla="*/ 819150 h 1990725"/>
                  <a:gd name="connsiteX113" fmla="*/ 2857245 w 3010228"/>
                  <a:gd name="connsiteY113" fmla="*/ 781050 h 1990725"/>
                  <a:gd name="connsiteX114" fmla="*/ 2876295 w 3010228"/>
                  <a:gd name="connsiteY114" fmla="*/ 733425 h 1990725"/>
                  <a:gd name="connsiteX115" fmla="*/ 2895345 w 3010228"/>
                  <a:gd name="connsiteY115" fmla="*/ 676275 h 1990725"/>
                  <a:gd name="connsiteX116" fmla="*/ 2942970 w 3010228"/>
                  <a:gd name="connsiteY116" fmla="*/ 666750 h 1990725"/>
                  <a:gd name="connsiteX117" fmla="*/ 2923920 w 3010228"/>
                  <a:gd name="connsiteY117" fmla="*/ 600075 h 1990725"/>
                  <a:gd name="connsiteX118" fmla="*/ 2942970 w 3010228"/>
                  <a:gd name="connsiteY118" fmla="*/ 533400 h 1990725"/>
                  <a:gd name="connsiteX119" fmla="*/ 2952495 w 3010228"/>
                  <a:gd name="connsiteY119" fmla="*/ 485775 h 1990725"/>
                  <a:gd name="connsiteX120" fmla="*/ 2952495 w 3010228"/>
                  <a:gd name="connsiteY120" fmla="*/ 428625 h 1990725"/>
                  <a:gd name="connsiteX121" fmla="*/ 2971545 w 3010228"/>
                  <a:gd name="connsiteY121" fmla="*/ 361950 h 1990725"/>
                  <a:gd name="connsiteX122" fmla="*/ 2962020 w 3010228"/>
                  <a:gd name="connsiteY122" fmla="*/ 314325 h 1990725"/>
                  <a:gd name="connsiteX123" fmla="*/ 2962020 w 3010228"/>
                  <a:gd name="connsiteY123" fmla="*/ 247650 h 1990725"/>
                  <a:gd name="connsiteX124" fmla="*/ 2971545 w 3010228"/>
                  <a:gd name="connsiteY124" fmla="*/ 190500 h 1990725"/>
                  <a:gd name="connsiteX125" fmla="*/ 3000120 w 3010228"/>
                  <a:gd name="connsiteY125" fmla="*/ 142875 h 1990725"/>
                  <a:gd name="connsiteX126" fmla="*/ 2981070 w 3010228"/>
                  <a:gd name="connsiteY126" fmla="*/ 95250 h 1990725"/>
                  <a:gd name="connsiteX127" fmla="*/ 3009645 w 3010228"/>
                  <a:gd name="connsiteY127" fmla="*/ 57150 h 1990725"/>
                  <a:gd name="connsiteX128" fmla="*/ 3000120 w 3010228"/>
                  <a:gd name="connsiteY128" fmla="*/ 0 h 1990725"/>
                  <a:gd name="connsiteX0" fmla="*/ 634103 w 3010277"/>
                  <a:gd name="connsiteY0" fmla="*/ 371475 h 1990725"/>
                  <a:gd name="connsiteX1" fmla="*/ 567428 w 3010277"/>
                  <a:gd name="connsiteY1" fmla="*/ 409575 h 1990725"/>
                  <a:gd name="connsiteX2" fmla="*/ 510278 w 3010277"/>
                  <a:gd name="connsiteY2" fmla="*/ 438150 h 1990725"/>
                  <a:gd name="connsiteX3" fmla="*/ 443603 w 3010277"/>
                  <a:gd name="connsiteY3" fmla="*/ 485775 h 1990725"/>
                  <a:gd name="connsiteX4" fmla="*/ 298707 w 3010277"/>
                  <a:gd name="connsiteY4" fmla="*/ 590550 h 1990725"/>
                  <a:gd name="connsiteX5" fmla="*/ 238514 w 3010277"/>
                  <a:gd name="connsiteY5" fmla="*/ 628650 h 1990725"/>
                  <a:gd name="connsiteX6" fmla="*/ 202722 w 3010277"/>
                  <a:gd name="connsiteY6" fmla="*/ 685800 h 1990725"/>
                  <a:gd name="connsiteX7" fmla="*/ 186414 w 3010277"/>
                  <a:gd name="connsiteY7" fmla="*/ 762000 h 1990725"/>
                  <a:gd name="connsiteX8" fmla="*/ 156246 w 3010277"/>
                  <a:gd name="connsiteY8" fmla="*/ 762000 h 1990725"/>
                  <a:gd name="connsiteX9" fmla="*/ 127192 w 3010277"/>
                  <a:gd name="connsiteY9" fmla="*/ 800100 h 1990725"/>
                  <a:gd name="connsiteX10" fmla="*/ 52315 w 3010277"/>
                  <a:gd name="connsiteY10" fmla="*/ 838200 h 1990725"/>
                  <a:gd name="connsiteX11" fmla="*/ 980 w 3010277"/>
                  <a:gd name="connsiteY11" fmla="*/ 838200 h 1990725"/>
                  <a:gd name="connsiteX12" fmla="*/ 126185 w 3010277"/>
                  <a:gd name="connsiteY12" fmla="*/ 933450 h 1990725"/>
                  <a:gd name="connsiteX13" fmla="*/ 378614 w 3010277"/>
                  <a:gd name="connsiteY13" fmla="*/ 523875 h 1990725"/>
                  <a:gd name="connsiteX14" fmla="*/ 1533319 w 3010277"/>
                  <a:gd name="connsiteY14" fmla="*/ 28575 h 1990725"/>
                  <a:gd name="connsiteX15" fmla="*/ 1599994 w 3010277"/>
                  <a:gd name="connsiteY15" fmla="*/ 9525 h 1990725"/>
                  <a:gd name="connsiteX16" fmla="*/ 1714294 w 3010277"/>
                  <a:gd name="connsiteY16" fmla="*/ 19050 h 1990725"/>
                  <a:gd name="connsiteX17" fmla="*/ 1733344 w 3010277"/>
                  <a:gd name="connsiteY17" fmla="*/ 47625 h 1990725"/>
                  <a:gd name="connsiteX18" fmla="*/ 1742869 w 3010277"/>
                  <a:gd name="connsiteY18" fmla="*/ 95250 h 1990725"/>
                  <a:gd name="connsiteX19" fmla="*/ 1752394 w 3010277"/>
                  <a:gd name="connsiteY19" fmla="*/ 333375 h 1990725"/>
                  <a:gd name="connsiteX20" fmla="*/ 1780969 w 3010277"/>
                  <a:gd name="connsiteY20" fmla="*/ 495300 h 1990725"/>
                  <a:gd name="connsiteX21" fmla="*/ 1790494 w 3010277"/>
                  <a:gd name="connsiteY21" fmla="*/ 523875 h 1990725"/>
                  <a:gd name="connsiteX22" fmla="*/ 1809544 w 3010277"/>
                  <a:gd name="connsiteY22" fmla="*/ 600075 h 1990725"/>
                  <a:gd name="connsiteX23" fmla="*/ 1800019 w 3010277"/>
                  <a:gd name="connsiteY23" fmla="*/ 647700 h 1990725"/>
                  <a:gd name="connsiteX24" fmla="*/ 1809544 w 3010277"/>
                  <a:gd name="connsiteY24" fmla="*/ 666750 h 1990725"/>
                  <a:gd name="connsiteX25" fmla="*/ 1838119 w 3010277"/>
                  <a:gd name="connsiteY25" fmla="*/ 695325 h 1990725"/>
                  <a:gd name="connsiteX26" fmla="*/ 1857171 w 3010277"/>
                  <a:gd name="connsiteY26" fmla="*/ 762000 h 1990725"/>
                  <a:gd name="connsiteX27" fmla="*/ 1857169 w 3010277"/>
                  <a:gd name="connsiteY27" fmla="*/ 819150 h 1990725"/>
                  <a:gd name="connsiteX28" fmla="*/ 1866694 w 3010277"/>
                  <a:gd name="connsiteY28" fmla="*/ 876300 h 1990725"/>
                  <a:gd name="connsiteX29" fmla="*/ 1876219 w 3010277"/>
                  <a:gd name="connsiteY29" fmla="*/ 904875 h 1990725"/>
                  <a:gd name="connsiteX30" fmla="*/ 1866694 w 3010277"/>
                  <a:gd name="connsiteY30" fmla="*/ 952500 h 1990725"/>
                  <a:gd name="connsiteX31" fmla="*/ 1885744 w 3010277"/>
                  <a:gd name="connsiteY31" fmla="*/ 1000125 h 1990725"/>
                  <a:gd name="connsiteX32" fmla="*/ 1885744 w 3010277"/>
                  <a:gd name="connsiteY32" fmla="*/ 1028700 h 1990725"/>
                  <a:gd name="connsiteX33" fmla="*/ 1895269 w 3010277"/>
                  <a:gd name="connsiteY33" fmla="*/ 1076325 h 1990725"/>
                  <a:gd name="connsiteX34" fmla="*/ 1895269 w 3010277"/>
                  <a:gd name="connsiteY34" fmla="*/ 1123950 h 1990725"/>
                  <a:gd name="connsiteX35" fmla="*/ 1904794 w 3010277"/>
                  <a:gd name="connsiteY35" fmla="*/ 1162050 h 1990725"/>
                  <a:gd name="connsiteX36" fmla="*/ 1895269 w 3010277"/>
                  <a:gd name="connsiteY36" fmla="*/ 1181100 h 1990725"/>
                  <a:gd name="connsiteX37" fmla="*/ 1914319 w 3010277"/>
                  <a:gd name="connsiteY37" fmla="*/ 1219200 h 1990725"/>
                  <a:gd name="connsiteX38" fmla="*/ 1914319 w 3010277"/>
                  <a:gd name="connsiteY38" fmla="*/ 1266825 h 1990725"/>
                  <a:gd name="connsiteX39" fmla="*/ 1933369 w 3010277"/>
                  <a:gd name="connsiteY39" fmla="*/ 1314450 h 1990725"/>
                  <a:gd name="connsiteX40" fmla="*/ 1933369 w 3010277"/>
                  <a:gd name="connsiteY40" fmla="*/ 1362075 h 1990725"/>
                  <a:gd name="connsiteX41" fmla="*/ 1971469 w 3010277"/>
                  <a:gd name="connsiteY41" fmla="*/ 1400175 h 1990725"/>
                  <a:gd name="connsiteX42" fmla="*/ 2000044 w 3010277"/>
                  <a:gd name="connsiteY42" fmla="*/ 1362075 h 1990725"/>
                  <a:gd name="connsiteX43" fmla="*/ 2009569 w 3010277"/>
                  <a:gd name="connsiteY43" fmla="*/ 1314450 h 1990725"/>
                  <a:gd name="connsiteX44" fmla="*/ 2028619 w 3010277"/>
                  <a:gd name="connsiteY44" fmla="*/ 1257300 h 1990725"/>
                  <a:gd name="connsiteX45" fmla="*/ 2028619 w 3010277"/>
                  <a:gd name="connsiteY45" fmla="*/ 1219200 h 1990725"/>
                  <a:gd name="connsiteX46" fmla="*/ 2047669 w 3010277"/>
                  <a:gd name="connsiteY46" fmla="*/ 1152525 h 1990725"/>
                  <a:gd name="connsiteX47" fmla="*/ 2038144 w 3010277"/>
                  <a:gd name="connsiteY47" fmla="*/ 1085850 h 1990725"/>
                  <a:gd name="connsiteX48" fmla="*/ 2047669 w 3010277"/>
                  <a:gd name="connsiteY48" fmla="*/ 1057275 h 1990725"/>
                  <a:gd name="connsiteX49" fmla="*/ 2066719 w 3010277"/>
                  <a:gd name="connsiteY49" fmla="*/ 990600 h 1990725"/>
                  <a:gd name="connsiteX50" fmla="*/ 2076244 w 3010277"/>
                  <a:gd name="connsiteY50" fmla="*/ 942975 h 1990725"/>
                  <a:gd name="connsiteX51" fmla="*/ 2085769 w 3010277"/>
                  <a:gd name="connsiteY51" fmla="*/ 895350 h 1990725"/>
                  <a:gd name="connsiteX52" fmla="*/ 2104819 w 3010277"/>
                  <a:gd name="connsiteY52" fmla="*/ 847725 h 1990725"/>
                  <a:gd name="connsiteX53" fmla="*/ 2152444 w 3010277"/>
                  <a:gd name="connsiteY53" fmla="*/ 904875 h 1990725"/>
                  <a:gd name="connsiteX54" fmla="*/ 2152444 w 3010277"/>
                  <a:gd name="connsiteY54" fmla="*/ 952500 h 1990725"/>
                  <a:gd name="connsiteX55" fmla="*/ 2171494 w 3010277"/>
                  <a:gd name="connsiteY55" fmla="*/ 1009650 h 1990725"/>
                  <a:gd name="connsiteX56" fmla="*/ 2276269 w 3010277"/>
                  <a:gd name="connsiteY56" fmla="*/ 1047750 h 1990725"/>
                  <a:gd name="connsiteX57" fmla="*/ 2238169 w 3010277"/>
                  <a:gd name="connsiteY57" fmla="*/ 1019175 h 1990725"/>
                  <a:gd name="connsiteX58" fmla="*/ 2285794 w 3010277"/>
                  <a:gd name="connsiteY58" fmla="*/ 1000125 h 1990725"/>
                  <a:gd name="connsiteX59" fmla="*/ 2314369 w 3010277"/>
                  <a:gd name="connsiteY59" fmla="*/ 942975 h 1990725"/>
                  <a:gd name="connsiteX60" fmla="*/ 2342944 w 3010277"/>
                  <a:gd name="connsiteY60" fmla="*/ 885825 h 1990725"/>
                  <a:gd name="connsiteX61" fmla="*/ 2323894 w 3010277"/>
                  <a:gd name="connsiteY61" fmla="*/ 819150 h 1990725"/>
                  <a:gd name="connsiteX62" fmla="*/ 2371519 w 3010277"/>
                  <a:gd name="connsiteY62" fmla="*/ 762000 h 1990725"/>
                  <a:gd name="connsiteX63" fmla="*/ 2428669 w 3010277"/>
                  <a:gd name="connsiteY63" fmla="*/ 762000 h 1990725"/>
                  <a:gd name="connsiteX64" fmla="*/ 2485819 w 3010277"/>
                  <a:gd name="connsiteY64" fmla="*/ 762000 h 1990725"/>
                  <a:gd name="connsiteX65" fmla="*/ 2533444 w 3010277"/>
                  <a:gd name="connsiteY65" fmla="*/ 809625 h 1990725"/>
                  <a:gd name="connsiteX66" fmla="*/ 2552494 w 3010277"/>
                  <a:gd name="connsiteY66" fmla="*/ 857250 h 1990725"/>
                  <a:gd name="connsiteX67" fmla="*/ 2571544 w 3010277"/>
                  <a:gd name="connsiteY67" fmla="*/ 914400 h 1990725"/>
                  <a:gd name="connsiteX68" fmla="*/ 2590594 w 3010277"/>
                  <a:gd name="connsiteY68" fmla="*/ 971550 h 1990725"/>
                  <a:gd name="connsiteX69" fmla="*/ 2609644 w 3010277"/>
                  <a:gd name="connsiteY69" fmla="*/ 1028700 h 1990725"/>
                  <a:gd name="connsiteX70" fmla="*/ 2600119 w 3010277"/>
                  <a:gd name="connsiteY70" fmla="*/ 1057275 h 1990725"/>
                  <a:gd name="connsiteX71" fmla="*/ 2628694 w 3010277"/>
                  <a:gd name="connsiteY71" fmla="*/ 1114425 h 1990725"/>
                  <a:gd name="connsiteX72" fmla="*/ 2628694 w 3010277"/>
                  <a:gd name="connsiteY72" fmla="*/ 1162050 h 1990725"/>
                  <a:gd name="connsiteX73" fmla="*/ 2628694 w 3010277"/>
                  <a:gd name="connsiteY73" fmla="*/ 1209675 h 1990725"/>
                  <a:gd name="connsiteX74" fmla="*/ 2609644 w 3010277"/>
                  <a:gd name="connsiteY74" fmla="*/ 1238250 h 1990725"/>
                  <a:gd name="connsiteX75" fmla="*/ 2619169 w 3010277"/>
                  <a:gd name="connsiteY75" fmla="*/ 1276350 h 1990725"/>
                  <a:gd name="connsiteX76" fmla="*/ 2628694 w 3010277"/>
                  <a:gd name="connsiteY76" fmla="*/ 1333500 h 1990725"/>
                  <a:gd name="connsiteX77" fmla="*/ 2647744 w 3010277"/>
                  <a:gd name="connsiteY77" fmla="*/ 1390650 h 1990725"/>
                  <a:gd name="connsiteX78" fmla="*/ 2647744 w 3010277"/>
                  <a:gd name="connsiteY78" fmla="*/ 1447800 h 1990725"/>
                  <a:gd name="connsiteX79" fmla="*/ 2666794 w 3010277"/>
                  <a:gd name="connsiteY79" fmla="*/ 1504950 h 1990725"/>
                  <a:gd name="connsiteX80" fmla="*/ 2685844 w 3010277"/>
                  <a:gd name="connsiteY80" fmla="*/ 1562100 h 1990725"/>
                  <a:gd name="connsiteX81" fmla="*/ 2695369 w 3010277"/>
                  <a:gd name="connsiteY81" fmla="*/ 1590675 h 1990725"/>
                  <a:gd name="connsiteX82" fmla="*/ 2695369 w 3010277"/>
                  <a:gd name="connsiteY82" fmla="*/ 1638300 h 1990725"/>
                  <a:gd name="connsiteX83" fmla="*/ 2714419 w 3010277"/>
                  <a:gd name="connsiteY83" fmla="*/ 1685925 h 1990725"/>
                  <a:gd name="connsiteX84" fmla="*/ 2714419 w 3010277"/>
                  <a:gd name="connsiteY84" fmla="*/ 1743075 h 1990725"/>
                  <a:gd name="connsiteX85" fmla="*/ 2723944 w 3010277"/>
                  <a:gd name="connsiteY85" fmla="*/ 1800225 h 1990725"/>
                  <a:gd name="connsiteX86" fmla="*/ 2714419 w 3010277"/>
                  <a:gd name="connsiteY86" fmla="*/ 1838325 h 1990725"/>
                  <a:gd name="connsiteX87" fmla="*/ 2723944 w 3010277"/>
                  <a:gd name="connsiteY87" fmla="*/ 1876425 h 1990725"/>
                  <a:gd name="connsiteX88" fmla="*/ 2742994 w 3010277"/>
                  <a:gd name="connsiteY88" fmla="*/ 1933575 h 1990725"/>
                  <a:gd name="connsiteX89" fmla="*/ 2714419 w 3010277"/>
                  <a:gd name="connsiteY89" fmla="*/ 1962150 h 1990725"/>
                  <a:gd name="connsiteX90" fmla="*/ 2742994 w 3010277"/>
                  <a:gd name="connsiteY90" fmla="*/ 1990725 h 1990725"/>
                  <a:gd name="connsiteX91" fmla="*/ 2790619 w 3010277"/>
                  <a:gd name="connsiteY91" fmla="*/ 1924050 h 1990725"/>
                  <a:gd name="connsiteX92" fmla="*/ 2790619 w 3010277"/>
                  <a:gd name="connsiteY92" fmla="*/ 1857375 h 1990725"/>
                  <a:gd name="connsiteX93" fmla="*/ 2800144 w 3010277"/>
                  <a:gd name="connsiteY93" fmla="*/ 1800225 h 1990725"/>
                  <a:gd name="connsiteX94" fmla="*/ 2800144 w 3010277"/>
                  <a:gd name="connsiteY94" fmla="*/ 1752600 h 1990725"/>
                  <a:gd name="connsiteX95" fmla="*/ 2800144 w 3010277"/>
                  <a:gd name="connsiteY95" fmla="*/ 1685925 h 1990725"/>
                  <a:gd name="connsiteX96" fmla="*/ 2809669 w 3010277"/>
                  <a:gd name="connsiteY96" fmla="*/ 1628775 h 1990725"/>
                  <a:gd name="connsiteX97" fmla="*/ 2819194 w 3010277"/>
                  <a:gd name="connsiteY97" fmla="*/ 1562100 h 1990725"/>
                  <a:gd name="connsiteX98" fmla="*/ 2809669 w 3010277"/>
                  <a:gd name="connsiteY98" fmla="*/ 1504950 h 1990725"/>
                  <a:gd name="connsiteX99" fmla="*/ 2838244 w 3010277"/>
                  <a:gd name="connsiteY99" fmla="*/ 1457325 h 1990725"/>
                  <a:gd name="connsiteX100" fmla="*/ 2809669 w 3010277"/>
                  <a:gd name="connsiteY100" fmla="*/ 1419225 h 1990725"/>
                  <a:gd name="connsiteX101" fmla="*/ 2838244 w 3010277"/>
                  <a:gd name="connsiteY101" fmla="*/ 1352550 h 1990725"/>
                  <a:gd name="connsiteX102" fmla="*/ 2838244 w 3010277"/>
                  <a:gd name="connsiteY102" fmla="*/ 1285875 h 1990725"/>
                  <a:gd name="connsiteX103" fmla="*/ 2819194 w 3010277"/>
                  <a:gd name="connsiteY103" fmla="*/ 1238250 h 1990725"/>
                  <a:gd name="connsiteX104" fmla="*/ 2828719 w 3010277"/>
                  <a:gd name="connsiteY104" fmla="*/ 1181100 h 1990725"/>
                  <a:gd name="connsiteX105" fmla="*/ 2828719 w 3010277"/>
                  <a:gd name="connsiteY105" fmla="*/ 1152525 h 1990725"/>
                  <a:gd name="connsiteX106" fmla="*/ 2838244 w 3010277"/>
                  <a:gd name="connsiteY106" fmla="*/ 1085850 h 1990725"/>
                  <a:gd name="connsiteX107" fmla="*/ 2838244 w 3010277"/>
                  <a:gd name="connsiteY107" fmla="*/ 1047750 h 1990725"/>
                  <a:gd name="connsiteX108" fmla="*/ 2828719 w 3010277"/>
                  <a:gd name="connsiteY108" fmla="*/ 981075 h 1990725"/>
                  <a:gd name="connsiteX109" fmla="*/ 2838244 w 3010277"/>
                  <a:gd name="connsiteY109" fmla="*/ 933450 h 1990725"/>
                  <a:gd name="connsiteX110" fmla="*/ 2857294 w 3010277"/>
                  <a:gd name="connsiteY110" fmla="*/ 866775 h 1990725"/>
                  <a:gd name="connsiteX111" fmla="*/ 2876344 w 3010277"/>
                  <a:gd name="connsiteY111" fmla="*/ 819150 h 1990725"/>
                  <a:gd name="connsiteX112" fmla="*/ 2857294 w 3010277"/>
                  <a:gd name="connsiteY112" fmla="*/ 781050 h 1990725"/>
                  <a:gd name="connsiteX113" fmla="*/ 2876344 w 3010277"/>
                  <a:gd name="connsiteY113" fmla="*/ 733425 h 1990725"/>
                  <a:gd name="connsiteX114" fmla="*/ 2895394 w 3010277"/>
                  <a:gd name="connsiteY114" fmla="*/ 676275 h 1990725"/>
                  <a:gd name="connsiteX115" fmla="*/ 2943019 w 3010277"/>
                  <a:gd name="connsiteY115" fmla="*/ 666750 h 1990725"/>
                  <a:gd name="connsiteX116" fmla="*/ 2923969 w 3010277"/>
                  <a:gd name="connsiteY116" fmla="*/ 600075 h 1990725"/>
                  <a:gd name="connsiteX117" fmla="*/ 2943019 w 3010277"/>
                  <a:gd name="connsiteY117" fmla="*/ 533400 h 1990725"/>
                  <a:gd name="connsiteX118" fmla="*/ 2952544 w 3010277"/>
                  <a:gd name="connsiteY118" fmla="*/ 485775 h 1990725"/>
                  <a:gd name="connsiteX119" fmla="*/ 2952544 w 3010277"/>
                  <a:gd name="connsiteY119" fmla="*/ 428625 h 1990725"/>
                  <a:gd name="connsiteX120" fmla="*/ 2971594 w 3010277"/>
                  <a:gd name="connsiteY120" fmla="*/ 361950 h 1990725"/>
                  <a:gd name="connsiteX121" fmla="*/ 2962069 w 3010277"/>
                  <a:gd name="connsiteY121" fmla="*/ 314325 h 1990725"/>
                  <a:gd name="connsiteX122" fmla="*/ 2962069 w 3010277"/>
                  <a:gd name="connsiteY122" fmla="*/ 247650 h 1990725"/>
                  <a:gd name="connsiteX123" fmla="*/ 2971594 w 3010277"/>
                  <a:gd name="connsiteY123" fmla="*/ 190500 h 1990725"/>
                  <a:gd name="connsiteX124" fmla="*/ 3000169 w 3010277"/>
                  <a:gd name="connsiteY124" fmla="*/ 142875 h 1990725"/>
                  <a:gd name="connsiteX125" fmla="*/ 2981119 w 3010277"/>
                  <a:gd name="connsiteY125" fmla="*/ 95250 h 1990725"/>
                  <a:gd name="connsiteX126" fmla="*/ 3009694 w 3010277"/>
                  <a:gd name="connsiteY126" fmla="*/ 57150 h 1990725"/>
                  <a:gd name="connsiteX127" fmla="*/ 3000169 w 3010277"/>
                  <a:gd name="connsiteY127" fmla="*/ 0 h 1990725"/>
                  <a:gd name="connsiteX0" fmla="*/ 633124 w 3009298"/>
                  <a:gd name="connsiteY0" fmla="*/ 371475 h 1990725"/>
                  <a:gd name="connsiteX1" fmla="*/ 566449 w 3009298"/>
                  <a:gd name="connsiteY1" fmla="*/ 409575 h 1990725"/>
                  <a:gd name="connsiteX2" fmla="*/ 509299 w 3009298"/>
                  <a:gd name="connsiteY2" fmla="*/ 438150 h 1990725"/>
                  <a:gd name="connsiteX3" fmla="*/ 442624 w 3009298"/>
                  <a:gd name="connsiteY3" fmla="*/ 485775 h 1990725"/>
                  <a:gd name="connsiteX4" fmla="*/ 297728 w 3009298"/>
                  <a:gd name="connsiteY4" fmla="*/ 590550 h 1990725"/>
                  <a:gd name="connsiteX5" fmla="*/ 237535 w 3009298"/>
                  <a:gd name="connsiteY5" fmla="*/ 628650 h 1990725"/>
                  <a:gd name="connsiteX6" fmla="*/ 201743 w 3009298"/>
                  <a:gd name="connsiteY6" fmla="*/ 685800 h 1990725"/>
                  <a:gd name="connsiteX7" fmla="*/ 185435 w 3009298"/>
                  <a:gd name="connsiteY7" fmla="*/ 762000 h 1990725"/>
                  <a:gd name="connsiteX8" fmla="*/ 155267 w 3009298"/>
                  <a:gd name="connsiteY8" fmla="*/ 762000 h 1990725"/>
                  <a:gd name="connsiteX9" fmla="*/ 126213 w 3009298"/>
                  <a:gd name="connsiteY9" fmla="*/ 800100 h 1990725"/>
                  <a:gd name="connsiteX10" fmla="*/ 1 w 3009298"/>
                  <a:gd name="connsiteY10" fmla="*/ 838200 h 1990725"/>
                  <a:gd name="connsiteX11" fmla="*/ 125206 w 3009298"/>
                  <a:gd name="connsiteY11" fmla="*/ 933450 h 1990725"/>
                  <a:gd name="connsiteX12" fmla="*/ 377635 w 3009298"/>
                  <a:gd name="connsiteY12" fmla="*/ 523875 h 1990725"/>
                  <a:gd name="connsiteX13" fmla="*/ 1532340 w 3009298"/>
                  <a:gd name="connsiteY13" fmla="*/ 28575 h 1990725"/>
                  <a:gd name="connsiteX14" fmla="*/ 1599015 w 3009298"/>
                  <a:gd name="connsiteY14" fmla="*/ 9525 h 1990725"/>
                  <a:gd name="connsiteX15" fmla="*/ 1713315 w 3009298"/>
                  <a:gd name="connsiteY15" fmla="*/ 19050 h 1990725"/>
                  <a:gd name="connsiteX16" fmla="*/ 1732365 w 3009298"/>
                  <a:gd name="connsiteY16" fmla="*/ 47625 h 1990725"/>
                  <a:gd name="connsiteX17" fmla="*/ 1741890 w 3009298"/>
                  <a:gd name="connsiteY17" fmla="*/ 95250 h 1990725"/>
                  <a:gd name="connsiteX18" fmla="*/ 1751415 w 3009298"/>
                  <a:gd name="connsiteY18" fmla="*/ 333375 h 1990725"/>
                  <a:gd name="connsiteX19" fmla="*/ 1779990 w 3009298"/>
                  <a:gd name="connsiteY19" fmla="*/ 495300 h 1990725"/>
                  <a:gd name="connsiteX20" fmla="*/ 1789515 w 3009298"/>
                  <a:gd name="connsiteY20" fmla="*/ 523875 h 1990725"/>
                  <a:gd name="connsiteX21" fmla="*/ 1808565 w 3009298"/>
                  <a:gd name="connsiteY21" fmla="*/ 600075 h 1990725"/>
                  <a:gd name="connsiteX22" fmla="*/ 1799040 w 3009298"/>
                  <a:gd name="connsiteY22" fmla="*/ 647700 h 1990725"/>
                  <a:gd name="connsiteX23" fmla="*/ 1808565 w 3009298"/>
                  <a:gd name="connsiteY23" fmla="*/ 666750 h 1990725"/>
                  <a:gd name="connsiteX24" fmla="*/ 1837140 w 3009298"/>
                  <a:gd name="connsiteY24" fmla="*/ 695325 h 1990725"/>
                  <a:gd name="connsiteX25" fmla="*/ 1856192 w 3009298"/>
                  <a:gd name="connsiteY25" fmla="*/ 762000 h 1990725"/>
                  <a:gd name="connsiteX26" fmla="*/ 1856190 w 3009298"/>
                  <a:gd name="connsiteY26" fmla="*/ 819150 h 1990725"/>
                  <a:gd name="connsiteX27" fmla="*/ 1865715 w 3009298"/>
                  <a:gd name="connsiteY27" fmla="*/ 876300 h 1990725"/>
                  <a:gd name="connsiteX28" fmla="*/ 1875240 w 3009298"/>
                  <a:gd name="connsiteY28" fmla="*/ 904875 h 1990725"/>
                  <a:gd name="connsiteX29" fmla="*/ 1865715 w 3009298"/>
                  <a:gd name="connsiteY29" fmla="*/ 952500 h 1990725"/>
                  <a:gd name="connsiteX30" fmla="*/ 1884765 w 3009298"/>
                  <a:gd name="connsiteY30" fmla="*/ 1000125 h 1990725"/>
                  <a:gd name="connsiteX31" fmla="*/ 1884765 w 3009298"/>
                  <a:gd name="connsiteY31" fmla="*/ 1028700 h 1990725"/>
                  <a:gd name="connsiteX32" fmla="*/ 1894290 w 3009298"/>
                  <a:gd name="connsiteY32" fmla="*/ 1076325 h 1990725"/>
                  <a:gd name="connsiteX33" fmla="*/ 1894290 w 3009298"/>
                  <a:gd name="connsiteY33" fmla="*/ 1123950 h 1990725"/>
                  <a:gd name="connsiteX34" fmla="*/ 1903815 w 3009298"/>
                  <a:gd name="connsiteY34" fmla="*/ 1162050 h 1990725"/>
                  <a:gd name="connsiteX35" fmla="*/ 1894290 w 3009298"/>
                  <a:gd name="connsiteY35" fmla="*/ 1181100 h 1990725"/>
                  <a:gd name="connsiteX36" fmla="*/ 1913340 w 3009298"/>
                  <a:gd name="connsiteY36" fmla="*/ 1219200 h 1990725"/>
                  <a:gd name="connsiteX37" fmla="*/ 1913340 w 3009298"/>
                  <a:gd name="connsiteY37" fmla="*/ 1266825 h 1990725"/>
                  <a:gd name="connsiteX38" fmla="*/ 1932390 w 3009298"/>
                  <a:gd name="connsiteY38" fmla="*/ 1314450 h 1990725"/>
                  <a:gd name="connsiteX39" fmla="*/ 1932390 w 3009298"/>
                  <a:gd name="connsiteY39" fmla="*/ 1362075 h 1990725"/>
                  <a:gd name="connsiteX40" fmla="*/ 1970490 w 3009298"/>
                  <a:gd name="connsiteY40" fmla="*/ 1400175 h 1990725"/>
                  <a:gd name="connsiteX41" fmla="*/ 1999065 w 3009298"/>
                  <a:gd name="connsiteY41" fmla="*/ 1362075 h 1990725"/>
                  <a:gd name="connsiteX42" fmla="*/ 2008590 w 3009298"/>
                  <a:gd name="connsiteY42" fmla="*/ 1314450 h 1990725"/>
                  <a:gd name="connsiteX43" fmla="*/ 2027640 w 3009298"/>
                  <a:gd name="connsiteY43" fmla="*/ 1257300 h 1990725"/>
                  <a:gd name="connsiteX44" fmla="*/ 2027640 w 3009298"/>
                  <a:gd name="connsiteY44" fmla="*/ 1219200 h 1990725"/>
                  <a:gd name="connsiteX45" fmla="*/ 2046690 w 3009298"/>
                  <a:gd name="connsiteY45" fmla="*/ 1152525 h 1990725"/>
                  <a:gd name="connsiteX46" fmla="*/ 2037165 w 3009298"/>
                  <a:gd name="connsiteY46" fmla="*/ 1085850 h 1990725"/>
                  <a:gd name="connsiteX47" fmla="*/ 2046690 w 3009298"/>
                  <a:gd name="connsiteY47" fmla="*/ 1057275 h 1990725"/>
                  <a:gd name="connsiteX48" fmla="*/ 2065740 w 3009298"/>
                  <a:gd name="connsiteY48" fmla="*/ 990600 h 1990725"/>
                  <a:gd name="connsiteX49" fmla="*/ 2075265 w 3009298"/>
                  <a:gd name="connsiteY49" fmla="*/ 942975 h 1990725"/>
                  <a:gd name="connsiteX50" fmla="*/ 2084790 w 3009298"/>
                  <a:gd name="connsiteY50" fmla="*/ 895350 h 1990725"/>
                  <a:gd name="connsiteX51" fmla="*/ 2103840 w 3009298"/>
                  <a:gd name="connsiteY51" fmla="*/ 847725 h 1990725"/>
                  <a:gd name="connsiteX52" fmla="*/ 2151465 w 3009298"/>
                  <a:gd name="connsiteY52" fmla="*/ 904875 h 1990725"/>
                  <a:gd name="connsiteX53" fmla="*/ 2151465 w 3009298"/>
                  <a:gd name="connsiteY53" fmla="*/ 952500 h 1990725"/>
                  <a:gd name="connsiteX54" fmla="*/ 2170515 w 3009298"/>
                  <a:gd name="connsiteY54" fmla="*/ 1009650 h 1990725"/>
                  <a:gd name="connsiteX55" fmla="*/ 2275290 w 3009298"/>
                  <a:gd name="connsiteY55" fmla="*/ 1047750 h 1990725"/>
                  <a:gd name="connsiteX56" fmla="*/ 2237190 w 3009298"/>
                  <a:gd name="connsiteY56" fmla="*/ 1019175 h 1990725"/>
                  <a:gd name="connsiteX57" fmla="*/ 2284815 w 3009298"/>
                  <a:gd name="connsiteY57" fmla="*/ 1000125 h 1990725"/>
                  <a:gd name="connsiteX58" fmla="*/ 2313390 w 3009298"/>
                  <a:gd name="connsiteY58" fmla="*/ 942975 h 1990725"/>
                  <a:gd name="connsiteX59" fmla="*/ 2341965 w 3009298"/>
                  <a:gd name="connsiteY59" fmla="*/ 885825 h 1990725"/>
                  <a:gd name="connsiteX60" fmla="*/ 2322915 w 3009298"/>
                  <a:gd name="connsiteY60" fmla="*/ 819150 h 1990725"/>
                  <a:gd name="connsiteX61" fmla="*/ 2370540 w 3009298"/>
                  <a:gd name="connsiteY61" fmla="*/ 762000 h 1990725"/>
                  <a:gd name="connsiteX62" fmla="*/ 2427690 w 3009298"/>
                  <a:gd name="connsiteY62" fmla="*/ 762000 h 1990725"/>
                  <a:gd name="connsiteX63" fmla="*/ 2484840 w 3009298"/>
                  <a:gd name="connsiteY63" fmla="*/ 762000 h 1990725"/>
                  <a:gd name="connsiteX64" fmla="*/ 2532465 w 3009298"/>
                  <a:gd name="connsiteY64" fmla="*/ 809625 h 1990725"/>
                  <a:gd name="connsiteX65" fmla="*/ 2551515 w 3009298"/>
                  <a:gd name="connsiteY65" fmla="*/ 857250 h 1990725"/>
                  <a:gd name="connsiteX66" fmla="*/ 2570565 w 3009298"/>
                  <a:gd name="connsiteY66" fmla="*/ 914400 h 1990725"/>
                  <a:gd name="connsiteX67" fmla="*/ 2589615 w 3009298"/>
                  <a:gd name="connsiteY67" fmla="*/ 971550 h 1990725"/>
                  <a:gd name="connsiteX68" fmla="*/ 2608665 w 3009298"/>
                  <a:gd name="connsiteY68" fmla="*/ 1028700 h 1990725"/>
                  <a:gd name="connsiteX69" fmla="*/ 2599140 w 3009298"/>
                  <a:gd name="connsiteY69" fmla="*/ 1057275 h 1990725"/>
                  <a:gd name="connsiteX70" fmla="*/ 2627715 w 3009298"/>
                  <a:gd name="connsiteY70" fmla="*/ 1114425 h 1990725"/>
                  <a:gd name="connsiteX71" fmla="*/ 2627715 w 3009298"/>
                  <a:gd name="connsiteY71" fmla="*/ 1162050 h 1990725"/>
                  <a:gd name="connsiteX72" fmla="*/ 2627715 w 3009298"/>
                  <a:gd name="connsiteY72" fmla="*/ 1209675 h 1990725"/>
                  <a:gd name="connsiteX73" fmla="*/ 2608665 w 3009298"/>
                  <a:gd name="connsiteY73" fmla="*/ 1238250 h 1990725"/>
                  <a:gd name="connsiteX74" fmla="*/ 2618190 w 3009298"/>
                  <a:gd name="connsiteY74" fmla="*/ 1276350 h 1990725"/>
                  <a:gd name="connsiteX75" fmla="*/ 2627715 w 3009298"/>
                  <a:gd name="connsiteY75" fmla="*/ 1333500 h 1990725"/>
                  <a:gd name="connsiteX76" fmla="*/ 2646765 w 3009298"/>
                  <a:gd name="connsiteY76" fmla="*/ 1390650 h 1990725"/>
                  <a:gd name="connsiteX77" fmla="*/ 2646765 w 3009298"/>
                  <a:gd name="connsiteY77" fmla="*/ 1447800 h 1990725"/>
                  <a:gd name="connsiteX78" fmla="*/ 2665815 w 3009298"/>
                  <a:gd name="connsiteY78" fmla="*/ 1504950 h 1990725"/>
                  <a:gd name="connsiteX79" fmla="*/ 2684865 w 3009298"/>
                  <a:gd name="connsiteY79" fmla="*/ 1562100 h 1990725"/>
                  <a:gd name="connsiteX80" fmla="*/ 2694390 w 3009298"/>
                  <a:gd name="connsiteY80" fmla="*/ 1590675 h 1990725"/>
                  <a:gd name="connsiteX81" fmla="*/ 2694390 w 3009298"/>
                  <a:gd name="connsiteY81" fmla="*/ 1638300 h 1990725"/>
                  <a:gd name="connsiteX82" fmla="*/ 2713440 w 3009298"/>
                  <a:gd name="connsiteY82" fmla="*/ 1685925 h 1990725"/>
                  <a:gd name="connsiteX83" fmla="*/ 2713440 w 3009298"/>
                  <a:gd name="connsiteY83" fmla="*/ 1743075 h 1990725"/>
                  <a:gd name="connsiteX84" fmla="*/ 2722965 w 3009298"/>
                  <a:gd name="connsiteY84" fmla="*/ 1800225 h 1990725"/>
                  <a:gd name="connsiteX85" fmla="*/ 2713440 w 3009298"/>
                  <a:gd name="connsiteY85" fmla="*/ 1838325 h 1990725"/>
                  <a:gd name="connsiteX86" fmla="*/ 2722965 w 3009298"/>
                  <a:gd name="connsiteY86" fmla="*/ 1876425 h 1990725"/>
                  <a:gd name="connsiteX87" fmla="*/ 2742015 w 3009298"/>
                  <a:gd name="connsiteY87" fmla="*/ 1933575 h 1990725"/>
                  <a:gd name="connsiteX88" fmla="*/ 2713440 w 3009298"/>
                  <a:gd name="connsiteY88" fmla="*/ 1962150 h 1990725"/>
                  <a:gd name="connsiteX89" fmla="*/ 2742015 w 3009298"/>
                  <a:gd name="connsiteY89" fmla="*/ 1990725 h 1990725"/>
                  <a:gd name="connsiteX90" fmla="*/ 2789640 w 3009298"/>
                  <a:gd name="connsiteY90" fmla="*/ 1924050 h 1990725"/>
                  <a:gd name="connsiteX91" fmla="*/ 2789640 w 3009298"/>
                  <a:gd name="connsiteY91" fmla="*/ 1857375 h 1990725"/>
                  <a:gd name="connsiteX92" fmla="*/ 2799165 w 3009298"/>
                  <a:gd name="connsiteY92" fmla="*/ 1800225 h 1990725"/>
                  <a:gd name="connsiteX93" fmla="*/ 2799165 w 3009298"/>
                  <a:gd name="connsiteY93" fmla="*/ 1752600 h 1990725"/>
                  <a:gd name="connsiteX94" fmla="*/ 2799165 w 3009298"/>
                  <a:gd name="connsiteY94" fmla="*/ 1685925 h 1990725"/>
                  <a:gd name="connsiteX95" fmla="*/ 2808690 w 3009298"/>
                  <a:gd name="connsiteY95" fmla="*/ 1628775 h 1990725"/>
                  <a:gd name="connsiteX96" fmla="*/ 2818215 w 3009298"/>
                  <a:gd name="connsiteY96" fmla="*/ 1562100 h 1990725"/>
                  <a:gd name="connsiteX97" fmla="*/ 2808690 w 3009298"/>
                  <a:gd name="connsiteY97" fmla="*/ 1504950 h 1990725"/>
                  <a:gd name="connsiteX98" fmla="*/ 2837265 w 3009298"/>
                  <a:gd name="connsiteY98" fmla="*/ 1457325 h 1990725"/>
                  <a:gd name="connsiteX99" fmla="*/ 2808690 w 3009298"/>
                  <a:gd name="connsiteY99" fmla="*/ 1419225 h 1990725"/>
                  <a:gd name="connsiteX100" fmla="*/ 2837265 w 3009298"/>
                  <a:gd name="connsiteY100" fmla="*/ 1352550 h 1990725"/>
                  <a:gd name="connsiteX101" fmla="*/ 2837265 w 3009298"/>
                  <a:gd name="connsiteY101" fmla="*/ 1285875 h 1990725"/>
                  <a:gd name="connsiteX102" fmla="*/ 2818215 w 3009298"/>
                  <a:gd name="connsiteY102" fmla="*/ 1238250 h 1990725"/>
                  <a:gd name="connsiteX103" fmla="*/ 2827740 w 3009298"/>
                  <a:gd name="connsiteY103" fmla="*/ 1181100 h 1990725"/>
                  <a:gd name="connsiteX104" fmla="*/ 2827740 w 3009298"/>
                  <a:gd name="connsiteY104" fmla="*/ 1152525 h 1990725"/>
                  <a:gd name="connsiteX105" fmla="*/ 2837265 w 3009298"/>
                  <a:gd name="connsiteY105" fmla="*/ 1085850 h 1990725"/>
                  <a:gd name="connsiteX106" fmla="*/ 2837265 w 3009298"/>
                  <a:gd name="connsiteY106" fmla="*/ 1047750 h 1990725"/>
                  <a:gd name="connsiteX107" fmla="*/ 2827740 w 3009298"/>
                  <a:gd name="connsiteY107" fmla="*/ 981075 h 1990725"/>
                  <a:gd name="connsiteX108" fmla="*/ 2837265 w 3009298"/>
                  <a:gd name="connsiteY108" fmla="*/ 933450 h 1990725"/>
                  <a:gd name="connsiteX109" fmla="*/ 2856315 w 3009298"/>
                  <a:gd name="connsiteY109" fmla="*/ 866775 h 1990725"/>
                  <a:gd name="connsiteX110" fmla="*/ 2875365 w 3009298"/>
                  <a:gd name="connsiteY110" fmla="*/ 819150 h 1990725"/>
                  <a:gd name="connsiteX111" fmla="*/ 2856315 w 3009298"/>
                  <a:gd name="connsiteY111" fmla="*/ 781050 h 1990725"/>
                  <a:gd name="connsiteX112" fmla="*/ 2875365 w 3009298"/>
                  <a:gd name="connsiteY112" fmla="*/ 733425 h 1990725"/>
                  <a:gd name="connsiteX113" fmla="*/ 2894415 w 3009298"/>
                  <a:gd name="connsiteY113" fmla="*/ 676275 h 1990725"/>
                  <a:gd name="connsiteX114" fmla="*/ 2942040 w 3009298"/>
                  <a:gd name="connsiteY114" fmla="*/ 666750 h 1990725"/>
                  <a:gd name="connsiteX115" fmla="*/ 2922990 w 3009298"/>
                  <a:gd name="connsiteY115" fmla="*/ 600075 h 1990725"/>
                  <a:gd name="connsiteX116" fmla="*/ 2942040 w 3009298"/>
                  <a:gd name="connsiteY116" fmla="*/ 533400 h 1990725"/>
                  <a:gd name="connsiteX117" fmla="*/ 2951565 w 3009298"/>
                  <a:gd name="connsiteY117" fmla="*/ 485775 h 1990725"/>
                  <a:gd name="connsiteX118" fmla="*/ 2951565 w 3009298"/>
                  <a:gd name="connsiteY118" fmla="*/ 428625 h 1990725"/>
                  <a:gd name="connsiteX119" fmla="*/ 2970615 w 3009298"/>
                  <a:gd name="connsiteY119" fmla="*/ 361950 h 1990725"/>
                  <a:gd name="connsiteX120" fmla="*/ 2961090 w 3009298"/>
                  <a:gd name="connsiteY120" fmla="*/ 314325 h 1990725"/>
                  <a:gd name="connsiteX121" fmla="*/ 2961090 w 3009298"/>
                  <a:gd name="connsiteY121" fmla="*/ 247650 h 1990725"/>
                  <a:gd name="connsiteX122" fmla="*/ 2970615 w 3009298"/>
                  <a:gd name="connsiteY122" fmla="*/ 190500 h 1990725"/>
                  <a:gd name="connsiteX123" fmla="*/ 2999190 w 3009298"/>
                  <a:gd name="connsiteY123" fmla="*/ 142875 h 1990725"/>
                  <a:gd name="connsiteX124" fmla="*/ 2980140 w 3009298"/>
                  <a:gd name="connsiteY124" fmla="*/ 95250 h 1990725"/>
                  <a:gd name="connsiteX125" fmla="*/ 3008715 w 3009298"/>
                  <a:gd name="connsiteY125" fmla="*/ 57150 h 1990725"/>
                  <a:gd name="connsiteX126" fmla="*/ 2999190 w 3009298"/>
                  <a:gd name="connsiteY126" fmla="*/ 0 h 1990725"/>
                  <a:gd name="connsiteX0" fmla="*/ 527422 w 2903596"/>
                  <a:gd name="connsiteY0" fmla="*/ 371475 h 1990725"/>
                  <a:gd name="connsiteX1" fmla="*/ 460747 w 2903596"/>
                  <a:gd name="connsiteY1" fmla="*/ 409575 h 1990725"/>
                  <a:gd name="connsiteX2" fmla="*/ 403597 w 2903596"/>
                  <a:gd name="connsiteY2" fmla="*/ 438150 h 1990725"/>
                  <a:gd name="connsiteX3" fmla="*/ 336922 w 2903596"/>
                  <a:gd name="connsiteY3" fmla="*/ 485775 h 1990725"/>
                  <a:gd name="connsiteX4" fmla="*/ 192026 w 2903596"/>
                  <a:gd name="connsiteY4" fmla="*/ 590550 h 1990725"/>
                  <a:gd name="connsiteX5" fmla="*/ 131833 w 2903596"/>
                  <a:gd name="connsiteY5" fmla="*/ 628650 h 1990725"/>
                  <a:gd name="connsiteX6" fmla="*/ 96041 w 2903596"/>
                  <a:gd name="connsiteY6" fmla="*/ 685800 h 1990725"/>
                  <a:gd name="connsiteX7" fmla="*/ 79733 w 2903596"/>
                  <a:gd name="connsiteY7" fmla="*/ 762000 h 1990725"/>
                  <a:gd name="connsiteX8" fmla="*/ 49565 w 2903596"/>
                  <a:gd name="connsiteY8" fmla="*/ 762000 h 1990725"/>
                  <a:gd name="connsiteX9" fmla="*/ 20511 w 2903596"/>
                  <a:gd name="connsiteY9" fmla="*/ 800100 h 1990725"/>
                  <a:gd name="connsiteX10" fmla="*/ 19504 w 2903596"/>
                  <a:gd name="connsiteY10" fmla="*/ 933450 h 1990725"/>
                  <a:gd name="connsiteX11" fmla="*/ 271933 w 2903596"/>
                  <a:gd name="connsiteY11" fmla="*/ 523875 h 1990725"/>
                  <a:gd name="connsiteX12" fmla="*/ 1426638 w 2903596"/>
                  <a:gd name="connsiteY12" fmla="*/ 28575 h 1990725"/>
                  <a:gd name="connsiteX13" fmla="*/ 1493313 w 2903596"/>
                  <a:gd name="connsiteY13" fmla="*/ 9525 h 1990725"/>
                  <a:gd name="connsiteX14" fmla="*/ 1607613 w 2903596"/>
                  <a:gd name="connsiteY14" fmla="*/ 19050 h 1990725"/>
                  <a:gd name="connsiteX15" fmla="*/ 1626663 w 2903596"/>
                  <a:gd name="connsiteY15" fmla="*/ 47625 h 1990725"/>
                  <a:gd name="connsiteX16" fmla="*/ 1636188 w 2903596"/>
                  <a:gd name="connsiteY16" fmla="*/ 95250 h 1990725"/>
                  <a:gd name="connsiteX17" fmla="*/ 1645713 w 2903596"/>
                  <a:gd name="connsiteY17" fmla="*/ 333375 h 1990725"/>
                  <a:gd name="connsiteX18" fmla="*/ 1674288 w 2903596"/>
                  <a:gd name="connsiteY18" fmla="*/ 495300 h 1990725"/>
                  <a:gd name="connsiteX19" fmla="*/ 1683813 w 2903596"/>
                  <a:gd name="connsiteY19" fmla="*/ 523875 h 1990725"/>
                  <a:gd name="connsiteX20" fmla="*/ 1702863 w 2903596"/>
                  <a:gd name="connsiteY20" fmla="*/ 600075 h 1990725"/>
                  <a:gd name="connsiteX21" fmla="*/ 1693338 w 2903596"/>
                  <a:gd name="connsiteY21" fmla="*/ 647700 h 1990725"/>
                  <a:gd name="connsiteX22" fmla="*/ 1702863 w 2903596"/>
                  <a:gd name="connsiteY22" fmla="*/ 666750 h 1990725"/>
                  <a:gd name="connsiteX23" fmla="*/ 1731438 w 2903596"/>
                  <a:gd name="connsiteY23" fmla="*/ 695325 h 1990725"/>
                  <a:gd name="connsiteX24" fmla="*/ 1750490 w 2903596"/>
                  <a:gd name="connsiteY24" fmla="*/ 762000 h 1990725"/>
                  <a:gd name="connsiteX25" fmla="*/ 1750488 w 2903596"/>
                  <a:gd name="connsiteY25" fmla="*/ 819150 h 1990725"/>
                  <a:gd name="connsiteX26" fmla="*/ 1760013 w 2903596"/>
                  <a:gd name="connsiteY26" fmla="*/ 876300 h 1990725"/>
                  <a:gd name="connsiteX27" fmla="*/ 1769538 w 2903596"/>
                  <a:gd name="connsiteY27" fmla="*/ 904875 h 1990725"/>
                  <a:gd name="connsiteX28" fmla="*/ 1760013 w 2903596"/>
                  <a:gd name="connsiteY28" fmla="*/ 952500 h 1990725"/>
                  <a:gd name="connsiteX29" fmla="*/ 1779063 w 2903596"/>
                  <a:gd name="connsiteY29" fmla="*/ 1000125 h 1990725"/>
                  <a:gd name="connsiteX30" fmla="*/ 1779063 w 2903596"/>
                  <a:gd name="connsiteY30" fmla="*/ 1028700 h 1990725"/>
                  <a:gd name="connsiteX31" fmla="*/ 1788588 w 2903596"/>
                  <a:gd name="connsiteY31" fmla="*/ 1076325 h 1990725"/>
                  <a:gd name="connsiteX32" fmla="*/ 1788588 w 2903596"/>
                  <a:gd name="connsiteY32" fmla="*/ 1123950 h 1990725"/>
                  <a:gd name="connsiteX33" fmla="*/ 1798113 w 2903596"/>
                  <a:gd name="connsiteY33" fmla="*/ 1162050 h 1990725"/>
                  <a:gd name="connsiteX34" fmla="*/ 1788588 w 2903596"/>
                  <a:gd name="connsiteY34" fmla="*/ 1181100 h 1990725"/>
                  <a:gd name="connsiteX35" fmla="*/ 1807638 w 2903596"/>
                  <a:gd name="connsiteY35" fmla="*/ 1219200 h 1990725"/>
                  <a:gd name="connsiteX36" fmla="*/ 1807638 w 2903596"/>
                  <a:gd name="connsiteY36" fmla="*/ 1266825 h 1990725"/>
                  <a:gd name="connsiteX37" fmla="*/ 1826688 w 2903596"/>
                  <a:gd name="connsiteY37" fmla="*/ 1314450 h 1990725"/>
                  <a:gd name="connsiteX38" fmla="*/ 1826688 w 2903596"/>
                  <a:gd name="connsiteY38" fmla="*/ 1362075 h 1990725"/>
                  <a:gd name="connsiteX39" fmla="*/ 1864788 w 2903596"/>
                  <a:gd name="connsiteY39" fmla="*/ 1400175 h 1990725"/>
                  <a:gd name="connsiteX40" fmla="*/ 1893363 w 2903596"/>
                  <a:gd name="connsiteY40" fmla="*/ 1362075 h 1990725"/>
                  <a:gd name="connsiteX41" fmla="*/ 1902888 w 2903596"/>
                  <a:gd name="connsiteY41" fmla="*/ 1314450 h 1990725"/>
                  <a:gd name="connsiteX42" fmla="*/ 1921938 w 2903596"/>
                  <a:gd name="connsiteY42" fmla="*/ 1257300 h 1990725"/>
                  <a:gd name="connsiteX43" fmla="*/ 1921938 w 2903596"/>
                  <a:gd name="connsiteY43" fmla="*/ 1219200 h 1990725"/>
                  <a:gd name="connsiteX44" fmla="*/ 1940988 w 2903596"/>
                  <a:gd name="connsiteY44" fmla="*/ 1152525 h 1990725"/>
                  <a:gd name="connsiteX45" fmla="*/ 1931463 w 2903596"/>
                  <a:gd name="connsiteY45" fmla="*/ 1085850 h 1990725"/>
                  <a:gd name="connsiteX46" fmla="*/ 1940988 w 2903596"/>
                  <a:gd name="connsiteY46" fmla="*/ 1057275 h 1990725"/>
                  <a:gd name="connsiteX47" fmla="*/ 1960038 w 2903596"/>
                  <a:gd name="connsiteY47" fmla="*/ 990600 h 1990725"/>
                  <a:gd name="connsiteX48" fmla="*/ 1969563 w 2903596"/>
                  <a:gd name="connsiteY48" fmla="*/ 942975 h 1990725"/>
                  <a:gd name="connsiteX49" fmla="*/ 1979088 w 2903596"/>
                  <a:gd name="connsiteY49" fmla="*/ 895350 h 1990725"/>
                  <a:gd name="connsiteX50" fmla="*/ 1998138 w 2903596"/>
                  <a:gd name="connsiteY50" fmla="*/ 847725 h 1990725"/>
                  <a:gd name="connsiteX51" fmla="*/ 2045763 w 2903596"/>
                  <a:gd name="connsiteY51" fmla="*/ 904875 h 1990725"/>
                  <a:gd name="connsiteX52" fmla="*/ 2045763 w 2903596"/>
                  <a:gd name="connsiteY52" fmla="*/ 952500 h 1990725"/>
                  <a:gd name="connsiteX53" fmla="*/ 2064813 w 2903596"/>
                  <a:gd name="connsiteY53" fmla="*/ 1009650 h 1990725"/>
                  <a:gd name="connsiteX54" fmla="*/ 2169588 w 2903596"/>
                  <a:gd name="connsiteY54" fmla="*/ 1047750 h 1990725"/>
                  <a:gd name="connsiteX55" fmla="*/ 2131488 w 2903596"/>
                  <a:gd name="connsiteY55" fmla="*/ 1019175 h 1990725"/>
                  <a:gd name="connsiteX56" fmla="*/ 2179113 w 2903596"/>
                  <a:gd name="connsiteY56" fmla="*/ 1000125 h 1990725"/>
                  <a:gd name="connsiteX57" fmla="*/ 2207688 w 2903596"/>
                  <a:gd name="connsiteY57" fmla="*/ 942975 h 1990725"/>
                  <a:gd name="connsiteX58" fmla="*/ 2236263 w 2903596"/>
                  <a:gd name="connsiteY58" fmla="*/ 885825 h 1990725"/>
                  <a:gd name="connsiteX59" fmla="*/ 2217213 w 2903596"/>
                  <a:gd name="connsiteY59" fmla="*/ 819150 h 1990725"/>
                  <a:gd name="connsiteX60" fmla="*/ 2264838 w 2903596"/>
                  <a:gd name="connsiteY60" fmla="*/ 762000 h 1990725"/>
                  <a:gd name="connsiteX61" fmla="*/ 2321988 w 2903596"/>
                  <a:gd name="connsiteY61" fmla="*/ 762000 h 1990725"/>
                  <a:gd name="connsiteX62" fmla="*/ 2379138 w 2903596"/>
                  <a:gd name="connsiteY62" fmla="*/ 762000 h 1990725"/>
                  <a:gd name="connsiteX63" fmla="*/ 2426763 w 2903596"/>
                  <a:gd name="connsiteY63" fmla="*/ 809625 h 1990725"/>
                  <a:gd name="connsiteX64" fmla="*/ 2445813 w 2903596"/>
                  <a:gd name="connsiteY64" fmla="*/ 857250 h 1990725"/>
                  <a:gd name="connsiteX65" fmla="*/ 2464863 w 2903596"/>
                  <a:gd name="connsiteY65" fmla="*/ 914400 h 1990725"/>
                  <a:gd name="connsiteX66" fmla="*/ 2483913 w 2903596"/>
                  <a:gd name="connsiteY66" fmla="*/ 971550 h 1990725"/>
                  <a:gd name="connsiteX67" fmla="*/ 2502963 w 2903596"/>
                  <a:gd name="connsiteY67" fmla="*/ 1028700 h 1990725"/>
                  <a:gd name="connsiteX68" fmla="*/ 2493438 w 2903596"/>
                  <a:gd name="connsiteY68" fmla="*/ 1057275 h 1990725"/>
                  <a:gd name="connsiteX69" fmla="*/ 2522013 w 2903596"/>
                  <a:gd name="connsiteY69" fmla="*/ 1114425 h 1990725"/>
                  <a:gd name="connsiteX70" fmla="*/ 2522013 w 2903596"/>
                  <a:gd name="connsiteY70" fmla="*/ 1162050 h 1990725"/>
                  <a:gd name="connsiteX71" fmla="*/ 2522013 w 2903596"/>
                  <a:gd name="connsiteY71" fmla="*/ 1209675 h 1990725"/>
                  <a:gd name="connsiteX72" fmla="*/ 2502963 w 2903596"/>
                  <a:gd name="connsiteY72" fmla="*/ 1238250 h 1990725"/>
                  <a:gd name="connsiteX73" fmla="*/ 2512488 w 2903596"/>
                  <a:gd name="connsiteY73" fmla="*/ 1276350 h 1990725"/>
                  <a:gd name="connsiteX74" fmla="*/ 2522013 w 2903596"/>
                  <a:gd name="connsiteY74" fmla="*/ 1333500 h 1990725"/>
                  <a:gd name="connsiteX75" fmla="*/ 2541063 w 2903596"/>
                  <a:gd name="connsiteY75" fmla="*/ 1390650 h 1990725"/>
                  <a:gd name="connsiteX76" fmla="*/ 2541063 w 2903596"/>
                  <a:gd name="connsiteY76" fmla="*/ 1447800 h 1990725"/>
                  <a:gd name="connsiteX77" fmla="*/ 2560113 w 2903596"/>
                  <a:gd name="connsiteY77" fmla="*/ 1504950 h 1990725"/>
                  <a:gd name="connsiteX78" fmla="*/ 2579163 w 2903596"/>
                  <a:gd name="connsiteY78" fmla="*/ 1562100 h 1990725"/>
                  <a:gd name="connsiteX79" fmla="*/ 2588688 w 2903596"/>
                  <a:gd name="connsiteY79" fmla="*/ 1590675 h 1990725"/>
                  <a:gd name="connsiteX80" fmla="*/ 2588688 w 2903596"/>
                  <a:gd name="connsiteY80" fmla="*/ 1638300 h 1990725"/>
                  <a:gd name="connsiteX81" fmla="*/ 2607738 w 2903596"/>
                  <a:gd name="connsiteY81" fmla="*/ 1685925 h 1990725"/>
                  <a:gd name="connsiteX82" fmla="*/ 2607738 w 2903596"/>
                  <a:gd name="connsiteY82" fmla="*/ 1743075 h 1990725"/>
                  <a:gd name="connsiteX83" fmla="*/ 2617263 w 2903596"/>
                  <a:gd name="connsiteY83" fmla="*/ 1800225 h 1990725"/>
                  <a:gd name="connsiteX84" fmla="*/ 2607738 w 2903596"/>
                  <a:gd name="connsiteY84" fmla="*/ 1838325 h 1990725"/>
                  <a:gd name="connsiteX85" fmla="*/ 2617263 w 2903596"/>
                  <a:gd name="connsiteY85" fmla="*/ 1876425 h 1990725"/>
                  <a:gd name="connsiteX86" fmla="*/ 2636313 w 2903596"/>
                  <a:gd name="connsiteY86" fmla="*/ 1933575 h 1990725"/>
                  <a:gd name="connsiteX87" fmla="*/ 2607738 w 2903596"/>
                  <a:gd name="connsiteY87" fmla="*/ 1962150 h 1990725"/>
                  <a:gd name="connsiteX88" fmla="*/ 2636313 w 2903596"/>
                  <a:gd name="connsiteY88" fmla="*/ 1990725 h 1990725"/>
                  <a:gd name="connsiteX89" fmla="*/ 2683938 w 2903596"/>
                  <a:gd name="connsiteY89" fmla="*/ 1924050 h 1990725"/>
                  <a:gd name="connsiteX90" fmla="*/ 2683938 w 2903596"/>
                  <a:gd name="connsiteY90" fmla="*/ 1857375 h 1990725"/>
                  <a:gd name="connsiteX91" fmla="*/ 2693463 w 2903596"/>
                  <a:gd name="connsiteY91" fmla="*/ 1800225 h 1990725"/>
                  <a:gd name="connsiteX92" fmla="*/ 2693463 w 2903596"/>
                  <a:gd name="connsiteY92" fmla="*/ 1752600 h 1990725"/>
                  <a:gd name="connsiteX93" fmla="*/ 2693463 w 2903596"/>
                  <a:gd name="connsiteY93" fmla="*/ 1685925 h 1990725"/>
                  <a:gd name="connsiteX94" fmla="*/ 2702988 w 2903596"/>
                  <a:gd name="connsiteY94" fmla="*/ 1628775 h 1990725"/>
                  <a:gd name="connsiteX95" fmla="*/ 2712513 w 2903596"/>
                  <a:gd name="connsiteY95" fmla="*/ 1562100 h 1990725"/>
                  <a:gd name="connsiteX96" fmla="*/ 2702988 w 2903596"/>
                  <a:gd name="connsiteY96" fmla="*/ 1504950 h 1990725"/>
                  <a:gd name="connsiteX97" fmla="*/ 2731563 w 2903596"/>
                  <a:gd name="connsiteY97" fmla="*/ 1457325 h 1990725"/>
                  <a:gd name="connsiteX98" fmla="*/ 2702988 w 2903596"/>
                  <a:gd name="connsiteY98" fmla="*/ 1419225 h 1990725"/>
                  <a:gd name="connsiteX99" fmla="*/ 2731563 w 2903596"/>
                  <a:gd name="connsiteY99" fmla="*/ 1352550 h 1990725"/>
                  <a:gd name="connsiteX100" fmla="*/ 2731563 w 2903596"/>
                  <a:gd name="connsiteY100" fmla="*/ 1285875 h 1990725"/>
                  <a:gd name="connsiteX101" fmla="*/ 2712513 w 2903596"/>
                  <a:gd name="connsiteY101" fmla="*/ 1238250 h 1990725"/>
                  <a:gd name="connsiteX102" fmla="*/ 2722038 w 2903596"/>
                  <a:gd name="connsiteY102" fmla="*/ 1181100 h 1990725"/>
                  <a:gd name="connsiteX103" fmla="*/ 2722038 w 2903596"/>
                  <a:gd name="connsiteY103" fmla="*/ 1152525 h 1990725"/>
                  <a:gd name="connsiteX104" fmla="*/ 2731563 w 2903596"/>
                  <a:gd name="connsiteY104" fmla="*/ 1085850 h 1990725"/>
                  <a:gd name="connsiteX105" fmla="*/ 2731563 w 2903596"/>
                  <a:gd name="connsiteY105" fmla="*/ 1047750 h 1990725"/>
                  <a:gd name="connsiteX106" fmla="*/ 2722038 w 2903596"/>
                  <a:gd name="connsiteY106" fmla="*/ 981075 h 1990725"/>
                  <a:gd name="connsiteX107" fmla="*/ 2731563 w 2903596"/>
                  <a:gd name="connsiteY107" fmla="*/ 933450 h 1990725"/>
                  <a:gd name="connsiteX108" fmla="*/ 2750613 w 2903596"/>
                  <a:gd name="connsiteY108" fmla="*/ 866775 h 1990725"/>
                  <a:gd name="connsiteX109" fmla="*/ 2769663 w 2903596"/>
                  <a:gd name="connsiteY109" fmla="*/ 819150 h 1990725"/>
                  <a:gd name="connsiteX110" fmla="*/ 2750613 w 2903596"/>
                  <a:gd name="connsiteY110" fmla="*/ 781050 h 1990725"/>
                  <a:gd name="connsiteX111" fmla="*/ 2769663 w 2903596"/>
                  <a:gd name="connsiteY111" fmla="*/ 733425 h 1990725"/>
                  <a:gd name="connsiteX112" fmla="*/ 2788713 w 2903596"/>
                  <a:gd name="connsiteY112" fmla="*/ 676275 h 1990725"/>
                  <a:gd name="connsiteX113" fmla="*/ 2836338 w 2903596"/>
                  <a:gd name="connsiteY113" fmla="*/ 666750 h 1990725"/>
                  <a:gd name="connsiteX114" fmla="*/ 2817288 w 2903596"/>
                  <a:gd name="connsiteY114" fmla="*/ 600075 h 1990725"/>
                  <a:gd name="connsiteX115" fmla="*/ 2836338 w 2903596"/>
                  <a:gd name="connsiteY115" fmla="*/ 533400 h 1990725"/>
                  <a:gd name="connsiteX116" fmla="*/ 2845863 w 2903596"/>
                  <a:gd name="connsiteY116" fmla="*/ 485775 h 1990725"/>
                  <a:gd name="connsiteX117" fmla="*/ 2845863 w 2903596"/>
                  <a:gd name="connsiteY117" fmla="*/ 428625 h 1990725"/>
                  <a:gd name="connsiteX118" fmla="*/ 2864913 w 2903596"/>
                  <a:gd name="connsiteY118" fmla="*/ 361950 h 1990725"/>
                  <a:gd name="connsiteX119" fmla="*/ 2855388 w 2903596"/>
                  <a:gd name="connsiteY119" fmla="*/ 314325 h 1990725"/>
                  <a:gd name="connsiteX120" fmla="*/ 2855388 w 2903596"/>
                  <a:gd name="connsiteY120" fmla="*/ 247650 h 1990725"/>
                  <a:gd name="connsiteX121" fmla="*/ 2864913 w 2903596"/>
                  <a:gd name="connsiteY121" fmla="*/ 190500 h 1990725"/>
                  <a:gd name="connsiteX122" fmla="*/ 2893488 w 2903596"/>
                  <a:gd name="connsiteY122" fmla="*/ 142875 h 1990725"/>
                  <a:gd name="connsiteX123" fmla="*/ 2874438 w 2903596"/>
                  <a:gd name="connsiteY123" fmla="*/ 95250 h 1990725"/>
                  <a:gd name="connsiteX124" fmla="*/ 2903013 w 2903596"/>
                  <a:gd name="connsiteY124" fmla="*/ 57150 h 1990725"/>
                  <a:gd name="connsiteX125" fmla="*/ 2893488 w 2903596"/>
                  <a:gd name="connsiteY125" fmla="*/ 0 h 1990725"/>
                  <a:gd name="connsiteX0" fmla="*/ 519404 w 2895578"/>
                  <a:gd name="connsiteY0" fmla="*/ 371475 h 1990725"/>
                  <a:gd name="connsiteX1" fmla="*/ 452729 w 2895578"/>
                  <a:gd name="connsiteY1" fmla="*/ 409575 h 1990725"/>
                  <a:gd name="connsiteX2" fmla="*/ 395579 w 2895578"/>
                  <a:gd name="connsiteY2" fmla="*/ 438150 h 1990725"/>
                  <a:gd name="connsiteX3" fmla="*/ 328904 w 2895578"/>
                  <a:gd name="connsiteY3" fmla="*/ 485775 h 1990725"/>
                  <a:gd name="connsiteX4" fmla="*/ 184008 w 2895578"/>
                  <a:gd name="connsiteY4" fmla="*/ 590550 h 1990725"/>
                  <a:gd name="connsiteX5" fmla="*/ 123815 w 2895578"/>
                  <a:gd name="connsiteY5" fmla="*/ 628650 h 1990725"/>
                  <a:gd name="connsiteX6" fmla="*/ 88023 w 2895578"/>
                  <a:gd name="connsiteY6" fmla="*/ 685800 h 1990725"/>
                  <a:gd name="connsiteX7" fmla="*/ 71715 w 2895578"/>
                  <a:gd name="connsiteY7" fmla="*/ 762000 h 1990725"/>
                  <a:gd name="connsiteX8" fmla="*/ 41547 w 2895578"/>
                  <a:gd name="connsiteY8" fmla="*/ 762000 h 1990725"/>
                  <a:gd name="connsiteX9" fmla="*/ 12493 w 2895578"/>
                  <a:gd name="connsiteY9" fmla="*/ 800100 h 1990725"/>
                  <a:gd name="connsiteX10" fmla="*/ 263915 w 2895578"/>
                  <a:gd name="connsiteY10" fmla="*/ 523875 h 1990725"/>
                  <a:gd name="connsiteX11" fmla="*/ 1418620 w 2895578"/>
                  <a:gd name="connsiteY11" fmla="*/ 28575 h 1990725"/>
                  <a:gd name="connsiteX12" fmla="*/ 1485295 w 2895578"/>
                  <a:gd name="connsiteY12" fmla="*/ 9525 h 1990725"/>
                  <a:gd name="connsiteX13" fmla="*/ 1599595 w 2895578"/>
                  <a:gd name="connsiteY13" fmla="*/ 19050 h 1990725"/>
                  <a:gd name="connsiteX14" fmla="*/ 1618645 w 2895578"/>
                  <a:gd name="connsiteY14" fmla="*/ 47625 h 1990725"/>
                  <a:gd name="connsiteX15" fmla="*/ 1628170 w 2895578"/>
                  <a:gd name="connsiteY15" fmla="*/ 95250 h 1990725"/>
                  <a:gd name="connsiteX16" fmla="*/ 1637695 w 2895578"/>
                  <a:gd name="connsiteY16" fmla="*/ 333375 h 1990725"/>
                  <a:gd name="connsiteX17" fmla="*/ 1666270 w 2895578"/>
                  <a:gd name="connsiteY17" fmla="*/ 495300 h 1990725"/>
                  <a:gd name="connsiteX18" fmla="*/ 1675795 w 2895578"/>
                  <a:gd name="connsiteY18" fmla="*/ 523875 h 1990725"/>
                  <a:gd name="connsiteX19" fmla="*/ 1694845 w 2895578"/>
                  <a:gd name="connsiteY19" fmla="*/ 600075 h 1990725"/>
                  <a:gd name="connsiteX20" fmla="*/ 1685320 w 2895578"/>
                  <a:gd name="connsiteY20" fmla="*/ 647700 h 1990725"/>
                  <a:gd name="connsiteX21" fmla="*/ 1694845 w 2895578"/>
                  <a:gd name="connsiteY21" fmla="*/ 666750 h 1990725"/>
                  <a:gd name="connsiteX22" fmla="*/ 1723420 w 2895578"/>
                  <a:gd name="connsiteY22" fmla="*/ 695325 h 1990725"/>
                  <a:gd name="connsiteX23" fmla="*/ 1742472 w 2895578"/>
                  <a:gd name="connsiteY23" fmla="*/ 762000 h 1990725"/>
                  <a:gd name="connsiteX24" fmla="*/ 1742470 w 2895578"/>
                  <a:gd name="connsiteY24" fmla="*/ 819150 h 1990725"/>
                  <a:gd name="connsiteX25" fmla="*/ 1751995 w 2895578"/>
                  <a:gd name="connsiteY25" fmla="*/ 876300 h 1990725"/>
                  <a:gd name="connsiteX26" fmla="*/ 1761520 w 2895578"/>
                  <a:gd name="connsiteY26" fmla="*/ 904875 h 1990725"/>
                  <a:gd name="connsiteX27" fmla="*/ 1751995 w 2895578"/>
                  <a:gd name="connsiteY27" fmla="*/ 952500 h 1990725"/>
                  <a:gd name="connsiteX28" fmla="*/ 1771045 w 2895578"/>
                  <a:gd name="connsiteY28" fmla="*/ 1000125 h 1990725"/>
                  <a:gd name="connsiteX29" fmla="*/ 1771045 w 2895578"/>
                  <a:gd name="connsiteY29" fmla="*/ 1028700 h 1990725"/>
                  <a:gd name="connsiteX30" fmla="*/ 1780570 w 2895578"/>
                  <a:gd name="connsiteY30" fmla="*/ 1076325 h 1990725"/>
                  <a:gd name="connsiteX31" fmla="*/ 1780570 w 2895578"/>
                  <a:gd name="connsiteY31" fmla="*/ 1123950 h 1990725"/>
                  <a:gd name="connsiteX32" fmla="*/ 1790095 w 2895578"/>
                  <a:gd name="connsiteY32" fmla="*/ 1162050 h 1990725"/>
                  <a:gd name="connsiteX33" fmla="*/ 1780570 w 2895578"/>
                  <a:gd name="connsiteY33" fmla="*/ 1181100 h 1990725"/>
                  <a:gd name="connsiteX34" fmla="*/ 1799620 w 2895578"/>
                  <a:gd name="connsiteY34" fmla="*/ 1219200 h 1990725"/>
                  <a:gd name="connsiteX35" fmla="*/ 1799620 w 2895578"/>
                  <a:gd name="connsiteY35" fmla="*/ 1266825 h 1990725"/>
                  <a:gd name="connsiteX36" fmla="*/ 1818670 w 2895578"/>
                  <a:gd name="connsiteY36" fmla="*/ 1314450 h 1990725"/>
                  <a:gd name="connsiteX37" fmla="*/ 1818670 w 2895578"/>
                  <a:gd name="connsiteY37" fmla="*/ 1362075 h 1990725"/>
                  <a:gd name="connsiteX38" fmla="*/ 1856770 w 2895578"/>
                  <a:gd name="connsiteY38" fmla="*/ 1400175 h 1990725"/>
                  <a:gd name="connsiteX39" fmla="*/ 1885345 w 2895578"/>
                  <a:gd name="connsiteY39" fmla="*/ 1362075 h 1990725"/>
                  <a:gd name="connsiteX40" fmla="*/ 1894870 w 2895578"/>
                  <a:gd name="connsiteY40" fmla="*/ 1314450 h 1990725"/>
                  <a:gd name="connsiteX41" fmla="*/ 1913920 w 2895578"/>
                  <a:gd name="connsiteY41" fmla="*/ 1257300 h 1990725"/>
                  <a:gd name="connsiteX42" fmla="*/ 1913920 w 2895578"/>
                  <a:gd name="connsiteY42" fmla="*/ 1219200 h 1990725"/>
                  <a:gd name="connsiteX43" fmla="*/ 1932970 w 2895578"/>
                  <a:gd name="connsiteY43" fmla="*/ 1152525 h 1990725"/>
                  <a:gd name="connsiteX44" fmla="*/ 1923445 w 2895578"/>
                  <a:gd name="connsiteY44" fmla="*/ 1085850 h 1990725"/>
                  <a:gd name="connsiteX45" fmla="*/ 1932970 w 2895578"/>
                  <a:gd name="connsiteY45" fmla="*/ 1057275 h 1990725"/>
                  <a:gd name="connsiteX46" fmla="*/ 1952020 w 2895578"/>
                  <a:gd name="connsiteY46" fmla="*/ 990600 h 1990725"/>
                  <a:gd name="connsiteX47" fmla="*/ 1961545 w 2895578"/>
                  <a:gd name="connsiteY47" fmla="*/ 942975 h 1990725"/>
                  <a:gd name="connsiteX48" fmla="*/ 1971070 w 2895578"/>
                  <a:gd name="connsiteY48" fmla="*/ 895350 h 1990725"/>
                  <a:gd name="connsiteX49" fmla="*/ 1990120 w 2895578"/>
                  <a:gd name="connsiteY49" fmla="*/ 847725 h 1990725"/>
                  <a:gd name="connsiteX50" fmla="*/ 2037745 w 2895578"/>
                  <a:gd name="connsiteY50" fmla="*/ 904875 h 1990725"/>
                  <a:gd name="connsiteX51" fmla="*/ 2037745 w 2895578"/>
                  <a:gd name="connsiteY51" fmla="*/ 952500 h 1990725"/>
                  <a:gd name="connsiteX52" fmla="*/ 2056795 w 2895578"/>
                  <a:gd name="connsiteY52" fmla="*/ 1009650 h 1990725"/>
                  <a:gd name="connsiteX53" fmla="*/ 2161570 w 2895578"/>
                  <a:gd name="connsiteY53" fmla="*/ 1047750 h 1990725"/>
                  <a:gd name="connsiteX54" fmla="*/ 2123470 w 2895578"/>
                  <a:gd name="connsiteY54" fmla="*/ 1019175 h 1990725"/>
                  <a:gd name="connsiteX55" fmla="*/ 2171095 w 2895578"/>
                  <a:gd name="connsiteY55" fmla="*/ 1000125 h 1990725"/>
                  <a:gd name="connsiteX56" fmla="*/ 2199670 w 2895578"/>
                  <a:gd name="connsiteY56" fmla="*/ 942975 h 1990725"/>
                  <a:gd name="connsiteX57" fmla="*/ 2228245 w 2895578"/>
                  <a:gd name="connsiteY57" fmla="*/ 885825 h 1990725"/>
                  <a:gd name="connsiteX58" fmla="*/ 2209195 w 2895578"/>
                  <a:gd name="connsiteY58" fmla="*/ 819150 h 1990725"/>
                  <a:gd name="connsiteX59" fmla="*/ 2256820 w 2895578"/>
                  <a:gd name="connsiteY59" fmla="*/ 762000 h 1990725"/>
                  <a:gd name="connsiteX60" fmla="*/ 2313970 w 2895578"/>
                  <a:gd name="connsiteY60" fmla="*/ 762000 h 1990725"/>
                  <a:gd name="connsiteX61" fmla="*/ 2371120 w 2895578"/>
                  <a:gd name="connsiteY61" fmla="*/ 762000 h 1990725"/>
                  <a:gd name="connsiteX62" fmla="*/ 2418745 w 2895578"/>
                  <a:gd name="connsiteY62" fmla="*/ 809625 h 1990725"/>
                  <a:gd name="connsiteX63" fmla="*/ 2437795 w 2895578"/>
                  <a:gd name="connsiteY63" fmla="*/ 857250 h 1990725"/>
                  <a:gd name="connsiteX64" fmla="*/ 2456845 w 2895578"/>
                  <a:gd name="connsiteY64" fmla="*/ 914400 h 1990725"/>
                  <a:gd name="connsiteX65" fmla="*/ 2475895 w 2895578"/>
                  <a:gd name="connsiteY65" fmla="*/ 971550 h 1990725"/>
                  <a:gd name="connsiteX66" fmla="*/ 2494945 w 2895578"/>
                  <a:gd name="connsiteY66" fmla="*/ 1028700 h 1990725"/>
                  <a:gd name="connsiteX67" fmla="*/ 2485420 w 2895578"/>
                  <a:gd name="connsiteY67" fmla="*/ 1057275 h 1990725"/>
                  <a:gd name="connsiteX68" fmla="*/ 2513995 w 2895578"/>
                  <a:gd name="connsiteY68" fmla="*/ 1114425 h 1990725"/>
                  <a:gd name="connsiteX69" fmla="*/ 2513995 w 2895578"/>
                  <a:gd name="connsiteY69" fmla="*/ 1162050 h 1990725"/>
                  <a:gd name="connsiteX70" fmla="*/ 2513995 w 2895578"/>
                  <a:gd name="connsiteY70" fmla="*/ 1209675 h 1990725"/>
                  <a:gd name="connsiteX71" fmla="*/ 2494945 w 2895578"/>
                  <a:gd name="connsiteY71" fmla="*/ 1238250 h 1990725"/>
                  <a:gd name="connsiteX72" fmla="*/ 2504470 w 2895578"/>
                  <a:gd name="connsiteY72" fmla="*/ 1276350 h 1990725"/>
                  <a:gd name="connsiteX73" fmla="*/ 2513995 w 2895578"/>
                  <a:gd name="connsiteY73" fmla="*/ 1333500 h 1990725"/>
                  <a:gd name="connsiteX74" fmla="*/ 2533045 w 2895578"/>
                  <a:gd name="connsiteY74" fmla="*/ 1390650 h 1990725"/>
                  <a:gd name="connsiteX75" fmla="*/ 2533045 w 2895578"/>
                  <a:gd name="connsiteY75" fmla="*/ 1447800 h 1990725"/>
                  <a:gd name="connsiteX76" fmla="*/ 2552095 w 2895578"/>
                  <a:gd name="connsiteY76" fmla="*/ 1504950 h 1990725"/>
                  <a:gd name="connsiteX77" fmla="*/ 2571145 w 2895578"/>
                  <a:gd name="connsiteY77" fmla="*/ 1562100 h 1990725"/>
                  <a:gd name="connsiteX78" fmla="*/ 2580670 w 2895578"/>
                  <a:gd name="connsiteY78" fmla="*/ 1590675 h 1990725"/>
                  <a:gd name="connsiteX79" fmla="*/ 2580670 w 2895578"/>
                  <a:gd name="connsiteY79" fmla="*/ 1638300 h 1990725"/>
                  <a:gd name="connsiteX80" fmla="*/ 2599720 w 2895578"/>
                  <a:gd name="connsiteY80" fmla="*/ 1685925 h 1990725"/>
                  <a:gd name="connsiteX81" fmla="*/ 2599720 w 2895578"/>
                  <a:gd name="connsiteY81" fmla="*/ 1743075 h 1990725"/>
                  <a:gd name="connsiteX82" fmla="*/ 2609245 w 2895578"/>
                  <a:gd name="connsiteY82" fmla="*/ 1800225 h 1990725"/>
                  <a:gd name="connsiteX83" fmla="*/ 2599720 w 2895578"/>
                  <a:gd name="connsiteY83" fmla="*/ 1838325 h 1990725"/>
                  <a:gd name="connsiteX84" fmla="*/ 2609245 w 2895578"/>
                  <a:gd name="connsiteY84" fmla="*/ 1876425 h 1990725"/>
                  <a:gd name="connsiteX85" fmla="*/ 2628295 w 2895578"/>
                  <a:gd name="connsiteY85" fmla="*/ 1933575 h 1990725"/>
                  <a:gd name="connsiteX86" fmla="*/ 2599720 w 2895578"/>
                  <a:gd name="connsiteY86" fmla="*/ 1962150 h 1990725"/>
                  <a:gd name="connsiteX87" fmla="*/ 2628295 w 2895578"/>
                  <a:gd name="connsiteY87" fmla="*/ 1990725 h 1990725"/>
                  <a:gd name="connsiteX88" fmla="*/ 2675920 w 2895578"/>
                  <a:gd name="connsiteY88" fmla="*/ 1924050 h 1990725"/>
                  <a:gd name="connsiteX89" fmla="*/ 2675920 w 2895578"/>
                  <a:gd name="connsiteY89" fmla="*/ 1857375 h 1990725"/>
                  <a:gd name="connsiteX90" fmla="*/ 2685445 w 2895578"/>
                  <a:gd name="connsiteY90" fmla="*/ 1800225 h 1990725"/>
                  <a:gd name="connsiteX91" fmla="*/ 2685445 w 2895578"/>
                  <a:gd name="connsiteY91" fmla="*/ 1752600 h 1990725"/>
                  <a:gd name="connsiteX92" fmla="*/ 2685445 w 2895578"/>
                  <a:gd name="connsiteY92" fmla="*/ 1685925 h 1990725"/>
                  <a:gd name="connsiteX93" fmla="*/ 2694970 w 2895578"/>
                  <a:gd name="connsiteY93" fmla="*/ 1628775 h 1990725"/>
                  <a:gd name="connsiteX94" fmla="*/ 2704495 w 2895578"/>
                  <a:gd name="connsiteY94" fmla="*/ 1562100 h 1990725"/>
                  <a:gd name="connsiteX95" fmla="*/ 2694970 w 2895578"/>
                  <a:gd name="connsiteY95" fmla="*/ 1504950 h 1990725"/>
                  <a:gd name="connsiteX96" fmla="*/ 2723545 w 2895578"/>
                  <a:gd name="connsiteY96" fmla="*/ 1457325 h 1990725"/>
                  <a:gd name="connsiteX97" fmla="*/ 2694970 w 2895578"/>
                  <a:gd name="connsiteY97" fmla="*/ 1419225 h 1990725"/>
                  <a:gd name="connsiteX98" fmla="*/ 2723545 w 2895578"/>
                  <a:gd name="connsiteY98" fmla="*/ 1352550 h 1990725"/>
                  <a:gd name="connsiteX99" fmla="*/ 2723545 w 2895578"/>
                  <a:gd name="connsiteY99" fmla="*/ 1285875 h 1990725"/>
                  <a:gd name="connsiteX100" fmla="*/ 2704495 w 2895578"/>
                  <a:gd name="connsiteY100" fmla="*/ 1238250 h 1990725"/>
                  <a:gd name="connsiteX101" fmla="*/ 2714020 w 2895578"/>
                  <a:gd name="connsiteY101" fmla="*/ 1181100 h 1990725"/>
                  <a:gd name="connsiteX102" fmla="*/ 2714020 w 2895578"/>
                  <a:gd name="connsiteY102" fmla="*/ 1152525 h 1990725"/>
                  <a:gd name="connsiteX103" fmla="*/ 2723545 w 2895578"/>
                  <a:gd name="connsiteY103" fmla="*/ 1085850 h 1990725"/>
                  <a:gd name="connsiteX104" fmla="*/ 2723545 w 2895578"/>
                  <a:gd name="connsiteY104" fmla="*/ 1047750 h 1990725"/>
                  <a:gd name="connsiteX105" fmla="*/ 2714020 w 2895578"/>
                  <a:gd name="connsiteY105" fmla="*/ 981075 h 1990725"/>
                  <a:gd name="connsiteX106" fmla="*/ 2723545 w 2895578"/>
                  <a:gd name="connsiteY106" fmla="*/ 933450 h 1990725"/>
                  <a:gd name="connsiteX107" fmla="*/ 2742595 w 2895578"/>
                  <a:gd name="connsiteY107" fmla="*/ 866775 h 1990725"/>
                  <a:gd name="connsiteX108" fmla="*/ 2761645 w 2895578"/>
                  <a:gd name="connsiteY108" fmla="*/ 819150 h 1990725"/>
                  <a:gd name="connsiteX109" fmla="*/ 2742595 w 2895578"/>
                  <a:gd name="connsiteY109" fmla="*/ 781050 h 1990725"/>
                  <a:gd name="connsiteX110" fmla="*/ 2761645 w 2895578"/>
                  <a:gd name="connsiteY110" fmla="*/ 733425 h 1990725"/>
                  <a:gd name="connsiteX111" fmla="*/ 2780695 w 2895578"/>
                  <a:gd name="connsiteY111" fmla="*/ 676275 h 1990725"/>
                  <a:gd name="connsiteX112" fmla="*/ 2828320 w 2895578"/>
                  <a:gd name="connsiteY112" fmla="*/ 666750 h 1990725"/>
                  <a:gd name="connsiteX113" fmla="*/ 2809270 w 2895578"/>
                  <a:gd name="connsiteY113" fmla="*/ 600075 h 1990725"/>
                  <a:gd name="connsiteX114" fmla="*/ 2828320 w 2895578"/>
                  <a:gd name="connsiteY114" fmla="*/ 533400 h 1990725"/>
                  <a:gd name="connsiteX115" fmla="*/ 2837845 w 2895578"/>
                  <a:gd name="connsiteY115" fmla="*/ 485775 h 1990725"/>
                  <a:gd name="connsiteX116" fmla="*/ 2837845 w 2895578"/>
                  <a:gd name="connsiteY116" fmla="*/ 428625 h 1990725"/>
                  <a:gd name="connsiteX117" fmla="*/ 2856895 w 2895578"/>
                  <a:gd name="connsiteY117" fmla="*/ 361950 h 1990725"/>
                  <a:gd name="connsiteX118" fmla="*/ 2847370 w 2895578"/>
                  <a:gd name="connsiteY118" fmla="*/ 314325 h 1990725"/>
                  <a:gd name="connsiteX119" fmla="*/ 2847370 w 2895578"/>
                  <a:gd name="connsiteY119" fmla="*/ 247650 h 1990725"/>
                  <a:gd name="connsiteX120" fmla="*/ 2856895 w 2895578"/>
                  <a:gd name="connsiteY120" fmla="*/ 190500 h 1990725"/>
                  <a:gd name="connsiteX121" fmla="*/ 2885470 w 2895578"/>
                  <a:gd name="connsiteY121" fmla="*/ 142875 h 1990725"/>
                  <a:gd name="connsiteX122" fmla="*/ 2866420 w 2895578"/>
                  <a:gd name="connsiteY122" fmla="*/ 95250 h 1990725"/>
                  <a:gd name="connsiteX123" fmla="*/ 2894995 w 2895578"/>
                  <a:gd name="connsiteY123" fmla="*/ 57150 h 1990725"/>
                  <a:gd name="connsiteX124" fmla="*/ 2885470 w 2895578"/>
                  <a:gd name="connsiteY124" fmla="*/ 0 h 1990725"/>
                  <a:gd name="connsiteX0" fmla="*/ 561042 w 2937216"/>
                  <a:gd name="connsiteY0" fmla="*/ 371475 h 1990725"/>
                  <a:gd name="connsiteX1" fmla="*/ 494367 w 2937216"/>
                  <a:gd name="connsiteY1" fmla="*/ 409575 h 1990725"/>
                  <a:gd name="connsiteX2" fmla="*/ 437217 w 2937216"/>
                  <a:gd name="connsiteY2" fmla="*/ 438150 h 1990725"/>
                  <a:gd name="connsiteX3" fmla="*/ 370542 w 2937216"/>
                  <a:gd name="connsiteY3" fmla="*/ 485775 h 1990725"/>
                  <a:gd name="connsiteX4" fmla="*/ 225646 w 2937216"/>
                  <a:gd name="connsiteY4" fmla="*/ 590550 h 1990725"/>
                  <a:gd name="connsiteX5" fmla="*/ 165453 w 2937216"/>
                  <a:gd name="connsiteY5" fmla="*/ 628650 h 1990725"/>
                  <a:gd name="connsiteX6" fmla="*/ 129661 w 2937216"/>
                  <a:gd name="connsiteY6" fmla="*/ 685800 h 1990725"/>
                  <a:gd name="connsiteX7" fmla="*/ 113353 w 2937216"/>
                  <a:gd name="connsiteY7" fmla="*/ 762000 h 1990725"/>
                  <a:gd name="connsiteX8" fmla="*/ 83185 w 2937216"/>
                  <a:gd name="connsiteY8" fmla="*/ 762000 h 1990725"/>
                  <a:gd name="connsiteX9" fmla="*/ 54131 w 2937216"/>
                  <a:gd name="connsiteY9" fmla="*/ 800100 h 1990725"/>
                  <a:gd name="connsiteX10" fmla="*/ 13063 w 2937216"/>
                  <a:gd name="connsiteY10" fmla="*/ 857250 h 1990725"/>
                  <a:gd name="connsiteX11" fmla="*/ 305553 w 2937216"/>
                  <a:gd name="connsiteY11" fmla="*/ 523875 h 1990725"/>
                  <a:gd name="connsiteX12" fmla="*/ 1460258 w 2937216"/>
                  <a:gd name="connsiteY12" fmla="*/ 28575 h 1990725"/>
                  <a:gd name="connsiteX13" fmla="*/ 1526933 w 2937216"/>
                  <a:gd name="connsiteY13" fmla="*/ 9525 h 1990725"/>
                  <a:gd name="connsiteX14" fmla="*/ 1641233 w 2937216"/>
                  <a:gd name="connsiteY14" fmla="*/ 19050 h 1990725"/>
                  <a:gd name="connsiteX15" fmla="*/ 1660283 w 2937216"/>
                  <a:gd name="connsiteY15" fmla="*/ 47625 h 1990725"/>
                  <a:gd name="connsiteX16" fmla="*/ 1669808 w 2937216"/>
                  <a:gd name="connsiteY16" fmla="*/ 95250 h 1990725"/>
                  <a:gd name="connsiteX17" fmla="*/ 1679333 w 2937216"/>
                  <a:gd name="connsiteY17" fmla="*/ 333375 h 1990725"/>
                  <a:gd name="connsiteX18" fmla="*/ 1707908 w 2937216"/>
                  <a:gd name="connsiteY18" fmla="*/ 495300 h 1990725"/>
                  <a:gd name="connsiteX19" fmla="*/ 1717433 w 2937216"/>
                  <a:gd name="connsiteY19" fmla="*/ 523875 h 1990725"/>
                  <a:gd name="connsiteX20" fmla="*/ 1736483 w 2937216"/>
                  <a:gd name="connsiteY20" fmla="*/ 600075 h 1990725"/>
                  <a:gd name="connsiteX21" fmla="*/ 1726958 w 2937216"/>
                  <a:gd name="connsiteY21" fmla="*/ 647700 h 1990725"/>
                  <a:gd name="connsiteX22" fmla="*/ 1736483 w 2937216"/>
                  <a:gd name="connsiteY22" fmla="*/ 666750 h 1990725"/>
                  <a:gd name="connsiteX23" fmla="*/ 1765058 w 2937216"/>
                  <a:gd name="connsiteY23" fmla="*/ 695325 h 1990725"/>
                  <a:gd name="connsiteX24" fmla="*/ 1784110 w 2937216"/>
                  <a:gd name="connsiteY24" fmla="*/ 762000 h 1990725"/>
                  <a:gd name="connsiteX25" fmla="*/ 1784108 w 2937216"/>
                  <a:gd name="connsiteY25" fmla="*/ 819150 h 1990725"/>
                  <a:gd name="connsiteX26" fmla="*/ 1793633 w 2937216"/>
                  <a:gd name="connsiteY26" fmla="*/ 876300 h 1990725"/>
                  <a:gd name="connsiteX27" fmla="*/ 1803158 w 2937216"/>
                  <a:gd name="connsiteY27" fmla="*/ 904875 h 1990725"/>
                  <a:gd name="connsiteX28" fmla="*/ 1793633 w 2937216"/>
                  <a:gd name="connsiteY28" fmla="*/ 952500 h 1990725"/>
                  <a:gd name="connsiteX29" fmla="*/ 1812683 w 2937216"/>
                  <a:gd name="connsiteY29" fmla="*/ 1000125 h 1990725"/>
                  <a:gd name="connsiteX30" fmla="*/ 1812683 w 2937216"/>
                  <a:gd name="connsiteY30" fmla="*/ 1028700 h 1990725"/>
                  <a:gd name="connsiteX31" fmla="*/ 1822208 w 2937216"/>
                  <a:gd name="connsiteY31" fmla="*/ 1076325 h 1990725"/>
                  <a:gd name="connsiteX32" fmla="*/ 1822208 w 2937216"/>
                  <a:gd name="connsiteY32" fmla="*/ 1123950 h 1990725"/>
                  <a:gd name="connsiteX33" fmla="*/ 1831733 w 2937216"/>
                  <a:gd name="connsiteY33" fmla="*/ 1162050 h 1990725"/>
                  <a:gd name="connsiteX34" fmla="*/ 1822208 w 2937216"/>
                  <a:gd name="connsiteY34" fmla="*/ 1181100 h 1990725"/>
                  <a:gd name="connsiteX35" fmla="*/ 1841258 w 2937216"/>
                  <a:gd name="connsiteY35" fmla="*/ 1219200 h 1990725"/>
                  <a:gd name="connsiteX36" fmla="*/ 1841258 w 2937216"/>
                  <a:gd name="connsiteY36" fmla="*/ 1266825 h 1990725"/>
                  <a:gd name="connsiteX37" fmla="*/ 1860308 w 2937216"/>
                  <a:gd name="connsiteY37" fmla="*/ 1314450 h 1990725"/>
                  <a:gd name="connsiteX38" fmla="*/ 1860308 w 2937216"/>
                  <a:gd name="connsiteY38" fmla="*/ 1362075 h 1990725"/>
                  <a:gd name="connsiteX39" fmla="*/ 1898408 w 2937216"/>
                  <a:gd name="connsiteY39" fmla="*/ 1400175 h 1990725"/>
                  <a:gd name="connsiteX40" fmla="*/ 1926983 w 2937216"/>
                  <a:gd name="connsiteY40" fmla="*/ 1362075 h 1990725"/>
                  <a:gd name="connsiteX41" fmla="*/ 1936508 w 2937216"/>
                  <a:gd name="connsiteY41" fmla="*/ 1314450 h 1990725"/>
                  <a:gd name="connsiteX42" fmla="*/ 1955558 w 2937216"/>
                  <a:gd name="connsiteY42" fmla="*/ 1257300 h 1990725"/>
                  <a:gd name="connsiteX43" fmla="*/ 1955558 w 2937216"/>
                  <a:gd name="connsiteY43" fmla="*/ 1219200 h 1990725"/>
                  <a:gd name="connsiteX44" fmla="*/ 1974608 w 2937216"/>
                  <a:gd name="connsiteY44" fmla="*/ 1152525 h 1990725"/>
                  <a:gd name="connsiteX45" fmla="*/ 1965083 w 2937216"/>
                  <a:gd name="connsiteY45" fmla="*/ 1085850 h 1990725"/>
                  <a:gd name="connsiteX46" fmla="*/ 1974608 w 2937216"/>
                  <a:gd name="connsiteY46" fmla="*/ 1057275 h 1990725"/>
                  <a:gd name="connsiteX47" fmla="*/ 1993658 w 2937216"/>
                  <a:gd name="connsiteY47" fmla="*/ 990600 h 1990725"/>
                  <a:gd name="connsiteX48" fmla="*/ 2003183 w 2937216"/>
                  <a:gd name="connsiteY48" fmla="*/ 942975 h 1990725"/>
                  <a:gd name="connsiteX49" fmla="*/ 2012708 w 2937216"/>
                  <a:gd name="connsiteY49" fmla="*/ 895350 h 1990725"/>
                  <a:gd name="connsiteX50" fmla="*/ 2031758 w 2937216"/>
                  <a:gd name="connsiteY50" fmla="*/ 847725 h 1990725"/>
                  <a:gd name="connsiteX51" fmla="*/ 2079383 w 2937216"/>
                  <a:gd name="connsiteY51" fmla="*/ 904875 h 1990725"/>
                  <a:gd name="connsiteX52" fmla="*/ 2079383 w 2937216"/>
                  <a:gd name="connsiteY52" fmla="*/ 952500 h 1990725"/>
                  <a:gd name="connsiteX53" fmla="*/ 2098433 w 2937216"/>
                  <a:gd name="connsiteY53" fmla="*/ 1009650 h 1990725"/>
                  <a:gd name="connsiteX54" fmla="*/ 2203208 w 2937216"/>
                  <a:gd name="connsiteY54" fmla="*/ 1047750 h 1990725"/>
                  <a:gd name="connsiteX55" fmla="*/ 2165108 w 2937216"/>
                  <a:gd name="connsiteY55" fmla="*/ 1019175 h 1990725"/>
                  <a:gd name="connsiteX56" fmla="*/ 2212733 w 2937216"/>
                  <a:gd name="connsiteY56" fmla="*/ 1000125 h 1990725"/>
                  <a:gd name="connsiteX57" fmla="*/ 2241308 w 2937216"/>
                  <a:gd name="connsiteY57" fmla="*/ 942975 h 1990725"/>
                  <a:gd name="connsiteX58" fmla="*/ 2269883 w 2937216"/>
                  <a:gd name="connsiteY58" fmla="*/ 885825 h 1990725"/>
                  <a:gd name="connsiteX59" fmla="*/ 2250833 w 2937216"/>
                  <a:gd name="connsiteY59" fmla="*/ 819150 h 1990725"/>
                  <a:gd name="connsiteX60" fmla="*/ 2298458 w 2937216"/>
                  <a:gd name="connsiteY60" fmla="*/ 762000 h 1990725"/>
                  <a:gd name="connsiteX61" fmla="*/ 2355608 w 2937216"/>
                  <a:gd name="connsiteY61" fmla="*/ 762000 h 1990725"/>
                  <a:gd name="connsiteX62" fmla="*/ 2412758 w 2937216"/>
                  <a:gd name="connsiteY62" fmla="*/ 762000 h 1990725"/>
                  <a:gd name="connsiteX63" fmla="*/ 2460383 w 2937216"/>
                  <a:gd name="connsiteY63" fmla="*/ 809625 h 1990725"/>
                  <a:gd name="connsiteX64" fmla="*/ 2479433 w 2937216"/>
                  <a:gd name="connsiteY64" fmla="*/ 857250 h 1990725"/>
                  <a:gd name="connsiteX65" fmla="*/ 2498483 w 2937216"/>
                  <a:gd name="connsiteY65" fmla="*/ 914400 h 1990725"/>
                  <a:gd name="connsiteX66" fmla="*/ 2517533 w 2937216"/>
                  <a:gd name="connsiteY66" fmla="*/ 971550 h 1990725"/>
                  <a:gd name="connsiteX67" fmla="*/ 2536583 w 2937216"/>
                  <a:gd name="connsiteY67" fmla="*/ 1028700 h 1990725"/>
                  <a:gd name="connsiteX68" fmla="*/ 2527058 w 2937216"/>
                  <a:gd name="connsiteY68" fmla="*/ 1057275 h 1990725"/>
                  <a:gd name="connsiteX69" fmla="*/ 2555633 w 2937216"/>
                  <a:gd name="connsiteY69" fmla="*/ 1114425 h 1990725"/>
                  <a:gd name="connsiteX70" fmla="*/ 2555633 w 2937216"/>
                  <a:gd name="connsiteY70" fmla="*/ 1162050 h 1990725"/>
                  <a:gd name="connsiteX71" fmla="*/ 2555633 w 2937216"/>
                  <a:gd name="connsiteY71" fmla="*/ 1209675 h 1990725"/>
                  <a:gd name="connsiteX72" fmla="*/ 2536583 w 2937216"/>
                  <a:gd name="connsiteY72" fmla="*/ 1238250 h 1990725"/>
                  <a:gd name="connsiteX73" fmla="*/ 2546108 w 2937216"/>
                  <a:gd name="connsiteY73" fmla="*/ 1276350 h 1990725"/>
                  <a:gd name="connsiteX74" fmla="*/ 2555633 w 2937216"/>
                  <a:gd name="connsiteY74" fmla="*/ 1333500 h 1990725"/>
                  <a:gd name="connsiteX75" fmla="*/ 2574683 w 2937216"/>
                  <a:gd name="connsiteY75" fmla="*/ 1390650 h 1990725"/>
                  <a:gd name="connsiteX76" fmla="*/ 2574683 w 2937216"/>
                  <a:gd name="connsiteY76" fmla="*/ 1447800 h 1990725"/>
                  <a:gd name="connsiteX77" fmla="*/ 2593733 w 2937216"/>
                  <a:gd name="connsiteY77" fmla="*/ 1504950 h 1990725"/>
                  <a:gd name="connsiteX78" fmla="*/ 2612783 w 2937216"/>
                  <a:gd name="connsiteY78" fmla="*/ 1562100 h 1990725"/>
                  <a:gd name="connsiteX79" fmla="*/ 2622308 w 2937216"/>
                  <a:gd name="connsiteY79" fmla="*/ 1590675 h 1990725"/>
                  <a:gd name="connsiteX80" fmla="*/ 2622308 w 2937216"/>
                  <a:gd name="connsiteY80" fmla="*/ 1638300 h 1990725"/>
                  <a:gd name="connsiteX81" fmla="*/ 2641358 w 2937216"/>
                  <a:gd name="connsiteY81" fmla="*/ 1685925 h 1990725"/>
                  <a:gd name="connsiteX82" fmla="*/ 2641358 w 2937216"/>
                  <a:gd name="connsiteY82" fmla="*/ 1743075 h 1990725"/>
                  <a:gd name="connsiteX83" fmla="*/ 2650883 w 2937216"/>
                  <a:gd name="connsiteY83" fmla="*/ 1800225 h 1990725"/>
                  <a:gd name="connsiteX84" fmla="*/ 2641358 w 2937216"/>
                  <a:gd name="connsiteY84" fmla="*/ 1838325 h 1990725"/>
                  <a:gd name="connsiteX85" fmla="*/ 2650883 w 2937216"/>
                  <a:gd name="connsiteY85" fmla="*/ 1876425 h 1990725"/>
                  <a:gd name="connsiteX86" fmla="*/ 2669933 w 2937216"/>
                  <a:gd name="connsiteY86" fmla="*/ 1933575 h 1990725"/>
                  <a:gd name="connsiteX87" fmla="*/ 2641358 w 2937216"/>
                  <a:gd name="connsiteY87" fmla="*/ 1962150 h 1990725"/>
                  <a:gd name="connsiteX88" fmla="*/ 2669933 w 2937216"/>
                  <a:gd name="connsiteY88" fmla="*/ 1990725 h 1990725"/>
                  <a:gd name="connsiteX89" fmla="*/ 2717558 w 2937216"/>
                  <a:gd name="connsiteY89" fmla="*/ 1924050 h 1990725"/>
                  <a:gd name="connsiteX90" fmla="*/ 2717558 w 2937216"/>
                  <a:gd name="connsiteY90" fmla="*/ 1857375 h 1990725"/>
                  <a:gd name="connsiteX91" fmla="*/ 2727083 w 2937216"/>
                  <a:gd name="connsiteY91" fmla="*/ 1800225 h 1990725"/>
                  <a:gd name="connsiteX92" fmla="*/ 2727083 w 2937216"/>
                  <a:gd name="connsiteY92" fmla="*/ 1752600 h 1990725"/>
                  <a:gd name="connsiteX93" fmla="*/ 2727083 w 2937216"/>
                  <a:gd name="connsiteY93" fmla="*/ 1685925 h 1990725"/>
                  <a:gd name="connsiteX94" fmla="*/ 2736608 w 2937216"/>
                  <a:gd name="connsiteY94" fmla="*/ 1628775 h 1990725"/>
                  <a:gd name="connsiteX95" fmla="*/ 2746133 w 2937216"/>
                  <a:gd name="connsiteY95" fmla="*/ 1562100 h 1990725"/>
                  <a:gd name="connsiteX96" fmla="*/ 2736608 w 2937216"/>
                  <a:gd name="connsiteY96" fmla="*/ 1504950 h 1990725"/>
                  <a:gd name="connsiteX97" fmla="*/ 2765183 w 2937216"/>
                  <a:gd name="connsiteY97" fmla="*/ 1457325 h 1990725"/>
                  <a:gd name="connsiteX98" fmla="*/ 2736608 w 2937216"/>
                  <a:gd name="connsiteY98" fmla="*/ 1419225 h 1990725"/>
                  <a:gd name="connsiteX99" fmla="*/ 2765183 w 2937216"/>
                  <a:gd name="connsiteY99" fmla="*/ 1352550 h 1990725"/>
                  <a:gd name="connsiteX100" fmla="*/ 2765183 w 2937216"/>
                  <a:gd name="connsiteY100" fmla="*/ 1285875 h 1990725"/>
                  <a:gd name="connsiteX101" fmla="*/ 2746133 w 2937216"/>
                  <a:gd name="connsiteY101" fmla="*/ 1238250 h 1990725"/>
                  <a:gd name="connsiteX102" fmla="*/ 2755658 w 2937216"/>
                  <a:gd name="connsiteY102" fmla="*/ 1181100 h 1990725"/>
                  <a:gd name="connsiteX103" fmla="*/ 2755658 w 2937216"/>
                  <a:gd name="connsiteY103" fmla="*/ 1152525 h 1990725"/>
                  <a:gd name="connsiteX104" fmla="*/ 2765183 w 2937216"/>
                  <a:gd name="connsiteY104" fmla="*/ 1085850 h 1990725"/>
                  <a:gd name="connsiteX105" fmla="*/ 2765183 w 2937216"/>
                  <a:gd name="connsiteY105" fmla="*/ 1047750 h 1990725"/>
                  <a:gd name="connsiteX106" fmla="*/ 2755658 w 2937216"/>
                  <a:gd name="connsiteY106" fmla="*/ 981075 h 1990725"/>
                  <a:gd name="connsiteX107" fmla="*/ 2765183 w 2937216"/>
                  <a:gd name="connsiteY107" fmla="*/ 933450 h 1990725"/>
                  <a:gd name="connsiteX108" fmla="*/ 2784233 w 2937216"/>
                  <a:gd name="connsiteY108" fmla="*/ 866775 h 1990725"/>
                  <a:gd name="connsiteX109" fmla="*/ 2803283 w 2937216"/>
                  <a:gd name="connsiteY109" fmla="*/ 819150 h 1990725"/>
                  <a:gd name="connsiteX110" fmla="*/ 2784233 w 2937216"/>
                  <a:gd name="connsiteY110" fmla="*/ 781050 h 1990725"/>
                  <a:gd name="connsiteX111" fmla="*/ 2803283 w 2937216"/>
                  <a:gd name="connsiteY111" fmla="*/ 733425 h 1990725"/>
                  <a:gd name="connsiteX112" fmla="*/ 2822333 w 2937216"/>
                  <a:gd name="connsiteY112" fmla="*/ 676275 h 1990725"/>
                  <a:gd name="connsiteX113" fmla="*/ 2869958 w 2937216"/>
                  <a:gd name="connsiteY113" fmla="*/ 666750 h 1990725"/>
                  <a:gd name="connsiteX114" fmla="*/ 2850908 w 2937216"/>
                  <a:gd name="connsiteY114" fmla="*/ 600075 h 1990725"/>
                  <a:gd name="connsiteX115" fmla="*/ 2869958 w 2937216"/>
                  <a:gd name="connsiteY115" fmla="*/ 533400 h 1990725"/>
                  <a:gd name="connsiteX116" fmla="*/ 2879483 w 2937216"/>
                  <a:gd name="connsiteY116" fmla="*/ 485775 h 1990725"/>
                  <a:gd name="connsiteX117" fmla="*/ 2879483 w 2937216"/>
                  <a:gd name="connsiteY117" fmla="*/ 428625 h 1990725"/>
                  <a:gd name="connsiteX118" fmla="*/ 2898533 w 2937216"/>
                  <a:gd name="connsiteY118" fmla="*/ 361950 h 1990725"/>
                  <a:gd name="connsiteX119" fmla="*/ 2889008 w 2937216"/>
                  <a:gd name="connsiteY119" fmla="*/ 314325 h 1990725"/>
                  <a:gd name="connsiteX120" fmla="*/ 2889008 w 2937216"/>
                  <a:gd name="connsiteY120" fmla="*/ 247650 h 1990725"/>
                  <a:gd name="connsiteX121" fmla="*/ 2898533 w 2937216"/>
                  <a:gd name="connsiteY121" fmla="*/ 190500 h 1990725"/>
                  <a:gd name="connsiteX122" fmla="*/ 2927108 w 2937216"/>
                  <a:gd name="connsiteY122" fmla="*/ 142875 h 1990725"/>
                  <a:gd name="connsiteX123" fmla="*/ 2908058 w 2937216"/>
                  <a:gd name="connsiteY123" fmla="*/ 95250 h 1990725"/>
                  <a:gd name="connsiteX124" fmla="*/ 2936633 w 2937216"/>
                  <a:gd name="connsiteY124" fmla="*/ 57150 h 1990725"/>
                  <a:gd name="connsiteX125" fmla="*/ 2927108 w 2937216"/>
                  <a:gd name="connsiteY125" fmla="*/ 0 h 1990725"/>
                  <a:gd name="connsiteX0" fmla="*/ 597363 w 2973537"/>
                  <a:gd name="connsiteY0" fmla="*/ 371475 h 1990725"/>
                  <a:gd name="connsiteX1" fmla="*/ 530688 w 2973537"/>
                  <a:gd name="connsiteY1" fmla="*/ 409575 h 1990725"/>
                  <a:gd name="connsiteX2" fmla="*/ 473538 w 2973537"/>
                  <a:gd name="connsiteY2" fmla="*/ 438150 h 1990725"/>
                  <a:gd name="connsiteX3" fmla="*/ 406863 w 2973537"/>
                  <a:gd name="connsiteY3" fmla="*/ 485775 h 1990725"/>
                  <a:gd name="connsiteX4" fmla="*/ 261967 w 2973537"/>
                  <a:gd name="connsiteY4" fmla="*/ 590550 h 1990725"/>
                  <a:gd name="connsiteX5" fmla="*/ 201774 w 2973537"/>
                  <a:gd name="connsiteY5" fmla="*/ 628650 h 1990725"/>
                  <a:gd name="connsiteX6" fmla="*/ 165982 w 2973537"/>
                  <a:gd name="connsiteY6" fmla="*/ 685800 h 1990725"/>
                  <a:gd name="connsiteX7" fmla="*/ 149674 w 2973537"/>
                  <a:gd name="connsiteY7" fmla="*/ 762000 h 1990725"/>
                  <a:gd name="connsiteX8" fmla="*/ 119506 w 2973537"/>
                  <a:gd name="connsiteY8" fmla="*/ 762000 h 1990725"/>
                  <a:gd name="connsiteX9" fmla="*/ 90452 w 2973537"/>
                  <a:gd name="connsiteY9" fmla="*/ 800100 h 1990725"/>
                  <a:gd name="connsiteX10" fmla="*/ 49384 w 2973537"/>
                  <a:gd name="connsiteY10" fmla="*/ 857250 h 1990725"/>
                  <a:gd name="connsiteX11" fmla="*/ 17271 w 2973537"/>
                  <a:gd name="connsiteY11" fmla="*/ 904875 h 1990725"/>
                  <a:gd name="connsiteX12" fmla="*/ 341874 w 2973537"/>
                  <a:gd name="connsiteY12" fmla="*/ 523875 h 1990725"/>
                  <a:gd name="connsiteX13" fmla="*/ 1496579 w 2973537"/>
                  <a:gd name="connsiteY13" fmla="*/ 28575 h 1990725"/>
                  <a:gd name="connsiteX14" fmla="*/ 1563254 w 2973537"/>
                  <a:gd name="connsiteY14" fmla="*/ 9525 h 1990725"/>
                  <a:gd name="connsiteX15" fmla="*/ 1677554 w 2973537"/>
                  <a:gd name="connsiteY15" fmla="*/ 19050 h 1990725"/>
                  <a:gd name="connsiteX16" fmla="*/ 1696604 w 2973537"/>
                  <a:gd name="connsiteY16" fmla="*/ 47625 h 1990725"/>
                  <a:gd name="connsiteX17" fmla="*/ 1706129 w 2973537"/>
                  <a:gd name="connsiteY17" fmla="*/ 95250 h 1990725"/>
                  <a:gd name="connsiteX18" fmla="*/ 1715654 w 2973537"/>
                  <a:gd name="connsiteY18" fmla="*/ 333375 h 1990725"/>
                  <a:gd name="connsiteX19" fmla="*/ 1744229 w 2973537"/>
                  <a:gd name="connsiteY19" fmla="*/ 495300 h 1990725"/>
                  <a:gd name="connsiteX20" fmla="*/ 1753754 w 2973537"/>
                  <a:gd name="connsiteY20" fmla="*/ 523875 h 1990725"/>
                  <a:gd name="connsiteX21" fmla="*/ 1772804 w 2973537"/>
                  <a:gd name="connsiteY21" fmla="*/ 600075 h 1990725"/>
                  <a:gd name="connsiteX22" fmla="*/ 1763279 w 2973537"/>
                  <a:gd name="connsiteY22" fmla="*/ 647700 h 1990725"/>
                  <a:gd name="connsiteX23" fmla="*/ 1772804 w 2973537"/>
                  <a:gd name="connsiteY23" fmla="*/ 666750 h 1990725"/>
                  <a:gd name="connsiteX24" fmla="*/ 1801379 w 2973537"/>
                  <a:gd name="connsiteY24" fmla="*/ 695325 h 1990725"/>
                  <a:gd name="connsiteX25" fmla="*/ 1820431 w 2973537"/>
                  <a:gd name="connsiteY25" fmla="*/ 762000 h 1990725"/>
                  <a:gd name="connsiteX26" fmla="*/ 1820429 w 2973537"/>
                  <a:gd name="connsiteY26" fmla="*/ 819150 h 1990725"/>
                  <a:gd name="connsiteX27" fmla="*/ 1829954 w 2973537"/>
                  <a:gd name="connsiteY27" fmla="*/ 876300 h 1990725"/>
                  <a:gd name="connsiteX28" fmla="*/ 1839479 w 2973537"/>
                  <a:gd name="connsiteY28" fmla="*/ 904875 h 1990725"/>
                  <a:gd name="connsiteX29" fmla="*/ 1829954 w 2973537"/>
                  <a:gd name="connsiteY29" fmla="*/ 952500 h 1990725"/>
                  <a:gd name="connsiteX30" fmla="*/ 1849004 w 2973537"/>
                  <a:gd name="connsiteY30" fmla="*/ 1000125 h 1990725"/>
                  <a:gd name="connsiteX31" fmla="*/ 1849004 w 2973537"/>
                  <a:gd name="connsiteY31" fmla="*/ 1028700 h 1990725"/>
                  <a:gd name="connsiteX32" fmla="*/ 1858529 w 2973537"/>
                  <a:gd name="connsiteY32" fmla="*/ 1076325 h 1990725"/>
                  <a:gd name="connsiteX33" fmla="*/ 1858529 w 2973537"/>
                  <a:gd name="connsiteY33" fmla="*/ 1123950 h 1990725"/>
                  <a:gd name="connsiteX34" fmla="*/ 1868054 w 2973537"/>
                  <a:gd name="connsiteY34" fmla="*/ 1162050 h 1990725"/>
                  <a:gd name="connsiteX35" fmla="*/ 1858529 w 2973537"/>
                  <a:gd name="connsiteY35" fmla="*/ 1181100 h 1990725"/>
                  <a:gd name="connsiteX36" fmla="*/ 1877579 w 2973537"/>
                  <a:gd name="connsiteY36" fmla="*/ 1219200 h 1990725"/>
                  <a:gd name="connsiteX37" fmla="*/ 1877579 w 2973537"/>
                  <a:gd name="connsiteY37" fmla="*/ 1266825 h 1990725"/>
                  <a:gd name="connsiteX38" fmla="*/ 1896629 w 2973537"/>
                  <a:gd name="connsiteY38" fmla="*/ 1314450 h 1990725"/>
                  <a:gd name="connsiteX39" fmla="*/ 1896629 w 2973537"/>
                  <a:gd name="connsiteY39" fmla="*/ 1362075 h 1990725"/>
                  <a:gd name="connsiteX40" fmla="*/ 1934729 w 2973537"/>
                  <a:gd name="connsiteY40" fmla="*/ 1400175 h 1990725"/>
                  <a:gd name="connsiteX41" fmla="*/ 1963304 w 2973537"/>
                  <a:gd name="connsiteY41" fmla="*/ 1362075 h 1990725"/>
                  <a:gd name="connsiteX42" fmla="*/ 1972829 w 2973537"/>
                  <a:gd name="connsiteY42" fmla="*/ 1314450 h 1990725"/>
                  <a:gd name="connsiteX43" fmla="*/ 1991879 w 2973537"/>
                  <a:gd name="connsiteY43" fmla="*/ 1257300 h 1990725"/>
                  <a:gd name="connsiteX44" fmla="*/ 1991879 w 2973537"/>
                  <a:gd name="connsiteY44" fmla="*/ 1219200 h 1990725"/>
                  <a:gd name="connsiteX45" fmla="*/ 2010929 w 2973537"/>
                  <a:gd name="connsiteY45" fmla="*/ 1152525 h 1990725"/>
                  <a:gd name="connsiteX46" fmla="*/ 2001404 w 2973537"/>
                  <a:gd name="connsiteY46" fmla="*/ 1085850 h 1990725"/>
                  <a:gd name="connsiteX47" fmla="*/ 2010929 w 2973537"/>
                  <a:gd name="connsiteY47" fmla="*/ 1057275 h 1990725"/>
                  <a:gd name="connsiteX48" fmla="*/ 2029979 w 2973537"/>
                  <a:gd name="connsiteY48" fmla="*/ 990600 h 1990725"/>
                  <a:gd name="connsiteX49" fmla="*/ 2039504 w 2973537"/>
                  <a:gd name="connsiteY49" fmla="*/ 942975 h 1990725"/>
                  <a:gd name="connsiteX50" fmla="*/ 2049029 w 2973537"/>
                  <a:gd name="connsiteY50" fmla="*/ 895350 h 1990725"/>
                  <a:gd name="connsiteX51" fmla="*/ 2068079 w 2973537"/>
                  <a:gd name="connsiteY51" fmla="*/ 847725 h 1990725"/>
                  <a:gd name="connsiteX52" fmla="*/ 2115704 w 2973537"/>
                  <a:gd name="connsiteY52" fmla="*/ 904875 h 1990725"/>
                  <a:gd name="connsiteX53" fmla="*/ 2115704 w 2973537"/>
                  <a:gd name="connsiteY53" fmla="*/ 952500 h 1990725"/>
                  <a:gd name="connsiteX54" fmla="*/ 2134754 w 2973537"/>
                  <a:gd name="connsiteY54" fmla="*/ 1009650 h 1990725"/>
                  <a:gd name="connsiteX55" fmla="*/ 2239529 w 2973537"/>
                  <a:gd name="connsiteY55" fmla="*/ 1047750 h 1990725"/>
                  <a:gd name="connsiteX56" fmla="*/ 2201429 w 2973537"/>
                  <a:gd name="connsiteY56" fmla="*/ 1019175 h 1990725"/>
                  <a:gd name="connsiteX57" fmla="*/ 2249054 w 2973537"/>
                  <a:gd name="connsiteY57" fmla="*/ 1000125 h 1990725"/>
                  <a:gd name="connsiteX58" fmla="*/ 2277629 w 2973537"/>
                  <a:gd name="connsiteY58" fmla="*/ 942975 h 1990725"/>
                  <a:gd name="connsiteX59" fmla="*/ 2306204 w 2973537"/>
                  <a:gd name="connsiteY59" fmla="*/ 885825 h 1990725"/>
                  <a:gd name="connsiteX60" fmla="*/ 2287154 w 2973537"/>
                  <a:gd name="connsiteY60" fmla="*/ 819150 h 1990725"/>
                  <a:gd name="connsiteX61" fmla="*/ 2334779 w 2973537"/>
                  <a:gd name="connsiteY61" fmla="*/ 762000 h 1990725"/>
                  <a:gd name="connsiteX62" fmla="*/ 2391929 w 2973537"/>
                  <a:gd name="connsiteY62" fmla="*/ 762000 h 1990725"/>
                  <a:gd name="connsiteX63" fmla="*/ 2449079 w 2973537"/>
                  <a:gd name="connsiteY63" fmla="*/ 762000 h 1990725"/>
                  <a:gd name="connsiteX64" fmla="*/ 2496704 w 2973537"/>
                  <a:gd name="connsiteY64" fmla="*/ 809625 h 1990725"/>
                  <a:gd name="connsiteX65" fmla="*/ 2515754 w 2973537"/>
                  <a:gd name="connsiteY65" fmla="*/ 857250 h 1990725"/>
                  <a:gd name="connsiteX66" fmla="*/ 2534804 w 2973537"/>
                  <a:gd name="connsiteY66" fmla="*/ 914400 h 1990725"/>
                  <a:gd name="connsiteX67" fmla="*/ 2553854 w 2973537"/>
                  <a:gd name="connsiteY67" fmla="*/ 971550 h 1990725"/>
                  <a:gd name="connsiteX68" fmla="*/ 2572904 w 2973537"/>
                  <a:gd name="connsiteY68" fmla="*/ 1028700 h 1990725"/>
                  <a:gd name="connsiteX69" fmla="*/ 2563379 w 2973537"/>
                  <a:gd name="connsiteY69" fmla="*/ 1057275 h 1990725"/>
                  <a:gd name="connsiteX70" fmla="*/ 2591954 w 2973537"/>
                  <a:gd name="connsiteY70" fmla="*/ 1114425 h 1990725"/>
                  <a:gd name="connsiteX71" fmla="*/ 2591954 w 2973537"/>
                  <a:gd name="connsiteY71" fmla="*/ 1162050 h 1990725"/>
                  <a:gd name="connsiteX72" fmla="*/ 2591954 w 2973537"/>
                  <a:gd name="connsiteY72" fmla="*/ 1209675 h 1990725"/>
                  <a:gd name="connsiteX73" fmla="*/ 2572904 w 2973537"/>
                  <a:gd name="connsiteY73" fmla="*/ 1238250 h 1990725"/>
                  <a:gd name="connsiteX74" fmla="*/ 2582429 w 2973537"/>
                  <a:gd name="connsiteY74" fmla="*/ 1276350 h 1990725"/>
                  <a:gd name="connsiteX75" fmla="*/ 2591954 w 2973537"/>
                  <a:gd name="connsiteY75" fmla="*/ 1333500 h 1990725"/>
                  <a:gd name="connsiteX76" fmla="*/ 2611004 w 2973537"/>
                  <a:gd name="connsiteY76" fmla="*/ 1390650 h 1990725"/>
                  <a:gd name="connsiteX77" fmla="*/ 2611004 w 2973537"/>
                  <a:gd name="connsiteY77" fmla="*/ 1447800 h 1990725"/>
                  <a:gd name="connsiteX78" fmla="*/ 2630054 w 2973537"/>
                  <a:gd name="connsiteY78" fmla="*/ 1504950 h 1990725"/>
                  <a:gd name="connsiteX79" fmla="*/ 2649104 w 2973537"/>
                  <a:gd name="connsiteY79" fmla="*/ 1562100 h 1990725"/>
                  <a:gd name="connsiteX80" fmla="*/ 2658629 w 2973537"/>
                  <a:gd name="connsiteY80" fmla="*/ 1590675 h 1990725"/>
                  <a:gd name="connsiteX81" fmla="*/ 2658629 w 2973537"/>
                  <a:gd name="connsiteY81" fmla="*/ 1638300 h 1990725"/>
                  <a:gd name="connsiteX82" fmla="*/ 2677679 w 2973537"/>
                  <a:gd name="connsiteY82" fmla="*/ 1685925 h 1990725"/>
                  <a:gd name="connsiteX83" fmla="*/ 2677679 w 2973537"/>
                  <a:gd name="connsiteY83" fmla="*/ 1743075 h 1990725"/>
                  <a:gd name="connsiteX84" fmla="*/ 2687204 w 2973537"/>
                  <a:gd name="connsiteY84" fmla="*/ 1800225 h 1990725"/>
                  <a:gd name="connsiteX85" fmla="*/ 2677679 w 2973537"/>
                  <a:gd name="connsiteY85" fmla="*/ 1838325 h 1990725"/>
                  <a:gd name="connsiteX86" fmla="*/ 2687204 w 2973537"/>
                  <a:gd name="connsiteY86" fmla="*/ 1876425 h 1990725"/>
                  <a:gd name="connsiteX87" fmla="*/ 2706254 w 2973537"/>
                  <a:gd name="connsiteY87" fmla="*/ 1933575 h 1990725"/>
                  <a:gd name="connsiteX88" fmla="*/ 2677679 w 2973537"/>
                  <a:gd name="connsiteY88" fmla="*/ 1962150 h 1990725"/>
                  <a:gd name="connsiteX89" fmla="*/ 2706254 w 2973537"/>
                  <a:gd name="connsiteY89" fmla="*/ 1990725 h 1990725"/>
                  <a:gd name="connsiteX90" fmla="*/ 2753879 w 2973537"/>
                  <a:gd name="connsiteY90" fmla="*/ 1924050 h 1990725"/>
                  <a:gd name="connsiteX91" fmla="*/ 2753879 w 2973537"/>
                  <a:gd name="connsiteY91" fmla="*/ 1857375 h 1990725"/>
                  <a:gd name="connsiteX92" fmla="*/ 2763404 w 2973537"/>
                  <a:gd name="connsiteY92" fmla="*/ 1800225 h 1990725"/>
                  <a:gd name="connsiteX93" fmla="*/ 2763404 w 2973537"/>
                  <a:gd name="connsiteY93" fmla="*/ 1752600 h 1990725"/>
                  <a:gd name="connsiteX94" fmla="*/ 2763404 w 2973537"/>
                  <a:gd name="connsiteY94" fmla="*/ 1685925 h 1990725"/>
                  <a:gd name="connsiteX95" fmla="*/ 2772929 w 2973537"/>
                  <a:gd name="connsiteY95" fmla="*/ 1628775 h 1990725"/>
                  <a:gd name="connsiteX96" fmla="*/ 2782454 w 2973537"/>
                  <a:gd name="connsiteY96" fmla="*/ 1562100 h 1990725"/>
                  <a:gd name="connsiteX97" fmla="*/ 2772929 w 2973537"/>
                  <a:gd name="connsiteY97" fmla="*/ 1504950 h 1990725"/>
                  <a:gd name="connsiteX98" fmla="*/ 2801504 w 2973537"/>
                  <a:gd name="connsiteY98" fmla="*/ 1457325 h 1990725"/>
                  <a:gd name="connsiteX99" fmla="*/ 2772929 w 2973537"/>
                  <a:gd name="connsiteY99" fmla="*/ 1419225 h 1990725"/>
                  <a:gd name="connsiteX100" fmla="*/ 2801504 w 2973537"/>
                  <a:gd name="connsiteY100" fmla="*/ 1352550 h 1990725"/>
                  <a:gd name="connsiteX101" fmla="*/ 2801504 w 2973537"/>
                  <a:gd name="connsiteY101" fmla="*/ 1285875 h 1990725"/>
                  <a:gd name="connsiteX102" fmla="*/ 2782454 w 2973537"/>
                  <a:gd name="connsiteY102" fmla="*/ 1238250 h 1990725"/>
                  <a:gd name="connsiteX103" fmla="*/ 2791979 w 2973537"/>
                  <a:gd name="connsiteY103" fmla="*/ 1181100 h 1990725"/>
                  <a:gd name="connsiteX104" fmla="*/ 2791979 w 2973537"/>
                  <a:gd name="connsiteY104" fmla="*/ 1152525 h 1990725"/>
                  <a:gd name="connsiteX105" fmla="*/ 2801504 w 2973537"/>
                  <a:gd name="connsiteY105" fmla="*/ 1085850 h 1990725"/>
                  <a:gd name="connsiteX106" fmla="*/ 2801504 w 2973537"/>
                  <a:gd name="connsiteY106" fmla="*/ 1047750 h 1990725"/>
                  <a:gd name="connsiteX107" fmla="*/ 2791979 w 2973537"/>
                  <a:gd name="connsiteY107" fmla="*/ 981075 h 1990725"/>
                  <a:gd name="connsiteX108" fmla="*/ 2801504 w 2973537"/>
                  <a:gd name="connsiteY108" fmla="*/ 933450 h 1990725"/>
                  <a:gd name="connsiteX109" fmla="*/ 2820554 w 2973537"/>
                  <a:gd name="connsiteY109" fmla="*/ 866775 h 1990725"/>
                  <a:gd name="connsiteX110" fmla="*/ 2839604 w 2973537"/>
                  <a:gd name="connsiteY110" fmla="*/ 819150 h 1990725"/>
                  <a:gd name="connsiteX111" fmla="*/ 2820554 w 2973537"/>
                  <a:gd name="connsiteY111" fmla="*/ 781050 h 1990725"/>
                  <a:gd name="connsiteX112" fmla="*/ 2839604 w 2973537"/>
                  <a:gd name="connsiteY112" fmla="*/ 733425 h 1990725"/>
                  <a:gd name="connsiteX113" fmla="*/ 2858654 w 2973537"/>
                  <a:gd name="connsiteY113" fmla="*/ 676275 h 1990725"/>
                  <a:gd name="connsiteX114" fmla="*/ 2906279 w 2973537"/>
                  <a:gd name="connsiteY114" fmla="*/ 666750 h 1990725"/>
                  <a:gd name="connsiteX115" fmla="*/ 2887229 w 2973537"/>
                  <a:gd name="connsiteY115" fmla="*/ 600075 h 1990725"/>
                  <a:gd name="connsiteX116" fmla="*/ 2906279 w 2973537"/>
                  <a:gd name="connsiteY116" fmla="*/ 533400 h 1990725"/>
                  <a:gd name="connsiteX117" fmla="*/ 2915804 w 2973537"/>
                  <a:gd name="connsiteY117" fmla="*/ 485775 h 1990725"/>
                  <a:gd name="connsiteX118" fmla="*/ 2915804 w 2973537"/>
                  <a:gd name="connsiteY118" fmla="*/ 428625 h 1990725"/>
                  <a:gd name="connsiteX119" fmla="*/ 2934854 w 2973537"/>
                  <a:gd name="connsiteY119" fmla="*/ 361950 h 1990725"/>
                  <a:gd name="connsiteX120" fmla="*/ 2925329 w 2973537"/>
                  <a:gd name="connsiteY120" fmla="*/ 314325 h 1990725"/>
                  <a:gd name="connsiteX121" fmla="*/ 2925329 w 2973537"/>
                  <a:gd name="connsiteY121" fmla="*/ 247650 h 1990725"/>
                  <a:gd name="connsiteX122" fmla="*/ 2934854 w 2973537"/>
                  <a:gd name="connsiteY122" fmla="*/ 190500 h 1990725"/>
                  <a:gd name="connsiteX123" fmla="*/ 2963429 w 2973537"/>
                  <a:gd name="connsiteY123" fmla="*/ 142875 h 1990725"/>
                  <a:gd name="connsiteX124" fmla="*/ 2944379 w 2973537"/>
                  <a:gd name="connsiteY124" fmla="*/ 95250 h 1990725"/>
                  <a:gd name="connsiteX125" fmla="*/ 2972954 w 2973537"/>
                  <a:gd name="connsiteY125" fmla="*/ 57150 h 1990725"/>
                  <a:gd name="connsiteX126" fmla="*/ 2963429 w 2973537"/>
                  <a:gd name="connsiteY126" fmla="*/ 0 h 1990725"/>
                  <a:gd name="connsiteX0" fmla="*/ 597363 w 2973537"/>
                  <a:gd name="connsiteY0" fmla="*/ 371475 h 1990725"/>
                  <a:gd name="connsiteX1" fmla="*/ 530688 w 2973537"/>
                  <a:gd name="connsiteY1" fmla="*/ 409575 h 1990725"/>
                  <a:gd name="connsiteX2" fmla="*/ 473538 w 2973537"/>
                  <a:gd name="connsiteY2" fmla="*/ 438150 h 1990725"/>
                  <a:gd name="connsiteX3" fmla="*/ 406863 w 2973537"/>
                  <a:gd name="connsiteY3" fmla="*/ 485775 h 1990725"/>
                  <a:gd name="connsiteX4" fmla="*/ 261967 w 2973537"/>
                  <a:gd name="connsiteY4" fmla="*/ 590550 h 1990725"/>
                  <a:gd name="connsiteX5" fmla="*/ 201774 w 2973537"/>
                  <a:gd name="connsiteY5" fmla="*/ 628650 h 1990725"/>
                  <a:gd name="connsiteX6" fmla="*/ 149674 w 2973537"/>
                  <a:gd name="connsiteY6" fmla="*/ 762000 h 1990725"/>
                  <a:gd name="connsiteX7" fmla="*/ 119506 w 2973537"/>
                  <a:gd name="connsiteY7" fmla="*/ 762000 h 1990725"/>
                  <a:gd name="connsiteX8" fmla="*/ 90452 w 2973537"/>
                  <a:gd name="connsiteY8" fmla="*/ 800100 h 1990725"/>
                  <a:gd name="connsiteX9" fmla="*/ 49384 w 2973537"/>
                  <a:gd name="connsiteY9" fmla="*/ 857250 h 1990725"/>
                  <a:gd name="connsiteX10" fmla="*/ 17271 w 2973537"/>
                  <a:gd name="connsiteY10" fmla="*/ 904875 h 1990725"/>
                  <a:gd name="connsiteX11" fmla="*/ 341874 w 2973537"/>
                  <a:gd name="connsiteY11" fmla="*/ 523875 h 1990725"/>
                  <a:gd name="connsiteX12" fmla="*/ 1496579 w 2973537"/>
                  <a:gd name="connsiteY12" fmla="*/ 28575 h 1990725"/>
                  <a:gd name="connsiteX13" fmla="*/ 1563254 w 2973537"/>
                  <a:gd name="connsiteY13" fmla="*/ 9525 h 1990725"/>
                  <a:gd name="connsiteX14" fmla="*/ 1677554 w 2973537"/>
                  <a:gd name="connsiteY14" fmla="*/ 19050 h 1990725"/>
                  <a:gd name="connsiteX15" fmla="*/ 1696604 w 2973537"/>
                  <a:gd name="connsiteY15" fmla="*/ 47625 h 1990725"/>
                  <a:gd name="connsiteX16" fmla="*/ 1706129 w 2973537"/>
                  <a:gd name="connsiteY16" fmla="*/ 95250 h 1990725"/>
                  <a:gd name="connsiteX17" fmla="*/ 1715654 w 2973537"/>
                  <a:gd name="connsiteY17" fmla="*/ 333375 h 1990725"/>
                  <a:gd name="connsiteX18" fmla="*/ 1744229 w 2973537"/>
                  <a:gd name="connsiteY18" fmla="*/ 495300 h 1990725"/>
                  <a:gd name="connsiteX19" fmla="*/ 1753754 w 2973537"/>
                  <a:gd name="connsiteY19" fmla="*/ 523875 h 1990725"/>
                  <a:gd name="connsiteX20" fmla="*/ 1772804 w 2973537"/>
                  <a:gd name="connsiteY20" fmla="*/ 600075 h 1990725"/>
                  <a:gd name="connsiteX21" fmla="*/ 1763279 w 2973537"/>
                  <a:gd name="connsiteY21" fmla="*/ 647700 h 1990725"/>
                  <a:gd name="connsiteX22" fmla="*/ 1772804 w 2973537"/>
                  <a:gd name="connsiteY22" fmla="*/ 666750 h 1990725"/>
                  <a:gd name="connsiteX23" fmla="*/ 1801379 w 2973537"/>
                  <a:gd name="connsiteY23" fmla="*/ 695325 h 1990725"/>
                  <a:gd name="connsiteX24" fmla="*/ 1820431 w 2973537"/>
                  <a:gd name="connsiteY24" fmla="*/ 762000 h 1990725"/>
                  <a:gd name="connsiteX25" fmla="*/ 1820429 w 2973537"/>
                  <a:gd name="connsiteY25" fmla="*/ 819150 h 1990725"/>
                  <a:gd name="connsiteX26" fmla="*/ 1829954 w 2973537"/>
                  <a:gd name="connsiteY26" fmla="*/ 876300 h 1990725"/>
                  <a:gd name="connsiteX27" fmla="*/ 1839479 w 2973537"/>
                  <a:gd name="connsiteY27" fmla="*/ 904875 h 1990725"/>
                  <a:gd name="connsiteX28" fmla="*/ 1829954 w 2973537"/>
                  <a:gd name="connsiteY28" fmla="*/ 952500 h 1990725"/>
                  <a:gd name="connsiteX29" fmla="*/ 1849004 w 2973537"/>
                  <a:gd name="connsiteY29" fmla="*/ 1000125 h 1990725"/>
                  <a:gd name="connsiteX30" fmla="*/ 1849004 w 2973537"/>
                  <a:gd name="connsiteY30" fmla="*/ 1028700 h 1990725"/>
                  <a:gd name="connsiteX31" fmla="*/ 1858529 w 2973537"/>
                  <a:gd name="connsiteY31" fmla="*/ 1076325 h 1990725"/>
                  <a:gd name="connsiteX32" fmla="*/ 1858529 w 2973537"/>
                  <a:gd name="connsiteY32" fmla="*/ 1123950 h 1990725"/>
                  <a:gd name="connsiteX33" fmla="*/ 1868054 w 2973537"/>
                  <a:gd name="connsiteY33" fmla="*/ 1162050 h 1990725"/>
                  <a:gd name="connsiteX34" fmla="*/ 1858529 w 2973537"/>
                  <a:gd name="connsiteY34" fmla="*/ 1181100 h 1990725"/>
                  <a:gd name="connsiteX35" fmla="*/ 1877579 w 2973537"/>
                  <a:gd name="connsiteY35" fmla="*/ 1219200 h 1990725"/>
                  <a:gd name="connsiteX36" fmla="*/ 1877579 w 2973537"/>
                  <a:gd name="connsiteY36" fmla="*/ 1266825 h 1990725"/>
                  <a:gd name="connsiteX37" fmla="*/ 1896629 w 2973537"/>
                  <a:gd name="connsiteY37" fmla="*/ 1314450 h 1990725"/>
                  <a:gd name="connsiteX38" fmla="*/ 1896629 w 2973537"/>
                  <a:gd name="connsiteY38" fmla="*/ 1362075 h 1990725"/>
                  <a:gd name="connsiteX39" fmla="*/ 1934729 w 2973537"/>
                  <a:gd name="connsiteY39" fmla="*/ 1400175 h 1990725"/>
                  <a:gd name="connsiteX40" fmla="*/ 1963304 w 2973537"/>
                  <a:gd name="connsiteY40" fmla="*/ 1362075 h 1990725"/>
                  <a:gd name="connsiteX41" fmla="*/ 1972829 w 2973537"/>
                  <a:gd name="connsiteY41" fmla="*/ 1314450 h 1990725"/>
                  <a:gd name="connsiteX42" fmla="*/ 1991879 w 2973537"/>
                  <a:gd name="connsiteY42" fmla="*/ 1257300 h 1990725"/>
                  <a:gd name="connsiteX43" fmla="*/ 1991879 w 2973537"/>
                  <a:gd name="connsiteY43" fmla="*/ 1219200 h 1990725"/>
                  <a:gd name="connsiteX44" fmla="*/ 2010929 w 2973537"/>
                  <a:gd name="connsiteY44" fmla="*/ 1152525 h 1990725"/>
                  <a:gd name="connsiteX45" fmla="*/ 2001404 w 2973537"/>
                  <a:gd name="connsiteY45" fmla="*/ 1085850 h 1990725"/>
                  <a:gd name="connsiteX46" fmla="*/ 2010929 w 2973537"/>
                  <a:gd name="connsiteY46" fmla="*/ 1057275 h 1990725"/>
                  <a:gd name="connsiteX47" fmla="*/ 2029979 w 2973537"/>
                  <a:gd name="connsiteY47" fmla="*/ 990600 h 1990725"/>
                  <a:gd name="connsiteX48" fmla="*/ 2039504 w 2973537"/>
                  <a:gd name="connsiteY48" fmla="*/ 942975 h 1990725"/>
                  <a:gd name="connsiteX49" fmla="*/ 2049029 w 2973537"/>
                  <a:gd name="connsiteY49" fmla="*/ 895350 h 1990725"/>
                  <a:gd name="connsiteX50" fmla="*/ 2068079 w 2973537"/>
                  <a:gd name="connsiteY50" fmla="*/ 847725 h 1990725"/>
                  <a:gd name="connsiteX51" fmla="*/ 2115704 w 2973537"/>
                  <a:gd name="connsiteY51" fmla="*/ 904875 h 1990725"/>
                  <a:gd name="connsiteX52" fmla="*/ 2115704 w 2973537"/>
                  <a:gd name="connsiteY52" fmla="*/ 952500 h 1990725"/>
                  <a:gd name="connsiteX53" fmla="*/ 2134754 w 2973537"/>
                  <a:gd name="connsiteY53" fmla="*/ 1009650 h 1990725"/>
                  <a:gd name="connsiteX54" fmla="*/ 2239529 w 2973537"/>
                  <a:gd name="connsiteY54" fmla="*/ 1047750 h 1990725"/>
                  <a:gd name="connsiteX55" fmla="*/ 2201429 w 2973537"/>
                  <a:gd name="connsiteY55" fmla="*/ 1019175 h 1990725"/>
                  <a:gd name="connsiteX56" fmla="*/ 2249054 w 2973537"/>
                  <a:gd name="connsiteY56" fmla="*/ 1000125 h 1990725"/>
                  <a:gd name="connsiteX57" fmla="*/ 2277629 w 2973537"/>
                  <a:gd name="connsiteY57" fmla="*/ 942975 h 1990725"/>
                  <a:gd name="connsiteX58" fmla="*/ 2306204 w 2973537"/>
                  <a:gd name="connsiteY58" fmla="*/ 885825 h 1990725"/>
                  <a:gd name="connsiteX59" fmla="*/ 2287154 w 2973537"/>
                  <a:gd name="connsiteY59" fmla="*/ 819150 h 1990725"/>
                  <a:gd name="connsiteX60" fmla="*/ 2334779 w 2973537"/>
                  <a:gd name="connsiteY60" fmla="*/ 762000 h 1990725"/>
                  <a:gd name="connsiteX61" fmla="*/ 2391929 w 2973537"/>
                  <a:gd name="connsiteY61" fmla="*/ 762000 h 1990725"/>
                  <a:gd name="connsiteX62" fmla="*/ 2449079 w 2973537"/>
                  <a:gd name="connsiteY62" fmla="*/ 762000 h 1990725"/>
                  <a:gd name="connsiteX63" fmla="*/ 2496704 w 2973537"/>
                  <a:gd name="connsiteY63" fmla="*/ 809625 h 1990725"/>
                  <a:gd name="connsiteX64" fmla="*/ 2515754 w 2973537"/>
                  <a:gd name="connsiteY64" fmla="*/ 857250 h 1990725"/>
                  <a:gd name="connsiteX65" fmla="*/ 2534804 w 2973537"/>
                  <a:gd name="connsiteY65" fmla="*/ 914400 h 1990725"/>
                  <a:gd name="connsiteX66" fmla="*/ 2553854 w 2973537"/>
                  <a:gd name="connsiteY66" fmla="*/ 971550 h 1990725"/>
                  <a:gd name="connsiteX67" fmla="*/ 2572904 w 2973537"/>
                  <a:gd name="connsiteY67" fmla="*/ 1028700 h 1990725"/>
                  <a:gd name="connsiteX68" fmla="*/ 2563379 w 2973537"/>
                  <a:gd name="connsiteY68" fmla="*/ 1057275 h 1990725"/>
                  <a:gd name="connsiteX69" fmla="*/ 2591954 w 2973537"/>
                  <a:gd name="connsiteY69" fmla="*/ 1114425 h 1990725"/>
                  <a:gd name="connsiteX70" fmla="*/ 2591954 w 2973537"/>
                  <a:gd name="connsiteY70" fmla="*/ 1162050 h 1990725"/>
                  <a:gd name="connsiteX71" fmla="*/ 2591954 w 2973537"/>
                  <a:gd name="connsiteY71" fmla="*/ 1209675 h 1990725"/>
                  <a:gd name="connsiteX72" fmla="*/ 2572904 w 2973537"/>
                  <a:gd name="connsiteY72" fmla="*/ 1238250 h 1990725"/>
                  <a:gd name="connsiteX73" fmla="*/ 2582429 w 2973537"/>
                  <a:gd name="connsiteY73" fmla="*/ 1276350 h 1990725"/>
                  <a:gd name="connsiteX74" fmla="*/ 2591954 w 2973537"/>
                  <a:gd name="connsiteY74" fmla="*/ 1333500 h 1990725"/>
                  <a:gd name="connsiteX75" fmla="*/ 2611004 w 2973537"/>
                  <a:gd name="connsiteY75" fmla="*/ 1390650 h 1990725"/>
                  <a:gd name="connsiteX76" fmla="*/ 2611004 w 2973537"/>
                  <a:gd name="connsiteY76" fmla="*/ 1447800 h 1990725"/>
                  <a:gd name="connsiteX77" fmla="*/ 2630054 w 2973537"/>
                  <a:gd name="connsiteY77" fmla="*/ 1504950 h 1990725"/>
                  <a:gd name="connsiteX78" fmla="*/ 2649104 w 2973537"/>
                  <a:gd name="connsiteY78" fmla="*/ 1562100 h 1990725"/>
                  <a:gd name="connsiteX79" fmla="*/ 2658629 w 2973537"/>
                  <a:gd name="connsiteY79" fmla="*/ 1590675 h 1990725"/>
                  <a:gd name="connsiteX80" fmla="*/ 2658629 w 2973537"/>
                  <a:gd name="connsiteY80" fmla="*/ 1638300 h 1990725"/>
                  <a:gd name="connsiteX81" fmla="*/ 2677679 w 2973537"/>
                  <a:gd name="connsiteY81" fmla="*/ 1685925 h 1990725"/>
                  <a:gd name="connsiteX82" fmla="*/ 2677679 w 2973537"/>
                  <a:gd name="connsiteY82" fmla="*/ 1743075 h 1990725"/>
                  <a:gd name="connsiteX83" fmla="*/ 2687204 w 2973537"/>
                  <a:gd name="connsiteY83" fmla="*/ 1800225 h 1990725"/>
                  <a:gd name="connsiteX84" fmla="*/ 2677679 w 2973537"/>
                  <a:gd name="connsiteY84" fmla="*/ 1838325 h 1990725"/>
                  <a:gd name="connsiteX85" fmla="*/ 2687204 w 2973537"/>
                  <a:gd name="connsiteY85" fmla="*/ 1876425 h 1990725"/>
                  <a:gd name="connsiteX86" fmla="*/ 2706254 w 2973537"/>
                  <a:gd name="connsiteY86" fmla="*/ 1933575 h 1990725"/>
                  <a:gd name="connsiteX87" fmla="*/ 2677679 w 2973537"/>
                  <a:gd name="connsiteY87" fmla="*/ 1962150 h 1990725"/>
                  <a:gd name="connsiteX88" fmla="*/ 2706254 w 2973537"/>
                  <a:gd name="connsiteY88" fmla="*/ 1990725 h 1990725"/>
                  <a:gd name="connsiteX89" fmla="*/ 2753879 w 2973537"/>
                  <a:gd name="connsiteY89" fmla="*/ 1924050 h 1990725"/>
                  <a:gd name="connsiteX90" fmla="*/ 2753879 w 2973537"/>
                  <a:gd name="connsiteY90" fmla="*/ 1857375 h 1990725"/>
                  <a:gd name="connsiteX91" fmla="*/ 2763404 w 2973537"/>
                  <a:gd name="connsiteY91" fmla="*/ 1800225 h 1990725"/>
                  <a:gd name="connsiteX92" fmla="*/ 2763404 w 2973537"/>
                  <a:gd name="connsiteY92" fmla="*/ 1752600 h 1990725"/>
                  <a:gd name="connsiteX93" fmla="*/ 2763404 w 2973537"/>
                  <a:gd name="connsiteY93" fmla="*/ 1685925 h 1990725"/>
                  <a:gd name="connsiteX94" fmla="*/ 2772929 w 2973537"/>
                  <a:gd name="connsiteY94" fmla="*/ 1628775 h 1990725"/>
                  <a:gd name="connsiteX95" fmla="*/ 2782454 w 2973537"/>
                  <a:gd name="connsiteY95" fmla="*/ 1562100 h 1990725"/>
                  <a:gd name="connsiteX96" fmla="*/ 2772929 w 2973537"/>
                  <a:gd name="connsiteY96" fmla="*/ 1504950 h 1990725"/>
                  <a:gd name="connsiteX97" fmla="*/ 2801504 w 2973537"/>
                  <a:gd name="connsiteY97" fmla="*/ 1457325 h 1990725"/>
                  <a:gd name="connsiteX98" fmla="*/ 2772929 w 2973537"/>
                  <a:gd name="connsiteY98" fmla="*/ 1419225 h 1990725"/>
                  <a:gd name="connsiteX99" fmla="*/ 2801504 w 2973537"/>
                  <a:gd name="connsiteY99" fmla="*/ 1352550 h 1990725"/>
                  <a:gd name="connsiteX100" fmla="*/ 2801504 w 2973537"/>
                  <a:gd name="connsiteY100" fmla="*/ 1285875 h 1990725"/>
                  <a:gd name="connsiteX101" fmla="*/ 2782454 w 2973537"/>
                  <a:gd name="connsiteY101" fmla="*/ 1238250 h 1990725"/>
                  <a:gd name="connsiteX102" fmla="*/ 2791979 w 2973537"/>
                  <a:gd name="connsiteY102" fmla="*/ 1181100 h 1990725"/>
                  <a:gd name="connsiteX103" fmla="*/ 2791979 w 2973537"/>
                  <a:gd name="connsiteY103" fmla="*/ 1152525 h 1990725"/>
                  <a:gd name="connsiteX104" fmla="*/ 2801504 w 2973537"/>
                  <a:gd name="connsiteY104" fmla="*/ 1085850 h 1990725"/>
                  <a:gd name="connsiteX105" fmla="*/ 2801504 w 2973537"/>
                  <a:gd name="connsiteY105" fmla="*/ 1047750 h 1990725"/>
                  <a:gd name="connsiteX106" fmla="*/ 2791979 w 2973537"/>
                  <a:gd name="connsiteY106" fmla="*/ 981075 h 1990725"/>
                  <a:gd name="connsiteX107" fmla="*/ 2801504 w 2973537"/>
                  <a:gd name="connsiteY107" fmla="*/ 933450 h 1990725"/>
                  <a:gd name="connsiteX108" fmla="*/ 2820554 w 2973537"/>
                  <a:gd name="connsiteY108" fmla="*/ 866775 h 1990725"/>
                  <a:gd name="connsiteX109" fmla="*/ 2839604 w 2973537"/>
                  <a:gd name="connsiteY109" fmla="*/ 819150 h 1990725"/>
                  <a:gd name="connsiteX110" fmla="*/ 2820554 w 2973537"/>
                  <a:gd name="connsiteY110" fmla="*/ 781050 h 1990725"/>
                  <a:gd name="connsiteX111" fmla="*/ 2839604 w 2973537"/>
                  <a:gd name="connsiteY111" fmla="*/ 733425 h 1990725"/>
                  <a:gd name="connsiteX112" fmla="*/ 2858654 w 2973537"/>
                  <a:gd name="connsiteY112" fmla="*/ 676275 h 1990725"/>
                  <a:gd name="connsiteX113" fmla="*/ 2906279 w 2973537"/>
                  <a:gd name="connsiteY113" fmla="*/ 666750 h 1990725"/>
                  <a:gd name="connsiteX114" fmla="*/ 2887229 w 2973537"/>
                  <a:gd name="connsiteY114" fmla="*/ 600075 h 1990725"/>
                  <a:gd name="connsiteX115" fmla="*/ 2906279 w 2973537"/>
                  <a:gd name="connsiteY115" fmla="*/ 533400 h 1990725"/>
                  <a:gd name="connsiteX116" fmla="*/ 2915804 w 2973537"/>
                  <a:gd name="connsiteY116" fmla="*/ 485775 h 1990725"/>
                  <a:gd name="connsiteX117" fmla="*/ 2915804 w 2973537"/>
                  <a:gd name="connsiteY117" fmla="*/ 428625 h 1990725"/>
                  <a:gd name="connsiteX118" fmla="*/ 2934854 w 2973537"/>
                  <a:gd name="connsiteY118" fmla="*/ 361950 h 1990725"/>
                  <a:gd name="connsiteX119" fmla="*/ 2925329 w 2973537"/>
                  <a:gd name="connsiteY119" fmla="*/ 314325 h 1990725"/>
                  <a:gd name="connsiteX120" fmla="*/ 2925329 w 2973537"/>
                  <a:gd name="connsiteY120" fmla="*/ 247650 h 1990725"/>
                  <a:gd name="connsiteX121" fmla="*/ 2934854 w 2973537"/>
                  <a:gd name="connsiteY121" fmla="*/ 190500 h 1990725"/>
                  <a:gd name="connsiteX122" fmla="*/ 2963429 w 2973537"/>
                  <a:gd name="connsiteY122" fmla="*/ 142875 h 1990725"/>
                  <a:gd name="connsiteX123" fmla="*/ 2944379 w 2973537"/>
                  <a:gd name="connsiteY123" fmla="*/ 95250 h 1990725"/>
                  <a:gd name="connsiteX124" fmla="*/ 2972954 w 2973537"/>
                  <a:gd name="connsiteY124" fmla="*/ 57150 h 1990725"/>
                  <a:gd name="connsiteX125" fmla="*/ 2963429 w 2973537"/>
                  <a:gd name="connsiteY125" fmla="*/ 0 h 1990725"/>
                  <a:gd name="connsiteX0" fmla="*/ 597363 w 2973537"/>
                  <a:gd name="connsiteY0" fmla="*/ 371475 h 1990725"/>
                  <a:gd name="connsiteX1" fmla="*/ 530688 w 2973537"/>
                  <a:gd name="connsiteY1" fmla="*/ 409575 h 1990725"/>
                  <a:gd name="connsiteX2" fmla="*/ 473538 w 2973537"/>
                  <a:gd name="connsiteY2" fmla="*/ 438150 h 1990725"/>
                  <a:gd name="connsiteX3" fmla="*/ 406863 w 2973537"/>
                  <a:gd name="connsiteY3" fmla="*/ 485775 h 1990725"/>
                  <a:gd name="connsiteX4" fmla="*/ 261967 w 2973537"/>
                  <a:gd name="connsiteY4" fmla="*/ 590550 h 1990725"/>
                  <a:gd name="connsiteX5" fmla="*/ 149674 w 2973537"/>
                  <a:gd name="connsiteY5" fmla="*/ 762000 h 1990725"/>
                  <a:gd name="connsiteX6" fmla="*/ 119506 w 2973537"/>
                  <a:gd name="connsiteY6" fmla="*/ 762000 h 1990725"/>
                  <a:gd name="connsiteX7" fmla="*/ 90452 w 2973537"/>
                  <a:gd name="connsiteY7" fmla="*/ 800100 h 1990725"/>
                  <a:gd name="connsiteX8" fmla="*/ 49384 w 2973537"/>
                  <a:gd name="connsiteY8" fmla="*/ 857250 h 1990725"/>
                  <a:gd name="connsiteX9" fmla="*/ 17271 w 2973537"/>
                  <a:gd name="connsiteY9" fmla="*/ 904875 h 1990725"/>
                  <a:gd name="connsiteX10" fmla="*/ 341874 w 2973537"/>
                  <a:gd name="connsiteY10" fmla="*/ 523875 h 1990725"/>
                  <a:gd name="connsiteX11" fmla="*/ 1496579 w 2973537"/>
                  <a:gd name="connsiteY11" fmla="*/ 28575 h 1990725"/>
                  <a:gd name="connsiteX12" fmla="*/ 1563254 w 2973537"/>
                  <a:gd name="connsiteY12" fmla="*/ 9525 h 1990725"/>
                  <a:gd name="connsiteX13" fmla="*/ 1677554 w 2973537"/>
                  <a:gd name="connsiteY13" fmla="*/ 19050 h 1990725"/>
                  <a:gd name="connsiteX14" fmla="*/ 1696604 w 2973537"/>
                  <a:gd name="connsiteY14" fmla="*/ 47625 h 1990725"/>
                  <a:gd name="connsiteX15" fmla="*/ 1706129 w 2973537"/>
                  <a:gd name="connsiteY15" fmla="*/ 95250 h 1990725"/>
                  <a:gd name="connsiteX16" fmla="*/ 1715654 w 2973537"/>
                  <a:gd name="connsiteY16" fmla="*/ 333375 h 1990725"/>
                  <a:gd name="connsiteX17" fmla="*/ 1744229 w 2973537"/>
                  <a:gd name="connsiteY17" fmla="*/ 495300 h 1990725"/>
                  <a:gd name="connsiteX18" fmla="*/ 1753754 w 2973537"/>
                  <a:gd name="connsiteY18" fmla="*/ 523875 h 1990725"/>
                  <a:gd name="connsiteX19" fmla="*/ 1772804 w 2973537"/>
                  <a:gd name="connsiteY19" fmla="*/ 600075 h 1990725"/>
                  <a:gd name="connsiteX20" fmla="*/ 1763279 w 2973537"/>
                  <a:gd name="connsiteY20" fmla="*/ 647700 h 1990725"/>
                  <a:gd name="connsiteX21" fmla="*/ 1772804 w 2973537"/>
                  <a:gd name="connsiteY21" fmla="*/ 666750 h 1990725"/>
                  <a:gd name="connsiteX22" fmla="*/ 1801379 w 2973537"/>
                  <a:gd name="connsiteY22" fmla="*/ 695325 h 1990725"/>
                  <a:gd name="connsiteX23" fmla="*/ 1820431 w 2973537"/>
                  <a:gd name="connsiteY23" fmla="*/ 762000 h 1990725"/>
                  <a:gd name="connsiteX24" fmla="*/ 1820429 w 2973537"/>
                  <a:gd name="connsiteY24" fmla="*/ 819150 h 1990725"/>
                  <a:gd name="connsiteX25" fmla="*/ 1829954 w 2973537"/>
                  <a:gd name="connsiteY25" fmla="*/ 876300 h 1990725"/>
                  <a:gd name="connsiteX26" fmla="*/ 1839479 w 2973537"/>
                  <a:gd name="connsiteY26" fmla="*/ 904875 h 1990725"/>
                  <a:gd name="connsiteX27" fmla="*/ 1829954 w 2973537"/>
                  <a:gd name="connsiteY27" fmla="*/ 952500 h 1990725"/>
                  <a:gd name="connsiteX28" fmla="*/ 1849004 w 2973537"/>
                  <a:gd name="connsiteY28" fmla="*/ 1000125 h 1990725"/>
                  <a:gd name="connsiteX29" fmla="*/ 1849004 w 2973537"/>
                  <a:gd name="connsiteY29" fmla="*/ 1028700 h 1990725"/>
                  <a:gd name="connsiteX30" fmla="*/ 1858529 w 2973537"/>
                  <a:gd name="connsiteY30" fmla="*/ 1076325 h 1990725"/>
                  <a:gd name="connsiteX31" fmla="*/ 1858529 w 2973537"/>
                  <a:gd name="connsiteY31" fmla="*/ 1123950 h 1990725"/>
                  <a:gd name="connsiteX32" fmla="*/ 1868054 w 2973537"/>
                  <a:gd name="connsiteY32" fmla="*/ 1162050 h 1990725"/>
                  <a:gd name="connsiteX33" fmla="*/ 1858529 w 2973537"/>
                  <a:gd name="connsiteY33" fmla="*/ 1181100 h 1990725"/>
                  <a:gd name="connsiteX34" fmla="*/ 1877579 w 2973537"/>
                  <a:gd name="connsiteY34" fmla="*/ 1219200 h 1990725"/>
                  <a:gd name="connsiteX35" fmla="*/ 1877579 w 2973537"/>
                  <a:gd name="connsiteY35" fmla="*/ 1266825 h 1990725"/>
                  <a:gd name="connsiteX36" fmla="*/ 1896629 w 2973537"/>
                  <a:gd name="connsiteY36" fmla="*/ 1314450 h 1990725"/>
                  <a:gd name="connsiteX37" fmla="*/ 1896629 w 2973537"/>
                  <a:gd name="connsiteY37" fmla="*/ 1362075 h 1990725"/>
                  <a:gd name="connsiteX38" fmla="*/ 1934729 w 2973537"/>
                  <a:gd name="connsiteY38" fmla="*/ 1400175 h 1990725"/>
                  <a:gd name="connsiteX39" fmla="*/ 1963304 w 2973537"/>
                  <a:gd name="connsiteY39" fmla="*/ 1362075 h 1990725"/>
                  <a:gd name="connsiteX40" fmla="*/ 1972829 w 2973537"/>
                  <a:gd name="connsiteY40" fmla="*/ 1314450 h 1990725"/>
                  <a:gd name="connsiteX41" fmla="*/ 1991879 w 2973537"/>
                  <a:gd name="connsiteY41" fmla="*/ 1257300 h 1990725"/>
                  <a:gd name="connsiteX42" fmla="*/ 1991879 w 2973537"/>
                  <a:gd name="connsiteY42" fmla="*/ 1219200 h 1990725"/>
                  <a:gd name="connsiteX43" fmla="*/ 2010929 w 2973537"/>
                  <a:gd name="connsiteY43" fmla="*/ 1152525 h 1990725"/>
                  <a:gd name="connsiteX44" fmla="*/ 2001404 w 2973537"/>
                  <a:gd name="connsiteY44" fmla="*/ 1085850 h 1990725"/>
                  <a:gd name="connsiteX45" fmla="*/ 2010929 w 2973537"/>
                  <a:gd name="connsiteY45" fmla="*/ 1057275 h 1990725"/>
                  <a:gd name="connsiteX46" fmla="*/ 2029979 w 2973537"/>
                  <a:gd name="connsiteY46" fmla="*/ 990600 h 1990725"/>
                  <a:gd name="connsiteX47" fmla="*/ 2039504 w 2973537"/>
                  <a:gd name="connsiteY47" fmla="*/ 942975 h 1990725"/>
                  <a:gd name="connsiteX48" fmla="*/ 2049029 w 2973537"/>
                  <a:gd name="connsiteY48" fmla="*/ 895350 h 1990725"/>
                  <a:gd name="connsiteX49" fmla="*/ 2068079 w 2973537"/>
                  <a:gd name="connsiteY49" fmla="*/ 847725 h 1990725"/>
                  <a:gd name="connsiteX50" fmla="*/ 2115704 w 2973537"/>
                  <a:gd name="connsiteY50" fmla="*/ 904875 h 1990725"/>
                  <a:gd name="connsiteX51" fmla="*/ 2115704 w 2973537"/>
                  <a:gd name="connsiteY51" fmla="*/ 952500 h 1990725"/>
                  <a:gd name="connsiteX52" fmla="*/ 2134754 w 2973537"/>
                  <a:gd name="connsiteY52" fmla="*/ 1009650 h 1990725"/>
                  <a:gd name="connsiteX53" fmla="*/ 2239529 w 2973537"/>
                  <a:gd name="connsiteY53" fmla="*/ 1047750 h 1990725"/>
                  <a:gd name="connsiteX54" fmla="*/ 2201429 w 2973537"/>
                  <a:gd name="connsiteY54" fmla="*/ 1019175 h 1990725"/>
                  <a:gd name="connsiteX55" fmla="*/ 2249054 w 2973537"/>
                  <a:gd name="connsiteY55" fmla="*/ 1000125 h 1990725"/>
                  <a:gd name="connsiteX56" fmla="*/ 2277629 w 2973537"/>
                  <a:gd name="connsiteY56" fmla="*/ 942975 h 1990725"/>
                  <a:gd name="connsiteX57" fmla="*/ 2306204 w 2973537"/>
                  <a:gd name="connsiteY57" fmla="*/ 885825 h 1990725"/>
                  <a:gd name="connsiteX58" fmla="*/ 2287154 w 2973537"/>
                  <a:gd name="connsiteY58" fmla="*/ 819150 h 1990725"/>
                  <a:gd name="connsiteX59" fmla="*/ 2334779 w 2973537"/>
                  <a:gd name="connsiteY59" fmla="*/ 762000 h 1990725"/>
                  <a:gd name="connsiteX60" fmla="*/ 2391929 w 2973537"/>
                  <a:gd name="connsiteY60" fmla="*/ 762000 h 1990725"/>
                  <a:gd name="connsiteX61" fmla="*/ 2449079 w 2973537"/>
                  <a:gd name="connsiteY61" fmla="*/ 762000 h 1990725"/>
                  <a:gd name="connsiteX62" fmla="*/ 2496704 w 2973537"/>
                  <a:gd name="connsiteY62" fmla="*/ 809625 h 1990725"/>
                  <a:gd name="connsiteX63" fmla="*/ 2515754 w 2973537"/>
                  <a:gd name="connsiteY63" fmla="*/ 857250 h 1990725"/>
                  <a:gd name="connsiteX64" fmla="*/ 2534804 w 2973537"/>
                  <a:gd name="connsiteY64" fmla="*/ 914400 h 1990725"/>
                  <a:gd name="connsiteX65" fmla="*/ 2553854 w 2973537"/>
                  <a:gd name="connsiteY65" fmla="*/ 971550 h 1990725"/>
                  <a:gd name="connsiteX66" fmla="*/ 2572904 w 2973537"/>
                  <a:gd name="connsiteY66" fmla="*/ 1028700 h 1990725"/>
                  <a:gd name="connsiteX67" fmla="*/ 2563379 w 2973537"/>
                  <a:gd name="connsiteY67" fmla="*/ 1057275 h 1990725"/>
                  <a:gd name="connsiteX68" fmla="*/ 2591954 w 2973537"/>
                  <a:gd name="connsiteY68" fmla="*/ 1114425 h 1990725"/>
                  <a:gd name="connsiteX69" fmla="*/ 2591954 w 2973537"/>
                  <a:gd name="connsiteY69" fmla="*/ 1162050 h 1990725"/>
                  <a:gd name="connsiteX70" fmla="*/ 2591954 w 2973537"/>
                  <a:gd name="connsiteY70" fmla="*/ 1209675 h 1990725"/>
                  <a:gd name="connsiteX71" fmla="*/ 2572904 w 2973537"/>
                  <a:gd name="connsiteY71" fmla="*/ 1238250 h 1990725"/>
                  <a:gd name="connsiteX72" fmla="*/ 2582429 w 2973537"/>
                  <a:gd name="connsiteY72" fmla="*/ 1276350 h 1990725"/>
                  <a:gd name="connsiteX73" fmla="*/ 2591954 w 2973537"/>
                  <a:gd name="connsiteY73" fmla="*/ 1333500 h 1990725"/>
                  <a:gd name="connsiteX74" fmla="*/ 2611004 w 2973537"/>
                  <a:gd name="connsiteY74" fmla="*/ 1390650 h 1990725"/>
                  <a:gd name="connsiteX75" fmla="*/ 2611004 w 2973537"/>
                  <a:gd name="connsiteY75" fmla="*/ 1447800 h 1990725"/>
                  <a:gd name="connsiteX76" fmla="*/ 2630054 w 2973537"/>
                  <a:gd name="connsiteY76" fmla="*/ 1504950 h 1990725"/>
                  <a:gd name="connsiteX77" fmla="*/ 2649104 w 2973537"/>
                  <a:gd name="connsiteY77" fmla="*/ 1562100 h 1990725"/>
                  <a:gd name="connsiteX78" fmla="*/ 2658629 w 2973537"/>
                  <a:gd name="connsiteY78" fmla="*/ 1590675 h 1990725"/>
                  <a:gd name="connsiteX79" fmla="*/ 2658629 w 2973537"/>
                  <a:gd name="connsiteY79" fmla="*/ 1638300 h 1990725"/>
                  <a:gd name="connsiteX80" fmla="*/ 2677679 w 2973537"/>
                  <a:gd name="connsiteY80" fmla="*/ 1685925 h 1990725"/>
                  <a:gd name="connsiteX81" fmla="*/ 2677679 w 2973537"/>
                  <a:gd name="connsiteY81" fmla="*/ 1743075 h 1990725"/>
                  <a:gd name="connsiteX82" fmla="*/ 2687204 w 2973537"/>
                  <a:gd name="connsiteY82" fmla="*/ 1800225 h 1990725"/>
                  <a:gd name="connsiteX83" fmla="*/ 2677679 w 2973537"/>
                  <a:gd name="connsiteY83" fmla="*/ 1838325 h 1990725"/>
                  <a:gd name="connsiteX84" fmla="*/ 2687204 w 2973537"/>
                  <a:gd name="connsiteY84" fmla="*/ 1876425 h 1990725"/>
                  <a:gd name="connsiteX85" fmla="*/ 2706254 w 2973537"/>
                  <a:gd name="connsiteY85" fmla="*/ 1933575 h 1990725"/>
                  <a:gd name="connsiteX86" fmla="*/ 2677679 w 2973537"/>
                  <a:gd name="connsiteY86" fmla="*/ 1962150 h 1990725"/>
                  <a:gd name="connsiteX87" fmla="*/ 2706254 w 2973537"/>
                  <a:gd name="connsiteY87" fmla="*/ 1990725 h 1990725"/>
                  <a:gd name="connsiteX88" fmla="*/ 2753879 w 2973537"/>
                  <a:gd name="connsiteY88" fmla="*/ 1924050 h 1990725"/>
                  <a:gd name="connsiteX89" fmla="*/ 2753879 w 2973537"/>
                  <a:gd name="connsiteY89" fmla="*/ 1857375 h 1990725"/>
                  <a:gd name="connsiteX90" fmla="*/ 2763404 w 2973537"/>
                  <a:gd name="connsiteY90" fmla="*/ 1800225 h 1990725"/>
                  <a:gd name="connsiteX91" fmla="*/ 2763404 w 2973537"/>
                  <a:gd name="connsiteY91" fmla="*/ 1752600 h 1990725"/>
                  <a:gd name="connsiteX92" fmla="*/ 2763404 w 2973537"/>
                  <a:gd name="connsiteY92" fmla="*/ 1685925 h 1990725"/>
                  <a:gd name="connsiteX93" fmla="*/ 2772929 w 2973537"/>
                  <a:gd name="connsiteY93" fmla="*/ 1628775 h 1990725"/>
                  <a:gd name="connsiteX94" fmla="*/ 2782454 w 2973537"/>
                  <a:gd name="connsiteY94" fmla="*/ 1562100 h 1990725"/>
                  <a:gd name="connsiteX95" fmla="*/ 2772929 w 2973537"/>
                  <a:gd name="connsiteY95" fmla="*/ 1504950 h 1990725"/>
                  <a:gd name="connsiteX96" fmla="*/ 2801504 w 2973537"/>
                  <a:gd name="connsiteY96" fmla="*/ 1457325 h 1990725"/>
                  <a:gd name="connsiteX97" fmla="*/ 2772929 w 2973537"/>
                  <a:gd name="connsiteY97" fmla="*/ 1419225 h 1990725"/>
                  <a:gd name="connsiteX98" fmla="*/ 2801504 w 2973537"/>
                  <a:gd name="connsiteY98" fmla="*/ 1352550 h 1990725"/>
                  <a:gd name="connsiteX99" fmla="*/ 2801504 w 2973537"/>
                  <a:gd name="connsiteY99" fmla="*/ 1285875 h 1990725"/>
                  <a:gd name="connsiteX100" fmla="*/ 2782454 w 2973537"/>
                  <a:gd name="connsiteY100" fmla="*/ 1238250 h 1990725"/>
                  <a:gd name="connsiteX101" fmla="*/ 2791979 w 2973537"/>
                  <a:gd name="connsiteY101" fmla="*/ 1181100 h 1990725"/>
                  <a:gd name="connsiteX102" fmla="*/ 2791979 w 2973537"/>
                  <a:gd name="connsiteY102" fmla="*/ 1152525 h 1990725"/>
                  <a:gd name="connsiteX103" fmla="*/ 2801504 w 2973537"/>
                  <a:gd name="connsiteY103" fmla="*/ 1085850 h 1990725"/>
                  <a:gd name="connsiteX104" fmla="*/ 2801504 w 2973537"/>
                  <a:gd name="connsiteY104" fmla="*/ 1047750 h 1990725"/>
                  <a:gd name="connsiteX105" fmla="*/ 2791979 w 2973537"/>
                  <a:gd name="connsiteY105" fmla="*/ 981075 h 1990725"/>
                  <a:gd name="connsiteX106" fmla="*/ 2801504 w 2973537"/>
                  <a:gd name="connsiteY106" fmla="*/ 933450 h 1990725"/>
                  <a:gd name="connsiteX107" fmla="*/ 2820554 w 2973537"/>
                  <a:gd name="connsiteY107" fmla="*/ 866775 h 1990725"/>
                  <a:gd name="connsiteX108" fmla="*/ 2839604 w 2973537"/>
                  <a:gd name="connsiteY108" fmla="*/ 819150 h 1990725"/>
                  <a:gd name="connsiteX109" fmla="*/ 2820554 w 2973537"/>
                  <a:gd name="connsiteY109" fmla="*/ 781050 h 1990725"/>
                  <a:gd name="connsiteX110" fmla="*/ 2839604 w 2973537"/>
                  <a:gd name="connsiteY110" fmla="*/ 733425 h 1990725"/>
                  <a:gd name="connsiteX111" fmla="*/ 2858654 w 2973537"/>
                  <a:gd name="connsiteY111" fmla="*/ 676275 h 1990725"/>
                  <a:gd name="connsiteX112" fmla="*/ 2906279 w 2973537"/>
                  <a:gd name="connsiteY112" fmla="*/ 666750 h 1990725"/>
                  <a:gd name="connsiteX113" fmla="*/ 2887229 w 2973537"/>
                  <a:gd name="connsiteY113" fmla="*/ 600075 h 1990725"/>
                  <a:gd name="connsiteX114" fmla="*/ 2906279 w 2973537"/>
                  <a:gd name="connsiteY114" fmla="*/ 533400 h 1990725"/>
                  <a:gd name="connsiteX115" fmla="*/ 2915804 w 2973537"/>
                  <a:gd name="connsiteY115" fmla="*/ 485775 h 1990725"/>
                  <a:gd name="connsiteX116" fmla="*/ 2915804 w 2973537"/>
                  <a:gd name="connsiteY116" fmla="*/ 428625 h 1990725"/>
                  <a:gd name="connsiteX117" fmla="*/ 2934854 w 2973537"/>
                  <a:gd name="connsiteY117" fmla="*/ 361950 h 1990725"/>
                  <a:gd name="connsiteX118" fmla="*/ 2925329 w 2973537"/>
                  <a:gd name="connsiteY118" fmla="*/ 314325 h 1990725"/>
                  <a:gd name="connsiteX119" fmla="*/ 2925329 w 2973537"/>
                  <a:gd name="connsiteY119" fmla="*/ 247650 h 1990725"/>
                  <a:gd name="connsiteX120" fmla="*/ 2934854 w 2973537"/>
                  <a:gd name="connsiteY120" fmla="*/ 190500 h 1990725"/>
                  <a:gd name="connsiteX121" fmla="*/ 2963429 w 2973537"/>
                  <a:gd name="connsiteY121" fmla="*/ 142875 h 1990725"/>
                  <a:gd name="connsiteX122" fmla="*/ 2944379 w 2973537"/>
                  <a:gd name="connsiteY122" fmla="*/ 95250 h 1990725"/>
                  <a:gd name="connsiteX123" fmla="*/ 2972954 w 2973537"/>
                  <a:gd name="connsiteY123" fmla="*/ 57150 h 1990725"/>
                  <a:gd name="connsiteX124" fmla="*/ 2963429 w 2973537"/>
                  <a:gd name="connsiteY124" fmla="*/ 0 h 1990725"/>
                  <a:gd name="connsiteX0" fmla="*/ 597363 w 2973537"/>
                  <a:gd name="connsiteY0" fmla="*/ 371475 h 1990725"/>
                  <a:gd name="connsiteX1" fmla="*/ 530688 w 2973537"/>
                  <a:gd name="connsiteY1" fmla="*/ 409575 h 1990725"/>
                  <a:gd name="connsiteX2" fmla="*/ 473538 w 2973537"/>
                  <a:gd name="connsiteY2" fmla="*/ 438150 h 1990725"/>
                  <a:gd name="connsiteX3" fmla="*/ 406863 w 2973537"/>
                  <a:gd name="connsiteY3" fmla="*/ 485775 h 1990725"/>
                  <a:gd name="connsiteX4" fmla="*/ 261967 w 2973537"/>
                  <a:gd name="connsiteY4" fmla="*/ 590550 h 1990725"/>
                  <a:gd name="connsiteX5" fmla="*/ 149674 w 2973537"/>
                  <a:gd name="connsiteY5" fmla="*/ 762000 h 1990725"/>
                  <a:gd name="connsiteX6" fmla="*/ 90452 w 2973537"/>
                  <a:gd name="connsiteY6" fmla="*/ 800100 h 1990725"/>
                  <a:gd name="connsiteX7" fmla="*/ 49384 w 2973537"/>
                  <a:gd name="connsiteY7" fmla="*/ 857250 h 1990725"/>
                  <a:gd name="connsiteX8" fmla="*/ 17271 w 2973537"/>
                  <a:gd name="connsiteY8" fmla="*/ 904875 h 1990725"/>
                  <a:gd name="connsiteX9" fmla="*/ 341874 w 2973537"/>
                  <a:gd name="connsiteY9" fmla="*/ 523875 h 1990725"/>
                  <a:gd name="connsiteX10" fmla="*/ 1496579 w 2973537"/>
                  <a:gd name="connsiteY10" fmla="*/ 28575 h 1990725"/>
                  <a:gd name="connsiteX11" fmla="*/ 1563254 w 2973537"/>
                  <a:gd name="connsiteY11" fmla="*/ 9525 h 1990725"/>
                  <a:gd name="connsiteX12" fmla="*/ 1677554 w 2973537"/>
                  <a:gd name="connsiteY12" fmla="*/ 19050 h 1990725"/>
                  <a:gd name="connsiteX13" fmla="*/ 1696604 w 2973537"/>
                  <a:gd name="connsiteY13" fmla="*/ 47625 h 1990725"/>
                  <a:gd name="connsiteX14" fmla="*/ 1706129 w 2973537"/>
                  <a:gd name="connsiteY14" fmla="*/ 95250 h 1990725"/>
                  <a:gd name="connsiteX15" fmla="*/ 1715654 w 2973537"/>
                  <a:gd name="connsiteY15" fmla="*/ 333375 h 1990725"/>
                  <a:gd name="connsiteX16" fmla="*/ 1744229 w 2973537"/>
                  <a:gd name="connsiteY16" fmla="*/ 495300 h 1990725"/>
                  <a:gd name="connsiteX17" fmla="*/ 1753754 w 2973537"/>
                  <a:gd name="connsiteY17" fmla="*/ 523875 h 1990725"/>
                  <a:gd name="connsiteX18" fmla="*/ 1772804 w 2973537"/>
                  <a:gd name="connsiteY18" fmla="*/ 600075 h 1990725"/>
                  <a:gd name="connsiteX19" fmla="*/ 1763279 w 2973537"/>
                  <a:gd name="connsiteY19" fmla="*/ 647700 h 1990725"/>
                  <a:gd name="connsiteX20" fmla="*/ 1772804 w 2973537"/>
                  <a:gd name="connsiteY20" fmla="*/ 666750 h 1990725"/>
                  <a:gd name="connsiteX21" fmla="*/ 1801379 w 2973537"/>
                  <a:gd name="connsiteY21" fmla="*/ 695325 h 1990725"/>
                  <a:gd name="connsiteX22" fmla="*/ 1820431 w 2973537"/>
                  <a:gd name="connsiteY22" fmla="*/ 762000 h 1990725"/>
                  <a:gd name="connsiteX23" fmla="*/ 1820429 w 2973537"/>
                  <a:gd name="connsiteY23" fmla="*/ 819150 h 1990725"/>
                  <a:gd name="connsiteX24" fmla="*/ 1829954 w 2973537"/>
                  <a:gd name="connsiteY24" fmla="*/ 876300 h 1990725"/>
                  <a:gd name="connsiteX25" fmla="*/ 1839479 w 2973537"/>
                  <a:gd name="connsiteY25" fmla="*/ 904875 h 1990725"/>
                  <a:gd name="connsiteX26" fmla="*/ 1829954 w 2973537"/>
                  <a:gd name="connsiteY26" fmla="*/ 952500 h 1990725"/>
                  <a:gd name="connsiteX27" fmla="*/ 1849004 w 2973537"/>
                  <a:gd name="connsiteY27" fmla="*/ 1000125 h 1990725"/>
                  <a:gd name="connsiteX28" fmla="*/ 1849004 w 2973537"/>
                  <a:gd name="connsiteY28" fmla="*/ 1028700 h 1990725"/>
                  <a:gd name="connsiteX29" fmla="*/ 1858529 w 2973537"/>
                  <a:gd name="connsiteY29" fmla="*/ 1076325 h 1990725"/>
                  <a:gd name="connsiteX30" fmla="*/ 1858529 w 2973537"/>
                  <a:gd name="connsiteY30" fmla="*/ 1123950 h 1990725"/>
                  <a:gd name="connsiteX31" fmla="*/ 1868054 w 2973537"/>
                  <a:gd name="connsiteY31" fmla="*/ 1162050 h 1990725"/>
                  <a:gd name="connsiteX32" fmla="*/ 1858529 w 2973537"/>
                  <a:gd name="connsiteY32" fmla="*/ 1181100 h 1990725"/>
                  <a:gd name="connsiteX33" fmla="*/ 1877579 w 2973537"/>
                  <a:gd name="connsiteY33" fmla="*/ 1219200 h 1990725"/>
                  <a:gd name="connsiteX34" fmla="*/ 1877579 w 2973537"/>
                  <a:gd name="connsiteY34" fmla="*/ 1266825 h 1990725"/>
                  <a:gd name="connsiteX35" fmla="*/ 1896629 w 2973537"/>
                  <a:gd name="connsiteY35" fmla="*/ 1314450 h 1990725"/>
                  <a:gd name="connsiteX36" fmla="*/ 1896629 w 2973537"/>
                  <a:gd name="connsiteY36" fmla="*/ 1362075 h 1990725"/>
                  <a:gd name="connsiteX37" fmla="*/ 1934729 w 2973537"/>
                  <a:gd name="connsiteY37" fmla="*/ 1400175 h 1990725"/>
                  <a:gd name="connsiteX38" fmla="*/ 1963304 w 2973537"/>
                  <a:gd name="connsiteY38" fmla="*/ 1362075 h 1990725"/>
                  <a:gd name="connsiteX39" fmla="*/ 1972829 w 2973537"/>
                  <a:gd name="connsiteY39" fmla="*/ 1314450 h 1990725"/>
                  <a:gd name="connsiteX40" fmla="*/ 1991879 w 2973537"/>
                  <a:gd name="connsiteY40" fmla="*/ 1257300 h 1990725"/>
                  <a:gd name="connsiteX41" fmla="*/ 1991879 w 2973537"/>
                  <a:gd name="connsiteY41" fmla="*/ 1219200 h 1990725"/>
                  <a:gd name="connsiteX42" fmla="*/ 2010929 w 2973537"/>
                  <a:gd name="connsiteY42" fmla="*/ 1152525 h 1990725"/>
                  <a:gd name="connsiteX43" fmla="*/ 2001404 w 2973537"/>
                  <a:gd name="connsiteY43" fmla="*/ 1085850 h 1990725"/>
                  <a:gd name="connsiteX44" fmla="*/ 2010929 w 2973537"/>
                  <a:gd name="connsiteY44" fmla="*/ 1057275 h 1990725"/>
                  <a:gd name="connsiteX45" fmla="*/ 2029979 w 2973537"/>
                  <a:gd name="connsiteY45" fmla="*/ 990600 h 1990725"/>
                  <a:gd name="connsiteX46" fmla="*/ 2039504 w 2973537"/>
                  <a:gd name="connsiteY46" fmla="*/ 942975 h 1990725"/>
                  <a:gd name="connsiteX47" fmla="*/ 2049029 w 2973537"/>
                  <a:gd name="connsiteY47" fmla="*/ 895350 h 1990725"/>
                  <a:gd name="connsiteX48" fmla="*/ 2068079 w 2973537"/>
                  <a:gd name="connsiteY48" fmla="*/ 847725 h 1990725"/>
                  <a:gd name="connsiteX49" fmla="*/ 2115704 w 2973537"/>
                  <a:gd name="connsiteY49" fmla="*/ 904875 h 1990725"/>
                  <a:gd name="connsiteX50" fmla="*/ 2115704 w 2973537"/>
                  <a:gd name="connsiteY50" fmla="*/ 952500 h 1990725"/>
                  <a:gd name="connsiteX51" fmla="*/ 2134754 w 2973537"/>
                  <a:gd name="connsiteY51" fmla="*/ 1009650 h 1990725"/>
                  <a:gd name="connsiteX52" fmla="*/ 2239529 w 2973537"/>
                  <a:gd name="connsiteY52" fmla="*/ 1047750 h 1990725"/>
                  <a:gd name="connsiteX53" fmla="*/ 2201429 w 2973537"/>
                  <a:gd name="connsiteY53" fmla="*/ 1019175 h 1990725"/>
                  <a:gd name="connsiteX54" fmla="*/ 2249054 w 2973537"/>
                  <a:gd name="connsiteY54" fmla="*/ 1000125 h 1990725"/>
                  <a:gd name="connsiteX55" fmla="*/ 2277629 w 2973537"/>
                  <a:gd name="connsiteY55" fmla="*/ 942975 h 1990725"/>
                  <a:gd name="connsiteX56" fmla="*/ 2306204 w 2973537"/>
                  <a:gd name="connsiteY56" fmla="*/ 885825 h 1990725"/>
                  <a:gd name="connsiteX57" fmla="*/ 2287154 w 2973537"/>
                  <a:gd name="connsiteY57" fmla="*/ 819150 h 1990725"/>
                  <a:gd name="connsiteX58" fmla="*/ 2334779 w 2973537"/>
                  <a:gd name="connsiteY58" fmla="*/ 762000 h 1990725"/>
                  <a:gd name="connsiteX59" fmla="*/ 2391929 w 2973537"/>
                  <a:gd name="connsiteY59" fmla="*/ 762000 h 1990725"/>
                  <a:gd name="connsiteX60" fmla="*/ 2449079 w 2973537"/>
                  <a:gd name="connsiteY60" fmla="*/ 762000 h 1990725"/>
                  <a:gd name="connsiteX61" fmla="*/ 2496704 w 2973537"/>
                  <a:gd name="connsiteY61" fmla="*/ 809625 h 1990725"/>
                  <a:gd name="connsiteX62" fmla="*/ 2515754 w 2973537"/>
                  <a:gd name="connsiteY62" fmla="*/ 857250 h 1990725"/>
                  <a:gd name="connsiteX63" fmla="*/ 2534804 w 2973537"/>
                  <a:gd name="connsiteY63" fmla="*/ 914400 h 1990725"/>
                  <a:gd name="connsiteX64" fmla="*/ 2553854 w 2973537"/>
                  <a:gd name="connsiteY64" fmla="*/ 971550 h 1990725"/>
                  <a:gd name="connsiteX65" fmla="*/ 2572904 w 2973537"/>
                  <a:gd name="connsiteY65" fmla="*/ 1028700 h 1990725"/>
                  <a:gd name="connsiteX66" fmla="*/ 2563379 w 2973537"/>
                  <a:gd name="connsiteY66" fmla="*/ 1057275 h 1990725"/>
                  <a:gd name="connsiteX67" fmla="*/ 2591954 w 2973537"/>
                  <a:gd name="connsiteY67" fmla="*/ 1114425 h 1990725"/>
                  <a:gd name="connsiteX68" fmla="*/ 2591954 w 2973537"/>
                  <a:gd name="connsiteY68" fmla="*/ 1162050 h 1990725"/>
                  <a:gd name="connsiteX69" fmla="*/ 2591954 w 2973537"/>
                  <a:gd name="connsiteY69" fmla="*/ 1209675 h 1990725"/>
                  <a:gd name="connsiteX70" fmla="*/ 2572904 w 2973537"/>
                  <a:gd name="connsiteY70" fmla="*/ 1238250 h 1990725"/>
                  <a:gd name="connsiteX71" fmla="*/ 2582429 w 2973537"/>
                  <a:gd name="connsiteY71" fmla="*/ 1276350 h 1990725"/>
                  <a:gd name="connsiteX72" fmla="*/ 2591954 w 2973537"/>
                  <a:gd name="connsiteY72" fmla="*/ 1333500 h 1990725"/>
                  <a:gd name="connsiteX73" fmla="*/ 2611004 w 2973537"/>
                  <a:gd name="connsiteY73" fmla="*/ 1390650 h 1990725"/>
                  <a:gd name="connsiteX74" fmla="*/ 2611004 w 2973537"/>
                  <a:gd name="connsiteY74" fmla="*/ 1447800 h 1990725"/>
                  <a:gd name="connsiteX75" fmla="*/ 2630054 w 2973537"/>
                  <a:gd name="connsiteY75" fmla="*/ 1504950 h 1990725"/>
                  <a:gd name="connsiteX76" fmla="*/ 2649104 w 2973537"/>
                  <a:gd name="connsiteY76" fmla="*/ 1562100 h 1990725"/>
                  <a:gd name="connsiteX77" fmla="*/ 2658629 w 2973537"/>
                  <a:gd name="connsiteY77" fmla="*/ 1590675 h 1990725"/>
                  <a:gd name="connsiteX78" fmla="*/ 2658629 w 2973537"/>
                  <a:gd name="connsiteY78" fmla="*/ 1638300 h 1990725"/>
                  <a:gd name="connsiteX79" fmla="*/ 2677679 w 2973537"/>
                  <a:gd name="connsiteY79" fmla="*/ 1685925 h 1990725"/>
                  <a:gd name="connsiteX80" fmla="*/ 2677679 w 2973537"/>
                  <a:gd name="connsiteY80" fmla="*/ 1743075 h 1990725"/>
                  <a:gd name="connsiteX81" fmla="*/ 2687204 w 2973537"/>
                  <a:gd name="connsiteY81" fmla="*/ 1800225 h 1990725"/>
                  <a:gd name="connsiteX82" fmla="*/ 2677679 w 2973537"/>
                  <a:gd name="connsiteY82" fmla="*/ 1838325 h 1990725"/>
                  <a:gd name="connsiteX83" fmla="*/ 2687204 w 2973537"/>
                  <a:gd name="connsiteY83" fmla="*/ 1876425 h 1990725"/>
                  <a:gd name="connsiteX84" fmla="*/ 2706254 w 2973537"/>
                  <a:gd name="connsiteY84" fmla="*/ 1933575 h 1990725"/>
                  <a:gd name="connsiteX85" fmla="*/ 2677679 w 2973537"/>
                  <a:gd name="connsiteY85" fmla="*/ 1962150 h 1990725"/>
                  <a:gd name="connsiteX86" fmla="*/ 2706254 w 2973537"/>
                  <a:gd name="connsiteY86" fmla="*/ 1990725 h 1990725"/>
                  <a:gd name="connsiteX87" fmla="*/ 2753879 w 2973537"/>
                  <a:gd name="connsiteY87" fmla="*/ 1924050 h 1990725"/>
                  <a:gd name="connsiteX88" fmla="*/ 2753879 w 2973537"/>
                  <a:gd name="connsiteY88" fmla="*/ 1857375 h 1990725"/>
                  <a:gd name="connsiteX89" fmla="*/ 2763404 w 2973537"/>
                  <a:gd name="connsiteY89" fmla="*/ 1800225 h 1990725"/>
                  <a:gd name="connsiteX90" fmla="*/ 2763404 w 2973537"/>
                  <a:gd name="connsiteY90" fmla="*/ 1752600 h 1990725"/>
                  <a:gd name="connsiteX91" fmla="*/ 2763404 w 2973537"/>
                  <a:gd name="connsiteY91" fmla="*/ 1685925 h 1990725"/>
                  <a:gd name="connsiteX92" fmla="*/ 2772929 w 2973537"/>
                  <a:gd name="connsiteY92" fmla="*/ 1628775 h 1990725"/>
                  <a:gd name="connsiteX93" fmla="*/ 2782454 w 2973537"/>
                  <a:gd name="connsiteY93" fmla="*/ 1562100 h 1990725"/>
                  <a:gd name="connsiteX94" fmla="*/ 2772929 w 2973537"/>
                  <a:gd name="connsiteY94" fmla="*/ 1504950 h 1990725"/>
                  <a:gd name="connsiteX95" fmla="*/ 2801504 w 2973537"/>
                  <a:gd name="connsiteY95" fmla="*/ 1457325 h 1990725"/>
                  <a:gd name="connsiteX96" fmla="*/ 2772929 w 2973537"/>
                  <a:gd name="connsiteY96" fmla="*/ 1419225 h 1990725"/>
                  <a:gd name="connsiteX97" fmla="*/ 2801504 w 2973537"/>
                  <a:gd name="connsiteY97" fmla="*/ 1352550 h 1990725"/>
                  <a:gd name="connsiteX98" fmla="*/ 2801504 w 2973537"/>
                  <a:gd name="connsiteY98" fmla="*/ 1285875 h 1990725"/>
                  <a:gd name="connsiteX99" fmla="*/ 2782454 w 2973537"/>
                  <a:gd name="connsiteY99" fmla="*/ 1238250 h 1990725"/>
                  <a:gd name="connsiteX100" fmla="*/ 2791979 w 2973537"/>
                  <a:gd name="connsiteY100" fmla="*/ 1181100 h 1990725"/>
                  <a:gd name="connsiteX101" fmla="*/ 2791979 w 2973537"/>
                  <a:gd name="connsiteY101" fmla="*/ 1152525 h 1990725"/>
                  <a:gd name="connsiteX102" fmla="*/ 2801504 w 2973537"/>
                  <a:gd name="connsiteY102" fmla="*/ 1085850 h 1990725"/>
                  <a:gd name="connsiteX103" fmla="*/ 2801504 w 2973537"/>
                  <a:gd name="connsiteY103" fmla="*/ 1047750 h 1990725"/>
                  <a:gd name="connsiteX104" fmla="*/ 2791979 w 2973537"/>
                  <a:gd name="connsiteY104" fmla="*/ 981075 h 1990725"/>
                  <a:gd name="connsiteX105" fmla="*/ 2801504 w 2973537"/>
                  <a:gd name="connsiteY105" fmla="*/ 933450 h 1990725"/>
                  <a:gd name="connsiteX106" fmla="*/ 2820554 w 2973537"/>
                  <a:gd name="connsiteY106" fmla="*/ 866775 h 1990725"/>
                  <a:gd name="connsiteX107" fmla="*/ 2839604 w 2973537"/>
                  <a:gd name="connsiteY107" fmla="*/ 819150 h 1990725"/>
                  <a:gd name="connsiteX108" fmla="*/ 2820554 w 2973537"/>
                  <a:gd name="connsiteY108" fmla="*/ 781050 h 1990725"/>
                  <a:gd name="connsiteX109" fmla="*/ 2839604 w 2973537"/>
                  <a:gd name="connsiteY109" fmla="*/ 733425 h 1990725"/>
                  <a:gd name="connsiteX110" fmla="*/ 2858654 w 2973537"/>
                  <a:gd name="connsiteY110" fmla="*/ 676275 h 1990725"/>
                  <a:gd name="connsiteX111" fmla="*/ 2906279 w 2973537"/>
                  <a:gd name="connsiteY111" fmla="*/ 666750 h 1990725"/>
                  <a:gd name="connsiteX112" fmla="*/ 2887229 w 2973537"/>
                  <a:gd name="connsiteY112" fmla="*/ 600075 h 1990725"/>
                  <a:gd name="connsiteX113" fmla="*/ 2906279 w 2973537"/>
                  <a:gd name="connsiteY113" fmla="*/ 533400 h 1990725"/>
                  <a:gd name="connsiteX114" fmla="*/ 2915804 w 2973537"/>
                  <a:gd name="connsiteY114" fmla="*/ 485775 h 1990725"/>
                  <a:gd name="connsiteX115" fmla="*/ 2915804 w 2973537"/>
                  <a:gd name="connsiteY115" fmla="*/ 428625 h 1990725"/>
                  <a:gd name="connsiteX116" fmla="*/ 2934854 w 2973537"/>
                  <a:gd name="connsiteY116" fmla="*/ 361950 h 1990725"/>
                  <a:gd name="connsiteX117" fmla="*/ 2925329 w 2973537"/>
                  <a:gd name="connsiteY117" fmla="*/ 314325 h 1990725"/>
                  <a:gd name="connsiteX118" fmla="*/ 2925329 w 2973537"/>
                  <a:gd name="connsiteY118" fmla="*/ 247650 h 1990725"/>
                  <a:gd name="connsiteX119" fmla="*/ 2934854 w 2973537"/>
                  <a:gd name="connsiteY119" fmla="*/ 190500 h 1990725"/>
                  <a:gd name="connsiteX120" fmla="*/ 2963429 w 2973537"/>
                  <a:gd name="connsiteY120" fmla="*/ 142875 h 1990725"/>
                  <a:gd name="connsiteX121" fmla="*/ 2944379 w 2973537"/>
                  <a:gd name="connsiteY121" fmla="*/ 95250 h 1990725"/>
                  <a:gd name="connsiteX122" fmla="*/ 2972954 w 2973537"/>
                  <a:gd name="connsiteY122" fmla="*/ 57150 h 1990725"/>
                  <a:gd name="connsiteX123" fmla="*/ 2963429 w 2973537"/>
                  <a:gd name="connsiteY123" fmla="*/ 0 h 1990725"/>
                  <a:gd name="connsiteX0" fmla="*/ 597363 w 2973537"/>
                  <a:gd name="connsiteY0" fmla="*/ 371475 h 1990725"/>
                  <a:gd name="connsiteX1" fmla="*/ 530688 w 2973537"/>
                  <a:gd name="connsiteY1" fmla="*/ 409575 h 1990725"/>
                  <a:gd name="connsiteX2" fmla="*/ 473538 w 2973537"/>
                  <a:gd name="connsiteY2" fmla="*/ 438150 h 1990725"/>
                  <a:gd name="connsiteX3" fmla="*/ 406863 w 2973537"/>
                  <a:gd name="connsiteY3" fmla="*/ 485775 h 1990725"/>
                  <a:gd name="connsiteX4" fmla="*/ 261967 w 2973537"/>
                  <a:gd name="connsiteY4" fmla="*/ 590550 h 1990725"/>
                  <a:gd name="connsiteX5" fmla="*/ 90452 w 2973537"/>
                  <a:gd name="connsiteY5" fmla="*/ 800100 h 1990725"/>
                  <a:gd name="connsiteX6" fmla="*/ 49384 w 2973537"/>
                  <a:gd name="connsiteY6" fmla="*/ 857250 h 1990725"/>
                  <a:gd name="connsiteX7" fmla="*/ 17271 w 2973537"/>
                  <a:gd name="connsiteY7" fmla="*/ 904875 h 1990725"/>
                  <a:gd name="connsiteX8" fmla="*/ 341874 w 2973537"/>
                  <a:gd name="connsiteY8" fmla="*/ 523875 h 1990725"/>
                  <a:gd name="connsiteX9" fmla="*/ 1496579 w 2973537"/>
                  <a:gd name="connsiteY9" fmla="*/ 28575 h 1990725"/>
                  <a:gd name="connsiteX10" fmla="*/ 1563254 w 2973537"/>
                  <a:gd name="connsiteY10" fmla="*/ 9525 h 1990725"/>
                  <a:gd name="connsiteX11" fmla="*/ 1677554 w 2973537"/>
                  <a:gd name="connsiteY11" fmla="*/ 19050 h 1990725"/>
                  <a:gd name="connsiteX12" fmla="*/ 1696604 w 2973537"/>
                  <a:gd name="connsiteY12" fmla="*/ 47625 h 1990725"/>
                  <a:gd name="connsiteX13" fmla="*/ 1706129 w 2973537"/>
                  <a:gd name="connsiteY13" fmla="*/ 95250 h 1990725"/>
                  <a:gd name="connsiteX14" fmla="*/ 1715654 w 2973537"/>
                  <a:gd name="connsiteY14" fmla="*/ 333375 h 1990725"/>
                  <a:gd name="connsiteX15" fmla="*/ 1744229 w 2973537"/>
                  <a:gd name="connsiteY15" fmla="*/ 495300 h 1990725"/>
                  <a:gd name="connsiteX16" fmla="*/ 1753754 w 2973537"/>
                  <a:gd name="connsiteY16" fmla="*/ 523875 h 1990725"/>
                  <a:gd name="connsiteX17" fmla="*/ 1772804 w 2973537"/>
                  <a:gd name="connsiteY17" fmla="*/ 600075 h 1990725"/>
                  <a:gd name="connsiteX18" fmla="*/ 1763279 w 2973537"/>
                  <a:gd name="connsiteY18" fmla="*/ 647700 h 1990725"/>
                  <a:gd name="connsiteX19" fmla="*/ 1772804 w 2973537"/>
                  <a:gd name="connsiteY19" fmla="*/ 666750 h 1990725"/>
                  <a:gd name="connsiteX20" fmla="*/ 1801379 w 2973537"/>
                  <a:gd name="connsiteY20" fmla="*/ 695325 h 1990725"/>
                  <a:gd name="connsiteX21" fmla="*/ 1820431 w 2973537"/>
                  <a:gd name="connsiteY21" fmla="*/ 762000 h 1990725"/>
                  <a:gd name="connsiteX22" fmla="*/ 1820429 w 2973537"/>
                  <a:gd name="connsiteY22" fmla="*/ 819150 h 1990725"/>
                  <a:gd name="connsiteX23" fmla="*/ 1829954 w 2973537"/>
                  <a:gd name="connsiteY23" fmla="*/ 876300 h 1990725"/>
                  <a:gd name="connsiteX24" fmla="*/ 1839479 w 2973537"/>
                  <a:gd name="connsiteY24" fmla="*/ 904875 h 1990725"/>
                  <a:gd name="connsiteX25" fmla="*/ 1829954 w 2973537"/>
                  <a:gd name="connsiteY25" fmla="*/ 952500 h 1990725"/>
                  <a:gd name="connsiteX26" fmla="*/ 1849004 w 2973537"/>
                  <a:gd name="connsiteY26" fmla="*/ 1000125 h 1990725"/>
                  <a:gd name="connsiteX27" fmla="*/ 1849004 w 2973537"/>
                  <a:gd name="connsiteY27" fmla="*/ 1028700 h 1990725"/>
                  <a:gd name="connsiteX28" fmla="*/ 1858529 w 2973537"/>
                  <a:gd name="connsiteY28" fmla="*/ 1076325 h 1990725"/>
                  <a:gd name="connsiteX29" fmla="*/ 1858529 w 2973537"/>
                  <a:gd name="connsiteY29" fmla="*/ 1123950 h 1990725"/>
                  <a:gd name="connsiteX30" fmla="*/ 1868054 w 2973537"/>
                  <a:gd name="connsiteY30" fmla="*/ 1162050 h 1990725"/>
                  <a:gd name="connsiteX31" fmla="*/ 1858529 w 2973537"/>
                  <a:gd name="connsiteY31" fmla="*/ 1181100 h 1990725"/>
                  <a:gd name="connsiteX32" fmla="*/ 1877579 w 2973537"/>
                  <a:gd name="connsiteY32" fmla="*/ 1219200 h 1990725"/>
                  <a:gd name="connsiteX33" fmla="*/ 1877579 w 2973537"/>
                  <a:gd name="connsiteY33" fmla="*/ 1266825 h 1990725"/>
                  <a:gd name="connsiteX34" fmla="*/ 1896629 w 2973537"/>
                  <a:gd name="connsiteY34" fmla="*/ 1314450 h 1990725"/>
                  <a:gd name="connsiteX35" fmla="*/ 1896629 w 2973537"/>
                  <a:gd name="connsiteY35" fmla="*/ 1362075 h 1990725"/>
                  <a:gd name="connsiteX36" fmla="*/ 1934729 w 2973537"/>
                  <a:gd name="connsiteY36" fmla="*/ 1400175 h 1990725"/>
                  <a:gd name="connsiteX37" fmla="*/ 1963304 w 2973537"/>
                  <a:gd name="connsiteY37" fmla="*/ 1362075 h 1990725"/>
                  <a:gd name="connsiteX38" fmla="*/ 1972829 w 2973537"/>
                  <a:gd name="connsiteY38" fmla="*/ 1314450 h 1990725"/>
                  <a:gd name="connsiteX39" fmla="*/ 1991879 w 2973537"/>
                  <a:gd name="connsiteY39" fmla="*/ 1257300 h 1990725"/>
                  <a:gd name="connsiteX40" fmla="*/ 1991879 w 2973537"/>
                  <a:gd name="connsiteY40" fmla="*/ 1219200 h 1990725"/>
                  <a:gd name="connsiteX41" fmla="*/ 2010929 w 2973537"/>
                  <a:gd name="connsiteY41" fmla="*/ 1152525 h 1990725"/>
                  <a:gd name="connsiteX42" fmla="*/ 2001404 w 2973537"/>
                  <a:gd name="connsiteY42" fmla="*/ 1085850 h 1990725"/>
                  <a:gd name="connsiteX43" fmla="*/ 2010929 w 2973537"/>
                  <a:gd name="connsiteY43" fmla="*/ 1057275 h 1990725"/>
                  <a:gd name="connsiteX44" fmla="*/ 2029979 w 2973537"/>
                  <a:gd name="connsiteY44" fmla="*/ 990600 h 1990725"/>
                  <a:gd name="connsiteX45" fmla="*/ 2039504 w 2973537"/>
                  <a:gd name="connsiteY45" fmla="*/ 942975 h 1990725"/>
                  <a:gd name="connsiteX46" fmla="*/ 2049029 w 2973537"/>
                  <a:gd name="connsiteY46" fmla="*/ 895350 h 1990725"/>
                  <a:gd name="connsiteX47" fmla="*/ 2068079 w 2973537"/>
                  <a:gd name="connsiteY47" fmla="*/ 847725 h 1990725"/>
                  <a:gd name="connsiteX48" fmla="*/ 2115704 w 2973537"/>
                  <a:gd name="connsiteY48" fmla="*/ 904875 h 1990725"/>
                  <a:gd name="connsiteX49" fmla="*/ 2115704 w 2973537"/>
                  <a:gd name="connsiteY49" fmla="*/ 952500 h 1990725"/>
                  <a:gd name="connsiteX50" fmla="*/ 2134754 w 2973537"/>
                  <a:gd name="connsiteY50" fmla="*/ 1009650 h 1990725"/>
                  <a:gd name="connsiteX51" fmla="*/ 2239529 w 2973537"/>
                  <a:gd name="connsiteY51" fmla="*/ 1047750 h 1990725"/>
                  <a:gd name="connsiteX52" fmla="*/ 2201429 w 2973537"/>
                  <a:gd name="connsiteY52" fmla="*/ 1019175 h 1990725"/>
                  <a:gd name="connsiteX53" fmla="*/ 2249054 w 2973537"/>
                  <a:gd name="connsiteY53" fmla="*/ 1000125 h 1990725"/>
                  <a:gd name="connsiteX54" fmla="*/ 2277629 w 2973537"/>
                  <a:gd name="connsiteY54" fmla="*/ 942975 h 1990725"/>
                  <a:gd name="connsiteX55" fmla="*/ 2306204 w 2973537"/>
                  <a:gd name="connsiteY55" fmla="*/ 885825 h 1990725"/>
                  <a:gd name="connsiteX56" fmla="*/ 2287154 w 2973537"/>
                  <a:gd name="connsiteY56" fmla="*/ 819150 h 1990725"/>
                  <a:gd name="connsiteX57" fmla="*/ 2334779 w 2973537"/>
                  <a:gd name="connsiteY57" fmla="*/ 762000 h 1990725"/>
                  <a:gd name="connsiteX58" fmla="*/ 2391929 w 2973537"/>
                  <a:gd name="connsiteY58" fmla="*/ 762000 h 1990725"/>
                  <a:gd name="connsiteX59" fmla="*/ 2449079 w 2973537"/>
                  <a:gd name="connsiteY59" fmla="*/ 762000 h 1990725"/>
                  <a:gd name="connsiteX60" fmla="*/ 2496704 w 2973537"/>
                  <a:gd name="connsiteY60" fmla="*/ 809625 h 1990725"/>
                  <a:gd name="connsiteX61" fmla="*/ 2515754 w 2973537"/>
                  <a:gd name="connsiteY61" fmla="*/ 857250 h 1990725"/>
                  <a:gd name="connsiteX62" fmla="*/ 2534804 w 2973537"/>
                  <a:gd name="connsiteY62" fmla="*/ 914400 h 1990725"/>
                  <a:gd name="connsiteX63" fmla="*/ 2553854 w 2973537"/>
                  <a:gd name="connsiteY63" fmla="*/ 971550 h 1990725"/>
                  <a:gd name="connsiteX64" fmla="*/ 2572904 w 2973537"/>
                  <a:gd name="connsiteY64" fmla="*/ 1028700 h 1990725"/>
                  <a:gd name="connsiteX65" fmla="*/ 2563379 w 2973537"/>
                  <a:gd name="connsiteY65" fmla="*/ 1057275 h 1990725"/>
                  <a:gd name="connsiteX66" fmla="*/ 2591954 w 2973537"/>
                  <a:gd name="connsiteY66" fmla="*/ 1114425 h 1990725"/>
                  <a:gd name="connsiteX67" fmla="*/ 2591954 w 2973537"/>
                  <a:gd name="connsiteY67" fmla="*/ 1162050 h 1990725"/>
                  <a:gd name="connsiteX68" fmla="*/ 2591954 w 2973537"/>
                  <a:gd name="connsiteY68" fmla="*/ 1209675 h 1990725"/>
                  <a:gd name="connsiteX69" fmla="*/ 2572904 w 2973537"/>
                  <a:gd name="connsiteY69" fmla="*/ 1238250 h 1990725"/>
                  <a:gd name="connsiteX70" fmla="*/ 2582429 w 2973537"/>
                  <a:gd name="connsiteY70" fmla="*/ 1276350 h 1990725"/>
                  <a:gd name="connsiteX71" fmla="*/ 2591954 w 2973537"/>
                  <a:gd name="connsiteY71" fmla="*/ 1333500 h 1990725"/>
                  <a:gd name="connsiteX72" fmla="*/ 2611004 w 2973537"/>
                  <a:gd name="connsiteY72" fmla="*/ 1390650 h 1990725"/>
                  <a:gd name="connsiteX73" fmla="*/ 2611004 w 2973537"/>
                  <a:gd name="connsiteY73" fmla="*/ 1447800 h 1990725"/>
                  <a:gd name="connsiteX74" fmla="*/ 2630054 w 2973537"/>
                  <a:gd name="connsiteY74" fmla="*/ 1504950 h 1990725"/>
                  <a:gd name="connsiteX75" fmla="*/ 2649104 w 2973537"/>
                  <a:gd name="connsiteY75" fmla="*/ 1562100 h 1990725"/>
                  <a:gd name="connsiteX76" fmla="*/ 2658629 w 2973537"/>
                  <a:gd name="connsiteY76" fmla="*/ 1590675 h 1990725"/>
                  <a:gd name="connsiteX77" fmla="*/ 2658629 w 2973537"/>
                  <a:gd name="connsiteY77" fmla="*/ 1638300 h 1990725"/>
                  <a:gd name="connsiteX78" fmla="*/ 2677679 w 2973537"/>
                  <a:gd name="connsiteY78" fmla="*/ 1685925 h 1990725"/>
                  <a:gd name="connsiteX79" fmla="*/ 2677679 w 2973537"/>
                  <a:gd name="connsiteY79" fmla="*/ 1743075 h 1990725"/>
                  <a:gd name="connsiteX80" fmla="*/ 2687204 w 2973537"/>
                  <a:gd name="connsiteY80" fmla="*/ 1800225 h 1990725"/>
                  <a:gd name="connsiteX81" fmla="*/ 2677679 w 2973537"/>
                  <a:gd name="connsiteY81" fmla="*/ 1838325 h 1990725"/>
                  <a:gd name="connsiteX82" fmla="*/ 2687204 w 2973537"/>
                  <a:gd name="connsiteY82" fmla="*/ 1876425 h 1990725"/>
                  <a:gd name="connsiteX83" fmla="*/ 2706254 w 2973537"/>
                  <a:gd name="connsiteY83" fmla="*/ 1933575 h 1990725"/>
                  <a:gd name="connsiteX84" fmla="*/ 2677679 w 2973537"/>
                  <a:gd name="connsiteY84" fmla="*/ 1962150 h 1990725"/>
                  <a:gd name="connsiteX85" fmla="*/ 2706254 w 2973537"/>
                  <a:gd name="connsiteY85" fmla="*/ 1990725 h 1990725"/>
                  <a:gd name="connsiteX86" fmla="*/ 2753879 w 2973537"/>
                  <a:gd name="connsiteY86" fmla="*/ 1924050 h 1990725"/>
                  <a:gd name="connsiteX87" fmla="*/ 2753879 w 2973537"/>
                  <a:gd name="connsiteY87" fmla="*/ 1857375 h 1990725"/>
                  <a:gd name="connsiteX88" fmla="*/ 2763404 w 2973537"/>
                  <a:gd name="connsiteY88" fmla="*/ 1800225 h 1990725"/>
                  <a:gd name="connsiteX89" fmla="*/ 2763404 w 2973537"/>
                  <a:gd name="connsiteY89" fmla="*/ 1752600 h 1990725"/>
                  <a:gd name="connsiteX90" fmla="*/ 2763404 w 2973537"/>
                  <a:gd name="connsiteY90" fmla="*/ 1685925 h 1990725"/>
                  <a:gd name="connsiteX91" fmla="*/ 2772929 w 2973537"/>
                  <a:gd name="connsiteY91" fmla="*/ 1628775 h 1990725"/>
                  <a:gd name="connsiteX92" fmla="*/ 2782454 w 2973537"/>
                  <a:gd name="connsiteY92" fmla="*/ 1562100 h 1990725"/>
                  <a:gd name="connsiteX93" fmla="*/ 2772929 w 2973537"/>
                  <a:gd name="connsiteY93" fmla="*/ 1504950 h 1990725"/>
                  <a:gd name="connsiteX94" fmla="*/ 2801504 w 2973537"/>
                  <a:gd name="connsiteY94" fmla="*/ 1457325 h 1990725"/>
                  <a:gd name="connsiteX95" fmla="*/ 2772929 w 2973537"/>
                  <a:gd name="connsiteY95" fmla="*/ 1419225 h 1990725"/>
                  <a:gd name="connsiteX96" fmla="*/ 2801504 w 2973537"/>
                  <a:gd name="connsiteY96" fmla="*/ 1352550 h 1990725"/>
                  <a:gd name="connsiteX97" fmla="*/ 2801504 w 2973537"/>
                  <a:gd name="connsiteY97" fmla="*/ 1285875 h 1990725"/>
                  <a:gd name="connsiteX98" fmla="*/ 2782454 w 2973537"/>
                  <a:gd name="connsiteY98" fmla="*/ 1238250 h 1990725"/>
                  <a:gd name="connsiteX99" fmla="*/ 2791979 w 2973537"/>
                  <a:gd name="connsiteY99" fmla="*/ 1181100 h 1990725"/>
                  <a:gd name="connsiteX100" fmla="*/ 2791979 w 2973537"/>
                  <a:gd name="connsiteY100" fmla="*/ 1152525 h 1990725"/>
                  <a:gd name="connsiteX101" fmla="*/ 2801504 w 2973537"/>
                  <a:gd name="connsiteY101" fmla="*/ 1085850 h 1990725"/>
                  <a:gd name="connsiteX102" fmla="*/ 2801504 w 2973537"/>
                  <a:gd name="connsiteY102" fmla="*/ 1047750 h 1990725"/>
                  <a:gd name="connsiteX103" fmla="*/ 2791979 w 2973537"/>
                  <a:gd name="connsiteY103" fmla="*/ 981075 h 1990725"/>
                  <a:gd name="connsiteX104" fmla="*/ 2801504 w 2973537"/>
                  <a:gd name="connsiteY104" fmla="*/ 933450 h 1990725"/>
                  <a:gd name="connsiteX105" fmla="*/ 2820554 w 2973537"/>
                  <a:gd name="connsiteY105" fmla="*/ 866775 h 1990725"/>
                  <a:gd name="connsiteX106" fmla="*/ 2839604 w 2973537"/>
                  <a:gd name="connsiteY106" fmla="*/ 819150 h 1990725"/>
                  <a:gd name="connsiteX107" fmla="*/ 2820554 w 2973537"/>
                  <a:gd name="connsiteY107" fmla="*/ 781050 h 1990725"/>
                  <a:gd name="connsiteX108" fmla="*/ 2839604 w 2973537"/>
                  <a:gd name="connsiteY108" fmla="*/ 733425 h 1990725"/>
                  <a:gd name="connsiteX109" fmla="*/ 2858654 w 2973537"/>
                  <a:gd name="connsiteY109" fmla="*/ 676275 h 1990725"/>
                  <a:gd name="connsiteX110" fmla="*/ 2906279 w 2973537"/>
                  <a:gd name="connsiteY110" fmla="*/ 666750 h 1990725"/>
                  <a:gd name="connsiteX111" fmla="*/ 2887229 w 2973537"/>
                  <a:gd name="connsiteY111" fmla="*/ 600075 h 1990725"/>
                  <a:gd name="connsiteX112" fmla="*/ 2906279 w 2973537"/>
                  <a:gd name="connsiteY112" fmla="*/ 533400 h 1990725"/>
                  <a:gd name="connsiteX113" fmla="*/ 2915804 w 2973537"/>
                  <a:gd name="connsiteY113" fmla="*/ 485775 h 1990725"/>
                  <a:gd name="connsiteX114" fmla="*/ 2915804 w 2973537"/>
                  <a:gd name="connsiteY114" fmla="*/ 428625 h 1990725"/>
                  <a:gd name="connsiteX115" fmla="*/ 2934854 w 2973537"/>
                  <a:gd name="connsiteY115" fmla="*/ 361950 h 1990725"/>
                  <a:gd name="connsiteX116" fmla="*/ 2925329 w 2973537"/>
                  <a:gd name="connsiteY116" fmla="*/ 314325 h 1990725"/>
                  <a:gd name="connsiteX117" fmla="*/ 2925329 w 2973537"/>
                  <a:gd name="connsiteY117" fmla="*/ 247650 h 1990725"/>
                  <a:gd name="connsiteX118" fmla="*/ 2934854 w 2973537"/>
                  <a:gd name="connsiteY118" fmla="*/ 190500 h 1990725"/>
                  <a:gd name="connsiteX119" fmla="*/ 2963429 w 2973537"/>
                  <a:gd name="connsiteY119" fmla="*/ 142875 h 1990725"/>
                  <a:gd name="connsiteX120" fmla="*/ 2944379 w 2973537"/>
                  <a:gd name="connsiteY120" fmla="*/ 95250 h 1990725"/>
                  <a:gd name="connsiteX121" fmla="*/ 2972954 w 2973537"/>
                  <a:gd name="connsiteY121" fmla="*/ 57150 h 1990725"/>
                  <a:gd name="connsiteX122" fmla="*/ 2963429 w 2973537"/>
                  <a:gd name="connsiteY122" fmla="*/ 0 h 1990725"/>
                  <a:gd name="connsiteX0" fmla="*/ 602500 w 2978674"/>
                  <a:gd name="connsiteY0" fmla="*/ 371475 h 1990725"/>
                  <a:gd name="connsiteX1" fmla="*/ 535825 w 2978674"/>
                  <a:gd name="connsiteY1" fmla="*/ 409575 h 1990725"/>
                  <a:gd name="connsiteX2" fmla="*/ 478675 w 2978674"/>
                  <a:gd name="connsiteY2" fmla="*/ 438150 h 1990725"/>
                  <a:gd name="connsiteX3" fmla="*/ 412000 w 2978674"/>
                  <a:gd name="connsiteY3" fmla="*/ 485775 h 1990725"/>
                  <a:gd name="connsiteX4" fmla="*/ 267104 w 2978674"/>
                  <a:gd name="connsiteY4" fmla="*/ 590550 h 1990725"/>
                  <a:gd name="connsiteX5" fmla="*/ 54521 w 2978674"/>
                  <a:gd name="connsiteY5" fmla="*/ 857250 h 1990725"/>
                  <a:gd name="connsiteX6" fmla="*/ 22408 w 2978674"/>
                  <a:gd name="connsiteY6" fmla="*/ 904875 h 1990725"/>
                  <a:gd name="connsiteX7" fmla="*/ 347011 w 2978674"/>
                  <a:gd name="connsiteY7" fmla="*/ 523875 h 1990725"/>
                  <a:gd name="connsiteX8" fmla="*/ 1501716 w 2978674"/>
                  <a:gd name="connsiteY8" fmla="*/ 28575 h 1990725"/>
                  <a:gd name="connsiteX9" fmla="*/ 1568391 w 2978674"/>
                  <a:gd name="connsiteY9" fmla="*/ 9525 h 1990725"/>
                  <a:gd name="connsiteX10" fmla="*/ 1682691 w 2978674"/>
                  <a:gd name="connsiteY10" fmla="*/ 19050 h 1990725"/>
                  <a:gd name="connsiteX11" fmla="*/ 1701741 w 2978674"/>
                  <a:gd name="connsiteY11" fmla="*/ 47625 h 1990725"/>
                  <a:gd name="connsiteX12" fmla="*/ 1711266 w 2978674"/>
                  <a:gd name="connsiteY12" fmla="*/ 95250 h 1990725"/>
                  <a:gd name="connsiteX13" fmla="*/ 1720791 w 2978674"/>
                  <a:gd name="connsiteY13" fmla="*/ 333375 h 1990725"/>
                  <a:gd name="connsiteX14" fmla="*/ 1749366 w 2978674"/>
                  <a:gd name="connsiteY14" fmla="*/ 495300 h 1990725"/>
                  <a:gd name="connsiteX15" fmla="*/ 1758891 w 2978674"/>
                  <a:gd name="connsiteY15" fmla="*/ 523875 h 1990725"/>
                  <a:gd name="connsiteX16" fmla="*/ 1777941 w 2978674"/>
                  <a:gd name="connsiteY16" fmla="*/ 600075 h 1990725"/>
                  <a:gd name="connsiteX17" fmla="*/ 1768416 w 2978674"/>
                  <a:gd name="connsiteY17" fmla="*/ 647700 h 1990725"/>
                  <a:gd name="connsiteX18" fmla="*/ 1777941 w 2978674"/>
                  <a:gd name="connsiteY18" fmla="*/ 666750 h 1990725"/>
                  <a:gd name="connsiteX19" fmla="*/ 1806516 w 2978674"/>
                  <a:gd name="connsiteY19" fmla="*/ 695325 h 1990725"/>
                  <a:gd name="connsiteX20" fmla="*/ 1825568 w 2978674"/>
                  <a:gd name="connsiteY20" fmla="*/ 762000 h 1990725"/>
                  <a:gd name="connsiteX21" fmla="*/ 1825566 w 2978674"/>
                  <a:gd name="connsiteY21" fmla="*/ 819150 h 1990725"/>
                  <a:gd name="connsiteX22" fmla="*/ 1835091 w 2978674"/>
                  <a:gd name="connsiteY22" fmla="*/ 876300 h 1990725"/>
                  <a:gd name="connsiteX23" fmla="*/ 1844616 w 2978674"/>
                  <a:gd name="connsiteY23" fmla="*/ 904875 h 1990725"/>
                  <a:gd name="connsiteX24" fmla="*/ 1835091 w 2978674"/>
                  <a:gd name="connsiteY24" fmla="*/ 952500 h 1990725"/>
                  <a:gd name="connsiteX25" fmla="*/ 1854141 w 2978674"/>
                  <a:gd name="connsiteY25" fmla="*/ 1000125 h 1990725"/>
                  <a:gd name="connsiteX26" fmla="*/ 1854141 w 2978674"/>
                  <a:gd name="connsiteY26" fmla="*/ 1028700 h 1990725"/>
                  <a:gd name="connsiteX27" fmla="*/ 1863666 w 2978674"/>
                  <a:gd name="connsiteY27" fmla="*/ 1076325 h 1990725"/>
                  <a:gd name="connsiteX28" fmla="*/ 1863666 w 2978674"/>
                  <a:gd name="connsiteY28" fmla="*/ 1123950 h 1990725"/>
                  <a:gd name="connsiteX29" fmla="*/ 1873191 w 2978674"/>
                  <a:gd name="connsiteY29" fmla="*/ 1162050 h 1990725"/>
                  <a:gd name="connsiteX30" fmla="*/ 1863666 w 2978674"/>
                  <a:gd name="connsiteY30" fmla="*/ 1181100 h 1990725"/>
                  <a:gd name="connsiteX31" fmla="*/ 1882716 w 2978674"/>
                  <a:gd name="connsiteY31" fmla="*/ 1219200 h 1990725"/>
                  <a:gd name="connsiteX32" fmla="*/ 1882716 w 2978674"/>
                  <a:gd name="connsiteY32" fmla="*/ 1266825 h 1990725"/>
                  <a:gd name="connsiteX33" fmla="*/ 1901766 w 2978674"/>
                  <a:gd name="connsiteY33" fmla="*/ 1314450 h 1990725"/>
                  <a:gd name="connsiteX34" fmla="*/ 1901766 w 2978674"/>
                  <a:gd name="connsiteY34" fmla="*/ 1362075 h 1990725"/>
                  <a:gd name="connsiteX35" fmla="*/ 1939866 w 2978674"/>
                  <a:gd name="connsiteY35" fmla="*/ 1400175 h 1990725"/>
                  <a:gd name="connsiteX36" fmla="*/ 1968441 w 2978674"/>
                  <a:gd name="connsiteY36" fmla="*/ 1362075 h 1990725"/>
                  <a:gd name="connsiteX37" fmla="*/ 1977966 w 2978674"/>
                  <a:gd name="connsiteY37" fmla="*/ 1314450 h 1990725"/>
                  <a:gd name="connsiteX38" fmla="*/ 1997016 w 2978674"/>
                  <a:gd name="connsiteY38" fmla="*/ 1257300 h 1990725"/>
                  <a:gd name="connsiteX39" fmla="*/ 1997016 w 2978674"/>
                  <a:gd name="connsiteY39" fmla="*/ 1219200 h 1990725"/>
                  <a:gd name="connsiteX40" fmla="*/ 2016066 w 2978674"/>
                  <a:gd name="connsiteY40" fmla="*/ 1152525 h 1990725"/>
                  <a:gd name="connsiteX41" fmla="*/ 2006541 w 2978674"/>
                  <a:gd name="connsiteY41" fmla="*/ 1085850 h 1990725"/>
                  <a:gd name="connsiteX42" fmla="*/ 2016066 w 2978674"/>
                  <a:gd name="connsiteY42" fmla="*/ 1057275 h 1990725"/>
                  <a:gd name="connsiteX43" fmla="*/ 2035116 w 2978674"/>
                  <a:gd name="connsiteY43" fmla="*/ 990600 h 1990725"/>
                  <a:gd name="connsiteX44" fmla="*/ 2044641 w 2978674"/>
                  <a:gd name="connsiteY44" fmla="*/ 942975 h 1990725"/>
                  <a:gd name="connsiteX45" fmla="*/ 2054166 w 2978674"/>
                  <a:gd name="connsiteY45" fmla="*/ 895350 h 1990725"/>
                  <a:gd name="connsiteX46" fmla="*/ 2073216 w 2978674"/>
                  <a:gd name="connsiteY46" fmla="*/ 847725 h 1990725"/>
                  <a:gd name="connsiteX47" fmla="*/ 2120841 w 2978674"/>
                  <a:gd name="connsiteY47" fmla="*/ 904875 h 1990725"/>
                  <a:gd name="connsiteX48" fmla="*/ 2120841 w 2978674"/>
                  <a:gd name="connsiteY48" fmla="*/ 952500 h 1990725"/>
                  <a:gd name="connsiteX49" fmla="*/ 2139891 w 2978674"/>
                  <a:gd name="connsiteY49" fmla="*/ 1009650 h 1990725"/>
                  <a:gd name="connsiteX50" fmla="*/ 2244666 w 2978674"/>
                  <a:gd name="connsiteY50" fmla="*/ 1047750 h 1990725"/>
                  <a:gd name="connsiteX51" fmla="*/ 2206566 w 2978674"/>
                  <a:gd name="connsiteY51" fmla="*/ 1019175 h 1990725"/>
                  <a:gd name="connsiteX52" fmla="*/ 2254191 w 2978674"/>
                  <a:gd name="connsiteY52" fmla="*/ 1000125 h 1990725"/>
                  <a:gd name="connsiteX53" fmla="*/ 2282766 w 2978674"/>
                  <a:gd name="connsiteY53" fmla="*/ 942975 h 1990725"/>
                  <a:gd name="connsiteX54" fmla="*/ 2311341 w 2978674"/>
                  <a:gd name="connsiteY54" fmla="*/ 885825 h 1990725"/>
                  <a:gd name="connsiteX55" fmla="*/ 2292291 w 2978674"/>
                  <a:gd name="connsiteY55" fmla="*/ 819150 h 1990725"/>
                  <a:gd name="connsiteX56" fmla="*/ 2339916 w 2978674"/>
                  <a:gd name="connsiteY56" fmla="*/ 762000 h 1990725"/>
                  <a:gd name="connsiteX57" fmla="*/ 2397066 w 2978674"/>
                  <a:gd name="connsiteY57" fmla="*/ 762000 h 1990725"/>
                  <a:gd name="connsiteX58" fmla="*/ 2454216 w 2978674"/>
                  <a:gd name="connsiteY58" fmla="*/ 762000 h 1990725"/>
                  <a:gd name="connsiteX59" fmla="*/ 2501841 w 2978674"/>
                  <a:gd name="connsiteY59" fmla="*/ 809625 h 1990725"/>
                  <a:gd name="connsiteX60" fmla="*/ 2520891 w 2978674"/>
                  <a:gd name="connsiteY60" fmla="*/ 857250 h 1990725"/>
                  <a:gd name="connsiteX61" fmla="*/ 2539941 w 2978674"/>
                  <a:gd name="connsiteY61" fmla="*/ 914400 h 1990725"/>
                  <a:gd name="connsiteX62" fmla="*/ 2558991 w 2978674"/>
                  <a:gd name="connsiteY62" fmla="*/ 971550 h 1990725"/>
                  <a:gd name="connsiteX63" fmla="*/ 2578041 w 2978674"/>
                  <a:gd name="connsiteY63" fmla="*/ 1028700 h 1990725"/>
                  <a:gd name="connsiteX64" fmla="*/ 2568516 w 2978674"/>
                  <a:gd name="connsiteY64" fmla="*/ 1057275 h 1990725"/>
                  <a:gd name="connsiteX65" fmla="*/ 2597091 w 2978674"/>
                  <a:gd name="connsiteY65" fmla="*/ 1114425 h 1990725"/>
                  <a:gd name="connsiteX66" fmla="*/ 2597091 w 2978674"/>
                  <a:gd name="connsiteY66" fmla="*/ 1162050 h 1990725"/>
                  <a:gd name="connsiteX67" fmla="*/ 2597091 w 2978674"/>
                  <a:gd name="connsiteY67" fmla="*/ 1209675 h 1990725"/>
                  <a:gd name="connsiteX68" fmla="*/ 2578041 w 2978674"/>
                  <a:gd name="connsiteY68" fmla="*/ 1238250 h 1990725"/>
                  <a:gd name="connsiteX69" fmla="*/ 2587566 w 2978674"/>
                  <a:gd name="connsiteY69" fmla="*/ 1276350 h 1990725"/>
                  <a:gd name="connsiteX70" fmla="*/ 2597091 w 2978674"/>
                  <a:gd name="connsiteY70" fmla="*/ 1333500 h 1990725"/>
                  <a:gd name="connsiteX71" fmla="*/ 2616141 w 2978674"/>
                  <a:gd name="connsiteY71" fmla="*/ 1390650 h 1990725"/>
                  <a:gd name="connsiteX72" fmla="*/ 2616141 w 2978674"/>
                  <a:gd name="connsiteY72" fmla="*/ 1447800 h 1990725"/>
                  <a:gd name="connsiteX73" fmla="*/ 2635191 w 2978674"/>
                  <a:gd name="connsiteY73" fmla="*/ 1504950 h 1990725"/>
                  <a:gd name="connsiteX74" fmla="*/ 2654241 w 2978674"/>
                  <a:gd name="connsiteY74" fmla="*/ 1562100 h 1990725"/>
                  <a:gd name="connsiteX75" fmla="*/ 2663766 w 2978674"/>
                  <a:gd name="connsiteY75" fmla="*/ 1590675 h 1990725"/>
                  <a:gd name="connsiteX76" fmla="*/ 2663766 w 2978674"/>
                  <a:gd name="connsiteY76" fmla="*/ 1638300 h 1990725"/>
                  <a:gd name="connsiteX77" fmla="*/ 2682816 w 2978674"/>
                  <a:gd name="connsiteY77" fmla="*/ 1685925 h 1990725"/>
                  <a:gd name="connsiteX78" fmla="*/ 2682816 w 2978674"/>
                  <a:gd name="connsiteY78" fmla="*/ 1743075 h 1990725"/>
                  <a:gd name="connsiteX79" fmla="*/ 2692341 w 2978674"/>
                  <a:gd name="connsiteY79" fmla="*/ 1800225 h 1990725"/>
                  <a:gd name="connsiteX80" fmla="*/ 2682816 w 2978674"/>
                  <a:gd name="connsiteY80" fmla="*/ 1838325 h 1990725"/>
                  <a:gd name="connsiteX81" fmla="*/ 2692341 w 2978674"/>
                  <a:gd name="connsiteY81" fmla="*/ 1876425 h 1990725"/>
                  <a:gd name="connsiteX82" fmla="*/ 2711391 w 2978674"/>
                  <a:gd name="connsiteY82" fmla="*/ 1933575 h 1990725"/>
                  <a:gd name="connsiteX83" fmla="*/ 2682816 w 2978674"/>
                  <a:gd name="connsiteY83" fmla="*/ 1962150 h 1990725"/>
                  <a:gd name="connsiteX84" fmla="*/ 2711391 w 2978674"/>
                  <a:gd name="connsiteY84" fmla="*/ 1990725 h 1990725"/>
                  <a:gd name="connsiteX85" fmla="*/ 2759016 w 2978674"/>
                  <a:gd name="connsiteY85" fmla="*/ 1924050 h 1990725"/>
                  <a:gd name="connsiteX86" fmla="*/ 2759016 w 2978674"/>
                  <a:gd name="connsiteY86" fmla="*/ 1857375 h 1990725"/>
                  <a:gd name="connsiteX87" fmla="*/ 2768541 w 2978674"/>
                  <a:gd name="connsiteY87" fmla="*/ 1800225 h 1990725"/>
                  <a:gd name="connsiteX88" fmla="*/ 2768541 w 2978674"/>
                  <a:gd name="connsiteY88" fmla="*/ 1752600 h 1990725"/>
                  <a:gd name="connsiteX89" fmla="*/ 2768541 w 2978674"/>
                  <a:gd name="connsiteY89" fmla="*/ 1685925 h 1990725"/>
                  <a:gd name="connsiteX90" fmla="*/ 2778066 w 2978674"/>
                  <a:gd name="connsiteY90" fmla="*/ 1628775 h 1990725"/>
                  <a:gd name="connsiteX91" fmla="*/ 2787591 w 2978674"/>
                  <a:gd name="connsiteY91" fmla="*/ 1562100 h 1990725"/>
                  <a:gd name="connsiteX92" fmla="*/ 2778066 w 2978674"/>
                  <a:gd name="connsiteY92" fmla="*/ 1504950 h 1990725"/>
                  <a:gd name="connsiteX93" fmla="*/ 2806641 w 2978674"/>
                  <a:gd name="connsiteY93" fmla="*/ 1457325 h 1990725"/>
                  <a:gd name="connsiteX94" fmla="*/ 2778066 w 2978674"/>
                  <a:gd name="connsiteY94" fmla="*/ 1419225 h 1990725"/>
                  <a:gd name="connsiteX95" fmla="*/ 2806641 w 2978674"/>
                  <a:gd name="connsiteY95" fmla="*/ 1352550 h 1990725"/>
                  <a:gd name="connsiteX96" fmla="*/ 2806641 w 2978674"/>
                  <a:gd name="connsiteY96" fmla="*/ 1285875 h 1990725"/>
                  <a:gd name="connsiteX97" fmla="*/ 2787591 w 2978674"/>
                  <a:gd name="connsiteY97" fmla="*/ 1238250 h 1990725"/>
                  <a:gd name="connsiteX98" fmla="*/ 2797116 w 2978674"/>
                  <a:gd name="connsiteY98" fmla="*/ 1181100 h 1990725"/>
                  <a:gd name="connsiteX99" fmla="*/ 2797116 w 2978674"/>
                  <a:gd name="connsiteY99" fmla="*/ 1152525 h 1990725"/>
                  <a:gd name="connsiteX100" fmla="*/ 2806641 w 2978674"/>
                  <a:gd name="connsiteY100" fmla="*/ 1085850 h 1990725"/>
                  <a:gd name="connsiteX101" fmla="*/ 2806641 w 2978674"/>
                  <a:gd name="connsiteY101" fmla="*/ 1047750 h 1990725"/>
                  <a:gd name="connsiteX102" fmla="*/ 2797116 w 2978674"/>
                  <a:gd name="connsiteY102" fmla="*/ 981075 h 1990725"/>
                  <a:gd name="connsiteX103" fmla="*/ 2806641 w 2978674"/>
                  <a:gd name="connsiteY103" fmla="*/ 933450 h 1990725"/>
                  <a:gd name="connsiteX104" fmla="*/ 2825691 w 2978674"/>
                  <a:gd name="connsiteY104" fmla="*/ 866775 h 1990725"/>
                  <a:gd name="connsiteX105" fmla="*/ 2844741 w 2978674"/>
                  <a:gd name="connsiteY105" fmla="*/ 819150 h 1990725"/>
                  <a:gd name="connsiteX106" fmla="*/ 2825691 w 2978674"/>
                  <a:gd name="connsiteY106" fmla="*/ 781050 h 1990725"/>
                  <a:gd name="connsiteX107" fmla="*/ 2844741 w 2978674"/>
                  <a:gd name="connsiteY107" fmla="*/ 733425 h 1990725"/>
                  <a:gd name="connsiteX108" fmla="*/ 2863791 w 2978674"/>
                  <a:gd name="connsiteY108" fmla="*/ 676275 h 1990725"/>
                  <a:gd name="connsiteX109" fmla="*/ 2911416 w 2978674"/>
                  <a:gd name="connsiteY109" fmla="*/ 666750 h 1990725"/>
                  <a:gd name="connsiteX110" fmla="*/ 2892366 w 2978674"/>
                  <a:gd name="connsiteY110" fmla="*/ 600075 h 1990725"/>
                  <a:gd name="connsiteX111" fmla="*/ 2911416 w 2978674"/>
                  <a:gd name="connsiteY111" fmla="*/ 533400 h 1990725"/>
                  <a:gd name="connsiteX112" fmla="*/ 2920941 w 2978674"/>
                  <a:gd name="connsiteY112" fmla="*/ 485775 h 1990725"/>
                  <a:gd name="connsiteX113" fmla="*/ 2920941 w 2978674"/>
                  <a:gd name="connsiteY113" fmla="*/ 428625 h 1990725"/>
                  <a:gd name="connsiteX114" fmla="*/ 2939991 w 2978674"/>
                  <a:gd name="connsiteY114" fmla="*/ 361950 h 1990725"/>
                  <a:gd name="connsiteX115" fmla="*/ 2930466 w 2978674"/>
                  <a:gd name="connsiteY115" fmla="*/ 314325 h 1990725"/>
                  <a:gd name="connsiteX116" fmla="*/ 2930466 w 2978674"/>
                  <a:gd name="connsiteY116" fmla="*/ 247650 h 1990725"/>
                  <a:gd name="connsiteX117" fmla="*/ 2939991 w 2978674"/>
                  <a:gd name="connsiteY117" fmla="*/ 190500 h 1990725"/>
                  <a:gd name="connsiteX118" fmla="*/ 2968566 w 2978674"/>
                  <a:gd name="connsiteY118" fmla="*/ 142875 h 1990725"/>
                  <a:gd name="connsiteX119" fmla="*/ 2949516 w 2978674"/>
                  <a:gd name="connsiteY119" fmla="*/ 95250 h 1990725"/>
                  <a:gd name="connsiteX120" fmla="*/ 2978091 w 2978674"/>
                  <a:gd name="connsiteY120" fmla="*/ 57150 h 1990725"/>
                  <a:gd name="connsiteX121" fmla="*/ 2968566 w 2978674"/>
                  <a:gd name="connsiteY121" fmla="*/ 0 h 1990725"/>
                  <a:gd name="connsiteX0" fmla="*/ 548735 w 2924909"/>
                  <a:gd name="connsiteY0" fmla="*/ 371475 h 1990725"/>
                  <a:gd name="connsiteX1" fmla="*/ 482060 w 2924909"/>
                  <a:gd name="connsiteY1" fmla="*/ 409575 h 1990725"/>
                  <a:gd name="connsiteX2" fmla="*/ 424910 w 2924909"/>
                  <a:gd name="connsiteY2" fmla="*/ 438150 h 1990725"/>
                  <a:gd name="connsiteX3" fmla="*/ 358235 w 2924909"/>
                  <a:gd name="connsiteY3" fmla="*/ 485775 h 1990725"/>
                  <a:gd name="connsiteX4" fmla="*/ 213339 w 2924909"/>
                  <a:gd name="connsiteY4" fmla="*/ 590550 h 1990725"/>
                  <a:gd name="connsiteX5" fmla="*/ 756 w 2924909"/>
                  <a:gd name="connsiteY5" fmla="*/ 857250 h 1990725"/>
                  <a:gd name="connsiteX6" fmla="*/ 293246 w 2924909"/>
                  <a:gd name="connsiteY6" fmla="*/ 523875 h 1990725"/>
                  <a:gd name="connsiteX7" fmla="*/ 1447951 w 2924909"/>
                  <a:gd name="connsiteY7" fmla="*/ 28575 h 1990725"/>
                  <a:gd name="connsiteX8" fmla="*/ 1514626 w 2924909"/>
                  <a:gd name="connsiteY8" fmla="*/ 9525 h 1990725"/>
                  <a:gd name="connsiteX9" fmla="*/ 1628926 w 2924909"/>
                  <a:gd name="connsiteY9" fmla="*/ 19050 h 1990725"/>
                  <a:gd name="connsiteX10" fmla="*/ 1647976 w 2924909"/>
                  <a:gd name="connsiteY10" fmla="*/ 47625 h 1990725"/>
                  <a:gd name="connsiteX11" fmla="*/ 1657501 w 2924909"/>
                  <a:gd name="connsiteY11" fmla="*/ 95250 h 1990725"/>
                  <a:gd name="connsiteX12" fmla="*/ 1667026 w 2924909"/>
                  <a:gd name="connsiteY12" fmla="*/ 333375 h 1990725"/>
                  <a:gd name="connsiteX13" fmla="*/ 1695601 w 2924909"/>
                  <a:gd name="connsiteY13" fmla="*/ 495300 h 1990725"/>
                  <a:gd name="connsiteX14" fmla="*/ 1705126 w 2924909"/>
                  <a:gd name="connsiteY14" fmla="*/ 523875 h 1990725"/>
                  <a:gd name="connsiteX15" fmla="*/ 1724176 w 2924909"/>
                  <a:gd name="connsiteY15" fmla="*/ 600075 h 1990725"/>
                  <a:gd name="connsiteX16" fmla="*/ 1714651 w 2924909"/>
                  <a:gd name="connsiteY16" fmla="*/ 647700 h 1990725"/>
                  <a:gd name="connsiteX17" fmla="*/ 1724176 w 2924909"/>
                  <a:gd name="connsiteY17" fmla="*/ 666750 h 1990725"/>
                  <a:gd name="connsiteX18" fmla="*/ 1752751 w 2924909"/>
                  <a:gd name="connsiteY18" fmla="*/ 695325 h 1990725"/>
                  <a:gd name="connsiteX19" fmla="*/ 1771803 w 2924909"/>
                  <a:gd name="connsiteY19" fmla="*/ 762000 h 1990725"/>
                  <a:gd name="connsiteX20" fmla="*/ 1771801 w 2924909"/>
                  <a:gd name="connsiteY20" fmla="*/ 819150 h 1990725"/>
                  <a:gd name="connsiteX21" fmla="*/ 1781326 w 2924909"/>
                  <a:gd name="connsiteY21" fmla="*/ 876300 h 1990725"/>
                  <a:gd name="connsiteX22" fmla="*/ 1790851 w 2924909"/>
                  <a:gd name="connsiteY22" fmla="*/ 904875 h 1990725"/>
                  <a:gd name="connsiteX23" fmla="*/ 1781326 w 2924909"/>
                  <a:gd name="connsiteY23" fmla="*/ 952500 h 1990725"/>
                  <a:gd name="connsiteX24" fmla="*/ 1800376 w 2924909"/>
                  <a:gd name="connsiteY24" fmla="*/ 1000125 h 1990725"/>
                  <a:gd name="connsiteX25" fmla="*/ 1800376 w 2924909"/>
                  <a:gd name="connsiteY25" fmla="*/ 1028700 h 1990725"/>
                  <a:gd name="connsiteX26" fmla="*/ 1809901 w 2924909"/>
                  <a:gd name="connsiteY26" fmla="*/ 1076325 h 1990725"/>
                  <a:gd name="connsiteX27" fmla="*/ 1809901 w 2924909"/>
                  <a:gd name="connsiteY27" fmla="*/ 1123950 h 1990725"/>
                  <a:gd name="connsiteX28" fmla="*/ 1819426 w 2924909"/>
                  <a:gd name="connsiteY28" fmla="*/ 1162050 h 1990725"/>
                  <a:gd name="connsiteX29" fmla="*/ 1809901 w 2924909"/>
                  <a:gd name="connsiteY29" fmla="*/ 1181100 h 1990725"/>
                  <a:gd name="connsiteX30" fmla="*/ 1828951 w 2924909"/>
                  <a:gd name="connsiteY30" fmla="*/ 1219200 h 1990725"/>
                  <a:gd name="connsiteX31" fmla="*/ 1828951 w 2924909"/>
                  <a:gd name="connsiteY31" fmla="*/ 1266825 h 1990725"/>
                  <a:gd name="connsiteX32" fmla="*/ 1848001 w 2924909"/>
                  <a:gd name="connsiteY32" fmla="*/ 1314450 h 1990725"/>
                  <a:gd name="connsiteX33" fmla="*/ 1848001 w 2924909"/>
                  <a:gd name="connsiteY33" fmla="*/ 1362075 h 1990725"/>
                  <a:gd name="connsiteX34" fmla="*/ 1886101 w 2924909"/>
                  <a:gd name="connsiteY34" fmla="*/ 1400175 h 1990725"/>
                  <a:gd name="connsiteX35" fmla="*/ 1914676 w 2924909"/>
                  <a:gd name="connsiteY35" fmla="*/ 1362075 h 1990725"/>
                  <a:gd name="connsiteX36" fmla="*/ 1924201 w 2924909"/>
                  <a:gd name="connsiteY36" fmla="*/ 1314450 h 1990725"/>
                  <a:gd name="connsiteX37" fmla="*/ 1943251 w 2924909"/>
                  <a:gd name="connsiteY37" fmla="*/ 1257300 h 1990725"/>
                  <a:gd name="connsiteX38" fmla="*/ 1943251 w 2924909"/>
                  <a:gd name="connsiteY38" fmla="*/ 1219200 h 1990725"/>
                  <a:gd name="connsiteX39" fmla="*/ 1962301 w 2924909"/>
                  <a:gd name="connsiteY39" fmla="*/ 1152525 h 1990725"/>
                  <a:gd name="connsiteX40" fmla="*/ 1952776 w 2924909"/>
                  <a:gd name="connsiteY40" fmla="*/ 1085850 h 1990725"/>
                  <a:gd name="connsiteX41" fmla="*/ 1962301 w 2924909"/>
                  <a:gd name="connsiteY41" fmla="*/ 1057275 h 1990725"/>
                  <a:gd name="connsiteX42" fmla="*/ 1981351 w 2924909"/>
                  <a:gd name="connsiteY42" fmla="*/ 990600 h 1990725"/>
                  <a:gd name="connsiteX43" fmla="*/ 1990876 w 2924909"/>
                  <a:gd name="connsiteY43" fmla="*/ 942975 h 1990725"/>
                  <a:gd name="connsiteX44" fmla="*/ 2000401 w 2924909"/>
                  <a:gd name="connsiteY44" fmla="*/ 895350 h 1990725"/>
                  <a:gd name="connsiteX45" fmla="*/ 2019451 w 2924909"/>
                  <a:gd name="connsiteY45" fmla="*/ 847725 h 1990725"/>
                  <a:gd name="connsiteX46" fmla="*/ 2067076 w 2924909"/>
                  <a:gd name="connsiteY46" fmla="*/ 904875 h 1990725"/>
                  <a:gd name="connsiteX47" fmla="*/ 2067076 w 2924909"/>
                  <a:gd name="connsiteY47" fmla="*/ 952500 h 1990725"/>
                  <a:gd name="connsiteX48" fmla="*/ 2086126 w 2924909"/>
                  <a:gd name="connsiteY48" fmla="*/ 1009650 h 1990725"/>
                  <a:gd name="connsiteX49" fmla="*/ 2190901 w 2924909"/>
                  <a:gd name="connsiteY49" fmla="*/ 1047750 h 1990725"/>
                  <a:gd name="connsiteX50" fmla="*/ 2152801 w 2924909"/>
                  <a:gd name="connsiteY50" fmla="*/ 1019175 h 1990725"/>
                  <a:gd name="connsiteX51" fmla="*/ 2200426 w 2924909"/>
                  <a:gd name="connsiteY51" fmla="*/ 1000125 h 1990725"/>
                  <a:gd name="connsiteX52" fmla="*/ 2229001 w 2924909"/>
                  <a:gd name="connsiteY52" fmla="*/ 942975 h 1990725"/>
                  <a:gd name="connsiteX53" fmla="*/ 2257576 w 2924909"/>
                  <a:gd name="connsiteY53" fmla="*/ 885825 h 1990725"/>
                  <a:gd name="connsiteX54" fmla="*/ 2238526 w 2924909"/>
                  <a:gd name="connsiteY54" fmla="*/ 819150 h 1990725"/>
                  <a:gd name="connsiteX55" fmla="*/ 2286151 w 2924909"/>
                  <a:gd name="connsiteY55" fmla="*/ 762000 h 1990725"/>
                  <a:gd name="connsiteX56" fmla="*/ 2343301 w 2924909"/>
                  <a:gd name="connsiteY56" fmla="*/ 762000 h 1990725"/>
                  <a:gd name="connsiteX57" fmla="*/ 2400451 w 2924909"/>
                  <a:gd name="connsiteY57" fmla="*/ 762000 h 1990725"/>
                  <a:gd name="connsiteX58" fmla="*/ 2448076 w 2924909"/>
                  <a:gd name="connsiteY58" fmla="*/ 809625 h 1990725"/>
                  <a:gd name="connsiteX59" fmla="*/ 2467126 w 2924909"/>
                  <a:gd name="connsiteY59" fmla="*/ 857250 h 1990725"/>
                  <a:gd name="connsiteX60" fmla="*/ 2486176 w 2924909"/>
                  <a:gd name="connsiteY60" fmla="*/ 914400 h 1990725"/>
                  <a:gd name="connsiteX61" fmla="*/ 2505226 w 2924909"/>
                  <a:gd name="connsiteY61" fmla="*/ 971550 h 1990725"/>
                  <a:gd name="connsiteX62" fmla="*/ 2524276 w 2924909"/>
                  <a:gd name="connsiteY62" fmla="*/ 1028700 h 1990725"/>
                  <a:gd name="connsiteX63" fmla="*/ 2514751 w 2924909"/>
                  <a:gd name="connsiteY63" fmla="*/ 1057275 h 1990725"/>
                  <a:gd name="connsiteX64" fmla="*/ 2543326 w 2924909"/>
                  <a:gd name="connsiteY64" fmla="*/ 1114425 h 1990725"/>
                  <a:gd name="connsiteX65" fmla="*/ 2543326 w 2924909"/>
                  <a:gd name="connsiteY65" fmla="*/ 1162050 h 1990725"/>
                  <a:gd name="connsiteX66" fmla="*/ 2543326 w 2924909"/>
                  <a:gd name="connsiteY66" fmla="*/ 1209675 h 1990725"/>
                  <a:gd name="connsiteX67" fmla="*/ 2524276 w 2924909"/>
                  <a:gd name="connsiteY67" fmla="*/ 1238250 h 1990725"/>
                  <a:gd name="connsiteX68" fmla="*/ 2533801 w 2924909"/>
                  <a:gd name="connsiteY68" fmla="*/ 1276350 h 1990725"/>
                  <a:gd name="connsiteX69" fmla="*/ 2543326 w 2924909"/>
                  <a:gd name="connsiteY69" fmla="*/ 1333500 h 1990725"/>
                  <a:gd name="connsiteX70" fmla="*/ 2562376 w 2924909"/>
                  <a:gd name="connsiteY70" fmla="*/ 1390650 h 1990725"/>
                  <a:gd name="connsiteX71" fmla="*/ 2562376 w 2924909"/>
                  <a:gd name="connsiteY71" fmla="*/ 1447800 h 1990725"/>
                  <a:gd name="connsiteX72" fmla="*/ 2581426 w 2924909"/>
                  <a:gd name="connsiteY72" fmla="*/ 1504950 h 1990725"/>
                  <a:gd name="connsiteX73" fmla="*/ 2600476 w 2924909"/>
                  <a:gd name="connsiteY73" fmla="*/ 1562100 h 1990725"/>
                  <a:gd name="connsiteX74" fmla="*/ 2610001 w 2924909"/>
                  <a:gd name="connsiteY74" fmla="*/ 1590675 h 1990725"/>
                  <a:gd name="connsiteX75" fmla="*/ 2610001 w 2924909"/>
                  <a:gd name="connsiteY75" fmla="*/ 1638300 h 1990725"/>
                  <a:gd name="connsiteX76" fmla="*/ 2629051 w 2924909"/>
                  <a:gd name="connsiteY76" fmla="*/ 1685925 h 1990725"/>
                  <a:gd name="connsiteX77" fmla="*/ 2629051 w 2924909"/>
                  <a:gd name="connsiteY77" fmla="*/ 1743075 h 1990725"/>
                  <a:gd name="connsiteX78" fmla="*/ 2638576 w 2924909"/>
                  <a:gd name="connsiteY78" fmla="*/ 1800225 h 1990725"/>
                  <a:gd name="connsiteX79" fmla="*/ 2629051 w 2924909"/>
                  <a:gd name="connsiteY79" fmla="*/ 1838325 h 1990725"/>
                  <a:gd name="connsiteX80" fmla="*/ 2638576 w 2924909"/>
                  <a:gd name="connsiteY80" fmla="*/ 1876425 h 1990725"/>
                  <a:gd name="connsiteX81" fmla="*/ 2657626 w 2924909"/>
                  <a:gd name="connsiteY81" fmla="*/ 1933575 h 1990725"/>
                  <a:gd name="connsiteX82" fmla="*/ 2629051 w 2924909"/>
                  <a:gd name="connsiteY82" fmla="*/ 1962150 h 1990725"/>
                  <a:gd name="connsiteX83" fmla="*/ 2657626 w 2924909"/>
                  <a:gd name="connsiteY83" fmla="*/ 1990725 h 1990725"/>
                  <a:gd name="connsiteX84" fmla="*/ 2705251 w 2924909"/>
                  <a:gd name="connsiteY84" fmla="*/ 1924050 h 1990725"/>
                  <a:gd name="connsiteX85" fmla="*/ 2705251 w 2924909"/>
                  <a:gd name="connsiteY85" fmla="*/ 1857375 h 1990725"/>
                  <a:gd name="connsiteX86" fmla="*/ 2714776 w 2924909"/>
                  <a:gd name="connsiteY86" fmla="*/ 1800225 h 1990725"/>
                  <a:gd name="connsiteX87" fmla="*/ 2714776 w 2924909"/>
                  <a:gd name="connsiteY87" fmla="*/ 1752600 h 1990725"/>
                  <a:gd name="connsiteX88" fmla="*/ 2714776 w 2924909"/>
                  <a:gd name="connsiteY88" fmla="*/ 1685925 h 1990725"/>
                  <a:gd name="connsiteX89" fmla="*/ 2724301 w 2924909"/>
                  <a:gd name="connsiteY89" fmla="*/ 1628775 h 1990725"/>
                  <a:gd name="connsiteX90" fmla="*/ 2733826 w 2924909"/>
                  <a:gd name="connsiteY90" fmla="*/ 1562100 h 1990725"/>
                  <a:gd name="connsiteX91" fmla="*/ 2724301 w 2924909"/>
                  <a:gd name="connsiteY91" fmla="*/ 1504950 h 1990725"/>
                  <a:gd name="connsiteX92" fmla="*/ 2752876 w 2924909"/>
                  <a:gd name="connsiteY92" fmla="*/ 1457325 h 1990725"/>
                  <a:gd name="connsiteX93" fmla="*/ 2724301 w 2924909"/>
                  <a:gd name="connsiteY93" fmla="*/ 1419225 h 1990725"/>
                  <a:gd name="connsiteX94" fmla="*/ 2752876 w 2924909"/>
                  <a:gd name="connsiteY94" fmla="*/ 1352550 h 1990725"/>
                  <a:gd name="connsiteX95" fmla="*/ 2752876 w 2924909"/>
                  <a:gd name="connsiteY95" fmla="*/ 1285875 h 1990725"/>
                  <a:gd name="connsiteX96" fmla="*/ 2733826 w 2924909"/>
                  <a:gd name="connsiteY96" fmla="*/ 1238250 h 1990725"/>
                  <a:gd name="connsiteX97" fmla="*/ 2743351 w 2924909"/>
                  <a:gd name="connsiteY97" fmla="*/ 1181100 h 1990725"/>
                  <a:gd name="connsiteX98" fmla="*/ 2743351 w 2924909"/>
                  <a:gd name="connsiteY98" fmla="*/ 1152525 h 1990725"/>
                  <a:gd name="connsiteX99" fmla="*/ 2752876 w 2924909"/>
                  <a:gd name="connsiteY99" fmla="*/ 1085850 h 1990725"/>
                  <a:gd name="connsiteX100" fmla="*/ 2752876 w 2924909"/>
                  <a:gd name="connsiteY100" fmla="*/ 1047750 h 1990725"/>
                  <a:gd name="connsiteX101" fmla="*/ 2743351 w 2924909"/>
                  <a:gd name="connsiteY101" fmla="*/ 981075 h 1990725"/>
                  <a:gd name="connsiteX102" fmla="*/ 2752876 w 2924909"/>
                  <a:gd name="connsiteY102" fmla="*/ 933450 h 1990725"/>
                  <a:gd name="connsiteX103" fmla="*/ 2771926 w 2924909"/>
                  <a:gd name="connsiteY103" fmla="*/ 866775 h 1990725"/>
                  <a:gd name="connsiteX104" fmla="*/ 2790976 w 2924909"/>
                  <a:gd name="connsiteY104" fmla="*/ 819150 h 1990725"/>
                  <a:gd name="connsiteX105" fmla="*/ 2771926 w 2924909"/>
                  <a:gd name="connsiteY105" fmla="*/ 781050 h 1990725"/>
                  <a:gd name="connsiteX106" fmla="*/ 2790976 w 2924909"/>
                  <a:gd name="connsiteY106" fmla="*/ 733425 h 1990725"/>
                  <a:gd name="connsiteX107" fmla="*/ 2810026 w 2924909"/>
                  <a:gd name="connsiteY107" fmla="*/ 676275 h 1990725"/>
                  <a:gd name="connsiteX108" fmla="*/ 2857651 w 2924909"/>
                  <a:gd name="connsiteY108" fmla="*/ 666750 h 1990725"/>
                  <a:gd name="connsiteX109" fmla="*/ 2838601 w 2924909"/>
                  <a:gd name="connsiteY109" fmla="*/ 600075 h 1990725"/>
                  <a:gd name="connsiteX110" fmla="*/ 2857651 w 2924909"/>
                  <a:gd name="connsiteY110" fmla="*/ 533400 h 1990725"/>
                  <a:gd name="connsiteX111" fmla="*/ 2867176 w 2924909"/>
                  <a:gd name="connsiteY111" fmla="*/ 485775 h 1990725"/>
                  <a:gd name="connsiteX112" fmla="*/ 2867176 w 2924909"/>
                  <a:gd name="connsiteY112" fmla="*/ 428625 h 1990725"/>
                  <a:gd name="connsiteX113" fmla="*/ 2886226 w 2924909"/>
                  <a:gd name="connsiteY113" fmla="*/ 361950 h 1990725"/>
                  <a:gd name="connsiteX114" fmla="*/ 2876701 w 2924909"/>
                  <a:gd name="connsiteY114" fmla="*/ 314325 h 1990725"/>
                  <a:gd name="connsiteX115" fmla="*/ 2876701 w 2924909"/>
                  <a:gd name="connsiteY115" fmla="*/ 247650 h 1990725"/>
                  <a:gd name="connsiteX116" fmla="*/ 2886226 w 2924909"/>
                  <a:gd name="connsiteY116" fmla="*/ 190500 h 1990725"/>
                  <a:gd name="connsiteX117" fmla="*/ 2914801 w 2924909"/>
                  <a:gd name="connsiteY117" fmla="*/ 142875 h 1990725"/>
                  <a:gd name="connsiteX118" fmla="*/ 2895751 w 2924909"/>
                  <a:gd name="connsiteY118" fmla="*/ 95250 h 1990725"/>
                  <a:gd name="connsiteX119" fmla="*/ 2924326 w 2924909"/>
                  <a:gd name="connsiteY119" fmla="*/ 57150 h 1990725"/>
                  <a:gd name="connsiteX120" fmla="*/ 2914801 w 2924909"/>
                  <a:gd name="connsiteY120" fmla="*/ 0 h 1990725"/>
                  <a:gd name="connsiteX0" fmla="*/ 377177 w 2753351"/>
                  <a:gd name="connsiteY0" fmla="*/ 371475 h 1990725"/>
                  <a:gd name="connsiteX1" fmla="*/ 310502 w 2753351"/>
                  <a:gd name="connsiteY1" fmla="*/ 409575 h 1990725"/>
                  <a:gd name="connsiteX2" fmla="*/ 253352 w 2753351"/>
                  <a:gd name="connsiteY2" fmla="*/ 438150 h 1990725"/>
                  <a:gd name="connsiteX3" fmla="*/ 186677 w 2753351"/>
                  <a:gd name="connsiteY3" fmla="*/ 485775 h 1990725"/>
                  <a:gd name="connsiteX4" fmla="*/ 41781 w 2753351"/>
                  <a:gd name="connsiteY4" fmla="*/ 590550 h 1990725"/>
                  <a:gd name="connsiteX5" fmla="*/ 121688 w 2753351"/>
                  <a:gd name="connsiteY5" fmla="*/ 523875 h 1990725"/>
                  <a:gd name="connsiteX6" fmla="*/ 1276393 w 2753351"/>
                  <a:gd name="connsiteY6" fmla="*/ 28575 h 1990725"/>
                  <a:gd name="connsiteX7" fmla="*/ 1343068 w 2753351"/>
                  <a:gd name="connsiteY7" fmla="*/ 9525 h 1990725"/>
                  <a:gd name="connsiteX8" fmla="*/ 1457368 w 2753351"/>
                  <a:gd name="connsiteY8" fmla="*/ 19050 h 1990725"/>
                  <a:gd name="connsiteX9" fmla="*/ 1476418 w 2753351"/>
                  <a:gd name="connsiteY9" fmla="*/ 47625 h 1990725"/>
                  <a:gd name="connsiteX10" fmla="*/ 1485943 w 2753351"/>
                  <a:gd name="connsiteY10" fmla="*/ 95250 h 1990725"/>
                  <a:gd name="connsiteX11" fmla="*/ 1495468 w 2753351"/>
                  <a:gd name="connsiteY11" fmla="*/ 333375 h 1990725"/>
                  <a:gd name="connsiteX12" fmla="*/ 1524043 w 2753351"/>
                  <a:gd name="connsiteY12" fmla="*/ 495300 h 1990725"/>
                  <a:gd name="connsiteX13" fmla="*/ 1533568 w 2753351"/>
                  <a:gd name="connsiteY13" fmla="*/ 523875 h 1990725"/>
                  <a:gd name="connsiteX14" fmla="*/ 1552618 w 2753351"/>
                  <a:gd name="connsiteY14" fmla="*/ 600075 h 1990725"/>
                  <a:gd name="connsiteX15" fmla="*/ 1543093 w 2753351"/>
                  <a:gd name="connsiteY15" fmla="*/ 647700 h 1990725"/>
                  <a:gd name="connsiteX16" fmla="*/ 1552618 w 2753351"/>
                  <a:gd name="connsiteY16" fmla="*/ 666750 h 1990725"/>
                  <a:gd name="connsiteX17" fmla="*/ 1581193 w 2753351"/>
                  <a:gd name="connsiteY17" fmla="*/ 695325 h 1990725"/>
                  <a:gd name="connsiteX18" fmla="*/ 1600245 w 2753351"/>
                  <a:gd name="connsiteY18" fmla="*/ 762000 h 1990725"/>
                  <a:gd name="connsiteX19" fmla="*/ 1600243 w 2753351"/>
                  <a:gd name="connsiteY19" fmla="*/ 819150 h 1990725"/>
                  <a:gd name="connsiteX20" fmla="*/ 1609768 w 2753351"/>
                  <a:gd name="connsiteY20" fmla="*/ 876300 h 1990725"/>
                  <a:gd name="connsiteX21" fmla="*/ 1619293 w 2753351"/>
                  <a:gd name="connsiteY21" fmla="*/ 904875 h 1990725"/>
                  <a:gd name="connsiteX22" fmla="*/ 1609768 w 2753351"/>
                  <a:gd name="connsiteY22" fmla="*/ 952500 h 1990725"/>
                  <a:gd name="connsiteX23" fmla="*/ 1628818 w 2753351"/>
                  <a:gd name="connsiteY23" fmla="*/ 1000125 h 1990725"/>
                  <a:gd name="connsiteX24" fmla="*/ 1628818 w 2753351"/>
                  <a:gd name="connsiteY24" fmla="*/ 1028700 h 1990725"/>
                  <a:gd name="connsiteX25" fmla="*/ 1638343 w 2753351"/>
                  <a:gd name="connsiteY25" fmla="*/ 1076325 h 1990725"/>
                  <a:gd name="connsiteX26" fmla="*/ 1638343 w 2753351"/>
                  <a:gd name="connsiteY26" fmla="*/ 1123950 h 1990725"/>
                  <a:gd name="connsiteX27" fmla="*/ 1647868 w 2753351"/>
                  <a:gd name="connsiteY27" fmla="*/ 1162050 h 1990725"/>
                  <a:gd name="connsiteX28" fmla="*/ 1638343 w 2753351"/>
                  <a:gd name="connsiteY28" fmla="*/ 1181100 h 1990725"/>
                  <a:gd name="connsiteX29" fmla="*/ 1657393 w 2753351"/>
                  <a:gd name="connsiteY29" fmla="*/ 1219200 h 1990725"/>
                  <a:gd name="connsiteX30" fmla="*/ 1657393 w 2753351"/>
                  <a:gd name="connsiteY30" fmla="*/ 1266825 h 1990725"/>
                  <a:gd name="connsiteX31" fmla="*/ 1676443 w 2753351"/>
                  <a:gd name="connsiteY31" fmla="*/ 1314450 h 1990725"/>
                  <a:gd name="connsiteX32" fmla="*/ 1676443 w 2753351"/>
                  <a:gd name="connsiteY32" fmla="*/ 1362075 h 1990725"/>
                  <a:gd name="connsiteX33" fmla="*/ 1714543 w 2753351"/>
                  <a:gd name="connsiteY33" fmla="*/ 1400175 h 1990725"/>
                  <a:gd name="connsiteX34" fmla="*/ 1743118 w 2753351"/>
                  <a:gd name="connsiteY34" fmla="*/ 1362075 h 1990725"/>
                  <a:gd name="connsiteX35" fmla="*/ 1752643 w 2753351"/>
                  <a:gd name="connsiteY35" fmla="*/ 1314450 h 1990725"/>
                  <a:gd name="connsiteX36" fmla="*/ 1771693 w 2753351"/>
                  <a:gd name="connsiteY36" fmla="*/ 1257300 h 1990725"/>
                  <a:gd name="connsiteX37" fmla="*/ 1771693 w 2753351"/>
                  <a:gd name="connsiteY37" fmla="*/ 1219200 h 1990725"/>
                  <a:gd name="connsiteX38" fmla="*/ 1790743 w 2753351"/>
                  <a:gd name="connsiteY38" fmla="*/ 1152525 h 1990725"/>
                  <a:gd name="connsiteX39" fmla="*/ 1781218 w 2753351"/>
                  <a:gd name="connsiteY39" fmla="*/ 1085850 h 1990725"/>
                  <a:gd name="connsiteX40" fmla="*/ 1790743 w 2753351"/>
                  <a:gd name="connsiteY40" fmla="*/ 1057275 h 1990725"/>
                  <a:gd name="connsiteX41" fmla="*/ 1809793 w 2753351"/>
                  <a:gd name="connsiteY41" fmla="*/ 990600 h 1990725"/>
                  <a:gd name="connsiteX42" fmla="*/ 1819318 w 2753351"/>
                  <a:gd name="connsiteY42" fmla="*/ 942975 h 1990725"/>
                  <a:gd name="connsiteX43" fmla="*/ 1828843 w 2753351"/>
                  <a:gd name="connsiteY43" fmla="*/ 895350 h 1990725"/>
                  <a:gd name="connsiteX44" fmla="*/ 1847893 w 2753351"/>
                  <a:gd name="connsiteY44" fmla="*/ 847725 h 1990725"/>
                  <a:gd name="connsiteX45" fmla="*/ 1895518 w 2753351"/>
                  <a:gd name="connsiteY45" fmla="*/ 904875 h 1990725"/>
                  <a:gd name="connsiteX46" fmla="*/ 1895518 w 2753351"/>
                  <a:gd name="connsiteY46" fmla="*/ 952500 h 1990725"/>
                  <a:gd name="connsiteX47" fmla="*/ 1914568 w 2753351"/>
                  <a:gd name="connsiteY47" fmla="*/ 1009650 h 1990725"/>
                  <a:gd name="connsiteX48" fmla="*/ 2019343 w 2753351"/>
                  <a:gd name="connsiteY48" fmla="*/ 1047750 h 1990725"/>
                  <a:gd name="connsiteX49" fmla="*/ 1981243 w 2753351"/>
                  <a:gd name="connsiteY49" fmla="*/ 1019175 h 1990725"/>
                  <a:gd name="connsiteX50" fmla="*/ 2028868 w 2753351"/>
                  <a:gd name="connsiteY50" fmla="*/ 1000125 h 1990725"/>
                  <a:gd name="connsiteX51" fmla="*/ 2057443 w 2753351"/>
                  <a:gd name="connsiteY51" fmla="*/ 942975 h 1990725"/>
                  <a:gd name="connsiteX52" fmla="*/ 2086018 w 2753351"/>
                  <a:gd name="connsiteY52" fmla="*/ 885825 h 1990725"/>
                  <a:gd name="connsiteX53" fmla="*/ 2066968 w 2753351"/>
                  <a:gd name="connsiteY53" fmla="*/ 819150 h 1990725"/>
                  <a:gd name="connsiteX54" fmla="*/ 2114593 w 2753351"/>
                  <a:gd name="connsiteY54" fmla="*/ 762000 h 1990725"/>
                  <a:gd name="connsiteX55" fmla="*/ 2171743 w 2753351"/>
                  <a:gd name="connsiteY55" fmla="*/ 762000 h 1990725"/>
                  <a:gd name="connsiteX56" fmla="*/ 2228893 w 2753351"/>
                  <a:gd name="connsiteY56" fmla="*/ 762000 h 1990725"/>
                  <a:gd name="connsiteX57" fmla="*/ 2276518 w 2753351"/>
                  <a:gd name="connsiteY57" fmla="*/ 809625 h 1990725"/>
                  <a:gd name="connsiteX58" fmla="*/ 2295568 w 2753351"/>
                  <a:gd name="connsiteY58" fmla="*/ 857250 h 1990725"/>
                  <a:gd name="connsiteX59" fmla="*/ 2314618 w 2753351"/>
                  <a:gd name="connsiteY59" fmla="*/ 914400 h 1990725"/>
                  <a:gd name="connsiteX60" fmla="*/ 2333668 w 2753351"/>
                  <a:gd name="connsiteY60" fmla="*/ 971550 h 1990725"/>
                  <a:gd name="connsiteX61" fmla="*/ 2352718 w 2753351"/>
                  <a:gd name="connsiteY61" fmla="*/ 1028700 h 1990725"/>
                  <a:gd name="connsiteX62" fmla="*/ 2343193 w 2753351"/>
                  <a:gd name="connsiteY62" fmla="*/ 1057275 h 1990725"/>
                  <a:gd name="connsiteX63" fmla="*/ 2371768 w 2753351"/>
                  <a:gd name="connsiteY63" fmla="*/ 1114425 h 1990725"/>
                  <a:gd name="connsiteX64" fmla="*/ 2371768 w 2753351"/>
                  <a:gd name="connsiteY64" fmla="*/ 1162050 h 1990725"/>
                  <a:gd name="connsiteX65" fmla="*/ 2371768 w 2753351"/>
                  <a:gd name="connsiteY65" fmla="*/ 1209675 h 1990725"/>
                  <a:gd name="connsiteX66" fmla="*/ 2352718 w 2753351"/>
                  <a:gd name="connsiteY66" fmla="*/ 1238250 h 1990725"/>
                  <a:gd name="connsiteX67" fmla="*/ 2362243 w 2753351"/>
                  <a:gd name="connsiteY67" fmla="*/ 1276350 h 1990725"/>
                  <a:gd name="connsiteX68" fmla="*/ 2371768 w 2753351"/>
                  <a:gd name="connsiteY68" fmla="*/ 1333500 h 1990725"/>
                  <a:gd name="connsiteX69" fmla="*/ 2390818 w 2753351"/>
                  <a:gd name="connsiteY69" fmla="*/ 1390650 h 1990725"/>
                  <a:gd name="connsiteX70" fmla="*/ 2390818 w 2753351"/>
                  <a:gd name="connsiteY70" fmla="*/ 1447800 h 1990725"/>
                  <a:gd name="connsiteX71" fmla="*/ 2409868 w 2753351"/>
                  <a:gd name="connsiteY71" fmla="*/ 1504950 h 1990725"/>
                  <a:gd name="connsiteX72" fmla="*/ 2428918 w 2753351"/>
                  <a:gd name="connsiteY72" fmla="*/ 1562100 h 1990725"/>
                  <a:gd name="connsiteX73" fmla="*/ 2438443 w 2753351"/>
                  <a:gd name="connsiteY73" fmla="*/ 1590675 h 1990725"/>
                  <a:gd name="connsiteX74" fmla="*/ 2438443 w 2753351"/>
                  <a:gd name="connsiteY74" fmla="*/ 1638300 h 1990725"/>
                  <a:gd name="connsiteX75" fmla="*/ 2457493 w 2753351"/>
                  <a:gd name="connsiteY75" fmla="*/ 1685925 h 1990725"/>
                  <a:gd name="connsiteX76" fmla="*/ 2457493 w 2753351"/>
                  <a:gd name="connsiteY76" fmla="*/ 1743075 h 1990725"/>
                  <a:gd name="connsiteX77" fmla="*/ 2467018 w 2753351"/>
                  <a:gd name="connsiteY77" fmla="*/ 1800225 h 1990725"/>
                  <a:gd name="connsiteX78" fmla="*/ 2457493 w 2753351"/>
                  <a:gd name="connsiteY78" fmla="*/ 1838325 h 1990725"/>
                  <a:gd name="connsiteX79" fmla="*/ 2467018 w 2753351"/>
                  <a:gd name="connsiteY79" fmla="*/ 1876425 h 1990725"/>
                  <a:gd name="connsiteX80" fmla="*/ 2486068 w 2753351"/>
                  <a:gd name="connsiteY80" fmla="*/ 1933575 h 1990725"/>
                  <a:gd name="connsiteX81" fmla="*/ 2457493 w 2753351"/>
                  <a:gd name="connsiteY81" fmla="*/ 1962150 h 1990725"/>
                  <a:gd name="connsiteX82" fmla="*/ 2486068 w 2753351"/>
                  <a:gd name="connsiteY82" fmla="*/ 1990725 h 1990725"/>
                  <a:gd name="connsiteX83" fmla="*/ 2533693 w 2753351"/>
                  <a:gd name="connsiteY83" fmla="*/ 1924050 h 1990725"/>
                  <a:gd name="connsiteX84" fmla="*/ 2533693 w 2753351"/>
                  <a:gd name="connsiteY84" fmla="*/ 1857375 h 1990725"/>
                  <a:gd name="connsiteX85" fmla="*/ 2543218 w 2753351"/>
                  <a:gd name="connsiteY85" fmla="*/ 1800225 h 1990725"/>
                  <a:gd name="connsiteX86" fmla="*/ 2543218 w 2753351"/>
                  <a:gd name="connsiteY86" fmla="*/ 1752600 h 1990725"/>
                  <a:gd name="connsiteX87" fmla="*/ 2543218 w 2753351"/>
                  <a:gd name="connsiteY87" fmla="*/ 1685925 h 1990725"/>
                  <a:gd name="connsiteX88" fmla="*/ 2552743 w 2753351"/>
                  <a:gd name="connsiteY88" fmla="*/ 1628775 h 1990725"/>
                  <a:gd name="connsiteX89" fmla="*/ 2562268 w 2753351"/>
                  <a:gd name="connsiteY89" fmla="*/ 1562100 h 1990725"/>
                  <a:gd name="connsiteX90" fmla="*/ 2552743 w 2753351"/>
                  <a:gd name="connsiteY90" fmla="*/ 1504950 h 1990725"/>
                  <a:gd name="connsiteX91" fmla="*/ 2581318 w 2753351"/>
                  <a:gd name="connsiteY91" fmla="*/ 1457325 h 1990725"/>
                  <a:gd name="connsiteX92" fmla="*/ 2552743 w 2753351"/>
                  <a:gd name="connsiteY92" fmla="*/ 1419225 h 1990725"/>
                  <a:gd name="connsiteX93" fmla="*/ 2581318 w 2753351"/>
                  <a:gd name="connsiteY93" fmla="*/ 1352550 h 1990725"/>
                  <a:gd name="connsiteX94" fmla="*/ 2581318 w 2753351"/>
                  <a:gd name="connsiteY94" fmla="*/ 1285875 h 1990725"/>
                  <a:gd name="connsiteX95" fmla="*/ 2562268 w 2753351"/>
                  <a:gd name="connsiteY95" fmla="*/ 1238250 h 1990725"/>
                  <a:gd name="connsiteX96" fmla="*/ 2571793 w 2753351"/>
                  <a:gd name="connsiteY96" fmla="*/ 1181100 h 1990725"/>
                  <a:gd name="connsiteX97" fmla="*/ 2571793 w 2753351"/>
                  <a:gd name="connsiteY97" fmla="*/ 1152525 h 1990725"/>
                  <a:gd name="connsiteX98" fmla="*/ 2581318 w 2753351"/>
                  <a:gd name="connsiteY98" fmla="*/ 1085850 h 1990725"/>
                  <a:gd name="connsiteX99" fmla="*/ 2581318 w 2753351"/>
                  <a:gd name="connsiteY99" fmla="*/ 1047750 h 1990725"/>
                  <a:gd name="connsiteX100" fmla="*/ 2571793 w 2753351"/>
                  <a:gd name="connsiteY100" fmla="*/ 981075 h 1990725"/>
                  <a:gd name="connsiteX101" fmla="*/ 2581318 w 2753351"/>
                  <a:gd name="connsiteY101" fmla="*/ 933450 h 1990725"/>
                  <a:gd name="connsiteX102" fmla="*/ 2600368 w 2753351"/>
                  <a:gd name="connsiteY102" fmla="*/ 866775 h 1990725"/>
                  <a:gd name="connsiteX103" fmla="*/ 2619418 w 2753351"/>
                  <a:gd name="connsiteY103" fmla="*/ 819150 h 1990725"/>
                  <a:gd name="connsiteX104" fmla="*/ 2600368 w 2753351"/>
                  <a:gd name="connsiteY104" fmla="*/ 781050 h 1990725"/>
                  <a:gd name="connsiteX105" fmla="*/ 2619418 w 2753351"/>
                  <a:gd name="connsiteY105" fmla="*/ 733425 h 1990725"/>
                  <a:gd name="connsiteX106" fmla="*/ 2638468 w 2753351"/>
                  <a:gd name="connsiteY106" fmla="*/ 676275 h 1990725"/>
                  <a:gd name="connsiteX107" fmla="*/ 2686093 w 2753351"/>
                  <a:gd name="connsiteY107" fmla="*/ 666750 h 1990725"/>
                  <a:gd name="connsiteX108" fmla="*/ 2667043 w 2753351"/>
                  <a:gd name="connsiteY108" fmla="*/ 600075 h 1990725"/>
                  <a:gd name="connsiteX109" fmla="*/ 2686093 w 2753351"/>
                  <a:gd name="connsiteY109" fmla="*/ 533400 h 1990725"/>
                  <a:gd name="connsiteX110" fmla="*/ 2695618 w 2753351"/>
                  <a:gd name="connsiteY110" fmla="*/ 485775 h 1990725"/>
                  <a:gd name="connsiteX111" fmla="*/ 2695618 w 2753351"/>
                  <a:gd name="connsiteY111" fmla="*/ 428625 h 1990725"/>
                  <a:gd name="connsiteX112" fmla="*/ 2714668 w 2753351"/>
                  <a:gd name="connsiteY112" fmla="*/ 361950 h 1990725"/>
                  <a:gd name="connsiteX113" fmla="*/ 2705143 w 2753351"/>
                  <a:gd name="connsiteY113" fmla="*/ 314325 h 1990725"/>
                  <a:gd name="connsiteX114" fmla="*/ 2705143 w 2753351"/>
                  <a:gd name="connsiteY114" fmla="*/ 247650 h 1990725"/>
                  <a:gd name="connsiteX115" fmla="*/ 2714668 w 2753351"/>
                  <a:gd name="connsiteY115" fmla="*/ 190500 h 1990725"/>
                  <a:gd name="connsiteX116" fmla="*/ 2743243 w 2753351"/>
                  <a:gd name="connsiteY116" fmla="*/ 142875 h 1990725"/>
                  <a:gd name="connsiteX117" fmla="*/ 2724193 w 2753351"/>
                  <a:gd name="connsiteY117" fmla="*/ 95250 h 1990725"/>
                  <a:gd name="connsiteX118" fmla="*/ 2752768 w 2753351"/>
                  <a:gd name="connsiteY118" fmla="*/ 57150 h 1990725"/>
                  <a:gd name="connsiteX119" fmla="*/ 2743243 w 2753351"/>
                  <a:gd name="connsiteY119" fmla="*/ 0 h 1990725"/>
                  <a:gd name="connsiteX0" fmla="*/ 310502 w 2753351"/>
                  <a:gd name="connsiteY0" fmla="*/ 409575 h 1990725"/>
                  <a:gd name="connsiteX1" fmla="*/ 253352 w 2753351"/>
                  <a:gd name="connsiteY1" fmla="*/ 438150 h 1990725"/>
                  <a:gd name="connsiteX2" fmla="*/ 186677 w 2753351"/>
                  <a:gd name="connsiteY2" fmla="*/ 485775 h 1990725"/>
                  <a:gd name="connsiteX3" fmla="*/ 41781 w 2753351"/>
                  <a:gd name="connsiteY3" fmla="*/ 590550 h 1990725"/>
                  <a:gd name="connsiteX4" fmla="*/ 121688 w 2753351"/>
                  <a:gd name="connsiteY4" fmla="*/ 523875 h 1990725"/>
                  <a:gd name="connsiteX5" fmla="*/ 1276393 w 2753351"/>
                  <a:gd name="connsiteY5" fmla="*/ 28575 h 1990725"/>
                  <a:gd name="connsiteX6" fmla="*/ 1343068 w 2753351"/>
                  <a:gd name="connsiteY6" fmla="*/ 9525 h 1990725"/>
                  <a:gd name="connsiteX7" fmla="*/ 1457368 w 2753351"/>
                  <a:gd name="connsiteY7" fmla="*/ 19050 h 1990725"/>
                  <a:gd name="connsiteX8" fmla="*/ 1476418 w 2753351"/>
                  <a:gd name="connsiteY8" fmla="*/ 47625 h 1990725"/>
                  <a:gd name="connsiteX9" fmla="*/ 1485943 w 2753351"/>
                  <a:gd name="connsiteY9" fmla="*/ 95250 h 1990725"/>
                  <a:gd name="connsiteX10" fmla="*/ 1495468 w 2753351"/>
                  <a:gd name="connsiteY10" fmla="*/ 333375 h 1990725"/>
                  <a:gd name="connsiteX11" fmla="*/ 1524043 w 2753351"/>
                  <a:gd name="connsiteY11" fmla="*/ 495300 h 1990725"/>
                  <a:gd name="connsiteX12" fmla="*/ 1533568 w 2753351"/>
                  <a:gd name="connsiteY12" fmla="*/ 523875 h 1990725"/>
                  <a:gd name="connsiteX13" fmla="*/ 1552618 w 2753351"/>
                  <a:gd name="connsiteY13" fmla="*/ 600075 h 1990725"/>
                  <a:gd name="connsiteX14" fmla="*/ 1543093 w 2753351"/>
                  <a:gd name="connsiteY14" fmla="*/ 647700 h 1990725"/>
                  <a:gd name="connsiteX15" fmla="*/ 1552618 w 2753351"/>
                  <a:gd name="connsiteY15" fmla="*/ 666750 h 1990725"/>
                  <a:gd name="connsiteX16" fmla="*/ 1581193 w 2753351"/>
                  <a:gd name="connsiteY16" fmla="*/ 695325 h 1990725"/>
                  <a:gd name="connsiteX17" fmla="*/ 1600245 w 2753351"/>
                  <a:gd name="connsiteY17" fmla="*/ 762000 h 1990725"/>
                  <a:gd name="connsiteX18" fmla="*/ 1600243 w 2753351"/>
                  <a:gd name="connsiteY18" fmla="*/ 819150 h 1990725"/>
                  <a:gd name="connsiteX19" fmla="*/ 1609768 w 2753351"/>
                  <a:gd name="connsiteY19" fmla="*/ 876300 h 1990725"/>
                  <a:gd name="connsiteX20" fmla="*/ 1619293 w 2753351"/>
                  <a:gd name="connsiteY20" fmla="*/ 904875 h 1990725"/>
                  <a:gd name="connsiteX21" fmla="*/ 1609768 w 2753351"/>
                  <a:gd name="connsiteY21" fmla="*/ 952500 h 1990725"/>
                  <a:gd name="connsiteX22" fmla="*/ 1628818 w 2753351"/>
                  <a:gd name="connsiteY22" fmla="*/ 1000125 h 1990725"/>
                  <a:gd name="connsiteX23" fmla="*/ 1628818 w 2753351"/>
                  <a:gd name="connsiteY23" fmla="*/ 1028700 h 1990725"/>
                  <a:gd name="connsiteX24" fmla="*/ 1638343 w 2753351"/>
                  <a:gd name="connsiteY24" fmla="*/ 1076325 h 1990725"/>
                  <a:gd name="connsiteX25" fmla="*/ 1638343 w 2753351"/>
                  <a:gd name="connsiteY25" fmla="*/ 1123950 h 1990725"/>
                  <a:gd name="connsiteX26" fmla="*/ 1647868 w 2753351"/>
                  <a:gd name="connsiteY26" fmla="*/ 1162050 h 1990725"/>
                  <a:gd name="connsiteX27" fmla="*/ 1638343 w 2753351"/>
                  <a:gd name="connsiteY27" fmla="*/ 1181100 h 1990725"/>
                  <a:gd name="connsiteX28" fmla="*/ 1657393 w 2753351"/>
                  <a:gd name="connsiteY28" fmla="*/ 1219200 h 1990725"/>
                  <a:gd name="connsiteX29" fmla="*/ 1657393 w 2753351"/>
                  <a:gd name="connsiteY29" fmla="*/ 1266825 h 1990725"/>
                  <a:gd name="connsiteX30" fmla="*/ 1676443 w 2753351"/>
                  <a:gd name="connsiteY30" fmla="*/ 1314450 h 1990725"/>
                  <a:gd name="connsiteX31" fmla="*/ 1676443 w 2753351"/>
                  <a:gd name="connsiteY31" fmla="*/ 1362075 h 1990725"/>
                  <a:gd name="connsiteX32" fmla="*/ 1714543 w 2753351"/>
                  <a:gd name="connsiteY32" fmla="*/ 1400175 h 1990725"/>
                  <a:gd name="connsiteX33" fmla="*/ 1743118 w 2753351"/>
                  <a:gd name="connsiteY33" fmla="*/ 1362075 h 1990725"/>
                  <a:gd name="connsiteX34" fmla="*/ 1752643 w 2753351"/>
                  <a:gd name="connsiteY34" fmla="*/ 1314450 h 1990725"/>
                  <a:gd name="connsiteX35" fmla="*/ 1771693 w 2753351"/>
                  <a:gd name="connsiteY35" fmla="*/ 1257300 h 1990725"/>
                  <a:gd name="connsiteX36" fmla="*/ 1771693 w 2753351"/>
                  <a:gd name="connsiteY36" fmla="*/ 1219200 h 1990725"/>
                  <a:gd name="connsiteX37" fmla="*/ 1790743 w 2753351"/>
                  <a:gd name="connsiteY37" fmla="*/ 1152525 h 1990725"/>
                  <a:gd name="connsiteX38" fmla="*/ 1781218 w 2753351"/>
                  <a:gd name="connsiteY38" fmla="*/ 1085850 h 1990725"/>
                  <a:gd name="connsiteX39" fmla="*/ 1790743 w 2753351"/>
                  <a:gd name="connsiteY39" fmla="*/ 1057275 h 1990725"/>
                  <a:gd name="connsiteX40" fmla="*/ 1809793 w 2753351"/>
                  <a:gd name="connsiteY40" fmla="*/ 990600 h 1990725"/>
                  <a:gd name="connsiteX41" fmla="*/ 1819318 w 2753351"/>
                  <a:gd name="connsiteY41" fmla="*/ 942975 h 1990725"/>
                  <a:gd name="connsiteX42" fmla="*/ 1828843 w 2753351"/>
                  <a:gd name="connsiteY42" fmla="*/ 895350 h 1990725"/>
                  <a:gd name="connsiteX43" fmla="*/ 1847893 w 2753351"/>
                  <a:gd name="connsiteY43" fmla="*/ 847725 h 1990725"/>
                  <a:gd name="connsiteX44" fmla="*/ 1895518 w 2753351"/>
                  <a:gd name="connsiteY44" fmla="*/ 904875 h 1990725"/>
                  <a:gd name="connsiteX45" fmla="*/ 1895518 w 2753351"/>
                  <a:gd name="connsiteY45" fmla="*/ 952500 h 1990725"/>
                  <a:gd name="connsiteX46" fmla="*/ 1914568 w 2753351"/>
                  <a:gd name="connsiteY46" fmla="*/ 1009650 h 1990725"/>
                  <a:gd name="connsiteX47" fmla="*/ 2019343 w 2753351"/>
                  <a:gd name="connsiteY47" fmla="*/ 1047750 h 1990725"/>
                  <a:gd name="connsiteX48" fmla="*/ 1981243 w 2753351"/>
                  <a:gd name="connsiteY48" fmla="*/ 1019175 h 1990725"/>
                  <a:gd name="connsiteX49" fmla="*/ 2028868 w 2753351"/>
                  <a:gd name="connsiteY49" fmla="*/ 1000125 h 1990725"/>
                  <a:gd name="connsiteX50" fmla="*/ 2057443 w 2753351"/>
                  <a:gd name="connsiteY50" fmla="*/ 942975 h 1990725"/>
                  <a:gd name="connsiteX51" fmla="*/ 2086018 w 2753351"/>
                  <a:gd name="connsiteY51" fmla="*/ 885825 h 1990725"/>
                  <a:gd name="connsiteX52" fmla="*/ 2066968 w 2753351"/>
                  <a:gd name="connsiteY52" fmla="*/ 819150 h 1990725"/>
                  <a:gd name="connsiteX53" fmla="*/ 2114593 w 2753351"/>
                  <a:gd name="connsiteY53" fmla="*/ 762000 h 1990725"/>
                  <a:gd name="connsiteX54" fmla="*/ 2171743 w 2753351"/>
                  <a:gd name="connsiteY54" fmla="*/ 762000 h 1990725"/>
                  <a:gd name="connsiteX55" fmla="*/ 2228893 w 2753351"/>
                  <a:gd name="connsiteY55" fmla="*/ 762000 h 1990725"/>
                  <a:gd name="connsiteX56" fmla="*/ 2276518 w 2753351"/>
                  <a:gd name="connsiteY56" fmla="*/ 809625 h 1990725"/>
                  <a:gd name="connsiteX57" fmla="*/ 2295568 w 2753351"/>
                  <a:gd name="connsiteY57" fmla="*/ 857250 h 1990725"/>
                  <a:gd name="connsiteX58" fmla="*/ 2314618 w 2753351"/>
                  <a:gd name="connsiteY58" fmla="*/ 914400 h 1990725"/>
                  <a:gd name="connsiteX59" fmla="*/ 2333668 w 2753351"/>
                  <a:gd name="connsiteY59" fmla="*/ 971550 h 1990725"/>
                  <a:gd name="connsiteX60" fmla="*/ 2352718 w 2753351"/>
                  <a:gd name="connsiteY60" fmla="*/ 1028700 h 1990725"/>
                  <a:gd name="connsiteX61" fmla="*/ 2343193 w 2753351"/>
                  <a:gd name="connsiteY61" fmla="*/ 1057275 h 1990725"/>
                  <a:gd name="connsiteX62" fmla="*/ 2371768 w 2753351"/>
                  <a:gd name="connsiteY62" fmla="*/ 1114425 h 1990725"/>
                  <a:gd name="connsiteX63" fmla="*/ 2371768 w 2753351"/>
                  <a:gd name="connsiteY63" fmla="*/ 1162050 h 1990725"/>
                  <a:gd name="connsiteX64" fmla="*/ 2371768 w 2753351"/>
                  <a:gd name="connsiteY64" fmla="*/ 1209675 h 1990725"/>
                  <a:gd name="connsiteX65" fmla="*/ 2352718 w 2753351"/>
                  <a:gd name="connsiteY65" fmla="*/ 1238250 h 1990725"/>
                  <a:gd name="connsiteX66" fmla="*/ 2362243 w 2753351"/>
                  <a:gd name="connsiteY66" fmla="*/ 1276350 h 1990725"/>
                  <a:gd name="connsiteX67" fmla="*/ 2371768 w 2753351"/>
                  <a:gd name="connsiteY67" fmla="*/ 1333500 h 1990725"/>
                  <a:gd name="connsiteX68" fmla="*/ 2390818 w 2753351"/>
                  <a:gd name="connsiteY68" fmla="*/ 1390650 h 1990725"/>
                  <a:gd name="connsiteX69" fmla="*/ 2390818 w 2753351"/>
                  <a:gd name="connsiteY69" fmla="*/ 1447800 h 1990725"/>
                  <a:gd name="connsiteX70" fmla="*/ 2409868 w 2753351"/>
                  <a:gd name="connsiteY70" fmla="*/ 1504950 h 1990725"/>
                  <a:gd name="connsiteX71" fmla="*/ 2428918 w 2753351"/>
                  <a:gd name="connsiteY71" fmla="*/ 1562100 h 1990725"/>
                  <a:gd name="connsiteX72" fmla="*/ 2438443 w 2753351"/>
                  <a:gd name="connsiteY72" fmla="*/ 1590675 h 1990725"/>
                  <a:gd name="connsiteX73" fmla="*/ 2438443 w 2753351"/>
                  <a:gd name="connsiteY73" fmla="*/ 1638300 h 1990725"/>
                  <a:gd name="connsiteX74" fmla="*/ 2457493 w 2753351"/>
                  <a:gd name="connsiteY74" fmla="*/ 1685925 h 1990725"/>
                  <a:gd name="connsiteX75" fmla="*/ 2457493 w 2753351"/>
                  <a:gd name="connsiteY75" fmla="*/ 1743075 h 1990725"/>
                  <a:gd name="connsiteX76" fmla="*/ 2467018 w 2753351"/>
                  <a:gd name="connsiteY76" fmla="*/ 1800225 h 1990725"/>
                  <a:gd name="connsiteX77" fmla="*/ 2457493 w 2753351"/>
                  <a:gd name="connsiteY77" fmla="*/ 1838325 h 1990725"/>
                  <a:gd name="connsiteX78" fmla="*/ 2467018 w 2753351"/>
                  <a:gd name="connsiteY78" fmla="*/ 1876425 h 1990725"/>
                  <a:gd name="connsiteX79" fmla="*/ 2486068 w 2753351"/>
                  <a:gd name="connsiteY79" fmla="*/ 1933575 h 1990725"/>
                  <a:gd name="connsiteX80" fmla="*/ 2457493 w 2753351"/>
                  <a:gd name="connsiteY80" fmla="*/ 1962150 h 1990725"/>
                  <a:gd name="connsiteX81" fmla="*/ 2486068 w 2753351"/>
                  <a:gd name="connsiteY81" fmla="*/ 1990725 h 1990725"/>
                  <a:gd name="connsiteX82" fmla="*/ 2533693 w 2753351"/>
                  <a:gd name="connsiteY82" fmla="*/ 1924050 h 1990725"/>
                  <a:gd name="connsiteX83" fmla="*/ 2533693 w 2753351"/>
                  <a:gd name="connsiteY83" fmla="*/ 1857375 h 1990725"/>
                  <a:gd name="connsiteX84" fmla="*/ 2543218 w 2753351"/>
                  <a:gd name="connsiteY84" fmla="*/ 1800225 h 1990725"/>
                  <a:gd name="connsiteX85" fmla="*/ 2543218 w 2753351"/>
                  <a:gd name="connsiteY85" fmla="*/ 1752600 h 1990725"/>
                  <a:gd name="connsiteX86" fmla="*/ 2543218 w 2753351"/>
                  <a:gd name="connsiteY86" fmla="*/ 1685925 h 1990725"/>
                  <a:gd name="connsiteX87" fmla="*/ 2552743 w 2753351"/>
                  <a:gd name="connsiteY87" fmla="*/ 1628775 h 1990725"/>
                  <a:gd name="connsiteX88" fmla="*/ 2562268 w 2753351"/>
                  <a:gd name="connsiteY88" fmla="*/ 1562100 h 1990725"/>
                  <a:gd name="connsiteX89" fmla="*/ 2552743 w 2753351"/>
                  <a:gd name="connsiteY89" fmla="*/ 1504950 h 1990725"/>
                  <a:gd name="connsiteX90" fmla="*/ 2581318 w 2753351"/>
                  <a:gd name="connsiteY90" fmla="*/ 1457325 h 1990725"/>
                  <a:gd name="connsiteX91" fmla="*/ 2552743 w 2753351"/>
                  <a:gd name="connsiteY91" fmla="*/ 1419225 h 1990725"/>
                  <a:gd name="connsiteX92" fmla="*/ 2581318 w 2753351"/>
                  <a:gd name="connsiteY92" fmla="*/ 1352550 h 1990725"/>
                  <a:gd name="connsiteX93" fmla="*/ 2581318 w 2753351"/>
                  <a:gd name="connsiteY93" fmla="*/ 1285875 h 1990725"/>
                  <a:gd name="connsiteX94" fmla="*/ 2562268 w 2753351"/>
                  <a:gd name="connsiteY94" fmla="*/ 1238250 h 1990725"/>
                  <a:gd name="connsiteX95" fmla="*/ 2571793 w 2753351"/>
                  <a:gd name="connsiteY95" fmla="*/ 1181100 h 1990725"/>
                  <a:gd name="connsiteX96" fmla="*/ 2571793 w 2753351"/>
                  <a:gd name="connsiteY96" fmla="*/ 1152525 h 1990725"/>
                  <a:gd name="connsiteX97" fmla="*/ 2581318 w 2753351"/>
                  <a:gd name="connsiteY97" fmla="*/ 1085850 h 1990725"/>
                  <a:gd name="connsiteX98" fmla="*/ 2581318 w 2753351"/>
                  <a:gd name="connsiteY98" fmla="*/ 1047750 h 1990725"/>
                  <a:gd name="connsiteX99" fmla="*/ 2571793 w 2753351"/>
                  <a:gd name="connsiteY99" fmla="*/ 981075 h 1990725"/>
                  <a:gd name="connsiteX100" fmla="*/ 2581318 w 2753351"/>
                  <a:gd name="connsiteY100" fmla="*/ 933450 h 1990725"/>
                  <a:gd name="connsiteX101" fmla="*/ 2600368 w 2753351"/>
                  <a:gd name="connsiteY101" fmla="*/ 866775 h 1990725"/>
                  <a:gd name="connsiteX102" fmla="*/ 2619418 w 2753351"/>
                  <a:gd name="connsiteY102" fmla="*/ 819150 h 1990725"/>
                  <a:gd name="connsiteX103" fmla="*/ 2600368 w 2753351"/>
                  <a:gd name="connsiteY103" fmla="*/ 781050 h 1990725"/>
                  <a:gd name="connsiteX104" fmla="*/ 2619418 w 2753351"/>
                  <a:gd name="connsiteY104" fmla="*/ 733425 h 1990725"/>
                  <a:gd name="connsiteX105" fmla="*/ 2638468 w 2753351"/>
                  <a:gd name="connsiteY105" fmla="*/ 676275 h 1990725"/>
                  <a:gd name="connsiteX106" fmla="*/ 2686093 w 2753351"/>
                  <a:gd name="connsiteY106" fmla="*/ 666750 h 1990725"/>
                  <a:gd name="connsiteX107" fmla="*/ 2667043 w 2753351"/>
                  <a:gd name="connsiteY107" fmla="*/ 600075 h 1990725"/>
                  <a:gd name="connsiteX108" fmla="*/ 2686093 w 2753351"/>
                  <a:gd name="connsiteY108" fmla="*/ 533400 h 1990725"/>
                  <a:gd name="connsiteX109" fmla="*/ 2695618 w 2753351"/>
                  <a:gd name="connsiteY109" fmla="*/ 485775 h 1990725"/>
                  <a:gd name="connsiteX110" fmla="*/ 2695618 w 2753351"/>
                  <a:gd name="connsiteY110" fmla="*/ 428625 h 1990725"/>
                  <a:gd name="connsiteX111" fmla="*/ 2714668 w 2753351"/>
                  <a:gd name="connsiteY111" fmla="*/ 361950 h 1990725"/>
                  <a:gd name="connsiteX112" fmla="*/ 2705143 w 2753351"/>
                  <a:gd name="connsiteY112" fmla="*/ 314325 h 1990725"/>
                  <a:gd name="connsiteX113" fmla="*/ 2705143 w 2753351"/>
                  <a:gd name="connsiteY113" fmla="*/ 247650 h 1990725"/>
                  <a:gd name="connsiteX114" fmla="*/ 2714668 w 2753351"/>
                  <a:gd name="connsiteY114" fmla="*/ 190500 h 1990725"/>
                  <a:gd name="connsiteX115" fmla="*/ 2743243 w 2753351"/>
                  <a:gd name="connsiteY115" fmla="*/ 142875 h 1990725"/>
                  <a:gd name="connsiteX116" fmla="*/ 2724193 w 2753351"/>
                  <a:gd name="connsiteY116" fmla="*/ 95250 h 1990725"/>
                  <a:gd name="connsiteX117" fmla="*/ 2752768 w 2753351"/>
                  <a:gd name="connsiteY117" fmla="*/ 57150 h 1990725"/>
                  <a:gd name="connsiteX118" fmla="*/ 2743243 w 2753351"/>
                  <a:gd name="connsiteY118" fmla="*/ 0 h 1990725"/>
                  <a:gd name="connsiteX0" fmla="*/ 327678 w 2770527"/>
                  <a:gd name="connsiteY0" fmla="*/ 409575 h 1990725"/>
                  <a:gd name="connsiteX1" fmla="*/ 270528 w 2770527"/>
                  <a:gd name="connsiteY1" fmla="*/ 438150 h 1990725"/>
                  <a:gd name="connsiteX2" fmla="*/ 203853 w 2770527"/>
                  <a:gd name="connsiteY2" fmla="*/ 485775 h 1990725"/>
                  <a:gd name="connsiteX3" fmla="*/ 58957 w 2770527"/>
                  <a:gd name="connsiteY3" fmla="*/ 590550 h 1990725"/>
                  <a:gd name="connsiteX4" fmla="*/ 1293569 w 2770527"/>
                  <a:gd name="connsiteY4" fmla="*/ 28575 h 1990725"/>
                  <a:gd name="connsiteX5" fmla="*/ 1360244 w 2770527"/>
                  <a:gd name="connsiteY5" fmla="*/ 9525 h 1990725"/>
                  <a:gd name="connsiteX6" fmla="*/ 1474544 w 2770527"/>
                  <a:gd name="connsiteY6" fmla="*/ 19050 h 1990725"/>
                  <a:gd name="connsiteX7" fmla="*/ 1493594 w 2770527"/>
                  <a:gd name="connsiteY7" fmla="*/ 47625 h 1990725"/>
                  <a:gd name="connsiteX8" fmla="*/ 1503119 w 2770527"/>
                  <a:gd name="connsiteY8" fmla="*/ 95250 h 1990725"/>
                  <a:gd name="connsiteX9" fmla="*/ 1512644 w 2770527"/>
                  <a:gd name="connsiteY9" fmla="*/ 333375 h 1990725"/>
                  <a:gd name="connsiteX10" fmla="*/ 1541219 w 2770527"/>
                  <a:gd name="connsiteY10" fmla="*/ 495300 h 1990725"/>
                  <a:gd name="connsiteX11" fmla="*/ 1550744 w 2770527"/>
                  <a:gd name="connsiteY11" fmla="*/ 523875 h 1990725"/>
                  <a:gd name="connsiteX12" fmla="*/ 1569794 w 2770527"/>
                  <a:gd name="connsiteY12" fmla="*/ 600075 h 1990725"/>
                  <a:gd name="connsiteX13" fmla="*/ 1560269 w 2770527"/>
                  <a:gd name="connsiteY13" fmla="*/ 647700 h 1990725"/>
                  <a:gd name="connsiteX14" fmla="*/ 1569794 w 2770527"/>
                  <a:gd name="connsiteY14" fmla="*/ 666750 h 1990725"/>
                  <a:gd name="connsiteX15" fmla="*/ 1598369 w 2770527"/>
                  <a:gd name="connsiteY15" fmla="*/ 695325 h 1990725"/>
                  <a:gd name="connsiteX16" fmla="*/ 1617421 w 2770527"/>
                  <a:gd name="connsiteY16" fmla="*/ 762000 h 1990725"/>
                  <a:gd name="connsiteX17" fmla="*/ 1617419 w 2770527"/>
                  <a:gd name="connsiteY17" fmla="*/ 819150 h 1990725"/>
                  <a:gd name="connsiteX18" fmla="*/ 1626944 w 2770527"/>
                  <a:gd name="connsiteY18" fmla="*/ 876300 h 1990725"/>
                  <a:gd name="connsiteX19" fmla="*/ 1636469 w 2770527"/>
                  <a:gd name="connsiteY19" fmla="*/ 904875 h 1990725"/>
                  <a:gd name="connsiteX20" fmla="*/ 1626944 w 2770527"/>
                  <a:gd name="connsiteY20" fmla="*/ 952500 h 1990725"/>
                  <a:gd name="connsiteX21" fmla="*/ 1645994 w 2770527"/>
                  <a:gd name="connsiteY21" fmla="*/ 1000125 h 1990725"/>
                  <a:gd name="connsiteX22" fmla="*/ 1645994 w 2770527"/>
                  <a:gd name="connsiteY22" fmla="*/ 1028700 h 1990725"/>
                  <a:gd name="connsiteX23" fmla="*/ 1655519 w 2770527"/>
                  <a:gd name="connsiteY23" fmla="*/ 1076325 h 1990725"/>
                  <a:gd name="connsiteX24" fmla="*/ 1655519 w 2770527"/>
                  <a:gd name="connsiteY24" fmla="*/ 1123950 h 1990725"/>
                  <a:gd name="connsiteX25" fmla="*/ 1665044 w 2770527"/>
                  <a:gd name="connsiteY25" fmla="*/ 1162050 h 1990725"/>
                  <a:gd name="connsiteX26" fmla="*/ 1655519 w 2770527"/>
                  <a:gd name="connsiteY26" fmla="*/ 1181100 h 1990725"/>
                  <a:gd name="connsiteX27" fmla="*/ 1674569 w 2770527"/>
                  <a:gd name="connsiteY27" fmla="*/ 1219200 h 1990725"/>
                  <a:gd name="connsiteX28" fmla="*/ 1674569 w 2770527"/>
                  <a:gd name="connsiteY28" fmla="*/ 1266825 h 1990725"/>
                  <a:gd name="connsiteX29" fmla="*/ 1693619 w 2770527"/>
                  <a:gd name="connsiteY29" fmla="*/ 1314450 h 1990725"/>
                  <a:gd name="connsiteX30" fmla="*/ 1693619 w 2770527"/>
                  <a:gd name="connsiteY30" fmla="*/ 1362075 h 1990725"/>
                  <a:gd name="connsiteX31" fmla="*/ 1731719 w 2770527"/>
                  <a:gd name="connsiteY31" fmla="*/ 1400175 h 1990725"/>
                  <a:gd name="connsiteX32" fmla="*/ 1760294 w 2770527"/>
                  <a:gd name="connsiteY32" fmla="*/ 1362075 h 1990725"/>
                  <a:gd name="connsiteX33" fmla="*/ 1769819 w 2770527"/>
                  <a:gd name="connsiteY33" fmla="*/ 1314450 h 1990725"/>
                  <a:gd name="connsiteX34" fmla="*/ 1788869 w 2770527"/>
                  <a:gd name="connsiteY34" fmla="*/ 1257300 h 1990725"/>
                  <a:gd name="connsiteX35" fmla="*/ 1788869 w 2770527"/>
                  <a:gd name="connsiteY35" fmla="*/ 1219200 h 1990725"/>
                  <a:gd name="connsiteX36" fmla="*/ 1807919 w 2770527"/>
                  <a:gd name="connsiteY36" fmla="*/ 1152525 h 1990725"/>
                  <a:gd name="connsiteX37" fmla="*/ 1798394 w 2770527"/>
                  <a:gd name="connsiteY37" fmla="*/ 1085850 h 1990725"/>
                  <a:gd name="connsiteX38" fmla="*/ 1807919 w 2770527"/>
                  <a:gd name="connsiteY38" fmla="*/ 1057275 h 1990725"/>
                  <a:gd name="connsiteX39" fmla="*/ 1826969 w 2770527"/>
                  <a:gd name="connsiteY39" fmla="*/ 990600 h 1990725"/>
                  <a:gd name="connsiteX40" fmla="*/ 1836494 w 2770527"/>
                  <a:gd name="connsiteY40" fmla="*/ 942975 h 1990725"/>
                  <a:gd name="connsiteX41" fmla="*/ 1846019 w 2770527"/>
                  <a:gd name="connsiteY41" fmla="*/ 895350 h 1990725"/>
                  <a:gd name="connsiteX42" fmla="*/ 1865069 w 2770527"/>
                  <a:gd name="connsiteY42" fmla="*/ 847725 h 1990725"/>
                  <a:gd name="connsiteX43" fmla="*/ 1912694 w 2770527"/>
                  <a:gd name="connsiteY43" fmla="*/ 904875 h 1990725"/>
                  <a:gd name="connsiteX44" fmla="*/ 1912694 w 2770527"/>
                  <a:gd name="connsiteY44" fmla="*/ 952500 h 1990725"/>
                  <a:gd name="connsiteX45" fmla="*/ 1931744 w 2770527"/>
                  <a:gd name="connsiteY45" fmla="*/ 1009650 h 1990725"/>
                  <a:gd name="connsiteX46" fmla="*/ 2036519 w 2770527"/>
                  <a:gd name="connsiteY46" fmla="*/ 1047750 h 1990725"/>
                  <a:gd name="connsiteX47" fmla="*/ 1998419 w 2770527"/>
                  <a:gd name="connsiteY47" fmla="*/ 1019175 h 1990725"/>
                  <a:gd name="connsiteX48" fmla="*/ 2046044 w 2770527"/>
                  <a:gd name="connsiteY48" fmla="*/ 1000125 h 1990725"/>
                  <a:gd name="connsiteX49" fmla="*/ 2074619 w 2770527"/>
                  <a:gd name="connsiteY49" fmla="*/ 942975 h 1990725"/>
                  <a:gd name="connsiteX50" fmla="*/ 2103194 w 2770527"/>
                  <a:gd name="connsiteY50" fmla="*/ 885825 h 1990725"/>
                  <a:gd name="connsiteX51" fmla="*/ 2084144 w 2770527"/>
                  <a:gd name="connsiteY51" fmla="*/ 819150 h 1990725"/>
                  <a:gd name="connsiteX52" fmla="*/ 2131769 w 2770527"/>
                  <a:gd name="connsiteY52" fmla="*/ 762000 h 1990725"/>
                  <a:gd name="connsiteX53" fmla="*/ 2188919 w 2770527"/>
                  <a:gd name="connsiteY53" fmla="*/ 762000 h 1990725"/>
                  <a:gd name="connsiteX54" fmla="*/ 2246069 w 2770527"/>
                  <a:gd name="connsiteY54" fmla="*/ 762000 h 1990725"/>
                  <a:gd name="connsiteX55" fmla="*/ 2293694 w 2770527"/>
                  <a:gd name="connsiteY55" fmla="*/ 809625 h 1990725"/>
                  <a:gd name="connsiteX56" fmla="*/ 2312744 w 2770527"/>
                  <a:gd name="connsiteY56" fmla="*/ 857250 h 1990725"/>
                  <a:gd name="connsiteX57" fmla="*/ 2331794 w 2770527"/>
                  <a:gd name="connsiteY57" fmla="*/ 914400 h 1990725"/>
                  <a:gd name="connsiteX58" fmla="*/ 2350844 w 2770527"/>
                  <a:gd name="connsiteY58" fmla="*/ 971550 h 1990725"/>
                  <a:gd name="connsiteX59" fmla="*/ 2369894 w 2770527"/>
                  <a:gd name="connsiteY59" fmla="*/ 1028700 h 1990725"/>
                  <a:gd name="connsiteX60" fmla="*/ 2360369 w 2770527"/>
                  <a:gd name="connsiteY60" fmla="*/ 1057275 h 1990725"/>
                  <a:gd name="connsiteX61" fmla="*/ 2388944 w 2770527"/>
                  <a:gd name="connsiteY61" fmla="*/ 1114425 h 1990725"/>
                  <a:gd name="connsiteX62" fmla="*/ 2388944 w 2770527"/>
                  <a:gd name="connsiteY62" fmla="*/ 1162050 h 1990725"/>
                  <a:gd name="connsiteX63" fmla="*/ 2388944 w 2770527"/>
                  <a:gd name="connsiteY63" fmla="*/ 1209675 h 1990725"/>
                  <a:gd name="connsiteX64" fmla="*/ 2369894 w 2770527"/>
                  <a:gd name="connsiteY64" fmla="*/ 1238250 h 1990725"/>
                  <a:gd name="connsiteX65" fmla="*/ 2379419 w 2770527"/>
                  <a:gd name="connsiteY65" fmla="*/ 1276350 h 1990725"/>
                  <a:gd name="connsiteX66" fmla="*/ 2388944 w 2770527"/>
                  <a:gd name="connsiteY66" fmla="*/ 1333500 h 1990725"/>
                  <a:gd name="connsiteX67" fmla="*/ 2407994 w 2770527"/>
                  <a:gd name="connsiteY67" fmla="*/ 1390650 h 1990725"/>
                  <a:gd name="connsiteX68" fmla="*/ 2407994 w 2770527"/>
                  <a:gd name="connsiteY68" fmla="*/ 1447800 h 1990725"/>
                  <a:gd name="connsiteX69" fmla="*/ 2427044 w 2770527"/>
                  <a:gd name="connsiteY69" fmla="*/ 1504950 h 1990725"/>
                  <a:gd name="connsiteX70" fmla="*/ 2446094 w 2770527"/>
                  <a:gd name="connsiteY70" fmla="*/ 1562100 h 1990725"/>
                  <a:gd name="connsiteX71" fmla="*/ 2455619 w 2770527"/>
                  <a:gd name="connsiteY71" fmla="*/ 1590675 h 1990725"/>
                  <a:gd name="connsiteX72" fmla="*/ 2455619 w 2770527"/>
                  <a:gd name="connsiteY72" fmla="*/ 1638300 h 1990725"/>
                  <a:gd name="connsiteX73" fmla="*/ 2474669 w 2770527"/>
                  <a:gd name="connsiteY73" fmla="*/ 1685925 h 1990725"/>
                  <a:gd name="connsiteX74" fmla="*/ 2474669 w 2770527"/>
                  <a:gd name="connsiteY74" fmla="*/ 1743075 h 1990725"/>
                  <a:gd name="connsiteX75" fmla="*/ 2484194 w 2770527"/>
                  <a:gd name="connsiteY75" fmla="*/ 1800225 h 1990725"/>
                  <a:gd name="connsiteX76" fmla="*/ 2474669 w 2770527"/>
                  <a:gd name="connsiteY76" fmla="*/ 1838325 h 1990725"/>
                  <a:gd name="connsiteX77" fmla="*/ 2484194 w 2770527"/>
                  <a:gd name="connsiteY77" fmla="*/ 1876425 h 1990725"/>
                  <a:gd name="connsiteX78" fmla="*/ 2503244 w 2770527"/>
                  <a:gd name="connsiteY78" fmla="*/ 1933575 h 1990725"/>
                  <a:gd name="connsiteX79" fmla="*/ 2474669 w 2770527"/>
                  <a:gd name="connsiteY79" fmla="*/ 1962150 h 1990725"/>
                  <a:gd name="connsiteX80" fmla="*/ 2503244 w 2770527"/>
                  <a:gd name="connsiteY80" fmla="*/ 1990725 h 1990725"/>
                  <a:gd name="connsiteX81" fmla="*/ 2550869 w 2770527"/>
                  <a:gd name="connsiteY81" fmla="*/ 1924050 h 1990725"/>
                  <a:gd name="connsiteX82" fmla="*/ 2550869 w 2770527"/>
                  <a:gd name="connsiteY82" fmla="*/ 1857375 h 1990725"/>
                  <a:gd name="connsiteX83" fmla="*/ 2560394 w 2770527"/>
                  <a:gd name="connsiteY83" fmla="*/ 1800225 h 1990725"/>
                  <a:gd name="connsiteX84" fmla="*/ 2560394 w 2770527"/>
                  <a:gd name="connsiteY84" fmla="*/ 1752600 h 1990725"/>
                  <a:gd name="connsiteX85" fmla="*/ 2560394 w 2770527"/>
                  <a:gd name="connsiteY85" fmla="*/ 1685925 h 1990725"/>
                  <a:gd name="connsiteX86" fmla="*/ 2569919 w 2770527"/>
                  <a:gd name="connsiteY86" fmla="*/ 1628775 h 1990725"/>
                  <a:gd name="connsiteX87" fmla="*/ 2579444 w 2770527"/>
                  <a:gd name="connsiteY87" fmla="*/ 1562100 h 1990725"/>
                  <a:gd name="connsiteX88" fmla="*/ 2569919 w 2770527"/>
                  <a:gd name="connsiteY88" fmla="*/ 1504950 h 1990725"/>
                  <a:gd name="connsiteX89" fmla="*/ 2598494 w 2770527"/>
                  <a:gd name="connsiteY89" fmla="*/ 1457325 h 1990725"/>
                  <a:gd name="connsiteX90" fmla="*/ 2569919 w 2770527"/>
                  <a:gd name="connsiteY90" fmla="*/ 1419225 h 1990725"/>
                  <a:gd name="connsiteX91" fmla="*/ 2598494 w 2770527"/>
                  <a:gd name="connsiteY91" fmla="*/ 1352550 h 1990725"/>
                  <a:gd name="connsiteX92" fmla="*/ 2598494 w 2770527"/>
                  <a:gd name="connsiteY92" fmla="*/ 1285875 h 1990725"/>
                  <a:gd name="connsiteX93" fmla="*/ 2579444 w 2770527"/>
                  <a:gd name="connsiteY93" fmla="*/ 1238250 h 1990725"/>
                  <a:gd name="connsiteX94" fmla="*/ 2588969 w 2770527"/>
                  <a:gd name="connsiteY94" fmla="*/ 1181100 h 1990725"/>
                  <a:gd name="connsiteX95" fmla="*/ 2588969 w 2770527"/>
                  <a:gd name="connsiteY95" fmla="*/ 1152525 h 1990725"/>
                  <a:gd name="connsiteX96" fmla="*/ 2598494 w 2770527"/>
                  <a:gd name="connsiteY96" fmla="*/ 1085850 h 1990725"/>
                  <a:gd name="connsiteX97" fmla="*/ 2598494 w 2770527"/>
                  <a:gd name="connsiteY97" fmla="*/ 1047750 h 1990725"/>
                  <a:gd name="connsiteX98" fmla="*/ 2588969 w 2770527"/>
                  <a:gd name="connsiteY98" fmla="*/ 981075 h 1990725"/>
                  <a:gd name="connsiteX99" fmla="*/ 2598494 w 2770527"/>
                  <a:gd name="connsiteY99" fmla="*/ 933450 h 1990725"/>
                  <a:gd name="connsiteX100" fmla="*/ 2617544 w 2770527"/>
                  <a:gd name="connsiteY100" fmla="*/ 866775 h 1990725"/>
                  <a:gd name="connsiteX101" fmla="*/ 2636594 w 2770527"/>
                  <a:gd name="connsiteY101" fmla="*/ 819150 h 1990725"/>
                  <a:gd name="connsiteX102" fmla="*/ 2617544 w 2770527"/>
                  <a:gd name="connsiteY102" fmla="*/ 781050 h 1990725"/>
                  <a:gd name="connsiteX103" fmla="*/ 2636594 w 2770527"/>
                  <a:gd name="connsiteY103" fmla="*/ 733425 h 1990725"/>
                  <a:gd name="connsiteX104" fmla="*/ 2655644 w 2770527"/>
                  <a:gd name="connsiteY104" fmla="*/ 676275 h 1990725"/>
                  <a:gd name="connsiteX105" fmla="*/ 2703269 w 2770527"/>
                  <a:gd name="connsiteY105" fmla="*/ 666750 h 1990725"/>
                  <a:gd name="connsiteX106" fmla="*/ 2684219 w 2770527"/>
                  <a:gd name="connsiteY106" fmla="*/ 600075 h 1990725"/>
                  <a:gd name="connsiteX107" fmla="*/ 2703269 w 2770527"/>
                  <a:gd name="connsiteY107" fmla="*/ 533400 h 1990725"/>
                  <a:gd name="connsiteX108" fmla="*/ 2712794 w 2770527"/>
                  <a:gd name="connsiteY108" fmla="*/ 485775 h 1990725"/>
                  <a:gd name="connsiteX109" fmla="*/ 2712794 w 2770527"/>
                  <a:gd name="connsiteY109" fmla="*/ 428625 h 1990725"/>
                  <a:gd name="connsiteX110" fmla="*/ 2731844 w 2770527"/>
                  <a:gd name="connsiteY110" fmla="*/ 361950 h 1990725"/>
                  <a:gd name="connsiteX111" fmla="*/ 2722319 w 2770527"/>
                  <a:gd name="connsiteY111" fmla="*/ 314325 h 1990725"/>
                  <a:gd name="connsiteX112" fmla="*/ 2722319 w 2770527"/>
                  <a:gd name="connsiteY112" fmla="*/ 247650 h 1990725"/>
                  <a:gd name="connsiteX113" fmla="*/ 2731844 w 2770527"/>
                  <a:gd name="connsiteY113" fmla="*/ 190500 h 1990725"/>
                  <a:gd name="connsiteX114" fmla="*/ 2760419 w 2770527"/>
                  <a:gd name="connsiteY114" fmla="*/ 142875 h 1990725"/>
                  <a:gd name="connsiteX115" fmla="*/ 2741369 w 2770527"/>
                  <a:gd name="connsiteY115" fmla="*/ 95250 h 1990725"/>
                  <a:gd name="connsiteX116" fmla="*/ 2769944 w 2770527"/>
                  <a:gd name="connsiteY116" fmla="*/ 57150 h 1990725"/>
                  <a:gd name="connsiteX117" fmla="*/ 2760419 w 2770527"/>
                  <a:gd name="connsiteY117" fmla="*/ 0 h 1990725"/>
                  <a:gd name="connsiteX0" fmla="*/ 734102 w 3176951"/>
                  <a:gd name="connsiteY0" fmla="*/ 409575 h 1990725"/>
                  <a:gd name="connsiteX1" fmla="*/ 672 w 3176951"/>
                  <a:gd name="connsiteY1" fmla="*/ 466725 h 1990725"/>
                  <a:gd name="connsiteX2" fmla="*/ 610277 w 3176951"/>
                  <a:gd name="connsiteY2" fmla="*/ 485775 h 1990725"/>
                  <a:gd name="connsiteX3" fmla="*/ 465381 w 3176951"/>
                  <a:gd name="connsiteY3" fmla="*/ 590550 h 1990725"/>
                  <a:gd name="connsiteX4" fmla="*/ 1699993 w 3176951"/>
                  <a:gd name="connsiteY4" fmla="*/ 28575 h 1990725"/>
                  <a:gd name="connsiteX5" fmla="*/ 1766668 w 3176951"/>
                  <a:gd name="connsiteY5" fmla="*/ 9525 h 1990725"/>
                  <a:gd name="connsiteX6" fmla="*/ 1880968 w 3176951"/>
                  <a:gd name="connsiteY6" fmla="*/ 19050 h 1990725"/>
                  <a:gd name="connsiteX7" fmla="*/ 1900018 w 3176951"/>
                  <a:gd name="connsiteY7" fmla="*/ 47625 h 1990725"/>
                  <a:gd name="connsiteX8" fmla="*/ 1909543 w 3176951"/>
                  <a:gd name="connsiteY8" fmla="*/ 95250 h 1990725"/>
                  <a:gd name="connsiteX9" fmla="*/ 1919068 w 3176951"/>
                  <a:gd name="connsiteY9" fmla="*/ 333375 h 1990725"/>
                  <a:gd name="connsiteX10" fmla="*/ 1947643 w 3176951"/>
                  <a:gd name="connsiteY10" fmla="*/ 495300 h 1990725"/>
                  <a:gd name="connsiteX11" fmla="*/ 1957168 w 3176951"/>
                  <a:gd name="connsiteY11" fmla="*/ 523875 h 1990725"/>
                  <a:gd name="connsiteX12" fmla="*/ 1976218 w 3176951"/>
                  <a:gd name="connsiteY12" fmla="*/ 600075 h 1990725"/>
                  <a:gd name="connsiteX13" fmla="*/ 1966693 w 3176951"/>
                  <a:gd name="connsiteY13" fmla="*/ 647700 h 1990725"/>
                  <a:gd name="connsiteX14" fmla="*/ 1976218 w 3176951"/>
                  <a:gd name="connsiteY14" fmla="*/ 666750 h 1990725"/>
                  <a:gd name="connsiteX15" fmla="*/ 2004793 w 3176951"/>
                  <a:gd name="connsiteY15" fmla="*/ 695325 h 1990725"/>
                  <a:gd name="connsiteX16" fmla="*/ 2023845 w 3176951"/>
                  <a:gd name="connsiteY16" fmla="*/ 762000 h 1990725"/>
                  <a:gd name="connsiteX17" fmla="*/ 2023843 w 3176951"/>
                  <a:gd name="connsiteY17" fmla="*/ 819150 h 1990725"/>
                  <a:gd name="connsiteX18" fmla="*/ 2033368 w 3176951"/>
                  <a:gd name="connsiteY18" fmla="*/ 876300 h 1990725"/>
                  <a:gd name="connsiteX19" fmla="*/ 2042893 w 3176951"/>
                  <a:gd name="connsiteY19" fmla="*/ 904875 h 1990725"/>
                  <a:gd name="connsiteX20" fmla="*/ 2033368 w 3176951"/>
                  <a:gd name="connsiteY20" fmla="*/ 952500 h 1990725"/>
                  <a:gd name="connsiteX21" fmla="*/ 2052418 w 3176951"/>
                  <a:gd name="connsiteY21" fmla="*/ 1000125 h 1990725"/>
                  <a:gd name="connsiteX22" fmla="*/ 2052418 w 3176951"/>
                  <a:gd name="connsiteY22" fmla="*/ 1028700 h 1990725"/>
                  <a:gd name="connsiteX23" fmla="*/ 2061943 w 3176951"/>
                  <a:gd name="connsiteY23" fmla="*/ 1076325 h 1990725"/>
                  <a:gd name="connsiteX24" fmla="*/ 2061943 w 3176951"/>
                  <a:gd name="connsiteY24" fmla="*/ 1123950 h 1990725"/>
                  <a:gd name="connsiteX25" fmla="*/ 2071468 w 3176951"/>
                  <a:gd name="connsiteY25" fmla="*/ 1162050 h 1990725"/>
                  <a:gd name="connsiteX26" fmla="*/ 2061943 w 3176951"/>
                  <a:gd name="connsiteY26" fmla="*/ 1181100 h 1990725"/>
                  <a:gd name="connsiteX27" fmla="*/ 2080993 w 3176951"/>
                  <a:gd name="connsiteY27" fmla="*/ 1219200 h 1990725"/>
                  <a:gd name="connsiteX28" fmla="*/ 2080993 w 3176951"/>
                  <a:gd name="connsiteY28" fmla="*/ 1266825 h 1990725"/>
                  <a:gd name="connsiteX29" fmla="*/ 2100043 w 3176951"/>
                  <a:gd name="connsiteY29" fmla="*/ 1314450 h 1990725"/>
                  <a:gd name="connsiteX30" fmla="*/ 2100043 w 3176951"/>
                  <a:gd name="connsiteY30" fmla="*/ 1362075 h 1990725"/>
                  <a:gd name="connsiteX31" fmla="*/ 2138143 w 3176951"/>
                  <a:gd name="connsiteY31" fmla="*/ 1400175 h 1990725"/>
                  <a:gd name="connsiteX32" fmla="*/ 2166718 w 3176951"/>
                  <a:gd name="connsiteY32" fmla="*/ 1362075 h 1990725"/>
                  <a:gd name="connsiteX33" fmla="*/ 2176243 w 3176951"/>
                  <a:gd name="connsiteY33" fmla="*/ 1314450 h 1990725"/>
                  <a:gd name="connsiteX34" fmla="*/ 2195293 w 3176951"/>
                  <a:gd name="connsiteY34" fmla="*/ 1257300 h 1990725"/>
                  <a:gd name="connsiteX35" fmla="*/ 2195293 w 3176951"/>
                  <a:gd name="connsiteY35" fmla="*/ 1219200 h 1990725"/>
                  <a:gd name="connsiteX36" fmla="*/ 2214343 w 3176951"/>
                  <a:gd name="connsiteY36" fmla="*/ 1152525 h 1990725"/>
                  <a:gd name="connsiteX37" fmla="*/ 2204818 w 3176951"/>
                  <a:gd name="connsiteY37" fmla="*/ 1085850 h 1990725"/>
                  <a:gd name="connsiteX38" fmla="*/ 2214343 w 3176951"/>
                  <a:gd name="connsiteY38" fmla="*/ 1057275 h 1990725"/>
                  <a:gd name="connsiteX39" fmla="*/ 2233393 w 3176951"/>
                  <a:gd name="connsiteY39" fmla="*/ 990600 h 1990725"/>
                  <a:gd name="connsiteX40" fmla="*/ 2242918 w 3176951"/>
                  <a:gd name="connsiteY40" fmla="*/ 942975 h 1990725"/>
                  <a:gd name="connsiteX41" fmla="*/ 2252443 w 3176951"/>
                  <a:gd name="connsiteY41" fmla="*/ 895350 h 1990725"/>
                  <a:gd name="connsiteX42" fmla="*/ 2271493 w 3176951"/>
                  <a:gd name="connsiteY42" fmla="*/ 847725 h 1990725"/>
                  <a:gd name="connsiteX43" fmla="*/ 2319118 w 3176951"/>
                  <a:gd name="connsiteY43" fmla="*/ 904875 h 1990725"/>
                  <a:gd name="connsiteX44" fmla="*/ 2319118 w 3176951"/>
                  <a:gd name="connsiteY44" fmla="*/ 952500 h 1990725"/>
                  <a:gd name="connsiteX45" fmla="*/ 2338168 w 3176951"/>
                  <a:gd name="connsiteY45" fmla="*/ 1009650 h 1990725"/>
                  <a:gd name="connsiteX46" fmla="*/ 2442943 w 3176951"/>
                  <a:gd name="connsiteY46" fmla="*/ 1047750 h 1990725"/>
                  <a:gd name="connsiteX47" fmla="*/ 2404843 w 3176951"/>
                  <a:gd name="connsiteY47" fmla="*/ 1019175 h 1990725"/>
                  <a:gd name="connsiteX48" fmla="*/ 2452468 w 3176951"/>
                  <a:gd name="connsiteY48" fmla="*/ 1000125 h 1990725"/>
                  <a:gd name="connsiteX49" fmla="*/ 2481043 w 3176951"/>
                  <a:gd name="connsiteY49" fmla="*/ 942975 h 1990725"/>
                  <a:gd name="connsiteX50" fmla="*/ 2509618 w 3176951"/>
                  <a:gd name="connsiteY50" fmla="*/ 885825 h 1990725"/>
                  <a:gd name="connsiteX51" fmla="*/ 2490568 w 3176951"/>
                  <a:gd name="connsiteY51" fmla="*/ 819150 h 1990725"/>
                  <a:gd name="connsiteX52" fmla="*/ 2538193 w 3176951"/>
                  <a:gd name="connsiteY52" fmla="*/ 762000 h 1990725"/>
                  <a:gd name="connsiteX53" fmla="*/ 2595343 w 3176951"/>
                  <a:gd name="connsiteY53" fmla="*/ 762000 h 1990725"/>
                  <a:gd name="connsiteX54" fmla="*/ 2652493 w 3176951"/>
                  <a:gd name="connsiteY54" fmla="*/ 762000 h 1990725"/>
                  <a:gd name="connsiteX55" fmla="*/ 2700118 w 3176951"/>
                  <a:gd name="connsiteY55" fmla="*/ 809625 h 1990725"/>
                  <a:gd name="connsiteX56" fmla="*/ 2719168 w 3176951"/>
                  <a:gd name="connsiteY56" fmla="*/ 857250 h 1990725"/>
                  <a:gd name="connsiteX57" fmla="*/ 2738218 w 3176951"/>
                  <a:gd name="connsiteY57" fmla="*/ 914400 h 1990725"/>
                  <a:gd name="connsiteX58" fmla="*/ 2757268 w 3176951"/>
                  <a:gd name="connsiteY58" fmla="*/ 971550 h 1990725"/>
                  <a:gd name="connsiteX59" fmla="*/ 2776318 w 3176951"/>
                  <a:gd name="connsiteY59" fmla="*/ 1028700 h 1990725"/>
                  <a:gd name="connsiteX60" fmla="*/ 2766793 w 3176951"/>
                  <a:gd name="connsiteY60" fmla="*/ 1057275 h 1990725"/>
                  <a:gd name="connsiteX61" fmla="*/ 2795368 w 3176951"/>
                  <a:gd name="connsiteY61" fmla="*/ 1114425 h 1990725"/>
                  <a:gd name="connsiteX62" fmla="*/ 2795368 w 3176951"/>
                  <a:gd name="connsiteY62" fmla="*/ 1162050 h 1990725"/>
                  <a:gd name="connsiteX63" fmla="*/ 2795368 w 3176951"/>
                  <a:gd name="connsiteY63" fmla="*/ 1209675 h 1990725"/>
                  <a:gd name="connsiteX64" fmla="*/ 2776318 w 3176951"/>
                  <a:gd name="connsiteY64" fmla="*/ 1238250 h 1990725"/>
                  <a:gd name="connsiteX65" fmla="*/ 2785843 w 3176951"/>
                  <a:gd name="connsiteY65" fmla="*/ 1276350 h 1990725"/>
                  <a:gd name="connsiteX66" fmla="*/ 2795368 w 3176951"/>
                  <a:gd name="connsiteY66" fmla="*/ 1333500 h 1990725"/>
                  <a:gd name="connsiteX67" fmla="*/ 2814418 w 3176951"/>
                  <a:gd name="connsiteY67" fmla="*/ 1390650 h 1990725"/>
                  <a:gd name="connsiteX68" fmla="*/ 2814418 w 3176951"/>
                  <a:gd name="connsiteY68" fmla="*/ 1447800 h 1990725"/>
                  <a:gd name="connsiteX69" fmla="*/ 2833468 w 3176951"/>
                  <a:gd name="connsiteY69" fmla="*/ 1504950 h 1990725"/>
                  <a:gd name="connsiteX70" fmla="*/ 2852518 w 3176951"/>
                  <a:gd name="connsiteY70" fmla="*/ 1562100 h 1990725"/>
                  <a:gd name="connsiteX71" fmla="*/ 2862043 w 3176951"/>
                  <a:gd name="connsiteY71" fmla="*/ 1590675 h 1990725"/>
                  <a:gd name="connsiteX72" fmla="*/ 2862043 w 3176951"/>
                  <a:gd name="connsiteY72" fmla="*/ 1638300 h 1990725"/>
                  <a:gd name="connsiteX73" fmla="*/ 2881093 w 3176951"/>
                  <a:gd name="connsiteY73" fmla="*/ 1685925 h 1990725"/>
                  <a:gd name="connsiteX74" fmla="*/ 2881093 w 3176951"/>
                  <a:gd name="connsiteY74" fmla="*/ 1743075 h 1990725"/>
                  <a:gd name="connsiteX75" fmla="*/ 2890618 w 3176951"/>
                  <a:gd name="connsiteY75" fmla="*/ 1800225 h 1990725"/>
                  <a:gd name="connsiteX76" fmla="*/ 2881093 w 3176951"/>
                  <a:gd name="connsiteY76" fmla="*/ 1838325 h 1990725"/>
                  <a:gd name="connsiteX77" fmla="*/ 2890618 w 3176951"/>
                  <a:gd name="connsiteY77" fmla="*/ 1876425 h 1990725"/>
                  <a:gd name="connsiteX78" fmla="*/ 2909668 w 3176951"/>
                  <a:gd name="connsiteY78" fmla="*/ 1933575 h 1990725"/>
                  <a:gd name="connsiteX79" fmla="*/ 2881093 w 3176951"/>
                  <a:gd name="connsiteY79" fmla="*/ 1962150 h 1990725"/>
                  <a:gd name="connsiteX80" fmla="*/ 2909668 w 3176951"/>
                  <a:gd name="connsiteY80" fmla="*/ 1990725 h 1990725"/>
                  <a:gd name="connsiteX81" fmla="*/ 2957293 w 3176951"/>
                  <a:gd name="connsiteY81" fmla="*/ 1924050 h 1990725"/>
                  <a:gd name="connsiteX82" fmla="*/ 2957293 w 3176951"/>
                  <a:gd name="connsiteY82" fmla="*/ 1857375 h 1990725"/>
                  <a:gd name="connsiteX83" fmla="*/ 2966818 w 3176951"/>
                  <a:gd name="connsiteY83" fmla="*/ 1800225 h 1990725"/>
                  <a:gd name="connsiteX84" fmla="*/ 2966818 w 3176951"/>
                  <a:gd name="connsiteY84" fmla="*/ 1752600 h 1990725"/>
                  <a:gd name="connsiteX85" fmla="*/ 2966818 w 3176951"/>
                  <a:gd name="connsiteY85" fmla="*/ 1685925 h 1990725"/>
                  <a:gd name="connsiteX86" fmla="*/ 2976343 w 3176951"/>
                  <a:gd name="connsiteY86" fmla="*/ 1628775 h 1990725"/>
                  <a:gd name="connsiteX87" fmla="*/ 2985868 w 3176951"/>
                  <a:gd name="connsiteY87" fmla="*/ 1562100 h 1990725"/>
                  <a:gd name="connsiteX88" fmla="*/ 2976343 w 3176951"/>
                  <a:gd name="connsiteY88" fmla="*/ 1504950 h 1990725"/>
                  <a:gd name="connsiteX89" fmla="*/ 3004918 w 3176951"/>
                  <a:gd name="connsiteY89" fmla="*/ 1457325 h 1990725"/>
                  <a:gd name="connsiteX90" fmla="*/ 2976343 w 3176951"/>
                  <a:gd name="connsiteY90" fmla="*/ 1419225 h 1990725"/>
                  <a:gd name="connsiteX91" fmla="*/ 3004918 w 3176951"/>
                  <a:gd name="connsiteY91" fmla="*/ 1352550 h 1990725"/>
                  <a:gd name="connsiteX92" fmla="*/ 3004918 w 3176951"/>
                  <a:gd name="connsiteY92" fmla="*/ 1285875 h 1990725"/>
                  <a:gd name="connsiteX93" fmla="*/ 2985868 w 3176951"/>
                  <a:gd name="connsiteY93" fmla="*/ 1238250 h 1990725"/>
                  <a:gd name="connsiteX94" fmla="*/ 2995393 w 3176951"/>
                  <a:gd name="connsiteY94" fmla="*/ 1181100 h 1990725"/>
                  <a:gd name="connsiteX95" fmla="*/ 2995393 w 3176951"/>
                  <a:gd name="connsiteY95" fmla="*/ 1152525 h 1990725"/>
                  <a:gd name="connsiteX96" fmla="*/ 3004918 w 3176951"/>
                  <a:gd name="connsiteY96" fmla="*/ 1085850 h 1990725"/>
                  <a:gd name="connsiteX97" fmla="*/ 3004918 w 3176951"/>
                  <a:gd name="connsiteY97" fmla="*/ 1047750 h 1990725"/>
                  <a:gd name="connsiteX98" fmla="*/ 2995393 w 3176951"/>
                  <a:gd name="connsiteY98" fmla="*/ 981075 h 1990725"/>
                  <a:gd name="connsiteX99" fmla="*/ 3004918 w 3176951"/>
                  <a:gd name="connsiteY99" fmla="*/ 933450 h 1990725"/>
                  <a:gd name="connsiteX100" fmla="*/ 3023968 w 3176951"/>
                  <a:gd name="connsiteY100" fmla="*/ 866775 h 1990725"/>
                  <a:gd name="connsiteX101" fmla="*/ 3043018 w 3176951"/>
                  <a:gd name="connsiteY101" fmla="*/ 819150 h 1990725"/>
                  <a:gd name="connsiteX102" fmla="*/ 3023968 w 3176951"/>
                  <a:gd name="connsiteY102" fmla="*/ 781050 h 1990725"/>
                  <a:gd name="connsiteX103" fmla="*/ 3043018 w 3176951"/>
                  <a:gd name="connsiteY103" fmla="*/ 733425 h 1990725"/>
                  <a:gd name="connsiteX104" fmla="*/ 3062068 w 3176951"/>
                  <a:gd name="connsiteY104" fmla="*/ 676275 h 1990725"/>
                  <a:gd name="connsiteX105" fmla="*/ 3109693 w 3176951"/>
                  <a:gd name="connsiteY105" fmla="*/ 666750 h 1990725"/>
                  <a:gd name="connsiteX106" fmla="*/ 3090643 w 3176951"/>
                  <a:gd name="connsiteY106" fmla="*/ 600075 h 1990725"/>
                  <a:gd name="connsiteX107" fmla="*/ 3109693 w 3176951"/>
                  <a:gd name="connsiteY107" fmla="*/ 533400 h 1990725"/>
                  <a:gd name="connsiteX108" fmla="*/ 3119218 w 3176951"/>
                  <a:gd name="connsiteY108" fmla="*/ 485775 h 1990725"/>
                  <a:gd name="connsiteX109" fmla="*/ 3119218 w 3176951"/>
                  <a:gd name="connsiteY109" fmla="*/ 428625 h 1990725"/>
                  <a:gd name="connsiteX110" fmla="*/ 3138268 w 3176951"/>
                  <a:gd name="connsiteY110" fmla="*/ 361950 h 1990725"/>
                  <a:gd name="connsiteX111" fmla="*/ 3128743 w 3176951"/>
                  <a:gd name="connsiteY111" fmla="*/ 314325 h 1990725"/>
                  <a:gd name="connsiteX112" fmla="*/ 3128743 w 3176951"/>
                  <a:gd name="connsiteY112" fmla="*/ 247650 h 1990725"/>
                  <a:gd name="connsiteX113" fmla="*/ 3138268 w 3176951"/>
                  <a:gd name="connsiteY113" fmla="*/ 190500 h 1990725"/>
                  <a:gd name="connsiteX114" fmla="*/ 3166843 w 3176951"/>
                  <a:gd name="connsiteY114" fmla="*/ 142875 h 1990725"/>
                  <a:gd name="connsiteX115" fmla="*/ 3147793 w 3176951"/>
                  <a:gd name="connsiteY115" fmla="*/ 95250 h 1990725"/>
                  <a:gd name="connsiteX116" fmla="*/ 3176368 w 3176951"/>
                  <a:gd name="connsiteY116" fmla="*/ 57150 h 1990725"/>
                  <a:gd name="connsiteX117" fmla="*/ 3166843 w 3176951"/>
                  <a:gd name="connsiteY117" fmla="*/ 0 h 1990725"/>
                  <a:gd name="connsiteX0" fmla="*/ 672 w 3176951"/>
                  <a:gd name="connsiteY0" fmla="*/ 466725 h 1990725"/>
                  <a:gd name="connsiteX1" fmla="*/ 610277 w 3176951"/>
                  <a:gd name="connsiteY1" fmla="*/ 485775 h 1990725"/>
                  <a:gd name="connsiteX2" fmla="*/ 465381 w 3176951"/>
                  <a:gd name="connsiteY2" fmla="*/ 590550 h 1990725"/>
                  <a:gd name="connsiteX3" fmla="*/ 1699993 w 3176951"/>
                  <a:gd name="connsiteY3" fmla="*/ 28575 h 1990725"/>
                  <a:gd name="connsiteX4" fmla="*/ 1766668 w 3176951"/>
                  <a:gd name="connsiteY4" fmla="*/ 9525 h 1990725"/>
                  <a:gd name="connsiteX5" fmla="*/ 1880968 w 3176951"/>
                  <a:gd name="connsiteY5" fmla="*/ 19050 h 1990725"/>
                  <a:gd name="connsiteX6" fmla="*/ 1900018 w 3176951"/>
                  <a:gd name="connsiteY6" fmla="*/ 47625 h 1990725"/>
                  <a:gd name="connsiteX7" fmla="*/ 1909543 w 3176951"/>
                  <a:gd name="connsiteY7" fmla="*/ 95250 h 1990725"/>
                  <a:gd name="connsiteX8" fmla="*/ 1919068 w 3176951"/>
                  <a:gd name="connsiteY8" fmla="*/ 333375 h 1990725"/>
                  <a:gd name="connsiteX9" fmla="*/ 1947643 w 3176951"/>
                  <a:gd name="connsiteY9" fmla="*/ 495300 h 1990725"/>
                  <a:gd name="connsiteX10" fmla="*/ 1957168 w 3176951"/>
                  <a:gd name="connsiteY10" fmla="*/ 523875 h 1990725"/>
                  <a:gd name="connsiteX11" fmla="*/ 1976218 w 3176951"/>
                  <a:gd name="connsiteY11" fmla="*/ 600075 h 1990725"/>
                  <a:gd name="connsiteX12" fmla="*/ 1966693 w 3176951"/>
                  <a:gd name="connsiteY12" fmla="*/ 647700 h 1990725"/>
                  <a:gd name="connsiteX13" fmla="*/ 1976218 w 3176951"/>
                  <a:gd name="connsiteY13" fmla="*/ 666750 h 1990725"/>
                  <a:gd name="connsiteX14" fmla="*/ 2004793 w 3176951"/>
                  <a:gd name="connsiteY14" fmla="*/ 695325 h 1990725"/>
                  <a:gd name="connsiteX15" fmla="*/ 2023845 w 3176951"/>
                  <a:gd name="connsiteY15" fmla="*/ 762000 h 1990725"/>
                  <a:gd name="connsiteX16" fmla="*/ 2023843 w 3176951"/>
                  <a:gd name="connsiteY16" fmla="*/ 819150 h 1990725"/>
                  <a:gd name="connsiteX17" fmla="*/ 2033368 w 3176951"/>
                  <a:gd name="connsiteY17" fmla="*/ 876300 h 1990725"/>
                  <a:gd name="connsiteX18" fmla="*/ 2042893 w 3176951"/>
                  <a:gd name="connsiteY18" fmla="*/ 904875 h 1990725"/>
                  <a:gd name="connsiteX19" fmla="*/ 2033368 w 3176951"/>
                  <a:gd name="connsiteY19" fmla="*/ 952500 h 1990725"/>
                  <a:gd name="connsiteX20" fmla="*/ 2052418 w 3176951"/>
                  <a:gd name="connsiteY20" fmla="*/ 1000125 h 1990725"/>
                  <a:gd name="connsiteX21" fmla="*/ 2052418 w 3176951"/>
                  <a:gd name="connsiteY21" fmla="*/ 1028700 h 1990725"/>
                  <a:gd name="connsiteX22" fmla="*/ 2061943 w 3176951"/>
                  <a:gd name="connsiteY22" fmla="*/ 1076325 h 1990725"/>
                  <a:gd name="connsiteX23" fmla="*/ 2061943 w 3176951"/>
                  <a:gd name="connsiteY23" fmla="*/ 1123950 h 1990725"/>
                  <a:gd name="connsiteX24" fmla="*/ 2071468 w 3176951"/>
                  <a:gd name="connsiteY24" fmla="*/ 1162050 h 1990725"/>
                  <a:gd name="connsiteX25" fmla="*/ 2061943 w 3176951"/>
                  <a:gd name="connsiteY25" fmla="*/ 1181100 h 1990725"/>
                  <a:gd name="connsiteX26" fmla="*/ 2080993 w 3176951"/>
                  <a:gd name="connsiteY26" fmla="*/ 1219200 h 1990725"/>
                  <a:gd name="connsiteX27" fmla="*/ 2080993 w 3176951"/>
                  <a:gd name="connsiteY27" fmla="*/ 1266825 h 1990725"/>
                  <a:gd name="connsiteX28" fmla="*/ 2100043 w 3176951"/>
                  <a:gd name="connsiteY28" fmla="*/ 1314450 h 1990725"/>
                  <a:gd name="connsiteX29" fmla="*/ 2100043 w 3176951"/>
                  <a:gd name="connsiteY29" fmla="*/ 1362075 h 1990725"/>
                  <a:gd name="connsiteX30" fmla="*/ 2138143 w 3176951"/>
                  <a:gd name="connsiteY30" fmla="*/ 1400175 h 1990725"/>
                  <a:gd name="connsiteX31" fmla="*/ 2166718 w 3176951"/>
                  <a:gd name="connsiteY31" fmla="*/ 1362075 h 1990725"/>
                  <a:gd name="connsiteX32" fmla="*/ 2176243 w 3176951"/>
                  <a:gd name="connsiteY32" fmla="*/ 1314450 h 1990725"/>
                  <a:gd name="connsiteX33" fmla="*/ 2195293 w 3176951"/>
                  <a:gd name="connsiteY33" fmla="*/ 1257300 h 1990725"/>
                  <a:gd name="connsiteX34" fmla="*/ 2195293 w 3176951"/>
                  <a:gd name="connsiteY34" fmla="*/ 1219200 h 1990725"/>
                  <a:gd name="connsiteX35" fmla="*/ 2214343 w 3176951"/>
                  <a:gd name="connsiteY35" fmla="*/ 1152525 h 1990725"/>
                  <a:gd name="connsiteX36" fmla="*/ 2204818 w 3176951"/>
                  <a:gd name="connsiteY36" fmla="*/ 1085850 h 1990725"/>
                  <a:gd name="connsiteX37" fmla="*/ 2214343 w 3176951"/>
                  <a:gd name="connsiteY37" fmla="*/ 1057275 h 1990725"/>
                  <a:gd name="connsiteX38" fmla="*/ 2233393 w 3176951"/>
                  <a:gd name="connsiteY38" fmla="*/ 990600 h 1990725"/>
                  <a:gd name="connsiteX39" fmla="*/ 2242918 w 3176951"/>
                  <a:gd name="connsiteY39" fmla="*/ 942975 h 1990725"/>
                  <a:gd name="connsiteX40" fmla="*/ 2252443 w 3176951"/>
                  <a:gd name="connsiteY40" fmla="*/ 895350 h 1990725"/>
                  <a:gd name="connsiteX41" fmla="*/ 2271493 w 3176951"/>
                  <a:gd name="connsiteY41" fmla="*/ 847725 h 1990725"/>
                  <a:gd name="connsiteX42" fmla="*/ 2319118 w 3176951"/>
                  <a:gd name="connsiteY42" fmla="*/ 904875 h 1990725"/>
                  <a:gd name="connsiteX43" fmla="*/ 2319118 w 3176951"/>
                  <a:gd name="connsiteY43" fmla="*/ 952500 h 1990725"/>
                  <a:gd name="connsiteX44" fmla="*/ 2338168 w 3176951"/>
                  <a:gd name="connsiteY44" fmla="*/ 1009650 h 1990725"/>
                  <a:gd name="connsiteX45" fmla="*/ 2442943 w 3176951"/>
                  <a:gd name="connsiteY45" fmla="*/ 1047750 h 1990725"/>
                  <a:gd name="connsiteX46" fmla="*/ 2404843 w 3176951"/>
                  <a:gd name="connsiteY46" fmla="*/ 1019175 h 1990725"/>
                  <a:gd name="connsiteX47" fmla="*/ 2452468 w 3176951"/>
                  <a:gd name="connsiteY47" fmla="*/ 1000125 h 1990725"/>
                  <a:gd name="connsiteX48" fmla="*/ 2481043 w 3176951"/>
                  <a:gd name="connsiteY48" fmla="*/ 942975 h 1990725"/>
                  <a:gd name="connsiteX49" fmla="*/ 2509618 w 3176951"/>
                  <a:gd name="connsiteY49" fmla="*/ 885825 h 1990725"/>
                  <a:gd name="connsiteX50" fmla="*/ 2490568 w 3176951"/>
                  <a:gd name="connsiteY50" fmla="*/ 819150 h 1990725"/>
                  <a:gd name="connsiteX51" fmla="*/ 2538193 w 3176951"/>
                  <a:gd name="connsiteY51" fmla="*/ 762000 h 1990725"/>
                  <a:gd name="connsiteX52" fmla="*/ 2595343 w 3176951"/>
                  <a:gd name="connsiteY52" fmla="*/ 762000 h 1990725"/>
                  <a:gd name="connsiteX53" fmla="*/ 2652493 w 3176951"/>
                  <a:gd name="connsiteY53" fmla="*/ 762000 h 1990725"/>
                  <a:gd name="connsiteX54" fmla="*/ 2700118 w 3176951"/>
                  <a:gd name="connsiteY54" fmla="*/ 809625 h 1990725"/>
                  <a:gd name="connsiteX55" fmla="*/ 2719168 w 3176951"/>
                  <a:gd name="connsiteY55" fmla="*/ 857250 h 1990725"/>
                  <a:gd name="connsiteX56" fmla="*/ 2738218 w 3176951"/>
                  <a:gd name="connsiteY56" fmla="*/ 914400 h 1990725"/>
                  <a:gd name="connsiteX57" fmla="*/ 2757268 w 3176951"/>
                  <a:gd name="connsiteY57" fmla="*/ 971550 h 1990725"/>
                  <a:gd name="connsiteX58" fmla="*/ 2776318 w 3176951"/>
                  <a:gd name="connsiteY58" fmla="*/ 1028700 h 1990725"/>
                  <a:gd name="connsiteX59" fmla="*/ 2766793 w 3176951"/>
                  <a:gd name="connsiteY59" fmla="*/ 1057275 h 1990725"/>
                  <a:gd name="connsiteX60" fmla="*/ 2795368 w 3176951"/>
                  <a:gd name="connsiteY60" fmla="*/ 1114425 h 1990725"/>
                  <a:gd name="connsiteX61" fmla="*/ 2795368 w 3176951"/>
                  <a:gd name="connsiteY61" fmla="*/ 1162050 h 1990725"/>
                  <a:gd name="connsiteX62" fmla="*/ 2795368 w 3176951"/>
                  <a:gd name="connsiteY62" fmla="*/ 1209675 h 1990725"/>
                  <a:gd name="connsiteX63" fmla="*/ 2776318 w 3176951"/>
                  <a:gd name="connsiteY63" fmla="*/ 1238250 h 1990725"/>
                  <a:gd name="connsiteX64" fmla="*/ 2785843 w 3176951"/>
                  <a:gd name="connsiteY64" fmla="*/ 1276350 h 1990725"/>
                  <a:gd name="connsiteX65" fmla="*/ 2795368 w 3176951"/>
                  <a:gd name="connsiteY65" fmla="*/ 1333500 h 1990725"/>
                  <a:gd name="connsiteX66" fmla="*/ 2814418 w 3176951"/>
                  <a:gd name="connsiteY66" fmla="*/ 1390650 h 1990725"/>
                  <a:gd name="connsiteX67" fmla="*/ 2814418 w 3176951"/>
                  <a:gd name="connsiteY67" fmla="*/ 1447800 h 1990725"/>
                  <a:gd name="connsiteX68" fmla="*/ 2833468 w 3176951"/>
                  <a:gd name="connsiteY68" fmla="*/ 1504950 h 1990725"/>
                  <a:gd name="connsiteX69" fmla="*/ 2852518 w 3176951"/>
                  <a:gd name="connsiteY69" fmla="*/ 1562100 h 1990725"/>
                  <a:gd name="connsiteX70" fmla="*/ 2862043 w 3176951"/>
                  <a:gd name="connsiteY70" fmla="*/ 1590675 h 1990725"/>
                  <a:gd name="connsiteX71" fmla="*/ 2862043 w 3176951"/>
                  <a:gd name="connsiteY71" fmla="*/ 1638300 h 1990725"/>
                  <a:gd name="connsiteX72" fmla="*/ 2881093 w 3176951"/>
                  <a:gd name="connsiteY72" fmla="*/ 1685925 h 1990725"/>
                  <a:gd name="connsiteX73" fmla="*/ 2881093 w 3176951"/>
                  <a:gd name="connsiteY73" fmla="*/ 1743075 h 1990725"/>
                  <a:gd name="connsiteX74" fmla="*/ 2890618 w 3176951"/>
                  <a:gd name="connsiteY74" fmla="*/ 1800225 h 1990725"/>
                  <a:gd name="connsiteX75" fmla="*/ 2881093 w 3176951"/>
                  <a:gd name="connsiteY75" fmla="*/ 1838325 h 1990725"/>
                  <a:gd name="connsiteX76" fmla="*/ 2890618 w 3176951"/>
                  <a:gd name="connsiteY76" fmla="*/ 1876425 h 1990725"/>
                  <a:gd name="connsiteX77" fmla="*/ 2909668 w 3176951"/>
                  <a:gd name="connsiteY77" fmla="*/ 1933575 h 1990725"/>
                  <a:gd name="connsiteX78" fmla="*/ 2881093 w 3176951"/>
                  <a:gd name="connsiteY78" fmla="*/ 1962150 h 1990725"/>
                  <a:gd name="connsiteX79" fmla="*/ 2909668 w 3176951"/>
                  <a:gd name="connsiteY79" fmla="*/ 1990725 h 1990725"/>
                  <a:gd name="connsiteX80" fmla="*/ 2957293 w 3176951"/>
                  <a:gd name="connsiteY80" fmla="*/ 1924050 h 1990725"/>
                  <a:gd name="connsiteX81" fmla="*/ 2957293 w 3176951"/>
                  <a:gd name="connsiteY81" fmla="*/ 1857375 h 1990725"/>
                  <a:gd name="connsiteX82" fmla="*/ 2966818 w 3176951"/>
                  <a:gd name="connsiteY82" fmla="*/ 1800225 h 1990725"/>
                  <a:gd name="connsiteX83" fmla="*/ 2966818 w 3176951"/>
                  <a:gd name="connsiteY83" fmla="*/ 1752600 h 1990725"/>
                  <a:gd name="connsiteX84" fmla="*/ 2966818 w 3176951"/>
                  <a:gd name="connsiteY84" fmla="*/ 1685925 h 1990725"/>
                  <a:gd name="connsiteX85" fmla="*/ 2976343 w 3176951"/>
                  <a:gd name="connsiteY85" fmla="*/ 1628775 h 1990725"/>
                  <a:gd name="connsiteX86" fmla="*/ 2985868 w 3176951"/>
                  <a:gd name="connsiteY86" fmla="*/ 1562100 h 1990725"/>
                  <a:gd name="connsiteX87" fmla="*/ 2976343 w 3176951"/>
                  <a:gd name="connsiteY87" fmla="*/ 1504950 h 1990725"/>
                  <a:gd name="connsiteX88" fmla="*/ 3004918 w 3176951"/>
                  <a:gd name="connsiteY88" fmla="*/ 1457325 h 1990725"/>
                  <a:gd name="connsiteX89" fmla="*/ 2976343 w 3176951"/>
                  <a:gd name="connsiteY89" fmla="*/ 1419225 h 1990725"/>
                  <a:gd name="connsiteX90" fmla="*/ 3004918 w 3176951"/>
                  <a:gd name="connsiteY90" fmla="*/ 1352550 h 1990725"/>
                  <a:gd name="connsiteX91" fmla="*/ 3004918 w 3176951"/>
                  <a:gd name="connsiteY91" fmla="*/ 1285875 h 1990725"/>
                  <a:gd name="connsiteX92" fmla="*/ 2985868 w 3176951"/>
                  <a:gd name="connsiteY92" fmla="*/ 1238250 h 1990725"/>
                  <a:gd name="connsiteX93" fmla="*/ 2995393 w 3176951"/>
                  <a:gd name="connsiteY93" fmla="*/ 1181100 h 1990725"/>
                  <a:gd name="connsiteX94" fmla="*/ 2995393 w 3176951"/>
                  <a:gd name="connsiteY94" fmla="*/ 1152525 h 1990725"/>
                  <a:gd name="connsiteX95" fmla="*/ 3004918 w 3176951"/>
                  <a:gd name="connsiteY95" fmla="*/ 1085850 h 1990725"/>
                  <a:gd name="connsiteX96" fmla="*/ 3004918 w 3176951"/>
                  <a:gd name="connsiteY96" fmla="*/ 1047750 h 1990725"/>
                  <a:gd name="connsiteX97" fmla="*/ 2995393 w 3176951"/>
                  <a:gd name="connsiteY97" fmla="*/ 981075 h 1990725"/>
                  <a:gd name="connsiteX98" fmla="*/ 3004918 w 3176951"/>
                  <a:gd name="connsiteY98" fmla="*/ 933450 h 1990725"/>
                  <a:gd name="connsiteX99" fmla="*/ 3023968 w 3176951"/>
                  <a:gd name="connsiteY99" fmla="*/ 866775 h 1990725"/>
                  <a:gd name="connsiteX100" fmla="*/ 3043018 w 3176951"/>
                  <a:gd name="connsiteY100" fmla="*/ 819150 h 1990725"/>
                  <a:gd name="connsiteX101" fmla="*/ 3023968 w 3176951"/>
                  <a:gd name="connsiteY101" fmla="*/ 781050 h 1990725"/>
                  <a:gd name="connsiteX102" fmla="*/ 3043018 w 3176951"/>
                  <a:gd name="connsiteY102" fmla="*/ 733425 h 1990725"/>
                  <a:gd name="connsiteX103" fmla="*/ 3062068 w 3176951"/>
                  <a:gd name="connsiteY103" fmla="*/ 676275 h 1990725"/>
                  <a:gd name="connsiteX104" fmla="*/ 3109693 w 3176951"/>
                  <a:gd name="connsiteY104" fmla="*/ 666750 h 1990725"/>
                  <a:gd name="connsiteX105" fmla="*/ 3090643 w 3176951"/>
                  <a:gd name="connsiteY105" fmla="*/ 600075 h 1990725"/>
                  <a:gd name="connsiteX106" fmla="*/ 3109693 w 3176951"/>
                  <a:gd name="connsiteY106" fmla="*/ 533400 h 1990725"/>
                  <a:gd name="connsiteX107" fmla="*/ 3119218 w 3176951"/>
                  <a:gd name="connsiteY107" fmla="*/ 485775 h 1990725"/>
                  <a:gd name="connsiteX108" fmla="*/ 3119218 w 3176951"/>
                  <a:gd name="connsiteY108" fmla="*/ 428625 h 1990725"/>
                  <a:gd name="connsiteX109" fmla="*/ 3138268 w 3176951"/>
                  <a:gd name="connsiteY109" fmla="*/ 361950 h 1990725"/>
                  <a:gd name="connsiteX110" fmla="*/ 3128743 w 3176951"/>
                  <a:gd name="connsiteY110" fmla="*/ 314325 h 1990725"/>
                  <a:gd name="connsiteX111" fmla="*/ 3128743 w 3176951"/>
                  <a:gd name="connsiteY111" fmla="*/ 247650 h 1990725"/>
                  <a:gd name="connsiteX112" fmla="*/ 3138268 w 3176951"/>
                  <a:gd name="connsiteY112" fmla="*/ 190500 h 1990725"/>
                  <a:gd name="connsiteX113" fmla="*/ 3166843 w 3176951"/>
                  <a:gd name="connsiteY113" fmla="*/ 142875 h 1990725"/>
                  <a:gd name="connsiteX114" fmla="*/ 3147793 w 3176951"/>
                  <a:gd name="connsiteY114" fmla="*/ 95250 h 1990725"/>
                  <a:gd name="connsiteX115" fmla="*/ 3176368 w 3176951"/>
                  <a:gd name="connsiteY115" fmla="*/ 57150 h 1990725"/>
                  <a:gd name="connsiteX116" fmla="*/ 3166843 w 3176951"/>
                  <a:gd name="connsiteY116" fmla="*/ 0 h 1990725"/>
                  <a:gd name="connsiteX0" fmla="*/ 203854 w 2770528"/>
                  <a:gd name="connsiteY0" fmla="*/ 485775 h 1990725"/>
                  <a:gd name="connsiteX1" fmla="*/ 58958 w 2770528"/>
                  <a:gd name="connsiteY1" fmla="*/ 590550 h 1990725"/>
                  <a:gd name="connsiteX2" fmla="*/ 1293570 w 2770528"/>
                  <a:gd name="connsiteY2" fmla="*/ 28575 h 1990725"/>
                  <a:gd name="connsiteX3" fmla="*/ 1360245 w 2770528"/>
                  <a:gd name="connsiteY3" fmla="*/ 9525 h 1990725"/>
                  <a:gd name="connsiteX4" fmla="*/ 1474545 w 2770528"/>
                  <a:gd name="connsiteY4" fmla="*/ 19050 h 1990725"/>
                  <a:gd name="connsiteX5" fmla="*/ 1493595 w 2770528"/>
                  <a:gd name="connsiteY5" fmla="*/ 47625 h 1990725"/>
                  <a:gd name="connsiteX6" fmla="*/ 1503120 w 2770528"/>
                  <a:gd name="connsiteY6" fmla="*/ 95250 h 1990725"/>
                  <a:gd name="connsiteX7" fmla="*/ 1512645 w 2770528"/>
                  <a:gd name="connsiteY7" fmla="*/ 333375 h 1990725"/>
                  <a:gd name="connsiteX8" fmla="*/ 1541220 w 2770528"/>
                  <a:gd name="connsiteY8" fmla="*/ 495300 h 1990725"/>
                  <a:gd name="connsiteX9" fmla="*/ 1550745 w 2770528"/>
                  <a:gd name="connsiteY9" fmla="*/ 523875 h 1990725"/>
                  <a:gd name="connsiteX10" fmla="*/ 1569795 w 2770528"/>
                  <a:gd name="connsiteY10" fmla="*/ 600075 h 1990725"/>
                  <a:gd name="connsiteX11" fmla="*/ 1560270 w 2770528"/>
                  <a:gd name="connsiteY11" fmla="*/ 647700 h 1990725"/>
                  <a:gd name="connsiteX12" fmla="*/ 1569795 w 2770528"/>
                  <a:gd name="connsiteY12" fmla="*/ 666750 h 1990725"/>
                  <a:gd name="connsiteX13" fmla="*/ 1598370 w 2770528"/>
                  <a:gd name="connsiteY13" fmla="*/ 695325 h 1990725"/>
                  <a:gd name="connsiteX14" fmla="*/ 1617422 w 2770528"/>
                  <a:gd name="connsiteY14" fmla="*/ 762000 h 1990725"/>
                  <a:gd name="connsiteX15" fmla="*/ 1617420 w 2770528"/>
                  <a:gd name="connsiteY15" fmla="*/ 819150 h 1990725"/>
                  <a:gd name="connsiteX16" fmla="*/ 1626945 w 2770528"/>
                  <a:gd name="connsiteY16" fmla="*/ 876300 h 1990725"/>
                  <a:gd name="connsiteX17" fmla="*/ 1636470 w 2770528"/>
                  <a:gd name="connsiteY17" fmla="*/ 904875 h 1990725"/>
                  <a:gd name="connsiteX18" fmla="*/ 1626945 w 2770528"/>
                  <a:gd name="connsiteY18" fmla="*/ 952500 h 1990725"/>
                  <a:gd name="connsiteX19" fmla="*/ 1645995 w 2770528"/>
                  <a:gd name="connsiteY19" fmla="*/ 1000125 h 1990725"/>
                  <a:gd name="connsiteX20" fmla="*/ 1645995 w 2770528"/>
                  <a:gd name="connsiteY20" fmla="*/ 1028700 h 1990725"/>
                  <a:gd name="connsiteX21" fmla="*/ 1655520 w 2770528"/>
                  <a:gd name="connsiteY21" fmla="*/ 1076325 h 1990725"/>
                  <a:gd name="connsiteX22" fmla="*/ 1655520 w 2770528"/>
                  <a:gd name="connsiteY22" fmla="*/ 1123950 h 1990725"/>
                  <a:gd name="connsiteX23" fmla="*/ 1665045 w 2770528"/>
                  <a:gd name="connsiteY23" fmla="*/ 1162050 h 1990725"/>
                  <a:gd name="connsiteX24" fmla="*/ 1655520 w 2770528"/>
                  <a:gd name="connsiteY24" fmla="*/ 1181100 h 1990725"/>
                  <a:gd name="connsiteX25" fmla="*/ 1674570 w 2770528"/>
                  <a:gd name="connsiteY25" fmla="*/ 1219200 h 1990725"/>
                  <a:gd name="connsiteX26" fmla="*/ 1674570 w 2770528"/>
                  <a:gd name="connsiteY26" fmla="*/ 1266825 h 1990725"/>
                  <a:gd name="connsiteX27" fmla="*/ 1693620 w 2770528"/>
                  <a:gd name="connsiteY27" fmla="*/ 1314450 h 1990725"/>
                  <a:gd name="connsiteX28" fmla="*/ 1693620 w 2770528"/>
                  <a:gd name="connsiteY28" fmla="*/ 1362075 h 1990725"/>
                  <a:gd name="connsiteX29" fmla="*/ 1731720 w 2770528"/>
                  <a:gd name="connsiteY29" fmla="*/ 1400175 h 1990725"/>
                  <a:gd name="connsiteX30" fmla="*/ 1760295 w 2770528"/>
                  <a:gd name="connsiteY30" fmla="*/ 1362075 h 1990725"/>
                  <a:gd name="connsiteX31" fmla="*/ 1769820 w 2770528"/>
                  <a:gd name="connsiteY31" fmla="*/ 1314450 h 1990725"/>
                  <a:gd name="connsiteX32" fmla="*/ 1788870 w 2770528"/>
                  <a:gd name="connsiteY32" fmla="*/ 1257300 h 1990725"/>
                  <a:gd name="connsiteX33" fmla="*/ 1788870 w 2770528"/>
                  <a:gd name="connsiteY33" fmla="*/ 1219200 h 1990725"/>
                  <a:gd name="connsiteX34" fmla="*/ 1807920 w 2770528"/>
                  <a:gd name="connsiteY34" fmla="*/ 1152525 h 1990725"/>
                  <a:gd name="connsiteX35" fmla="*/ 1798395 w 2770528"/>
                  <a:gd name="connsiteY35" fmla="*/ 1085850 h 1990725"/>
                  <a:gd name="connsiteX36" fmla="*/ 1807920 w 2770528"/>
                  <a:gd name="connsiteY36" fmla="*/ 1057275 h 1990725"/>
                  <a:gd name="connsiteX37" fmla="*/ 1826970 w 2770528"/>
                  <a:gd name="connsiteY37" fmla="*/ 990600 h 1990725"/>
                  <a:gd name="connsiteX38" fmla="*/ 1836495 w 2770528"/>
                  <a:gd name="connsiteY38" fmla="*/ 942975 h 1990725"/>
                  <a:gd name="connsiteX39" fmla="*/ 1846020 w 2770528"/>
                  <a:gd name="connsiteY39" fmla="*/ 895350 h 1990725"/>
                  <a:gd name="connsiteX40" fmla="*/ 1865070 w 2770528"/>
                  <a:gd name="connsiteY40" fmla="*/ 847725 h 1990725"/>
                  <a:gd name="connsiteX41" fmla="*/ 1912695 w 2770528"/>
                  <a:gd name="connsiteY41" fmla="*/ 904875 h 1990725"/>
                  <a:gd name="connsiteX42" fmla="*/ 1912695 w 2770528"/>
                  <a:gd name="connsiteY42" fmla="*/ 952500 h 1990725"/>
                  <a:gd name="connsiteX43" fmla="*/ 1931745 w 2770528"/>
                  <a:gd name="connsiteY43" fmla="*/ 1009650 h 1990725"/>
                  <a:gd name="connsiteX44" fmla="*/ 2036520 w 2770528"/>
                  <a:gd name="connsiteY44" fmla="*/ 1047750 h 1990725"/>
                  <a:gd name="connsiteX45" fmla="*/ 1998420 w 2770528"/>
                  <a:gd name="connsiteY45" fmla="*/ 1019175 h 1990725"/>
                  <a:gd name="connsiteX46" fmla="*/ 2046045 w 2770528"/>
                  <a:gd name="connsiteY46" fmla="*/ 1000125 h 1990725"/>
                  <a:gd name="connsiteX47" fmla="*/ 2074620 w 2770528"/>
                  <a:gd name="connsiteY47" fmla="*/ 942975 h 1990725"/>
                  <a:gd name="connsiteX48" fmla="*/ 2103195 w 2770528"/>
                  <a:gd name="connsiteY48" fmla="*/ 885825 h 1990725"/>
                  <a:gd name="connsiteX49" fmla="*/ 2084145 w 2770528"/>
                  <a:gd name="connsiteY49" fmla="*/ 819150 h 1990725"/>
                  <a:gd name="connsiteX50" fmla="*/ 2131770 w 2770528"/>
                  <a:gd name="connsiteY50" fmla="*/ 762000 h 1990725"/>
                  <a:gd name="connsiteX51" fmla="*/ 2188920 w 2770528"/>
                  <a:gd name="connsiteY51" fmla="*/ 762000 h 1990725"/>
                  <a:gd name="connsiteX52" fmla="*/ 2246070 w 2770528"/>
                  <a:gd name="connsiteY52" fmla="*/ 762000 h 1990725"/>
                  <a:gd name="connsiteX53" fmla="*/ 2293695 w 2770528"/>
                  <a:gd name="connsiteY53" fmla="*/ 809625 h 1990725"/>
                  <a:gd name="connsiteX54" fmla="*/ 2312745 w 2770528"/>
                  <a:gd name="connsiteY54" fmla="*/ 857250 h 1990725"/>
                  <a:gd name="connsiteX55" fmla="*/ 2331795 w 2770528"/>
                  <a:gd name="connsiteY55" fmla="*/ 914400 h 1990725"/>
                  <a:gd name="connsiteX56" fmla="*/ 2350845 w 2770528"/>
                  <a:gd name="connsiteY56" fmla="*/ 971550 h 1990725"/>
                  <a:gd name="connsiteX57" fmla="*/ 2369895 w 2770528"/>
                  <a:gd name="connsiteY57" fmla="*/ 1028700 h 1990725"/>
                  <a:gd name="connsiteX58" fmla="*/ 2360370 w 2770528"/>
                  <a:gd name="connsiteY58" fmla="*/ 1057275 h 1990725"/>
                  <a:gd name="connsiteX59" fmla="*/ 2388945 w 2770528"/>
                  <a:gd name="connsiteY59" fmla="*/ 1114425 h 1990725"/>
                  <a:gd name="connsiteX60" fmla="*/ 2388945 w 2770528"/>
                  <a:gd name="connsiteY60" fmla="*/ 1162050 h 1990725"/>
                  <a:gd name="connsiteX61" fmla="*/ 2388945 w 2770528"/>
                  <a:gd name="connsiteY61" fmla="*/ 1209675 h 1990725"/>
                  <a:gd name="connsiteX62" fmla="*/ 2369895 w 2770528"/>
                  <a:gd name="connsiteY62" fmla="*/ 1238250 h 1990725"/>
                  <a:gd name="connsiteX63" fmla="*/ 2379420 w 2770528"/>
                  <a:gd name="connsiteY63" fmla="*/ 1276350 h 1990725"/>
                  <a:gd name="connsiteX64" fmla="*/ 2388945 w 2770528"/>
                  <a:gd name="connsiteY64" fmla="*/ 1333500 h 1990725"/>
                  <a:gd name="connsiteX65" fmla="*/ 2407995 w 2770528"/>
                  <a:gd name="connsiteY65" fmla="*/ 1390650 h 1990725"/>
                  <a:gd name="connsiteX66" fmla="*/ 2407995 w 2770528"/>
                  <a:gd name="connsiteY66" fmla="*/ 1447800 h 1990725"/>
                  <a:gd name="connsiteX67" fmla="*/ 2427045 w 2770528"/>
                  <a:gd name="connsiteY67" fmla="*/ 1504950 h 1990725"/>
                  <a:gd name="connsiteX68" fmla="*/ 2446095 w 2770528"/>
                  <a:gd name="connsiteY68" fmla="*/ 1562100 h 1990725"/>
                  <a:gd name="connsiteX69" fmla="*/ 2455620 w 2770528"/>
                  <a:gd name="connsiteY69" fmla="*/ 1590675 h 1990725"/>
                  <a:gd name="connsiteX70" fmla="*/ 2455620 w 2770528"/>
                  <a:gd name="connsiteY70" fmla="*/ 1638300 h 1990725"/>
                  <a:gd name="connsiteX71" fmla="*/ 2474670 w 2770528"/>
                  <a:gd name="connsiteY71" fmla="*/ 1685925 h 1990725"/>
                  <a:gd name="connsiteX72" fmla="*/ 2474670 w 2770528"/>
                  <a:gd name="connsiteY72" fmla="*/ 1743075 h 1990725"/>
                  <a:gd name="connsiteX73" fmla="*/ 2484195 w 2770528"/>
                  <a:gd name="connsiteY73" fmla="*/ 1800225 h 1990725"/>
                  <a:gd name="connsiteX74" fmla="*/ 2474670 w 2770528"/>
                  <a:gd name="connsiteY74" fmla="*/ 1838325 h 1990725"/>
                  <a:gd name="connsiteX75" fmla="*/ 2484195 w 2770528"/>
                  <a:gd name="connsiteY75" fmla="*/ 1876425 h 1990725"/>
                  <a:gd name="connsiteX76" fmla="*/ 2503245 w 2770528"/>
                  <a:gd name="connsiteY76" fmla="*/ 1933575 h 1990725"/>
                  <a:gd name="connsiteX77" fmla="*/ 2474670 w 2770528"/>
                  <a:gd name="connsiteY77" fmla="*/ 1962150 h 1990725"/>
                  <a:gd name="connsiteX78" fmla="*/ 2503245 w 2770528"/>
                  <a:gd name="connsiteY78" fmla="*/ 1990725 h 1990725"/>
                  <a:gd name="connsiteX79" fmla="*/ 2550870 w 2770528"/>
                  <a:gd name="connsiteY79" fmla="*/ 1924050 h 1990725"/>
                  <a:gd name="connsiteX80" fmla="*/ 2550870 w 2770528"/>
                  <a:gd name="connsiteY80" fmla="*/ 1857375 h 1990725"/>
                  <a:gd name="connsiteX81" fmla="*/ 2560395 w 2770528"/>
                  <a:gd name="connsiteY81" fmla="*/ 1800225 h 1990725"/>
                  <a:gd name="connsiteX82" fmla="*/ 2560395 w 2770528"/>
                  <a:gd name="connsiteY82" fmla="*/ 1752600 h 1990725"/>
                  <a:gd name="connsiteX83" fmla="*/ 2560395 w 2770528"/>
                  <a:gd name="connsiteY83" fmla="*/ 1685925 h 1990725"/>
                  <a:gd name="connsiteX84" fmla="*/ 2569920 w 2770528"/>
                  <a:gd name="connsiteY84" fmla="*/ 1628775 h 1990725"/>
                  <a:gd name="connsiteX85" fmla="*/ 2579445 w 2770528"/>
                  <a:gd name="connsiteY85" fmla="*/ 1562100 h 1990725"/>
                  <a:gd name="connsiteX86" fmla="*/ 2569920 w 2770528"/>
                  <a:gd name="connsiteY86" fmla="*/ 1504950 h 1990725"/>
                  <a:gd name="connsiteX87" fmla="*/ 2598495 w 2770528"/>
                  <a:gd name="connsiteY87" fmla="*/ 1457325 h 1990725"/>
                  <a:gd name="connsiteX88" fmla="*/ 2569920 w 2770528"/>
                  <a:gd name="connsiteY88" fmla="*/ 1419225 h 1990725"/>
                  <a:gd name="connsiteX89" fmla="*/ 2598495 w 2770528"/>
                  <a:gd name="connsiteY89" fmla="*/ 1352550 h 1990725"/>
                  <a:gd name="connsiteX90" fmla="*/ 2598495 w 2770528"/>
                  <a:gd name="connsiteY90" fmla="*/ 1285875 h 1990725"/>
                  <a:gd name="connsiteX91" fmla="*/ 2579445 w 2770528"/>
                  <a:gd name="connsiteY91" fmla="*/ 1238250 h 1990725"/>
                  <a:gd name="connsiteX92" fmla="*/ 2588970 w 2770528"/>
                  <a:gd name="connsiteY92" fmla="*/ 1181100 h 1990725"/>
                  <a:gd name="connsiteX93" fmla="*/ 2588970 w 2770528"/>
                  <a:gd name="connsiteY93" fmla="*/ 1152525 h 1990725"/>
                  <a:gd name="connsiteX94" fmla="*/ 2598495 w 2770528"/>
                  <a:gd name="connsiteY94" fmla="*/ 1085850 h 1990725"/>
                  <a:gd name="connsiteX95" fmla="*/ 2598495 w 2770528"/>
                  <a:gd name="connsiteY95" fmla="*/ 1047750 h 1990725"/>
                  <a:gd name="connsiteX96" fmla="*/ 2588970 w 2770528"/>
                  <a:gd name="connsiteY96" fmla="*/ 981075 h 1990725"/>
                  <a:gd name="connsiteX97" fmla="*/ 2598495 w 2770528"/>
                  <a:gd name="connsiteY97" fmla="*/ 933450 h 1990725"/>
                  <a:gd name="connsiteX98" fmla="*/ 2617545 w 2770528"/>
                  <a:gd name="connsiteY98" fmla="*/ 866775 h 1990725"/>
                  <a:gd name="connsiteX99" fmla="*/ 2636595 w 2770528"/>
                  <a:gd name="connsiteY99" fmla="*/ 819150 h 1990725"/>
                  <a:gd name="connsiteX100" fmla="*/ 2617545 w 2770528"/>
                  <a:gd name="connsiteY100" fmla="*/ 781050 h 1990725"/>
                  <a:gd name="connsiteX101" fmla="*/ 2636595 w 2770528"/>
                  <a:gd name="connsiteY101" fmla="*/ 733425 h 1990725"/>
                  <a:gd name="connsiteX102" fmla="*/ 2655645 w 2770528"/>
                  <a:gd name="connsiteY102" fmla="*/ 676275 h 1990725"/>
                  <a:gd name="connsiteX103" fmla="*/ 2703270 w 2770528"/>
                  <a:gd name="connsiteY103" fmla="*/ 666750 h 1990725"/>
                  <a:gd name="connsiteX104" fmla="*/ 2684220 w 2770528"/>
                  <a:gd name="connsiteY104" fmla="*/ 600075 h 1990725"/>
                  <a:gd name="connsiteX105" fmla="*/ 2703270 w 2770528"/>
                  <a:gd name="connsiteY105" fmla="*/ 533400 h 1990725"/>
                  <a:gd name="connsiteX106" fmla="*/ 2712795 w 2770528"/>
                  <a:gd name="connsiteY106" fmla="*/ 485775 h 1990725"/>
                  <a:gd name="connsiteX107" fmla="*/ 2712795 w 2770528"/>
                  <a:gd name="connsiteY107" fmla="*/ 428625 h 1990725"/>
                  <a:gd name="connsiteX108" fmla="*/ 2731845 w 2770528"/>
                  <a:gd name="connsiteY108" fmla="*/ 361950 h 1990725"/>
                  <a:gd name="connsiteX109" fmla="*/ 2722320 w 2770528"/>
                  <a:gd name="connsiteY109" fmla="*/ 314325 h 1990725"/>
                  <a:gd name="connsiteX110" fmla="*/ 2722320 w 2770528"/>
                  <a:gd name="connsiteY110" fmla="*/ 247650 h 1990725"/>
                  <a:gd name="connsiteX111" fmla="*/ 2731845 w 2770528"/>
                  <a:gd name="connsiteY111" fmla="*/ 190500 h 1990725"/>
                  <a:gd name="connsiteX112" fmla="*/ 2760420 w 2770528"/>
                  <a:gd name="connsiteY112" fmla="*/ 142875 h 1990725"/>
                  <a:gd name="connsiteX113" fmla="*/ 2741370 w 2770528"/>
                  <a:gd name="connsiteY113" fmla="*/ 95250 h 1990725"/>
                  <a:gd name="connsiteX114" fmla="*/ 2769945 w 2770528"/>
                  <a:gd name="connsiteY114" fmla="*/ 57150 h 1990725"/>
                  <a:gd name="connsiteX115" fmla="*/ 2760420 w 2770528"/>
                  <a:gd name="connsiteY115" fmla="*/ 0 h 1990725"/>
                  <a:gd name="connsiteX0" fmla="*/ 39050 w 2834326"/>
                  <a:gd name="connsiteY0" fmla="*/ 752475 h 1990725"/>
                  <a:gd name="connsiteX1" fmla="*/ 122756 w 2834326"/>
                  <a:gd name="connsiteY1" fmla="*/ 590550 h 1990725"/>
                  <a:gd name="connsiteX2" fmla="*/ 1357368 w 2834326"/>
                  <a:gd name="connsiteY2" fmla="*/ 28575 h 1990725"/>
                  <a:gd name="connsiteX3" fmla="*/ 1424043 w 2834326"/>
                  <a:gd name="connsiteY3" fmla="*/ 9525 h 1990725"/>
                  <a:gd name="connsiteX4" fmla="*/ 1538343 w 2834326"/>
                  <a:gd name="connsiteY4" fmla="*/ 19050 h 1990725"/>
                  <a:gd name="connsiteX5" fmla="*/ 1557393 w 2834326"/>
                  <a:gd name="connsiteY5" fmla="*/ 47625 h 1990725"/>
                  <a:gd name="connsiteX6" fmla="*/ 1566918 w 2834326"/>
                  <a:gd name="connsiteY6" fmla="*/ 95250 h 1990725"/>
                  <a:gd name="connsiteX7" fmla="*/ 1576443 w 2834326"/>
                  <a:gd name="connsiteY7" fmla="*/ 333375 h 1990725"/>
                  <a:gd name="connsiteX8" fmla="*/ 1605018 w 2834326"/>
                  <a:gd name="connsiteY8" fmla="*/ 495300 h 1990725"/>
                  <a:gd name="connsiteX9" fmla="*/ 1614543 w 2834326"/>
                  <a:gd name="connsiteY9" fmla="*/ 523875 h 1990725"/>
                  <a:gd name="connsiteX10" fmla="*/ 1633593 w 2834326"/>
                  <a:gd name="connsiteY10" fmla="*/ 600075 h 1990725"/>
                  <a:gd name="connsiteX11" fmla="*/ 1624068 w 2834326"/>
                  <a:gd name="connsiteY11" fmla="*/ 647700 h 1990725"/>
                  <a:gd name="connsiteX12" fmla="*/ 1633593 w 2834326"/>
                  <a:gd name="connsiteY12" fmla="*/ 666750 h 1990725"/>
                  <a:gd name="connsiteX13" fmla="*/ 1662168 w 2834326"/>
                  <a:gd name="connsiteY13" fmla="*/ 695325 h 1990725"/>
                  <a:gd name="connsiteX14" fmla="*/ 1681220 w 2834326"/>
                  <a:gd name="connsiteY14" fmla="*/ 762000 h 1990725"/>
                  <a:gd name="connsiteX15" fmla="*/ 1681218 w 2834326"/>
                  <a:gd name="connsiteY15" fmla="*/ 819150 h 1990725"/>
                  <a:gd name="connsiteX16" fmla="*/ 1690743 w 2834326"/>
                  <a:gd name="connsiteY16" fmla="*/ 876300 h 1990725"/>
                  <a:gd name="connsiteX17" fmla="*/ 1700268 w 2834326"/>
                  <a:gd name="connsiteY17" fmla="*/ 904875 h 1990725"/>
                  <a:gd name="connsiteX18" fmla="*/ 1690743 w 2834326"/>
                  <a:gd name="connsiteY18" fmla="*/ 952500 h 1990725"/>
                  <a:gd name="connsiteX19" fmla="*/ 1709793 w 2834326"/>
                  <a:gd name="connsiteY19" fmla="*/ 1000125 h 1990725"/>
                  <a:gd name="connsiteX20" fmla="*/ 1709793 w 2834326"/>
                  <a:gd name="connsiteY20" fmla="*/ 1028700 h 1990725"/>
                  <a:gd name="connsiteX21" fmla="*/ 1719318 w 2834326"/>
                  <a:gd name="connsiteY21" fmla="*/ 1076325 h 1990725"/>
                  <a:gd name="connsiteX22" fmla="*/ 1719318 w 2834326"/>
                  <a:gd name="connsiteY22" fmla="*/ 1123950 h 1990725"/>
                  <a:gd name="connsiteX23" fmla="*/ 1728843 w 2834326"/>
                  <a:gd name="connsiteY23" fmla="*/ 1162050 h 1990725"/>
                  <a:gd name="connsiteX24" fmla="*/ 1719318 w 2834326"/>
                  <a:gd name="connsiteY24" fmla="*/ 1181100 h 1990725"/>
                  <a:gd name="connsiteX25" fmla="*/ 1738368 w 2834326"/>
                  <a:gd name="connsiteY25" fmla="*/ 1219200 h 1990725"/>
                  <a:gd name="connsiteX26" fmla="*/ 1738368 w 2834326"/>
                  <a:gd name="connsiteY26" fmla="*/ 1266825 h 1990725"/>
                  <a:gd name="connsiteX27" fmla="*/ 1757418 w 2834326"/>
                  <a:gd name="connsiteY27" fmla="*/ 1314450 h 1990725"/>
                  <a:gd name="connsiteX28" fmla="*/ 1757418 w 2834326"/>
                  <a:gd name="connsiteY28" fmla="*/ 1362075 h 1990725"/>
                  <a:gd name="connsiteX29" fmla="*/ 1795518 w 2834326"/>
                  <a:gd name="connsiteY29" fmla="*/ 1400175 h 1990725"/>
                  <a:gd name="connsiteX30" fmla="*/ 1824093 w 2834326"/>
                  <a:gd name="connsiteY30" fmla="*/ 1362075 h 1990725"/>
                  <a:gd name="connsiteX31" fmla="*/ 1833618 w 2834326"/>
                  <a:gd name="connsiteY31" fmla="*/ 1314450 h 1990725"/>
                  <a:gd name="connsiteX32" fmla="*/ 1852668 w 2834326"/>
                  <a:gd name="connsiteY32" fmla="*/ 1257300 h 1990725"/>
                  <a:gd name="connsiteX33" fmla="*/ 1852668 w 2834326"/>
                  <a:gd name="connsiteY33" fmla="*/ 1219200 h 1990725"/>
                  <a:gd name="connsiteX34" fmla="*/ 1871718 w 2834326"/>
                  <a:gd name="connsiteY34" fmla="*/ 1152525 h 1990725"/>
                  <a:gd name="connsiteX35" fmla="*/ 1862193 w 2834326"/>
                  <a:gd name="connsiteY35" fmla="*/ 1085850 h 1990725"/>
                  <a:gd name="connsiteX36" fmla="*/ 1871718 w 2834326"/>
                  <a:gd name="connsiteY36" fmla="*/ 1057275 h 1990725"/>
                  <a:gd name="connsiteX37" fmla="*/ 1890768 w 2834326"/>
                  <a:gd name="connsiteY37" fmla="*/ 990600 h 1990725"/>
                  <a:gd name="connsiteX38" fmla="*/ 1900293 w 2834326"/>
                  <a:gd name="connsiteY38" fmla="*/ 942975 h 1990725"/>
                  <a:gd name="connsiteX39" fmla="*/ 1909818 w 2834326"/>
                  <a:gd name="connsiteY39" fmla="*/ 895350 h 1990725"/>
                  <a:gd name="connsiteX40" fmla="*/ 1928868 w 2834326"/>
                  <a:gd name="connsiteY40" fmla="*/ 847725 h 1990725"/>
                  <a:gd name="connsiteX41" fmla="*/ 1976493 w 2834326"/>
                  <a:gd name="connsiteY41" fmla="*/ 904875 h 1990725"/>
                  <a:gd name="connsiteX42" fmla="*/ 1976493 w 2834326"/>
                  <a:gd name="connsiteY42" fmla="*/ 952500 h 1990725"/>
                  <a:gd name="connsiteX43" fmla="*/ 1995543 w 2834326"/>
                  <a:gd name="connsiteY43" fmla="*/ 1009650 h 1990725"/>
                  <a:gd name="connsiteX44" fmla="*/ 2100318 w 2834326"/>
                  <a:gd name="connsiteY44" fmla="*/ 1047750 h 1990725"/>
                  <a:gd name="connsiteX45" fmla="*/ 2062218 w 2834326"/>
                  <a:gd name="connsiteY45" fmla="*/ 1019175 h 1990725"/>
                  <a:gd name="connsiteX46" fmla="*/ 2109843 w 2834326"/>
                  <a:gd name="connsiteY46" fmla="*/ 1000125 h 1990725"/>
                  <a:gd name="connsiteX47" fmla="*/ 2138418 w 2834326"/>
                  <a:gd name="connsiteY47" fmla="*/ 942975 h 1990725"/>
                  <a:gd name="connsiteX48" fmla="*/ 2166993 w 2834326"/>
                  <a:gd name="connsiteY48" fmla="*/ 885825 h 1990725"/>
                  <a:gd name="connsiteX49" fmla="*/ 2147943 w 2834326"/>
                  <a:gd name="connsiteY49" fmla="*/ 819150 h 1990725"/>
                  <a:gd name="connsiteX50" fmla="*/ 2195568 w 2834326"/>
                  <a:gd name="connsiteY50" fmla="*/ 762000 h 1990725"/>
                  <a:gd name="connsiteX51" fmla="*/ 2252718 w 2834326"/>
                  <a:gd name="connsiteY51" fmla="*/ 762000 h 1990725"/>
                  <a:gd name="connsiteX52" fmla="*/ 2309868 w 2834326"/>
                  <a:gd name="connsiteY52" fmla="*/ 762000 h 1990725"/>
                  <a:gd name="connsiteX53" fmla="*/ 2357493 w 2834326"/>
                  <a:gd name="connsiteY53" fmla="*/ 809625 h 1990725"/>
                  <a:gd name="connsiteX54" fmla="*/ 2376543 w 2834326"/>
                  <a:gd name="connsiteY54" fmla="*/ 857250 h 1990725"/>
                  <a:gd name="connsiteX55" fmla="*/ 2395593 w 2834326"/>
                  <a:gd name="connsiteY55" fmla="*/ 914400 h 1990725"/>
                  <a:gd name="connsiteX56" fmla="*/ 2414643 w 2834326"/>
                  <a:gd name="connsiteY56" fmla="*/ 971550 h 1990725"/>
                  <a:gd name="connsiteX57" fmla="*/ 2433693 w 2834326"/>
                  <a:gd name="connsiteY57" fmla="*/ 1028700 h 1990725"/>
                  <a:gd name="connsiteX58" fmla="*/ 2424168 w 2834326"/>
                  <a:gd name="connsiteY58" fmla="*/ 1057275 h 1990725"/>
                  <a:gd name="connsiteX59" fmla="*/ 2452743 w 2834326"/>
                  <a:gd name="connsiteY59" fmla="*/ 1114425 h 1990725"/>
                  <a:gd name="connsiteX60" fmla="*/ 2452743 w 2834326"/>
                  <a:gd name="connsiteY60" fmla="*/ 1162050 h 1990725"/>
                  <a:gd name="connsiteX61" fmla="*/ 2452743 w 2834326"/>
                  <a:gd name="connsiteY61" fmla="*/ 1209675 h 1990725"/>
                  <a:gd name="connsiteX62" fmla="*/ 2433693 w 2834326"/>
                  <a:gd name="connsiteY62" fmla="*/ 1238250 h 1990725"/>
                  <a:gd name="connsiteX63" fmla="*/ 2443218 w 2834326"/>
                  <a:gd name="connsiteY63" fmla="*/ 1276350 h 1990725"/>
                  <a:gd name="connsiteX64" fmla="*/ 2452743 w 2834326"/>
                  <a:gd name="connsiteY64" fmla="*/ 1333500 h 1990725"/>
                  <a:gd name="connsiteX65" fmla="*/ 2471793 w 2834326"/>
                  <a:gd name="connsiteY65" fmla="*/ 1390650 h 1990725"/>
                  <a:gd name="connsiteX66" fmla="*/ 2471793 w 2834326"/>
                  <a:gd name="connsiteY66" fmla="*/ 1447800 h 1990725"/>
                  <a:gd name="connsiteX67" fmla="*/ 2490843 w 2834326"/>
                  <a:gd name="connsiteY67" fmla="*/ 1504950 h 1990725"/>
                  <a:gd name="connsiteX68" fmla="*/ 2509893 w 2834326"/>
                  <a:gd name="connsiteY68" fmla="*/ 1562100 h 1990725"/>
                  <a:gd name="connsiteX69" fmla="*/ 2519418 w 2834326"/>
                  <a:gd name="connsiteY69" fmla="*/ 1590675 h 1990725"/>
                  <a:gd name="connsiteX70" fmla="*/ 2519418 w 2834326"/>
                  <a:gd name="connsiteY70" fmla="*/ 1638300 h 1990725"/>
                  <a:gd name="connsiteX71" fmla="*/ 2538468 w 2834326"/>
                  <a:gd name="connsiteY71" fmla="*/ 1685925 h 1990725"/>
                  <a:gd name="connsiteX72" fmla="*/ 2538468 w 2834326"/>
                  <a:gd name="connsiteY72" fmla="*/ 1743075 h 1990725"/>
                  <a:gd name="connsiteX73" fmla="*/ 2547993 w 2834326"/>
                  <a:gd name="connsiteY73" fmla="*/ 1800225 h 1990725"/>
                  <a:gd name="connsiteX74" fmla="*/ 2538468 w 2834326"/>
                  <a:gd name="connsiteY74" fmla="*/ 1838325 h 1990725"/>
                  <a:gd name="connsiteX75" fmla="*/ 2547993 w 2834326"/>
                  <a:gd name="connsiteY75" fmla="*/ 1876425 h 1990725"/>
                  <a:gd name="connsiteX76" fmla="*/ 2567043 w 2834326"/>
                  <a:gd name="connsiteY76" fmla="*/ 1933575 h 1990725"/>
                  <a:gd name="connsiteX77" fmla="*/ 2538468 w 2834326"/>
                  <a:gd name="connsiteY77" fmla="*/ 1962150 h 1990725"/>
                  <a:gd name="connsiteX78" fmla="*/ 2567043 w 2834326"/>
                  <a:gd name="connsiteY78" fmla="*/ 1990725 h 1990725"/>
                  <a:gd name="connsiteX79" fmla="*/ 2614668 w 2834326"/>
                  <a:gd name="connsiteY79" fmla="*/ 1924050 h 1990725"/>
                  <a:gd name="connsiteX80" fmla="*/ 2614668 w 2834326"/>
                  <a:gd name="connsiteY80" fmla="*/ 1857375 h 1990725"/>
                  <a:gd name="connsiteX81" fmla="*/ 2624193 w 2834326"/>
                  <a:gd name="connsiteY81" fmla="*/ 1800225 h 1990725"/>
                  <a:gd name="connsiteX82" fmla="*/ 2624193 w 2834326"/>
                  <a:gd name="connsiteY82" fmla="*/ 1752600 h 1990725"/>
                  <a:gd name="connsiteX83" fmla="*/ 2624193 w 2834326"/>
                  <a:gd name="connsiteY83" fmla="*/ 1685925 h 1990725"/>
                  <a:gd name="connsiteX84" fmla="*/ 2633718 w 2834326"/>
                  <a:gd name="connsiteY84" fmla="*/ 1628775 h 1990725"/>
                  <a:gd name="connsiteX85" fmla="*/ 2643243 w 2834326"/>
                  <a:gd name="connsiteY85" fmla="*/ 1562100 h 1990725"/>
                  <a:gd name="connsiteX86" fmla="*/ 2633718 w 2834326"/>
                  <a:gd name="connsiteY86" fmla="*/ 1504950 h 1990725"/>
                  <a:gd name="connsiteX87" fmla="*/ 2662293 w 2834326"/>
                  <a:gd name="connsiteY87" fmla="*/ 1457325 h 1990725"/>
                  <a:gd name="connsiteX88" fmla="*/ 2633718 w 2834326"/>
                  <a:gd name="connsiteY88" fmla="*/ 1419225 h 1990725"/>
                  <a:gd name="connsiteX89" fmla="*/ 2662293 w 2834326"/>
                  <a:gd name="connsiteY89" fmla="*/ 1352550 h 1990725"/>
                  <a:gd name="connsiteX90" fmla="*/ 2662293 w 2834326"/>
                  <a:gd name="connsiteY90" fmla="*/ 1285875 h 1990725"/>
                  <a:gd name="connsiteX91" fmla="*/ 2643243 w 2834326"/>
                  <a:gd name="connsiteY91" fmla="*/ 1238250 h 1990725"/>
                  <a:gd name="connsiteX92" fmla="*/ 2652768 w 2834326"/>
                  <a:gd name="connsiteY92" fmla="*/ 1181100 h 1990725"/>
                  <a:gd name="connsiteX93" fmla="*/ 2652768 w 2834326"/>
                  <a:gd name="connsiteY93" fmla="*/ 1152525 h 1990725"/>
                  <a:gd name="connsiteX94" fmla="*/ 2662293 w 2834326"/>
                  <a:gd name="connsiteY94" fmla="*/ 1085850 h 1990725"/>
                  <a:gd name="connsiteX95" fmla="*/ 2662293 w 2834326"/>
                  <a:gd name="connsiteY95" fmla="*/ 1047750 h 1990725"/>
                  <a:gd name="connsiteX96" fmla="*/ 2652768 w 2834326"/>
                  <a:gd name="connsiteY96" fmla="*/ 981075 h 1990725"/>
                  <a:gd name="connsiteX97" fmla="*/ 2662293 w 2834326"/>
                  <a:gd name="connsiteY97" fmla="*/ 933450 h 1990725"/>
                  <a:gd name="connsiteX98" fmla="*/ 2681343 w 2834326"/>
                  <a:gd name="connsiteY98" fmla="*/ 866775 h 1990725"/>
                  <a:gd name="connsiteX99" fmla="*/ 2700393 w 2834326"/>
                  <a:gd name="connsiteY99" fmla="*/ 819150 h 1990725"/>
                  <a:gd name="connsiteX100" fmla="*/ 2681343 w 2834326"/>
                  <a:gd name="connsiteY100" fmla="*/ 781050 h 1990725"/>
                  <a:gd name="connsiteX101" fmla="*/ 2700393 w 2834326"/>
                  <a:gd name="connsiteY101" fmla="*/ 733425 h 1990725"/>
                  <a:gd name="connsiteX102" fmla="*/ 2719443 w 2834326"/>
                  <a:gd name="connsiteY102" fmla="*/ 676275 h 1990725"/>
                  <a:gd name="connsiteX103" fmla="*/ 2767068 w 2834326"/>
                  <a:gd name="connsiteY103" fmla="*/ 666750 h 1990725"/>
                  <a:gd name="connsiteX104" fmla="*/ 2748018 w 2834326"/>
                  <a:gd name="connsiteY104" fmla="*/ 600075 h 1990725"/>
                  <a:gd name="connsiteX105" fmla="*/ 2767068 w 2834326"/>
                  <a:gd name="connsiteY105" fmla="*/ 533400 h 1990725"/>
                  <a:gd name="connsiteX106" fmla="*/ 2776593 w 2834326"/>
                  <a:gd name="connsiteY106" fmla="*/ 485775 h 1990725"/>
                  <a:gd name="connsiteX107" fmla="*/ 2776593 w 2834326"/>
                  <a:gd name="connsiteY107" fmla="*/ 428625 h 1990725"/>
                  <a:gd name="connsiteX108" fmla="*/ 2795643 w 2834326"/>
                  <a:gd name="connsiteY108" fmla="*/ 361950 h 1990725"/>
                  <a:gd name="connsiteX109" fmla="*/ 2786118 w 2834326"/>
                  <a:gd name="connsiteY109" fmla="*/ 314325 h 1990725"/>
                  <a:gd name="connsiteX110" fmla="*/ 2786118 w 2834326"/>
                  <a:gd name="connsiteY110" fmla="*/ 247650 h 1990725"/>
                  <a:gd name="connsiteX111" fmla="*/ 2795643 w 2834326"/>
                  <a:gd name="connsiteY111" fmla="*/ 190500 h 1990725"/>
                  <a:gd name="connsiteX112" fmla="*/ 2824218 w 2834326"/>
                  <a:gd name="connsiteY112" fmla="*/ 142875 h 1990725"/>
                  <a:gd name="connsiteX113" fmla="*/ 2805168 w 2834326"/>
                  <a:gd name="connsiteY113" fmla="*/ 95250 h 1990725"/>
                  <a:gd name="connsiteX114" fmla="*/ 2833743 w 2834326"/>
                  <a:gd name="connsiteY114" fmla="*/ 57150 h 1990725"/>
                  <a:gd name="connsiteX115" fmla="*/ 2824218 w 2834326"/>
                  <a:gd name="connsiteY115" fmla="*/ 0 h 1990725"/>
                  <a:gd name="connsiteX0" fmla="*/ 39050 w 2834326"/>
                  <a:gd name="connsiteY0" fmla="*/ 766963 h 2005213"/>
                  <a:gd name="connsiteX1" fmla="*/ 122756 w 2834326"/>
                  <a:gd name="connsiteY1" fmla="*/ 605038 h 2005213"/>
                  <a:gd name="connsiteX2" fmla="*/ 333413 w 2834326"/>
                  <a:gd name="connsiteY2" fmla="*/ 528838 h 2005213"/>
                  <a:gd name="connsiteX3" fmla="*/ 1357368 w 2834326"/>
                  <a:gd name="connsiteY3" fmla="*/ 43063 h 2005213"/>
                  <a:gd name="connsiteX4" fmla="*/ 1424043 w 2834326"/>
                  <a:gd name="connsiteY4" fmla="*/ 24013 h 2005213"/>
                  <a:gd name="connsiteX5" fmla="*/ 1538343 w 2834326"/>
                  <a:gd name="connsiteY5" fmla="*/ 33538 h 2005213"/>
                  <a:gd name="connsiteX6" fmla="*/ 1557393 w 2834326"/>
                  <a:gd name="connsiteY6" fmla="*/ 62113 h 2005213"/>
                  <a:gd name="connsiteX7" fmla="*/ 1566918 w 2834326"/>
                  <a:gd name="connsiteY7" fmla="*/ 109738 h 2005213"/>
                  <a:gd name="connsiteX8" fmla="*/ 1576443 w 2834326"/>
                  <a:gd name="connsiteY8" fmla="*/ 347863 h 2005213"/>
                  <a:gd name="connsiteX9" fmla="*/ 1605018 w 2834326"/>
                  <a:gd name="connsiteY9" fmla="*/ 509788 h 2005213"/>
                  <a:gd name="connsiteX10" fmla="*/ 1614543 w 2834326"/>
                  <a:gd name="connsiteY10" fmla="*/ 538363 h 2005213"/>
                  <a:gd name="connsiteX11" fmla="*/ 1633593 w 2834326"/>
                  <a:gd name="connsiteY11" fmla="*/ 614563 h 2005213"/>
                  <a:gd name="connsiteX12" fmla="*/ 1624068 w 2834326"/>
                  <a:gd name="connsiteY12" fmla="*/ 662188 h 2005213"/>
                  <a:gd name="connsiteX13" fmla="*/ 1633593 w 2834326"/>
                  <a:gd name="connsiteY13" fmla="*/ 681238 h 2005213"/>
                  <a:gd name="connsiteX14" fmla="*/ 1662168 w 2834326"/>
                  <a:gd name="connsiteY14" fmla="*/ 709813 h 2005213"/>
                  <a:gd name="connsiteX15" fmla="*/ 1681220 w 2834326"/>
                  <a:gd name="connsiteY15" fmla="*/ 776488 h 2005213"/>
                  <a:gd name="connsiteX16" fmla="*/ 1681218 w 2834326"/>
                  <a:gd name="connsiteY16" fmla="*/ 833638 h 2005213"/>
                  <a:gd name="connsiteX17" fmla="*/ 1690743 w 2834326"/>
                  <a:gd name="connsiteY17" fmla="*/ 890788 h 2005213"/>
                  <a:gd name="connsiteX18" fmla="*/ 1700268 w 2834326"/>
                  <a:gd name="connsiteY18" fmla="*/ 919363 h 2005213"/>
                  <a:gd name="connsiteX19" fmla="*/ 1690743 w 2834326"/>
                  <a:gd name="connsiteY19" fmla="*/ 966988 h 2005213"/>
                  <a:gd name="connsiteX20" fmla="*/ 1709793 w 2834326"/>
                  <a:gd name="connsiteY20" fmla="*/ 1014613 h 2005213"/>
                  <a:gd name="connsiteX21" fmla="*/ 1709793 w 2834326"/>
                  <a:gd name="connsiteY21" fmla="*/ 1043188 h 2005213"/>
                  <a:gd name="connsiteX22" fmla="*/ 1719318 w 2834326"/>
                  <a:gd name="connsiteY22" fmla="*/ 1090813 h 2005213"/>
                  <a:gd name="connsiteX23" fmla="*/ 1719318 w 2834326"/>
                  <a:gd name="connsiteY23" fmla="*/ 1138438 h 2005213"/>
                  <a:gd name="connsiteX24" fmla="*/ 1728843 w 2834326"/>
                  <a:gd name="connsiteY24" fmla="*/ 1176538 h 2005213"/>
                  <a:gd name="connsiteX25" fmla="*/ 1719318 w 2834326"/>
                  <a:gd name="connsiteY25" fmla="*/ 1195588 h 2005213"/>
                  <a:gd name="connsiteX26" fmla="*/ 1738368 w 2834326"/>
                  <a:gd name="connsiteY26" fmla="*/ 1233688 h 2005213"/>
                  <a:gd name="connsiteX27" fmla="*/ 1738368 w 2834326"/>
                  <a:gd name="connsiteY27" fmla="*/ 1281313 h 2005213"/>
                  <a:gd name="connsiteX28" fmla="*/ 1757418 w 2834326"/>
                  <a:gd name="connsiteY28" fmla="*/ 1328938 h 2005213"/>
                  <a:gd name="connsiteX29" fmla="*/ 1757418 w 2834326"/>
                  <a:gd name="connsiteY29" fmla="*/ 1376563 h 2005213"/>
                  <a:gd name="connsiteX30" fmla="*/ 1795518 w 2834326"/>
                  <a:gd name="connsiteY30" fmla="*/ 1414663 h 2005213"/>
                  <a:gd name="connsiteX31" fmla="*/ 1824093 w 2834326"/>
                  <a:gd name="connsiteY31" fmla="*/ 1376563 h 2005213"/>
                  <a:gd name="connsiteX32" fmla="*/ 1833618 w 2834326"/>
                  <a:gd name="connsiteY32" fmla="*/ 1328938 h 2005213"/>
                  <a:gd name="connsiteX33" fmla="*/ 1852668 w 2834326"/>
                  <a:gd name="connsiteY33" fmla="*/ 1271788 h 2005213"/>
                  <a:gd name="connsiteX34" fmla="*/ 1852668 w 2834326"/>
                  <a:gd name="connsiteY34" fmla="*/ 1233688 h 2005213"/>
                  <a:gd name="connsiteX35" fmla="*/ 1871718 w 2834326"/>
                  <a:gd name="connsiteY35" fmla="*/ 1167013 h 2005213"/>
                  <a:gd name="connsiteX36" fmla="*/ 1862193 w 2834326"/>
                  <a:gd name="connsiteY36" fmla="*/ 1100338 h 2005213"/>
                  <a:gd name="connsiteX37" fmla="*/ 1871718 w 2834326"/>
                  <a:gd name="connsiteY37" fmla="*/ 1071763 h 2005213"/>
                  <a:gd name="connsiteX38" fmla="*/ 1890768 w 2834326"/>
                  <a:gd name="connsiteY38" fmla="*/ 1005088 h 2005213"/>
                  <a:gd name="connsiteX39" fmla="*/ 1900293 w 2834326"/>
                  <a:gd name="connsiteY39" fmla="*/ 957463 h 2005213"/>
                  <a:gd name="connsiteX40" fmla="*/ 1909818 w 2834326"/>
                  <a:gd name="connsiteY40" fmla="*/ 909838 h 2005213"/>
                  <a:gd name="connsiteX41" fmla="*/ 1928868 w 2834326"/>
                  <a:gd name="connsiteY41" fmla="*/ 862213 h 2005213"/>
                  <a:gd name="connsiteX42" fmla="*/ 1976493 w 2834326"/>
                  <a:gd name="connsiteY42" fmla="*/ 919363 h 2005213"/>
                  <a:gd name="connsiteX43" fmla="*/ 1976493 w 2834326"/>
                  <a:gd name="connsiteY43" fmla="*/ 966988 h 2005213"/>
                  <a:gd name="connsiteX44" fmla="*/ 1995543 w 2834326"/>
                  <a:gd name="connsiteY44" fmla="*/ 1024138 h 2005213"/>
                  <a:gd name="connsiteX45" fmla="*/ 2100318 w 2834326"/>
                  <a:gd name="connsiteY45" fmla="*/ 1062238 h 2005213"/>
                  <a:gd name="connsiteX46" fmla="*/ 2062218 w 2834326"/>
                  <a:gd name="connsiteY46" fmla="*/ 1033663 h 2005213"/>
                  <a:gd name="connsiteX47" fmla="*/ 2109843 w 2834326"/>
                  <a:gd name="connsiteY47" fmla="*/ 1014613 h 2005213"/>
                  <a:gd name="connsiteX48" fmla="*/ 2138418 w 2834326"/>
                  <a:gd name="connsiteY48" fmla="*/ 957463 h 2005213"/>
                  <a:gd name="connsiteX49" fmla="*/ 2166993 w 2834326"/>
                  <a:gd name="connsiteY49" fmla="*/ 900313 h 2005213"/>
                  <a:gd name="connsiteX50" fmla="*/ 2147943 w 2834326"/>
                  <a:gd name="connsiteY50" fmla="*/ 833638 h 2005213"/>
                  <a:gd name="connsiteX51" fmla="*/ 2195568 w 2834326"/>
                  <a:gd name="connsiteY51" fmla="*/ 776488 h 2005213"/>
                  <a:gd name="connsiteX52" fmla="*/ 2252718 w 2834326"/>
                  <a:gd name="connsiteY52" fmla="*/ 776488 h 2005213"/>
                  <a:gd name="connsiteX53" fmla="*/ 2309868 w 2834326"/>
                  <a:gd name="connsiteY53" fmla="*/ 776488 h 2005213"/>
                  <a:gd name="connsiteX54" fmla="*/ 2357493 w 2834326"/>
                  <a:gd name="connsiteY54" fmla="*/ 824113 h 2005213"/>
                  <a:gd name="connsiteX55" fmla="*/ 2376543 w 2834326"/>
                  <a:gd name="connsiteY55" fmla="*/ 871738 h 2005213"/>
                  <a:gd name="connsiteX56" fmla="*/ 2395593 w 2834326"/>
                  <a:gd name="connsiteY56" fmla="*/ 928888 h 2005213"/>
                  <a:gd name="connsiteX57" fmla="*/ 2414643 w 2834326"/>
                  <a:gd name="connsiteY57" fmla="*/ 986038 h 2005213"/>
                  <a:gd name="connsiteX58" fmla="*/ 2433693 w 2834326"/>
                  <a:gd name="connsiteY58" fmla="*/ 1043188 h 2005213"/>
                  <a:gd name="connsiteX59" fmla="*/ 2424168 w 2834326"/>
                  <a:gd name="connsiteY59" fmla="*/ 1071763 h 2005213"/>
                  <a:gd name="connsiteX60" fmla="*/ 2452743 w 2834326"/>
                  <a:gd name="connsiteY60" fmla="*/ 1128913 h 2005213"/>
                  <a:gd name="connsiteX61" fmla="*/ 2452743 w 2834326"/>
                  <a:gd name="connsiteY61" fmla="*/ 1176538 h 2005213"/>
                  <a:gd name="connsiteX62" fmla="*/ 2452743 w 2834326"/>
                  <a:gd name="connsiteY62" fmla="*/ 1224163 h 2005213"/>
                  <a:gd name="connsiteX63" fmla="*/ 2433693 w 2834326"/>
                  <a:gd name="connsiteY63" fmla="*/ 1252738 h 2005213"/>
                  <a:gd name="connsiteX64" fmla="*/ 2443218 w 2834326"/>
                  <a:gd name="connsiteY64" fmla="*/ 1290838 h 2005213"/>
                  <a:gd name="connsiteX65" fmla="*/ 2452743 w 2834326"/>
                  <a:gd name="connsiteY65" fmla="*/ 1347988 h 2005213"/>
                  <a:gd name="connsiteX66" fmla="*/ 2471793 w 2834326"/>
                  <a:gd name="connsiteY66" fmla="*/ 1405138 h 2005213"/>
                  <a:gd name="connsiteX67" fmla="*/ 2471793 w 2834326"/>
                  <a:gd name="connsiteY67" fmla="*/ 1462288 h 2005213"/>
                  <a:gd name="connsiteX68" fmla="*/ 2490843 w 2834326"/>
                  <a:gd name="connsiteY68" fmla="*/ 1519438 h 2005213"/>
                  <a:gd name="connsiteX69" fmla="*/ 2509893 w 2834326"/>
                  <a:gd name="connsiteY69" fmla="*/ 1576588 h 2005213"/>
                  <a:gd name="connsiteX70" fmla="*/ 2519418 w 2834326"/>
                  <a:gd name="connsiteY70" fmla="*/ 1605163 h 2005213"/>
                  <a:gd name="connsiteX71" fmla="*/ 2519418 w 2834326"/>
                  <a:gd name="connsiteY71" fmla="*/ 1652788 h 2005213"/>
                  <a:gd name="connsiteX72" fmla="*/ 2538468 w 2834326"/>
                  <a:gd name="connsiteY72" fmla="*/ 1700413 h 2005213"/>
                  <a:gd name="connsiteX73" fmla="*/ 2538468 w 2834326"/>
                  <a:gd name="connsiteY73" fmla="*/ 1757563 h 2005213"/>
                  <a:gd name="connsiteX74" fmla="*/ 2547993 w 2834326"/>
                  <a:gd name="connsiteY74" fmla="*/ 1814713 h 2005213"/>
                  <a:gd name="connsiteX75" fmla="*/ 2538468 w 2834326"/>
                  <a:gd name="connsiteY75" fmla="*/ 1852813 h 2005213"/>
                  <a:gd name="connsiteX76" fmla="*/ 2547993 w 2834326"/>
                  <a:gd name="connsiteY76" fmla="*/ 1890913 h 2005213"/>
                  <a:gd name="connsiteX77" fmla="*/ 2567043 w 2834326"/>
                  <a:gd name="connsiteY77" fmla="*/ 1948063 h 2005213"/>
                  <a:gd name="connsiteX78" fmla="*/ 2538468 w 2834326"/>
                  <a:gd name="connsiteY78" fmla="*/ 1976638 h 2005213"/>
                  <a:gd name="connsiteX79" fmla="*/ 2567043 w 2834326"/>
                  <a:gd name="connsiteY79" fmla="*/ 2005213 h 2005213"/>
                  <a:gd name="connsiteX80" fmla="*/ 2614668 w 2834326"/>
                  <a:gd name="connsiteY80" fmla="*/ 1938538 h 2005213"/>
                  <a:gd name="connsiteX81" fmla="*/ 2614668 w 2834326"/>
                  <a:gd name="connsiteY81" fmla="*/ 1871863 h 2005213"/>
                  <a:gd name="connsiteX82" fmla="*/ 2624193 w 2834326"/>
                  <a:gd name="connsiteY82" fmla="*/ 1814713 h 2005213"/>
                  <a:gd name="connsiteX83" fmla="*/ 2624193 w 2834326"/>
                  <a:gd name="connsiteY83" fmla="*/ 1767088 h 2005213"/>
                  <a:gd name="connsiteX84" fmla="*/ 2624193 w 2834326"/>
                  <a:gd name="connsiteY84" fmla="*/ 1700413 h 2005213"/>
                  <a:gd name="connsiteX85" fmla="*/ 2633718 w 2834326"/>
                  <a:gd name="connsiteY85" fmla="*/ 1643263 h 2005213"/>
                  <a:gd name="connsiteX86" fmla="*/ 2643243 w 2834326"/>
                  <a:gd name="connsiteY86" fmla="*/ 1576588 h 2005213"/>
                  <a:gd name="connsiteX87" fmla="*/ 2633718 w 2834326"/>
                  <a:gd name="connsiteY87" fmla="*/ 1519438 h 2005213"/>
                  <a:gd name="connsiteX88" fmla="*/ 2662293 w 2834326"/>
                  <a:gd name="connsiteY88" fmla="*/ 1471813 h 2005213"/>
                  <a:gd name="connsiteX89" fmla="*/ 2633718 w 2834326"/>
                  <a:gd name="connsiteY89" fmla="*/ 1433713 h 2005213"/>
                  <a:gd name="connsiteX90" fmla="*/ 2662293 w 2834326"/>
                  <a:gd name="connsiteY90" fmla="*/ 1367038 h 2005213"/>
                  <a:gd name="connsiteX91" fmla="*/ 2662293 w 2834326"/>
                  <a:gd name="connsiteY91" fmla="*/ 1300363 h 2005213"/>
                  <a:gd name="connsiteX92" fmla="*/ 2643243 w 2834326"/>
                  <a:gd name="connsiteY92" fmla="*/ 1252738 h 2005213"/>
                  <a:gd name="connsiteX93" fmla="*/ 2652768 w 2834326"/>
                  <a:gd name="connsiteY93" fmla="*/ 1195588 h 2005213"/>
                  <a:gd name="connsiteX94" fmla="*/ 2652768 w 2834326"/>
                  <a:gd name="connsiteY94" fmla="*/ 1167013 h 2005213"/>
                  <a:gd name="connsiteX95" fmla="*/ 2662293 w 2834326"/>
                  <a:gd name="connsiteY95" fmla="*/ 1100338 h 2005213"/>
                  <a:gd name="connsiteX96" fmla="*/ 2662293 w 2834326"/>
                  <a:gd name="connsiteY96" fmla="*/ 1062238 h 2005213"/>
                  <a:gd name="connsiteX97" fmla="*/ 2652768 w 2834326"/>
                  <a:gd name="connsiteY97" fmla="*/ 995563 h 2005213"/>
                  <a:gd name="connsiteX98" fmla="*/ 2662293 w 2834326"/>
                  <a:gd name="connsiteY98" fmla="*/ 947938 h 2005213"/>
                  <a:gd name="connsiteX99" fmla="*/ 2681343 w 2834326"/>
                  <a:gd name="connsiteY99" fmla="*/ 881263 h 2005213"/>
                  <a:gd name="connsiteX100" fmla="*/ 2700393 w 2834326"/>
                  <a:gd name="connsiteY100" fmla="*/ 833638 h 2005213"/>
                  <a:gd name="connsiteX101" fmla="*/ 2681343 w 2834326"/>
                  <a:gd name="connsiteY101" fmla="*/ 795538 h 2005213"/>
                  <a:gd name="connsiteX102" fmla="*/ 2700393 w 2834326"/>
                  <a:gd name="connsiteY102" fmla="*/ 747913 h 2005213"/>
                  <a:gd name="connsiteX103" fmla="*/ 2719443 w 2834326"/>
                  <a:gd name="connsiteY103" fmla="*/ 690763 h 2005213"/>
                  <a:gd name="connsiteX104" fmla="*/ 2767068 w 2834326"/>
                  <a:gd name="connsiteY104" fmla="*/ 681238 h 2005213"/>
                  <a:gd name="connsiteX105" fmla="*/ 2748018 w 2834326"/>
                  <a:gd name="connsiteY105" fmla="*/ 614563 h 2005213"/>
                  <a:gd name="connsiteX106" fmla="*/ 2767068 w 2834326"/>
                  <a:gd name="connsiteY106" fmla="*/ 547888 h 2005213"/>
                  <a:gd name="connsiteX107" fmla="*/ 2776593 w 2834326"/>
                  <a:gd name="connsiteY107" fmla="*/ 500263 h 2005213"/>
                  <a:gd name="connsiteX108" fmla="*/ 2776593 w 2834326"/>
                  <a:gd name="connsiteY108" fmla="*/ 443113 h 2005213"/>
                  <a:gd name="connsiteX109" fmla="*/ 2795643 w 2834326"/>
                  <a:gd name="connsiteY109" fmla="*/ 376438 h 2005213"/>
                  <a:gd name="connsiteX110" fmla="*/ 2786118 w 2834326"/>
                  <a:gd name="connsiteY110" fmla="*/ 328813 h 2005213"/>
                  <a:gd name="connsiteX111" fmla="*/ 2786118 w 2834326"/>
                  <a:gd name="connsiteY111" fmla="*/ 262138 h 2005213"/>
                  <a:gd name="connsiteX112" fmla="*/ 2795643 w 2834326"/>
                  <a:gd name="connsiteY112" fmla="*/ 204988 h 2005213"/>
                  <a:gd name="connsiteX113" fmla="*/ 2824218 w 2834326"/>
                  <a:gd name="connsiteY113" fmla="*/ 157363 h 2005213"/>
                  <a:gd name="connsiteX114" fmla="*/ 2805168 w 2834326"/>
                  <a:gd name="connsiteY114" fmla="*/ 109738 h 2005213"/>
                  <a:gd name="connsiteX115" fmla="*/ 2833743 w 2834326"/>
                  <a:gd name="connsiteY115" fmla="*/ 71638 h 2005213"/>
                  <a:gd name="connsiteX116" fmla="*/ 2824218 w 2834326"/>
                  <a:gd name="connsiteY116" fmla="*/ 14488 h 2005213"/>
                  <a:gd name="connsiteX0" fmla="*/ 39050 w 2834326"/>
                  <a:gd name="connsiteY0" fmla="*/ 766963 h 2005213"/>
                  <a:gd name="connsiteX1" fmla="*/ 122756 w 2834326"/>
                  <a:gd name="connsiteY1" fmla="*/ 605038 h 2005213"/>
                  <a:gd name="connsiteX2" fmla="*/ 333413 w 2834326"/>
                  <a:gd name="connsiteY2" fmla="*/ 528838 h 2005213"/>
                  <a:gd name="connsiteX3" fmla="*/ 1357368 w 2834326"/>
                  <a:gd name="connsiteY3" fmla="*/ 43063 h 2005213"/>
                  <a:gd name="connsiteX4" fmla="*/ 1424043 w 2834326"/>
                  <a:gd name="connsiteY4" fmla="*/ 24013 h 2005213"/>
                  <a:gd name="connsiteX5" fmla="*/ 1538343 w 2834326"/>
                  <a:gd name="connsiteY5" fmla="*/ 33538 h 2005213"/>
                  <a:gd name="connsiteX6" fmla="*/ 1557393 w 2834326"/>
                  <a:gd name="connsiteY6" fmla="*/ 62113 h 2005213"/>
                  <a:gd name="connsiteX7" fmla="*/ 1566918 w 2834326"/>
                  <a:gd name="connsiteY7" fmla="*/ 109738 h 2005213"/>
                  <a:gd name="connsiteX8" fmla="*/ 1576443 w 2834326"/>
                  <a:gd name="connsiteY8" fmla="*/ 347863 h 2005213"/>
                  <a:gd name="connsiteX9" fmla="*/ 1605018 w 2834326"/>
                  <a:gd name="connsiteY9" fmla="*/ 509788 h 2005213"/>
                  <a:gd name="connsiteX10" fmla="*/ 1614543 w 2834326"/>
                  <a:gd name="connsiteY10" fmla="*/ 538363 h 2005213"/>
                  <a:gd name="connsiteX11" fmla="*/ 1633593 w 2834326"/>
                  <a:gd name="connsiteY11" fmla="*/ 614563 h 2005213"/>
                  <a:gd name="connsiteX12" fmla="*/ 1624068 w 2834326"/>
                  <a:gd name="connsiteY12" fmla="*/ 662188 h 2005213"/>
                  <a:gd name="connsiteX13" fmla="*/ 1633593 w 2834326"/>
                  <a:gd name="connsiteY13" fmla="*/ 681238 h 2005213"/>
                  <a:gd name="connsiteX14" fmla="*/ 1662168 w 2834326"/>
                  <a:gd name="connsiteY14" fmla="*/ 709813 h 2005213"/>
                  <a:gd name="connsiteX15" fmla="*/ 1681220 w 2834326"/>
                  <a:gd name="connsiteY15" fmla="*/ 776488 h 2005213"/>
                  <a:gd name="connsiteX16" fmla="*/ 1681218 w 2834326"/>
                  <a:gd name="connsiteY16" fmla="*/ 833638 h 2005213"/>
                  <a:gd name="connsiteX17" fmla="*/ 1690743 w 2834326"/>
                  <a:gd name="connsiteY17" fmla="*/ 890788 h 2005213"/>
                  <a:gd name="connsiteX18" fmla="*/ 1700268 w 2834326"/>
                  <a:gd name="connsiteY18" fmla="*/ 919363 h 2005213"/>
                  <a:gd name="connsiteX19" fmla="*/ 1690743 w 2834326"/>
                  <a:gd name="connsiteY19" fmla="*/ 966988 h 2005213"/>
                  <a:gd name="connsiteX20" fmla="*/ 1709793 w 2834326"/>
                  <a:gd name="connsiteY20" fmla="*/ 1014613 h 2005213"/>
                  <a:gd name="connsiteX21" fmla="*/ 1709793 w 2834326"/>
                  <a:gd name="connsiteY21" fmla="*/ 1043188 h 2005213"/>
                  <a:gd name="connsiteX22" fmla="*/ 1719318 w 2834326"/>
                  <a:gd name="connsiteY22" fmla="*/ 1090813 h 2005213"/>
                  <a:gd name="connsiteX23" fmla="*/ 1719318 w 2834326"/>
                  <a:gd name="connsiteY23" fmla="*/ 1138438 h 2005213"/>
                  <a:gd name="connsiteX24" fmla="*/ 1728843 w 2834326"/>
                  <a:gd name="connsiteY24" fmla="*/ 1176538 h 2005213"/>
                  <a:gd name="connsiteX25" fmla="*/ 1719318 w 2834326"/>
                  <a:gd name="connsiteY25" fmla="*/ 1195588 h 2005213"/>
                  <a:gd name="connsiteX26" fmla="*/ 1738368 w 2834326"/>
                  <a:gd name="connsiteY26" fmla="*/ 1233688 h 2005213"/>
                  <a:gd name="connsiteX27" fmla="*/ 1738368 w 2834326"/>
                  <a:gd name="connsiteY27" fmla="*/ 1281313 h 2005213"/>
                  <a:gd name="connsiteX28" fmla="*/ 1757418 w 2834326"/>
                  <a:gd name="connsiteY28" fmla="*/ 1328938 h 2005213"/>
                  <a:gd name="connsiteX29" fmla="*/ 1757418 w 2834326"/>
                  <a:gd name="connsiteY29" fmla="*/ 1376563 h 2005213"/>
                  <a:gd name="connsiteX30" fmla="*/ 1795518 w 2834326"/>
                  <a:gd name="connsiteY30" fmla="*/ 1414663 h 2005213"/>
                  <a:gd name="connsiteX31" fmla="*/ 1824093 w 2834326"/>
                  <a:gd name="connsiteY31" fmla="*/ 1376563 h 2005213"/>
                  <a:gd name="connsiteX32" fmla="*/ 1833618 w 2834326"/>
                  <a:gd name="connsiteY32" fmla="*/ 1328938 h 2005213"/>
                  <a:gd name="connsiteX33" fmla="*/ 1852668 w 2834326"/>
                  <a:gd name="connsiteY33" fmla="*/ 1271788 h 2005213"/>
                  <a:gd name="connsiteX34" fmla="*/ 1852668 w 2834326"/>
                  <a:gd name="connsiteY34" fmla="*/ 1233688 h 2005213"/>
                  <a:gd name="connsiteX35" fmla="*/ 1871718 w 2834326"/>
                  <a:gd name="connsiteY35" fmla="*/ 1167013 h 2005213"/>
                  <a:gd name="connsiteX36" fmla="*/ 1862193 w 2834326"/>
                  <a:gd name="connsiteY36" fmla="*/ 1100338 h 2005213"/>
                  <a:gd name="connsiteX37" fmla="*/ 1871718 w 2834326"/>
                  <a:gd name="connsiteY37" fmla="*/ 1071763 h 2005213"/>
                  <a:gd name="connsiteX38" fmla="*/ 1890768 w 2834326"/>
                  <a:gd name="connsiteY38" fmla="*/ 1005088 h 2005213"/>
                  <a:gd name="connsiteX39" fmla="*/ 1900293 w 2834326"/>
                  <a:gd name="connsiteY39" fmla="*/ 957463 h 2005213"/>
                  <a:gd name="connsiteX40" fmla="*/ 1909818 w 2834326"/>
                  <a:gd name="connsiteY40" fmla="*/ 909838 h 2005213"/>
                  <a:gd name="connsiteX41" fmla="*/ 1928868 w 2834326"/>
                  <a:gd name="connsiteY41" fmla="*/ 862213 h 2005213"/>
                  <a:gd name="connsiteX42" fmla="*/ 1976493 w 2834326"/>
                  <a:gd name="connsiteY42" fmla="*/ 919363 h 2005213"/>
                  <a:gd name="connsiteX43" fmla="*/ 1976493 w 2834326"/>
                  <a:gd name="connsiteY43" fmla="*/ 966988 h 2005213"/>
                  <a:gd name="connsiteX44" fmla="*/ 1995543 w 2834326"/>
                  <a:gd name="connsiteY44" fmla="*/ 1024138 h 2005213"/>
                  <a:gd name="connsiteX45" fmla="*/ 2100318 w 2834326"/>
                  <a:gd name="connsiteY45" fmla="*/ 1062238 h 2005213"/>
                  <a:gd name="connsiteX46" fmla="*/ 2062218 w 2834326"/>
                  <a:gd name="connsiteY46" fmla="*/ 1033663 h 2005213"/>
                  <a:gd name="connsiteX47" fmla="*/ 2109843 w 2834326"/>
                  <a:gd name="connsiteY47" fmla="*/ 1014613 h 2005213"/>
                  <a:gd name="connsiteX48" fmla="*/ 2138418 w 2834326"/>
                  <a:gd name="connsiteY48" fmla="*/ 957463 h 2005213"/>
                  <a:gd name="connsiteX49" fmla="*/ 2166993 w 2834326"/>
                  <a:gd name="connsiteY49" fmla="*/ 900313 h 2005213"/>
                  <a:gd name="connsiteX50" fmla="*/ 2147943 w 2834326"/>
                  <a:gd name="connsiteY50" fmla="*/ 833638 h 2005213"/>
                  <a:gd name="connsiteX51" fmla="*/ 2195568 w 2834326"/>
                  <a:gd name="connsiteY51" fmla="*/ 776488 h 2005213"/>
                  <a:gd name="connsiteX52" fmla="*/ 2252718 w 2834326"/>
                  <a:gd name="connsiteY52" fmla="*/ 776488 h 2005213"/>
                  <a:gd name="connsiteX53" fmla="*/ 2309868 w 2834326"/>
                  <a:gd name="connsiteY53" fmla="*/ 776488 h 2005213"/>
                  <a:gd name="connsiteX54" fmla="*/ 2357493 w 2834326"/>
                  <a:gd name="connsiteY54" fmla="*/ 824113 h 2005213"/>
                  <a:gd name="connsiteX55" fmla="*/ 2376543 w 2834326"/>
                  <a:gd name="connsiteY55" fmla="*/ 871738 h 2005213"/>
                  <a:gd name="connsiteX56" fmla="*/ 2395593 w 2834326"/>
                  <a:gd name="connsiteY56" fmla="*/ 928888 h 2005213"/>
                  <a:gd name="connsiteX57" fmla="*/ 2414643 w 2834326"/>
                  <a:gd name="connsiteY57" fmla="*/ 986038 h 2005213"/>
                  <a:gd name="connsiteX58" fmla="*/ 2433693 w 2834326"/>
                  <a:gd name="connsiteY58" fmla="*/ 1043188 h 2005213"/>
                  <a:gd name="connsiteX59" fmla="*/ 2424168 w 2834326"/>
                  <a:gd name="connsiteY59" fmla="*/ 1071763 h 2005213"/>
                  <a:gd name="connsiteX60" fmla="*/ 2452743 w 2834326"/>
                  <a:gd name="connsiteY60" fmla="*/ 1128913 h 2005213"/>
                  <a:gd name="connsiteX61" fmla="*/ 2452743 w 2834326"/>
                  <a:gd name="connsiteY61" fmla="*/ 1176538 h 2005213"/>
                  <a:gd name="connsiteX62" fmla="*/ 2452743 w 2834326"/>
                  <a:gd name="connsiteY62" fmla="*/ 1224163 h 2005213"/>
                  <a:gd name="connsiteX63" fmla="*/ 2433693 w 2834326"/>
                  <a:gd name="connsiteY63" fmla="*/ 1252738 h 2005213"/>
                  <a:gd name="connsiteX64" fmla="*/ 2443218 w 2834326"/>
                  <a:gd name="connsiteY64" fmla="*/ 1290838 h 2005213"/>
                  <a:gd name="connsiteX65" fmla="*/ 2452743 w 2834326"/>
                  <a:gd name="connsiteY65" fmla="*/ 1347988 h 2005213"/>
                  <a:gd name="connsiteX66" fmla="*/ 2471793 w 2834326"/>
                  <a:gd name="connsiteY66" fmla="*/ 1405138 h 2005213"/>
                  <a:gd name="connsiteX67" fmla="*/ 2471793 w 2834326"/>
                  <a:gd name="connsiteY67" fmla="*/ 1462288 h 2005213"/>
                  <a:gd name="connsiteX68" fmla="*/ 2490843 w 2834326"/>
                  <a:gd name="connsiteY68" fmla="*/ 1519438 h 2005213"/>
                  <a:gd name="connsiteX69" fmla="*/ 2509893 w 2834326"/>
                  <a:gd name="connsiteY69" fmla="*/ 1576588 h 2005213"/>
                  <a:gd name="connsiteX70" fmla="*/ 2519418 w 2834326"/>
                  <a:gd name="connsiteY70" fmla="*/ 1605163 h 2005213"/>
                  <a:gd name="connsiteX71" fmla="*/ 2519418 w 2834326"/>
                  <a:gd name="connsiteY71" fmla="*/ 1652788 h 2005213"/>
                  <a:gd name="connsiteX72" fmla="*/ 2538468 w 2834326"/>
                  <a:gd name="connsiteY72" fmla="*/ 1700413 h 2005213"/>
                  <a:gd name="connsiteX73" fmla="*/ 2538468 w 2834326"/>
                  <a:gd name="connsiteY73" fmla="*/ 1757563 h 2005213"/>
                  <a:gd name="connsiteX74" fmla="*/ 2547993 w 2834326"/>
                  <a:gd name="connsiteY74" fmla="*/ 1814713 h 2005213"/>
                  <a:gd name="connsiteX75" fmla="*/ 2538468 w 2834326"/>
                  <a:gd name="connsiteY75" fmla="*/ 1852813 h 2005213"/>
                  <a:gd name="connsiteX76" fmla="*/ 2547993 w 2834326"/>
                  <a:gd name="connsiteY76" fmla="*/ 1890913 h 2005213"/>
                  <a:gd name="connsiteX77" fmla="*/ 2567043 w 2834326"/>
                  <a:gd name="connsiteY77" fmla="*/ 1948063 h 2005213"/>
                  <a:gd name="connsiteX78" fmla="*/ 2538468 w 2834326"/>
                  <a:gd name="connsiteY78" fmla="*/ 1976638 h 2005213"/>
                  <a:gd name="connsiteX79" fmla="*/ 2567043 w 2834326"/>
                  <a:gd name="connsiteY79" fmla="*/ 2005213 h 2005213"/>
                  <a:gd name="connsiteX80" fmla="*/ 2614668 w 2834326"/>
                  <a:gd name="connsiteY80" fmla="*/ 1938538 h 2005213"/>
                  <a:gd name="connsiteX81" fmla="*/ 2614668 w 2834326"/>
                  <a:gd name="connsiteY81" fmla="*/ 1871863 h 2005213"/>
                  <a:gd name="connsiteX82" fmla="*/ 2624193 w 2834326"/>
                  <a:gd name="connsiteY82" fmla="*/ 1814713 h 2005213"/>
                  <a:gd name="connsiteX83" fmla="*/ 2624193 w 2834326"/>
                  <a:gd name="connsiteY83" fmla="*/ 1767088 h 2005213"/>
                  <a:gd name="connsiteX84" fmla="*/ 2624193 w 2834326"/>
                  <a:gd name="connsiteY84" fmla="*/ 1700413 h 2005213"/>
                  <a:gd name="connsiteX85" fmla="*/ 2633718 w 2834326"/>
                  <a:gd name="connsiteY85" fmla="*/ 1643263 h 2005213"/>
                  <a:gd name="connsiteX86" fmla="*/ 2643243 w 2834326"/>
                  <a:gd name="connsiteY86" fmla="*/ 1576588 h 2005213"/>
                  <a:gd name="connsiteX87" fmla="*/ 2633718 w 2834326"/>
                  <a:gd name="connsiteY87" fmla="*/ 1519438 h 2005213"/>
                  <a:gd name="connsiteX88" fmla="*/ 2662293 w 2834326"/>
                  <a:gd name="connsiteY88" fmla="*/ 1471813 h 2005213"/>
                  <a:gd name="connsiteX89" fmla="*/ 2633718 w 2834326"/>
                  <a:gd name="connsiteY89" fmla="*/ 1433713 h 2005213"/>
                  <a:gd name="connsiteX90" fmla="*/ 2662293 w 2834326"/>
                  <a:gd name="connsiteY90" fmla="*/ 1367038 h 2005213"/>
                  <a:gd name="connsiteX91" fmla="*/ 2662293 w 2834326"/>
                  <a:gd name="connsiteY91" fmla="*/ 1300363 h 2005213"/>
                  <a:gd name="connsiteX92" fmla="*/ 2643243 w 2834326"/>
                  <a:gd name="connsiteY92" fmla="*/ 1252738 h 2005213"/>
                  <a:gd name="connsiteX93" fmla="*/ 2652768 w 2834326"/>
                  <a:gd name="connsiteY93" fmla="*/ 1195588 h 2005213"/>
                  <a:gd name="connsiteX94" fmla="*/ 2652768 w 2834326"/>
                  <a:gd name="connsiteY94" fmla="*/ 1167013 h 2005213"/>
                  <a:gd name="connsiteX95" fmla="*/ 2662293 w 2834326"/>
                  <a:gd name="connsiteY95" fmla="*/ 1100338 h 2005213"/>
                  <a:gd name="connsiteX96" fmla="*/ 2662293 w 2834326"/>
                  <a:gd name="connsiteY96" fmla="*/ 1062238 h 2005213"/>
                  <a:gd name="connsiteX97" fmla="*/ 2652768 w 2834326"/>
                  <a:gd name="connsiteY97" fmla="*/ 995563 h 2005213"/>
                  <a:gd name="connsiteX98" fmla="*/ 2662293 w 2834326"/>
                  <a:gd name="connsiteY98" fmla="*/ 947938 h 2005213"/>
                  <a:gd name="connsiteX99" fmla="*/ 2681343 w 2834326"/>
                  <a:gd name="connsiteY99" fmla="*/ 881263 h 2005213"/>
                  <a:gd name="connsiteX100" fmla="*/ 2700393 w 2834326"/>
                  <a:gd name="connsiteY100" fmla="*/ 833638 h 2005213"/>
                  <a:gd name="connsiteX101" fmla="*/ 2681343 w 2834326"/>
                  <a:gd name="connsiteY101" fmla="*/ 795538 h 2005213"/>
                  <a:gd name="connsiteX102" fmla="*/ 2700393 w 2834326"/>
                  <a:gd name="connsiteY102" fmla="*/ 747913 h 2005213"/>
                  <a:gd name="connsiteX103" fmla="*/ 2719443 w 2834326"/>
                  <a:gd name="connsiteY103" fmla="*/ 690763 h 2005213"/>
                  <a:gd name="connsiteX104" fmla="*/ 2767068 w 2834326"/>
                  <a:gd name="connsiteY104" fmla="*/ 681238 h 2005213"/>
                  <a:gd name="connsiteX105" fmla="*/ 2748018 w 2834326"/>
                  <a:gd name="connsiteY105" fmla="*/ 614563 h 2005213"/>
                  <a:gd name="connsiteX106" fmla="*/ 2767068 w 2834326"/>
                  <a:gd name="connsiteY106" fmla="*/ 547888 h 2005213"/>
                  <a:gd name="connsiteX107" fmla="*/ 2776593 w 2834326"/>
                  <a:gd name="connsiteY107" fmla="*/ 500263 h 2005213"/>
                  <a:gd name="connsiteX108" fmla="*/ 2776593 w 2834326"/>
                  <a:gd name="connsiteY108" fmla="*/ 443113 h 2005213"/>
                  <a:gd name="connsiteX109" fmla="*/ 2795643 w 2834326"/>
                  <a:gd name="connsiteY109" fmla="*/ 376438 h 2005213"/>
                  <a:gd name="connsiteX110" fmla="*/ 2786118 w 2834326"/>
                  <a:gd name="connsiteY110" fmla="*/ 328813 h 2005213"/>
                  <a:gd name="connsiteX111" fmla="*/ 2786118 w 2834326"/>
                  <a:gd name="connsiteY111" fmla="*/ 262138 h 2005213"/>
                  <a:gd name="connsiteX112" fmla="*/ 2795643 w 2834326"/>
                  <a:gd name="connsiteY112" fmla="*/ 204988 h 2005213"/>
                  <a:gd name="connsiteX113" fmla="*/ 2824218 w 2834326"/>
                  <a:gd name="connsiteY113" fmla="*/ 157363 h 2005213"/>
                  <a:gd name="connsiteX114" fmla="*/ 2805168 w 2834326"/>
                  <a:gd name="connsiteY114" fmla="*/ 109738 h 2005213"/>
                  <a:gd name="connsiteX115" fmla="*/ 2833743 w 2834326"/>
                  <a:gd name="connsiteY115" fmla="*/ 71638 h 2005213"/>
                  <a:gd name="connsiteX116" fmla="*/ 2824218 w 2834326"/>
                  <a:gd name="connsiteY116" fmla="*/ 14488 h 2005213"/>
                  <a:gd name="connsiteX0" fmla="*/ 39050 w 2834326"/>
                  <a:gd name="connsiteY0" fmla="*/ 770421 h 2008671"/>
                  <a:gd name="connsiteX1" fmla="*/ 122756 w 2834326"/>
                  <a:gd name="connsiteY1" fmla="*/ 608496 h 2008671"/>
                  <a:gd name="connsiteX2" fmla="*/ 257204 w 2834326"/>
                  <a:gd name="connsiteY2" fmla="*/ 579933 h 2008671"/>
                  <a:gd name="connsiteX3" fmla="*/ 1357368 w 2834326"/>
                  <a:gd name="connsiteY3" fmla="*/ 46521 h 2008671"/>
                  <a:gd name="connsiteX4" fmla="*/ 1424043 w 2834326"/>
                  <a:gd name="connsiteY4" fmla="*/ 27471 h 2008671"/>
                  <a:gd name="connsiteX5" fmla="*/ 1538343 w 2834326"/>
                  <a:gd name="connsiteY5" fmla="*/ 36996 h 2008671"/>
                  <a:gd name="connsiteX6" fmla="*/ 1557393 w 2834326"/>
                  <a:gd name="connsiteY6" fmla="*/ 65571 h 2008671"/>
                  <a:gd name="connsiteX7" fmla="*/ 1566918 w 2834326"/>
                  <a:gd name="connsiteY7" fmla="*/ 113196 h 2008671"/>
                  <a:gd name="connsiteX8" fmla="*/ 1576443 w 2834326"/>
                  <a:gd name="connsiteY8" fmla="*/ 351321 h 2008671"/>
                  <a:gd name="connsiteX9" fmla="*/ 1605018 w 2834326"/>
                  <a:gd name="connsiteY9" fmla="*/ 513246 h 2008671"/>
                  <a:gd name="connsiteX10" fmla="*/ 1614543 w 2834326"/>
                  <a:gd name="connsiteY10" fmla="*/ 541821 h 2008671"/>
                  <a:gd name="connsiteX11" fmla="*/ 1633593 w 2834326"/>
                  <a:gd name="connsiteY11" fmla="*/ 618021 h 2008671"/>
                  <a:gd name="connsiteX12" fmla="*/ 1624068 w 2834326"/>
                  <a:gd name="connsiteY12" fmla="*/ 665646 h 2008671"/>
                  <a:gd name="connsiteX13" fmla="*/ 1633593 w 2834326"/>
                  <a:gd name="connsiteY13" fmla="*/ 684696 h 2008671"/>
                  <a:gd name="connsiteX14" fmla="*/ 1662168 w 2834326"/>
                  <a:gd name="connsiteY14" fmla="*/ 713271 h 2008671"/>
                  <a:gd name="connsiteX15" fmla="*/ 1681220 w 2834326"/>
                  <a:gd name="connsiteY15" fmla="*/ 779946 h 2008671"/>
                  <a:gd name="connsiteX16" fmla="*/ 1681218 w 2834326"/>
                  <a:gd name="connsiteY16" fmla="*/ 837096 h 2008671"/>
                  <a:gd name="connsiteX17" fmla="*/ 1690743 w 2834326"/>
                  <a:gd name="connsiteY17" fmla="*/ 894246 h 2008671"/>
                  <a:gd name="connsiteX18" fmla="*/ 1700268 w 2834326"/>
                  <a:gd name="connsiteY18" fmla="*/ 922821 h 2008671"/>
                  <a:gd name="connsiteX19" fmla="*/ 1690743 w 2834326"/>
                  <a:gd name="connsiteY19" fmla="*/ 970446 h 2008671"/>
                  <a:gd name="connsiteX20" fmla="*/ 1709793 w 2834326"/>
                  <a:gd name="connsiteY20" fmla="*/ 1018071 h 2008671"/>
                  <a:gd name="connsiteX21" fmla="*/ 1709793 w 2834326"/>
                  <a:gd name="connsiteY21" fmla="*/ 1046646 h 2008671"/>
                  <a:gd name="connsiteX22" fmla="*/ 1719318 w 2834326"/>
                  <a:gd name="connsiteY22" fmla="*/ 1094271 h 2008671"/>
                  <a:gd name="connsiteX23" fmla="*/ 1719318 w 2834326"/>
                  <a:gd name="connsiteY23" fmla="*/ 1141896 h 2008671"/>
                  <a:gd name="connsiteX24" fmla="*/ 1728843 w 2834326"/>
                  <a:gd name="connsiteY24" fmla="*/ 1179996 h 2008671"/>
                  <a:gd name="connsiteX25" fmla="*/ 1719318 w 2834326"/>
                  <a:gd name="connsiteY25" fmla="*/ 1199046 h 2008671"/>
                  <a:gd name="connsiteX26" fmla="*/ 1738368 w 2834326"/>
                  <a:gd name="connsiteY26" fmla="*/ 1237146 h 2008671"/>
                  <a:gd name="connsiteX27" fmla="*/ 1738368 w 2834326"/>
                  <a:gd name="connsiteY27" fmla="*/ 1284771 h 2008671"/>
                  <a:gd name="connsiteX28" fmla="*/ 1757418 w 2834326"/>
                  <a:gd name="connsiteY28" fmla="*/ 1332396 h 2008671"/>
                  <a:gd name="connsiteX29" fmla="*/ 1757418 w 2834326"/>
                  <a:gd name="connsiteY29" fmla="*/ 1380021 h 2008671"/>
                  <a:gd name="connsiteX30" fmla="*/ 1795518 w 2834326"/>
                  <a:gd name="connsiteY30" fmla="*/ 1418121 h 2008671"/>
                  <a:gd name="connsiteX31" fmla="*/ 1824093 w 2834326"/>
                  <a:gd name="connsiteY31" fmla="*/ 1380021 h 2008671"/>
                  <a:gd name="connsiteX32" fmla="*/ 1833618 w 2834326"/>
                  <a:gd name="connsiteY32" fmla="*/ 1332396 h 2008671"/>
                  <a:gd name="connsiteX33" fmla="*/ 1852668 w 2834326"/>
                  <a:gd name="connsiteY33" fmla="*/ 1275246 h 2008671"/>
                  <a:gd name="connsiteX34" fmla="*/ 1852668 w 2834326"/>
                  <a:gd name="connsiteY34" fmla="*/ 1237146 h 2008671"/>
                  <a:gd name="connsiteX35" fmla="*/ 1871718 w 2834326"/>
                  <a:gd name="connsiteY35" fmla="*/ 1170471 h 2008671"/>
                  <a:gd name="connsiteX36" fmla="*/ 1862193 w 2834326"/>
                  <a:gd name="connsiteY36" fmla="*/ 1103796 h 2008671"/>
                  <a:gd name="connsiteX37" fmla="*/ 1871718 w 2834326"/>
                  <a:gd name="connsiteY37" fmla="*/ 1075221 h 2008671"/>
                  <a:gd name="connsiteX38" fmla="*/ 1890768 w 2834326"/>
                  <a:gd name="connsiteY38" fmla="*/ 1008546 h 2008671"/>
                  <a:gd name="connsiteX39" fmla="*/ 1900293 w 2834326"/>
                  <a:gd name="connsiteY39" fmla="*/ 960921 h 2008671"/>
                  <a:gd name="connsiteX40" fmla="*/ 1909818 w 2834326"/>
                  <a:gd name="connsiteY40" fmla="*/ 913296 h 2008671"/>
                  <a:gd name="connsiteX41" fmla="*/ 1928868 w 2834326"/>
                  <a:gd name="connsiteY41" fmla="*/ 865671 h 2008671"/>
                  <a:gd name="connsiteX42" fmla="*/ 1976493 w 2834326"/>
                  <a:gd name="connsiteY42" fmla="*/ 922821 h 2008671"/>
                  <a:gd name="connsiteX43" fmla="*/ 1976493 w 2834326"/>
                  <a:gd name="connsiteY43" fmla="*/ 970446 h 2008671"/>
                  <a:gd name="connsiteX44" fmla="*/ 1995543 w 2834326"/>
                  <a:gd name="connsiteY44" fmla="*/ 1027596 h 2008671"/>
                  <a:gd name="connsiteX45" fmla="*/ 2100318 w 2834326"/>
                  <a:gd name="connsiteY45" fmla="*/ 1065696 h 2008671"/>
                  <a:gd name="connsiteX46" fmla="*/ 2062218 w 2834326"/>
                  <a:gd name="connsiteY46" fmla="*/ 1037121 h 2008671"/>
                  <a:gd name="connsiteX47" fmla="*/ 2109843 w 2834326"/>
                  <a:gd name="connsiteY47" fmla="*/ 1018071 h 2008671"/>
                  <a:gd name="connsiteX48" fmla="*/ 2138418 w 2834326"/>
                  <a:gd name="connsiteY48" fmla="*/ 960921 h 2008671"/>
                  <a:gd name="connsiteX49" fmla="*/ 2166993 w 2834326"/>
                  <a:gd name="connsiteY49" fmla="*/ 903771 h 2008671"/>
                  <a:gd name="connsiteX50" fmla="*/ 2147943 w 2834326"/>
                  <a:gd name="connsiteY50" fmla="*/ 837096 h 2008671"/>
                  <a:gd name="connsiteX51" fmla="*/ 2195568 w 2834326"/>
                  <a:gd name="connsiteY51" fmla="*/ 779946 h 2008671"/>
                  <a:gd name="connsiteX52" fmla="*/ 2252718 w 2834326"/>
                  <a:gd name="connsiteY52" fmla="*/ 779946 h 2008671"/>
                  <a:gd name="connsiteX53" fmla="*/ 2309868 w 2834326"/>
                  <a:gd name="connsiteY53" fmla="*/ 779946 h 2008671"/>
                  <a:gd name="connsiteX54" fmla="*/ 2357493 w 2834326"/>
                  <a:gd name="connsiteY54" fmla="*/ 827571 h 2008671"/>
                  <a:gd name="connsiteX55" fmla="*/ 2376543 w 2834326"/>
                  <a:gd name="connsiteY55" fmla="*/ 875196 h 2008671"/>
                  <a:gd name="connsiteX56" fmla="*/ 2395593 w 2834326"/>
                  <a:gd name="connsiteY56" fmla="*/ 932346 h 2008671"/>
                  <a:gd name="connsiteX57" fmla="*/ 2414643 w 2834326"/>
                  <a:gd name="connsiteY57" fmla="*/ 989496 h 2008671"/>
                  <a:gd name="connsiteX58" fmla="*/ 2433693 w 2834326"/>
                  <a:gd name="connsiteY58" fmla="*/ 1046646 h 2008671"/>
                  <a:gd name="connsiteX59" fmla="*/ 2424168 w 2834326"/>
                  <a:gd name="connsiteY59" fmla="*/ 1075221 h 2008671"/>
                  <a:gd name="connsiteX60" fmla="*/ 2452743 w 2834326"/>
                  <a:gd name="connsiteY60" fmla="*/ 1132371 h 2008671"/>
                  <a:gd name="connsiteX61" fmla="*/ 2452743 w 2834326"/>
                  <a:gd name="connsiteY61" fmla="*/ 1179996 h 2008671"/>
                  <a:gd name="connsiteX62" fmla="*/ 2452743 w 2834326"/>
                  <a:gd name="connsiteY62" fmla="*/ 1227621 h 2008671"/>
                  <a:gd name="connsiteX63" fmla="*/ 2433693 w 2834326"/>
                  <a:gd name="connsiteY63" fmla="*/ 1256196 h 2008671"/>
                  <a:gd name="connsiteX64" fmla="*/ 2443218 w 2834326"/>
                  <a:gd name="connsiteY64" fmla="*/ 1294296 h 2008671"/>
                  <a:gd name="connsiteX65" fmla="*/ 2452743 w 2834326"/>
                  <a:gd name="connsiteY65" fmla="*/ 1351446 h 2008671"/>
                  <a:gd name="connsiteX66" fmla="*/ 2471793 w 2834326"/>
                  <a:gd name="connsiteY66" fmla="*/ 1408596 h 2008671"/>
                  <a:gd name="connsiteX67" fmla="*/ 2471793 w 2834326"/>
                  <a:gd name="connsiteY67" fmla="*/ 1465746 h 2008671"/>
                  <a:gd name="connsiteX68" fmla="*/ 2490843 w 2834326"/>
                  <a:gd name="connsiteY68" fmla="*/ 1522896 h 2008671"/>
                  <a:gd name="connsiteX69" fmla="*/ 2509893 w 2834326"/>
                  <a:gd name="connsiteY69" fmla="*/ 1580046 h 2008671"/>
                  <a:gd name="connsiteX70" fmla="*/ 2519418 w 2834326"/>
                  <a:gd name="connsiteY70" fmla="*/ 1608621 h 2008671"/>
                  <a:gd name="connsiteX71" fmla="*/ 2519418 w 2834326"/>
                  <a:gd name="connsiteY71" fmla="*/ 1656246 h 2008671"/>
                  <a:gd name="connsiteX72" fmla="*/ 2538468 w 2834326"/>
                  <a:gd name="connsiteY72" fmla="*/ 1703871 h 2008671"/>
                  <a:gd name="connsiteX73" fmla="*/ 2538468 w 2834326"/>
                  <a:gd name="connsiteY73" fmla="*/ 1761021 h 2008671"/>
                  <a:gd name="connsiteX74" fmla="*/ 2547993 w 2834326"/>
                  <a:gd name="connsiteY74" fmla="*/ 1818171 h 2008671"/>
                  <a:gd name="connsiteX75" fmla="*/ 2538468 w 2834326"/>
                  <a:gd name="connsiteY75" fmla="*/ 1856271 h 2008671"/>
                  <a:gd name="connsiteX76" fmla="*/ 2547993 w 2834326"/>
                  <a:gd name="connsiteY76" fmla="*/ 1894371 h 2008671"/>
                  <a:gd name="connsiteX77" fmla="*/ 2567043 w 2834326"/>
                  <a:gd name="connsiteY77" fmla="*/ 1951521 h 2008671"/>
                  <a:gd name="connsiteX78" fmla="*/ 2538468 w 2834326"/>
                  <a:gd name="connsiteY78" fmla="*/ 1980096 h 2008671"/>
                  <a:gd name="connsiteX79" fmla="*/ 2567043 w 2834326"/>
                  <a:gd name="connsiteY79" fmla="*/ 2008671 h 2008671"/>
                  <a:gd name="connsiteX80" fmla="*/ 2614668 w 2834326"/>
                  <a:gd name="connsiteY80" fmla="*/ 1941996 h 2008671"/>
                  <a:gd name="connsiteX81" fmla="*/ 2614668 w 2834326"/>
                  <a:gd name="connsiteY81" fmla="*/ 1875321 h 2008671"/>
                  <a:gd name="connsiteX82" fmla="*/ 2624193 w 2834326"/>
                  <a:gd name="connsiteY82" fmla="*/ 1818171 h 2008671"/>
                  <a:gd name="connsiteX83" fmla="*/ 2624193 w 2834326"/>
                  <a:gd name="connsiteY83" fmla="*/ 1770546 h 2008671"/>
                  <a:gd name="connsiteX84" fmla="*/ 2624193 w 2834326"/>
                  <a:gd name="connsiteY84" fmla="*/ 1703871 h 2008671"/>
                  <a:gd name="connsiteX85" fmla="*/ 2633718 w 2834326"/>
                  <a:gd name="connsiteY85" fmla="*/ 1646721 h 2008671"/>
                  <a:gd name="connsiteX86" fmla="*/ 2643243 w 2834326"/>
                  <a:gd name="connsiteY86" fmla="*/ 1580046 h 2008671"/>
                  <a:gd name="connsiteX87" fmla="*/ 2633718 w 2834326"/>
                  <a:gd name="connsiteY87" fmla="*/ 1522896 h 2008671"/>
                  <a:gd name="connsiteX88" fmla="*/ 2662293 w 2834326"/>
                  <a:gd name="connsiteY88" fmla="*/ 1475271 h 2008671"/>
                  <a:gd name="connsiteX89" fmla="*/ 2633718 w 2834326"/>
                  <a:gd name="connsiteY89" fmla="*/ 1437171 h 2008671"/>
                  <a:gd name="connsiteX90" fmla="*/ 2662293 w 2834326"/>
                  <a:gd name="connsiteY90" fmla="*/ 1370496 h 2008671"/>
                  <a:gd name="connsiteX91" fmla="*/ 2662293 w 2834326"/>
                  <a:gd name="connsiteY91" fmla="*/ 1303821 h 2008671"/>
                  <a:gd name="connsiteX92" fmla="*/ 2643243 w 2834326"/>
                  <a:gd name="connsiteY92" fmla="*/ 1256196 h 2008671"/>
                  <a:gd name="connsiteX93" fmla="*/ 2652768 w 2834326"/>
                  <a:gd name="connsiteY93" fmla="*/ 1199046 h 2008671"/>
                  <a:gd name="connsiteX94" fmla="*/ 2652768 w 2834326"/>
                  <a:gd name="connsiteY94" fmla="*/ 1170471 h 2008671"/>
                  <a:gd name="connsiteX95" fmla="*/ 2662293 w 2834326"/>
                  <a:gd name="connsiteY95" fmla="*/ 1103796 h 2008671"/>
                  <a:gd name="connsiteX96" fmla="*/ 2662293 w 2834326"/>
                  <a:gd name="connsiteY96" fmla="*/ 1065696 h 2008671"/>
                  <a:gd name="connsiteX97" fmla="*/ 2652768 w 2834326"/>
                  <a:gd name="connsiteY97" fmla="*/ 999021 h 2008671"/>
                  <a:gd name="connsiteX98" fmla="*/ 2662293 w 2834326"/>
                  <a:gd name="connsiteY98" fmla="*/ 951396 h 2008671"/>
                  <a:gd name="connsiteX99" fmla="*/ 2681343 w 2834326"/>
                  <a:gd name="connsiteY99" fmla="*/ 884721 h 2008671"/>
                  <a:gd name="connsiteX100" fmla="*/ 2700393 w 2834326"/>
                  <a:gd name="connsiteY100" fmla="*/ 837096 h 2008671"/>
                  <a:gd name="connsiteX101" fmla="*/ 2681343 w 2834326"/>
                  <a:gd name="connsiteY101" fmla="*/ 798996 h 2008671"/>
                  <a:gd name="connsiteX102" fmla="*/ 2700393 w 2834326"/>
                  <a:gd name="connsiteY102" fmla="*/ 751371 h 2008671"/>
                  <a:gd name="connsiteX103" fmla="*/ 2719443 w 2834326"/>
                  <a:gd name="connsiteY103" fmla="*/ 694221 h 2008671"/>
                  <a:gd name="connsiteX104" fmla="*/ 2767068 w 2834326"/>
                  <a:gd name="connsiteY104" fmla="*/ 684696 h 2008671"/>
                  <a:gd name="connsiteX105" fmla="*/ 2748018 w 2834326"/>
                  <a:gd name="connsiteY105" fmla="*/ 618021 h 2008671"/>
                  <a:gd name="connsiteX106" fmla="*/ 2767068 w 2834326"/>
                  <a:gd name="connsiteY106" fmla="*/ 551346 h 2008671"/>
                  <a:gd name="connsiteX107" fmla="*/ 2776593 w 2834326"/>
                  <a:gd name="connsiteY107" fmla="*/ 503721 h 2008671"/>
                  <a:gd name="connsiteX108" fmla="*/ 2776593 w 2834326"/>
                  <a:gd name="connsiteY108" fmla="*/ 446571 h 2008671"/>
                  <a:gd name="connsiteX109" fmla="*/ 2795643 w 2834326"/>
                  <a:gd name="connsiteY109" fmla="*/ 379896 h 2008671"/>
                  <a:gd name="connsiteX110" fmla="*/ 2786118 w 2834326"/>
                  <a:gd name="connsiteY110" fmla="*/ 332271 h 2008671"/>
                  <a:gd name="connsiteX111" fmla="*/ 2786118 w 2834326"/>
                  <a:gd name="connsiteY111" fmla="*/ 265596 h 2008671"/>
                  <a:gd name="connsiteX112" fmla="*/ 2795643 w 2834326"/>
                  <a:gd name="connsiteY112" fmla="*/ 208446 h 2008671"/>
                  <a:gd name="connsiteX113" fmla="*/ 2824218 w 2834326"/>
                  <a:gd name="connsiteY113" fmla="*/ 160821 h 2008671"/>
                  <a:gd name="connsiteX114" fmla="*/ 2805168 w 2834326"/>
                  <a:gd name="connsiteY114" fmla="*/ 113196 h 2008671"/>
                  <a:gd name="connsiteX115" fmla="*/ 2833743 w 2834326"/>
                  <a:gd name="connsiteY115" fmla="*/ 75096 h 2008671"/>
                  <a:gd name="connsiteX116" fmla="*/ 2824218 w 2834326"/>
                  <a:gd name="connsiteY116" fmla="*/ 17946 h 2008671"/>
                  <a:gd name="connsiteX0" fmla="*/ 0 w 2795276"/>
                  <a:gd name="connsiteY0" fmla="*/ 770421 h 2008671"/>
                  <a:gd name="connsiteX1" fmla="*/ 65737 w 2795276"/>
                  <a:gd name="connsiteY1" fmla="*/ 723960 h 2008671"/>
                  <a:gd name="connsiteX2" fmla="*/ 83706 w 2795276"/>
                  <a:gd name="connsiteY2" fmla="*/ 608496 h 2008671"/>
                  <a:gd name="connsiteX3" fmla="*/ 218154 w 2795276"/>
                  <a:gd name="connsiteY3" fmla="*/ 579933 h 2008671"/>
                  <a:gd name="connsiteX4" fmla="*/ 1318318 w 2795276"/>
                  <a:gd name="connsiteY4" fmla="*/ 46521 h 2008671"/>
                  <a:gd name="connsiteX5" fmla="*/ 1384993 w 2795276"/>
                  <a:gd name="connsiteY5" fmla="*/ 27471 h 2008671"/>
                  <a:gd name="connsiteX6" fmla="*/ 1499293 w 2795276"/>
                  <a:gd name="connsiteY6" fmla="*/ 36996 h 2008671"/>
                  <a:gd name="connsiteX7" fmla="*/ 1518343 w 2795276"/>
                  <a:gd name="connsiteY7" fmla="*/ 65571 h 2008671"/>
                  <a:gd name="connsiteX8" fmla="*/ 1527868 w 2795276"/>
                  <a:gd name="connsiteY8" fmla="*/ 113196 h 2008671"/>
                  <a:gd name="connsiteX9" fmla="*/ 1537393 w 2795276"/>
                  <a:gd name="connsiteY9" fmla="*/ 351321 h 2008671"/>
                  <a:gd name="connsiteX10" fmla="*/ 1565968 w 2795276"/>
                  <a:gd name="connsiteY10" fmla="*/ 513246 h 2008671"/>
                  <a:gd name="connsiteX11" fmla="*/ 1575493 w 2795276"/>
                  <a:gd name="connsiteY11" fmla="*/ 541821 h 2008671"/>
                  <a:gd name="connsiteX12" fmla="*/ 1594543 w 2795276"/>
                  <a:gd name="connsiteY12" fmla="*/ 618021 h 2008671"/>
                  <a:gd name="connsiteX13" fmla="*/ 1585018 w 2795276"/>
                  <a:gd name="connsiteY13" fmla="*/ 665646 h 2008671"/>
                  <a:gd name="connsiteX14" fmla="*/ 1594543 w 2795276"/>
                  <a:gd name="connsiteY14" fmla="*/ 684696 h 2008671"/>
                  <a:gd name="connsiteX15" fmla="*/ 1623118 w 2795276"/>
                  <a:gd name="connsiteY15" fmla="*/ 713271 h 2008671"/>
                  <a:gd name="connsiteX16" fmla="*/ 1642170 w 2795276"/>
                  <a:gd name="connsiteY16" fmla="*/ 779946 h 2008671"/>
                  <a:gd name="connsiteX17" fmla="*/ 1642168 w 2795276"/>
                  <a:gd name="connsiteY17" fmla="*/ 837096 h 2008671"/>
                  <a:gd name="connsiteX18" fmla="*/ 1651693 w 2795276"/>
                  <a:gd name="connsiteY18" fmla="*/ 894246 h 2008671"/>
                  <a:gd name="connsiteX19" fmla="*/ 1661218 w 2795276"/>
                  <a:gd name="connsiteY19" fmla="*/ 922821 h 2008671"/>
                  <a:gd name="connsiteX20" fmla="*/ 1651693 w 2795276"/>
                  <a:gd name="connsiteY20" fmla="*/ 970446 h 2008671"/>
                  <a:gd name="connsiteX21" fmla="*/ 1670743 w 2795276"/>
                  <a:gd name="connsiteY21" fmla="*/ 1018071 h 2008671"/>
                  <a:gd name="connsiteX22" fmla="*/ 1670743 w 2795276"/>
                  <a:gd name="connsiteY22" fmla="*/ 1046646 h 2008671"/>
                  <a:gd name="connsiteX23" fmla="*/ 1680268 w 2795276"/>
                  <a:gd name="connsiteY23" fmla="*/ 1094271 h 2008671"/>
                  <a:gd name="connsiteX24" fmla="*/ 1680268 w 2795276"/>
                  <a:gd name="connsiteY24" fmla="*/ 1141896 h 2008671"/>
                  <a:gd name="connsiteX25" fmla="*/ 1689793 w 2795276"/>
                  <a:gd name="connsiteY25" fmla="*/ 1179996 h 2008671"/>
                  <a:gd name="connsiteX26" fmla="*/ 1680268 w 2795276"/>
                  <a:gd name="connsiteY26" fmla="*/ 1199046 h 2008671"/>
                  <a:gd name="connsiteX27" fmla="*/ 1699318 w 2795276"/>
                  <a:gd name="connsiteY27" fmla="*/ 1237146 h 2008671"/>
                  <a:gd name="connsiteX28" fmla="*/ 1699318 w 2795276"/>
                  <a:gd name="connsiteY28" fmla="*/ 1284771 h 2008671"/>
                  <a:gd name="connsiteX29" fmla="*/ 1718368 w 2795276"/>
                  <a:gd name="connsiteY29" fmla="*/ 1332396 h 2008671"/>
                  <a:gd name="connsiteX30" fmla="*/ 1718368 w 2795276"/>
                  <a:gd name="connsiteY30" fmla="*/ 1380021 h 2008671"/>
                  <a:gd name="connsiteX31" fmla="*/ 1756468 w 2795276"/>
                  <a:gd name="connsiteY31" fmla="*/ 1418121 h 2008671"/>
                  <a:gd name="connsiteX32" fmla="*/ 1785043 w 2795276"/>
                  <a:gd name="connsiteY32" fmla="*/ 1380021 h 2008671"/>
                  <a:gd name="connsiteX33" fmla="*/ 1794568 w 2795276"/>
                  <a:gd name="connsiteY33" fmla="*/ 1332396 h 2008671"/>
                  <a:gd name="connsiteX34" fmla="*/ 1813618 w 2795276"/>
                  <a:gd name="connsiteY34" fmla="*/ 1275246 h 2008671"/>
                  <a:gd name="connsiteX35" fmla="*/ 1813618 w 2795276"/>
                  <a:gd name="connsiteY35" fmla="*/ 1237146 h 2008671"/>
                  <a:gd name="connsiteX36" fmla="*/ 1832668 w 2795276"/>
                  <a:gd name="connsiteY36" fmla="*/ 1170471 h 2008671"/>
                  <a:gd name="connsiteX37" fmla="*/ 1823143 w 2795276"/>
                  <a:gd name="connsiteY37" fmla="*/ 1103796 h 2008671"/>
                  <a:gd name="connsiteX38" fmla="*/ 1832668 w 2795276"/>
                  <a:gd name="connsiteY38" fmla="*/ 1075221 h 2008671"/>
                  <a:gd name="connsiteX39" fmla="*/ 1851718 w 2795276"/>
                  <a:gd name="connsiteY39" fmla="*/ 1008546 h 2008671"/>
                  <a:gd name="connsiteX40" fmla="*/ 1861243 w 2795276"/>
                  <a:gd name="connsiteY40" fmla="*/ 960921 h 2008671"/>
                  <a:gd name="connsiteX41" fmla="*/ 1870768 w 2795276"/>
                  <a:gd name="connsiteY41" fmla="*/ 913296 h 2008671"/>
                  <a:gd name="connsiteX42" fmla="*/ 1889818 w 2795276"/>
                  <a:gd name="connsiteY42" fmla="*/ 865671 h 2008671"/>
                  <a:gd name="connsiteX43" fmla="*/ 1937443 w 2795276"/>
                  <a:gd name="connsiteY43" fmla="*/ 922821 h 2008671"/>
                  <a:gd name="connsiteX44" fmla="*/ 1937443 w 2795276"/>
                  <a:gd name="connsiteY44" fmla="*/ 970446 h 2008671"/>
                  <a:gd name="connsiteX45" fmla="*/ 1956493 w 2795276"/>
                  <a:gd name="connsiteY45" fmla="*/ 1027596 h 2008671"/>
                  <a:gd name="connsiteX46" fmla="*/ 2061268 w 2795276"/>
                  <a:gd name="connsiteY46" fmla="*/ 1065696 h 2008671"/>
                  <a:gd name="connsiteX47" fmla="*/ 2023168 w 2795276"/>
                  <a:gd name="connsiteY47" fmla="*/ 1037121 h 2008671"/>
                  <a:gd name="connsiteX48" fmla="*/ 2070793 w 2795276"/>
                  <a:gd name="connsiteY48" fmla="*/ 1018071 h 2008671"/>
                  <a:gd name="connsiteX49" fmla="*/ 2099368 w 2795276"/>
                  <a:gd name="connsiteY49" fmla="*/ 960921 h 2008671"/>
                  <a:gd name="connsiteX50" fmla="*/ 2127943 w 2795276"/>
                  <a:gd name="connsiteY50" fmla="*/ 903771 h 2008671"/>
                  <a:gd name="connsiteX51" fmla="*/ 2108893 w 2795276"/>
                  <a:gd name="connsiteY51" fmla="*/ 837096 h 2008671"/>
                  <a:gd name="connsiteX52" fmla="*/ 2156518 w 2795276"/>
                  <a:gd name="connsiteY52" fmla="*/ 779946 h 2008671"/>
                  <a:gd name="connsiteX53" fmla="*/ 2213668 w 2795276"/>
                  <a:gd name="connsiteY53" fmla="*/ 779946 h 2008671"/>
                  <a:gd name="connsiteX54" fmla="*/ 2270818 w 2795276"/>
                  <a:gd name="connsiteY54" fmla="*/ 779946 h 2008671"/>
                  <a:gd name="connsiteX55" fmla="*/ 2318443 w 2795276"/>
                  <a:gd name="connsiteY55" fmla="*/ 827571 h 2008671"/>
                  <a:gd name="connsiteX56" fmla="*/ 2337493 w 2795276"/>
                  <a:gd name="connsiteY56" fmla="*/ 875196 h 2008671"/>
                  <a:gd name="connsiteX57" fmla="*/ 2356543 w 2795276"/>
                  <a:gd name="connsiteY57" fmla="*/ 932346 h 2008671"/>
                  <a:gd name="connsiteX58" fmla="*/ 2375593 w 2795276"/>
                  <a:gd name="connsiteY58" fmla="*/ 989496 h 2008671"/>
                  <a:gd name="connsiteX59" fmla="*/ 2394643 w 2795276"/>
                  <a:gd name="connsiteY59" fmla="*/ 1046646 h 2008671"/>
                  <a:gd name="connsiteX60" fmla="*/ 2385118 w 2795276"/>
                  <a:gd name="connsiteY60" fmla="*/ 1075221 h 2008671"/>
                  <a:gd name="connsiteX61" fmla="*/ 2413693 w 2795276"/>
                  <a:gd name="connsiteY61" fmla="*/ 1132371 h 2008671"/>
                  <a:gd name="connsiteX62" fmla="*/ 2413693 w 2795276"/>
                  <a:gd name="connsiteY62" fmla="*/ 1179996 h 2008671"/>
                  <a:gd name="connsiteX63" fmla="*/ 2413693 w 2795276"/>
                  <a:gd name="connsiteY63" fmla="*/ 1227621 h 2008671"/>
                  <a:gd name="connsiteX64" fmla="*/ 2394643 w 2795276"/>
                  <a:gd name="connsiteY64" fmla="*/ 1256196 h 2008671"/>
                  <a:gd name="connsiteX65" fmla="*/ 2404168 w 2795276"/>
                  <a:gd name="connsiteY65" fmla="*/ 1294296 h 2008671"/>
                  <a:gd name="connsiteX66" fmla="*/ 2413693 w 2795276"/>
                  <a:gd name="connsiteY66" fmla="*/ 1351446 h 2008671"/>
                  <a:gd name="connsiteX67" fmla="*/ 2432743 w 2795276"/>
                  <a:gd name="connsiteY67" fmla="*/ 1408596 h 2008671"/>
                  <a:gd name="connsiteX68" fmla="*/ 2432743 w 2795276"/>
                  <a:gd name="connsiteY68" fmla="*/ 1465746 h 2008671"/>
                  <a:gd name="connsiteX69" fmla="*/ 2451793 w 2795276"/>
                  <a:gd name="connsiteY69" fmla="*/ 1522896 h 2008671"/>
                  <a:gd name="connsiteX70" fmla="*/ 2470843 w 2795276"/>
                  <a:gd name="connsiteY70" fmla="*/ 1580046 h 2008671"/>
                  <a:gd name="connsiteX71" fmla="*/ 2480368 w 2795276"/>
                  <a:gd name="connsiteY71" fmla="*/ 1608621 h 2008671"/>
                  <a:gd name="connsiteX72" fmla="*/ 2480368 w 2795276"/>
                  <a:gd name="connsiteY72" fmla="*/ 1656246 h 2008671"/>
                  <a:gd name="connsiteX73" fmla="*/ 2499418 w 2795276"/>
                  <a:gd name="connsiteY73" fmla="*/ 1703871 h 2008671"/>
                  <a:gd name="connsiteX74" fmla="*/ 2499418 w 2795276"/>
                  <a:gd name="connsiteY74" fmla="*/ 1761021 h 2008671"/>
                  <a:gd name="connsiteX75" fmla="*/ 2508943 w 2795276"/>
                  <a:gd name="connsiteY75" fmla="*/ 1818171 h 2008671"/>
                  <a:gd name="connsiteX76" fmla="*/ 2499418 w 2795276"/>
                  <a:gd name="connsiteY76" fmla="*/ 1856271 h 2008671"/>
                  <a:gd name="connsiteX77" fmla="*/ 2508943 w 2795276"/>
                  <a:gd name="connsiteY77" fmla="*/ 1894371 h 2008671"/>
                  <a:gd name="connsiteX78" fmla="*/ 2527993 w 2795276"/>
                  <a:gd name="connsiteY78" fmla="*/ 1951521 h 2008671"/>
                  <a:gd name="connsiteX79" fmla="*/ 2499418 w 2795276"/>
                  <a:gd name="connsiteY79" fmla="*/ 1980096 h 2008671"/>
                  <a:gd name="connsiteX80" fmla="*/ 2527993 w 2795276"/>
                  <a:gd name="connsiteY80" fmla="*/ 2008671 h 2008671"/>
                  <a:gd name="connsiteX81" fmla="*/ 2575618 w 2795276"/>
                  <a:gd name="connsiteY81" fmla="*/ 1941996 h 2008671"/>
                  <a:gd name="connsiteX82" fmla="*/ 2575618 w 2795276"/>
                  <a:gd name="connsiteY82" fmla="*/ 1875321 h 2008671"/>
                  <a:gd name="connsiteX83" fmla="*/ 2585143 w 2795276"/>
                  <a:gd name="connsiteY83" fmla="*/ 1818171 h 2008671"/>
                  <a:gd name="connsiteX84" fmla="*/ 2585143 w 2795276"/>
                  <a:gd name="connsiteY84" fmla="*/ 1770546 h 2008671"/>
                  <a:gd name="connsiteX85" fmla="*/ 2585143 w 2795276"/>
                  <a:gd name="connsiteY85" fmla="*/ 1703871 h 2008671"/>
                  <a:gd name="connsiteX86" fmla="*/ 2594668 w 2795276"/>
                  <a:gd name="connsiteY86" fmla="*/ 1646721 h 2008671"/>
                  <a:gd name="connsiteX87" fmla="*/ 2604193 w 2795276"/>
                  <a:gd name="connsiteY87" fmla="*/ 1580046 h 2008671"/>
                  <a:gd name="connsiteX88" fmla="*/ 2594668 w 2795276"/>
                  <a:gd name="connsiteY88" fmla="*/ 1522896 h 2008671"/>
                  <a:gd name="connsiteX89" fmla="*/ 2623243 w 2795276"/>
                  <a:gd name="connsiteY89" fmla="*/ 1475271 h 2008671"/>
                  <a:gd name="connsiteX90" fmla="*/ 2594668 w 2795276"/>
                  <a:gd name="connsiteY90" fmla="*/ 1437171 h 2008671"/>
                  <a:gd name="connsiteX91" fmla="*/ 2623243 w 2795276"/>
                  <a:gd name="connsiteY91" fmla="*/ 1370496 h 2008671"/>
                  <a:gd name="connsiteX92" fmla="*/ 2623243 w 2795276"/>
                  <a:gd name="connsiteY92" fmla="*/ 1303821 h 2008671"/>
                  <a:gd name="connsiteX93" fmla="*/ 2604193 w 2795276"/>
                  <a:gd name="connsiteY93" fmla="*/ 1256196 h 2008671"/>
                  <a:gd name="connsiteX94" fmla="*/ 2613718 w 2795276"/>
                  <a:gd name="connsiteY94" fmla="*/ 1199046 h 2008671"/>
                  <a:gd name="connsiteX95" fmla="*/ 2613718 w 2795276"/>
                  <a:gd name="connsiteY95" fmla="*/ 1170471 h 2008671"/>
                  <a:gd name="connsiteX96" fmla="*/ 2623243 w 2795276"/>
                  <a:gd name="connsiteY96" fmla="*/ 1103796 h 2008671"/>
                  <a:gd name="connsiteX97" fmla="*/ 2623243 w 2795276"/>
                  <a:gd name="connsiteY97" fmla="*/ 1065696 h 2008671"/>
                  <a:gd name="connsiteX98" fmla="*/ 2613718 w 2795276"/>
                  <a:gd name="connsiteY98" fmla="*/ 999021 h 2008671"/>
                  <a:gd name="connsiteX99" fmla="*/ 2623243 w 2795276"/>
                  <a:gd name="connsiteY99" fmla="*/ 951396 h 2008671"/>
                  <a:gd name="connsiteX100" fmla="*/ 2642293 w 2795276"/>
                  <a:gd name="connsiteY100" fmla="*/ 884721 h 2008671"/>
                  <a:gd name="connsiteX101" fmla="*/ 2661343 w 2795276"/>
                  <a:gd name="connsiteY101" fmla="*/ 837096 h 2008671"/>
                  <a:gd name="connsiteX102" fmla="*/ 2642293 w 2795276"/>
                  <a:gd name="connsiteY102" fmla="*/ 798996 h 2008671"/>
                  <a:gd name="connsiteX103" fmla="*/ 2661343 w 2795276"/>
                  <a:gd name="connsiteY103" fmla="*/ 751371 h 2008671"/>
                  <a:gd name="connsiteX104" fmla="*/ 2680393 w 2795276"/>
                  <a:gd name="connsiteY104" fmla="*/ 694221 h 2008671"/>
                  <a:gd name="connsiteX105" fmla="*/ 2728018 w 2795276"/>
                  <a:gd name="connsiteY105" fmla="*/ 684696 h 2008671"/>
                  <a:gd name="connsiteX106" fmla="*/ 2708968 w 2795276"/>
                  <a:gd name="connsiteY106" fmla="*/ 618021 h 2008671"/>
                  <a:gd name="connsiteX107" fmla="*/ 2728018 w 2795276"/>
                  <a:gd name="connsiteY107" fmla="*/ 551346 h 2008671"/>
                  <a:gd name="connsiteX108" fmla="*/ 2737543 w 2795276"/>
                  <a:gd name="connsiteY108" fmla="*/ 503721 h 2008671"/>
                  <a:gd name="connsiteX109" fmla="*/ 2737543 w 2795276"/>
                  <a:gd name="connsiteY109" fmla="*/ 446571 h 2008671"/>
                  <a:gd name="connsiteX110" fmla="*/ 2756593 w 2795276"/>
                  <a:gd name="connsiteY110" fmla="*/ 379896 h 2008671"/>
                  <a:gd name="connsiteX111" fmla="*/ 2747068 w 2795276"/>
                  <a:gd name="connsiteY111" fmla="*/ 332271 h 2008671"/>
                  <a:gd name="connsiteX112" fmla="*/ 2747068 w 2795276"/>
                  <a:gd name="connsiteY112" fmla="*/ 265596 h 2008671"/>
                  <a:gd name="connsiteX113" fmla="*/ 2756593 w 2795276"/>
                  <a:gd name="connsiteY113" fmla="*/ 208446 h 2008671"/>
                  <a:gd name="connsiteX114" fmla="*/ 2785168 w 2795276"/>
                  <a:gd name="connsiteY114" fmla="*/ 160821 h 2008671"/>
                  <a:gd name="connsiteX115" fmla="*/ 2766118 w 2795276"/>
                  <a:gd name="connsiteY115" fmla="*/ 113196 h 2008671"/>
                  <a:gd name="connsiteX116" fmla="*/ 2794693 w 2795276"/>
                  <a:gd name="connsiteY116" fmla="*/ 75096 h 2008671"/>
                  <a:gd name="connsiteX117" fmla="*/ 2785168 w 2795276"/>
                  <a:gd name="connsiteY117" fmla="*/ 17946 h 2008671"/>
                  <a:gd name="connsiteX0" fmla="*/ 5894 w 2801170"/>
                  <a:gd name="connsiteY0" fmla="*/ 770421 h 2008671"/>
                  <a:gd name="connsiteX1" fmla="*/ 5894 w 2801170"/>
                  <a:gd name="connsiteY1" fmla="*/ 695382 h 2008671"/>
                  <a:gd name="connsiteX2" fmla="*/ 89600 w 2801170"/>
                  <a:gd name="connsiteY2" fmla="*/ 608496 h 2008671"/>
                  <a:gd name="connsiteX3" fmla="*/ 224048 w 2801170"/>
                  <a:gd name="connsiteY3" fmla="*/ 579933 h 2008671"/>
                  <a:gd name="connsiteX4" fmla="*/ 1324212 w 2801170"/>
                  <a:gd name="connsiteY4" fmla="*/ 46521 h 2008671"/>
                  <a:gd name="connsiteX5" fmla="*/ 1390887 w 2801170"/>
                  <a:gd name="connsiteY5" fmla="*/ 27471 h 2008671"/>
                  <a:gd name="connsiteX6" fmla="*/ 1505187 w 2801170"/>
                  <a:gd name="connsiteY6" fmla="*/ 36996 h 2008671"/>
                  <a:gd name="connsiteX7" fmla="*/ 1524237 w 2801170"/>
                  <a:gd name="connsiteY7" fmla="*/ 65571 h 2008671"/>
                  <a:gd name="connsiteX8" fmla="*/ 1533762 w 2801170"/>
                  <a:gd name="connsiteY8" fmla="*/ 113196 h 2008671"/>
                  <a:gd name="connsiteX9" fmla="*/ 1543287 w 2801170"/>
                  <a:gd name="connsiteY9" fmla="*/ 351321 h 2008671"/>
                  <a:gd name="connsiteX10" fmla="*/ 1571862 w 2801170"/>
                  <a:gd name="connsiteY10" fmla="*/ 513246 h 2008671"/>
                  <a:gd name="connsiteX11" fmla="*/ 1581387 w 2801170"/>
                  <a:gd name="connsiteY11" fmla="*/ 541821 h 2008671"/>
                  <a:gd name="connsiteX12" fmla="*/ 1600437 w 2801170"/>
                  <a:gd name="connsiteY12" fmla="*/ 618021 h 2008671"/>
                  <a:gd name="connsiteX13" fmla="*/ 1590912 w 2801170"/>
                  <a:gd name="connsiteY13" fmla="*/ 665646 h 2008671"/>
                  <a:gd name="connsiteX14" fmla="*/ 1600437 w 2801170"/>
                  <a:gd name="connsiteY14" fmla="*/ 684696 h 2008671"/>
                  <a:gd name="connsiteX15" fmla="*/ 1629012 w 2801170"/>
                  <a:gd name="connsiteY15" fmla="*/ 713271 h 2008671"/>
                  <a:gd name="connsiteX16" fmla="*/ 1648064 w 2801170"/>
                  <a:gd name="connsiteY16" fmla="*/ 779946 h 2008671"/>
                  <a:gd name="connsiteX17" fmla="*/ 1648062 w 2801170"/>
                  <a:gd name="connsiteY17" fmla="*/ 837096 h 2008671"/>
                  <a:gd name="connsiteX18" fmla="*/ 1657587 w 2801170"/>
                  <a:gd name="connsiteY18" fmla="*/ 894246 h 2008671"/>
                  <a:gd name="connsiteX19" fmla="*/ 1667112 w 2801170"/>
                  <a:gd name="connsiteY19" fmla="*/ 922821 h 2008671"/>
                  <a:gd name="connsiteX20" fmla="*/ 1657587 w 2801170"/>
                  <a:gd name="connsiteY20" fmla="*/ 970446 h 2008671"/>
                  <a:gd name="connsiteX21" fmla="*/ 1676637 w 2801170"/>
                  <a:gd name="connsiteY21" fmla="*/ 1018071 h 2008671"/>
                  <a:gd name="connsiteX22" fmla="*/ 1676637 w 2801170"/>
                  <a:gd name="connsiteY22" fmla="*/ 1046646 h 2008671"/>
                  <a:gd name="connsiteX23" fmla="*/ 1686162 w 2801170"/>
                  <a:gd name="connsiteY23" fmla="*/ 1094271 h 2008671"/>
                  <a:gd name="connsiteX24" fmla="*/ 1686162 w 2801170"/>
                  <a:gd name="connsiteY24" fmla="*/ 1141896 h 2008671"/>
                  <a:gd name="connsiteX25" fmla="*/ 1695687 w 2801170"/>
                  <a:gd name="connsiteY25" fmla="*/ 1179996 h 2008671"/>
                  <a:gd name="connsiteX26" fmla="*/ 1686162 w 2801170"/>
                  <a:gd name="connsiteY26" fmla="*/ 1199046 h 2008671"/>
                  <a:gd name="connsiteX27" fmla="*/ 1705212 w 2801170"/>
                  <a:gd name="connsiteY27" fmla="*/ 1237146 h 2008671"/>
                  <a:gd name="connsiteX28" fmla="*/ 1705212 w 2801170"/>
                  <a:gd name="connsiteY28" fmla="*/ 1284771 h 2008671"/>
                  <a:gd name="connsiteX29" fmla="*/ 1724262 w 2801170"/>
                  <a:gd name="connsiteY29" fmla="*/ 1332396 h 2008671"/>
                  <a:gd name="connsiteX30" fmla="*/ 1724262 w 2801170"/>
                  <a:gd name="connsiteY30" fmla="*/ 1380021 h 2008671"/>
                  <a:gd name="connsiteX31" fmla="*/ 1762362 w 2801170"/>
                  <a:gd name="connsiteY31" fmla="*/ 1418121 h 2008671"/>
                  <a:gd name="connsiteX32" fmla="*/ 1790937 w 2801170"/>
                  <a:gd name="connsiteY32" fmla="*/ 1380021 h 2008671"/>
                  <a:gd name="connsiteX33" fmla="*/ 1800462 w 2801170"/>
                  <a:gd name="connsiteY33" fmla="*/ 1332396 h 2008671"/>
                  <a:gd name="connsiteX34" fmla="*/ 1819512 w 2801170"/>
                  <a:gd name="connsiteY34" fmla="*/ 1275246 h 2008671"/>
                  <a:gd name="connsiteX35" fmla="*/ 1819512 w 2801170"/>
                  <a:gd name="connsiteY35" fmla="*/ 1237146 h 2008671"/>
                  <a:gd name="connsiteX36" fmla="*/ 1838562 w 2801170"/>
                  <a:gd name="connsiteY36" fmla="*/ 1170471 h 2008671"/>
                  <a:gd name="connsiteX37" fmla="*/ 1829037 w 2801170"/>
                  <a:gd name="connsiteY37" fmla="*/ 1103796 h 2008671"/>
                  <a:gd name="connsiteX38" fmla="*/ 1838562 w 2801170"/>
                  <a:gd name="connsiteY38" fmla="*/ 1075221 h 2008671"/>
                  <a:gd name="connsiteX39" fmla="*/ 1857612 w 2801170"/>
                  <a:gd name="connsiteY39" fmla="*/ 1008546 h 2008671"/>
                  <a:gd name="connsiteX40" fmla="*/ 1867137 w 2801170"/>
                  <a:gd name="connsiteY40" fmla="*/ 960921 h 2008671"/>
                  <a:gd name="connsiteX41" fmla="*/ 1876662 w 2801170"/>
                  <a:gd name="connsiteY41" fmla="*/ 913296 h 2008671"/>
                  <a:gd name="connsiteX42" fmla="*/ 1895712 w 2801170"/>
                  <a:gd name="connsiteY42" fmla="*/ 865671 h 2008671"/>
                  <a:gd name="connsiteX43" fmla="*/ 1943337 w 2801170"/>
                  <a:gd name="connsiteY43" fmla="*/ 922821 h 2008671"/>
                  <a:gd name="connsiteX44" fmla="*/ 1943337 w 2801170"/>
                  <a:gd name="connsiteY44" fmla="*/ 970446 h 2008671"/>
                  <a:gd name="connsiteX45" fmla="*/ 1962387 w 2801170"/>
                  <a:gd name="connsiteY45" fmla="*/ 1027596 h 2008671"/>
                  <a:gd name="connsiteX46" fmla="*/ 2067162 w 2801170"/>
                  <a:gd name="connsiteY46" fmla="*/ 1065696 h 2008671"/>
                  <a:gd name="connsiteX47" fmla="*/ 2029062 w 2801170"/>
                  <a:gd name="connsiteY47" fmla="*/ 1037121 h 2008671"/>
                  <a:gd name="connsiteX48" fmla="*/ 2076687 w 2801170"/>
                  <a:gd name="connsiteY48" fmla="*/ 1018071 h 2008671"/>
                  <a:gd name="connsiteX49" fmla="*/ 2105262 w 2801170"/>
                  <a:gd name="connsiteY49" fmla="*/ 960921 h 2008671"/>
                  <a:gd name="connsiteX50" fmla="*/ 2133837 w 2801170"/>
                  <a:gd name="connsiteY50" fmla="*/ 903771 h 2008671"/>
                  <a:gd name="connsiteX51" fmla="*/ 2114787 w 2801170"/>
                  <a:gd name="connsiteY51" fmla="*/ 837096 h 2008671"/>
                  <a:gd name="connsiteX52" fmla="*/ 2162412 w 2801170"/>
                  <a:gd name="connsiteY52" fmla="*/ 779946 h 2008671"/>
                  <a:gd name="connsiteX53" fmla="*/ 2219562 w 2801170"/>
                  <a:gd name="connsiteY53" fmla="*/ 779946 h 2008671"/>
                  <a:gd name="connsiteX54" fmla="*/ 2276712 w 2801170"/>
                  <a:gd name="connsiteY54" fmla="*/ 779946 h 2008671"/>
                  <a:gd name="connsiteX55" fmla="*/ 2324337 w 2801170"/>
                  <a:gd name="connsiteY55" fmla="*/ 827571 h 2008671"/>
                  <a:gd name="connsiteX56" fmla="*/ 2343387 w 2801170"/>
                  <a:gd name="connsiteY56" fmla="*/ 875196 h 2008671"/>
                  <a:gd name="connsiteX57" fmla="*/ 2362437 w 2801170"/>
                  <a:gd name="connsiteY57" fmla="*/ 932346 h 2008671"/>
                  <a:gd name="connsiteX58" fmla="*/ 2381487 w 2801170"/>
                  <a:gd name="connsiteY58" fmla="*/ 989496 h 2008671"/>
                  <a:gd name="connsiteX59" fmla="*/ 2400537 w 2801170"/>
                  <a:gd name="connsiteY59" fmla="*/ 1046646 h 2008671"/>
                  <a:gd name="connsiteX60" fmla="*/ 2391012 w 2801170"/>
                  <a:gd name="connsiteY60" fmla="*/ 1075221 h 2008671"/>
                  <a:gd name="connsiteX61" fmla="*/ 2419587 w 2801170"/>
                  <a:gd name="connsiteY61" fmla="*/ 1132371 h 2008671"/>
                  <a:gd name="connsiteX62" fmla="*/ 2419587 w 2801170"/>
                  <a:gd name="connsiteY62" fmla="*/ 1179996 h 2008671"/>
                  <a:gd name="connsiteX63" fmla="*/ 2419587 w 2801170"/>
                  <a:gd name="connsiteY63" fmla="*/ 1227621 h 2008671"/>
                  <a:gd name="connsiteX64" fmla="*/ 2400537 w 2801170"/>
                  <a:gd name="connsiteY64" fmla="*/ 1256196 h 2008671"/>
                  <a:gd name="connsiteX65" fmla="*/ 2410062 w 2801170"/>
                  <a:gd name="connsiteY65" fmla="*/ 1294296 h 2008671"/>
                  <a:gd name="connsiteX66" fmla="*/ 2419587 w 2801170"/>
                  <a:gd name="connsiteY66" fmla="*/ 1351446 h 2008671"/>
                  <a:gd name="connsiteX67" fmla="*/ 2438637 w 2801170"/>
                  <a:gd name="connsiteY67" fmla="*/ 1408596 h 2008671"/>
                  <a:gd name="connsiteX68" fmla="*/ 2438637 w 2801170"/>
                  <a:gd name="connsiteY68" fmla="*/ 1465746 h 2008671"/>
                  <a:gd name="connsiteX69" fmla="*/ 2457687 w 2801170"/>
                  <a:gd name="connsiteY69" fmla="*/ 1522896 h 2008671"/>
                  <a:gd name="connsiteX70" fmla="*/ 2476737 w 2801170"/>
                  <a:gd name="connsiteY70" fmla="*/ 1580046 h 2008671"/>
                  <a:gd name="connsiteX71" fmla="*/ 2486262 w 2801170"/>
                  <a:gd name="connsiteY71" fmla="*/ 1608621 h 2008671"/>
                  <a:gd name="connsiteX72" fmla="*/ 2486262 w 2801170"/>
                  <a:gd name="connsiteY72" fmla="*/ 1656246 h 2008671"/>
                  <a:gd name="connsiteX73" fmla="*/ 2505312 w 2801170"/>
                  <a:gd name="connsiteY73" fmla="*/ 1703871 h 2008671"/>
                  <a:gd name="connsiteX74" fmla="*/ 2505312 w 2801170"/>
                  <a:gd name="connsiteY74" fmla="*/ 1761021 h 2008671"/>
                  <a:gd name="connsiteX75" fmla="*/ 2514837 w 2801170"/>
                  <a:gd name="connsiteY75" fmla="*/ 1818171 h 2008671"/>
                  <a:gd name="connsiteX76" fmla="*/ 2505312 w 2801170"/>
                  <a:gd name="connsiteY76" fmla="*/ 1856271 h 2008671"/>
                  <a:gd name="connsiteX77" fmla="*/ 2514837 w 2801170"/>
                  <a:gd name="connsiteY77" fmla="*/ 1894371 h 2008671"/>
                  <a:gd name="connsiteX78" fmla="*/ 2533887 w 2801170"/>
                  <a:gd name="connsiteY78" fmla="*/ 1951521 h 2008671"/>
                  <a:gd name="connsiteX79" fmla="*/ 2505312 w 2801170"/>
                  <a:gd name="connsiteY79" fmla="*/ 1980096 h 2008671"/>
                  <a:gd name="connsiteX80" fmla="*/ 2533887 w 2801170"/>
                  <a:gd name="connsiteY80" fmla="*/ 2008671 h 2008671"/>
                  <a:gd name="connsiteX81" fmla="*/ 2581512 w 2801170"/>
                  <a:gd name="connsiteY81" fmla="*/ 1941996 h 2008671"/>
                  <a:gd name="connsiteX82" fmla="*/ 2581512 w 2801170"/>
                  <a:gd name="connsiteY82" fmla="*/ 1875321 h 2008671"/>
                  <a:gd name="connsiteX83" fmla="*/ 2591037 w 2801170"/>
                  <a:gd name="connsiteY83" fmla="*/ 1818171 h 2008671"/>
                  <a:gd name="connsiteX84" fmla="*/ 2591037 w 2801170"/>
                  <a:gd name="connsiteY84" fmla="*/ 1770546 h 2008671"/>
                  <a:gd name="connsiteX85" fmla="*/ 2591037 w 2801170"/>
                  <a:gd name="connsiteY85" fmla="*/ 1703871 h 2008671"/>
                  <a:gd name="connsiteX86" fmla="*/ 2600562 w 2801170"/>
                  <a:gd name="connsiteY86" fmla="*/ 1646721 h 2008671"/>
                  <a:gd name="connsiteX87" fmla="*/ 2610087 w 2801170"/>
                  <a:gd name="connsiteY87" fmla="*/ 1580046 h 2008671"/>
                  <a:gd name="connsiteX88" fmla="*/ 2600562 w 2801170"/>
                  <a:gd name="connsiteY88" fmla="*/ 1522896 h 2008671"/>
                  <a:gd name="connsiteX89" fmla="*/ 2629137 w 2801170"/>
                  <a:gd name="connsiteY89" fmla="*/ 1475271 h 2008671"/>
                  <a:gd name="connsiteX90" fmla="*/ 2600562 w 2801170"/>
                  <a:gd name="connsiteY90" fmla="*/ 1437171 h 2008671"/>
                  <a:gd name="connsiteX91" fmla="*/ 2629137 w 2801170"/>
                  <a:gd name="connsiteY91" fmla="*/ 1370496 h 2008671"/>
                  <a:gd name="connsiteX92" fmla="*/ 2629137 w 2801170"/>
                  <a:gd name="connsiteY92" fmla="*/ 1303821 h 2008671"/>
                  <a:gd name="connsiteX93" fmla="*/ 2610087 w 2801170"/>
                  <a:gd name="connsiteY93" fmla="*/ 1256196 h 2008671"/>
                  <a:gd name="connsiteX94" fmla="*/ 2619612 w 2801170"/>
                  <a:gd name="connsiteY94" fmla="*/ 1199046 h 2008671"/>
                  <a:gd name="connsiteX95" fmla="*/ 2619612 w 2801170"/>
                  <a:gd name="connsiteY95" fmla="*/ 1170471 h 2008671"/>
                  <a:gd name="connsiteX96" fmla="*/ 2629137 w 2801170"/>
                  <a:gd name="connsiteY96" fmla="*/ 1103796 h 2008671"/>
                  <a:gd name="connsiteX97" fmla="*/ 2629137 w 2801170"/>
                  <a:gd name="connsiteY97" fmla="*/ 1065696 h 2008671"/>
                  <a:gd name="connsiteX98" fmla="*/ 2619612 w 2801170"/>
                  <a:gd name="connsiteY98" fmla="*/ 999021 h 2008671"/>
                  <a:gd name="connsiteX99" fmla="*/ 2629137 w 2801170"/>
                  <a:gd name="connsiteY99" fmla="*/ 951396 h 2008671"/>
                  <a:gd name="connsiteX100" fmla="*/ 2648187 w 2801170"/>
                  <a:gd name="connsiteY100" fmla="*/ 884721 h 2008671"/>
                  <a:gd name="connsiteX101" fmla="*/ 2667237 w 2801170"/>
                  <a:gd name="connsiteY101" fmla="*/ 837096 h 2008671"/>
                  <a:gd name="connsiteX102" fmla="*/ 2648187 w 2801170"/>
                  <a:gd name="connsiteY102" fmla="*/ 798996 h 2008671"/>
                  <a:gd name="connsiteX103" fmla="*/ 2667237 w 2801170"/>
                  <a:gd name="connsiteY103" fmla="*/ 751371 h 2008671"/>
                  <a:gd name="connsiteX104" fmla="*/ 2686287 w 2801170"/>
                  <a:gd name="connsiteY104" fmla="*/ 694221 h 2008671"/>
                  <a:gd name="connsiteX105" fmla="*/ 2733912 w 2801170"/>
                  <a:gd name="connsiteY105" fmla="*/ 684696 h 2008671"/>
                  <a:gd name="connsiteX106" fmla="*/ 2714862 w 2801170"/>
                  <a:gd name="connsiteY106" fmla="*/ 618021 h 2008671"/>
                  <a:gd name="connsiteX107" fmla="*/ 2733912 w 2801170"/>
                  <a:gd name="connsiteY107" fmla="*/ 551346 h 2008671"/>
                  <a:gd name="connsiteX108" fmla="*/ 2743437 w 2801170"/>
                  <a:gd name="connsiteY108" fmla="*/ 503721 h 2008671"/>
                  <a:gd name="connsiteX109" fmla="*/ 2743437 w 2801170"/>
                  <a:gd name="connsiteY109" fmla="*/ 446571 h 2008671"/>
                  <a:gd name="connsiteX110" fmla="*/ 2762487 w 2801170"/>
                  <a:gd name="connsiteY110" fmla="*/ 379896 h 2008671"/>
                  <a:gd name="connsiteX111" fmla="*/ 2752962 w 2801170"/>
                  <a:gd name="connsiteY111" fmla="*/ 332271 h 2008671"/>
                  <a:gd name="connsiteX112" fmla="*/ 2752962 w 2801170"/>
                  <a:gd name="connsiteY112" fmla="*/ 265596 h 2008671"/>
                  <a:gd name="connsiteX113" fmla="*/ 2762487 w 2801170"/>
                  <a:gd name="connsiteY113" fmla="*/ 208446 h 2008671"/>
                  <a:gd name="connsiteX114" fmla="*/ 2791062 w 2801170"/>
                  <a:gd name="connsiteY114" fmla="*/ 160821 h 2008671"/>
                  <a:gd name="connsiteX115" fmla="*/ 2772012 w 2801170"/>
                  <a:gd name="connsiteY115" fmla="*/ 113196 h 2008671"/>
                  <a:gd name="connsiteX116" fmla="*/ 2800587 w 2801170"/>
                  <a:gd name="connsiteY116" fmla="*/ 75096 h 2008671"/>
                  <a:gd name="connsiteX117" fmla="*/ 2791062 w 2801170"/>
                  <a:gd name="connsiteY117" fmla="*/ 17946 h 2008671"/>
                  <a:gd name="connsiteX0" fmla="*/ 5894 w 2801170"/>
                  <a:gd name="connsiteY0" fmla="*/ 766965 h 2005215"/>
                  <a:gd name="connsiteX1" fmla="*/ 5894 w 2801170"/>
                  <a:gd name="connsiteY1" fmla="*/ 691926 h 2005215"/>
                  <a:gd name="connsiteX2" fmla="*/ 89600 w 2801170"/>
                  <a:gd name="connsiteY2" fmla="*/ 605040 h 2005215"/>
                  <a:gd name="connsiteX3" fmla="*/ 243099 w 2801170"/>
                  <a:gd name="connsiteY3" fmla="*/ 528848 h 2005215"/>
                  <a:gd name="connsiteX4" fmla="*/ 1324212 w 2801170"/>
                  <a:gd name="connsiteY4" fmla="*/ 43065 h 2005215"/>
                  <a:gd name="connsiteX5" fmla="*/ 1390887 w 2801170"/>
                  <a:gd name="connsiteY5" fmla="*/ 24015 h 2005215"/>
                  <a:gd name="connsiteX6" fmla="*/ 1505187 w 2801170"/>
                  <a:gd name="connsiteY6" fmla="*/ 33540 h 2005215"/>
                  <a:gd name="connsiteX7" fmla="*/ 1524237 w 2801170"/>
                  <a:gd name="connsiteY7" fmla="*/ 62115 h 2005215"/>
                  <a:gd name="connsiteX8" fmla="*/ 1533762 w 2801170"/>
                  <a:gd name="connsiteY8" fmla="*/ 109740 h 2005215"/>
                  <a:gd name="connsiteX9" fmla="*/ 1543287 w 2801170"/>
                  <a:gd name="connsiteY9" fmla="*/ 347865 h 2005215"/>
                  <a:gd name="connsiteX10" fmla="*/ 1571862 w 2801170"/>
                  <a:gd name="connsiteY10" fmla="*/ 509790 h 2005215"/>
                  <a:gd name="connsiteX11" fmla="*/ 1581387 w 2801170"/>
                  <a:gd name="connsiteY11" fmla="*/ 538365 h 2005215"/>
                  <a:gd name="connsiteX12" fmla="*/ 1600437 w 2801170"/>
                  <a:gd name="connsiteY12" fmla="*/ 614565 h 2005215"/>
                  <a:gd name="connsiteX13" fmla="*/ 1590912 w 2801170"/>
                  <a:gd name="connsiteY13" fmla="*/ 662190 h 2005215"/>
                  <a:gd name="connsiteX14" fmla="*/ 1600437 w 2801170"/>
                  <a:gd name="connsiteY14" fmla="*/ 681240 h 2005215"/>
                  <a:gd name="connsiteX15" fmla="*/ 1629012 w 2801170"/>
                  <a:gd name="connsiteY15" fmla="*/ 709815 h 2005215"/>
                  <a:gd name="connsiteX16" fmla="*/ 1648064 w 2801170"/>
                  <a:gd name="connsiteY16" fmla="*/ 776490 h 2005215"/>
                  <a:gd name="connsiteX17" fmla="*/ 1648062 w 2801170"/>
                  <a:gd name="connsiteY17" fmla="*/ 833640 h 2005215"/>
                  <a:gd name="connsiteX18" fmla="*/ 1657587 w 2801170"/>
                  <a:gd name="connsiteY18" fmla="*/ 890790 h 2005215"/>
                  <a:gd name="connsiteX19" fmla="*/ 1667112 w 2801170"/>
                  <a:gd name="connsiteY19" fmla="*/ 919365 h 2005215"/>
                  <a:gd name="connsiteX20" fmla="*/ 1657587 w 2801170"/>
                  <a:gd name="connsiteY20" fmla="*/ 966990 h 2005215"/>
                  <a:gd name="connsiteX21" fmla="*/ 1676637 w 2801170"/>
                  <a:gd name="connsiteY21" fmla="*/ 1014615 h 2005215"/>
                  <a:gd name="connsiteX22" fmla="*/ 1676637 w 2801170"/>
                  <a:gd name="connsiteY22" fmla="*/ 1043190 h 2005215"/>
                  <a:gd name="connsiteX23" fmla="*/ 1686162 w 2801170"/>
                  <a:gd name="connsiteY23" fmla="*/ 1090815 h 2005215"/>
                  <a:gd name="connsiteX24" fmla="*/ 1686162 w 2801170"/>
                  <a:gd name="connsiteY24" fmla="*/ 1138440 h 2005215"/>
                  <a:gd name="connsiteX25" fmla="*/ 1695687 w 2801170"/>
                  <a:gd name="connsiteY25" fmla="*/ 1176540 h 2005215"/>
                  <a:gd name="connsiteX26" fmla="*/ 1686162 w 2801170"/>
                  <a:gd name="connsiteY26" fmla="*/ 1195590 h 2005215"/>
                  <a:gd name="connsiteX27" fmla="*/ 1705212 w 2801170"/>
                  <a:gd name="connsiteY27" fmla="*/ 1233690 h 2005215"/>
                  <a:gd name="connsiteX28" fmla="*/ 1705212 w 2801170"/>
                  <a:gd name="connsiteY28" fmla="*/ 1281315 h 2005215"/>
                  <a:gd name="connsiteX29" fmla="*/ 1724262 w 2801170"/>
                  <a:gd name="connsiteY29" fmla="*/ 1328940 h 2005215"/>
                  <a:gd name="connsiteX30" fmla="*/ 1724262 w 2801170"/>
                  <a:gd name="connsiteY30" fmla="*/ 1376565 h 2005215"/>
                  <a:gd name="connsiteX31" fmla="*/ 1762362 w 2801170"/>
                  <a:gd name="connsiteY31" fmla="*/ 1414665 h 2005215"/>
                  <a:gd name="connsiteX32" fmla="*/ 1790937 w 2801170"/>
                  <a:gd name="connsiteY32" fmla="*/ 1376565 h 2005215"/>
                  <a:gd name="connsiteX33" fmla="*/ 1800462 w 2801170"/>
                  <a:gd name="connsiteY33" fmla="*/ 1328940 h 2005215"/>
                  <a:gd name="connsiteX34" fmla="*/ 1819512 w 2801170"/>
                  <a:gd name="connsiteY34" fmla="*/ 1271790 h 2005215"/>
                  <a:gd name="connsiteX35" fmla="*/ 1819512 w 2801170"/>
                  <a:gd name="connsiteY35" fmla="*/ 1233690 h 2005215"/>
                  <a:gd name="connsiteX36" fmla="*/ 1838562 w 2801170"/>
                  <a:gd name="connsiteY36" fmla="*/ 1167015 h 2005215"/>
                  <a:gd name="connsiteX37" fmla="*/ 1829037 w 2801170"/>
                  <a:gd name="connsiteY37" fmla="*/ 1100340 h 2005215"/>
                  <a:gd name="connsiteX38" fmla="*/ 1838562 w 2801170"/>
                  <a:gd name="connsiteY38" fmla="*/ 1071765 h 2005215"/>
                  <a:gd name="connsiteX39" fmla="*/ 1857612 w 2801170"/>
                  <a:gd name="connsiteY39" fmla="*/ 1005090 h 2005215"/>
                  <a:gd name="connsiteX40" fmla="*/ 1867137 w 2801170"/>
                  <a:gd name="connsiteY40" fmla="*/ 957465 h 2005215"/>
                  <a:gd name="connsiteX41" fmla="*/ 1876662 w 2801170"/>
                  <a:gd name="connsiteY41" fmla="*/ 909840 h 2005215"/>
                  <a:gd name="connsiteX42" fmla="*/ 1895712 w 2801170"/>
                  <a:gd name="connsiteY42" fmla="*/ 862215 h 2005215"/>
                  <a:gd name="connsiteX43" fmla="*/ 1943337 w 2801170"/>
                  <a:gd name="connsiteY43" fmla="*/ 919365 h 2005215"/>
                  <a:gd name="connsiteX44" fmla="*/ 1943337 w 2801170"/>
                  <a:gd name="connsiteY44" fmla="*/ 966990 h 2005215"/>
                  <a:gd name="connsiteX45" fmla="*/ 1962387 w 2801170"/>
                  <a:gd name="connsiteY45" fmla="*/ 1024140 h 2005215"/>
                  <a:gd name="connsiteX46" fmla="*/ 2067162 w 2801170"/>
                  <a:gd name="connsiteY46" fmla="*/ 1062240 h 2005215"/>
                  <a:gd name="connsiteX47" fmla="*/ 2029062 w 2801170"/>
                  <a:gd name="connsiteY47" fmla="*/ 1033665 h 2005215"/>
                  <a:gd name="connsiteX48" fmla="*/ 2076687 w 2801170"/>
                  <a:gd name="connsiteY48" fmla="*/ 1014615 h 2005215"/>
                  <a:gd name="connsiteX49" fmla="*/ 2105262 w 2801170"/>
                  <a:gd name="connsiteY49" fmla="*/ 957465 h 2005215"/>
                  <a:gd name="connsiteX50" fmla="*/ 2133837 w 2801170"/>
                  <a:gd name="connsiteY50" fmla="*/ 900315 h 2005215"/>
                  <a:gd name="connsiteX51" fmla="*/ 2114787 w 2801170"/>
                  <a:gd name="connsiteY51" fmla="*/ 833640 h 2005215"/>
                  <a:gd name="connsiteX52" fmla="*/ 2162412 w 2801170"/>
                  <a:gd name="connsiteY52" fmla="*/ 776490 h 2005215"/>
                  <a:gd name="connsiteX53" fmla="*/ 2219562 w 2801170"/>
                  <a:gd name="connsiteY53" fmla="*/ 776490 h 2005215"/>
                  <a:gd name="connsiteX54" fmla="*/ 2276712 w 2801170"/>
                  <a:gd name="connsiteY54" fmla="*/ 776490 h 2005215"/>
                  <a:gd name="connsiteX55" fmla="*/ 2324337 w 2801170"/>
                  <a:gd name="connsiteY55" fmla="*/ 824115 h 2005215"/>
                  <a:gd name="connsiteX56" fmla="*/ 2343387 w 2801170"/>
                  <a:gd name="connsiteY56" fmla="*/ 871740 h 2005215"/>
                  <a:gd name="connsiteX57" fmla="*/ 2362437 w 2801170"/>
                  <a:gd name="connsiteY57" fmla="*/ 928890 h 2005215"/>
                  <a:gd name="connsiteX58" fmla="*/ 2381487 w 2801170"/>
                  <a:gd name="connsiteY58" fmla="*/ 986040 h 2005215"/>
                  <a:gd name="connsiteX59" fmla="*/ 2400537 w 2801170"/>
                  <a:gd name="connsiteY59" fmla="*/ 1043190 h 2005215"/>
                  <a:gd name="connsiteX60" fmla="*/ 2391012 w 2801170"/>
                  <a:gd name="connsiteY60" fmla="*/ 1071765 h 2005215"/>
                  <a:gd name="connsiteX61" fmla="*/ 2419587 w 2801170"/>
                  <a:gd name="connsiteY61" fmla="*/ 1128915 h 2005215"/>
                  <a:gd name="connsiteX62" fmla="*/ 2419587 w 2801170"/>
                  <a:gd name="connsiteY62" fmla="*/ 1176540 h 2005215"/>
                  <a:gd name="connsiteX63" fmla="*/ 2419587 w 2801170"/>
                  <a:gd name="connsiteY63" fmla="*/ 1224165 h 2005215"/>
                  <a:gd name="connsiteX64" fmla="*/ 2400537 w 2801170"/>
                  <a:gd name="connsiteY64" fmla="*/ 1252740 h 2005215"/>
                  <a:gd name="connsiteX65" fmla="*/ 2410062 w 2801170"/>
                  <a:gd name="connsiteY65" fmla="*/ 1290840 h 2005215"/>
                  <a:gd name="connsiteX66" fmla="*/ 2419587 w 2801170"/>
                  <a:gd name="connsiteY66" fmla="*/ 1347990 h 2005215"/>
                  <a:gd name="connsiteX67" fmla="*/ 2438637 w 2801170"/>
                  <a:gd name="connsiteY67" fmla="*/ 1405140 h 2005215"/>
                  <a:gd name="connsiteX68" fmla="*/ 2438637 w 2801170"/>
                  <a:gd name="connsiteY68" fmla="*/ 1462290 h 2005215"/>
                  <a:gd name="connsiteX69" fmla="*/ 2457687 w 2801170"/>
                  <a:gd name="connsiteY69" fmla="*/ 1519440 h 2005215"/>
                  <a:gd name="connsiteX70" fmla="*/ 2476737 w 2801170"/>
                  <a:gd name="connsiteY70" fmla="*/ 1576590 h 2005215"/>
                  <a:gd name="connsiteX71" fmla="*/ 2486262 w 2801170"/>
                  <a:gd name="connsiteY71" fmla="*/ 1605165 h 2005215"/>
                  <a:gd name="connsiteX72" fmla="*/ 2486262 w 2801170"/>
                  <a:gd name="connsiteY72" fmla="*/ 1652790 h 2005215"/>
                  <a:gd name="connsiteX73" fmla="*/ 2505312 w 2801170"/>
                  <a:gd name="connsiteY73" fmla="*/ 1700415 h 2005215"/>
                  <a:gd name="connsiteX74" fmla="*/ 2505312 w 2801170"/>
                  <a:gd name="connsiteY74" fmla="*/ 1757565 h 2005215"/>
                  <a:gd name="connsiteX75" fmla="*/ 2514837 w 2801170"/>
                  <a:gd name="connsiteY75" fmla="*/ 1814715 h 2005215"/>
                  <a:gd name="connsiteX76" fmla="*/ 2505312 w 2801170"/>
                  <a:gd name="connsiteY76" fmla="*/ 1852815 h 2005215"/>
                  <a:gd name="connsiteX77" fmla="*/ 2514837 w 2801170"/>
                  <a:gd name="connsiteY77" fmla="*/ 1890915 h 2005215"/>
                  <a:gd name="connsiteX78" fmla="*/ 2533887 w 2801170"/>
                  <a:gd name="connsiteY78" fmla="*/ 1948065 h 2005215"/>
                  <a:gd name="connsiteX79" fmla="*/ 2505312 w 2801170"/>
                  <a:gd name="connsiteY79" fmla="*/ 1976640 h 2005215"/>
                  <a:gd name="connsiteX80" fmla="*/ 2533887 w 2801170"/>
                  <a:gd name="connsiteY80" fmla="*/ 2005215 h 2005215"/>
                  <a:gd name="connsiteX81" fmla="*/ 2581512 w 2801170"/>
                  <a:gd name="connsiteY81" fmla="*/ 1938540 h 2005215"/>
                  <a:gd name="connsiteX82" fmla="*/ 2581512 w 2801170"/>
                  <a:gd name="connsiteY82" fmla="*/ 1871865 h 2005215"/>
                  <a:gd name="connsiteX83" fmla="*/ 2591037 w 2801170"/>
                  <a:gd name="connsiteY83" fmla="*/ 1814715 h 2005215"/>
                  <a:gd name="connsiteX84" fmla="*/ 2591037 w 2801170"/>
                  <a:gd name="connsiteY84" fmla="*/ 1767090 h 2005215"/>
                  <a:gd name="connsiteX85" fmla="*/ 2591037 w 2801170"/>
                  <a:gd name="connsiteY85" fmla="*/ 1700415 h 2005215"/>
                  <a:gd name="connsiteX86" fmla="*/ 2600562 w 2801170"/>
                  <a:gd name="connsiteY86" fmla="*/ 1643265 h 2005215"/>
                  <a:gd name="connsiteX87" fmla="*/ 2610087 w 2801170"/>
                  <a:gd name="connsiteY87" fmla="*/ 1576590 h 2005215"/>
                  <a:gd name="connsiteX88" fmla="*/ 2600562 w 2801170"/>
                  <a:gd name="connsiteY88" fmla="*/ 1519440 h 2005215"/>
                  <a:gd name="connsiteX89" fmla="*/ 2629137 w 2801170"/>
                  <a:gd name="connsiteY89" fmla="*/ 1471815 h 2005215"/>
                  <a:gd name="connsiteX90" fmla="*/ 2600562 w 2801170"/>
                  <a:gd name="connsiteY90" fmla="*/ 1433715 h 2005215"/>
                  <a:gd name="connsiteX91" fmla="*/ 2629137 w 2801170"/>
                  <a:gd name="connsiteY91" fmla="*/ 1367040 h 2005215"/>
                  <a:gd name="connsiteX92" fmla="*/ 2629137 w 2801170"/>
                  <a:gd name="connsiteY92" fmla="*/ 1300365 h 2005215"/>
                  <a:gd name="connsiteX93" fmla="*/ 2610087 w 2801170"/>
                  <a:gd name="connsiteY93" fmla="*/ 1252740 h 2005215"/>
                  <a:gd name="connsiteX94" fmla="*/ 2619612 w 2801170"/>
                  <a:gd name="connsiteY94" fmla="*/ 1195590 h 2005215"/>
                  <a:gd name="connsiteX95" fmla="*/ 2619612 w 2801170"/>
                  <a:gd name="connsiteY95" fmla="*/ 1167015 h 2005215"/>
                  <a:gd name="connsiteX96" fmla="*/ 2629137 w 2801170"/>
                  <a:gd name="connsiteY96" fmla="*/ 1100340 h 2005215"/>
                  <a:gd name="connsiteX97" fmla="*/ 2629137 w 2801170"/>
                  <a:gd name="connsiteY97" fmla="*/ 1062240 h 2005215"/>
                  <a:gd name="connsiteX98" fmla="*/ 2619612 w 2801170"/>
                  <a:gd name="connsiteY98" fmla="*/ 995565 h 2005215"/>
                  <a:gd name="connsiteX99" fmla="*/ 2629137 w 2801170"/>
                  <a:gd name="connsiteY99" fmla="*/ 947940 h 2005215"/>
                  <a:gd name="connsiteX100" fmla="*/ 2648187 w 2801170"/>
                  <a:gd name="connsiteY100" fmla="*/ 881265 h 2005215"/>
                  <a:gd name="connsiteX101" fmla="*/ 2667237 w 2801170"/>
                  <a:gd name="connsiteY101" fmla="*/ 833640 h 2005215"/>
                  <a:gd name="connsiteX102" fmla="*/ 2648187 w 2801170"/>
                  <a:gd name="connsiteY102" fmla="*/ 795540 h 2005215"/>
                  <a:gd name="connsiteX103" fmla="*/ 2667237 w 2801170"/>
                  <a:gd name="connsiteY103" fmla="*/ 747915 h 2005215"/>
                  <a:gd name="connsiteX104" fmla="*/ 2686287 w 2801170"/>
                  <a:gd name="connsiteY104" fmla="*/ 690765 h 2005215"/>
                  <a:gd name="connsiteX105" fmla="*/ 2733912 w 2801170"/>
                  <a:gd name="connsiteY105" fmla="*/ 681240 h 2005215"/>
                  <a:gd name="connsiteX106" fmla="*/ 2714862 w 2801170"/>
                  <a:gd name="connsiteY106" fmla="*/ 614565 h 2005215"/>
                  <a:gd name="connsiteX107" fmla="*/ 2733912 w 2801170"/>
                  <a:gd name="connsiteY107" fmla="*/ 547890 h 2005215"/>
                  <a:gd name="connsiteX108" fmla="*/ 2743437 w 2801170"/>
                  <a:gd name="connsiteY108" fmla="*/ 500265 h 2005215"/>
                  <a:gd name="connsiteX109" fmla="*/ 2743437 w 2801170"/>
                  <a:gd name="connsiteY109" fmla="*/ 443115 h 2005215"/>
                  <a:gd name="connsiteX110" fmla="*/ 2762487 w 2801170"/>
                  <a:gd name="connsiteY110" fmla="*/ 376440 h 2005215"/>
                  <a:gd name="connsiteX111" fmla="*/ 2752962 w 2801170"/>
                  <a:gd name="connsiteY111" fmla="*/ 328815 h 2005215"/>
                  <a:gd name="connsiteX112" fmla="*/ 2752962 w 2801170"/>
                  <a:gd name="connsiteY112" fmla="*/ 262140 h 2005215"/>
                  <a:gd name="connsiteX113" fmla="*/ 2762487 w 2801170"/>
                  <a:gd name="connsiteY113" fmla="*/ 204990 h 2005215"/>
                  <a:gd name="connsiteX114" fmla="*/ 2791062 w 2801170"/>
                  <a:gd name="connsiteY114" fmla="*/ 157365 h 2005215"/>
                  <a:gd name="connsiteX115" fmla="*/ 2772012 w 2801170"/>
                  <a:gd name="connsiteY115" fmla="*/ 109740 h 2005215"/>
                  <a:gd name="connsiteX116" fmla="*/ 2800587 w 2801170"/>
                  <a:gd name="connsiteY116" fmla="*/ 71640 h 2005215"/>
                  <a:gd name="connsiteX117" fmla="*/ 2791062 w 2801170"/>
                  <a:gd name="connsiteY117" fmla="*/ 14490 h 2005215"/>
                  <a:gd name="connsiteX0" fmla="*/ 5894 w 2801170"/>
                  <a:gd name="connsiteY0" fmla="*/ 766965 h 2005215"/>
                  <a:gd name="connsiteX1" fmla="*/ 5894 w 2801170"/>
                  <a:gd name="connsiteY1" fmla="*/ 691926 h 2005215"/>
                  <a:gd name="connsiteX2" fmla="*/ 89600 w 2801170"/>
                  <a:gd name="connsiteY2" fmla="*/ 605040 h 2005215"/>
                  <a:gd name="connsiteX3" fmla="*/ 243099 w 2801170"/>
                  <a:gd name="connsiteY3" fmla="*/ 528848 h 2005215"/>
                  <a:gd name="connsiteX4" fmla="*/ 1324212 w 2801170"/>
                  <a:gd name="connsiteY4" fmla="*/ 43065 h 2005215"/>
                  <a:gd name="connsiteX5" fmla="*/ 1390887 w 2801170"/>
                  <a:gd name="connsiteY5" fmla="*/ 24015 h 2005215"/>
                  <a:gd name="connsiteX6" fmla="*/ 1505187 w 2801170"/>
                  <a:gd name="connsiteY6" fmla="*/ 33540 h 2005215"/>
                  <a:gd name="connsiteX7" fmla="*/ 1524237 w 2801170"/>
                  <a:gd name="connsiteY7" fmla="*/ 62115 h 2005215"/>
                  <a:gd name="connsiteX8" fmla="*/ 1533762 w 2801170"/>
                  <a:gd name="connsiteY8" fmla="*/ 109740 h 2005215"/>
                  <a:gd name="connsiteX9" fmla="*/ 1543287 w 2801170"/>
                  <a:gd name="connsiteY9" fmla="*/ 347865 h 2005215"/>
                  <a:gd name="connsiteX10" fmla="*/ 1571862 w 2801170"/>
                  <a:gd name="connsiteY10" fmla="*/ 509790 h 2005215"/>
                  <a:gd name="connsiteX11" fmla="*/ 1581387 w 2801170"/>
                  <a:gd name="connsiteY11" fmla="*/ 538365 h 2005215"/>
                  <a:gd name="connsiteX12" fmla="*/ 1600437 w 2801170"/>
                  <a:gd name="connsiteY12" fmla="*/ 614565 h 2005215"/>
                  <a:gd name="connsiteX13" fmla="*/ 1590912 w 2801170"/>
                  <a:gd name="connsiteY13" fmla="*/ 662190 h 2005215"/>
                  <a:gd name="connsiteX14" fmla="*/ 1600437 w 2801170"/>
                  <a:gd name="connsiteY14" fmla="*/ 681240 h 2005215"/>
                  <a:gd name="connsiteX15" fmla="*/ 1629012 w 2801170"/>
                  <a:gd name="connsiteY15" fmla="*/ 709815 h 2005215"/>
                  <a:gd name="connsiteX16" fmla="*/ 1648064 w 2801170"/>
                  <a:gd name="connsiteY16" fmla="*/ 776490 h 2005215"/>
                  <a:gd name="connsiteX17" fmla="*/ 1648062 w 2801170"/>
                  <a:gd name="connsiteY17" fmla="*/ 833640 h 2005215"/>
                  <a:gd name="connsiteX18" fmla="*/ 1657587 w 2801170"/>
                  <a:gd name="connsiteY18" fmla="*/ 890790 h 2005215"/>
                  <a:gd name="connsiteX19" fmla="*/ 1667112 w 2801170"/>
                  <a:gd name="connsiteY19" fmla="*/ 919365 h 2005215"/>
                  <a:gd name="connsiteX20" fmla="*/ 1657587 w 2801170"/>
                  <a:gd name="connsiteY20" fmla="*/ 966990 h 2005215"/>
                  <a:gd name="connsiteX21" fmla="*/ 1676637 w 2801170"/>
                  <a:gd name="connsiteY21" fmla="*/ 1014615 h 2005215"/>
                  <a:gd name="connsiteX22" fmla="*/ 1676637 w 2801170"/>
                  <a:gd name="connsiteY22" fmla="*/ 1043190 h 2005215"/>
                  <a:gd name="connsiteX23" fmla="*/ 1686162 w 2801170"/>
                  <a:gd name="connsiteY23" fmla="*/ 1090815 h 2005215"/>
                  <a:gd name="connsiteX24" fmla="*/ 1686162 w 2801170"/>
                  <a:gd name="connsiteY24" fmla="*/ 1138440 h 2005215"/>
                  <a:gd name="connsiteX25" fmla="*/ 1695687 w 2801170"/>
                  <a:gd name="connsiteY25" fmla="*/ 1176540 h 2005215"/>
                  <a:gd name="connsiteX26" fmla="*/ 1686162 w 2801170"/>
                  <a:gd name="connsiteY26" fmla="*/ 1195590 h 2005215"/>
                  <a:gd name="connsiteX27" fmla="*/ 1705212 w 2801170"/>
                  <a:gd name="connsiteY27" fmla="*/ 1233690 h 2005215"/>
                  <a:gd name="connsiteX28" fmla="*/ 1705212 w 2801170"/>
                  <a:gd name="connsiteY28" fmla="*/ 1281315 h 2005215"/>
                  <a:gd name="connsiteX29" fmla="*/ 1724262 w 2801170"/>
                  <a:gd name="connsiteY29" fmla="*/ 1328940 h 2005215"/>
                  <a:gd name="connsiteX30" fmla="*/ 1724262 w 2801170"/>
                  <a:gd name="connsiteY30" fmla="*/ 1376565 h 2005215"/>
                  <a:gd name="connsiteX31" fmla="*/ 1762362 w 2801170"/>
                  <a:gd name="connsiteY31" fmla="*/ 1414665 h 2005215"/>
                  <a:gd name="connsiteX32" fmla="*/ 1790937 w 2801170"/>
                  <a:gd name="connsiteY32" fmla="*/ 1376565 h 2005215"/>
                  <a:gd name="connsiteX33" fmla="*/ 1800462 w 2801170"/>
                  <a:gd name="connsiteY33" fmla="*/ 1328940 h 2005215"/>
                  <a:gd name="connsiteX34" fmla="*/ 1819512 w 2801170"/>
                  <a:gd name="connsiteY34" fmla="*/ 1271790 h 2005215"/>
                  <a:gd name="connsiteX35" fmla="*/ 1819512 w 2801170"/>
                  <a:gd name="connsiteY35" fmla="*/ 1233690 h 2005215"/>
                  <a:gd name="connsiteX36" fmla="*/ 1838562 w 2801170"/>
                  <a:gd name="connsiteY36" fmla="*/ 1167015 h 2005215"/>
                  <a:gd name="connsiteX37" fmla="*/ 1829037 w 2801170"/>
                  <a:gd name="connsiteY37" fmla="*/ 1100340 h 2005215"/>
                  <a:gd name="connsiteX38" fmla="*/ 1838562 w 2801170"/>
                  <a:gd name="connsiteY38" fmla="*/ 1071765 h 2005215"/>
                  <a:gd name="connsiteX39" fmla="*/ 1857612 w 2801170"/>
                  <a:gd name="connsiteY39" fmla="*/ 1005090 h 2005215"/>
                  <a:gd name="connsiteX40" fmla="*/ 1867137 w 2801170"/>
                  <a:gd name="connsiteY40" fmla="*/ 957465 h 2005215"/>
                  <a:gd name="connsiteX41" fmla="*/ 1876662 w 2801170"/>
                  <a:gd name="connsiteY41" fmla="*/ 909840 h 2005215"/>
                  <a:gd name="connsiteX42" fmla="*/ 1895712 w 2801170"/>
                  <a:gd name="connsiteY42" fmla="*/ 862215 h 2005215"/>
                  <a:gd name="connsiteX43" fmla="*/ 1943337 w 2801170"/>
                  <a:gd name="connsiteY43" fmla="*/ 919365 h 2005215"/>
                  <a:gd name="connsiteX44" fmla="*/ 1943337 w 2801170"/>
                  <a:gd name="connsiteY44" fmla="*/ 966990 h 2005215"/>
                  <a:gd name="connsiteX45" fmla="*/ 1962387 w 2801170"/>
                  <a:gd name="connsiteY45" fmla="*/ 1024140 h 2005215"/>
                  <a:gd name="connsiteX46" fmla="*/ 2067162 w 2801170"/>
                  <a:gd name="connsiteY46" fmla="*/ 1062240 h 2005215"/>
                  <a:gd name="connsiteX47" fmla="*/ 2029062 w 2801170"/>
                  <a:gd name="connsiteY47" fmla="*/ 1033665 h 2005215"/>
                  <a:gd name="connsiteX48" fmla="*/ 2076687 w 2801170"/>
                  <a:gd name="connsiteY48" fmla="*/ 1014615 h 2005215"/>
                  <a:gd name="connsiteX49" fmla="*/ 2105262 w 2801170"/>
                  <a:gd name="connsiteY49" fmla="*/ 957465 h 2005215"/>
                  <a:gd name="connsiteX50" fmla="*/ 2133837 w 2801170"/>
                  <a:gd name="connsiteY50" fmla="*/ 900315 h 2005215"/>
                  <a:gd name="connsiteX51" fmla="*/ 2114787 w 2801170"/>
                  <a:gd name="connsiteY51" fmla="*/ 833640 h 2005215"/>
                  <a:gd name="connsiteX52" fmla="*/ 2162412 w 2801170"/>
                  <a:gd name="connsiteY52" fmla="*/ 776490 h 2005215"/>
                  <a:gd name="connsiteX53" fmla="*/ 2219562 w 2801170"/>
                  <a:gd name="connsiteY53" fmla="*/ 776490 h 2005215"/>
                  <a:gd name="connsiteX54" fmla="*/ 2276712 w 2801170"/>
                  <a:gd name="connsiteY54" fmla="*/ 776490 h 2005215"/>
                  <a:gd name="connsiteX55" fmla="*/ 2324337 w 2801170"/>
                  <a:gd name="connsiteY55" fmla="*/ 824115 h 2005215"/>
                  <a:gd name="connsiteX56" fmla="*/ 2343387 w 2801170"/>
                  <a:gd name="connsiteY56" fmla="*/ 871740 h 2005215"/>
                  <a:gd name="connsiteX57" fmla="*/ 2362437 w 2801170"/>
                  <a:gd name="connsiteY57" fmla="*/ 928890 h 2005215"/>
                  <a:gd name="connsiteX58" fmla="*/ 2381487 w 2801170"/>
                  <a:gd name="connsiteY58" fmla="*/ 986040 h 2005215"/>
                  <a:gd name="connsiteX59" fmla="*/ 2400537 w 2801170"/>
                  <a:gd name="connsiteY59" fmla="*/ 1043190 h 2005215"/>
                  <a:gd name="connsiteX60" fmla="*/ 2391012 w 2801170"/>
                  <a:gd name="connsiteY60" fmla="*/ 1071765 h 2005215"/>
                  <a:gd name="connsiteX61" fmla="*/ 2419587 w 2801170"/>
                  <a:gd name="connsiteY61" fmla="*/ 1128915 h 2005215"/>
                  <a:gd name="connsiteX62" fmla="*/ 2419587 w 2801170"/>
                  <a:gd name="connsiteY62" fmla="*/ 1176540 h 2005215"/>
                  <a:gd name="connsiteX63" fmla="*/ 2419587 w 2801170"/>
                  <a:gd name="connsiteY63" fmla="*/ 1224165 h 2005215"/>
                  <a:gd name="connsiteX64" fmla="*/ 2400537 w 2801170"/>
                  <a:gd name="connsiteY64" fmla="*/ 1252740 h 2005215"/>
                  <a:gd name="connsiteX65" fmla="*/ 2410062 w 2801170"/>
                  <a:gd name="connsiteY65" fmla="*/ 1290840 h 2005215"/>
                  <a:gd name="connsiteX66" fmla="*/ 2419587 w 2801170"/>
                  <a:gd name="connsiteY66" fmla="*/ 1347990 h 2005215"/>
                  <a:gd name="connsiteX67" fmla="*/ 2438637 w 2801170"/>
                  <a:gd name="connsiteY67" fmla="*/ 1405140 h 2005215"/>
                  <a:gd name="connsiteX68" fmla="*/ 2438637 w 2801170"/>
                  <a:gd name="connsiteY68" fmla="*/ 1462290 h 2005215"/>
                  <a:gd name="connsiteX69" fmla="*/ 2457687 w 2801170"/>
                  <a:gd name="connsiteY69" fmla="*/ 1519440 h 2005215"/>
                  <a:gd name="connsiteX70" fmla="*/ 2476737 w 2801170"/>
                  <a:gd name="connsiteY70" fmla="*/ 1576590 h 2005215"/>
                  <a:gd name="connsiteX71" fmla="*/ 2486262 w 2801170"/>
                  <a:gd name="connsiteY71" fmla="*/ 1605165 h 2005215"/>
                  <a:gd name="connsiteX72" fmla="*/ 2486262 w 2801170"/>
                  <a:gd name="connsiteY72" fmla="*/ 1652790 h 2005215"/>
                  <a:gd name="connsiteX73" fmla="*/ 2505312 w 2801170"/>
                  <a:gd name="connsiteY73" fmla="*/ 1700415 h 2005215"/>
                  <a:gd name="connsiteX74" fmla="*/ 2505312 w 2801170"/>
                  <a:gd name="connsiteY74" fmla="*/ 1757565 h 2005215"/>
                  <a:gd name="connsiteX75" fmla="*/ 2514837 w 2801170"/>
                  <a:gd name="connsiteY75" fmla="*/ 1814715 h 2005215"/>
                  <a:gd name="connsiteX76" fmla="*/ 2505312 w 2801170"/>
                  <a:gd name="connsiteY76" fmla="*/ 1852815 h 2005215"/>
                  <a:gd name="connsiteX77" fmla="*/ 2514837 w 2801170"/>
                  <a:gd name="connsiteY77" fmla="*/ 1890915 h 2005215"/>
                  <a:gd name="connsiteX78" fmla="*/ 2533887 w 2801170"/>
                  <a:gd name="connsiteY78" fmla="*/ 1948065 h 2005215"/>
                  <a:gd name="connsiteX79" fmla="*/ 2505312 w 2801170"/>
                  <a:gd name="connsiteY79" fmla="*/ 1976640 h 2005215"/>
                  <a:gd name="connsiteX80" fmla="*/ 2533887 w 2801170"/>
                  <a:gd name="connsiteY80" fmla="*/ 2005215 h 2005215"/>
                  <a:gd name="connsiteX81" fmla="*/ 2581512 w 2801170"/>
                  <a:gd name="connsiteY81" fmla="*/ 1938540 h 2005215"/>
                  <a:gd name="connsiteX82" fmla="*/ 2581512 w 2801170"/>
                  <a:gd name="connsiteY82" fmla="*/ 1871865 h 2005215"/>
                  <a:gd name="connsiteX83" fmla="*/ 2591037 w 2801170"/>
                  <a:gd name="connsiteY83" fmla="*/ 1814715 h 2005215"/>
                  <a:gd name="connsiteX84" fmla="*/ 2591037 w 2801170"/>
                  <a:gd name="connsiteY84" fmla="*/ 1767090 h 2005215"/>
                  <a:gd name="connsiteX85" fmla="*/ 2591037 w 2801170"/>
                  <a:gd name="connsiteY85" fmla="*/ 1700415 h 2005215"/>
                  <a:gd name="connsiteX86" fmla="*/ 2600562 w 2801170"/>
                  <a:gd name="connsiteY86" fmla="*/ 1643265 h 2005215"/>
                  <a:gd name="connsiteX87" fmla="*/ 2610087 w 2801170"/>
                  <a:gd name="connsiteY87" fmla="*/ 1576590 h 2005215"/>
                  <a:gd name="connsiteX88" fmla="*/ 2600562 w 2801170"/>
                  <a:gd name="connsiteY88" fmla="*/ 1519440 h 2005215"/>
                  <a:gd name="connsiteX89" fmla="*/ 2629137 w 2801170"/>
                  <a:gd name="connsiteY89" fmla="*/ 1471815 h 2005215"/>
                  <a:gd name="connsiteX90" fmla="*/ 2600562 w 2801170"/>
                  <a:gd name="connsiteY90" fmla="*/ 1433715 h 2005215"/>
                  <a:gd name="connsiteX91" fmla="*/ 2629137 w 2801170"/>
                  <a:gd name="connsiteY91" fmla="*/ 1367040 h 2005215"/>
                  <a:gd name="connsiteX92" fmla="*/ 2629137 w 2801170"/>
                  <a:gd name="connsiteY92" fmla="*/ 1300365 h 2005215"/>
                  <a:gd name="connsiteX93" fmla="*/ 2610087 w 2801170"/>
                  <a:gd name="connsiteY93" fmla="*/ 1252740 h 2005215"/>
                  <a:gd name="connsiteX94" fmla="*/ 2619612 w 2801170"/>
                  <a:gd name="connsiteY94" fmla="*/ 1195590 h 2005215"/>
                  <a:gd name="connsiteX95" fmla="*/ 2619612 w 2801170"/>
                  <a:gd name="connsiteY95" fmla="*/ 1167015 h 2005215"/>
                  <a:gd name="connsiteX96" fmla="*/ 2629137 w 2801170"/>
                  <a:gd name="connsiteY96" fmla="*/ 1100340 h 2005215"/>
                  <a:gd name="connsiteX97" fmla="*/ 2629137 w 2801170"/>
                  <a:gd name="connsiteY97" fmla="*/ 1062240 h 2005215"/>
                  <a:gd name="connsiteX98" fmla="*/ 2619612 w 2801170"/>
                  <a:gd name="connsiteY98" fmla="*/ 995565 h 2005215"/>
                  <a:gd name="connsiteX99" fmla="*/ 2629137 w 2801170"/>
                  <a:gd name="connsiteY99" fmla="*/ 947940 h 2005215"/>
                  <a:gd name="connsiteX100" fmla="*/ 2648187 w 2801170"/>
                  <a:gd name="connsiteY100" fmla="*/ 881265 h 2005215"/>
                  <a:gd name="connsiteX101" fmla="*/ 2667237 w 2801170"/>
                  <a:gd name="connsiteY101" fmla="*/ 833640 h 2005215"/>
                  <a:gd name="connsiteX102" fmla="*/ 2648187 w 2801170"/>
                  <a:gd name="connsiteY102" fmla="*/ 795540 h 2005215"/>
                  <a:gd name="connsiteX103" fmla="*/ 2667237 w 2801170"/>
                  <a:gd name="connsiteY103" fmla="*/ 747915 h 2005215"/>
                  <a:gd name="connsiteX104" fmla="*/ 2686287 w 2801170"/>
                  <a:gd name="connsiteY104" fmla="*/ 690765 h 2005215"/>
                  <a:gd name="connsiteX105" fmla="*/ 2733912 w 2801170"/>
                  <a:gd name="connsiteY105" fmla="*/ 681240 h 2005215"/>
                  <a:gd name="connsiteX106" fmla="*/ 2714862 w 2801170"/>
                  <a:gd name="connsiteY106" fmla="*/ 614565 h 2005215"/>
                  <a:gd name="connsiteX107" fmla="*/ 2733912 w 2801170"/>
                  <a:gd name="connsiteY107" fmla="*/ 547890 h 2005215"/>
                  <a:gd name="connsiteX108" fmla="*/ 2743437 w 2801170"/>
                  <a:gd name="connsiteY108" fmla="*/ 500265 h 2005215"/>
                  <a:gd name="connsiteX109" fmla="*/ 2743437 w 2801170"/>
                  <a:gd name="connsiteY109" fmla="*/ 443115 h 2005215"/>
                  <a:gd name="connsiteX110" fmla="*/ 2762487 w 2801170"/>
                  <a:gd name="connsiteY110" fmla="*/ 376440 h 2005215"/>
                  <a:gd name="connsiteX111" fmla="*/ 2752962 w 2801170"/>
                  <a:gd name="connsiteY111" fmla="*/ 328815 h 2005215"/>
                  <a:gd name="connsiteX112" fmla="*/ 2752962 w 2801170"/>
                  <a:gd name="connsiteY112" fmla="*/ 262140 h 2005215"/>
                  <a:gd name="connsiteX113" fmla="*/ 2762487 w 2801170"/>
                  <a:gd name="connsiteY113" fmla="*/ 204990 h 2005215"/>
                  <a:gd name="connsiteX114" fmla="*/ 2791062 w 2801170"/>
                  <a:gd name="connsiteY114" fmla="*/ 157365 h 2005215"/>
                  <a:gd name="connsiteX115" fmla="*/ 2772012 w 2801170"/>
                  <a:gd name="connsiteY115" fmla="*/ 109740 h 2005215"/>
                  <a:gd name="connsiteX116" fmla="*/ 2800587 w 2801170"/>
                  <a:gd name="connsiteY116" fmla="*/ 71640 h 2005215"/>
                  <a:gd name="connsiteX117" fmla="*/ 2791062 w 2801170"/>
                  <a:gd name="connsiteY117" fmla="*/ 14490 h 200521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895409 w 2801170"/>
                  <a:gd name="connsiteY4" fmla="*/ 176059 h 1990725"/>
                  <a:gd name="connsiteX5" fmla="*/ 1324212 w 2801170"/>
                  <a:gd name="connsiteY5" fmla="*/ 28575 h 1990725"/>
                  <a:gd name="connsiteX6" fmla="*/ 1390887 w 2801170"/>
                  <a:gd name="connsiteY6" fmla="*/ 9525 h 1990725"/>
                  <a:gd name="connsiteX7" fmla="*/ 1505187 w 2801170"/>
                  <a:gd name="connsiteY7" fmla="*/ 19050 h 1990725"/>
                  <a:gd name="connsiteX8" fmla="*/ 1524237 w 2801170"/>
                  <a:gd name="connsiteY8" fmla="*/ 47625 h 1990725"/>
                  <a:gd name="connsiteX9" fmla="*/ 1533762 w 2801170"/>
                  <a:gd name="connsiteY9" fmla="*/ 95250 h 1990725"/>
                  <a:gd name="connsiteX10" fmla="*/ 1543287 w 2801170"/>
                  <a:gd name="connsiteY10" fmla="*/ 333375 h 1990725"/>
                  <a:gd name="connsiteX11" fmla="*/ 1571862 w 2801170"/>
                  <a:gd name="connsiteY11" fmla="*/ 495300 h 1990725"/>
                  <a:gd name="connsiteX12" fmla="*/ 1581387 w 2801170"/>
                  <a:gd name="connsiteY12" fmla="*/ 523875 h 1990725"/>
                  <a:gd name="connsiteX13" fmla="*/ 1600437 w 2801170"/>
                  <a:gd name="connsiteY13" fmla="*/ 600075 h 1990725"/>
                  <a:gd name="connsiteX14" fmla="*/ 1590912 w 2801170"/>
                  <a:gd name="connsiteY14" fmla="*/ 647700 h 1990725"/>
                  <a:gd name="connsiteX15" fmla="*/ 1600437 w 2801170"/>
                  <a:gd name="connsiteY15" fmla="*/ 666750 h 1990725"/>
                  <a:gd name="connsiteX16" fmla="*/ 1629012 w 2801170"/>
                  <a:gd name="connsiteY16" fmla="*/ 695325 h 1990725"/>
                  <a:gd name="connsiteX17" fmla="*/ 1648064 w 2801170"/>
                  <a:gd name="connsiteY17" fmla="*/ 762000 h 1990725"/>
                  <a:gd name="connsiteX18" fmla="*/ 1648062 w 2801170"/>
                  <a:gd name="connsiteY18" fmla="*/ 819150 h 1990725"/>
                  <a:gd name="connsiteX19" fmla="*/ 1657587 w 2801170"/>
                  <a:gd name="connsiteY19" fmla="*/ 876300 h 1990725"/>
                  <a:gd name="connsiteX20" fmla="*/ 1667112 w 2801170"/>
                  <a:gd name="connsiteY20" fmla="*/ 904875 h 1990725"/>
                  <a:gd name="connsiteX21" fmla="*/ 1657587 w 2801170"/>
                  <a:gd name="connsiteY21" fmla="*/ 952500 h 1990725"/>
                  <a:gd name="connsiteX22" fmla="*/ 1676637 w 2801170"/>
                  <a:gd name="connsiteY22" fmla="*/ 1000125 h 1990725"/>
                  <a:gd name="connsiteX23" fmla="*/ 1676637 w 2801170"/>
                  <a:gd name="connsiteY23" fmla="*/ 1028700 h 1990725"/>
                  <a:gd name="connsiteX24" fmla="*/ 1686162 w 2801170"/>
                  <a:gd name="connsiteY24" fmla="*/ 1076325 h 1990725"/>
                  <a:gd name="connsiteX25" fmla="*/ 1686162 w 2801170"/>
                  <a:gd name="connsiteY25" fmla="*/ 1123950 h 1990725"/>
                  <a:gd name="connsiteX26" fmla="*/ 1695687 w 2801170"/>
                  <a:gd name="connsiteY26" fmla="*/ 1162050 h 1990725"/>
                  <a:gd name="connsiteX27" fmla="*/ 1686162 w 2801170"/>
                  <a:gd name="connsiteY27" fmla="*/ 1181100 h 1990725"/>
                  <a:gd name="connsiteX28" fmla="*/ 1705212 w 2801170"/>
                  <a:gd name="connsiteY28" fmla="*/ 1219200 h 1990725"/>
                  <a:gd name="connsiteX29" fmla="*/ 1705212 w 2801170"/>
                  <a:gd name="connsiteY29" fmla="*/ 1266825 h 1990725"/>
                  <a:gd name="connsiteX30" fmla="*/ 1724262 w 2801170"/>
                  <a:gd name="connsiteY30" fmla="*/ 1314450 h 1990725"/>
                  <a:gd name="connsiteX31" fmla="*/ 1724262 w 2801170"/>
                  <a:gd name="connsiteY31" fmla="*/ 1362075 h 1990725"/>
                  <a:gd name="connsiteX32" fmla="*/ 1762362 w 2801170"/>
                  <a:gd name="connsiteY32" fmla="*/ 1400175 h 1990725"/>
                  <a:gd name="connsiteX33" fmla="*/ 1790937 w 2801170"/>
                  <a:gd name="connsiteY33" fmla="*/ 1362075 h 1990725"/>
                  <a:gd name="connsiteX34" fmla="*/ 1800462 w 2801170"/>
                  <a:gd name="connsiteY34" fmla="*/ 1314450 h 1990725"/>
                  <a:gd name="connsiteX35" fmla="*/ 1819512 w 2801170"/>
                  <a:gd name="connsiteY35" fmla="*/ 1257300 h 1990725"/>
                  <a:gd name="connsiteX36" fmla="*/ 1819512 w 2801170"/>
                  <a:gd name="connsiteY36" fmla="*/ 1219200 h 1990725"/>
                  <a:gd name="connsiteX37" fmla="*/ 1838562 w 2801170"/>
                  <a:gd name="connsiteY37" fmla="*/ 1152525 h 1990725"/>
                  <a:gd name="connsiteX38" fmla="*/ 1829037 w 2801170"/>
                  <a:gd name="connsiteY38" fmla="*/ 1085850 h 1990725"/>
                  <a:gd name="connsiteX39" fmla="*/ 1838562 w 2801170"/>
                  <a:gd name="connsiteY39" fmla="*/ 1057275 h 1990725"/>
                  <a:gd name="connsiteX40" fmla="*/ 1857612 w 2801170"/>
                  <a:gd name="connsiteY40" fmla="*/ 990600 h 1990725"/>
                  <a:gd name="connsiteX41" fmla="*/ 1867137 w 2801170"/>
                  <a:gd name="connsiteY41" fmla="*/ 942975 h 1990725"/>
                  <a:gd name="connsiteX42" fmla="*/ 1876662 w 2801170"/>
                  <a:gd name="connsiteY42" fmla="*/ 895350 h 1990725"/>
                  <a:gd name="connsiteX43" fmla="*/ 1895712 w 2801170"/>
                  <a:gd name="connsiteY43" fmla="*/ 847725 h 1990725"/>
                  <a:gd name="connsiteX44" fmla="*/ 1943337 w 2801170"/>
                  <a:gd name="connsiteY44" fmla="*/ 904875 h 1990725"/>
                  <a:gd name="connsiteX45" fmla="*/ 1943337 w 2801170"/>
                  <a:gd name="connsiteY45" fmla="*/ 952500 h 1990725"/>
                  <a:gd name="connsiteX46" fmla="*/ 1962387 w 2801170"/>
                  <a:gd name="connsiteY46" fmla="*/ 1009650 h 1990725"/>
                  <a:gd name="connsiteX47" fmla="*/ 2067162 w 2801170"/>
                  <a:gd name="connsiteY47" fmla="*/ 1047750 h 1990725"/>
                  <a:gd name="connsiteX48" fmla="*/ 2029062 w 2801170"/>
                  <a:gd name="connsiteY48" fmla="*/ 1019175 h 1990725"/>
                  <a:gd name="connsiteX49" fmla="*/ 2076687 w 2801170"/>
                  <a:gd name="connsiteY49" fmla="*/ 1000125 h 1990725"/>
                  <a:gd name="connsiteX50" fmla="*/ 2105262 w 2801170"/>
                  <a:gd name="connsiteY50" fmla="*/ 942975 h 1990725"/>
                  <a:gd name="connsiteX51" fmla="*/ 2133837 w 2801170"/>
                  <a:gd name="connsiteY51" fmla="*/ 885825 h 1990725"/>
                  <a:gd name="connsiteX52" fmla="*/ 2114787 w 2801170"/>
                  <a:gd name="connsiteY52" fmla="*/ 819150 h 1990725"/>
                  <a:gd name="connsiteX53" fmla="*/ 2162412 w 2801170"/>
                  <a:gd name="connsiteY53" fmla="*/ 762000 h 1990725"/>
                  <a:gd name="connsiteX54" fmla="*/ 2219562 w 2801170"/>
                  <a:gd name="connsiteY54" fmla="*/ 762000 h 1990725"/>
                  <a:gd name="connsiteX55" fmla="*/ 2276712 w 2801170"/>
                  <a:gd name="connsiteY55" fmla="*/ 762000 h 1990725"/>
                  <a:gd name="connsiteX56" fmla="*/ 2324337 w 2801170"/>
                  <a:gd name="connsiteY56" fmla="*/ 809625 h 1990725"/>
                  <a:gd name="connsiteX57" fmla="*/ 2343387 w 2801170"/>
                  <a:gd name="connsiteY57" fmla="*/ 857250 h 1990725"/>
                  <a:gd name="connsiteX58" fmla="*/ 2362437 w 2801170"/>
                  <a:gd name="connsiteY58" fmla="*/ 914400 h 1990725"/>
                  <a:gd name="connsiteX59" fmla="*/ 2381487 w 2801170"/>
                  <a:gd name="connsiteY59" fmla="*/ 971550 h 1990725"/>
                  <a:gd name="connsiteX60" fmla="*/ 2400537 w 2801170"/>
                  <a:gd name="connsiteY60" fmla="*/ 1028700 h 1990725"/>
                  <a:gd name="connsiteX61" fmla="*/ 2391012 w 2801170"/>
                  <a:gd name="connsiteY61" fmla="*/ 1057275 h 1990725"/>
                  <a:gd name="connsiteX62" fmla="*/ 2419587 w 2801170"/>
                  <a:gd name="connsiteY62" fmla="*/ 1114425 h 1990725"/>
                  <a:gd name="connsiteX63" fmla="*/ 2419587 w 2801170"/>
                  <a:gd name="connsiteY63" fmla="*/ 1162050 h 1990725"/>
                  <a:gd name="connsiteX64" fmla="*/ 2419587 w 2801170"/>
                  <a:gd name="connsiteY64" fmla="*/ 1209675 h 1990725"/>
                  <a:gd name="connsiteX65" fmla="*/ 2400537 w 2801170"/>
                  <a:gd name="connsiteY65" fmla="*/ 1238250 h 1990725"/>
                  <a:gd name="connsiteX66" fmla="*/ 2410062 w 2801170"/>
                  <a:gd name="connsiteY66" fmla="*/ 1276350 h 1990725"/>
                  <a:gd name="connsiteX67" fmla="*/ 2419587 w 2801170"/>
                  <a:gd name="connsiteY67" fmla="*/ 1333500 h 1990725"/>
                  <a:gd name="connsiteX68" fmla="*/ 2438637 w 2801170"/>
                  <a:gd name="connsiteY68" fmla="*/ 1390650 h 1990725"/>
                  <a:gd name="connsiteX69" fmla="*/ 2438637 w 2801170"/>
                  <a:gd name="connsiteY69" fmla="*/ 1447800 h 1990725"/>
                  <a:gd name="connsiteX70" fmla="*/ 2457687 w 2801170"/>
                  <a:gd name="connsiteY70" fmla="*/ 1504950 h 1990725"/>
                  <a:gd name="connsiteX71" fmla="*/ 2476737 w 2801170"/>
                  <a:gd name="connsiteY71" fmla="*/ 1562100 h 1990725"/>
                  <a:gd name="connsiteX72" fmla="*/ 2486262 w 2801170"/>
                  <a:gd name="connsiteY72" fmla="*/ 1590675 h 1990725"/>
                  <a:gd name="connsiteX73" fmla="*/ 2486262 w 2801170"/>
                  <a:gd name="connsiteY73" fmla="*/ 1638300 h 1990725"/>
                  <a:gd name="connsiteX74" fmla="*/ 2505312 w 2801170"/>
                  <a:gd name="connsiteY74" fmla="*/ 1685925 h 1990725"/>
                  <a:gd name="connsiteX75" fmla="*/ 2505312 w 2801170"/>
                  <a:gd name="connsiteY75" fmla="*/ 1743075 h 1990725"/>
                  <a:gd name="connsiteX76" fmla="*/ 2514837 w 2801170"/>
                  <a:gd name="connsiteY76" fmla="*/ 1800225 h 1990725"/>
                  <a:gd name="connsiteX77" fmla="*/ 2505312 w 2801170"/>
                  <a:gd name="connsiteY77" fmla="*/ 1838325 h 1990725"/>
                  <a:gd name="connsiteX78" fmla="*/ 2514837 w 2801170"/>
                  <a:gd name="connsiteY78" fmla="*/ 1876425 h 1990725"/>
                  <a:gd name="connsiteX79" fmla="*/ 2533887 w 2801170"/>
                  <a:gd name="connsiteY79" fmla="*/ 1933575 h 1990725"/>
                  <a:gd name="connsiteX80" fmla="*/ 2505312 w 2801170"/>
                  <a:gd name="connsiteY80" fmla="*/ 1962150 h 1990725"/>
                  <a:gd name="connsiteX81" fmla="*/ 2533887 w 2801170"/>
                  <a:gd name="connsiteY81" fmla="*/ 1990725 h 1990725"/>
                  <a:gd name="connsiteX82" fmla="*/ 2581512 w 2801170"/>
                  <a:gd name="connsiteY82" fmla="*/ 1924050 h 1990725"/>
                  <a:gd name="connsiteX83" fmla="*/ 2581512 w 2801170"/>
                  <a:gd name="connsiteY83" fmla="*/ 1857375 h 1990725"/>
                  <a:gd name="connsiteX84" fmla="*/ 2591037 w 2801170"/>
                  <a:gd name="connsiteY84" fmla="*/ 1800225 h 1990725"/>
                  <a:gd name="connsiteX85" fmla="*/ 2591037 w 2801170"/>
                  <a:gd name="connsiteY85" fmla="*/ 1752600 h 1990725"/>
                  <a:gd name="connsiteX86" fmla="*/ 2591037 w 2801170"/>
                  <a:gd name="connsiteY86" fmla="*/ 1685925 h 1990725"/>
                  <a:gd name="connsiteX87" fmla="*/ 2600562 w 2801170"/>
                  <a:gd name="connsiteY87" fmla="*/ 1628775 h 1990725"/>
                  <a:gd name="connsiteX88" fmla="*/ 2610087 w 2801170"/>
                  <a:gd name="connsiteY88" fmla="*/ 1562100 h 1990725"/>
                  <a:gd name="connsiteX89" fmla="*/ 2600562 w 2801170"/>
                  <a:gd name="connsiteY89" fmla="*/ 1504950 h 1990725"/>
                  <a:gd name="connsiteX90" fmla="*/ 2629137 w 2801170"/>
                  <a:gd name="connsiteY90" fmla="*/ 1457325 h 1990725"/>
                  <a:gd name="connsiteX91" fmla="*/ 2600562 w 2801170"/>
                  <a:gd name="connsiteY91" fmla="*/ 1419225 h 1990725"/>
                  <a:gd name="connsiteX92" fmla="*/ 2629137 w 2801170"/>
                  <a:gd name="connsiteY92" fmla="*/ 1352550 h 1990725"/>
                  <a:gd name="connsiteX93" fmla="*/ 2629137 w 2801170"/>
                  <a:gd name="connsiteY93" fmla="*/ 1285875 h 1990725"/>
                  <a:gd name="connsiteX94" fmla="*/ 2610087 w 2801170"/>
                  <a:gd name="connsiteY94" fmla="*/ 1238250 h 1990725"/>
                  <a:gd name="connsiteX95" fmla="*/ 2619612 w 2801170"/>
                  <a:gd name="connsiteY95" fmla="*/ 1181100 h 1990725"/>
                  <a:gd name="connsiteX96" fmla="*/ 2619612 w 2801170"/>
                  <a:gd name="connsiteY96" fmla="*/ 1152525 h 1990725"/>
                  <a:gd name="connsiteX97" fmla="*/ 2629137 w 2801170"/>
                  <a:gd name="connsiteY97" fmla="*/ 1085850 h 1990725"/>
                  <a:gd name="connsiteX98" fmla="*/ 2629137 w 2801170"/>
                  <a:gd name="connsiteY98" fmla="*/ 1047750 h 1990725"/>
                  <a:gd name="connsiteX99" fmla="*/ 2619612 w 2801170"/>
                  <a:gd name="connsiteY99" fmla="*/ 981075 h 1990725"/>
                  <a:gd name="connsiteX100" fmla="*/ 2629137 w 2801170"/>
                  <a:gd name="connsiteY100" fmla="*/ 933450 h 1990725"/>
                  <a:gd name="connsiteX101" fmla="*/ 2648187 w 2801170"/>
                  <a:gd name="connsiteY101" fmla="*/ 866775 h 1990725"/>
                  <a:gd name="connsiteX102" fmla="*/ 2667237 w 2801170"/>
                  <a:gd name="connsiteY102" fmla="*/ 819150 h 1990725"/>
                  <a:gd name="connsiteX103" fmla="*/ 2648187 w 2801170"/>
                  <a:gd name="connsiteY103" fmla="*/ 781050 h 1990725"/>
                  <a:gd name="connsiteX104" fmla="*/ 2667237 w 2801170"/>
                  <a:gd name="connsiteY104" fmla="*/ 733425 h 1990725"/>
                  <a:gd name="connsiteX105" fmla="*/ 2686287 w 2801170"/>
                  <a:gd name="connsiteY105" fmla="*/ 676275 h 1990725"/>
                  <a:gd name="connsiteX106" fmla="*/ 2733912 w 2801170"/>
                  <a:gd name="connsiteY106" fmla="*/ 666750 h 1990725"/>
                  <a:gd name="connsiteX107" fmla="*/ 2714862 w 2801170"/>
                  <a:gd name="connsiteY107" fmla="*/ 600075 h 1990725"/>
                  <a:gd name="connsiteX108" fmla="*/ 2733912 w 2801170"/>
                  <a:gd name="connsiteY108" fmla="*/ 533400 h 1990725"/>
                  <a:gd name="connsiteX109" fmla="*/ 2743437 w 2801170"/>
                  <a:gd name="connsiteY109" fmla="*/ 485775 h 1990725"/>
                  <a:gd name="connsiteX110" fmla="*/ 2743437 w 2801170"/>
                  <a:gd name="connsiteY110" fmla="*/ 428625 h 1990725"/>
                  <a:gd name="connsiteX111" fmla="*/ 2762487 w 2801170"/>
                  <a:gd name="connsiteY111" fmla="*/ 361950 h 1990725"/>
                  <a:gd name="connsiteX112" fmla="*/ 2752962 w 2801170"/>
                  <a:gd name="connsiteY112" fmla="*/ 314325 h 1990725"/>
                  <a:gd name="connsiteX113" fmla="*/ 2752962 w 2801170"/>
                  <a:gd name="connsiteY113" fmla="*/ 247650 h 1990725"/>
                  <a:gd name="connsiteX114" fmla="*/ 2762487 w 2801170"/>
                  <a:gd name="connsiteY114" fmla="*/ 190500 h 1990725"/>
                  <a:gd name="connsiteX115" fmla="*/ 2791062 w 2801170"/>
                  <a:gd name="connsiteY115" fmla="*/ 142875 h 1990725"/>
                  <a:gd name="connsiteX116" fmla="*/ 2772012 w 2801170"/>
                  <a:gd name="connsiteY116" fmla="*/ 95250 h 1990725"/>
                  <a:gd name="connsiteX117" fmla="*/ 2800587 w 2801170"/>
                  <a:gd name="connsiteY117" fmla="*/ 57150 h 1990725"/>
                  <a:gd name="connsiteX118" fmla="*/ 2791062 w 2801170"/>
                  <a:gd name="connsiteY118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895409 w 2801170"/>
                  <a:gd name="connsiteY4" fmla="*/ 176059 h 1990725"/>
                  <a:gd name="connsiteX5" fmla="*/ 1324212 w 2801170"/>
                  <a:gd name="connsiteY5" fmla="*/ 28575 h 1990725"/>
                  <a:gd name="connsiteX6" fmla="*/ 1390887 w 2801170"/>
                  <a:gd name="connsiteY6" fmla="*/ 9525 h 1990725"/>
                  <a:gd name="connsiteX7" fmla="*/ 1505187 w 2801170"/>
                  <a:gd name="connsiteY7" fmla="*/ 19050 h 1990725"/>
                  <a:gd name="connsiteX8" fmla="*/ 1524237 w 2801170"/>
                  <a:gd name="connsiteY8" fmla="*/ 47625 h 1990725"/>
                  <a:gd name="connsiteX9" fmla="*/ 1533762 w 2801170"/>
                  <a:gd name="connsiteY9" fmla="*/ 95250 h 1990725"/>
                  <a:gd name="connsiteX10" fmla="*/ 1543287 w 2801170"/>
                  <a:gd name="connsiteY10" fmla="*/ 333375 h 1990725"/>
                  <a:gd name="connsiteX11" fmla="*/ 1571862 w 2801170"/>
                  <a:gd name="connsiteY11" fmla="*/ 495300 h 1990725"/>
                  <a:gd name="connsiteX12" fmla="*/ 1581387 w 2801170"/>
                  <a:gd name="connsiteY12" fmla="*/ 523875 h 1990725"/>
                  <a:gd name="connsiteX13" fmla="*/ 1600437 w 2801170"/>
                  <a:gd name="connsiteY13" fmla="*/ 600075 h 1990725"/>
                  <a:gd name="connsiteX14" fmla="*/ 1590912 w 2801170"/>
                  <a:gd name="connsiteY14" fmla="*/ 647700 h 1990725"/>
                  <a:gd name="connsiteX15" fmla="*/ 1600437 w 2801170"/>
                  <a:gd name="connsiteY15" fmla="*/ 666750 h 1990725"/>
                  <a:gd name="connsiteX16" fmla="*/ 1629012 w 2801170"/>
                  <a:gd name="connsiteY16" fmla="*/ 695325 h 1990725"/>
                  <a:gd name="connsiteX17" fmla="*/ 1648064 w 2801170"/>
                  <a:gd name="connsiteY17" fmla="*/ 762000 h 1990725"/>
                  <a:gd name="connsiteX18" fmla="*/ 1648062 w 2801170"/>
                  <a:gd name="connsiteY18" fmla="*/ 819150 h 1990725"/>
                  <a:gd name="connsiteX19" fmla="*/ 1657587 w 2801170"/>
                  <a:gd name="connsiteY19" fmla="*/ 876300 h 1990725"/>
                  <a:gd name="connsiteX20" fmla="*/ 1667112 w 2801170"/>
                  <a:gd name="connsiteY20" fmla="*/ 904875 h 1990725"/>
                  <a:gd name="connsiteX21" fmla="*/ 1657587 w 2801170"/>
                  <a:gd name="connsiteY21" fmla="*/ 952500 h 1990725"/>
                  <a:gd name="connsiteX22" fmla="*/ 1676637 w 2801170"/>
                  <a:gd name="connsiteY22" fmla="*/ 1000125 h 1990725"/>
                  <a:gd name="connsiteX23" fmla="*/ 1676637 w 2801170"/>
                  <a:gd name="connsiteY23" fmla="*/ 1028700 h 1990725"/>
                  <a:gd name="connsiteX24" fmla="*/ 1686162 w 2801170"/>
                  <a:gd name="connsiteY24" fmla="*/ 1076325 h 1990725"/>
                  <a:gd name="connsiteX25" fmla="*/ 1686162 w 2801170"/>
                  <a:gd name="connsiteY25" fmla="*/ 1123950 h 1990725"/>
                  <a:gd name="connsiteX26" fmla="*/ 1695687 w 2801170"/>
                  <a:gd name="connsiteY26" fmla="*/ 1162050 h 1990725"/>
                  <a:gd name="connsiteX27" fmla="*/ 1686162 w 2801170"/>
                  <a:gd name="connsiteY27" fmla="*/ 1181100 h 1990725"/>
                  <a:gd name="connsiteX28" fmla="*/ 1705212 w 2801170"/>
                  <a:gd name="connsiteY28" fmla="*/ 1219200 h 1990725"/>
                  <a:gd name="connsiteX29" fmla="*/ 1705212 w 2801170"/>
                  <a:gd name="connsiteY29" fmla="*/ 1266825 h 1990725"/>
                  <a:gd name="connsiteX30" fmla="*/ 1724262 w 2801170"/>
                  <a:gd name="connsiteY30" fmla="*/ 1314450 h 1990725"/>
                  <a:gd name="connsiteX31" fmla="*/ 1724262 w 2801170"/>
                  <a:gd name="connsiteY31" fmla="*/ 1362075 h 1990725"/>
                  <a:gd name="connsiteX32" fmla="*/ 1762362 w 2801170"/>
                  <a:gd name="connsiteY32" fmla="*/ 1400175 h 1990725"/>
                  <a:gd name="connsiteX33" fmla="*/ 1790937 w 2801170"/>
                  <a:gd name="connsiteY33" fmla="*/ 1362075 h 1990725"/>
                  <a:gd name="connsiteX34" fmla="*/ 1800462 w 2801170"/>
                  <a:gd name="connsiteY34" fmla="*/ 1314450 h 1990725"/>
                  <a:gd name="connsiteX35" fmla="*/ 1819512 w 2801170"/>
                  <a:gd name="connsiteY35" fmla="*/ 1257300 h 1990725"/>
                  <a:gd name="connsiteX36" fmla="*/ 1819512 w 2801170"/>
                  <a:gd name="connsiteY36" fmla="*/ 1219200 h 1990725"/>
                  <a:gd name="connsiteX37" fmla="*/ 1838562 w 2801170"/>
                  <a:gd name="connsiteY37" fmla="*/ 1152525 h 1990725"/>
                  <a:gd name="connsiteX38" fmla="*/ 1829037 w 2801170"/>
                  <a:gd name="connsiteY38" fmla="*/ 1085850 h 1990725"/>
                  <a:gd name="connsiteX39" fmla="*/ 1838562 w 2801170"/>
                  <a:gd name="connsiteY39" fmla="*/ 1057275 h 1990725"/>
                  <a:gd name="connsiteX40" fmla="*/ 1857612 w 2801170"/>
                  <a:gd name="connsiteY40" fmla="*/ 990600 h 1990725"/>
                  <a:gd name="connsiteX41" fmla="*/ 1867137 w 2801170"/>
                  <a:gd name="connsiteY41" fmla="*/ 942975 h 1990725"/>
                  <a:gd name="connsiteX42" fmla="*/ 1876662 w 2801170"/>
                  <a:gd name="connsiteY42" fmla="*/ 895350 h 1990725"/>
                  <a:gd name="connsiteX43" fmla="*/ 1895712 w 2801170"/>
                  <a:gd name="connsiteY43" fmla="*/ 847725 h 1990725"/>
                  <a:gd name="connsiteX44" fmla="*/ 1943337 w 2801170"/>
                  <a:gd name="connsiteY44" fmla="*/ 904875 h 1990725"/>
                  <a:gd name="connsiteX45" fmla="*/ 1943337 w 2801170"/>
                  <a:gd name="connsiteY45" fmla="*/ 952500 h 1990725"/>
                  <a:gd name="connsiteX46" fmla="*/ 1962387 w 2801170"/>
                  <a:gd name="connsiteY46" fmla="*/ 1009650 h 1990725"/>
                  <a:gd name="connsiteX47" fmla="*/ 2067162 w 2801170"/>
                  <a:gd name="connsiteY47" fmla="*/ 1047750 h 1990725"/>
                  <a:gd name="connsiteX48" fmla="*/ 2029062 w 2801170"/>
                  <a:gd name="connsiteY48" fmla="*/ 1019175 h 1990725"/>
                  <a:gd name="connsiteX49" fmla="*/ 2076687 w 2801170"/>
                  <a:gd name="connsiteY49" fmla="*/ 1000125 h 1990725"/>
                  <a:gd name="connsiteX50" fmla="*/ 2105262 w 2801170"/>
                  <a:gd name="connsiteY50" fmla="*/ 942975 h 1990725"/>
                  <a:gd name="connsiteX51" fmla="*/ 2133837 w 2801170"/>
                  <a:gd name="connsiteY51" fmla="*/ 885825 h 1990725"/>
                  <a:gd name="connsiteX52" fmla="*/ 2114787 w 2801170"/>
                  <a:gd name="connsiteY52" fmla="*/ 819150 h 1990725"/>
                  <a:gd name="connsiteX53" fmla="*/ 2162412 w 2801170"/>
                  <a:gd name="connsiteY53" fmla="*/ 762000 h 1990725"/>
                  <a:gd name="connsiteX54" fmla="*/ 2219562 w 2801170"/>
                  <a:gd name="connsiteY54" fmla="*/ 762000 h 1990725"/>
                  <a:gd name="connsiteX55" fmla="*/ 2276712 w 2801170"/>
                  <a:gd name="connsiteY55" fmla="*/ 762000 h 1990725"/>
                  <a:gd name="connsiteX56" fmla="*/ 2324337 w 2801170"/>
                  <a:gd name="connsiteY56" fmla="*/ 809625 h 1990725"/>
                  <a:gd name="connsiteX57" fmla="*/ 2343387 w 2801170"/>
                  <a:gd name="connsiteY57" fmla="*/ 857250 h 1990725"/>
                  <a:gd name="connsiteX58" fmla="*/ 2362437 w 2801170"/>
                  <a:gd name="connsiteY58" fmla="*/ 914400 h 1990725"/>
                  <a:gd name="connsiteX59" fmla="*/ 2381487 w 2801170"/>
                  <a:gd name="connsiteY59" fmla="*/ 971550 h 1990725"/>
                  <a:gd name="connsiteX60" fmla="*/ 2400537 w 2801170"/>
                  <a:gd name="connsiteY60" fmla="*/ 1028700 h 1990725"/>
                  <a:gd name="connsiteX61" fmla="*/ 2391012 w 2801170"/>
                  <a:gd name="connsiteY61" fmla="*/ 1057275 h 1990725"/>
                  <a:gd name="connsiteX62" fmla="*/ 2419587 w 2801170"/>
                  <a:gd name="connsiteY62" fmla="*/ 1114425 h 1990725"/>
                  <a:gd name="connsiteX63" fmla="*/ 2419587 w 2801170"/>
                  <a:gd name="connsiteY63" fmla="*/ 1162050 h 1990725"/>
                  <a:gd name="connsiteX64" fmla="*/ 2419587 w 2801170"/>
                  <a:gd name="connsiteY64" fmla="*/ 1209675 h 1990725"/>
                  <a:gd name="connsiteX65" fmla="*/ 2400537 w 2801170"/>
                  <a:gd name="connsiteY65" fmla="*/ 1238250 h 1990725"/>
                  <a:gd name="connsiteX66" fmla="*/ 2410062 w 2801170"/>
                  <a:gd name="connsiteY66" fmla="*/ 1276350 h 1990725"/>
                  <a:gd name="connsiteX67" fmla="*/ 2419587 w 2801170"/>
                  <a:gd name="connsiteY67" fmla="*/ 1333500 h 1990725"/>
                  <a:gd name="connsiteX68" fmla="*/ 2438637 w 2801170"/>
                  <a:gd name="connsiteY68" fmla="*/ 1390650 h 1990725"/>
                  <a:gd name="connsiteX69" fmla="*/ 2438637 w 2801170"/>
                  <a:gd name="connsiteY69" fmla="*/ 1447800 h 1990725"/>
                  <a:gd name="connsiteX70" fmla="*/ 2457687 w 2801170"/>
                  <a:gd name="connsiteY70" fmla="*/ 1504950 h 1990725"/>
                  <a:gd name="connsiteX71" fmla="*/ 2476737 w 2801170"/>
                  <a:gd name="connsiteY71" fmla="*/ 1562100 h 1990725"/>
                  <a:gd name="connsiteX72" fmla="*/ 2486262 w 2801170"/>
                  <a:gd name="connsiteY72" fmla="*/ 1590675 h 1990725"/>
                  <a:gd name="connsiteX73" fmla="*/ 2486262 w 2801170"/>
                  <a:gd name="connsiteY73" fmla="*/ 1638300 h 1990725"/>
                  <a:gd name="connsiteX74" fmla="*/ 2505312 w 2801170"/>
                  <a:gd name="connsiteY74" fmla="*/ 1685925 h 1990725"/>
                  <a:gd name="connsiteX75" fmla="*/ 2505312 w 2801170"/>
                  <a:gd name="connsiteY75" fmla="*/ 1743075 h 1990725"/>
                  <a:gd name="connsiteX76" fmla="*/ 2514837 w 2801170"/>
                  <a:gd name="connsiteY76" fmla="*/ 1800225 h 1990725"/>
                  <a:gd name="connsiteX77" fmla="*/ 2505312 w 2801170"/>
                  <a:gd name="connsiteY77" fmla="*/ 1838325 h 1990725"/>
                  <a:gd name="connsiteX78" fmla="*/ 2514837 w 2801170"/>
                  <a:gd name="connsiteY78" fmla="*/ 1876425 h 1990725"/>
                  <a:gd name="connsiteX79" fmla="*/ 2533887 w 2801170"/>
                  <a:gd name="connsiteY79" fmla="*/ 1933575 h 1990725"/>
                  <a:gd name="connsiteX80" fmla="*/ 2505312 w 2801170"/>
                  <a:gd name="connsiteY80" fmla="*/ 1962150 h 1990725"/>
                  <a:gd name="connsiteX81" fmla="*/ 2533887 w 2801170"/>
                  <a:gd name="connsiteY81" fmla="*/ 1990725 h 1990725"/>
                  <a:gd name="connsiteX82" fmla="*/ 2581512 w 2801170"/>
                  <a:gd name="connsiteY82" fmla="*/ 1924050 h 1990725"/>
                  <a:gd name="connsiteX83" fmla="*/ 2581512 w 2801170"/>
                  <a:gd name="connsiteY83" fmla="*/ 1857375 h 1990725"/>
                  <a:gd name="connsiteX84" fmla="*/ 2591037 w 2801170"/>
                  <a:gd name="connsiteY84" fmla="*/ 1800225 h 1990725"/>
                  <a:gd name="connsiteX85" fmla="*/ 2591037 w 2801170"/>
                  <a:gd name="connsiteY85" fmla="*/ 1752600 h 1990725"/>
                  <a:gd name="connsiteX86" fmla="*/ 2591037 w 2801170"/>
                  <a:gd name="connsiteY86" fmla="*/ 1685925 h 1990725"/>
                  <a:gd name="connsiteX87" fmla="*/ 2600562 w 2801170"/>
                  <a:gd name="connsiteY87" fmla="*/ 1628775 h 1990725"/>
                  <a:gd name="connsiteX88" fmla="*/ 2610087 w 2801170"/>
                  <a:gd name="connsiteY88" fmla="*/ 1562100 h 1990725"/>
                  <a:gd name="connsiteX89" fmla="*/ 2600562 w 2801170"/>
                  <a:gd name="connsiteY89" fmla="*/ 1504950 h 1990725"/>
                  <a:gd name="connsiteX90" fmla="*/ 2629137 w 2801170"/>
                  <a:gd name="connsiteY90" fmla="*/ 1457325 h 1990725"/>
                  <a:gd name="connsiteX91" fmla="*/ 2600562 w 2801170"/>
                  <a:gd name="connsiteY91" fmla="*/ 1419225 h 1990725"/>
                  <a:gd name="connsiteX92" fmla="*/ 2629137 w 2801170"/>
                  <a:gd name="connsiteY92" fmla="*/ 1352550 h 1990725"/>
                  <a:gd name="connsiteX93" fmla="*/ 2629137 w 2801170"/>
                  <a:gd name="connsiteY93" fmla="*/ 1285875 h 1990725"/>
                  <a:gd name="connsiteX94" fmla="*/ 2610087 w 2801170"/>
                  <a:gd name="connsiteY94" fmla="*/ 1238250 h 1990725"/>
                  <a:gd name="connsiteX95" fmla="*/ 2619612 w 2801170"/>
                  <a:gd name="connsiteY95" fmla="*/ 1181100 h 1990725"/>
                  <a:gd name="connsiteX96" fmla="*/ 2619612 w 2801170"/>
                  <a:gd name="connsiteY96" fmla="*/ 1152525 h 1990725"/>
                  <a:gd name="connsiteX97" fmla="*/ 2629137 w 2801170"/>
                  <a:gd name="connsiteY97" fmla="*/ 1085850 h 1990725"/>
                  <a:gd name="connsiteX98" fmla="*/ 2629137 w 2801170"/>
                  <a:gd name="connsiteY98" fmla="*/ 1047750 h 1990725"/>
                  <a:gd name="connsiteX99" fmla="*/ 2619612 w 2801170"/>
                  <a:gd name="connsiteY99" fmla="*/ 981075 h 1990725"/>
                  <a:gd name="connsiteX100" fmla="*/ 2629137 w 2801170"/>
                  <a:gd name="connsiteY100" fmla="*/ 933450 h 1990725"/>
                  <a:gd name="connsiteX101" fmla="*/ 2648187 w 2801170"/>
                  <a:gd name="connsiteY101" fmla="*/ 866775 h 1990725"/>
                  <a:gd name="connsiteX102" fmla="*/ 2667237 w 2801170"/>
                  <a:gd name="connsiteY102" fmla="*/ 819150 h 1990725"/>
                  <a:gd name="connsiteX103" fmla="*/ 2648187 w 2801170"/>
                  <a:gd name="connsiteY103" fmla="*/ 781050 h 1990725"/>
                  <a:gd name="connsiteX104" fmla="*/ 2667237 w 2801170"/>
                  <a:gd name="connsiteY104" fmla="*/ 733425 h 1990725"/>
                  <a:gd name="connsiteX105" fmla="*/ 2686287 w 2801170"/>
                  <a:gd name="connsiteY105" fmla="*/ 676275 h 1990725"/>
                  <a:gd name="connsiteX106" fmla="*/ 2733912 w 2801170"/>
                  <a:gd name="connsiteY106" fmla="*/ 666750 h 1990725"/>
                  <a:gd name="connsiteX107" fmla="*/ 2714862 w 2801170"/>
                  <a:gd name="connsiteY107" fmla="*/ 600075 h 1990725"/>
                  <a:gd name="connsiteX108" fmla="*/ 2733912 w 2801170"/>
                  <a:gd name="connsiteY108" fmla="*/ 533400 h 1990725"/>
                  <a:gd name="connsiteX109" fmla="*/ 2743437 w 2801170"/>
                  <a:gd name="connsiteY109" fmla="*/ 485775 h 1990725"/>
                  <a:gd name="connsiteX110" fmla="*/ 2743437 w 2801170"/>
                  <a:gd name="connsiteY110" fmla="*/ 428625 h 1990725"/>
                  <a:gd name="connsiteX111" fmla="*/ 2762487 w 2801170"/>
                  <a:gd name="connsiteY111" fmla="*/ 361950 h 1990725"/>
                  <a:gd name="connsiteX112" fmla="*/ 2752962 w 2801170"/>
                  <a:gd name="connsiteY112" fmla="*/ 314325 h 1990725"/>
                  <a:gd name="connsiteX113" fmla="*/ 2752962 w 2801170"/>
                  <a:gd name="connsiteY113" fmla="*/ 247650 h 1990725"/>
                  <a:gd name="connsiteX114" fmla="*/ 2762487 w 2801170"/>
                  <a:gd name="connsiteY114" fmla="*/ 190500 h 1990725"/>
                  <a:gd name="connsiteX115" fmla="*/ 2791062 w 2801170"/>
                  <a:gd name="connsiteY115" fmla="*/ 142875 h 1990725"/>
                  <a:gd name="connsiteX116" fmla="*/ 2772012 w 2801170"/>
                  <a:gd name="connsiteY116" fmla="*/ 95250 h 1990725"/>
                  <a:gd name="connsiteX117" fmla="*/ 2800587 w 2801170"/>
                  <a:gd name="connsiteY117" fmla="*/ 57150 h 1990725"/>
                  <a:gd name="connsiteX118" fmla="*/ 2791062 w 2801170"/>
                  <a:gd name="connsiteY118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47750 h 1990725"/>
                  <a:gd name="connsiteX49" fmla="*/ 2029062 w 2801170"/>
                  <a:gd name="connsiteY49" fmla="*/ 1019175 h 1990725"/>
                  <a:gd name="connsiteX50" fmla="*/ 2076687 w 2801170"/>
                  <a:gd name="connsiteY50" fmla="*/ 1000125 h 1990725"/>
                  <a:gd name="connsiteX51" fmla="*/ 2105262 w 2801170"/>
                  <a:gd name="connsiteY51" fmla="*/ 942975 h 1990725"/>
                  <a:gd name="connsiteX52" fmla="*/ 2133837 w 2801170"/>
                  <a:gd name="connsiteY52" fmla="*/ 885825 h 1990725"/>
                  <a:gd name="connsiteX53" fmla="*/ 2114787 w 2801170"/>
                  <a:gd name="connsiteY53" fmla="*/ 819150 h 1990725"/>
                  <a:gd name="connsiteX54" fmla="*/ 2162412 w 2801170"/>
                  <a:gd name="connsiteY54" fmla="*/ 762000 h 1990725"/>
                  <a:gd name="connsiteX55" fmla="*/ 2219562 w 2801170"/>
                  <a:gd name="connsiteY55" fmla="*/ 762000 h 1990725"/>
                  <a:gd name="connsiteX56" fmla="*/ 2276712 w 2801170"/>
                  <a:gd name="connsiteY56" fmla="*/ 762000 h 1990725"/>
                  <a:gd name="connsiteX57" fmla="*/ 2324337 w 2801170"/>
                  <a:gd name="connsiteY57" fmla="*/ 809625 h 1990725"/>
                  <a:gd name="connsiteX58" fmla="*/ 2343387 w 2801170"/>
                  <a:gd name="connsiteY58" fmla="*/ 857250 h 1990725"/>
                  <a:gd name="connsiteX59" fmla="*/ 2362437 w 2801170"/>
                  <a:gd name="connsiteY59" fmla="*/ 914400 h 1990725"/>
                  <a:gd name="connsiteX60" fmla="*/ 2381487 w 2801170"/>
                  <a:gd name="connsiteY60" fmla="*/ 971550 h 1990725"/>
                  <a:gd name="connsiteX61" fmla="*/ 2400537 w 2801170"/>
                  <a:gd name="connsiteY61" fmla="*/ 1028700 h 1990725"/>
                  <a:gd name="connsiteX62" fmla="*/ 2391012 w 2801170"/>
                  <a:gd name="connsiteY62" fmla="*/ 1057275 h 1990725"/>
                  <a:gd name="connsiteX63" fmla="*/ 2419587 w 2801170"/>
                  <a:gd name="connsiteY63" fmla="*/ 1114425 h 1990725"/>
                  <a:gd name="connsiteX64" fmla="*/ 2419587 w 2801170"/>
                  <a:gd name="connsiteY64" fmla="*/ 1162050 h 1990725"/>
                  <a:gd name="connsiteX65" fmla="*/ 2419587 w 2801170"/>
                  <a:gd name="connsiteY65" fmla="*/ 1209675 h 1990725"/>
                  <a:gd name="connsiteX66" fmla="*/ 2400537 w 2801170"/>
                  <a:gd name="connsiteY66" fmla="*/ 1238250 h 1990725"/>
                  <a:gd name="connsiteX67" fmla="*/ 2410062 w 2801170"/>
                  <a:gd name="connsiteY67" fmla="*/ 1276350 h 1990725"/>
                  <a:gd name="connsiteX68" fmla="*/ 2419587 w 2801170"/>
                  <a:gd name="connsiteY68" fmla="*/ 1333500 h 1990725"/>
                  <a:gd name="connsiteX69" fmla="*/ 2438637 w 2801170"/>
                  <a:gd name="connsiteY69" fmla="*/ 1390650 h 1990725"/>
                  <a:gd name="connsiteX70" fmla="*/ 2438637 w 2801170"/>
                  <a:gd name="connsiteY70" fmla="*/ 1447800 h 1990725"/>
                  <a:gd name="connsiteX71" fmla="*/ 2457687 w 2801170"/>
                  <a:gd name="connsiteY71" fmla="*/ 1504950 h 1990725"/>
                  <a:gd name="connsiteX72" fmla="*/ 2476737 w 2801170"/>
                  <a:gd name="connsiteY72" fmla="*/ 1562100 h 1990725"/>
                  <a:gd name="connsiteX73" fmla="*/ 2486262 w 2801170"/>
                  <a:gd name="connsiteY73" fmla="*/ 1590675 h 1990725"/>
                  <a:gd name="connsiteX74" fmla="*/ 2486262 w 2801170"/>
                  <a:gd name="connsiteY74" fmla="*/ 1638300 h 1990725"/>
                  <a:gd name="connsiteX75" fmla="*/ 2505312 w 2801170"/>
                  <a:gd name="connsiteY75" fmla="*/ 1685925 h 1990725"/>
                  <a:gd name="connsiteX76" fmla="*/ 2505312 w 2801170"/>
                  <a:gd name="connsiteY76" fmla="*/ 1743075 h 1990725"/>
                  <a:gd name="connsiteX77" fmla="*/ 2514837 w 2801170"/>
                  <a:gd name="connsiteY77" fmla="*/ 1800225 h 1990725"/>
                  <a:gd name="connsiteX78" fmla="*/ 2505312 w 2801170"/>
                  <a:gd name="connsiteY78" fmla="*/ 1838325 h 1990725"/>
                  <a:gd name="connsiteX79" fmla="*/ 2514837 w 2801170"/>
                  <a:gd name="connsiteY79" fmla="*/ 1876425 h 1990725"/>
                  <a:gd name="connsiteX80" fmla="*/ 2533887 w 2801170"/>
                  <a:gd name="connsiteY80" fmla="*/ 1933575 h 1990725"/>
                  <a:gd name="connsiteX81" fmla="*/ 2505312 w 2801170"/>
                  <a:gd name="connsiteY81" fmla="*/ 1962150 h 1990725"/>
                  <a:gd name="connsiteX82" fmla="*/ 2533887 w 2801170"/>
                  <a:gd name="connsiteY82" fmla="*/ 1990725 h 1990725"/>
                  <a:gd name="connsiteX83" fmla="*/ 2581512 w 2801170"/>
                  <a:gd name="connsiteY83" fmla="*/ 1924050 h 1990725"/>
                  <a:gd name="connsiteX84" fmla="*/ 2581512 w 2801170"/>
                  <a:gd name="connsiteY84" fmla="*/ 1857375 h 1990725"/>
                  <a:gd name="connsiteX85" fmla="*/ 2591037 w 2801170"/>
                  <a:gd name="connsiteY85" fmla="*/ 1800225 h 1990725"/>
                  <a:gd name="connsiteX86" fmla="*/ 2591037 w 2801170"/>
                  <a:gd name="connsiteY86" fmla="*/ 1752600 h 1990725"/>
                  <a:gd name="connsiteX87" fmla="*/ 2591037 w 2801170"/>
                  <a:gd name="connsiteY87" fmla="*/ 1685925 h 1990725"/>
                  <a:gd name="connsiteX88" fmla="*/ 2600562 w 2801170"/>
                  <a:gd name="connsiteY88" fmla="*/ 1628775 h 1990725"/>
                  <a:gd name="connsiteX89" fmla="*/ 2610087 w 2801170"/>
                  <a:gd name="connsiteY89" fmla="*/ 1562100 h 1990725"/>
                  <a:gd name="connsiteX90" fmla="*/ 2600562 w 2801170"/>
                  <a:gd name="connsiteY90" fmla="*/ 1504950 h 1990725"/>
                  <a:gd name="connsiteX91" fmla="*/ 2629137 w 2801170"/>
                  <a:gd name="connsiteY91" fmla="*/ 1457325 h 1990725"/>
                  <a:gd name="connsiteX92" fmla="*/ 2600562 w 2801170"/>
                  <a:gd name="connsiteY92" fmla="*/ 1419225 h 1990725"/>
                  <a:gd name="connsiteX93" fmla="*/ 2629137 w 2801170"/>
                  <a:gd name="connsiteY93" fmla="*/ 1352550 h 1990725"/>
                  <a:gd name="connsiteX94" fmla="*/ 2629137 w 2801170"/>
                  <a:gd name="connsiteY94" fmla="*/ 1285875 h 1990725"/>
                  <a:gd name="connsiteX95" fmla="*/ 2610087 w 2801170"/>
                  <a:gd name="connsiteY95" fmla="*/ 1238250 h 1990725"/>
                  <a:gd name="connsiteX96" fmla="*/ 2619612 w 2801170"/>
                  <a:gd name="connsiteY96" fmla="*/ 1181100 h 1990725"/>
                  <a:gd name="connsiteX97" fmla="*/ 2619612 w 2801170"/>
                  <a:gd name="connsiteY97" fmla="*/ 1152525 h 1990725"/>
                  <a:gd name="connsiteX98" fmla="*/ 2629137 w 2801170"/>
                  <a:gd name="connsiteY98" fmla="*/ 1085850 h 1990725"/>
                  <a:gd name="connsiteX99" fmla="*/ 2629137 w 2801170"/>
                  <a:gd name="connsiteY99" fmla="*/ 1047750 h 1990725"/>
                  <a:gd name="connsiteX100" fmla="*/ 2619612 w 2801170"/>
                  <a:gd name="connsiteY100" fmla="*/ 981075 h 1990725"/>
                  <a:gd name="connsiteX101" fmla="*/ 2629137 w 2801170"/>
                  <a:gd name="connsiteY101" fmla="*/ 933450 h 1990725"/>
                  <a:gd name="connsiteX102" fmla="*/ 2648187 w 2801170"/>
                  <a:gd name="connsiteY102" fmla="*/ 866775 h 1990725"/>
                  <a:gd name="connsiteX103" fmla="*/ 2667237 w 2801170"/>
                  <a:gd name="connsiteY103" fmla="*/ 819150 h 1990725"/>
                  <a:gd name="connsiteX104" fmla="*/ 2648187 w 2801170"/>
                  <a:gd name="connsiteY104" fmla="*/ 781050 h 1990725"/>
                  <a:gd name="connsiteX105" fmla="*/ 2667237 w 2801170"/>
                  <a:gd name="connsiteY105" fmla="*/ 733425 h 1990725"/>
                  <a:gd name="connsiteX106" fmla="*/ 2686287 w 2801170"/>
                  <a:gd name="connsiteY106" fmla="*/ 676275 h 1990725"/>
                  <a:gd name="connsiteX107" fmla="*/ 2733912 w 2801170"/>
                  <a:gd name="connsiteY107" fmla="*/ 666750 h 1990725"/>
                  <a:gd name="connsiteX108" fmla="*/ 2714862 w 2801170"/>
                  <a:gd name="connsiteY108" fmla="*/ 600075 h 1990725"/>
                  <a:gd name="connsiteX109" fmla="*/ 2733912 w 2801170"/>
                  <a:gd name="connsiteY109" fmla="*/ 533400 h 1990725"/>
                  <a:gd name="connsiteX110" fmla="*/ 2743437 w 2801170"/>
                  <a:gd name="connsiteY110" fmla="*/ 485775 h 1990725"/>
                  <a:gd name="connsiteX111" fmla="*/ 2743437 w 2801170"/>
                  <a:gd name="connsiteY111" fmla="*/ 428625 h 1990725"/>
                  <a:gd name="connsiteX112" fmla="*/ 2762487 w 2801170"/>
                  <a:gd name="connsiteY112" fmla="*/ 361950 h 1990725"/>
                  <a:gd name="connsiteX113" fmla="*/ 2752962 w 2801170"/>
                  <a:gd name="connsiteY113" fmla="*/ 314325 h 1990725"/>
                  <a:gd name="connsiteX114" fmla="*/ 2752962 w 2801170"/>
                  <a:gd name="connsiteY114" fmla="*/ 247650 h 1990725"/>
                  <a:gd name="connsiteX115" fmla="*/ 2762487 w 2801170"/>
                  <a:gd name="connsiteY115" fmla="*/ 190500 h 1990725"/>
                  <a:gd name="connsiteX116" fmla="*/ 2791062 w 2801170"/>
                  <a:gd name="connsiteY116" fmla="*/ 142875 h 1990725"/>
                  <a:gd name="connsiteX117" fmla="*/ 2772012 w 2801170"/>
                  <a:gd name="connsiteY117" fmla="*/ 95250 h 1990725"/>
                  <a:gd name="connsiteX118" fmla="*/ 2800587 w 2801170"/>
                  <a:gd name="connsiteY118" fmla="*/ 57150 h 1990725"/>
                  <a:gd name="connsiteX119" fmla="*/ 2791062 w 2801170"/>
                  <a:gd name="connsiteY119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47750 h 1990725"/>
                  <a:gd name="connsiteX49" fmla="*/ 2029062 w 2801170"/>
                  <a:gd name="connsiteY49" fmla="*/ 1019175 h 1990725"/>
                  <a:gd name="connsiteX50" fmla="*/ 2076687 w 2801170"/>
                  <a:gd name="connsiteY50" fmla="*/ 1000125 h 1990725"/>
                  <a:gd name="connsiteX51" fmla="*/ 2133839 w 2801170"/>
                  <a:gd name="connsiteY51" fmla="*/ 990600 h 1990725"/>
                  <a:gd name="connsiteX52" fmla="*/ 2133837 w 2801170"/>
                  <a:gd name="connsiteY52" fmla="*/ 885825 h 1990725"/>
                  <a:gd name="connsiteX53" fmla="*/ 2114787 w 2801170"/>
                  <a:gd name="connsiteY53" fmla="*/ 819150 h 1990725"/>
                  <a:gd name="connsiteX54" fmla="*/ 2162412 w 2801170"/>
                  <a:gd name="connsiteY54" fmla="*/ 762000 h 1990725"/>
                  <a:gd name="connsiteX55" fmla="*/ 2219562 w 2801170"/>
                  <a:gd name="connsiteY55" fmla="*/ 762000 h 1990725"/>
                  <a:gd name="connsiteX56" fmla="*/ 2276712 w 2801170"/>
                  <a:gd name="connsiteY56" fmla="*/ 762000 h 1990725"/>
                  <a:gd name="connsiteX57" fmla="*/ 2324337 w 2801170"/>
                  <a:gd name="connsiteY57" fmla="*/ 809625 h 1990725"/>
                  <a:gd name="connsiteX58" fmla="*/ 2343387 w 2801170"/>
                  <a:gd name="connsiteY58" fmla="*/ 857250 h 1990725"/>
                  <a:gd name="connsiteX59" fmla="*/ 2362437 w 2801170"/>
                  <a:gd name="connsiteY59" fmla="*/ 914400 h 1990725"/>
                  <a:gd name="connsiteX60" fmla="*/ 2381487 w 2801170"/>
                  <a:gd name="connsiteY60" fmla="*/ 971550 h 1990725"/>
                  <a:gd name="connsiteX61" fmla="*/ 2400537 w 2801170"/>
                  <a:gd name="connsiteY61" fmla="*/ 1028700 h 1990725"/>
                  <a:gd name="connsiteX62" fmla="*/ 2391012 w 2801170"/>
                  <a:gd name="connsiteY62" fmla="*/ 1057275 h 1990725"/>
                  <a:gd name="connsiteX63" fmla="*/ 2419587 w 2801170"/>
                  <a:gd name="connsiteY63" fmla="*/ 1114425 h 1990725"/>
                  <a:gd name="connsiteX64" fmla="*/ 2419587 w 2801170"/>
                  <a:gd name="connsiteY64" fmla="*/ 1162050 h 1990725"/>
                  <a:gd name="connsiteX65" fmla="*/ 2419587 w 2801170"/>
                  <a:gd name="connsiteY65" fmla="*/ 1209675 h 1990725"/>
                  <a:gd name="connsiteX66" fmla="*/ 2400537 w 2801170"/>
                  <a:gd name="connsiteY66" fmla="*/ 1238250 h 1990725"/>
                  <a:gd name="connsiteX67" fmla="*/ 2410062 w 2801170"/>
                  <a:gd name="connsiteY67" fmla="*/ 1276350 h 1990725"/>
                  <a:gd name="connsiteX68" fmla="*/ 2419587 w 2801170"/>
                  <a:gd name="connsiteY68" fmla="*/ 1333500 h 1990725"/>
                  <a:gd name="connsiteX69" fmla="*/ 2438637 w 2801170"/>
                  <a:gd name="connsiteY69" fmla="*/ 1390650 h 1990725"/>
                  <a:gd name="connsiteX70" fmla="*/ 2438637 w 2801170"/>
                  <a:gd name="connsiteY70" fmla="*/ 1447800 h 1990725"/>
                  <a:gd name="connsiteX71" fmla="*/ 2457687 w 2801170"/>
                  <a:gd name="connsiteY71" fmla="*/ 1504950 h 1990725"/>
                  <a:gd name="connsiteX72" fmla="*/ 2476737 w 2801170"/>
                  <a:gd name="connsiteY72" fmla="*/ 1562100 h 1990725"/>
                  <a:gd name="connsiteX73" fmla="*/ 2486262 w 2801170"/>
                  <a:gd name="connsiteY73" fmla="*/ 1590675 h 1990725"/>
                  <a:gd name="connsiteX74" fmla="*/ 2486262 w 2801170"/>
                  <a:gd name="connsiteY74" fmla="*/ 1638300 h 1990725"/>
                  <a:gd name="connsiteX75" fmla="*/ 2505312 w 2801170"/>
                  <a:gd name="connsiteY75" fmla="*/ 1685925 h 1990725"/>
                  <a:gd name="connsiteX76" fmla="*/ 2505312 w 2801170"/>
                  <a:gd name="connsiteY76" fmla="*/ 1743075 h 1990725"/>
                  <a:gd name="connsiteX77" fmla="*/ 2514837 w 2801170"/>
                  <a:gd name="connsiteY77" fmla="*/ 1800225 h 1990725"/>
                  <a:gd name="connsiteX78" fmla="*/ 2505312 w 2801170"/>
                  <a:gd name="connsiteY78" fmla="*/ 1838325 h 1990725"/>
                  <a:gd name="connsiteX79" fmla="*/ 2514837 w 2801170"/>
                  <a:gd name="connsiteY79" fmla="*/ 1876425 h 1990725"/>
                  <a:gd name="connsiteX80" fmla="*/ 2533887 w 2801170"/>
                  <a:gd name="connsiteY80" fmla="*/ 1933575 h 1990725"/>
                  <a:gd name="connsiteX81" fmla="*/ 2505312 w 2801170"/>
                  <a:gd name="connsiteY81" fmla="*/ 1962150 h 1990725"/>
                  <a:gd name="connsiteX82" fmla="*/ 2533887 w 2801170"/>
                  <a:gd name="connsiteY82" fmla="*/ 1990725 h 1990725"/>
                  <a:gd name="connsiteX83" fmla="*/ 2581512 w 2801170"/>
                  <a:gd name="connsiteY83" fmla="*/ 1924050 h 1990725"/>
                  <a:gd name="connsiteX84" fmla="*/ 2581512 w 2801170"/>
                  <a:gd name="connsiteY84" fmla="*/ 1857375 h 1990725"/>
                  <a:gd name="connsiteX85" fmla="*/ 2591037 w 2801170"/>
                  <a:gd name="connsiteY85" fmla="*/ 1800225 h 1990725"/>
                  <a:gd name="connsiteX86" fmla="*/ 2591037 w 2801170"/>
                  <a:gd name="connsiteY86" fmla="*/ 1752600 h 1990725"/>
                  <a:gd name="connsiteX87" fmla="*/ 2591037 w 2801170"/>
                  <a:gd name="connsiteY87" fmla="*/ 1685925 h 1990725"/>
                  <a:gd name="connsiteX88" fmla="*/ 2600562 w 2801170"/>
                  <a:gd name="connsiteY88" fmla="*/ 1628775 h 1990725"/>
                  <a:gd name="connsiteX89" fmla="*/ 2610087 w 2801170"/>
                  <a:gd name="connsiteY89" fmla="*/ 1562100 h 1990725"/>
                  <a:gd name="connsiteX90" fmla="*/ 2600562 w 2801170"/>
                  <a:gd name="connsiteY90" fmla="*/ 1504950 h 1990725"/>
                  <a:gd name="connsiteX91" fmla="*/ 2629137 w 2801170"/>
                  <a:gd name="connsiteY91" fmla="*/ 1457325 h 1990725"/>
                  <a:gd name="connsiteX92" fmla="*/ 2600562 w 2801170"/>
                  <a:gd name="connsiteY92" fmla="*/ 1419225 h 1990725"/>
                  <a:gd name="connsiteX93" fmla="*/ 2629137 w 2801170"/>
                  <a:gd name="connsiteY93" fmla="*/ 1352550 h 1990725"/>
                  <a:gd name="connsiteX94" fmla="*/ 2629137 w 2801170"/>
                  <a:gd name="connsiteY94" fmla="*/ 1285875 h 1990725"/>
                  <a:gd name="connsiteX95" fmla="*/ 2610087 w 2801170"/>
                  <a:gd name="connsiteY95" fmla="*/ 1238250 h 1990725"/>
                  <a:gd name="connsiteX96" fmla="*/ 2619612 w 2801170"/>
                  <a:gd name="connsiteY96" fmla="*/ 1181100 h 1990725"/>
                  <a:gd name="connsiteX97" fmla="*/ 2619612 w 2801170"/>
                  <a:gd name="connsiteY97" fmla="*/ 1152525 h 1990725"/>
                  <a:gd name="connsiteX98" fmla="*/ 2629137 w 2801170"/>
                  <a:gd name="connsiteY98" fmla="*/ 1085850 h 1990725"/>
                  <a:gd name="connsiteX99" fmla="*/ 2629137 w 2801170"/>
                  <a:gd name="connsiteY99" fmla="*/ 1047750 h 1990725"/>
                  <a:gd name="connsiteX100" fmla="*/ 2619612 w 2801170"/>
                  <a:gd name="connsiteY100" fmla="*/ 981075 h 1990725"/>
                  <a:gd name="connsiteX101" fmla="*/ 2629137 w 2801170"/>
                  <a:gd name="connsiteY101" fmla="*/ 933450 h 1990725"/>
                  <a:gd name="connsiteX102" fmla="*/ 2648187 w 2801170"/>
                  <a:gd name="connsiteY102" fmla="*/ 866775 h 1990725"/>
                  <a:gd name="connsiteX103" fmla="*/ 2667237 w 2801170"/>
                  <a:gd name="connsiteY103" fmla="*/ 819150 h 1990725"/>
                  <a:gd name="connsiteX104" fmla="*/ 2648187 w 2801170"/>
                  <a:gd name="connsiteY104" fmla="*/ 781050 h 1990725"/>
                  <a:gd name="connsiteX105" fmla="*/ 2667237 w 2801170"/>
                  <a:gd name="connsiteY105" fmla="*/ 733425 h 1990725"/>
                  <a:gd name="connsiteX106" fmla="*/ 2686287 w 2801170"/>
                  <a:gd name="connsiteY106" fmla="*/ 676275 h 1990725"/>
                  <a:gd name="connsiteX107" fmla="*/ 2733912 w 2801170"/>
                  <a:gd name="connsiteY107" fmla="*/ 666750 h 1990725"/>
                  <a:gd name="connsiteX108" fmla="*/ 2714862 w 2801170"/>
                  <a:gd name="connsiteY108" fmla="*/ 600075 h 1990725"/>
                  <a:gd name="connsiteX109" fmla="*/ 2733912 w 2801170"/>
                  <a:gd name="connsiteY109" fmla="*/ 533400 h 1990725"/>
                  <a:gd name="connsiteX110" fmla="*/ 2743437 w 2801170"/>
                  <a:gd name="connsiteY110" fmla="*/ 485775 h 1990725"/>
                  <a:gd name="connsiteX111" fmla="*/ 2743437 w 2801170"/>
                  <a:gd name="connsiteY111" fmla="*/ 428625 h 1990725"/>
                  <a:gd name="connsiteX112" fmla="*/ 2762487 w 2801170"/>
                  <a:gd name="connsiteY112" fmla="*/ 361950 h 1990725"/>
                  <a:gd name="connsiteX113" fmla="*/ 2752962 w 2801170"/>
                  <a:gd name="connsiteY113" fmla="*/ 314325 h 1990725"/>
                  <a:gd name="connsiteX114" fmla="*/ 2752962 w 2801170"/>
                  <a:gd name="connsiteY114" fmla="*/ 247650 h 1990725"/>
                  <a:gd name="connsiteX115" fmla="*/ 2762487 w 2801170"/>
                  <a:gd name="connsiteY115" fmla="*/ 190500 h 1990725"/>
                  <a:gd name="connsiteX116" fmla="*/ 2791062 w 2801170"/>
                  <a:gd name="connsiteY116" fmla="*/ 142875 h 1990725"/>
                  <a:gd name="connsiteX117" fmla="*/ 2772012 w 2801170"/>
                  <a:gd name="connsiteY117" fmla="*/ 95250 h 1990725"/>
                  <a:gd name="connsiteX118" fmla="*/ 2800587 w 2801170"/>
                  <a:gd name="connsiteY118" fmla="*/ 57150 h 1990725"/>
                  <a:gd name="connsiteX119" fmla="*/ 2791062 w 2801170"/>
                  <a:gd name="connsiteY119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47750 h 1990725"/>
                  <a:gd name="connsiteX49" fmla="*/ 2029062 w 2801170"/>
                  <a:gd name="connsiteY49" fmla="*/ 1019175 h 1990725"/>
                  <a:gd name="connsiteX50" fmla="*/ 2076687 w 2801170"/>
                  <a:gd name="connsiteY50" fmla="*/ 1000125 h 1990725"/>
                  <a:gd name="connsiteX51" fmla="*/ 2133839 w 2801170"/>
                  <a:gd name="connsiteY51" fmla="*/ 990600 h 1990725"/>
                  <a:gd name="connsiteX52" fmla="*/ 2133837 w 2801170"/>
                  <a:gd name="connsiteY52" fmla="*/ 885825 h 1990725"/>
                  <a:gd name="connsiteX53" fmla="*/ 2114787 w 2801170"/>
                  <a:gd name="connsiteY53" fmla="*/ 819150 h 1990725"/>
                  <a:gd name="connsiteX54" fmla="*/ 2162412 w 2801170"/>
                  <a:gd name="connsiteY54" fmla="*/ 762000 h 1990725"/>
                  <a:gd name="connsiteX55" fmla="*/ 2219562 w 2801170"/>
                  <a:gd name="connsiteY55" fmla="*/ 762000 h 1990725"/>
                  <a:gd name="connsiteX56" fmla="*/ 2276712 w 2801170"/>
                  <a:gd name="connsiteY56" fmla="*/ 762000 h 1990725"/>
                  <a:gd name="connsiteX57" fmla="*/ 2324337 w 2801170"/>
                  <a:gd name="connsiteY57" fmla="*/ 809625 h 1990725"/>
                  <a:gd name="connsiteX58" fmla="*/ 2343387 w 2801170"/>
                  <a:gd name="connsiteY58" fmla="*/ 857250 h 1990725"/>
                  <a:gd name="connsiteX59" fmla="*/ 2362437 w 2801170"/>
                  <a:gd name="connsiteY59" fmla="*/ 914400 h 1990725"/>
                  <a:gd name="connsiteX60" fmla="*/ 2381487 w 2801170"/>
                  <a:gd name="connsiteY60" fmla="*/ 971550 h 1990725"/>
                  <a:gd name="connsiteX61" fmla="*/ 2400537 w 2801170"/>
                  <a:gd name="connsiteY61" fmla="*/ 1028700 h 1990725"/>
                  <a:gd name="connsiteX62" fmla="*/ 2391012 w 2801170"/>
                  <a:gd name="connsiteY62" fmla="*/ 1057275 h 1990725"/>
                  <a:gd name="connsiteX63" fmla="*/ 2419587 w 2801170"/>
                  <a:gd name="connsiteY63" fmla="*/ 1114425 h 1990725"/>
                  <a:gd name="connsiteX64" fmla="*/ 2419587 w 2801170"/>
                  <a:gd name="connsiteY64" fmla="*/ 1162050 h 1990725"/>
                  <a:gd name="connsiteX65" fmla="*/ 2419587 w 2801170"/>
                  <a:gd name="connsiteY65" fmla="*/ 1209675 h 1990725"/>
                  <a:gd name="connsiteX66" fmla="*/ 2400537 w 2801170"/>
                  <a:gd name="connsiteY66" fmla="*/ 1238250 h 1990725"/>
                  <a:gd name="connsiteX67" fmla="*/ 2410062 w 2801170"/>
                  <a:gd name="connsiteY67" fmla="*/ 1276350 h 1990725"/>
                  <a:gd name="connsiteX68" fmla="*/ 2419587 w 2801170"/>
                  <a:gd name="connsiteY68" fmla="*/ 1333500 h 1990725"/>
                  <a:gd name="connsiteX69" fmla="*/ 2438637 w 2801170"/>
                  <a:gd name="connsiteY69" fmla="*/ 1390650 h 1990725"/>
                  <a:gd name="connsiteX70" fmla="*/ 2438637 w 2801170"/>
                  <a:gd name="connsiteY70" fmla="*/ 1447800 h 1990725"/>
                  <a:gd name="connsiteX71" fmla="*/ 2457687 w 2801170"/>
                  <a:gd name="connsiteY71" fmla="*/ 1504950 h 1990725"/>
                  <a:gd name="connsiteX72" fmla="*/ 2476737 w 2801170"/>
                  <a:gd name="connsiteY72" fmla="*/ 1562100 h 1990725"/>
                  <a:gd name="connsiteX73" fmla="*/ 2486262 w 2801170"/>
                  <a:gd name="connsiteY73" fmla="*/ 1590675 h 1990725"/>
                  <a:gd name="connsiteX74" fmla="*/ 2486262 w 2801170"/>
                  <a:gd name="connsiteY74" fmla="*/ 1638300 h 1990725"/>
                  <a:gd name="connsiteX75" fmla="*/ 2505312 w 2801170"/>
                  <a:gd name="connsiteY75" fmla="*/ 1685925 h 1990725"/>
                  <a:gd name="connsiteX76" fmla="*/ 2505312 w 2801170"/>
                  <a:gd name="connsiteY76" fmla="*/ 1743075 h 1990725"/>
                  <a:gd name="connsiteX77" fmla="*/ 2514837 w 2801170"/>
                  <a:gd name="connsiteY77" fmla="*/ 1800225 h 1990725"/>
                  <a:gd name="connsiteX78" fmla="*/ 2505312 w 2801170"/>
                  <a:gd name="connsiteY78" fmla="*/ 1838325 h 1990725"/>
                  <a:gd name="connsiteX79" fmla="*/ 2514837 w 2801170"/>
                  <a:gd name="connsiteY79" fmla="*/ 1876425 h 1990725"/>
                  <a:gd name="connsiteX80" fmla="*/ 2533887 w 2801170"/>
                  <a:gd name="connsiteY80" fmla="*/ 1933575 h 1990725"/>
                  <a:gd name="connsiteX81" fmla="*/ 2505312 w 2801170"/>
                  <a:gd name="connsiteY81" fmla="*/ 1962150 h 1990725"/>
                  <a:gd name="connsiteX82" fmla="*/ 2533887 w 2801170"/>
                  <a:gd name="connsiteY82" fmla="*/ 1990725 h 1990725"/>
                  <a:gd name="connsiteX83" fmla="*/ 2581512 w 2801170"/>
                  <a:gd name="connsiteY83" fmla="*/ 1924050 h 1990725"/>
                  <a:gd name="connsiteX84" fmla="*/ 2581512 w 2801170"/>
                  <a:gd name="connsiteY84" fmla="*/ 1857375 h 1990725"/>
                  <a:gd name="connsiteX85" fmla="*/ 2591037 w 2801170"/>
                  <a:gd name="connsiteY85" fmla="*/ 1800225 h 1990725"/>
                  <a:gd name="connsiteX86" fmla="*/ 2591037 w 2801170"/>
                  <a:gd name="connsiteY86" fmla="*/ 1752600 h 1990725"/>
                  <a:gd name="connsiteX87" fmla="*/ 2591037 w 2801170"/>
                  <a:gd name="connsiteY87" fmla="*/ 1685925 h 1990725"/>
                  <a:gd name="connsiteX88" fmla="*/ 2600562 w 2801170"/>
                  <a:gd name="connsiteY88" fmla="*/ 1628775 h 1990725"/>
                  <a:gd name="connsiteX89" fmla="*/ 2610087 w 2801170"/>
                  <a:gd name="connsiteY89" fmla="*/ 1562100 h 1990725"/>
                  <a:gd name="connsiteX90" fmla="*/ 2600562 w 2801170"/>
                  <a:gd name="connsiteY90" fmla="*/ 1504950 h 1990725"/>
                  <a:gd name="connsiteX91" fmla="*/ 2629137 w 2801170"/>
                  <a:gd name="connsiteY91" fmla="*/ 1457325 h 1990725"/>
                  <a:gd name="connsiteX92" fmla="*/ 2600562 w 2801170"/>
                  <a:gd name="connsiteY92" fmla="*/ 1419225 h 1990725"/>
                  <a:gd name="connsiteX93" fmla="*/ 2629137 w 2801170"/>
                  <a:gd name="connsiteY93" fmla="*/ 1352550 h 1990725"/>
                  <a:gd name="connsiteX94" fmla="*/ 2629137 w 2801170"/>
                  <a:gd name="connsiteY94" fmla="*/ 1285875 h 1990725"/>
                  <a:gd name="connsiteX95" fmla="*/ 2610087 w 2801170"/>
                  <a:gd name="connsiteY95" fmla="*/ 1238250 h 1990725"/>
                  <a:gd name="connsiteX96" fmla="*/ 2619612 w 2801170"/>
                  <a:gd name="connsiteY96" fmla="*/ 1181100 h 1990725"/>
                  <a:gd name="connsiteX97" fmla="*/ 2619612 w 2801170"/>
                  <a:gd name="connsiteY97" fmla="*/ 1152525 h 1990725"/>
                  <a:gd name="connsiteX98" fmla="*/ 2629137 w 2801170"/>
                  <a:gd name="connsiteY98" fmla="*/ 1085850 h 1990725"/>
                  <a:gd name="connsiteX99" fmla="*/ 2629137 w 2801170"/>
                  <a:gd name="connsiteY99" fmla="*/ 1047750 h 1990725"/>
                  <a:gd name="connsiteX100" fmla="*/ 2619612 w 2801170"/>
                  <a:gd name="connsiteY100" fmla="*/ 981075 h 1990725"/>
                  <a:gd name="connsiteX101" fmla="*/ 2629137 w 2801170"/>
                  <a:gd name="connsiteY101" fmla="*/ 933450 h 1990725"/>
                  <a:gd name="connsiteX102" fmla="*/ 2648187 w 2801170"/>
                  <a:gd name="connsiteY102" fmla="*/ 866775 h 1990725"/>
                  <a:gd name="connsiteX103" fmla="*/ 2667237 w 2801170"/>
                  <a:gd name="connsiteY103" fmla="*/ 819150 h 1990725"/>
                  <a:gd name="connsiteX104" fmla="*/ 2648187 w 2801170"/>
                  <a:gd name="connsiteY104" fmla="*/ 781050 h 1990725"/>
                  <a:gd name="connsiteX105" fmla="*/ 2667237 w 2801170"/>
                  <a:gd name="connsiteY105" fmla="*/ 733425 h 1990725"/>
                  <a:gd name="connsiteX106" fmla="*/ 2686287 w 2801170"/>
                  <a:gd name="connsiteY106" fmla="*/ 676275 h 1990725"/>
                  <a:gd name="connsiteX107" fmla="*/ 2733912 w 2801170"/>
                  <a:gd name="connsiteY107" fmla="*/ 666750 h 1990725"/>
                  <a:gd name="connsiteX108" fmla="*/ 2714862 w 2801170"/>
                  <a:gd name="connsiteY108" fmla="*/ 600075 h 1990725"/>
                  <a:gd name="connsiteX109" fmla="*/ 2733912 w 2801170"/>
                  <a:gd name="connsiteY109" fmla="*/ 533400 h 1990725"/>
                  <a:gd name="connsiteX110" fmla="*/ 2743437 w 2801170"/>
                  <a:gd name="connsiteY110" fmla="*/ 485775 h 1990725"/>
                  <a:gd name="connsiteX111" fmla="*/ 2743437 w 2801170"/>
                  <a:gd name="connsiteY111" fmla="*/ 428625 h 1990725"/>
                  <a:gd name="connsiteX112" fmla="*/ 2762487 w 2801170"/>
                  <a:gd name="connsiteY112" fmla="*/ 361950 h 1990725"/>
                  <a:gd name="connsiteX113" fmla="*/ 2752962 w 2801170"/>
                  <a:gd name="connsiteY113" fmla="*/ 314325 h 1990725"/>
                  <a:gd name="connsiteX114" fmla="*/ 2752962 w 2801170"/>
                  <a:gd name="connsiteY114" fmla="*/ 247650 h 1990725"/>
                  <a:gd name="connsiteX115" fmla="*/ 2762487 w 2801170"/>
                  <a:gd name="connsiteY115" fmla="*/ 190500 h 1990725"/>
                  <a:gd name="connsiteX116" fmla="*/ 2791062 w 2801170"/>
                  <a:gd name="connsiteY116" fmla="*/ 142875 h 1990725"/>
                  <a:gd name="connsiteX117" fmla="*/ 2772012 w 2801170"/>
                  <a:gd name="connsiteY117" fmla="*/ 95250 h 1990725"/>
                  <a:gd name="connsiteX118" fmla="*/ 2800587 w 2801170"/>
                  <a:gd name="connsiteY118" fmla="*/ 57150 h 1990725"/>
                  <a:gd name="connsiteX119" fmla="*/ 2791062 w 2801170"/>
                  <a:gd name="connsiteY119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47750 h 1990725"/>
                  <a:gd name="connsiteX49" fmla="*/ 2029062 w 2801170"/>
                  <a:gd name="connsiteY49" fmla="*/ 1019175 h 1990725"/>
                  <a:gd name="connsiteX50" fmla="*/ 2076687 w 2801170"/>
                  <a:gd name="connsiteY50" fmla="*/ 1000125 h 1990725"/>
                  <a:gd name="connsiteX51" fmla="*/ 2105262 w 2801170"/>
                  <a:gd name="connsiteY51" fmla="*/ 914400 h 1990725"/>
                  <a:gd name="connsiteX52" fmla="*/ 2133837 w 2801170"/>
                  <a:gd name="connsiteY52" fmla="*/ 885825 h 1990725"/>
                  <a:gd name="connsiteX53" fmla="*/ 2114787 w 2801170"/>
                  <a:gd name="connsiteY53" fmla="*/ 819150 h 1990725"/>
                  <a:gd name="connsiteX54" fmla="*/ 2162412 w 2801170"/>
                  <a:gd name="connsiteY54" fmla="*/ 762000 h 1990725"/>
                  <a:gd name="connsiteX55" fmla="*/ 2219562 w 2801170"/>
                  <a:gd name="connsiteY55" fmla="*/ 762000 h 1990725"/>
                  <a:gd name="connsiteX56" fmla="*/ 2276712 w 2801170"/>
                  <a:gd name="connsiteY56" fmla="*/ 762000 h 1990725"/>
                  <a:gd name="connsiteX57" fmla="*/ 2324337 w 2801170"/>
                  <a:gd name="connsiteY57" fmla="*/ 809625 h 1990725"/>
                  <a:gd name="connsiteX58" fmla="*/ 2343387 w 2801170"/>
                  <a:gd name="connsiteY58" fmla="*/ 857250 h 1990725"/>
                  <a:gd name="connsiteX59" fmla="*/ 2362437 w 2801170"/>
                  <a:gd name="connsiteY59" fmla="*/ 914400 h 1990725"/>
                  <a:gd name="connsiteX60" fmla="*/ 2381487 w 2801170"/>
                  <a:gd name="connsiteY60" fmla="*/ 971550 h 1990725"/>
                  <a:gd name="connsiteX61" fmla="*/ 2400537 w 2801170"/>
                  <a:gd name="connsiteY61" fmla="*/ 1028700 h 1990725"/>
                  <a:gd name="connsiteX62" fmla="*/ 2391012 w 2801170"/>
                  <a:gd name="connsiteY62" fmla="*/ 1057275 h 1990725"/>
                  <a:gd name="connsiteX63" fmla="*/ 2419587 w 2801170"/>
                  <a:gd name="connsiteY63" fmla="*/ 1114425 h 1990725"/>
                  <a:gd name="connsiteX64" fmla="*/ 2419587 w 2801170"/>
                  <a:gd name="connsiteY64" fmla="*/ 1162050 h 1990725"/>
                  <a:gd name="connsiteX65" fmla="*/ 2419587 w 2801170"/>
                  <a:gd name="connsiteY65" fmla="*/ 1209675 h 1990725"/>
                  <a:gd name="connsiteX66" fmla="*/ 2400537 w 2801170"/>
                  <a:gd name="connsiteY66" fmla="*/ 1238250 h 1990725"/>
                  <a:gd name="connsiteX67" fmla="*/ 2410062 w 2801170"/>
                  <a:gd name="connsiteY67" fmla="*/ 1276350 h 1990725"/>
                  <a:gd name="connsiteX68" fmla="*/ 2419587 w 2801170"/>
                  <a:gd name="connsiteY68" fmla="*/ 1333500 h 1990725"/>
                  <a:gd name="connsiteX69" fmla="*/ 2438637 w 2801170"/>
                  <a:gd name="connsiteY69" fmla="*/ 1390650 h 1990725"/>
                  <a:gd name="connsiteX70" fmla="*/ 2438637 w 2801170"/>
                  <a:gd name="connsiteY70" fmla="*/ 1447800 h 1990725"/>
                  <a:gd name="connsiteX71" fmla="*/ 2457687 w 2801170"/>
                  <a:gd name="connsiteY71" fmla="*/ 1504950 h 1990725"/>
                  <a:gd name="connsiteX72" fmla="*/ 2476737 w 2801170"/>
                  <a:gd name="connsiteY72" fmla="*/ 1562100 h 1990725"/>
                  <a:gd name="connsiteX73" fmla="*/ 2486262 w 2801170"/>
                  <a:gd name="connsiteY73" fmla="*/ 1590675 h 1990725"/>
                  <a:gd name="connsiteX74" fmla="*/ 2486262 w 2801170"/>
                  <a:gd name="connsiteY74" fmla="*/ 1638300 h 1990725"/>
                  <a:gd name="connsiteX75" fmla="*/ 2505312 w 2801170"/>
                  <a:gd name="connsiteY75" fmla="*/ 1685925 h 1990725"/>
                  <a:gd name="connsiteX76" fmla="*/ 2505312 w 2801170"/>
                  <a:gd name="connsiteY76" fmla="*/ 1743075 h 1990725"/>
                  <a:gd name="connsiteX77" fmla="*/ 2514837 w 2801170"/>
                  <a:gd name="connsiteY77" fmla="*/ 1800225 h 1990725"/>
                  <a:gd name="connsiteX78" fmla="*/ 2505312 w 2801170"/>
                  <a:gd name="connsiteY78" fmla="*/ 1838325 h 1990725"/>
                  <a:gd name="connsiteX79" fmla="*/ 2514837 w 2801170"/>
                  <a:gd name="connsiteY79" fmla="*/ 1876425 h 1990725"/>
                  <a:gd name="connsiteX80" fmla="*/ 2533887 w 2801170"/>
                  <a:gd name="connsiteY80" fmla="*/ 1933575 h 1990725"/>
                  <a:gd name="connsiteX81" fmla="*/ 2505312 w 2801170"/>
                  <a:gd name="connsiteY81" fmla="*/ 1962150 h 1990725"/>
                  <a:gd name="connsiteX82" fmla="*/ 2533887 w 2801170"/>
                  <a:gd name="connsiteY82" fmla="*/ 1990725 h 1990725"/>
                  <a:gd name="connsiteX83" fmla="*/ 2581512 w 2801170"/>
                  <a:gd name="connsiteY83" fmla="*/ 1924050 h 1990725"/>
                  <a:gd name="connsiteX84" fmla="*/ 2581512 w 2801170"/>
                  <a:gd name="connsiteY84" fmla="*/ 1857375 h 1990725"/>
                  <a:gd name="connsiteX85" fmla="*/ 2591037 w 2801170"/>
                  <a:gd name="connsiteY85" fmla="*/ 1800225 h 1990725"/>
                  <a:gd name="connsiteX86" fmla="*/ 2591037 w 2801170"/>
                  <a:gd name="connsiteY86" fmla="*/ 1752600 h 1990725"/>
                  <a:gd name="connsiteX87" fmla="*/ 2591037 w 2801170"/>
                  <a:gd name="connsiteY87" fmla="*/ 1685925 h 1990725"/>
                  <a:gd name="connsiteX88" fmla="*/ 2600562 w 2801170"/>
                  <a:gd name="connsiteY88" fmla="*/ 1628775 h 1990725"/>
                  <a:gd name="connsiteX89" fmla="*/ 2610087 w 2801170"/>
                  <a:gd name="connsiteY89" fmla="*/ 1562100 h 1990725"/>
                  <a:gd name="connsiteX90" fmla="*/ 2600562 w 2801170"/>
                  <a:gd name="connsiteY90" fmla="*/ 1504950 h 1990725"/>
                  <a:gd name="connsiteX91" fmla="*/ 2629137 w 2801170"/>
                  <a:gd name="connsiteY91" fmla="*/ 1457325 h 1990725"/>
                  <a:gd name="connsiteX92" fmla="*/ 2600562 w 2801170"/>
                  <a:gd name="connsiteY92" fmla="*/ 1419225 h 1990725"/>
                  <a:gd name="connsiteX93" fmla="*/ 2629137 w 2801170"/>
                  <a:gd name="connsiteY93" fmla="*/ 1352550 h 1990725"/>
                  <a:gd name="connsiteX94" fmla="*/ 2629137 w 2801170"/>
                  <a:gd name="connsiteY94" fmla="*/ 1285875 h 1990725"/>
                  <a:gd name="connsiteX95" fmla="*/ 2610087 w 2801170"/>
                  <a:gd name="connsiteY95" fmla="*/ 1238250 h 1990725"/>
                  <a:gd name="connsiteX96" fmla="*/ 2619612 w 2801170"/>
                  <a:gd name="connsiteY96" fmla="*/ 1181100 h 1990725"/>
                  <a:gd name="connsiteX97" fmla="*/ 2619612 w 2801170"/>
                  <a:gd name="connsiteY97" fmla="*/ 1152525 h 1990725"/>
                  <a:gd name="connsiteX98" fmla="*/ 2629137 w 2801170"/>
                  <a:gd name="connsiteY98" fmla="*/ 1085850 h 1990725"/>
                  <a:gd name="connsiteX99" fmla="*/ 2629137 w 2801170"/>
                  <a:gd name="connsiteY99" fmla="*/ 1047750 h 1990725"/>
                  <a:gd name="connsiteX100" fmla="*/ 2619612 w 2801170"/>
                  <a:gd name="connsiteY100" fmla="*/ 981075 h 1990725"/>
                  <a:gd name="connsiteX101" fmla="*/ 2629137 w 2801170"/>
                  <a:gd name="connsiteY101" fmla="*/ 933450 h 1990725"/>
                  <a:gd name="connsiteX102" fmla="*/ 2648187 w 2801170"/>
                  <a:gd name="connsiteY102" fmla="*/ 866775 h 1990725"/>
                  <a:gd name="connsiteX103" fmla="*/ 2667237 w 2801170"/>
                  <a:gd name="connsiteY103" fmla="*/ 819150 h 1990725"/>
                  <a:gd name="connsiteX104" fmla="*/ 2648187 w 2801170"/>
                  <a:gd name="connsiteY104" fmla="*/ 781050 h 1990725"/>
                  <a:gd name="connsiteX105" fmla="*/ 2667237 w 2801170"/>
                  <a:gd name="connsiteY105" fmla="*/ 733425 h 1990725"/>
                  <a:gd name="connsiteX106" fmla="*/ 2686287 w 2801170"/>
                  <a:gd name="connsiteY106" fmla="*/ 676275 h 1990725"/>
                  <a:gd name="connsiteX107" fmla="*/ 2733912 w 2801170"/>
                  <a:gd name="connsiteY107" fmla="*/ 666750 h 1990725"/>
                  <a:gd name="connsiteX108" fmla="*/ 2714862 w 2801170"/>
                  <a:gd name="connsiteY108" fmla="*/ 600075 h 1990725"/>
                  <a:gd name="connsiteX109" fmla="*/ 2733912 w 2801170"/>
                  <a:gd name="connsiteY109" fmla="*/ 533400 h 1990725"/>
                  <a:gd name="connsiteX110" fmla="*/ 2743437 w 2801170"/>
                  <a:gd name="connsiteY110" fmla="*/ 485775 h 1990725"/>
                  <a:gd name="connsiteX111" fmla="*/ 2743437 w 2801170"/>
                  <a:gd name="connsiteY111" fmla="*/ 428625 h 1990725"/>
                  <a:gd name="connsiteX112" fmla="*/ 2762487 w 2801170"/>
                  <a:gd name="connsiteY112" fmla="*/ 361950 h 1990725"/>
                  <a:gd name="connsiteX113" fmla="*/ 2752962 w 2801170"/>
                  <a:gd name="connsiteY113" fmla="*/ 314325 h 1990725"/>
                  <a:gd name="connsiteX114" fmla="*/ 2752962 w 2801170"/>
                  <a:gd name="connsiteY114" fmla="*/ 247650 h 1990725"/>
                  <a:gd name="connsiteX115" fmla="*/ 2762487 w 2801170"/>
                  <a:gd name="connsiteY115" fmla="*/ 190500 h 1990725"/>
                  <a:gd name="connsiteX116" fmla="*/ 2791062 w 2801170"/>
                  <a:gd name="connsiteY116" fmla="*/ 142875 h 1990725"/>
                  <a:gd name="connsiteX117" fmla="*/ 2772012 w 2801170"/>
                  <a:gd name="connsiteY117" fmla="*/ 95250 h 1990725"/>
                  <a:gd name="connsiteX118" fmla="*/ 2800587 w 2801170"/>
                  <a:gd name="connsiteY118" fmla="*/ 57150 h 1990725"/>
                  <a:gd name="connsiteX119" fmla="*/ 2791062 w 2801170"/>
                  <a:gd name="connsiteY119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47750 h 1990725"/>
                  <a:gd name="connsiteX49" fmla="*/ 2076687 w 2801170"/>
                  <a:gd name="connsiteY49" fmla="*/ 1000125 h 1990725"/>
                  <a:gd name="connsiteX50" fmla="*/ 2105262 w 2801170"/>
                  <a:gd name="connsiteY50" fmla="*/ 914400 h 1990725"/>
                  <a:gd name="connsiteX51" fmla="*/ 2133837 w 2801170"/>
                  <a:gd name="connsiteY51" fmla="*/ 885825 h 1990725"/>
                  <a:gd name="connsiteX52" fmla="*/ 2114787 w 2801170"/>
                  <a:gd name="connsiteY52" fmla="*/ 819150 h 1990725"/>
                  <a:gd name="connsiteX53" fmla="*/ 2162412 w 2801170"/>
                  <a:gd name="connsiteY53" fmla="*/ 762000 h 1990725"/>
                  <a:gd name="connsiteX54" fmla="*/ 2219562 w 2801170"/>
                  <a:gd name="connsiteY54" fmla="*/ 762000 h 1990725"/>
                  <a:gd name="connsiteX55" fmla="*/ 2276712 w 2801170"/>
                  <a:gd name="connsiteY55" fmla="*/ 762000 h 1990725"/>
                  <a:gd name="connsiteX56" fmla="*/ 2324337 w 2801170"/>
                  <a:gd name="connsiteY56" fmla="*/ 809625 h 1990725"/>
                  <a:gd name="connsiteX57" fmla="*/ 2343387 w 2801170"/>
                  <a:gd name="connsiteY57" fmla="*/ 857250 h 1990725"/>
                  <a:gd name="connsiteX58" fmla="*/ 2362437 w 2801170"/>
                  <a:gd name="connsiteY58" fmla="*/ 914400 h 1990725"/>
                  <a:gd name="connsiteX59" fmla="*/ 2381487 w 2801170"/>
                  <a:gd name="connsiteY59" fmla="*/ 971550 h 1990725"/>
                  <a:gd name="connsiteX60" fmla="*/ 2400537 w 2801170"/>
                  <a:gd name="connsiteY60" fmla="*/ 1028700 h 1990725"/>
                  <a:gd name="connsiteX61" fmla="*/ 2391012 w 2801170"/>
                  <a:gd name="connsiteY61" fmla="*/ 1057275 h 1990725"/>
                  <a:gd name="connsiteX62" fmla="*/ 2419587 w 2801170"/>
                  <a:gd name="connsiteY62" fmla="*/ 1114425 h 1990725"/>
                  <a:gd name="connsiteX63" fmla="*/ 2419587 w 2801170"/>
                  <a:gd name="connsiteY63" fmla="*/ 1162050 h 1990725"/>
                  <a:gd name="connsiteX64" fmla="*/ 2419587 w 2801170"/>
                  <a:gd name="connsiteY64" fmla="*/ 1209675 h 1990725"/>
                  <a:gd name="connsiteX65" fmla="*/ 2400537 w 2801170"/>
                  <a:gd name="connsiteY65" fmla="*/ 1238250 h 1990725"/>
                  <a:gd name="connsiteX66" fmla="*/ 2410062 w 2801170"/>
                  <a:gd name="connsiteY66" fmla="*/ 1276350 h 1990725"/>
                  <a:gd name="connsiteX67" fmla="*/ 2419587 w 2801170"/>
                  <a:gd name="connsiteY67" fmla="*/ 1333500 h 1990725"/>
                  <a:gd name="connsiteX68" fmla="*/ 2438637 w 2801170"/>
                  <a:gd name="connsiteY68" fmla="*/ 1390650 h 1990725"/>
                  <a:gd name="connsiteX69" fmla="*/ 2438637 w 2801170"/>
                  <a:gd name="connsiteY69" fmla="*/ 1447800 h 1990725"/>
                  <a:gd name="connsiteX70" fmla="*/ 2457687 w 2801170"/>
                  <a:gd name="connsiteY70" fmla="*/ 1504950 h 1990725"/>
                  <a:gd name="connsiteX71" fmla="*/ 2476737 w 2801170"/>
                  <a:gd name="connsiteY71" fmla="*/ 1562100 h 1990725"/>
                  <a:gd name="connsiteX72" fmla="*/ 2486262 w 2801170"/>
                  <a:gd name="connsiteY72" fmla="*/ 1590675 h 1990725"/>
                  <a:gd name="connsiteX73" fmla="*/ 2486262 w 2801170"/>
                  <a:gd name="connsiteY73" fmla="*/ 1638300 h 1990725"/>
                  <a:gd name="connsiteX74" fmla="*/ 2505312 w 2801170"/>
                  <a:gd name="connsiteY74" fmla="*/ 1685925 h 1990725"/>
                  <a:gd name="connsiteX75" fmla="*/ 2505312 w 2801170"/>
                  <a:gd name="connsiteY75" fmla="*/ 1743075 h 1990725"/>
                  <a:gd name="connsiteX76" fmla="*/ 2514837 w 2801170"/>
                  <a:gd name="connsiteY76" fmla="*/ 1800225 h 1990725"/>
                  <a:gd name="connsiteX77" fmla="*/ 2505312 w 2801170"/>
                  <a:gd name="connsiteY77" fmla="*/ 1838325 h 1990725"/>
                  <a:gd name="connsiteX78" fmla="*/ 2514837 w 2801170"/>
                  <a:gd name="connsiteY78" fmla="*/ 1876425 h 1990725"/>
                  <a:gd name="connsiteX79" fmla="*/ 2533887 w 2801170"/>
                  <a:gd name="connsiteY79" fmla="*/ 1933575 h 1990725"/>
                  <a:gd name="connsiteX80" fmla="*/ 2505312 w 2801170"/>
                  <a:gd name="connsiteY80" fmla="*/ 1962150 h 1990725"/>
                  <a:gd name="connsiteX81" fmla="*/ 2533887 w 2801170"/>
                  <a:gd name="connsiteY81" fmla="*/ 1990725 h 1990725"/>
                  <a:gd name="connsiteX82" fmla="*/ 2581512 w 2801170"/>
                  <a:gd name="connsiteY82" fmla="*/ 1924050 h 1990725"/>
                  <a:gd name="connsiteX83" fmla="*/ 2581512 w 2801170"/>
                  <a:gd name="connsiteY83" fmla="*/ 1857375 h 1990725"/>
                  <a:gd name="connsiteX84" fmla="*/ 2591037 w 2801170"/>
                  <a:gd name="connsiteY84" fmla="*/ 1800225 h 1990725"/>
                  <a:gd name="connsiteX85" fmla="*/ 2591037 w 2801170"/>
                  <a:gd name="connsiteY85" fmla="*/ 1752600 h 1990725"/>
                  <a:gd name="connsiteX86" fmla="*/ 2591037 w 2801170"/>
                  <a:gd name="connsiteY86" fmla="*/ 1685925 h 1990725"/>
                  <a:gd name="connsiteX87" fmla="*/ 2600562 w 2801170"/>
                  <a:gd name="connsiteY87" fmla="*/ 1628775 h 1990725"/>
                  <a:gd name="connsiteX88" fmla="*/ 2610087 w 2801170"/>
                  <a:gd name="connsiteY88" fmla="*/ 1562100 h 1990725"/>
                  <a:gd name="connsiteX89" fmla="*/ 2600562 w 2801170"/>
                  <a:gd name="connsiteY89" fmla="*/ 1504950 h 1990725"/>
                  <a:gd name="connsiteX90" fmla="*/ 2629137 w 2801170"/>
                  <a:gd name="connsiteY90" fmla="*/ 1457325 h 1990725"/>
                  <a:gd name="connsiteX91" fmla="*/ 2600562 w 2801170"/>
                  <a:gd name="connsiteY91" fmla="*/ 1419225 h 1990725"/>
                  <a:gd name="connsiteX92" fmla="*/ 2629137 w 2801170"/>
                  <a:gd name="connsiteY92" fmla="*/ 1352550 h 1990725"/>
                  <a:gd name="connsiteX93" fmla="*/ 2629137 w 2801170"/>
                  <a:gd name="connsiteY93" fmla="*/ 1285875 h 1990725"/>
                  <a:gd name="connsiteX94" fmla="*/ 2610087 w 2801170"/>
                  <a:gd name="connsiteY94" fmla="*/ 1238250 h 1990725"/>
                  <a:gd name="connsiteX95" fmla="*/ 2619612 w 2801170"/>
                  <a:gd name="connsiteY95" fmla="*/ 1181100 h 1990725"/>
                  <a:gd name="connsiteX96" fmla="*/ 2619612 w 2801170"/>
                  <a:gd name="connsiteY96" fmla="*/ 1152525 h 1990725"/>
                  <a:gd name="connsiteX97" fmla="*/ 2629137 w 2801170"/>
                  <a:gd name="connsiteY97" fmla="*/ 1085850 h 1990725"/>
                  <a:gd name="connsiteX98" fmla="*/ 2629137 w 2801170"/>
                  <a:gd name="connsiteY98" fmla="*/ 1047750 h 1990725"/>
                  <a:gd name="connsiteX99" fmla="*/ 2619612 w 2801170"/>
                  <a:gd name="connsiteY99" fmla="*/ 981075 h 1990725"/>
                  <a:gd name="connsiteX100" fmla="*/ 2629137 w 2801170"/>
                  <a:gd name="connsiteY100" fmla="*/ 933450 h 1990725"/>
                  <a:gd name="connsiteX101" fmla="*/ 2648187 w 2801170"/>
                  <a:gd name="connsiteY101" fmla="*/ 866775 h 1990725"/>
                  <a:gd name="connsiteX102" fmla="*/ 2667237 w 2801170"/>
                  <a:gd name="connsiteY102" fmla="*/ 819150 h 1990725"/>
                  <a:gd name="connsiteX103" fmla="*/ 2648187 w 2801170"/>
                  <a:gd name="connsiteY103" fmla="*/ 781050 h 1990725"/>
                  <a:gd name="connsiteX104" fmla="*/ 2667237 w 2801170"/>
                  <a:gd name="connsiteY104" fmla="*/ 733425 h 1990725"/>
                  <a:gd name="connsiteX105" fmla="*/ 2686287 w 2801170"/>
                  <a:gd name="connsiteY105" fmla="*/ 676275 h 1990725"/>
                  <a:gd name="connsiteX106" fmla="*/ 2733912 w 2801170"/>
                  <a:gd name="connsiteY106" fmla="*/ 666750 h 1990725"/>
                  <a:gd name="connsiteX107" fmla="*/ 2714862 w 2801170"/>
                  <a:gd name="connsiteY107" fmla="*/ 600075 h 1990725"/>
                  <a:gd name="connsiteX108" fmla="*/ 2733912 w 2801170"/>
                  <a:gd name="connsiteY108" fmla="*/ 533400 h 1990725"/>
                  <a:gd name="connsiteX109" fmla="*/ 2743437 w 2801170"/>
                  <a:gd name="connsiteY109" fmla="*/ 485775 h 1990725"/>
                  <a:gd name="connsiteX110" fmla="*/ 2743437 w 2801170"/>
                  <a:gd name="connsiteY110" fmla="*/ 428625 h 1990725"/>
                  <a:gd name="connsiteX111" fmla="*/ 2762487 w 2801170"/>
                  <a:gd name="connsiteY111" fmla="*/ 361950 h 1990725"/>
                  <a:gd name="connsiteX112" fmla="*/ 2752962 w 2801170"/>
                  <a:gd name="connsiteY112" fmla="*/ 314325 h 1990725"/>
                  <a:gd name="connsiteX113" fmla="*/ 2752962 w 2801170"/>
                  <a:gd name="connsiteY113" fmla="*/ 247650 h 1990725"/>
                  <a:gd name="connsiteX114" fmla="*/ 2762487 w 2801170"/>
                  <a:gd name="connsiteY114" fmla="*/ 190500 h 1990725"/>
                  <a:gd name="connsiteX115" fmla="*/ 2791062 w 2801170"/>
                  <a:gd name="connsiteY115" fmla="*/ 142875 h 1990725"/>
                  <a:gd name="connsiteX116" fmla="*/ 2772012 w 2801170"/>
                  <a:gd name="connsiteY116" fmla="*/ 95250 h 1990725"/>
                  <a:gd name="connsiteX117" fmla="*/ 2800587 w 2801170"/>
                  <a:gd name="connsiteY117" fmla="*/ 57150 h 1990725"/>
                  <a:gd name="connsiteX118" fmla="*/ 2791062 w 2801170"/>
                  <a:gd name="connsiteY118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7 w 2801170"/>
                  <a:gd name="connsiteY48" fmla="*/ 100012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86213 w 2801170"/>
                  <a:gd name="connsiteY48" fmla="*/ 100012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105264 w 2801170"/>
                  <a:gd name="connsiteY48" fmla="*/ 1009650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2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29012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3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67163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14862 w 2801170"/>
                  <a:gd name="connsiteY106" fmla="*/ 60007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43439 w 2801170"/>
                  <a:gd name="connsiteY106" fmla="*/ 685800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762490 w 2801170"/>
                  <a:gd name="connsiteY106" fmla="*/ 733425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733912 w 2801170"/>
                  <a:gd name="connsiteY105" fmla="*/ 666750 h 1990725"/>
                  <a:gd name="connsiteX106" fmla="*/ 2695811 w 2801170"/>
                  <a:gd name="connsiteY106" fmla="*/ 762000 h 1990725"/>
                  <a:gd name="connsiteX107" fmla="*/ 2733912 w 2801170"/>
                  <a:gd name="connsiteY107" fmla="*/ 533400 h 1990725"/>
                  <a:gd name="connsiteX108" fmla="*/ 2743437 w 2801170"/>
                  <a:gd name="connsiteY108" fmla="*/ 485775 h 1990725"/>
                  <a:gd name="connsiteX109" fmla="*/ 2743437 w 2801170"/>
                  <a:gd name="connsiteY109" fmla="*/ 428625 h 1990725"/>
                  <a:gd name="connsiteX110" fmla="*/ 2762487 w 2801170"/>
                  <a:gd name="connsiteY110" fmla="*/ 361950 h 1990725"/>
                  <a:gd name="connsiteX111" fmla="*/ 2752962 w 2801170"/>
                  <a:gd name="connsiteY111" fmla="*/ 314325 h 1990725"/>
                  <a:gd name="connsiteX112" fmla="*/ 2752962 w 2801170"/>
                  <a:gd name="connsiteY112" fmla="*/ 247650 h 1990725"/>
                  <a:gd name="connsiteX113" fmla="*/ 2762487 w 2801170"/>
                  <a:gd name="connsiteY113" fmla="*/ 190500 h 1990725"/>
                  <a:gd name="connsiteX114" fmla="*/ 2791062 w 2801170"/>
                  <a:gd name="connsiteY114" fmla="*/ 142875 h 1990725"/>
                  <a:gd name="connsiteX115" fmla="*/ 2772012 w 2801170"/>
                  <a:gd name="connsiteY115" fmla="*/ 95250 h 1990725"/>
                  <a:gd name="connsiteX116" fmla="*/ 2800587 w 2801170"/>
                  <a:gd name="connsiteY116" fmla="*/ 57150 h 1990725"/>
                  <a:gd name="connsiteX117" fmla="*/ 2791062 w 2801170"/>
                  <a:gd name="connsiteY117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686287 w 2801170"/>
                  <a:gd name="connsiteY104" fmla="*/ 676275 h 1990725"/>
                  <a:gd name="connsiteX105" fmla="*/ 2695811 w 2801170"/>
                  <a:gd name="connsiteY105" fmla="*/ 762000 h 1990725"/>
                  <a:gd name="connsiteX106" fmla="*/ 2733912 w 2801170"/>
                  <a:gd name="connsiteY106" fmla="*/ 533400 h 1990725"/>
                  <a:gd name="connsiteX107" fmla="*/ 2743437 w 2801170"/>
                  <a:gd name="connsiteY107" fmla="*/ 485775 h 1990725"/>
                  <a:gd name="connsiteX108" fmla="*/ 2743437 w 2801170"/>
                  <a:gd name="connsiteY108" fmla="*/ 428625 h 1990725"/>
                  <a:gd name="connsiteX109" fmla="*/ 2762487 w 2801170"/>
                  <a:gd name="connsiteY109" fmla="*/ 361950 h 1990725"/>
                  <a:gd name="connsiteX110" fmla="*/ 2752962 w 2801170"/>
                  <a:gd name="connsiteY110" fmla="*/ 314325 h 1990725"/>
                  <a:gd name="connsiteX111" fmla="*/ 2752962 w 2801170"/>
                  <a:gd name="connsiteY111" fmla="*/ 247650 h 1990725"/>
                  <a:gd name="connsiteX112" fmla="*/ 2762487 w 2801170"/>
                  <a:gd name="connsiteY112" fmla="*/ 190500 h 1990725"/>
                  <a:gd name="connsiteX113" fmla="*/ 2791062 w 2801170"/>
                  <a:gd name="connsiteY113" fmla="*/ 142875 h 1990725"/>
                  <a:gd name="connsiteX114" fmla="*/ 2772012 w 2801170"/>
                  <a:gd name="connsiteY114" fmla="*/ 95250 h 1990725"/>
                  <a:gd name="connsiteX115" fmla="*/ 2800587 w 2801170"/>
                  <a:gd name="connsiteY115" fmla="*/ 57150 h 1990725"/>
                  <a:gd name="connsiteX116" fmla="*/ 2791062 w 2801170"/>
                  <a:gd name="connsiteY116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724390 w 2801170"/>
                  <a:gd name="connsiteY104" fmla="*/ 714375 h 1990725"/>
                  <a:gd name="connsiteX105" fmla="*/ 2695811 w 2801170"/>
                  <a:gd name="connsiteY105" fmla="*/ 762000 h 1990725"/>
                  <a:gd name="connsiteX106" fmla="*/ 2733912 w 2801170"/>
                  <a:gd name="connsiteY106" fmla="*/ 533400 h 1990725"/>
                  <a:gd name="connsiteX107" fmla="*/ 2743437 w 2801170"/>
                  <a:gd name="connsiteY107" fmla="*/ 485775 h 1990725"/>
                  <a:gd name="connsiteX108" fmla="*/ 2743437 w 2801170"/>
                  <a:gd name="connsiteY108" fmla="*/ 428625 h 1990725"/>
                  <a:gd name="connsiteX109" fmla="*/ 2762487 w 2801170"/>
                  <a:gd name="connsiteY109" fmla="*/ 361950 h 1990725"/>
                  <a:gd name="connsiteX110" fmla="*/ 2752962 w 2801170"/>
                  <a:gd name="connsiteY110" fmla="*/ 314325 h 1990725"/>
                  <a:gd name="connsiteX111" fmla="*/ 2752962 w 2801170"/>
                  <a:gd name="connsiteY111" fmla="*/ 247650 h 1990725"/>
                  <a:gd name="connsiteX112" fmla="*/ 2762487 w 2801170"/>
                  <a:gd name="connsiteY112" fmla="*/ 190500 h 1990725"/>
                  <a:gd name="connsiteX113" fmla="*/ 2791062 w 2801170"/>
                  <a:gd name="connsiteY113" fmla="*/ 142875 h 1990725"/>
                  <a:gd name="connsiteX114" fmla="*/ 2772012 w 2801170"/>
                  <a:gd name="connsiteY114" fmla="*/ 95250 h 1990725"/>
                  <a:gd name="connsiteX115" fmla="*/ 2800587 w 2801170"/>
                  <a:gd name="connsiteY115" fmla="*/ 57150 h 1990725"/>
                  <a:gd name="connsiteX116" fmla="*/ 2791062 w 2801170"/>
                  <a:gd name="connsiteY116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724390 w 2801170"/>
                  <a:gd name="connsiteY104" fmla="*/ 714375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733425 h 1990725"/>
                  <a:gd name="connsiteX104" fmla="*/ 2724390 w 2801170"/>
                  <a:gd name="connsiteY104" fmla="*/ 7048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24390 w 2801170"/>
                  <a:gd name="connsiteY104" fmla="*/ 7048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48064 w 2801170"/>
                  <a:gd name="connsiteY18" fmla="*/ 76200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67115 w 2801170"/>
                  <a:gd name="connsiteY18" fmla="*/ 714375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48062 w 2801170"/>
                  <a:gd name="connsiteY19" fmla="*/ 81915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57587 w 2801170"/>
                  <a:gd name="connsiteY19" fmla="*/ 790575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76639 w 2801170"/>
                  <a:gd name="connsiteY19" fmla="*/ 752475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48062 w 2801170"/>
                  <a:gd name="connsiteY19" fmla="*/ 72390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48062 w 2801170"/>
                  <a:gd name="connsiteY19" fmla="*/ 72390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7 w 2801170"/>
                  <a:gd name="connsiteY16" fmla="*/ 666750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48062 w 2801170"/>
                  <a:gd name="connsiteY19" fmla="*/ 72390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562334 w 2801170"/>
                  <a:gd name="connsiteY16" fmla="*/ 600075 h 1990725"/>
                  <a:gd name="connsiteX17" fmla="*/ 1600435 w 2801170"/>
                  <a:gd name="connsiteY17" fmla="*/ 695325 h 1990725"/>
                  <a:gd name="connsiteX18" fmla="*/ 1600436 w 2801170"/>
                  <a:gd name="connsiteY18" fmla="*/ 742950 h 1990725"/>
                  <a:gd name="connsiteX19" fmla="*/ 1648062 w 2801170"/>
                  <a:gd name="connsiteY19" fmla="*/ 723900 h 1990725"/>
                  <a:gd name="connsiteX20" fmla="*/ 1657587 w 2801170"/>
                  <a:gd name="connsiteY20" fmla="*/ 876300 h 1990725"/>
                  <a:gd name="connsiteX21" fmla="*/ 1667112 w 2801170"/>
                  <a:gd name="connsiteY21" fmla="*/ 904875 h 1990725"/>
                  <a:gd name="connsiteX22" fmla="*/ 1657587 w 2801170"/>
                  <a:gd name="connsiteY22" fmla="*/ 952500 h 1990725"/>
                  <a:gd name="connsiteX23" fmla="*/ 1676637 w 2801170"/>
                  <a:gd name="connsiteY23" fmla="*/ 1000125 h 1990725"/>
                  <a:gd name="connsiteX24" fmla="*/ 1676637 w 2801170"/>
                  <a:gd name="connsiteY24" fmla="*/ 1028700 h 1990725"/>
                  <a:gd name="connsiteX25" fmla="*/ 1686162 w 2801170"/>
                  <a:gd name="connsiteY25" fmla="*/ 1076325 h 1990725"/>
                  <a:gd name="connsiteX26" fmla="*/ 1686162 w 2801170"/>
                  <a:gd name="connsiteY26" fmla="*/ 1123950 h 1990725"/>
                  <a:gd name="connsiteX27" fmla="*/ 1695687 w 2801170"/>
                  <a:gd name="connsiteY27" fmla="*/ 1162050 h 1990725"/>
                  <a:gd name="connsiteX28" fmla="*/ 1686162 w 2801170"/>
                  <a:gd name="connsiteY28" fmla="*/ 1181100 h 1990725"/>
                  <a:gd name="connsiteX29" fmla="*/ 1705212 w 2801170"/>
                  <a:gd name="connsiteY29" fmla="*/ 1219200 h 1990725"/>
                  <a:gd name="connsiteX30" fmla="*/ 1705212 w 2801170"/>
                  <a:gd name="connsiteY30" fmla="*/ 1266825 h 1990725"/>
                  <a:gd name="connsiteX31" fmla="*/ 1724262 w 2801170"/>
                  <a:gd name="connsiteY31" fmla="*/ 1314450 h 1990725"/>
                  <a:gd name="connsiteX32" fmla="*/ 1724262 w 2801170"/>
                  <a:gd name="connsiteY32" fmla="*/ 1362075 h 1990725"/>
                  <a:gd name="connsiteX33" fmla="*/ 1762362 w 2801170"/>
                  <a:gd name="connsiteY33" fmla="*/ 1400175 h 1990725"/>
                  <a:gd name="connsiteX34" fmla="*/ 1790937 w 2801170"/>
                  <a:gd name="connsiteY34" fmla="*/ 1362075 h 1990725"/>
                  <a:gd name="connsiteX35" fmla="*/ 1800462 w 2801170"/>
                  <a:gd name="connsiteY35" fmla="*/ 1314450 h 1990725"/>
                  <a:gd name="connsiteX36" fmla="*/ 1819512 w 2801170"/>
                  <a:gd name="connsiteY36" fmla="*/ 1257300 h 1990725"/>
                  <a:gd name="connsiteX37" fmla="*/ 1819512 w 2801170"/>
                  <a:gd name="connsiteY37" fmla="*/ 1219200 h 1990725"/>
                  <a:gd name="connsiteX38" fmla="*/ 1838562 w 2801170"/>
                  <a:gd name="connsiteY38" fmla="*/ 1152525 h 1990725"/>
                  <a:gd name="connsiteX39" fmla="*/ 1829037 w 2801170"/>
                  <a:gd name="connsiteY39" fmla="*/ 1085850 h 1990725"/>
                  <a:gd name="connsiteX40" fmla="*/ 1838562 w 2801170"/>
                  <a:gd name="connsiteY40" fmla="*/ 1057275 h 1990725"/>
                  <a:gd name="connsiteX41" fmla="*/ 1857612 w 2801170"/>
                  <a:gd name="connsiteY41" fmla="*/ 990600 h 1990725"/>
                  <a:gd name="connsiteX42" fmla="*/ 1867137 w 2801170"/>
                  <a:gd name="connsiteY42" fmla="*/ 942975 h 1990725"/>
                  <a:gd name="connsiteX43" fmla="*/ 1876662 w 2801170"/>
                  <a:gd name="connsiteY43" fmla="*/ 895350 h 1990725"/>
                  <a:gd name="connsiteX44" fmla="*/ 1895712 w 2801170"/>
                  <a:gd name="connsiteY44" fmla="*/ 847725 h 1990725"/>
                  <a:gd name="connsiteX45" fmla="*/ 1943337 w 2801170"/>
                  <a:gd name="connsiteY45" fmla="*/ 904875 h 1990725"/>
                  <a:gd name="connsiteX46" fmla="*/ 1943337 w 2801170"/>
                  <a:gd name="connsiteY46" fmla="*/ 952500 h 1990725"/>
                  <a:gd name="connsiteX47" fmla="*/ 1962387 w 2801170"/>
                  <a:gd name="connsiteY47" fmla="*/ 1009650 h 1990725"/>
                  <a:gd name="connsiteX48" fmla="*/ 2076689 w 2801170"/>
                  <a:gd name="connsiteY48" fmla="*/ 1019175 h 1990725"/>
                  <a:gd name="connsiteX49" fmla="*/ 2105262 w 2801170"/>
                  <a:gd name="connsiteY49" fmla="*/ 914400 h 1990725"/>
                  <a:gd name="connsiteX50" fmla="*/ 2133837 w 2801170"/>
                  <a:gd name="connsiteY50" fmla="*/ 885825 h 1990725"/>
                  <a:gd name="connsiteX51" fmla="*/ 2114787 w 2801170"/>
                  <a:gd name="connsiteY51" fmla="*/ 819150 h 1990725"/>
                  <a:gd name="connsiteX52" fmla="*/ 2162412 w 2801170"/>
                  <a:gd name="connsiteY52" fmla="*/ 762000 h 1990725"/>
                  <a:gd name="connsiteX53" fmla="*/ 2219562 w 2801170"/>
                  <a:gd name="connsiteY53" fmla="*/ 762000 h 1990725"/>
                  <a:gd name="connsiteX54" fmla="*/ 2276712 w 2801170"/>
                  <a:gd name="connsiteY54" fmla="*/ 762000 h 1990725"/>
                  <a:gd name="connsiteX55" fmla="*/ 2324337 w 2801170"/>
                  <a:gd name="connsiteY55" fmla="*/ 809625 h 1990725"/>
                  <a:gd name="connsiteX56" fmla="*/ 2343387 w 2801170"/>
                  <a:gd name="connsiteY56" fmla="*/ 857250 h 1990725"/>
                  <a:gd name="connsiteX57" fmla="*/ 2362437 w 2801170"/>
                  <a:gd name="connsiteY57" fmla="*/ 914400 h 1990725"/>
                  <a:gd name="connsiteX58" fmla="*/ 2381487 w 2801170"/>
                  <a:gd name="connsiteY58" fmla="*/ 971550 h 1990725"/>
                  <a:gd name="connsiteX59" fmla="*/ 2400537 w 2801170"/>
                  <a:gd name="connsiteY59" fmla="*/ 1028700 h 1990725"/>
                  <a:gd name="connsiteX60" fmla="*/ 2391012 w 2801170"/>
                  <a:gd name="connsiteY60" fmla="*/ 1057275 h 1990725"/>
                  <a:gd name="connsiteX61" fmla="*/ 2419587 w 2801170"/>
                  <a:gd name="connsiteY61" fmla="*/ 1114425 h 1990725"/>
                  <a:gd name="connsiteX62" fmla="*/ 2419587 w 2801170"/>
                  <a:gd name="connsiteY62" fmla="*/ 1162050 h 1990725"/>
                  <a:gd name="connsiteX63" fmla="*/ 2419587 w 2801170"/>
                  <a:gd name="connsiteY63" fmla="*/ 1209675 h 1990725"/>
                  <a:gd name="connsiteX64" fmla="*/ 2400537 w 2801170"/>
                  <a:gd name="connsiteY64" fmla="*/ 1238250 h 1990725"/>
                  <a:gd name="connsiteX65" fmla="*/ 2410062 w 2801170"/>
                  <a:gd name="connsiteY65" fmla="*/ 1276350 h 1990725"/>
                  <a:gd name="connsiteX66" fmla="*/ 2419587 w 2801170"/>
                  <a:gd name="connsiteY66" fmla="*/ 1333500 h 1990725"/>
                  <a:gd name="connsiteX67" fmla="*/ 2438637 w 2801170"/>
                  <a:gd name="connsiteY67" fmla="*/ 1390650 h 1990725"/>
                  <a:gd name="connsiteX68" fmla="*/ 2438637 w 2801170"/>
                  <a:gd name="connsiteY68" fmla="*/ 1447800 h 1990725"/>
                  <a:gd name="connsiteX69" fmla="*/ 2457687 w 2801170"/>
                  <a:gd name="connsiteY69" fmla="*/ 1504950 h 1990725"/>
                  <a:gd name="connsiteX70" fmla="*/ 2476737 w 2801170"/>
                  <a:gd name="connsiteY70" fmla="*/ 1562100 h 1990725"/>
                  <a:gd name="connsiteX71" fmla="*/ 2486262 w 2801170"/>
                  <a:gd name="connsiteY71" fmla="*/ 1590675 h 1990725"/>
                  <a:gd name="connsiteX72" fmla="*/ 2486262 w 2801170"/>
                  <a:gd name="connsiteY72" fmla="*/ 1638300 h 1990725"/>
                  <a:gd name="connsiteX73" fmla="*/ 2505312 w 2801170"/>
                  <a:gd name="connsiteY73" fmla="*/ 1685925 h 1990725"/>
                  <a:gd name="connsiteX74" fmla="*/ 2505312 w 2801170"/>
                  <a:gd name="connsiteY74" fmla="*/ 1743075 h 1990725"/>
                  <a:gd name="connsiteX75" fmla="*/ 2514837 w 2801170"/>
                  <a:gd name="connsiteY75" fmla="*/ 1800225 h 1990725"/>
                  <a:gd name="connsiteX76" fmla="*/ 2505312 w 2801170"/>
                  <a:gd name="connsiteY76" fmla="*/ 1838325 h 1990725"/>
                  <a:gd name="connsiteX77" fmla="*/ 2514837 w 2801170"/>
                  <a:gd name="connsiteY77" fmla="*/ 1876425 h 1990725"/>
                  <a:gd name="connsiteX78" fmla="*/ 2533887 w 2801170"/>
                  <a:gd name="connsiteY78" fmla="*/ 1933575 h 1990725"/>
                  <a:gd name="connsiteX79" fmla="*/ 2505312 w 2801170"/>
                  <a:gd name="connsiteY79" fmla="*/ 1962150 h 1990725"/>
                  <a:gd name="connsiteX80" fmla="*/ 2533887 w 2801170"/>
                  <a:gd name="connsiteY80" fmla="*/ 1990725 h 1990725"/>
                  <a:gd name="connsiteX81" fmla="*/ 2581512 w 2801170"/>
                  <a:gd name="connsiteY81" fmla="*/ 1924050 h 1990725"/>
                  <a:gd name="connsiteX82" fmla="*/ 2581512 w 2801170"/>
                  <a:gd name="connsiteY82" fmla="*/ 1857375 h 1990725"/>
                  <a:gd name="connsiteX83" fmla="*/ 2591037 w 2801170"/>
                  <a:gd name="connsiteY83" fmla="*/ 1800225 h 1990725"/>
                  <a:gd name="connsiteX84" fmla="*/ 2591037 w 2801170"/>
                  <a:gd name="connsiteY84" fmla="*/ 1752600 h 1990725"/>
                  <a:gd name="connsiteX85" fmla="*/ 2591037 w 2801170"/>
                  <a:gd name="connsiteY85" fmla="*/ 1685925 h 1990725"/>
                  <a:gd name="connsiteX86" fmla="*/ 2600562 w 2801170"/>
                  <a:gd name="connsiteY86" fmla="*/ 1628775 h 1990725"/>
                  <a:gd name="connsiteX87" fmla="*/ 2610087 w 2801170"/>
                  <a:gd name="connsiteY87" fmla="*/ 1562100 h 1990725"/>
                  <a:gd name="connsiteX88" fmla="*/ 2600562 w 2801170"/>
                  <a:gd name="connsiteY88" fmla="*/ 1504950 h 1990725"/>
                  <a:gd name="connsiteX89" fmla="*/ 2629137 w 2801170"/>
                  <a:gd name="connsiteY89" fmla="*/ 1457325 h 1990725"/>
                  <a:gd name="connsiteX90" fmla="*/ 2600562 w 2801170"/>
                  <a:gd name="connsiteY90" fmla="*/ 1419225 h 1990725"/>
                  <a:gd name="connsiteX91" fmla="*/ 2629137 w 2801170"/>
                  <a:gd name="connsiteY91" fmla="*/ 1352550 h 1990725"/>
                  <a:gd name="connsiteX92" fmla="*/ 2629137 w 2801170"/>
                  <a:gd name="connsiteY92" fmla="*/ 1285875 h 1990725"/>
                  <a:gd name="connsiteX93" fmla="*/ 2610087 w 2801170"/>
                  <a:gd name="connsiteY93" fmla="*/ 1238250 h 1990725"/>
                  <a:gd name="connsiteX94" fmla="*/ 2619612 w 2801170"/>
                  <a:gd name="connsiteY94" fmla="*/ 1181100 h 1990725"/>
                  <a:gd name="connsiteX95" fmla="*/ 2619612 w 2801170"/>
                  <a:gd name="connsiteY95" fmla="*/ 1152525 h 1990725"/>
                  <a:gd name="connsiteX96" fmla="*/ 2629137 w 2801170"/>
                  <a:gd name="connsiteY96" fmla="*/ 1085850 h 1990725"/>
                  <a:gd name="connsiteX97" fmla="*/ 2629137 w 2801170"/>
                  <a:gd name="connsiteY97" fmla="*/ 1047750 h 1990725"/>
                  <a:gd name="connsiteX98" fmla="*/ 2619612 w 2801170"/>
                  <a:gd name="connsiteY98" fmla="*/ 981075 h 1990725"/>
                  <a:gd name="connsiteX99" fmla="*/ 2629137 w 2801170"/>
                  <a:gd name="connsiteY99" fmla="*/ 933450 h 1990725"/>
                  <a:gd name="connsiteX100" fmla="*/ 2648187 w 2801170"/>
                  <a:gd name="connsiteY100" fmla="*/ 866775 h 1990725"/>
                  <a:gd name="connsiteX101" fmla="*/ 2667237 w 2801170"/>
                  <a:gd name="connsiteY101" fmla="*/ 819150 h 1990725"/>
                  <a:gd name="connsiteX102" fmla="*/ 2648187 w 2801170"/>
                  <a:gd name="connsiteY102" fmla="*/ 781050 h 1990725"/>
                  <a:gd name="connsiteX103" fmla="*/ 2667237 w 2801170"/>
                  <a:gd name="connsiteY103" fmla="*/ 685800 h 1990725"/>
                  <a:gd name="connsiteX104" fmla="*/ 2733916 w 2801170"/>
                  <a:gd name="connsiteY104" fmla="*/ 742950 h 1990725"/>
                  <a:gd name="connsiteX105" fmla="*/ 2733912 w 2801170"/>
                  <a:gd name="connsiteY105" fmla="*/ 533400 h 1990725"/>
                  <a:gd name="connsiteX106" fmla="*/ 2743437 w 2801170"/>
                  <a:gd name="connsiteY106" fmla="*/ 485775 h 1990725"/>
                  <a:gd name="connsiteX107" fmla="*/ 2743437 w 2801170"/>
                  <a:gd name="connsiteY107" fmla="*/ 428625 h 1990725"/>
                  <a:gd name="connsiteX108" fmla="*/ 2762487 w 2801170"/>
                  <a:gd name="connsiteY108" fmla="*/ 361950 h 1990725"/>
                  <a:gd name="connsiteX109" fmla="*/ 2752962 w 2801170"/>
                  <a:gd name="connsiteY109" fmla="*/ 314325 h 1990725"/>
                  <a:gd name="connsiteX110" fmla="*/ 2752962 w 2801170"/>
                  <a:gd name="connsiteY110" fmla="*/ 247650 h 1990725"/>
                  <a:gd name="connsiteX111" fmla="*/ 2762487 w 2801170"/>
                  <a:gd name="connsiteY111" fmla="*/ 190500 h 1990725"/>
                  <a:gd name="connsiteX112" fmla="*/ 2791062 w 2801170"/>
                  <a:gd name="connsiteY112" fmla="*/ 142875 h 1990725"/>
                  <a:gd name="connsiteX113" fmla="*/ 2772012 w 2801170"/>
                  <a:gd name="connsiteY113" fmla="*/ 95250 h 1990725"/>
                  <a:gd name="connsiteX114" fmla="*/ 2800587 w 2801170"/>
                  <a:gd name="connsiteY114" fmla="*/ 57150 h 1990725"/>
                  <a:gd name="connsiteX115" fmla="*/ 2791062 w 2801170"/>
                  <a:gd name="connsiteY115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7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5 w 2801170"/>
                  <a:gd name="connsiteY16" fmla="*/ 695325 h 1990725"/>
                  <a:gd name="connsiteX17" fmla="*/ 1600436 w 2801170"/>
                  <a:gd name="connsiteY17" fmla="*/ 742950 h 1990725"/>
                  <a:gd name="connsiteX18" fmla="*/ 1648062 w 2801170"/>
                  <a:gd name="connsiteY18" fmla="*/ 723900 h 1990725"/>
                  <a:gd name="connsiteX19" fmla="*/ 1657587 w 2801170"/>
                  <a:gd name="connsiteY19" fmla="*/ 876300 h 1990725"/>
                  <a:gd name="connsiteX20" fmla="*/ 1667112 w 2801170"/>
                  <a:gd name="connsiteY20" fmla="*/ 904875 h 1990725"/>
                  <a:gd name="connsiteX21" fmla="*/ 1657587 w 2801170"/>
                  <a:gd name="connsiteY21" fmla="*/ 952500 h 1990725"/>
                  <a:gd name="connsiteX22" fmla="*/ 1676637 w 2801170"/>
                  <a:gd name="connsiteY22" fmla="*/ 1000125 h 1990725"/>
                  <a:gd name="connsiteX23" fmla="*/ 1676637 w 2801170"/>
                  <a:gd name="connsiteY23" fmla="*/ 1028700 h 1990725"/>
                  <a:gd name="connsiteX24" fmla="*/ 1686162 w 2801170"/>
                  <a:gd name="connsiteY24" fmla="*/ 1076325 h 1990725"/>
                  <a:gd name="connsiteX25" fmla="*/ 1686162 w 2801170"/>
                  <a:gd name="connsiteY25" fmla="*/ 1123950 h 1990725"/>
                  <a:gd name="connsiteX26" fmla="*/ 1695687 w 2801170"/>
                  <a:gd name="connsiteY26" fmla="*/ 1162050 h 1990725"/>
                  <a:gd name="connsiteX27" fmla="*/ 1686162 w 2801170"/>
                  <a:gd name="connsiteY27" fmla="*/ 1181100 h 1990725"/>
                  <a:gd name="connsiteX28" fmla="*/ 1705212 w 2801170"/>
                  <a:gd name="connsiteY28" fmla="*/ 1219200 h 1990725"/>
                  <a:gd name="connsiteX29" fmla="*/ 1705212 w 2801170"/>
                  <a:gd name="connsiteY29" fmla="*/ 1266825 h 1990725"/>
                  <a:gd name="connsiteX30" fmla="*/ 1724262 w 2801170"/>
                  <a:gd name="connsiteY30" fmla="*/ 1314450 h 1990725"/>
                  <a:gd name="connsiteX31" fmla="*/ 1724262 w 2801170"/>
                  <a:gd name="connsiteY31" fmla="*/ 1362075 h 1990725"/>
                  <a:gd name="connsiteX32" fmla="*/ 1762362 w 2801170"/>
                  <a:gd name="connsiteY32" fmla="*/ 1400175 h 1990725"/>
                  <a:gd name="connsiteX33" fmla="*/ 1790937 w 2801170"/>
                  <a:gd name="connsiteY33" fmla="*/ 1362075 h 1990725"/>
                  <a:gd name="connsiteX34" fmla="*/ 1800462 w 2801170"/>
                  <a:gd name="connsiteY34" fmla="*/ 1314450 h 1990725"/>
                  <a:gd name="connsiteX35" fmla="*/ 1819512 w 2801170"/>
                  <a:gd name="connsiteY35" fmla="*/ 1257300 h 1990725"/>
                  <a:gd name="connsiteX36" fmla="*/ 1819512 w 2801170"/>
                  <a:gd name="connsiteY36" fmla="*/ 1219200 h 1990725"/>
                  <a:gd name="connsiteX37" fmla="*/ 1838562 w 2801170"/>
                  <a:gd name="connsiteY37" fmla="*/ 1152525 h 1990725"/>
                  <a:gd name="connsiteX38" fmla="*/ 1829037 w 2801170"/>
                  <a:gd name="connsiteY38" fmla="*/ 1085850 h 1990725"/>
                  <a:gd name="connsiteX39" fmla="*/ 1838562 w 2801170"/>
                  <a:gd name="connsiteY39" fmla="*/ 1057275 h 1990725"/>
                  <a:gd name="connsiteX40" fmla="*/ 1857612 w 2801170"/>
                  <a:gd name="connsiteY40" fmla="*/ 990600 h 1990725"/>
                  <a:gd name="connsiteX41" fmla="*/ 1867137 w 2801170"/>
                  <a:gd name="connsiteY41" fmla="*/ 942975 h 1990725"/>
                  <a:gd name="connsiteX42" fmla="*/ 1876662 w 2801170"/>
                  <a:gd name="connsiteY42" fmla="*/ 895350 h 1990725"/>
                  <a:gd name="connsiteX43" fmla="*/ 1895712 w 2801170"/>
                  <a:gd name="connsiteY43" fmla="*/ 847725 h 1990725"/>
                  <a:gd name="connsiteX44" fmla="*/ 1943337 w 2801170"/>
                  <a:gd name="connsiteY44" fmla="*/ 904875 h 1990725"/>
                  <a:gd name="connsiteX45" fmla="*/ 1943337 w 2801170"/>
                  <a:gd name="connsiteY45" fmla="*/ 952500 h 1990725"/>
                  <a:gd name="connsiteX46" fmla="*/ 1962387 w 2801170"/>
                  <a:gd name="connsiteY46" fmla="*/ 1009650 h 1990725"/>
                  <a:gd name="connsiteX47" fmla="*/ 2076689 w 2801170"/>
                  <a:gd name="connsiteY47" fmla="*/ 1019175 h 1990725"/>
                  <a:gd name="connsiteX48" fmla="*/ 2105262 w 2801170"/>
                  <a:gd name="connsiteY48" fmla="*/ 914400 h 1990725"/>
                  <a:gd name="connsiteX49" fmla="*/ 2133837 w 2801170"/>
                  <a:gd name="connsiteY49" fmla="*/ 885825 h 1990725"/>
                  <a:gd name="connsiteX50" fmla="*/ 2114787 w 2801170"/>
                  <a:gd name="connsiteY50" fmla="*/ 819150 h 1990725"/>
                  <a:gd name="connsiteX51" fmla="*/ 2162412 w 2801170"/>
                  <a:gd name="connsiteY51" fmla="*/ 762000 h 1990725"/>
                  <a:gd name="connsiteX52" fmla="*/ 2219562 w 2801170"/>
                  <a:gd name="connsiteY52" fmla="*/ 762000 h 1990725"/>
                  <a:gd name="connsiteX53" fmla="*/ 2276712 w 2801170"/>
                  <a:gd name="connsiteY53" fmla="*/ 762000 h 1990725"/>
                  <a:gd name="connsiteX54" fmla="*/ 2324337 w 2801170"/>
                  <a:gd name="connsiteY54" fmla="*/ 809625 h 1990725"/>
                  <a:gd name="connsiteX55" fmla="*/ 2343387 w 2801170"/>
                  <a:gd name="connsiteY55" fmla="*/ 857250 h 1990725"/>
                  <a:gd name="connsiteX56" fmla="*/ 2362437 w 2801170"/>
                  <a:gd name="connsiteY56" fmla="*/ 914400 h 1990725"/>
                  <a:gd name="connsiteX57" fmla="*/ 2381487 w 2801170"/>
                  <a:gd name="connsiteY57" fmla="*/ 971550 h 1990725"/>
                  <a:gd name="connsiteX58" fmla="*/ 2400537 w 2801170"/>
                  <a:gd name="connsiteY58" fmla="*/ 1028700 h 1990725"/>
                  <a:gd name="connsiteX59" fmla="*/ 2391012 w 2801170"/>
                  <a:gd name="connsiteY59" fmla="*/ 1057275 h 1990725"/>
                  <a:gd name="connsiteX60" fmla="*/ 2419587 w 2801170"/>
                  <a:gd name="connsiteY60" fmla="*/ 1114425 h 1990725"/>
                  <a:gd name="connsiteX61" fmla="*/ 2419587 w 2801170"/>
                  <a:gd name="connsiteY61" fmla="*/ 1162050 h 1990725"/>
                  <a:gd name="connsiteX62" fmla="*/ 2419587 w 2801170"/>
                  <a:gd name="connsiteY62" fmla="*/ 1209675 h 1990725"/>
                  <a:gd name="connsiteX63" fmla="*/ 2400537 w 2801170"/>
                  <a:gd name="connsiteY63" fmla="*/ 1238250 h 1990725"/>
                  <a:gd name="connsiteX64" fmla="*/ 2410062 w 2801170"/>
                  <a:gd name="connsiteY64" fmla="*/ 1276350 h 1990725"/>
                  <a:gd name="connsiteX65" fmla="*/ 2419587 w 2801170"/>
                  <a:gd name="connsiteY65" fmla="*/ 1333500 h 1990725"/>
                  <a:gd name="connsiteX66" fmla="*/ 2438637 w 2801170"/>
                  <a:gd name="connsiteY66" fmla="*/ 1390650 h 1990725"/>
                  <a:gd name="connsiteX67" fmla="*/ 2438637 w 2801170"/>
                  <a:gd name="connsiteY67" fmla="*/ 1447800 h 1990725"/>
                  <a:gd name="connsiteX68" fmla="*/ 2457687 w 2801170"/>
                  <a:gd name="connsiteY68" fmla="*/ 1504950 h 1990725"/>
                  <a:gd name="connsiteX69" fmla="*/ 2476737 w 2801170"/>
                  <a:gd name="connsiteY69" fmla="*/ 1562100 h 1990725"/>
                  <a:gd name="connsiteX70" fmla="*/ 2486262 w 2801170"/>
                  <a:gd name="connsiteY70" fmla="*/ 1590675 h 1990725"/>
                  <a:gd name="connsiteX71" fmla="*/ 2486262 w 2801170"/>
                  <a:gd name="connsiteY71" fmla="*/ 1638300 h 1990725"/>
                  <a:gd name="connsiteX72" fmla="*/ 2505312 w 2801170"/>
                  <a:gd name="connsiteY72" fmla="*/ 1685925 h 1990725"/>
                  <a:gd name="connsiteX73" fmla="*/ 2505312 w 2801170"/>
                  <a:gd name="connsiteY73" fmla="*/ 1743075 h 1990725"/>
                  <a:gd name="connsiteX74" fmla="*/ 2514837 w 2801170"/>
                  <a:gd name="connsiteY74" fmla="*/ 1800225 h 1990725"/>
                  <a:gd name="connsiteX75" fmla="*/ 2505312 w 2801170"/>
                  <a:gd name="connsiteY75" fmla="*/ 1838325 h 1990725"/>
                  <a:gd name="connsiteX76" fmla="*/ 2514837 w 2801170"/>
                  <a:gd name="connsiteY76" fmla="*/ 1876425 h 1990725"/>
                  <a:gd name="connsiteX77" fmla="*/ 2533887 w 2801170"/>
                  <a:gd name="connsiteY77" fmla="*/ 1933575 h 1990725"/>
                  <a:gd name="connsiteX78" fmla="*/ 2505312 w 2801170"/>
                  <a:gd name="connsiteY78" fmla="*/ 1962150 h 1990725"/>
                  <a:gd name="connsiteX79" fmla="*/ 2533887 w 2801170"/>
                  <a:gd name="connsiteY79" fmla="*/ 1990725 h 1990725"/>
                  <a:gd name="connsiteX80" fmla="*/ 2581512 w 2801170"/>
                  <a:gd name="connsiteY80" fmla="*/ 1924050 h 1990725"/>
                  <a:gd name="connsiteX81" fmla="*/ 2581512 w 2801170"/>
                  <a:gd name="connsiteY81" fmla="*/ 1857375 h 1990725"/>
                  <a:gd name="connsiteX82" fmla="*/ 2591037 w 2801170"/>
                  <a:gd name="connsiteY82" fmla="*/ 1800225 h 1990725"/>
                  <a:gd name="connsiteX83" fmla="*/ 2591037 w 2801170"/>
                  <a:gd name="connsiteY83" fmla="*/ 1752600 h 1990725"/>
                  <a:gd name="connsiteX84" fmla="*/ 2591037 w 2801170"/>
                  <a:gd name="connsiteY84" fmla="*/ 1685925 h 1990725"/>
                  <a:gd name="connsiteX85" fmla="*/ 2600562 w 2801170"/>
                  <a:gd name="connsiteY85" fmla="*/ 1628775 h 1990725"/>
                  <a:gd name="connsiteX86" fmla="*/ 2610087 w 2801170"/>
                  <a:gd name="connsiteY86" fmla="*/ 1562100 h 1990725"/>
                  <a:gd name="connsiteX87" fmla="*/ 2600562 w 2801170"/>
                  <a:gd name="connsiteY87" fmla="*/ 1504950 h 1990725"/>
                  <a:gd name="connsiteX88" fmla="*/ 2629137 w 2801170"/>
                  <a:gd name="connsiteY88" fmla="*/ 1457325 h 1990725"/>
                  <a:gd name="connsiteX89" fmla="*/ 2600562 w 2801170"/>
                  <a:gd name="connsiteY89" fmla="*/ 1419225 h 1990725"/>
                  <a:gd name="connsiteX90" fmla="*/ 2629137 w 2801170"/>
                  <a:gd name="connsiteY90" fmla="*/ 1352550 h 1990725"/>
                  <a:gd name="connsiteX91" fmla="*/ 2629137 w 2801170"/>
                  <a:gd name="connsiteY91" fmla="*/ 1285875 h 1990725"/>
                  <a:gd name="connsiteX92" fmla="*/ 2610087 w 2801170"/>
                  <a:gd name="connsiteY92" fmla="*/ 1238250 h 1990725"/>
                  <a:gd name="connsiteX93" fmla="*/ 2619612 w 2801170"/>
                  <a:gd name="connsiteY93" fmla="*/ 1181100 h 1990725"/>
                  <a:gd name="connsiteX94" fmla="*/ 2619612 w 2801170"/>
                  <a:gd name="connsiteY94" fmla="*/ 1152525 h 1990725"/>
                  <a:gd name="connsiteX95" fmla="*/ 2629137 w 2801170"/>
                  <a:gd name="connsiteY95" fmla="*/ 1085850 h 1990725"/>
                  <a:gd name="connsiteX96" fmla="*/ 2629137 w 2801170"/>
                  <a:gd name="connsiteY96" fmla="*/ 1047750 h 1990725"/>
                  <a:gd name="connsiteX97" fmla="*/ 2619612 w 2801170"/>
                  <a:gd name="connsiteY97" fmla="*/ 981075 h 1990725"/>
                  <a:gd name="connsiteX98" fmla="*/ 2629137 w 2801170"/>
                  <a:gd name="connsiteY98" fmla="*/ 933450 h 1990725"/>
                  <a:gd name="connsiteX99" fmla="*/ 2648187 w 2801170"/>
                  <a:gd name="connsiteY99" fmla="*/ 866775 h 1990725"/>
                  <a:gd name="connsiteX100" fmla="*/ 2667237 w 2801170"/>
                  <a:gd name="connsiteY100" fmla="*/ 819150 h 1990725"/>
                  <a:gd name="connsiteX101" fmla="*/ 2648187 w 2801170"/>
                  <a:gd name="connsiteY101" fmla="*/ 781050 h 1990725"/>
                  <a:gd name="connsiteX102" fmla="*/ 2667237 w 2801170"/>
                  <a:gd name="connsiteY102" fmla="*/ 685800 h 1990725"/>
                  <a:gd name="connsiteX103" fmla="*/ 2733916 w 2801170"/>
                  <a:gd name="connsiteY103" fmla="*/ 742950 h 1990725"/>
                  <a:gd name="connsiteX104" fmla="*/ 2733912 w 2801170"/>
                  <a:gd name="connsiteY104" fmla="*/ 533400 h 1990725"/>
                  <a:gd name="connsiteX105" fmla="*/ 2743437 w 2801170"/>
                  <a:gd name="connsiteY105" fmla="*/ 485775 h 1990725"/>
                  <a:gd name="connsiteX106" fmla="*/ 2743437 w 2801170"/>
                  <a:gd name="connsiteY106" fmla="*/ 428625 h 1990725"/>
                  <a:gd name="connsiteX107" fmla="*/ 2762487 w 2801170"/>
                  <a:gd name="connsiteY107" fmla="*/ 361950 h 1990725"/>
                  <a:gd name="connsiteX108" fmla="*/ 2752962 w 2801170"/>
                  <a:gd name="connsiteY108" fmla="*/ 314325 h 1990725"/>
                  <a:gd name="connsiteX109" fmla="*/ 2752962 w 2801170"/>
                  <a:gd name="connsiteY109" fmla="*/ 247650 h 1990725"/>
                  <a:gd name="connsiteX110" fmla="*/ 2762487 w 2801170"/>
                  <a:gd name="connsiteY110" fmla="*/ 190500 h 1990725"/>
                  <a:gd name="connsiteX111" fmla="*/ 2791062 w 2801170"/>
                  <a:gd name="connsiteY111" fmla="*/ 142875 h 1990725"/>
                  <a:gd name="connsiteX112" fmla="*/ 2772012 w 2801170"/>
                  <a:gd name="connsiteY112" fmla="*/ 95250 h 1990725"/>
                  <a:gd name="connsiteX113" fmla="*/ 2800587 w 2801170"/>
                  <a:gd name="connsiteY113" fmla="*/ 57150 h 1990725"/>
                  <a:gd name="connsiteX114" fmla="*/ 2791062 w 2801170"/>
                  <a:gd name="connsiteY114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552809 w 2801170"/>
                  <a:gd name="connsiteY14" fmla="*/ 600075 h 1990725"/>
                  <a:gd name="connsiteX15" fmla="*/ 1590912 w 2801170"/>
                  <a:gd name="connsiteY15" fmla="*/ 647700 h 1990725"/>
                  <a:gd name="connsiteX16" fmla="*/ 1600435 w 2801170"/>
                  <a:gd name="connsiteY16" fmla="*/ 695325 h 1990725"/>
                  <a:gd name="connsiteX17" fmla="*/ 1600436 w 2801170"/>
                  <a:gd name="connsiteY17" fmla="*/ 742950 h 1990725"/>
                  <a:gd name="connsiteX18" fmla="*/ 1648062 w 2801170"/>
                  <a:gd name="connsiteY18" fmla="*/ 723900 h 1990725"/>
                  <a:gd name="connsiteX19" fmla="*/ 1657587 w 2801170"/>
                  <a:gd name="connsiteY19" fmla="*/ 876300 h 1990725"/>
                  <a:gd name="connsiteX20" fmla="*/ 1667112 w 2801170"/>
                  <a:gd name="connsiteY20" fmla="*/ 904875 h 1990725"/>
                  <a:gd name="connsiteX21" fmla="*/ 1657587 w 2801170"/>
                  <a:gd name="connsiteY21" fmla="*/ 952500 h 1990725"/>
                  <a:gd name="connsiteX22" fmla="*/ 1676637 w 2801170"/>
                  <a:gd name="connsiteY22" fmla="*/ 1000125 h 1990725"/>
                  <a:gd name="connsiteX23" fmla="*/ 1676637 w 2801170"/>
                  <a:gd name="connsiteY23" fmla="*/ 1028700 h 1990725"/>
                  <a:gd name="connsiteX24" fmla="*/ 1686162 w 2801170"/>
                  <a:gd name="connsiteY24" fmla="*/ 1076325 h 1990725"/>
                  <a:gd name="connsiteX25" fmla="*/ 1686162 w 2801170"/>
                  <a:gd name="connsiteY25" fmla="*/ 1123950 h 1990725"/>
                  <a:gd name="connsiteX26" fmla="*/ 1695687 w 2801170"/>
                  <a:gd name="connsiteY26" fmla="*/ 1162050 h 1990725"/>
                  <a:gd name="connsiteX27" fmla="*/ 1686162 w 2801170"/>
                  <a:gd name="connsiteY27" fmla="*/ 1181100 h 1990725"/>
                  <a:gd name="connsiteX28" fmla="*/ 1705212 w 2801170"/>
                  <a:gd name="connsiteY28" fmla="*/ 1219200 h 1990725"/>
                  <a:gd name="connsiteX29" fmla="*/ 1705212 w 2801170"/>
                  <a:gd name="connsiteY29" fmla="*/ 1266825 h 1990725"/>
                  <a:gd name="connsiteX30" fmla="*/ 1724262 w 2801170"/>
                  <a:gd name="connsiteY30" fmla="*/ 1314450 h 1990725"/>
                  <a:gd name="connsiteX31" fmla="*/ 1724262 w 2801170"/>
                  <a:gd name="connsiteY31" fmla="*/ 1362075 h 1990725"/>
                  <a:gd name="connsiteX32" fmla="*/ 1762362 w 2801170"/>
                  <a:gd name="connsiteY32" fmla="*/ 1400175 h 1990725"/>
                  <a:gd name="connsiteX33" fmla="*/ 1790937 w 2801170"/>
                  <a:gd name="connsiteY33" fmla="*/ 1362075 h 1990725"/>
                  <a:gd name="connsiteX34" fmla="*/ 1800462 w 2801170"/>
                  <a:gd name="connsiteY34" fmla="*/ 1314450 h 1990725"/>
                  <a:gd name="connsiteX35" fmla="*/ 1819512 w 2801170"/>
                  <a:gd name="connsiteY35" fmla="*/ 1257300 h 1990725"/>
                  <a:gd name="connsiteX36" fmla="*/ 1819512 w 2801170"/>
                  <a:gd name="connsiteY36" fmla="*/ 1219200 h 1990725"/>
                  <a:gd name="connsiteX37" fmla="*/ 1838562 w 2801170"/>
                  <a:gd name="connsiteY37" fmla="*/ 1152525 h 1990725"/>
                  <a:gd name="connsiteX38" fmla="*/ 1829037 w 2801170"/>
                  <a:gd name="connsiteY38" fmla="*/ 1085850 h 1990725"/>
                  <a:gd name="connsiteX39" fmla="*/ 1838562 w 2801170"/>
                  <a:gd name="connsiteY39" fmla="*/ 1057275 h 1990725"/>
                  <a:gd name="connsiteX40" fmla="*/ 1857612 w 2801170"/>
                  <a:gd name="connsiteY40" fmla="*/ 990600 h 1990725"/>
                  <a:gd name="connsiteX41" fmla="*/ 1867137 w 2801170"/>
                  <a:gd name="connsiteY41" fmla="*/ 942975 h 1990725"/>
                  <a:gd name="connsiteX42" fmla="*/ 1876662 w 2801170"/>
                  <a:gd name="connsiteY42" fmla="*/ 895350 h 1990725"/>
                  <a:gd name="connsiteX43" fmla="*/ 1895712 w 2801170"/>
                  <a:gd name="connsiteY43" fmla="*/ 847725 h 1990725"/>
                  <a:gd name="connsiteX44" fmla="*/ 1943337 w 2801170"/>
                  <a:gd name="connsiteY44" fmla="*/ 904875 h 1990725"/>
                  <a:gd name="connsiteX45" fmla="*/ 1943337 w 2801170"/>
                  <a:gd name="connsiteY45" fmla="*/ 952500 h 1990725"/>
                  <a:gd name="connsiteX46" fmla="*/ 1962387 w 2801170"/>
                  <a:gd name="connsiteY46" fmla="*/ 1009650 h 1990725"/>
                  <a:gd name="connsiteX47" fmla="*/ 2076689 w 2801170"/>
                  <a:gd name="connsiteY47" fmla="*/ 1019175 h 1990725"/>
                  <a:gd name="connsiteX48" fmla="*/ 2105262 w 2801170"/>
                  <a:gd name="connsiteY48" fmla="*/ 914400 h 1990725"/>
                  <a:gd name="connsiteX49" fmla="*/ 2133837 w 2801170"/>
                  <a:gd name="connsiteY49" fmla="*/ 885825 h 1990725"/>
                  <a:gd name="connsiteX50" fmla="*/ 2114787 w 2801170"/>
                  <a:gd name="connsiteY50" fmla="*/ 819150 h 1990725"/>
                  <a:gd name="connsiteX51" fmla="*/ 2162412 w 2801170"/>
                  <a:gd name="connsiteY51" fmla="*/ 762000 h 1990725"/>
                  <a:gd name="connsiteX52" fmla="*/ 2219562 w 2801170"/>
                  <a:gd name="connsiteY52" fmla="*/ 762000 h 1990725"/>
                  <a:gd name="connsiteX53" fmla="*/ 2276712 w 2801170"/>
                  <a:gd name="connsiteY53" fmla="*/ 762000 h 1990725"/>
                  <a:gd name="connsiteX54" fmla="*/ 2324337 w 2801170"/>
                  <a:gd name="connsiteY54" fmla="*/ 809625 h 1990725"/>
                  <a:gd name="connsiteX55" fmla="*/ 2343387 w 2801170"/>
                  <a:gd name="connsiteY55" fmla="*/ 857250 h 1990725"/>
                  <a:gd name="connsiteX56" fmla="*/ 2362437 w 2801170"/>
                  <a:gd name="connsiteY56" fmla="*/ 914400 h 1990725"/>
                  <a:gd name="connsiteX57" fmla="*/ 2381487 w 2801170"/>
                  <a:gd name="connsiteY57" fmla="*/ 971550 h 1990725"/>
                  <a:gd name="connsiteX58" fmla="*/ 2400537 w 2801170"/>
                  <a:gd name="connsiteY58" fmla="*/ 1028700 h 1990725"/>
                  <a:gd name="connsiteX59" fmla="*/ 2391012 w 2801170"/>
                  <a:gd name="connsiteY59" fmla="*/ 1057275 h 1990725"/>
                  <a:gd name="connsiteX60" fmla="*/ 2419587 w 2801170"/>
                  <a:gd name="connsiteY60" fmla="*/ 1114425 h 1990725"/>
                  <a:gd name="connsiteX61" fmla="*/ 2419587 w 2801170"/>
                  <a:gd name="connsiteY61" fmla="*/ 1162050 h 1990725"/>
                  <a:gd name="connsiteX62" fmla="*/ 2419587 w 2801170"/>
                  <a:gd name="connsiteY62" fmla="*/ 1209675 h 1990725"/>
                  <a:gd name="connsiteX63" fmla="*/ 2400537 w 2801170"/>
                  <a:gd name="connsiteY63" fmla="*/ 1238250 h 1990725"/>
                  <a:gd name="connsiteX64" fmla="*/ 2410062 w 2801170"/>
                  <a:gd name="connsiteY64" fmla="*/ 1276350 h 1990725"/>
                  <a:gd name="connsiteX65" fmla="*/ 2419587 w 2801170"/>
                  <a:gd name="connsiteY65" fmla="*/ 1333500 h 1990725"/>
                  <a:gd name="connsiteX66" fmla="*/ 2438637 w 2801170"/>
                  <a:gd name="connsiteY66" fmla="*/ 1390650 h 1990725"/>
                  <a:gd name="connsiteX67" fmla="*/ 2438637 w 2801170"/>
                  <a:gd name="connsiteY67" fmla="*/ 1447800 h 1990725"/>
                  <a:gd name="connsiteX68" fmla="*/ 2457687 w 2801170"/>
                  <a:gd name="connsiteY68" fmla="*/ 1504950 h 1990725"/>
                  <a:gd name="connsiteX69" fmla="*/ 2476737 w 2801170"/>
                  <a:gd name="connsiteY69" fmla="*/ 1562100 h 1990725"/>
                  <a:gd name="connsiteX70" fmla="*/ 2486262 w 2801170"/>
                  <a:gd name="connsiteY70" fmla="*/ 1590675 h 1990725"/>
                  <a:gd name="connsiteX71" fmla="*/ 2486262 w 2801170"/>
                  <a:gd name="connsiteY71" fmla="*/ 1638300 h 1990725"/>
                  <a:gd name="connsiteX72" fmla="*/ 2505312 w 2801170"/>
                  <a:gd name="connsiteY72" fmla="*/ 1685925 h 1990725"/>
                  <a:gd name="connsiteX73" fmla="*/ 2505312 w 2801170"/>
                  <a:gd name="connsiteY73" fmla="*/ 1743075 h 1990725"/>
                  <a:gd name="connsiteX74" fmla="*/ 2514837 w 2801170"/>
                  <a:gd name="connsiteY74" fmla="*/ 1800225 h 1990725"/>
                  <a:gd name="connsiteX75" fmla="*/ 2505312 w 2801170"/>
                  <a:gd name="connsiteY75" fmla="*/ 1838325 h 1990725"/>
                  <a:gd name="connsiteX76" fmla="*/ 2514837 w 2801170"/>
                  <a:gd name="connsiteY76" fmla="*/ 1876425 h 1990725"/>
                  <a:gd name="connsiteX77" fmla="*/ 2533887 w 2801170"/>
                  <a:gd name="connsiteY77" fmla="*/ 1933575 h 1990725"/>
                  <a:gd name="connsiteX78" fmla="*/ 2505312 w 2801170"/>
                  <a:gd name="connsiteY78" fmla="*/ 1962150 h 1990725"/>
                  <a:gd name="connsiteX79" fmla="*/ 2533887 w 2801170"/>
                  <a:gd name="connsiteY79" fmla="*/ 1990725 h 1990725"/>
                  <a:gd name="connsiteX80" fmla="*/ 2581512 w 2801170"/>
                  <a:gd name="connsiteY80" fmla="*/ 1924050 h 1990725"/>
                  <a:gd name="connsiteX81" fmla="*/ 2581512 w 2801170"/>
                  <a:gd name="connsiteY81" fmla="*/ 1857375 h 1990725"/>
                  <a:gd name="connsiteX82" fmla="*/ 2591037 w 2801170"/>
                  <a:gd name="connsiteY82" fmla="*/ 1800225 h 1990725"/>
                  <a:gd name="connsiteX83" fmla="*/ 2591037 w 2801170"/>
                  <a:gd name="connsiteY83" fmla="*/ 1752600 h 1990725"/>
                  <a:gd name="connsiteX84" fmla="*/ 2591037 w 2801170"/>
                  <a:gd name="connsiteY84" fmla="*/ 1685925 h 1990725"/>
                  <a:gd name="connsiteX85" fmla="*/ 2600562 w 2801170"/>
                  <a:gd name="connsiteY85" fmla="*/ 1628775 h 1990725"/>
                  <a:gd name="connsiteX86" fmla="*/ 2610087 w 2801170"/>
                  <a:gd name="connsiteY86" fmla="*/ 1562100 h 1990725"/>
                  <a:gd name="connsiteX87" fmla="*/ 2600562 w 2801170"/>
                  <a:gd name="connsiteY87" fmla="*/ 1504950 h 1990725"/>
                  <a:gd name="connsiteX88" fmla="*/ 2629137 w 2801170"/>
                  <a:gd name="connsiteY88" fmla="*/ 1457325 h 1990725"/>
                  <a:gd name="connsiteX89" fmla="*/ 2600562 w 2801170"/>
                  <a:gd name="connsiteY89" fmla="*/ 1419225 h 1990725"/>
                  <a:gd name="connsiteX90" fmla="*/ 2629137 w 2801170"/>
                  <a:gd name="connsiteY90" fmla="*/ 1352550 h 1990725"/>
                  <a:gd name="connsiteX91" fmla="*/ 2629137 w 2801170"/>
                  <a:gd name="connsiteY91" fmla="*/ 1285875 h 1990725"/>
                  <a:gd name="connsiteX92" fmla="*/ 2610087 w 2801170"/>
                  <a:gd name="connsiteY92" fmla="*/ 1238250 h 1990725"/>
                  <a:gd name="connsiteX93" fmla="*/ 2619612 w 2801170"/>
                  <a:gd name="connsiteY93" fmla="*/ 1181100 h 1990725"/>
                  <a:gd name="connsiteX94" fmla="*/ 2619612 w 2801170"/>
                  <a:gd name="connsiteY94" fmla="*/ 1152525 h 1990725"/>
                  <a:gd name="connsiteX95" fmla="*/ 2629137 w 2801170"/>
                  <a:gd name="connsiteY95" fmla="*/ 1085850 h 1990725"/>
                  <a:gd name="connsiteX96" fmla="*/ 2629137 w 2801170"/>
                  <a:gd name="connsiteY96" fmla="*/ 1047750 h 1990725"/>
                  <a:gd name="connsiteX97" fmla="*/ 2619612 w 2801170"/>
                  <a:gd name="connsiteY97" fmla="*/ 981075 h 1990725"/>
                  <a:gd name="connsiteX98" fmla="*/ 2629137 w 2801170"/>
                  <a:gd name="connsiteY98" fmla="*/ 933450 h 1990725"/>
                  <a:gd name="connsiteX99" fmla="*/ 2648187 w 2801170"/>
                  <a:gd name="connsiteY99" fmla="*/ 866775 h 1990725"/>
                  <a:gd name="connsiteX100" fmla="*/ 2667237 w 2801170"/>
                  <a:gd name="connsiteY100" fmla="*/ 819150 h 1990725"/>
                  <a:gd name="connsiteX101" fmla="*/ 2648187 w 2801170"/>
                  <a:gd name="connsiteY101" fmla="*/ 781050 h 1990725"/>
                  <a:gd name="connsiteX102" fmla="*/ 2667237 w 2801170"/>
                  <a:gd name="connsiteY102" fmla="*/ 685800 h 1990725"/>
                  <a:gd name="connsiteX103" fmla="*/ 2733916 w 2801170"/>
                  <a:gd name="connsiteY103" fmla="*/ 742950 h 1990725"/>
                  <a:gd name="connsiteX104" fmla="*/ 2733912 w 2801170"/>
                  <a:gd name="connsiteY104" fmla="*/ 533400 h 1990725"/>
                  <a:gd name="connsiteX105" fmla="*/ 2743437 w 2801170"/>
                  <a:gd name="connsiteY105" fmla="*/ 485775 h 1990725"/>
                  <a:gd name="connsiteX106" fmla="*/ 2743437 w 2801170"/>
                  <a:gd name="connsiteY106" fmla="*/ 428625 h 1990725"/>
                  <a:gd name="connsiteX107" fmla="*/ 2762487 w 2801170"/>
                  <a:gd name="connsiteY107" fmla="*/ 361950 h 1990725"/>
                  <a:gd name="connsiteX108" fmla="*/ 2752962 w 2801170"/>
                  <a:gd name="connsiteY108" fmla="*/ 314325 h 1990725"/>
                  <a:gd name="connsiteX109" fmla="*/ 2752962 w 2801170"/>
                  <a:gd name="connsiteY109" fmla="*/ 247650 h 1990725"/>
                  <a:gd name="connsiteX110" fmla="*/ 2762487 w 2801170"/>
                  <a:gd name="connsiteY110" fmla="*/ 190500 h 1990725"/>
                  <a:gd name="connsiteX111" fmla="*/ 2791062 w 2801170"/>
                  <a:gd name="connsiteY111" fmla="*/ 142875 h 1990725"/>
                  <a:gd name="connsiteX112" fmla="*/ 2772012 w 2801170"/>
                  <a:gd name="connsiteY112" fmla="*/ 95250 h 1990725"/>
                  <a:gd name="connsiteX113" fmla="*/ 2800587 w 2801170"/>
                  <a:gd name="connsiteY113" fmla="*/ 57150 h 1990725"/>
                  <a:gd name="connsiteX114" fmla="*/ 2791062 w 2801170"/>
                  <a:gd name="connsiteY114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552809 w 2801170"/>
                  <a:gd name="connsiteY14" fmla="*/ 600075 h 1990725"/>
                  <a:gd name="connsiteX15" fmla="*/ 1600438 w 2801170"/>
                  <a:gd name="connsiteY15" fmla="*/ 647700 h 1990725"/>
                  <a:gd name="connsiteX16" fmla="*/ 1600435 w 2801170"/>
                  <a:gd name="connsiteY16" fmla="*/ 695325 h 1990725"/>
                  <a:gd name="connsiteX17" fmla="*/ 1600436 w 2801170"/>
                  <a:gd name="connsiteY17" fmla="*/ 742950 h 1990725"/>
                  <a:gd name="connsiteX18" fmla="*/ 1648062 w 2801170"/>
                  <a:gd name="connsiteY18" fmla="*/ 723900 h 1990725"/>
                  <a:gd name="connsiteX19" fmla="*/ 1657587 w 2801170"/>
                  <a:gd name="connsiteY19" fmla="*/ 876300 h 1990725"/>
                  <a:gd name="connsiteX20" fmla="*/ 1667112 w 2801170"/>
                  <a:gd name="connsiteY20" fmla="*/ 904875 h 1990725"/>
                  <a:gd name="connsiteX21" fmla="*/ 1657587 w 2801170"/>
                  <a:gd name="connsiteY21" fmla="*/ 952500 h 1990725"/>
                  <a:gd name="connsiteX22" fmla="*/ 1676637 w 2801170"/>
                  <a:gd name="connsiteY22" fmla="*/ 1000125 h 1990725"/>
                  <a:gd name="connsiteX23" fmla="*/ 1676637 w 2801170"/>
                  <a:gd name="connsiteY23" fmla="*/ 1028700 h 1990725"/>
                  <a:gd name="connsiteX24" fmla="*/ 1686162 w 2801170"/>
                  <a:gd name="connsiteY24" fmla="*/ 1076325 h 1990725"/>
                  <a:gd name="connsiteX25" fmla="*/ 1686162 w 2801170"/>
                  <a:gd name="connsiteY25" fmla="*/ 1123950 h 1990725"/>
                  <a:gd name="connsiteX26" fmla="*/ 1695687 w 2801170"/>
                  <a:gd name="connsiteY26" fmla="*/ 1162050 h 1990725"/>
                  <a:gd name="connsiteX27" fmla="*/ 1686162 w 2801170"/>
                  <a:gd name="connsiteY27" fmla="*/ 1181100 h 1990725"/>
                  <a:gd name="connsiteX28" fmla="*/ 1705212 w 2801170"/>
                  <a:gd name="connsiteY28" fmla="*/ 1219200 h 1990725"/>
                  <a:gd name="connsiteX29" fmla="*/ 1705212 w 2801170"/>
                  <a:gd name="connsiteY29" fmla="*/ 1266825 h 1990725"/>
                  <a:gd name="connsiteX30" fmla="*/ 1724262 w 2801170"/>
                  <a:gd name="connsiteY30" fmla="*/ 1314450 h 1990725"/>
                  <a:gd name="connsiteX31" fmla="*/ 1724262 w 2801170"/>
                  <a:gd name="connsiteY31" fmla="*/ 1362075 h 1990725"/>
                  <a:gd name="connsiteX32" fmla="*/ 1762362 w 2801170"/>
                  <a:gd name="connsiteY32" fmla="*/ 1400175 h 1990725"/>
                  <a:gd name="connsiteX33" fmla="*/ 1790937 w 2801170"/>
                  <a:gd name="connsiteY33" fmla="*/ 1362075 h 1990725"/>
                  <a:gd name="connsiteX34" fmla="*/ 1800462 w 2801170"/>
                  <a:gd name="connsiteY34" fmla="*/ 1314450 h 1990725"/>
                  <a:gd name="connsiteX35" fmla="*/ 1819512 w 2801170"/>
                  <a:gd name="connsiteY35" fmla="*/ 1257300 h 1990725"/>
                  <a:gd name="connsiteX36" fmla="*/ 1819512 w 2801170"/>
                  <a:gd name="connsiteY36" fmla="*/ 1219200 h 1990725"/>
                  <a:gd name="connsiteX37" fmla="*/ 1838562 w 2801170"/>
                  <a:gd name="connsiteY37" fmla="*/ 1152525 h 1990725"/>
                  <a:gd name="connsiteX38" fmla="*/ 1829037 w 2801170"/>
                  <a:gd name="connsiteY38" fmla="*/ 1085850 h 1990725"/>
                  <a:gd name="connsiteX39" fmla="*/ 1838562 w 2801170"/>
                  <a:gd name="connsiteY39" fmla="*/ 1057275 h 1990725"/>
                  <a:gd name="connsiteX40" fmla="*/ 1857612 w 2801170"/>
                  <a:gd name="connsiteY40" fmla="*/ 990600 h 1990725"/>
                  <a:gd name="connsiteX41" fmla="*/ 1867137 w 2801170"/>
                  <a:gd name="connsiteY41" fmla="*/ 942975 h 1990725"/>
                  <a:gd name="connsiteX42" fmla="*/ 1876662 w 2801170"/>
                  <a:gd name="connsiteY42" fmla="*/ 895350 h 1990725"/>
                  <a:gd name="connsiteX43" fmla="*/ 1895712 w 2801170"/>
                  <a:gd name="connsiteY43" fmla="*/ 847725 h 1990725"/>
                  <a:gd name="connsiteX44" fmla="*/ 1943337 w 2801170"/>
                  <a:gd name="connsiteY44" fmla="*/ 904875 h 1990725"/>
                  <a:gd name="connsiteX45" fmla="*/ 1943337 w 2801170"/>
                  <a:gd name="connsiteY45" fmla="*/ 952500 h 1990725"/>
                  <a:gd name="connsiteX46" fmla="*/ 1962387 w 2801170"/>
                  <a:gd name="connsiteY46" fmla="*/ 1009650 h 1990725"/>
                  <a:gd name="connsiteX47" fmla="*/ 2076689 w 2801170"/>
                  <a:gd name="connsiteY47" fmla="*/ 1019175 h 1990725"/>
                  <a:gd name="connsiteX48" fmla="*/ 2105262 w 2801170"/>
                  <a:gd name="connsiteY48" fmla="*/ 914400 h 1990725"/>
                  <a:gd name="connsiteX49" fmla="*/ 2133837 w 2801170"/>
                  <a:gd name="connsiteY49" fmla="*/ 885825 h 1990725"/>
                  <a:gd name="connsiteX50" fmla="*/ 2114787 w 2801170"/>
                  <a:gd name="connsiteY50" fmla="*/ 819150 h 1990725"/>
                  <a:gd name="connsiteX51" fmla="*/ 2162412 w 2801170"/>
                  <a:gd name="connsiteY51" fmla="*/ 762000 h 1990725"/>
                  <a:gd name="connsiteX52" fmla="*/ 2219562 w 2801170"/>
                  <a:gd name="connsiteY52" fmla="*/ 762000 h 1990725"/>
                  <a:gd name="connsiteX53" fmla="*/ 2276712 w 2801170"/>
                  <a:gd name="connsiteY53" fmla="*/ 762000 h 1990725"/>
                  <a:gd name="connsiteX54" fmla="*/ 2324337 w 2801170"/>
                  <a:gd name="connsiteY54" fmla="*/ 809625 h 1990725"/>
                  <a:gd name="connsiteX55" fmla="*/ 2343387 w 2801170"/>
                  <a:gd name="connsiteY55" fmla="*/ 857250 h 1990725"/>
                  <a:gd name="connsiteX56" fmla="*/ 2362437 w 2801170"/>
                  <a:gd name="connsiteY56" fmla="*/ 914400 h 1990725"/>
                  <a:gd name="connsiteX57" fmla="*/ 2381487 w 2801170"/>
                  <a:gd name="connsiteY57" fmla="*/ 971550 h 1990725"/>
                  <a:gd name="connsiteX58" fmla="*/ 2400537 w 2801170"/>
                  <a:gd name="connsiteY58" fmla="*/ 1028700 h 1990725"/>
                  <a:gd name="connsiteX59" fmla="*/ 2391012 w 2801170"/>
                  <a:gd name="connsiteY59" fmla="*/ 1057275 h 1990725"/>
                  <a:gd name="connsiteX60" fmla="*/ 2419587 w 2801170"/>
                  <a:gd name="connsiteY60" fmla="*/ 1114425 h 1990725"/>
                  <a:gd name="connsiteX61" fmla="*/ 2419587 w 2801170"/>
                  <a:gd name="connsiteY61" fmla="*/ 1162050 h 1990725"/>
                  <a:gd name="connsiteX62" fmla="*/ 2419587 w 2801170"/>
                  <a:gd name="connsiteY62" fmla="*/ 1209675 h 1990725"/>
                  <a:gd name="connsiteX63" fmla="*/ 2400537 w 2801170"/>
                  <a:gd name="connsiteY63" fmla="*/ 1238250 h 1990725"/>
                  <a:gd name="connsiteX64" fmla="*/ 2410062 w 2801170"/>
                  <a:gd name="connsiteY64" fmla="*/ 1276350 h 1990725"/>
                  <a:gd name="connsiteX65" fmla="*/ 2419587 w 2801170"/>
                  <a:gd name="connsiteY65" fmla="*/ 1333500 h 1990725"/>
                  <a:gd name="connsiteX66" fmla="*/ 2438637 w 2801170"/>
                  <a:gd name="connsiteY66" fmla="*/ 1390650 h 1990725"/>
                  <a:gd name="connsiteX67" fmla="*/ 2438637 w 2801170"/>
                  <a:gd name="connsiteY67" fmla="*/ 1447800 h 1990725"/>
                  <a:gd name="connsiteX68" fmla="*/ 2457687 w 2801170"/>
                  <a:gd name="connsiteY68" fmla="*/ 1504950 h 1990725"/>
                  <a:gd name="connsiteX69" fmla="*/ 2476737 w 2801170"/>
                  <a:gd name="connsiteY69" fmla="*/ 1562100 h 1990725"/>
                  <a:gd name="connsiteX70" fmla="*/ 2486262 w 2801170"/>
                  <a:gd name="connsiteY70" fmla="*/ 1590675 h 1990725"/>
                  <a:gd name="connsiteX71" fmla="*/ 2486262 w 2801170"/>
                  <a:gd name="connsiteY71" fmla="*/ 1638300 h 1990725"/>
                  <a:gd name="connsiteX72" fmla="*/ 2505312 w 2801170"/>
                  <a:gd name="connsiteY72" fmla="*/ 1685925 h 1990725"/>
                  <a:gd name="connsiteX73" fmla="*/ 2505312 w 2801170"/>
                  <a:gd name="connsiteY73" fmla="*/ 1743075 h 1990725"/>
                  <a:gd name="connsiteX74" fmla="*/ 2514837 w 2801170"/>
                  <a:gd name="connsiteY74" fmla="*/ 1800225 h 1990725"/>
                  <a:gd name="connsiteX75" fmla="*/ 2505312 w 2801170"/>
                  <a:gd name="connsiteY75" fmla="*/ 1838325 h 1990725"/>
                  <a:gd name="connsiteX76" fmla="*/ 2514837 w 2801170"/>
                  <a:gd name="connsiteY76" fmla="*/ 1876425 h 1990725"/>
                  <a:gd name="connsiteX77" fmla="*/ 2533887 w 2801170"/>
                  <a:gd name="connsiteY77" fmla="*/ 1933575 h 1990725"/>
                  <a:gd name="connsiteX78" fmla="*/ 2505312 w 2801170"/>
                  <a:gd name="connsiteY78" fmla="*/ 1962150 h 1990725"/>
                  <a:gd name="connsiteX79" fmla="*/ 2533887 w 2801170"/>
                  <a:gd name="connsiteY79" fmla="*/ 1990725 h 1990725"/>
                  <a:gd name="connsiteX80" fmla="*/ 2581512 w 2801170"/>
                  <a:gd name="connsiteY80" fmla="*/ 1924050 h 1990725"/>
                  <a:gd name="connsiteX81" fmla="*/ 2581512 w 2801170"/>
                  <a:gd name="connsiteY81" fmla="*/ 1857375 h 1990725"/>
                  <a:gd name="connsiteX82" fmla="*/ 2591037 w 2801170"/>
                  <a:gd name="connsiteY82" fmla="*/ 1800225 h 1990725"/>
                  <a:gd name="connsiteX83" fmla="*/ 2591037 w 2801170"/>
                  <a:gd name="connsiteY83" fmla="*/ 1752600 h 1990725"/>
                  <a:gd name="connsiteX84" fmla="*/ 2591037 w 2801170"/>
                  <a:gd name="connsiteY84" fmla="*/ 1685925 h 1990725"/>
                  <a:gd name="connsiteX85" fmla="*/ 2600562 w 2801170"/>
                  <a:gd name="connsiteY85" fmla="*/ 1628775 h 1990725"/>
                  <a:gd name="connsiteX86" fmla="*/ 2610087 w 2801170"/>
                  <a:gd name="connsiteY86" fmla="*/ 1562100 h 1990725"/>
                  <a:gd name="connsiteX87" fmla="*/ 2600562 w 2801170"/>
                  <a:gd name="connsiteY87" fmla="*/ 1504950 h 1990725"/>
                  <a:gd name="connsiteX88" fmla="*/ 2629137 w 2801170"/>
                  <a:gd name="connsiteY88" fmla="*/ 1457325 h 1990725"/>
                  <a:gd name="connsiteX89" fmla="*/ 2600562 w 2801170"/>
                  <a:gd name="connsiteY89" fmla="*/ 1419225 h 1990725"/>
                  <a:gd name="connsiteX90" fmla="*/ 2629137 w 2801170"/>
                  <a:gd name="connsiteY90" fmla="*/ 1352550 h 1990725"/>
                  <a:gd name="connsiteX91" fmla="*/ 2629137 w 2801170"/>
                  <a:gd name="connsiteY91" fmla="*/ 1285875 h 1990725"/>
                  <a:gd name="connsiteX92" fmla="*/ 2610087 w 2801170"/>
                  <a:gd name="connsiteY92" fmla="*/ 1238250 h 1990725"/>
                  <a:gd name="connsiteX93" fmla="*/ 2619612 w 2801170"/>
                  <a:gd name="connsiteY93" fmla="*/ 1181100 h 1990725"/>
                  <a:gd name="connsiteX94" fmla="*/ 2619612 w 2801170"/>
                  <a:gd name="connsiteY94" fmla="*/ 1152525 h 1990725"/>
                  <a:gd name="connsiteX95" fmla="*/ 2629137 w 2801170"/>
                  <a:gd name="connsiteY95" fmla="*/ 1085850 h 1990725"/>
                  <a:gd name="connsiteX96" fmla="*/ 2629137 w 2801170"/>
                  <a:gd name="connsiteY96" fmla="*/ 1047750 h 1990725"/>
                  <a:gd name="connsiteX97" fmla="*/ 2619612 w 2801170"/>
                  <a:gd name="connsiteY97" fmla="*/ 981075 h 1990725"/>
                  <a:gd name="connsiteX98" fmla="*/ 2629137 w 2801170"/>
                  <a:gd name="connsiteY98" fmla="*/ 933450 h 1990725"/>
                  <a:gd name="connsiteX99" fmla="*/ 2648187 w 2801170"/>
                  <a:gd name="connsiteY99" fmla="*/ 866775 h 1990725"/>
                  <a:gd name="connsiteX100" fmla="*/ 2667237 w 2801170"/>
                  <a:gd name="connsiteY100" fmla="*/ 819150 h 1990725"/>
                  <a:gd name="connsiteX101" fmla="*/ 2648187 w 2801170"/>
                  <a:gd name="connsiteY101" fmla="*/ 781050 h 1990725"/>
                  <a:gd name="connsiteX102" fmla="*/ 2667237 w 2801170"/>
                  <a:gd name="connsiteY102" fmla="*/ 685800 h 1990725"/>
                  <a:gd name="connsiteX103" fmla="*/ 2733916 w 2801170"/>
                  <a:gd name="connsiteY103" fmla="*/ 742950 h 1990725"/>
                  <a:gd name="connsiteX104" fmla="*/ 2733912 w 2801170"/>
                  <a:gd name="connsiteY104" fmla="*/ 533400 h 1990725"/>
                  <a:gd name="connsiteX105" fmla="*/ 2743437 w 2801170"/>
                  <a:gd name="connsiteY105" fmla="*/ 485775 h 1990725"/>
                  <a:gd name="connsiteX106" fmla="*/ 2743437 w 2801170"/>
                  <a:gd name="connsiteY106" fmla="*/ 428625 h 1990725"/>
                  <a:gd name="connsiteX107" fmla="*/ 2762487 w 2801170"/>
                  <a:gd name="connsiteY107" fmla="*/ 361950 h 1990725"/>
                  <a:gd name="connsiteX108" fmla="*/ 2752962 w 2801170"/>
                  <a:gd name="connsiteY108" fmla="*/ 314325 h 1990725"/>
                  <a:gd name="connsiteX109" fmla="*/ 2752962 w 2801170"/>
                  <a:gd name="connsiteY109" fmla="*/ 247650 h 1990725"/>
                  <a:gd name="connsiteX110" fmla="*/ 2762487 w 2801170"/>
                  <a:gd name="connsiteY110" fmla="*/ 190500 h 1990725"/>
                  <a:gd name="connsiteX111" fmla="*/ 2791062 w 2801170"/>
                  <a:gd name="connsiteY111" fmla="*/ 142875 h 1990725"/>
                  <a:gd name="connsiteX112" fmla="*/ 2772012 w 2801170"/>
                  <a:gd name="connsiteY112" fmla="*/ 95250 h 1990725"/>
                  <a:gd name="connsiteX113" fmla="*/ 2800587 w 2801170"/>
                  <a:gd name="connsiteY113" fmla="*/ 57150 h 1990725"/>
                  <a:gd name="connsiteX114" fmla="*/ 2791062 w 2801170"/>
                  <a:gd name="connsiteY114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1962387 w 2801170"/>
                  <a:gd name="connsiteY45" fmla="*/ 10096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33837 w 2801170"/>
                  <a:gd name="connsiteY48" fmla="*/ 885825 h 1990725"/>
                  <a:gd name="connsiteX49" fmla="*/ 2114787 w 2801170"/>
                  <a:gd name="connsiteY49" fmla="*/ 819150 h 1990725"/>
                  <a:gd name="connsiteX50" fmla="*/ 2162412 w 2801170"/>
                  <a:gd name="connsiteY50" fmla="*/ 762000 h 1990725"/>
                  <a:gd name="connsiteX51" fmla="*/ 2219562 w 2801170"/>
                  <a:gd name="connsiteY51" fmla="*/ 762000 h 1990725"/>
                  <a:gd name="connsiteX52" fmla="*/ 2276712 w 2801170"/>
                  <a:gd name="connsiteY52" fmla="*/ 762000 h 1990725"/>
                  <a:gd name="connsiteX53" fmla="*/ 2324337 w 2801170"/>
                  <a:gd name="connsiteY53" fmla="*/ 809625 h 1990725"/>
                  <a:gd name="connsiteX54" fmla="*/ 2343387 w 2801170"/>
                  <a:gd name="connsiteY54" fmla="*/ 857250 h 1990725"/>
                  <a:gd name="connsiteX55" fmla="*/ 2362437 w 2801170"/>
                  <a:gd name="connsiteY55" fmla="*/ 914400 h 1990725"/>
                  <a:gd name="connsiteX56" fmla="*/ 2381487 w 2801170"/>
                  <a:gd name="connsiteY56" fmla="*/ 971550 h 1990725"/>
                  <a:gd name="connsiteX57" fmla="*/ 2400537 w 2801170"/>
                  <a:gd name="connsiteY57" fmla="*/ 1028700 h 1990725"/>
                  <a:gd name="connsiteX58" fmla="*/ 2391012 w 2801170"/>
                  <a:gd name="connsiteY58" fmla="*/ 1057275 h 1990725"/>
                  <a:gd name="connsiteX59" fmla="*/ 2419587 w 2801170"/>
                  <a:gd name="connsiteY59" fmla="*/ 1114425 h 1990725"/>
                  <a:gd name="connsiteX60" fmla="*/ 2419587 w 2801170"/>
                  <a:gd name="connsiteY60" fmla="*/ 1162050 h 1990725"/>
                  <a:gd name="connsiteX61" fmla="*/ 2419587 w 2801170"/>
                  <a:gd name="connsiteY61" fmla="*/ 1209675 h 1990725"/>
                  <a:gd name="connsiteX62" fmla="*/ 2400537 w 2801170"/>
                  <a:gd name="connsiteY62" fmla="*/ 1238250 h 1990725"/>
                  <a:gd name="connsiteX63" fmla="*/ 2410062 w 2801170"/>
                  <a:gd name="connsiteY63" fmla="*/ 1276350 h 1990725"/>
                  <a:gd name="connsiteX64" fmla="*/ 2419587 w 2801170"/>
                  <a:gd name="connsiteY64" fmla="*/ 1333500 h 1990725"/>
                  <a:gd name="connsiteX65" fmla="*/ 2438637 w 2801170"/>
                  <a:gd name="connsiteY65" fmla="*/ 1390650 h 1990725"/>
                  <a:gd name="connsiteX66" fmla="*/ 2438637 w 2801170"/>
                  <a:gd name="connsiteY66" fmla="*/ 1447800 h 1990725"/>
                  <a:gd name="connsiteX67" fmla="*/ 2457687 w 2801170"/>
                  <a:gd name="connsiteY67" fmla="*/ 1504950 h 1990725"/>
                  <a:gd name="connsiteX68" fmla="*/ 2476737 w 2801170"/>
                  <a:gd name="connsiteY68" fmla="*/ 1562100 h 1990725"/>
                  <a:gd name="connsiteX69" fmla="*/ 2486262 w 2801170"/>
                  <a:gd name="connsiteY69" fmla="*/ 1590675 h 1990725"/>
                  <a:gd name="connsiteX70" fmla="*/ 2486262 w 2801170"/>
                  <a:gd name="connsiteY70" fmla="*/ 1638300 h 1990725"/>
                  <a:gd name="connsiteX71" fmla="*/ 2505312 w 2801170"/>
                  <a:gd name="connsiteY71" fmla="*/ 1685925 h 1990725"/>
                  <a:gd name="connsiteX72" fmla="*/ 2505312 w 2801170"/>
                  <a:gd name="connsiteY72" fmla="*/ 1743075 h 1990725"/>
                  <a:gd name="connsiteX73" fmla="*/ 2514837 w 2801170"/>
                  <a:gd name="connsiteY73" fmla="*/ 1800225 h 1990725"/>
                  <a:gd name="connsiteX74" fmla="*/ 2505312 w 2801170"/>
                  <a:gd name="connsiteY74" fmla="*/ 1838325 h 1990725"/>
                  <a:gd name="connsiteX75" fmla="*/ 2514837 w 2801170"/>
                  <a:gd name="connsiteY75" fmla="*/ 1876425 h 1990725"/>
                  <a:gd name="connsiteX76" fmla="*/ 2533887 w 2801170"/>
                  <a:gd name="connsiteY76" fmla="*/ 1933575 h 1990725"/>
                  <a:gd name="connsiteX77" fmla="*/ 2505312 w 2801170"/>
                  <a:gd name="connsiteY77" fmla="*/ 1962150 h 1990725"/>
                  <a:gd name="connsiteX78" fmla="*/ 2533887 w 2801170"/>
                  <a:gd name="connsiteY78" fmla="*/ 1990725 h 1990725"/>
                  <a:gd name="connsiteX79" fmla="*/ 2581512 w 2801170"/>
                  <a:gd name="connsiteY79" fmla="*/ 1924050 h 1990725"/>
                  <a:gd name="connsiteX80" fmla="*/ 2581512 w 2801170"/>
                  <a:gd name="connsiteY80" fmla="*/ 1857375 h 1990725"/>
                  <a:gd name="connsiteX81" fmla="*/ 2591037 w 2801170"/>
                  <a:gd name="connsiteY81" fmla="*/ 1800225 h 1990725"/>
                  <a:gd name="connsiteX82" fmla="*/ 2591037 w 2801170"/>
                  <a:gd name="connsiteY82" fmla="*/ 1752600 h 1990725"/>
                  <a:gd name="connsiteX83" fmla="*/ 2591037 w 2801170"/>
                  <a:gd name="connsiteY83" fmla="*/ 1685925 h 1990725"/>
                  <a:gd name="connsiteX84" fmla="*/ 2600562 w 2801170"/>
                  <a:gd name="connsiteY84" fmla="*/ 1628775 h 1990725"/>
                  <a:gd name="connsiteX85" fmla="*/ 2610087 w 2801170"/>
                  <a:gd name="connsiteY85" fmla="*/ 1562100 h 1990725"/>
                  <a:gd name="connsiteX86" fmla="*/ 2600562 w 2801170"/>
                  <a:gd name="connsiteY86" fmla="*/ 1504950 h 1990725"/>
                  <a:gd name="connsiteX87" fmla="*/ 2629137 w 2801170"/>
                  <a:gd name="connsiteY87" fmla="*/ 1457325 h 1990725"/>
                  <a:gd name="connsiteX88" fmla="*/ 2600562 w 2801170"/>
                  <a:gd name="connsiteY88" fmla="*/ 1419225 h 1990725"/>
                  <a:gd name="connsiteX89" fmla="*/ 2629137 w 2801170"/>
                  <a:gd name="connsiteY89" fmla="*/ 1352550 h 1990725"/>
                  <a:gd name="connsiteX90" fmla="*/ 2629137 w 2801170"/>
                  <a:gd name="connsiteY90" fmla="*/ 1285875 h 1990725"/>
                  <a:gd name="connsiteX91" fmla="*/ 2610087 w 2801170"/>
                  <a:gd name="connsiteY91" fmla="*/ 1238250 h 1990725"/>
                  <a:gd name="connsiteX92" fmla="*/ 2619612 w 2801170"/>
                  <a:gd name="connsiteY92" fmla="*/ 1181100 h 1990725"/>
                  <a:gd name="connsiteX93" fmla="*/ 2619612 w 2801170"/>
                  <a:gd name="connsiteY93" fmla="*/ 1152525 h 1990725"/>
                  <a:gd name="connsiteX94" fmla="*/ 2629137 w 2801170"/>
                  <a:gd name="connsiteY94" fmla="*/ 1085850 h 1990725"/>
                  <a:gd name="connsiteX95" fmla="*/ 2629137 w 2801170"/>
                  <a:gd name="connsiteY95" fmla="*/ 1047750 h 1990725"/>
                  <a:gd name="connsiteX96" fmla="*/ 2619612 w 2801170"/>
                  <a:gd name="connsiteY96" fmla="*/ 981075 h 1990725"/>
                  <a:gd name="connsiteX97" fmla="*/ 2629137 w 2801170"/>
                  <a:gd name="connsiteY97" fmla="*/ 933450 h 1990725"/>
                  <a:gd name="connsiteX98" fmla="*/ 2648187 w 2801170"/>
                  <a:gd name="connsiteY98" fmla="*/ 866775 h 1990725"/>
                  <a:gd name="connsiteX99" fmla="*/ 2667237 w 2801170"/>
                  <a:gd name="connsiteY99" fmla="*/ 819150 h 1990725"/>
                  <a:gd name="connsiteX100" fmla="*/ 2648187 w 2801170"/>
                  <a:gd name="connsiteY100" fmla="*/ 781050 h 1990725"/>
                  <a:gd name="connsiteX101" fmla="*/ 2667237 w 2801170"/>
                  <a:gd name="connsiteY101" fmla="*/ 685800 h 1990725"/>
                  <a:gd name="connsiteX102" fmla="*/ 2733916 w 2801170"/>
                  <a:gd name="connsiteY102" fmla="*/ 742950 h 1990725"/>
                  <a:gd name="connsiteX103" fmla="*/ 2733912 w 2801170"/>
                  <a:gd name="connsiteY103" fmla="*/ 533400 h 1990725"/>
                  <a:gd name="connsiteX104" fmla="*/ 2743437 w 2801170"/>
                  <a:gd name="connsiteY104" fmla="*/ 485775 h 1990725"/>
                  <a:gd name="connsiteX105" fmla="*/ 2743437 w 2801170"/>
                  <a:gd name="connsiteY105" fmla="*/ 428625 h 1990725"/>
                  <a:gd name="connsiteX106" fmla="*/ 2762487 w 2801170"/>
                  <a:gd name="connsiteY106" fmla="*/ 361950 h 1990725"/>
                  <a:gd name="connsiteX107" fmla="*/ 2752962 w 2801170"/>
                  <a:gd name="connsiteY107" fmla="*/ 314325 h 1990725"/>
                  <a:gd name="connsiteX108" fmla="*/ 2752962 w 2801170"/>
                  <a:gd name="connsiteY108" fmla="*/ 247650 h 1990725"/>
                  <a:gd name="connsiteX109" fmla="*/ 2762487 w 2801170"/>
                  <a:gd name="connsiteY109" fmla="*/ 190500 h 1990725"/>
                  <a:gd name="connsiteX110" fmla="*/ 2791062 w 2801170"/>
                  <a:gd name="connsiteY110" fmla="*/ 142875 h 1990725"/>
                  <a:gd name="connsiteX111" fmla="*/ 2772012 w 2801170"/>
                  <a:gd name="connsiteY111" fmla="*/ 95250 h 1990725"/>
                  <a:gd name="connsiteX112" fmla="*/ 2800587 w 2801170"/>
                  <a:gd name="connsiteY112" fmla="*/ 57150 h 1990725"/>
                  <a:gd name="connsiteX113" fmla="*/ 2791062 w 2801170"/>
                  <a:gd name="connsiteY113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1962387 w 2801170"/>
                  <a:gd name="connsiteY45" fmla="*/ 10096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33837 w 2801170"/>
                  <a:gd name="connsiteY48" fmla="*/ 885825 h 1990725"/>
                  <a:gd name="connsiteX49" fmla="*/ 2114787 w 2801170"/>
                  <a:gd name="connsiteY49" fmla="*/ 819150 h 1990725"/>
                  <a:gd name="connsiteX50" fmla="*/ 2162412 w 2801170"/>
                  <a:gd name="connsiteY50" fmla="*/ 762000 h 1990725"/>
                  <a:gd name="connsiteX51" fmla="*/ 2219562 w 2801170"/>
                  <a:gd name="connsiteY51" fmla="*/ 762000 h 1990725"/>
                  <a:gd name="connsiteX52" fmla="*/ 2276712 w 2801170"/>
                  <a:gd name="connsiteY52" fmla="*/ 762000 h 1990725"/>
                  <a:gd name="connsiteX53" fmla="*/ 2324337 w 2801170"/>
                  <a:gd name="connsiteY53" fmla="*/ 809625 h 1990725"/>
                  <a:gd name="connsiteX54" fmla="*/ 2343387 w 2801170"/>
                  <a:gd name="connsiteY54" fmla="*/ 857250 h 1990725"/>
                  <a:gd name="connsiteX55" fmla="*/ 2362437 w 2801170"/>
                  <a:gd name="connsiteY55" fmla="*/ 914400 h 1990725"/>
                  <a:gd name="connsiteX56" fmla="*/ 2381487 w 2801170"/>
                  <a:gd name="connsiteY56" fmla="*/ 971550 h 1990725"/>
                  <a:gd name="connsiteX57" fmla="*/ 2400537 w 2801170"/>
                  <a:gd name="connsiteY57" fmla="*/ 1028700 h 1990725"/>
                  <a:gd name="connsiteX58" fmla="*/ 2391012 w 2801170"/>
                  <a:gd name="connsiteY58" fmla="*/ 1057275 h 1990725"/>
                  <a:gd name="connsiteX59" fmla="*/ 2419587 w 2801170"/>
                  <a:gd name="connsiteY59" fmla="*/ 1114425 h 1990725"/>
                  <a:gd name="connsiteX60" fmla="*/ 2419587 w 2801170"/>
                  <a:gd name="connsiteY60" fmla="*/ 1162050 h 1990725"/>
                  <a:gd name="connsiteX61" fmla="*/ 2419587 w 2801170"/>
                  <a:gd name="connsiteY61" fmla="*/ 1209675 h 1990725"/>
                  <a:gd name="connsiteX62" fmla="*/ 2400537 w 2801170"/>
                  <a:gd name="connsiteY62" fmla="*/ 1238250 h 1990725"/>
                  <a:gd name="connsiteX63" fmla="*/ 2410062 w 2801170"/>
                  <a:gd name="connsiteY63" fmla="*/ 1276350 h 1990725"/>
                  <a:gd name="connsiteX64" fmla="*/ 2419587 w 2801170"/>
                  <a:gd name="connsiteY64" fmla="*/ 1333500 h 1990725"/>
                  <a:gd name="connsiteX65" fmla="*/ 2438637 w 2801170"/>
                  <a:gd name="connsiteY65" fmla="*/ 1390650 h 1990725"/>
                  <a:gd name="connsiteX66" fmla="*/ 2438637 w 2801170"/>
                  <a:gd name="connsiteY66" fmla="*/ 1447800 h 1990725"/>
                  <a:gd name="connsiteX67" fmla="*/ 2457687 w 2801170"/>
                  <a:gd name="connsiteY67" fmla="*/ 1504950 h 1990725"/>
                  <a:gd name="connsiteX68" fmla="*/ 2476737 w 2801170"/>
                  <a:gd name="connsiteY68" fmla="*/ 1562100 h 1990725"/>
                  <a:gd name="connsiteX69" fmla="*/ 2486262 w 2801170"/>
                  <a:gd name="connsiteY69" fmla="*/ 1590675 h 1990725"/>
                  <a:gd name="connsiteX70" fmla="*/ 2486262 w 2801170"/>
                  <a:gd name="connsiteY70" fmla="*/ 1638300 h 1990725"/>
                  <a:gd name="connsiteX71" fmla="*/ 2505312 w 2801170"/>
                  <a:gd name="connsiteY71" fmla="*/ 1685925 h 1990725"/>
                  <a:gd name="connsiteX72" fmla="*/ 2505312 w 2801170"/>
                  <a:gd name="connsiteY72" fmla="*/ 1743075 h 1990725"/>
                  <a:gd name="connsiteX73" fmla="*/ 2514837 w 2801170"/>
                  <a:gd name="connsiteY73" fmla="*/ 1800225 h 1990725"/>
                  <a:gd name="connsiteX74" fmla="*/ 2505312 w 2801170"/>
                  <a:gd name="connsiteY74" fmla="*/ 1838325 h 1990725"/>
                  <a:gd name="connsiteX75" fmla="*/ 2514837 w 2801170"/>
                  <a:gd name="connsiteY75" fmla="*/ 1876425 h 1990725"/>
                  <a:gd name="connsiteX76" fmla="*/ 2533887 w 2801170"/>
                  <a:gd name="connsiteY76" fmla="*/ 1933575 h 1990725"/>
                  <a:gd name="connsiteX77" fmla="*/ 2505312 w 2801170"/>
                  <a:gd name="connsiteY77" fmla="*/ 1962150 h 1990725"/>
                  <a:gd name="connsiteX78" fmla="*/ 2533887 w 2801170"/>
                  <a:gd name="connsiteY78" fmla="*/ 1990725 h 1990725"/>
                  <a:gd name="connsiteX79" fmla="*/ 2581512 w 2801170"/>
                  <a:gd name="connsiteY79" fmla="*/ 1924050 h 1990725"/>
                  <a:gd name="connsiteX80" fmla="*/ 2581512 w 2801170"/>
                  <a:gd name="connsiteY80" fmla="*/ 1857375 h 1990725"/>
                  <a:gd name="connsiteX81" fmla="*/ 2591037 w 2801170"/>
                  <a:gd name="connsiteY81" fmla="*/ 1800225 h 1990725"/>
                  <a:gd name="connsiteX82" fmla="*/ 2591037 w 2801170"/>
                  <a:gd name="connsiteY82" fmla="*/ 1752600 h 1990725"/>
                  <a:gd name="connsiteX83" fmla="*/ 2591037 w 2801170"/>
                  <a:gd name="connsiteY83" fmla="*/ 1685925 h 1990725"/>
                  <a:gd name="connsiteX84" fmla="*/ 2600562 w 2801170"/>
                  <a:gd name="connsiteY84" fmla="*/ 1628775 h 1990725"/>
                  <a:gd name="connsiteX85" fmla="*/ 2610087 w 2801170"/>
                  <a:gd name="connsiteY85" fmla="*/ 1562100 h 1990725"/>
                  <a:gd name="connsiteX86" fmla="*/ 2600562 w 2801170"/>
                  <a:gd name="connsiteY86" fmla="*/ 1504950 h 1990725"/>
                  <a:gd name="connsiteX87" fmla="*/ 2629137 w 2801170"/>
                  <a:gd name="connsiteY87" fmla="*/ 1457325 h 1990725"/>
                  <a:gd name="connsiteX88" fmla="*/ 2600562 w 2801170"/>
                  <a:gd name="connsiteY88" fmla="*/ 1419225 h 1990725"/>
                  <a:gd name="connsiteX89" fmla="*/ 2629137 w 2801170"/>
                  <a:gd name="connsiteY89" fmla="*/ 1352550 h 1990725"/>
                  <a:gd name="connsiteX90" fmla="*/ 2629137 w 2801170"/>
                  <a:gd name="connsiteY90" fmla="*/ 1285875 h 1990725"/>
                  <a:gd name="connsiteX91" fmla="*/ 2610087 w 2801170"/>
                  <a:gd name="connsiteY91" fmla="*/ 1238250 h 1990725"/>
                  <a:gd name="connsiteX92" fmla="*/ 2619612 w 2801170"/>
                  <a:gd name="connsiteY92" fmla="*/ 1181100 h 1990725"/>
                  <a:gd name="connsiteX93" fmla="*/ 2619612 w 2801170"/>
                  <a:gd name="connsiteY93" fmla="*/ 1152525 h 1990725"/>
                  <a:gd name="connsiteX94" fmla="*/ 2629137 w 2801170"/>
                  <a:gd name="connsiteY94" fmla="*/ 1085850 h 1990725"/>
                  <a:gd name="connsiteX95" fmla="*/ 2629137 w 2801170"/>
                  <a:gd name="connsiteY95" fmla="*/ 1047750 h 1990725"/>
                  <a:gd name="connsiteX96" fmla="*/ 2619612 w 2801170"/>
                  <a:gd name="connsiteY96" fmla="*/ 981075 h 1990725"/>
                  <a:gd name="connsiteX97" fmla="*/ 2629137 w 2801170"/>
                  <a:gd name="connsiteY97" fmla="*/ 933450 h 1990725"/>
                  <a:gd name="connsiteX98" fmla="*/ 2648187 w 2801170"/>
                  <a:gd name="connsiteY98" fmla="*/ 866775 h 1990725"/>
                  <a:gd name="connsiteX99" fmla="*/ 2667237 w 2801170"/>
                  <a:gd name="connsiteY99" fmla="*/ 819150 h 1990725"/>
                  <a:gd name="connsiteX100" fmla="*/ 2648187 w 2801170"/>
                  <a:gd name="connsiteY100" fmla="*/ 781050 h 1990725"/>
                  <a:gd name="connsiteX101" fmla="*/ 2667237 w 2801170"/>
                  <a:gd name="connsiteY101" fmla="*/ 685800 h 1990725"/>
                  <a:gd name="connsiteX102" fmla="*/ 2733916 w 2801170"/>
                  <a:gd name="connsiteY102" fmla="*/ 742950 h 1990725"/>
                  <a:gd name="connsiteX103" fmla="*/ 2733912 w 2801170"/>
                  <a:gd name="connsiteY103" fmla="*/ 533400 h 1990725"/>
                  <a:gd name="connsiteX104" fmla="*/ 2743437 w 2801170"/>
                  <a:gd name="connsiteY104" fmla="*/ 485775 h 1990725"/>
                  <a:gd name="connsiteX105" fmla="*/ 2743437 w 2801170"/>
                  <a:gd name="connsiteY105" fmla="*/ 428625 h 1990725"/>
                  <a:gd name="connsiteX106" fmla="*/ 2762487 w 2801170"/>
                  <a:gd name="connsiteY106" fmla="*/ 361950 h 1990725"/>
                  <a:gd name="connsiteX107" fmla="*/ 2752962 w 2801170"/>
                  <a:gd name="connsiteY107" fmla="*/ 314325 h 1990725"/>
                  <a:gd name="connsiteX108" fmla="*/ 2752962 w 2801170"/>
                  <a:gd name="connsiteY108" fmla="*/ 247650 h 1990725"/>
                  <a:gd name="connsiteX109" fmla="*/ 2762487 w 2801170"/>
                  <a:gd name="connsiteY109" fmla="*/ 190500 h 1990725"/>
                  <a:gd name="connsiteX110" fmla="*/ 2791062 w 2801170"/>
                  <a:gd name="connsiteY110" fmla="*/ 142875 h 1990725"/>
                  <a:gd name="connsiteX111" fmla="*/ 2772012 w 2801170"/>
                  <a:gd name="connsiteY111" fmla="*/ 95250 h 1990725"/>
                  <a:gd name="connsiteX112" fmla="*/ 2800587 w 2801170"/>
                  <a:gd name="connsiteY112" fmla="*/ 57150 h 1990725"/>
                  <a:gd name="connsiteX113" fmla="*/ 2791062 w 2801170"/>
                  <a:gd name="connsiteY113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1962387 w 2801170"/>
                  <a:gd name="connsiteY45" fmla="*/ 10096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62000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1962387 w 2801170"/>
                  <a:gd name="connsiteY45" fmla="*/ 10096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1962387 w 2801170"/>
                  <a:gd name="connsiteY45" fmla="*/ 10096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48117 w 2801170"/>
                  <a:gd name="connsiteY45" fmla="*/ 102870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9540 w 2801170"/>
                  <a:gd name="connsiteY45" fmla="*/ 1047750 h 1990725"/>
                  <a:gd name="connsiteX46" fmla="*/ 2076689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9540 w 2801170"/>
                  <a:gd name="connsiteY45" fmla="*/ 1047750 h 1990725"/>
                  <a:gd name="connsiteX46" fmla="*/ 2076689 w 2801170"/>
                  <a:gd name="connsiteY46" fmla="*/ 971550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9540 w 2801170"/>
                  <a:gd name="connsiteY45" fmla="*/ 1047750 h 1990725"/>
                  <a:gd name="connsiteX46" fmla="*/ 2086215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9540 w 2801170"/>
                  <a:gd name="connsiteY45" fmla="*/ 1047750 h 1990725"/>
                  <a:gd name="connsiteX46" fmla="*/ 2086215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86215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86215 w 2801170"/>
                  <a:gd name="connsiteY46" fmla="*/ 1009650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24337 w 2801170"/>
                  <a:gd name="connsiteY52" fmla="*/ 80962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86215 w 2801170"/>
                  <a:gd name="connsiteY46" fmla="*/ 1009650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33863 w 2801170"/>
                  <a:gd name="connsiteY52" fmla="*/ 79057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86215 w 2801170"/>
                  <a:gd name="connsiteY46" fmla="*/ 101917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33863 w 2801170"/>
                  <a:gd name="connsiteY52" fmla="*/ 79057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76689 w 2801170"/>
                  <a:gd name="connsiteY46" fmla="*/ 962025 h 1990725"/>
                  <a:gd name="connsiteX47" fmla="*/ 2105262 w 2801170"/>
                  <a:gd name="connsiteY47" fmla="*/ 914400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33863 w 2801170"/>
                  <a:gd name="connsiteY52" fmla="*/ 79057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76689 w 2801170"/>
                  <a:gd name="connsiteY46" fmla="*/ 962025 h 1990725"/>
                  <a:gd name="connsiteX47" fmla="*/ 2105262 w 2801170"/>
                  <a:gd name="connsiteY47" fmla="*/ 962025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33863 w 2801170"/>
                  <a:gd name="connsiteY52" fmla="*/ 79057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894 w 2801170"/>
                  <a:gd name="connsiteY0" fmla="*/ 752475 h 1990725"/>
                  <a:gd name="connsiteX1" fmla="*/ 5894 w 2801170"/>
                  <a:gd name="connsiteY1" fmla="*/ 677436 h 1990725"/>
                  <a:gd name="connsiteX2" fmla="*/ 89600 w 2801170"/>
                  <a:gd name="connsiteY2" fmla="*/ 590550 h 1990725"/>
                  <a:gd name="connsiteX3" fmla="*/ 243099 w 2801170"/>
                  <a:gd name="connsiteY3" fmla="*/ 514358 h 1990725"/>
                  <a:gd name="connsiteX4" fmla="*/ 447705 w 2801170"/>
                  <a:gd name="connsiteY4" fmla="*/ 390525 h 1990725"/>
                  <a:gd name="connsiteX5" fmla="*/ 895409 w 2801170"/>
                  <a:gd name="connsiteY5" fmla="*/ 176059 h 1990725"/>
                  <a:gd name="connsiteX6" fmla="*/ 1324212 w 2801170"/>
                  <a:gd name="connsiteY6" fmla="*/ 28575 h 1990725"/>
                  <a:gd name="connsiteX7" fmla="*/ 1390887 w 2801170"/>
                  <a:gd name="connsiteY7" fmla="*/ 9525 h 1990725"/>
                  <a:gd name="connsiteX8" fmla="*/ 1505187 w 2801170"/>
                  <a:gd name="connsiteY8" fmla="*/ 19050 h 1990725"/>
                  <a:gd name="connsiteX9" fmla="*/ 1524237 w 2801170"/>
                  <a:gd name="connsiteY9" fmla="*/ 47625 h 1990725"/>
                  <a:gd name="connsiteX10" fmla="*/ 1533762 w 2801170"/>
                  <a:gd name="connsiteY10" fmla="*/ 95250 h 1990725"/>
                  <a:gd name="connsiteX11" fmla="*/ 1543287 w 2801170"/>
                  <a:gd name="connsiteY11" fmla="*/ 333375 h 1990725"/>
                  <a:gd name="connsiteX12" fmla="*/ 1571862 w 2801170"/>
                  <a:gd name="connsiteY12" fmla="*/ 495300 h 1990725"/>
                  <a:gd name="connsiteX13" fmla="*/ 1581387 w 2801170"/>
                  <a:gd name="connsiteY13" fmla="*/ 523875 h 1990725"/>
                  <a:gd name="connsiteX14" fmla="*/ 1600438 w 2801170"/>
                  <a:gd name="connsiteY14" fmla="*/ 647700 h 1990725"/>
                  <a:gd name="connsiteX15" fmla="*/ 1600435 w 2801170"/>
                  <a:gd name="connsiteY15" fmla="*/ 695325 h 1990725"/>
                  <a:gd name="connsiteX16" fmla="*/ 1600436 w 2801170"/>
                  <a:gd name="connsiteY16" fmla="*/ 742950 h 1990725"/>
                  <a:gd name="connsiteX17" fmla="*/ 1648062 w 2801170"/>
                  <a:gd name="connsiteY17" fmla="*/ 723900 h 1990725"/>
                  <a:gd name="connsiteX18" fmla="*/ 1657587 w 2801170"/>
                  <a:gd name="connsiteY18" fmla="*/ 876300 h 1990725"/>
                  <a:gd name="connsiteX19" fmla="*/ 1667112 w 2801170"/>
                  <a:gd name="connsiteY19" fmla="*/ 904875 h 1990725"/>
                  <a:gd name="connsiteX20" fmla="*/ 1657587 w 2801170"/>
                  <a:gd name="connsiteY20" fmla="*/ 952500 h 1990725"/>
                  <a:gd name="connsiteX21" fmla="*/ 1676637 w 2801170"/>
                  <a:gd name="connsiteY21" fmla="*/ 1000125 h 1990725"/>
                  <a:gd name="connsiteX22" fmla="*/ 1676637 w 2801170"/>
                  <a:gd name="connsiteY22" fmla="*/ 1028700 h 1990725"/>
                  <a:gd name="connsiteX23" fmla="*/ 1686162 w 2801170"/>
                  <a:gd name="connsiteY23" fmla="*/ 1076325 h 1990725"/>
                  <a:gd name="connsiteX24" fmla="*/ 1686162 w 2801170"/>
                  <a:gd name="connsiteY24" fmla="*/ 1123950 h 1990725"/>
                  <a:gd name="connsiteX25" fmla="*/ 1695687 w 2801170"/>
                  <a:gd name="connsiteY25" fmla="*/ 1162050 h 1990725"/>
                  <a:gd name="connsiteX26" fmla="*/ 1686162 w 2801170"/>
                  <a:gd name="connsiteY26" fmla="*/ 1181100 h 1990725"/>
                  <a:gd name="connsiteX27" fmla="*/ 1705212 w 2801170"/>
                  <a:gd name="connsiteY27" fmla="*/ 1219200 h 1990725"/>
                  <a:gd name="connsiteX28" fmla="*/ 1705212 w 2801170"/>
                  <a:gd name="connsiteY28" fmla="*/ 1266825 h 1990725"/>
                  <a:gd name="connsiteX29" fmla="*/ 1724262 w 2801170"/>
                  <a:gd name="connsiteY29" fmla="*/ 1314450 h 1990725"/>
                  <a:gd name="connsiteX30" fmla="*/ 1724262 w 2801170"/>
                  <a:gd name="connsiteY30" fmla="*/ 1362075 h 1990725"/>
                  <a:gd name="connsiteX31" fmla="*/ 1762362 w 2801170"/>
                  <a:gd name="connsiteY31" fmla="*/ 1400175 h 1990725"/>
                  <a:gd name="connsiteX32" fmla="*/ 1790937 w 2801170"/>
                  <a:gd name="connsiteY32" fmla="*/ 1362075 h 1990725"/>
                  <a:gd name="connsiteX33" fmla="*/ 1800462 w 2801170"/>
                  <a:gd name="connsiteY33" fmla="*/ 1314450 h 1990725"/>
                  <a:gd name="connsiteX34" fmla="*/ 1819512 w 2801170"/>
                  <a:gd name="connsiteY34" fmla="*/ 1257300 h 1990725"/>
                  <a:gd name="connsiteX35" fmla="*/ 1819512 w 2801170"/>
                  <a:gd name="connsiteY35" fmla="*/ 1219200 h 1990725"/>
                  <a:gd name="connsiteX36" fmla="*/ 1838562 w 2801170"/>
                  <a:gd name="connsiteY36" fmla="*/ 1152525 h 1990725"/>
                  <a:gd name="connsiteX37" fmla="*/ 1829037 w 2801170"/>
                  <a:gd name="connsiteY37" fmla="*/ 1085850 h 1990725"/>
                  <a:gd name="connsiteX38" fmla="*/ 1838562 w 2801170"/>
                  <a:gd name="connsiteY38" fmla="*/ 1057275 h 1990725"/>
                  <a:gd name="connsiteX39" fmla="*/ 1857612 w 2801170"/>
                  <a:gd name="connsiteY39" fmla="*/ 990600 h 1990725"/>
                  <a:gd name="connsiteX40" fmla="*/ 1867137 w 2801170"/>
                  <a:gd name="connsiteY40" fmla="*/ 942975 h 1990725"/>
                  <a:gd name="connsiteX41" fmla="*/ 1876662 w 2801170"/>
                  <a:gd name="connsiteY41" fmla="*/ 895350 h 1990725"/>
                  <a:gd name="connsiteX42" fmla="*/ 1895712 w 2801170"/>
                  <a:gd name="connsiteY42" fmla="*/ 847725 h 1990725"/>
                  <a:gd name="connsiteX43" fmla="*/ 1943337 w 2801170"/>
                  <a:gd name="connsiteY43" fmla="*/ 904875 h 1990725"/>
                  <a:gd name="connsiteX44" fmla="*/ 1943337 w 2801170"/>
                  <a:gd name="connsiteY44" fmla="*/ 952500 h 1990725"/>
                  <a:gd name="connsiteX45" fmla="*/ 2010015 w 2801170"/>
                  <a:gd name="connsiteY45" fmla="*/ 1047750 h 1990725"/>
                  <a:gd name="connsiteX46" fmla="*/ 2076689 w 2801170"/>
                  <a:gd name="connsiteY46" fmla="*/ 962025 h 1990725"/>
                  <a:gd name="connsiteX47" fmla="*/ 2105262 w 2801170"/>
                  <a:gd name="connsiteY47" fmla="*/ 1019175 h 1990725"/>
                  <a:gd name="connsiteX48" fmla="*/ 2114787 w 2801170"/>
                  <a:gd name="connsiteY48" fmla="*/ 819150 h 1990725"/>
                  <a:gd name="connsiteX49" fmla="*/ 2162412 w 2801170"/>
                  <a:gd name="connsiteY49" fmla="*/ 762000 h 1990725"/>
                  <a:gd name="connsiteX50" fmla="*/ 2219562 w 2801170"/>
                  <a:gd name="connsiteY50" fmla="*/ 762000 h 1990725"/>
                  <a:gd name="connsiteX51" fmla="*/ 2276712 w 2801170"/>
                  <a:gd name="connsiteY51" fmla="*/ 771525 h 1990725"/>
                  <a:gd name="connsiteX52" fmla="*/ 2333863 w 2801170"/>
                  <a:gd name="connsiteY52" fmla="*/ 790575 h 1990725"/>
                  <a:gd name="connsiteX53" fmla="*/ 2343387 w 2801170"/>
                  <a:gd name="connsiteY53" fmla="*/ 857250 h 1990725"/>
                  <a:gd name="connsiteX54" fmla="*/ 2362437 w 2801170"/>
                  <a:gd name="connsiteY54" fmla="*/ 914400 h 1990725"/>
                  <a:gd name="connsiteX55" fmla="*/ 2381487 w 2801170"/>
                  <a:gd name="connsiteY55" fmla="*/ 971550 h 1990725"/>
                  <a:gd name="connsiteX56" fmla="*/ 2400537 w 2801170"/>
                  <a:gd name="connsiteY56" fmla="*/ 1028700 h 1990725"/>
                  <a:gd name="connsiteX57" fmla="*/ 2391012 w 2801170"/>
                  <a:gd name="connsiteY57" fmla="*/ 1057275 h 1990725"/>
                  <a:gd name="connsiteX58" fmla="*/ 2419587 w 2801170"/>
                  <a:gd name="connsiteY58" fmla="*/ 1114425 h 1990725"/>
                  <a:gd name="connsiteX59" fmla="*/ 2419587 w 2801170"/>
                  <a:gd name="connsiteY59" fmla="*/ 1162050 h 1990725"/>
                  <a:gd name="connsiteX60" fmla="*/ 2419587 w 2801170"/>
                  <a:gd name="connsiteY60" fmla="*/ 1209675 h 1990725"/>
                  <a:gd name="connsiteX61" fmla="*/ 2400537 w 2801170"/>
                  <a:gd name="connsiteY61" fmla="*/ 1238250 h 1990725"/>
                  <a:gd name="connsiteX62" fmla="*/ 2410062 w 2801170"/>
                  <a:gd name="connsiteY62" fmla="*/ 1276350 h 1990725"/>
                  <a:gd name="connsiteX63" fmla="*/ 2419587 w 2801170"/>
                  <a:gd name="connsiteY63" fmla="*/ 1333500 h 1990725"/>
                  <a:gd name="connsiteX64" fmla="*/ 2438637 w 2801170"/>
                  <a:gd name="connsiteY64" fmla="*/ 1390650 h 1990725"/>
                  <a:gd name="connsiteX65" fmla="*/ 2438637 w 2801170"/>
                  <a:gd name="connsiteY65" fmla="*/ 1447800 h 1990725"/>
                  <a:gd name="connsiteX66" fmla="*/ 2457687 w 2801170"/>
                  <a:gd name="connsiteY66" fmla="*/ 1504950 h 1990725"/>
                  <a:gd name="connsiteX67" fmla="*/ 2476737 w 2801170"/>
                  <a:gd name="connsiteY67" fmla="*/ 1562100 h 1990725"/>
                  <a:gd name="connsiteX68" fmla="*/ 2486262 w 2801170"/>
                  <a:gd name="connsiteY68" fmla="*/ 1590675 h 1990725"/>
                  <a:gd name="connsiteX69" fmla="*/ 2486262 w 2801170"/>
                  <a:gd name="connsiteY69" fmla="*/ 1638300 h 1990725"/>
                  <a:gd name="connsiteX70" fmla="*/ 2505312 w 2801170"/>
                  <a:gd name="connsiteY70" fmla="*/ 1685925 h 1990725"/>
                  <a:gd name="connsiteX71" fmla="*/ 2505312 w 2801170"/>
                  <a:gd name="connsiteY71" fmla="*/ 1743075 h 1990725"/>
                  <a:gd name="connsiteX72" fmla="*/ 2514837 w 2801170"/>
                  <a:gd name="connsiteY72" fmla="*/ 1800225 h 1990725"/>
                  <a:gd name="connsiteX73" fmla="*/ 2505312 w 2801170"/>
                  <a:gd name="connsiteY73" fmla="*/ 1838325 h 1990725"/>
                  <a:gd name="connsiteX74" fmla="*/ 2514837 w 2801170"/>
                  <a:gd name="connsiteY74" fmla="*/ 1876425 h 1990725"/>
                  <a:gd name="connsiteX75" fmla="*/ 2533887 w 2801170"/>
                  <a:gd name="connsiteY75" fmla="*/ 1933575 h 1990725"/>
                  <a:gd name="connsiteX76" fmla="*/ 2505312 w 2801170"/>
                  <a:gd name="connsiteY76" fmla="*/ 1962150 h 1990725"/>
                  <a:gd name="connsiteX77" fmla="*/ 2533887 w 2801170"/>
                  <a:gd name="connsiteY77" fmla="*/ 1990725 h 1990725"/>
                  <a:gd name="connsiteX78" fmla="*/ 2581512 w 2801170"/>
                  <a:gd name="connsiteY78" fmla="*/ 1924050 h 1990725"/>
                  <a:gd name="connsiteX79" fmla="*/ 2581512 w 2801170"/>
                  <a:gd name="connsiteY79" fmla="*/ 1857375 h 1990725"/>
                  <a:gd name="connsiteX80" fmla="*/ 2591037 w 2801170"/>
                  <a:gd name="connsiteY80" fmla="*/ 1800225 h 1990725"/>
                  <a:gd name="connsiteX81" fmla="*/ 2591037 w 2801170"/>
                  <a:gd name="connsiteY81" fmla="*/ 1752600 h 1990725"/>
                  <a:gd name="connsiteX82" fmla="*/ 2591037 w 2801170"/>
                  <a:gd name="connsiteY82" fmla="*/ 1685925 h 1990725"/>
                  <a:gd name="connsiteX83" fmla="*/ 2600562 w 2801170"/>
                  <a:gd name="connsiteY83" fmla="*/ 1628775 h 1990725"/>
                  <a:gd name="connsiteX84" fmla="*/ 2610087 w 2801170"/>
                  <a:gd name="connsiteY84" fmla="*/ 1562100 h 1990725"/>
                  <a:gd name="connsiteX85" fmla="*/ 2600562 w 2801170"/>
                  <a:gd name="connsiteY85" fmla="*/ 1504950 h 1990725"/>
                  <a:gd name="connsiteX86" fmla="*/ 2629137 w 2801170"/>
                  <a:gd name="connsiteY86" fmla="*/ 1457325 h 1990725"/>
                  <a:gd name="connsiteX87" fmla="*/ 2600562 w 2801170"/>
                  <a:gd name="connsiteY87" fmla="*/ 1419225 h 1990725"/>
                  <a:gd name="connsiteX88" fmla="*/ 2629137 w 2801170"/>
                  <a:gd name="connsiteY88" fmla="*/ 1352550 h 1990725"/>
                  <a:gd name="connsiteX89" fmla="*/ 2629137 w 2801170"/>
                  <a:gd name="connsiteY89" fmla="*/ 1285875 h 1990725"/>
                  <a:gd name="connsiteX90" fmla="*/ 2610087 w 2801170"/>
                  <a:gd name="connsiteY90" fmla="*/ 1238250 h 1990725"/>
                  <a:gd name="connsiteX91" fmla="*/ 2619612 w 2801170"/>
                  <a:gd name="connsiteY91" fmla="*/ 1181100 h 1990725"/>
                  <a:gd name="connsiteX92" fmla="*/ 2619612 w 2801170"/>
                  <a:gd name="connsiteY92" fmla="*/ 1152525 h 1990725"/>
                  <a:gd name="connsiteX93" fmla="*/ 2629137 w 2801170"/>
                  <a:gd name="connsiteY93" fmla="*/ 1085850 h 1990725"/>
                  <a:gd name="connsiteX94" fmla="*/ 2629137 w 2801170"/>
                  <a:gd name="connsiteY94" fmla="*/ 1047750 h 1990725"/>
                  <a:gd name="connsiteX95" fmla="*/ 2619612 w 2801170"/>
                  <a:gd name="connsiteY95" fmla="*/ 981075 h 1990725"/>
                  <a:gd name="connsiteX96" fmla="*/ 2629137 w 2801170"/>
                  <a:gd name="connsiteY96" fmla="*/ 933450 h 1990725"/>
                  <a:gd name="connsiteX97" fmla="*/ 2648187 w 2801170"/>
                  <a:gd name="connsiteY97" fmla="*/ 866775 h 1990725"/>
                  <a:gd name="connsiteX98" fmla="*/ 2667237 w 2801170"/>
                  <a:gd name="connsiteY98" fmla="*/ 819150 h 1990725"/>
                  <a:gd name="connsiteX99" fmla="*/ 2648187 w 2801170"/>
                  <a:gd name="connsiteY99" fmla="*/ 781050 h 1990725"/>
                  <a:gd name="connsiteX100" fmla="*/ 2667237 w 2801170"/>
                  <a:gd name="connsiteY100" fmla="*/ 685800 h 1990725"/>
                  <a:gd name="connsiteX101" fmla="*/ 2733916 w 2801170"/>
                  <a:gd name="connsiteY101" fmla="*/ 742950 h 1990725"/>
                  <a:gd name="connsiteX102" fmla="*/ 2733912 w 2801170"/>
                  <a:gd name="connsiteY102" fmla="*/ 533400 h 1990725"/>
                  <a:gd name="connsiteX103" fmla="*/ 2743437 w 2801170"/>
                  <a:gd name="connsiteY103" fmla="*/ 485775 h 1990725"/>
                  <a:gd name="connsiteX104" fmla="*/ 2743437 w 2801170"/>
                  <a:gd name="connsiteY104" fmla="*/ 428625 h 1990725"/>
                  <a:gd name="connsiteX105" fmla="*/ 2762487 w 2801170"/>
                  <a:gd name="connsiteY105" fmla="*/ 361950 h 1990725"/>
                  <a:gd name="connsiteX106" fmla="*/ 2752962 w 2801170"/>
                  <a:gd name="connsiteY106" fmla="*/ 314325 h 1990725"/>
                  <a:gd name="connsiteX107" fmla="*/ 2752962 w 2801170"/>
                  <a:gd name="connsiteY107" fmla="*/ 247650 h 1990725"/>
                  <a:gd name="connsiteX108" fmla="*/ 2762487 w 2801170"/>
                  <a:gd name="connsiteY108" fmla="*/ 190500 h 1990725"/>
                  <a:gd name="connsiteX109" fmla="*/ 2791062 w 2801170"/>
                  <a:gd name="connsiteY109" fmla="*/ 142875 h 1990725"/>
                  <a:gd name="connsiteX110" fmla="*/ 2772012 w 2801170"/>
                  <a:gd name="connsiteY110" fmla="*/ 95250 h 1990725"/>
                  <a:gd name="connsiteX111" fmla="*/ 2800587 w 2801170"/>
                  <a:gd name="connsiteY111" fmla="*/ 57150 h 1990725"/>
                  <a:gd name="connsiteX112" fmla="*/ 2791062 w 2801170"/>
                  <a:gd name="connsiteY112" fmla="*/ 0 h 1990725"/>
                  <a:gd name="connsiteX0" fmla="*/ 53519 w 2848795"/>
                  <a:gd name="connsiteY0" fmla="*/ 752475 h 1990725"/>
                  <a:gd name="connsiteX1" fmla="*/ 0 w 2848795"/>
                  <a:gd name="connsiteY1" fmla="*/ 781050 h 1990725"/>
                  <a:gd name="connsiteX2" fmla="*/ 53519 w 2848795"/>
                  <a:gd name="connsiteY2" fmla="*/ 677436 h 1990725"/>
                  <a:gd name="connsiteX3" fmla="*/ 137225 w 2848795"/>
                  <a:gd name="connsiteY3" fmla="*/ 590550 h 1990725"/>
                  <a:gd name="connsiteX4" fmla="*/ 290724 w 2848795"/>
                  <a:gd name="connsiteY4" fmla="*/ 514358 h 1990725"/>
                  <a:gd name="connsiteX5" fmla="*/ 495330 w 2848795"/>
                  <a:gd name="connsiteY5" fmla="*/ 390525 h 1990725"/>
                  <a:gd name="connsiteX6" fmla="*/ 943034 w 2848795"/>
                  <a:gd name="connsiteY6" fmla="*/ 176059 h 1990725"/>
                  <a:gd name="connsiteX7" fmla="*/ 1371837 w 2848795"/>
                  <a:gd name="connsiteY7" fmla="*/ 28575 h 1990725"/>
                  <a:gd name="connsiteX8" fmla="*/ 1438512 w 2848795"/>
                  <a:gd name="connsiteY8" fmla="*/ 9525 h 1990725"/>
                  <a:gd name="connsiteX9" fmla="*/ 1552812 w 2848795"/>
                  <a:gd name="connsiteY9" fmla="*/ 19050 h 1990725"/>
                  <a:gd name="connsiteX10" fmla="*/ 1571862 w 2848795"/>
                  <a:gd name="connsiteY10" fmla="*/ 47625 h 1990725"/>
                  <a:gd name="connsiteX11" fmla="*/ 1581387 w 2848795"/>
                  <a:gd name="connsiteY11" fmla="*/ 95250 h 1990725"/>
                  <a:gd name="connsiteX12" fmla="*/ 1590912 w 2848795"/>
                  <a:gd name="connsiteY12" fmla="*/ 333375 h 1990725"/>
                  <a:gd name="connsiteX13" fmla="*/ 1619487 w 2848795"/>
                  <a:gd name="connsiteY13" fmla="*/ 495300 h 1990725"/>
                  <a:gd name="connsiteX14" fmla="*/ 1629012 w 2848795"/>
                  <a:gd name="connsiteY14" fmla="*/ 523875 h 1990725"/>
                  <a:gd name="connsiteX15" fmla="*/ 1648063 w 2848795"/>
                  <a:gd name="connsiteY15" fmla="*/ 647700 h 1990725"/>
                  <a:gd name="connsiteX16" fmla="*/ 1648060 w 2848795"/>
                  <a:gd name="connsiteY16" fmla="*/ 695325 h 1990725"/>
                  <a:gd name="connsiteX17" fmla="*/ 1648061 w 2848795"/>
                  <a:gd name="connsiteY17" fmla="*/ 742950 h 1990725"/>
                  <a:gd name="connsiteX18" fmla="*/ 1695687 w 2848795"/>
                  <a:gd name="connsiteY18" fmla="*/ 723900 h 1990725"/>
                  <a:gd name="connsiteX19" fmla="*/ 1705212 w 2848795"/>
                  <a:gd name="connsiteY19" fmla="*/ 876300 h 1990725"/>
                  <a:gd name="connsiteX20" fmla="*/ 1714737 w 2848795"/>
                  <a:gd name="connsiteY20" fmla="*/ 904875 h 1990725"/>
                  <a:gd name="connsiteX21" fmla="*/ 1705212 w 2848795"/>
                  <a:gd name="connsiteY21" fmla="*/ 952500 h 1990725"/>
                  <a:gd name="connsiteX22" fmla="*/ 1724262 w 2848795"/>
                  <a:gd name="connsiteY22" fmla="*/ 1000125 h 1990725"/>
                  <a:gd name="connsiteX23" fmla="*/ 1724262 w 2848795"/>
                  <a:gd name="connsiteY23" fmla="*/ 1028700 h 1990725"/>
                  <a:gd name="connsiteX24" fmla="*/ 1733787 w 2848795"/>
                  <a:gd name="connsiteY24" fmla="*/ 1076325 h 1990725"/>
                  <a:gd name="connsiteX25" fmla="*/ 1733787 w 2848795"/>
                  <a:gd name="connsiteY25" fmla="*/ 1123950 h 1990725"/>
                  <a:gd name="connsiteX26" fmla="*/ 1743312 w 2848795"/>
                  <a:gd name="connsiteY26" fmla="*/ 1162050 h 1990725"/>
                  <a:gd name="connsiteX27" fmla="*/ 1733787 w 2848795"/>
                  <a:gd name="connsiteY27" fmla="*/ 1181100 h 1990725"/>
                  <a:gd name="connsiteX28" fmla="*/ 1752837 w 2848795"/>
                  <a:gd name="connsiteY28" fmla="*/ 1219200 h 1990725"/>
                  <a:gd name="connsiteX29" fmla="*/ 1752837 w 2848795"/>
                  <a:gd name="connsiteY29" fmla="*/ 1266825 h 1990725"/>
                  <a:gd name="connsiteX30" fmla="*/ 1771887 w 2848795"/>
                  <a:gd name="connsiteY30" fmla="*/ 1314450 h 1990725"/>
                  <a:gd name="connsiteX31" fmla="*/ 1771887 w 2848795"/>
                  <a:gd name="connsiteY31" fmla="*/ 1362075 h 1990725"/>
                  <a:gd name="connsiteX32" fmla="*/ 1809987 w 2848795"/>
                  <a:gd name="connsiteY32" fmla="*/ 1400175 h 1990725"/>
                  <a:gd name="connsiteX33" fmla="*/ 1838562 w 2848795"/>
                  <a:gd name="connsiteY33" fmla="*/ 1362075 h 1990725"/>
                  <a:gd name="connsiteX34" fmla="*/ 1848087 w 2848795"/>
                  <a:gd name="connsiteY34" fmla="*/ 1314450 h 1990725"/>
                  <a:gd name="connsiteX35" fmla="*/ 1867137 w 2848795"/>
                  <a:gd name="connsiteY35" fmla="*/ 1257300 h 1990725"/>
                  <a:gd name="connsiteX36" fmla="*/ 1867137 w 2848795"/>
                  <a:gd name="connsiteY36" fmla="*/ 1219200 h 1990725"/>
                  <a:gd name="connsiteX37" fmla="*/ 1886187 w 2848795"/>
                  <a:gd name="connsiteY37" fmla="*/ 1152525 h 1990725"/>
                  <a:gd name="connsiteX38" fmla="*/ 1876662 w 2848795"/>
                  <a:gd name="connsiteY38" fmla="*/ 1085850 h 1990725"/>
                  <a:gd name="connsiteX39" fmla="*/ 1886187 w 2848795"/>
                  <a:gd name="connsiteY39" fmla="*/ 1057275 h 1990725"/>
                  <a:gd name="connsiteX40" fmla="*/ 1905237 w 2848795"/>
                  <a:gd name="connsiteY40" fmla="*/ 990600 h 1990725"/>
                  <a:gd name="connsiteX41" fmla="*/ 1914762 w 2848795"/>
                  <a:gd name="connsiteY41" fmla="*/ 942975 h 1990725"/>
                  <a:gd name="connsiteX42" fmla="*/ 1924287 w 2848795"/>
                  <a:gd name="connsiteY42" fmla="*/ 895350 h 1990725"/>
                  <a:gd name="connsiteX43" fmla="*/ 1943337 w 2848795"/>
                  <a:gd name="connsiteY43" fmla="*/ 847725 h 1990725"/>
                  <a:gd name="connsiteX44" fmla="*/ 1990962 w 2848795"/>
                  <a:gd name="connsiteY44" fmla="*/ 904875 h 1990725"/>
                  <a:gd name="connsiteX45" fmla="*/ 1990962 w 2848795"/>
                  <a:gd name="connsiteY45" fmla="*/ 952500 h 1990725"/>
                  <a:gd name="connsiteX46" fmla="*/ 2057640 w 2848795"/>
                  <a:gd name="connsiteY46" fmla="*/ 1047750 h 1990725"/>
                  <a:gd name="connsiteX47" fmla="*/ 2124314 w 2848795"/>
                  <a:gd name="connsiteY47" fmla="*/ 962025 h 1990725"/>
                  <a:gd name="connsiteX48" fmla="*/ 2152887 w 2848795"/>
                  <a:gd name="connsiteY48" fmla="*/ 1019175 h 1990725"/>
                  <a:gd name="connsiteX49" fmla="*/ 2162412 w 2848795"/>
                  <a:gd name="connsiteY49" fmla="*/ 819150 h 1990725"/>
                  <a:gd name="connsiteX50" fmla="*/ 2210037 w 2848795"/>
                  <a:gd name="connsiteY50" fmla="*/ 762000 h 1990725"/>
                  <a:gd name="connsiteX51" fmla="*/ 2267187 w 2848795"/>
                  <a:gd name="connsiteY51" fmla="*/ 762000 h 1990725"/>
                  <a:gd name="connsiteX52" fmla="*/ 2324337 w 2848795"/>
                  <a:gd name="connsiteY52" fmla="*/ 771525 h 1990725"/>
                  <a:gd name="connsiteX53" fmla="*/ 2381488 w 2848795"/>
                  <a:gd name="connsiteY53" fmla="*/ 790575 h 1990725"/>
                  <a:gd name="connsiteX54" fmla="*/ 2391012 w 2848795"/>
                  <a:gd name="connsiteY54" fmla="*/ 857250 h 1990725"/>
                  <a:gd name="connsiteX55" fmla="*/ 2410062 w 2848795"/>
                  <a:gd name="connsiteY55" fmla="*/ 914400 h 1990725"/>
                  <a:gd name="connsiteX56" fmla="*/ 2429112 w 2848795"/>
                  <a:gd name="connsiteY56" fmla="*/ 971550 h 1990725"/>
                  <a:gd name="connsiteX57" fmla="*/ 2448162 w 2848795"/>
                  <a:gd name="connsiteY57" fmla="*/ 1028700 h 1990725"/>
                  <a:gd name="connsiteX58" fmla="*/ 2438637 w 2848795"/>
                  <a:gd name="connsiteY58" fmla="*/ 1057275 h 1990725"/>
                  <a:gd name="connsiteX59" fmla="*/ 2467212 w 2848795"/>
                  <a:gd name="connsiteY59" fmla="*/ 1114425 h 1990725"/>
                  <a:gd name="connsiteX60" fmla="*/ 2467212 w 2848795"/>
                  <a:gd name="connsiteY60" fmla="*/ 1162050 h 1990725"/>
                  <a:gd name="connsiteX61" fmla="*/ 2467212 w 2848795"/>
                  <a:gd name="connsiteY61" fmla="*/ 1209675 h 1990725"/>
                  <a:gd name="connsiteX62" fmla="*/ 2448162 w 2848795"/>
                  <a:gd name="connsiteY62" fmla="*/ 1238250 h 1990725"/>
                  <a:gd name="connsiteX63" fmla="*/ 2457687 w 2848795"/>
                  <a:gd name="connsiteY63" fmla="*/ 1276350 h 1990725"/>
                  <a:gd name="connsiteX64" fmla="*/ 2467212 w 2848795"/>
                  <a:gd name="connsiteY64" fmla="*/ 1333500 h 1990725"/>
                  <a:gd name="connsiteX65" fmla="*/ 2486262 w 2848795"/>
                  <a:gd name="connsiteY65" fmla="*/ 1390650 h 1990725"/>
                  <a:gd name="connsiteX66" fmla="*/ 2486262 w 2848795"/>
                  <a:gd name="connsiteY66" fmla="*/ 1447800 h 1990725"/>
                  <a:gd name="connsiteX67" fmla="*/ 2505312 w 2848795"/>
                  <a:gd name="connsiteY67" fmla="*/ 1504950 h 1990725"/>
                  <a:gd name="connsiteX68" fmla="*/ 2524362 w 2848795"/>
                  <a:gd name="connsiteY68" fmla="*/ 1562100 h 1990725"/>
                  <a:gd name="connsiteX69" fmla="*/ 2533887 w 2848795"/>
                  <a:gd name="connsiteY69" fmla="*/ 1590675 h 1990725"/>
                  <a:gd name="connsiteX70" fmla="*/ 2533887 w 2848795"/>
                  <a:gd name="connsiteY70" fmla="*/ 1638300 h 1990725"/>
                  <a:gd name="connsiteX71" fmla="*/ 2552937 w 2848795"/>
                  <a:gd name="connsiteY71" fmla="*/ 1685925 h 1990725"/>
                  <a:gd name="connsiteX72" fmla="*/ 2552937 w 2848795"/>
                  <a:gd name="connsiteY72" fmla="*/ 1743075 h 1990725"/>
                  <a:gd name="connsiteX73" fmla="*/ 2562462 w 2848795"/>
                  <a:gd name="connsiteY73" fmla="*/ 1800225 h 1990725"/>
                  <a:gd name="connsiteX74" fmla="*/ 2552937 w 2848795"/>
                  <a:gd name="connsiteY74" fmla="*/ 1838325 h 1990725"/>
                  <a:gd name="connsiteX75" fmla="*/ 2562462 w 2848795"/>
                  <a:gd name="connsiteY75" fmla="*/ 1876425 h 1990725"/>
                  <a:gd name="connsiteX76" fmla="*/ 2581512 w 2848795"/>
                  <a:gd name="connsiteY76" fmla="*/ 1933575 h 1990725"/>
                  <a:gd name="connsiteX77" fmla="*/ 2552937 w 2848795"/>
                  <a:gd name="connsiteY77" fmla="*/ 1962150 h 1990725"/>
                  <a:gd name="connsiteX78" fmla="*/ 2581512 w 2848795"/>
                  <a:gd name="connsiteY78" fmla="*/ 1990725 h 1990725"/>
                  <a:gd name="connsiteX79" fmla="*/ 2629137 w 2848795"/>
                  <a:gd name="connsiteY79" fmla="*/ 1924050 h 1990725"/>
                  <a:gd name="connsiteX80" fmla="*/ 2629137 w 2848795"/>
                  <a:gd name="connsiteY80" fmla="*/ 1857375 h 1990725"/>
                  <a:gd name="connsiteX81" fmla="*/ 2638662 w 2848795"/>
                  <a:gd name="connsiteY81" fmla="*/ 1800225 h 1990725"/>
                  <a:gd name="connsiteX82" fmla="*/ 2638662 w 2848795"/>
                  <a:gd name="connsiteY82" fmla="*/ 1752600 h 1990725"/>
                  <a:gd name="connsiteX83" fmla="*/ 2638662 w 2848795"/>
                  <a:gd name="connsiteY83" fmla="*/ 1685925 h 1990725"/>
                  <a:gd name="connsiteX84" fmla="*/ 2648187 w 2848795"/>
                  <a:gd name="connsiteY84" fmla="*/ 1628775 h 1990725"/>
                  <a:gd name="connsiteX85" fmla="*/ 2657712 w 2848795"/>
                  <a:gd name="connsiteY85" fmla="*/ 1562100 h 1990725"/>
                  <a:gd name="connsiteX86" fmla="*/ 2648187 w 2848795"/>
                  <a:gd name="connsiteY86" fmla="*/ 1504950 h 1990725"/>
                  <a:gd name="connsiteX87" fmla="*/ 2676762 w 2848795"/>
                  <a:gd name="connsiteY87" fmla="*/ 1457325 h 1990725"/>
                  <a:gd name="connsiteX88" fmla="*/ 2648187 w 2848795"/>
                  <a:gd name="connsiteY88" fmla="*/ 1419225 h 1990725"/>
                  <a:gd name="connsiteX89" fmla="*/ 2676762 w 2848795"/>
                  <a:gd name="connsiteY89" fmla="*/ 1352550 h 1990725"/>
                  <a:gd name="connsiteX90" fmla="*/ 2676762 w 2848795"/>
                  <a:gd name="connsiteY90" fmla="*/ 1285875 h 1990725"/>
                  <a:gd name="connsiteX91" fmla="*/ 2657712 w 2848795"/>
                  <a:gd name="connsiteY91" fmla="*/ 1238250 h 1990725"/>
                  <a:gd name="connsiteX92" fmla="*/ 2667237 w 2848795"/>
                  <a:gd name="connsiteY92" fmla="*/ 1181100 h 1990725"/>
                  <a:gd name="connsiteX93" fmla="*/ 2667237 w 2848795"/>
                  <a:gd name="connsiteY93" fmla="*/ 1152525 h 1990725"/>
                  <a:gd name="connsiteX94" fmla="*/ 2676762 w 2848795"/>
                  <a:gd name="connsiteY94" fmla="*/ 1085850 h 1990725"/>
                  <a:gd name="connsiteX95" fmla="*/ 2676762 w 2848795"/>
                  <a:gd name="connsiteY95" fmla="*/ 1047750 h 1990725"/>
                  <a:gd name="connsiteX96" fmla="*/ 2667237 w 2848795"/>
                  <a:gd name="connsiteY96" fmla="*/ 981075 h 1990725"/>
                  <a:gd name="connsiteX97" fmla="*/ 2676762 w 2848795"/>
                  <a:gd name="connsiteY97" fmla="*/ 933450 h 1990725"/>
                  <a:gd name="connsiteX98" fmla="*/ 2695812 w 2848795"/>
                  <a:gd name="connsiteY98" fmla="*/ 866775 h 1990725"/>
                  <a:gd name="connsiteX99" fmla="*/ 2714862 w 2848795"/>
                  <a:gd name="connsiteY99" fmla="*/ 819150 h 1990725"/>
                  <a:gd name="connsiteX100" fmla="*/ 2695812 w 2848795"/>
                  <a:gd name="connsiteY100" fmla="*/ 781050 h 1990725"/>
                  <a:gd name="connsiteX101" fmla="*/ 2714862 w 2848795"/>
                  <a:gd name="connsiteY101" fmla="*/ 685800 h 1990725"/>
                  <a:gd name="connsiteX102" fmla="*/ 2781541 w 2848795"/>
                  <a:gd name="connsiteY102" fmla="*/ 742950 h 1990725"/>
                  <a:gd name="connsiteX103" fmla="*/ 2781537 w 2848795"/>
                  <a:gd name="connsiteY103" fmla="*/ 533400 h 1990725"/>
                  <a:gd name="connsiteX104" fmla="*/ 2791062 w 2848795"/>
                  <a:gd name="connsiteY104" fmla="*/ 485775 h 1990725"/>
                  <a:gd name="connsiteX105" fmla="*/ 2791062 w 2848795"/>
                  <a:gd name="connsiteY105" fmla="*/ 428625 h 1990725"/>
                  <a:gd name="connsiteX106" fmla="*/ 2810112 w 2848795"/>
                  <a:gd name="connsiteY106" fmla="*/ 361950 h 1990725"/>
                  <a:gd name="connsiteX107" fmla="*/ 2800587 w 2848795"/>
                  <a:gd name="connsiteY107" fmla="*/ 314325 h 1990725"/>
                  <a:gd name="connsiteX108" fmla="*/ 2800587 w 2848795"/>
                  <a:gd name="connsiteY108" fmla="*/ 247650 h 1990725"/>
                  <a:gd name="connsiteX109" fmla="*/ 2810112 w 2848795"/>
                  <a:gd name="connsiteY109" fmla="*/ 190500 h 1990725"/>
                  <a:gd name="connsiteX110" fmla="*/ 2838687 w 2848795"/>
                  <a:gd name="connsiteY110" fmla="*/ 142875 h 1990725"/>
                  <a:gd name="connsiteX111" fmla="*/ 2819637 w 2848795"/>
                  <a:gd name="connsiteY111" fmla="*/ 95250 h 1990725"/>
                  <a:gd name="connsiteX112" fmla="*/ 2848212 w 2848795"/>
                  <a:gd name="connsiteY112" fmla="*/ 57150 h 1990725"/>
                  <a:gd name="connsiteX113" fmla="*/ 2838687 w 2848795"/>
                  <a:gd name="connsiteY113" fmla="*/ 0 h 1990725"/>
                  <a:gd name="connsiteX0" fmla="*/ 111770 w 2907046"/>
                  <a:gd name="connsiteY0" fmla="*/ 752475 h 1990725"/>
                  <a:gd name="connsiteX1" fmla="*/ 58251 w 2907046"/>
                  <a:gd name="connsiteY1" fmla="*/ 781050 h 1990725"/>
                  <a:gd name="connsiteX2" fmla="*/ 1101 w 2907046"/>
                  <a:gd name="connsiteY2" fmla="*/ 857250 h 1990725"/>
                  <a:gd name="connsiteX3" fmla="*/ 111770 w 2907046"/>
                  <a:gd name="connsiteY3" fmla="*/ 677436 h 1990725"/>
                  <a:gd name="connsiteX4" fmla="*/ 195476 w 2907046"/>
                  <a:gd name="connsiteY4" fmla="*/ 590550 h 1990725"/>
                  <a:gd name="connsiteX5" fmla="*/ 348975 w 2907046"/>
                  <a:gd name="connsiteY5" fmla="*/ 514358 h 1990725"/>
                  <a:gd name="connsiteX6" fmla="*/ 553581 w 2907046"/>
                  <a:gd name="connsiteY6" fmla="*/ 390525 h 1990725"/>
                  <a:gd name="connsiteX7" fmla="*/ 1001285 w 2907046"/>
                  <a:gd name="connsiteY7" fmla="*/ 176059 h 1990725"/>
                  <a:gd name="connsiteX8" fmla="*/ 1430088 w 2907046"/>
                  <a:gd name="connsiteY8" fmla="*/ 28575 h 1990725"/>
                  <a:gd name="connsiteX9" fmla="*/ 1496763 w 2907046"/>
                  <a:gd name="connsiteY9" fmla="*/ 9525 h 1990725"/>
                  <a:gd name="connsiteX10" fmla="*/ 1611063 w 2907046"/>
                  <a:gd name="connsiteY10" fmla="*/ 19050 h 1990725"/>
                  <a:gd name="connsiteX11" fmla="*/ 1630113 w 2907046"/>
                  <a:gd name="connsiteY11" fmla="*/ 47625 h 1990725"/>
                  <a:gd name="connsiteX12" fmla="*/ 1639638 w 2907046"/>
                  <a:gd name="connsiteY12" fmla="*/ 95250 h 1990725"/>
                  <a:gd name="connsiteX13" fmla="*/ 1649163 w 2907046"/>
                  <a:gd name="connsiteY13" fmla="*/ 333375 h 1990725"/>
                  <a:gd name="connsiteX14" fmla="*/ 1677738 w 2907046"/>
                  <a:gd name="connsiteY14" fmla="*/ 495300 h 1990725"/>
                  <a:gd name="connsiteX15" fmla="*/ 1687263 w 2907046"/>
                  <a:gd name="connsiteY15" fmla="*/ 523875 h 1990725"/>
                  <a:gd name="connsiteX16" fmla="*/ 1706314 w 2907046"/>
                  <a:gd name="connsiteY16" fmla="*/ 647700 h 1990725"/>
                  <a:gd name="connsiteX17" fmla="*/ 1706311 w 2907046"/>
                  <a:gd name="connsiteY17" fmla="*/ 695325 h 1990725"/>
                  <a:gd name="connsiteX18" fmla="*/ 1706312 w 2907046"/>
                  <a:gd name="connsiteY18" fmla="*/ 742950 h 1990725"/>
                  <a:gd name="connsiteX19" fmla="*/ 1753938 w 2907046"/>
                  <a:gd name="connsiteY19" fmla="*/ 723900 h 1990725"/>
                  <a:gd name="connsiteX20" fmla="*/ 1763463 w 2907046"/>
                  <a:gd name="connsiteY20" fmla="*/ 876300 h 1990725"/>
                  <a:gd name="connsiteX21" fmla="*/ 1772988 w 2907046"/>
                  <a:gd name="connsiteY21" fmla="*/ 904875 h 1990725"/>
                  <a:gd name="connsiteX22" fmla="*/ 1763463 w 2907046"/>
                  <a:gd name="connsiteY22" fmla="*/ 952500 h 1990725"/>
                  <a:gd name="connsiteX23" fmla="*/ 1782513 w 2907046"/>
                  <a:gd name="connsiteY23" fmla="*/ 1000125 h 1990725"/>
                  <a:gd name="connsiteX24" fmla="*/ 1782513 w 2907046"/>
                  <a:gd name="connsiteY24" fmla="*/ 1028700 h 1990725"/>
                  <a:gd name="connsiteX25" fmla="*/ 1792038 w 2907046"/>
                  <a:gd name="connsiteY25" fmla="*/ 1076325 h 1990725"/>
                  <a:gd name="connsiteX26" fmla="*/ 1792038 w 2907046"/>
                  <a:gd name="connsiteY26" fmla="*/ 1123950 h 1990725"/>
                  <a:gd name="connsiteX27" fmla="*/ 1801563 w 2907046"/>
                  <a:gd name="connsiteY27" fmla="*/ 1162050 h 1990725"/>
                  <a:gd name="connsiteX28" fmla="*/ 1792038 w 2907046"/>
                  <a:gd name="connsiteY28" fmla="*/ 1181100 h 1990725"/>
                  <a:gd name="connsiteX29" fmla="*/ 1811088 w 2907046"/>
                  <a:gd name="connsiteY29" fmla="*/ 1219200 h 1990725"/>
                  <a:gd name="connsiteX30" fmla="*/ 1811088 w 2907046"/>
                  <a:gd name="connsiteY30" fmla="*/ 1266825 h 1990725"/>
                  <a:gd name="connsiteX31" fmla="*/ 1830138 w 2907046"/>
                  <a:gd name="connsiteY31" fmla="*/ 1314450 h 1990725"/>
                  <a:gd name="connsiteX32" fmla="*/ 1830138 w 2907046"/>
                  <a:gd name="connsiteY32" fmla="*/ 1362075 h 1990725"/>
                  <a:gd name="connsiteX33" fmla="*/ 1868238 w 2907046"/>
                  <a:gd name="connsiteY33" fmla="*/ 1400175 h 1990725"/>
                  <a:gd name="connsiteX34" fmla="*/ 1896813 w 2907046"/>
                  <a:gd name="connsiteY34" fmla="*/ 1362075 h 1990725"/>
                  <a:gd name="connsiteX35" fmla="*/ 1906338 w 2907046"/>
                  <a:gd name="connsiteY35" fmla="*/ 1314450 h 1990725"/>
                  <a:gd name="connsiteX36" fmla="*/ 1925388 w 2907046"/>
                  <a:gd name="connsiteY36" fmla="*/ 1257300 h 1990725"/>
                  <a:gd name="connsiteX37" fmla="*/ 1925388 w 2907046"/>
                  <a:gd name="connsiteY37" fmla="*/ 1219200 h 1990725"/>
                  <a:gd name="connsiteX38" fmla="*/ 1944438 w 2907046"/>
                  <a:gd name="connsiteY38" fmla="*/ 1152525 h 1990725"/>
                  <a:gd name="connsiteX39" fmla="*/ 1934913 w 2907046"/>
                  <a:gd name="connsiteY39" fmla="*/ 1085850 h 1990725"/>
                  <a:gd name="connsiteX40" fmla="*/ 1944438 w 2907046"/>
                  <a:gd name="connsiteY40" fmla="*/ 1057275 h 1990725"/>
                  <a:gd name="connsiteX41" fmla="*/ 1963488 w 2907046"/>
                  <a:gd name="connsiteY41" fmla="*/ 990600 h 1990725"/>
                  <a:gd name="connsiteX42" fmla="*/ 1973013 w 2907046"/>
                  <a:gd name="connsiteY42" fmla="*/ 942975 h 1990725"/>
                  <a:gd name="connsiteX43" fmla="*/ 1982538 w 2907046"/>
                  <a:gd name="connsiteY43" fmla="*/ 895350 h 1990725"/>
                  <a:gd name="connsiteX44" fmla="*/ 2001588 w 2907046"/>
                  <a:gd name="connsiteY44" fmla="*/ 847725 h 1990725"/>
                  <a:gd name="connsiteX45" fmla="*/ 2049213 w 2907046"/>
                  <a:gd name="connsiteY45" fmla="*/ 904875 h 1990725"/>
                  <a:gd name="connsiteX46" fmla="*/ 2049213 w 2907046"/>
                  <a:gd name="connsiteY46" fmla="*/ 952500 h 1990725"/>
                  <a:gd name="connsiteX47" fmla="*/ 2115891 w 2907046"/>
                  <a:gd name="connsiteY47" fmla="*/ 1047750 h 1990725"/>
                  <a:gd name="connsiteX48" fmla="*/ 2182565 w 2907046"/>
                  <a:gd name="connsiteY48" fmla="*/ 962025 h 1990725"/>
                  <a:gd name="connsiteX49" fmla="*/ 2211138 w 2907046"/>
                  <a:gd name="connsiteY49" fmla="*/ 1019175 h 1990725"/>
                  <a:gd name="connsiteX50" fmla="*/ 2220663 w 2907046"/>
                  <a:gd name="connsiteY50" fmla="*/ 819150 h 1990725"/>
                  <a:gd name="connsiteX51" fmla="*/ 2268288 w 2907046"/>
                  <a:gd name="connsiteY51" fmla="*/ 762000 h 1990725"/>
                  <a:gd name="connsiteX52" fmla="*/ 2325438 w 2907046"/>
                  <a:gd name="connsiteY52" fmla="*/ 762000 h 1990725"/>
                  <a:gd name="connsiteX53" fmla="*/ 2382588 w 2907046"/>
                  <a:gd name="connsiteY53" fmla="*/ 771525 h 1990725"/>
                  <a:gd name="connsiteX54" fmla="*/ 2439739 w 2907046"/>
                  <a:gd name="connsiteY54" fmla="*/ 790575 h 1990725"/>
                  <a:gd name="connsiteX55" fmla="*/ 2449263 w 2907046"/>
                  <a:gd name="connsiteY55" fmla="*/ 857250 h 1990725"/>
                  <a:gd name="connsiteX56" fmla="*/ 2468313 w 2907046"/>
                  <a:gd name="connsiteY56" fmla="*/ 914400 h 1990725"/>
                  <a:gd name="connsiteX57" fmla="*/ 2487363 w 2907046"/>
                  <a:gd name="connsiteY57" fmla="*/ 971550 h 1990725"/>
                  <a:gd name="connsiteX58" fmla="*/ 2506413 w 2907046"/>
                  <a:gd name="connsiteY58" fmla="*/ 1028700 h 1990725"/>
                  <a:gd name="connsiteX59" fmla="*/ 2496888 w 2907046"/>
                  <a:gd name="connsiteY59" fmla="*/ 1057275 h 1990725"/>
                  <a:gd name="connsiteX60" fmla="*/ 2525463 w 2907046"/>
                  <a:gd name="connsiteY60" fmla="*/ 1114425 h 1990725"/>
                  <a:gd name="connsiteX61" fmla="*/ 2525463 w 2907046"/>
                  <a:gd name="connsiteY61" fmla="*/ 1162050 h 1990725"/>
                  <a:gd name="connsiteX62" fmla="*/ 2525463 w 2907046"/>
                  <a:gd name="connsiteY62" fmla="*/ 1209675 h 1990725"/>
                  <a:gd name="connsiteX63" fmla="*/ 2506413 w 2907046"/>
                  <a:gd name="connsiteY63" fmla="*/ 1238250 h 1990725"/>
                  <a:gd name="connsiteX64" fmla="*/ 2515938 w 2907046"/>
                  <a:gd name="connsiteY64" fmla="*/ 1276350 h 1990725"/>
                  <a:gd name="connsiteX65" fmla="*/ 2525463 w 2907046"/>
                  <a:gd name="connsiteY65" fmla="*/ 1333500 h 1990725"/>
                  <a:gd name="connsiteX66" fmla="*/ 2544513 w 2907046"/>
                  <a:gd name="connsiteY66" fmla="*/ 1390650 h 1990725"/>
                  <a:gd name="connsiteX67" fmla="*/ 2544513 w 2907046"/>
                  <a:gd name="connsiteY67" fmla="*/ 1447800 h 1990725"/>
                  <a:gd name="connsiteX68" fmla="*/ 2563563 w 2907046"/>
                  <a:gd name="connsiteY68" fmla="*/ 1504950 h 1990725"/>
                  <a:gd name="connsiteX69" fmla="*/ 2582613 w 2907046"/>
                  <a:gd name="connsiteY69" fmla="*/ 1562100 h 1990725"/>
                  <a:gd name="connsiteX70" fmla="*/ 2592138 w 2907046"/>
                  <a:gd name="connsiteY70" fmla="*/ 1590675 h 1990725"/>
                  <a:gd name="connsiteX71" fmla="*/ 2592138 w 2907046"/>
                  <a:gd name="connsiteY71" fmla="*/ 1638300 h 1990725"/>
                  <a:gd name="connsiteX72" fmla="*/ 2611188 w 2907046"/>
                  <a:gd name="connsiteY72" fmla="*/ 1685925 h 1990725"/>
                  <a:gd name="connsiteX73" fmla="*/ 2611188 w 2907046"/>
                  <a:gd name="connsiteY73" fmla="*/ 1743075 h 1990725"/>
                  <a:gd name="connsiteX74" fmla="*/ 2620713 w 2907046"/>
                  <a:gd name="connsiteY74" fmla="*/ 1800225 h 1990725"/>
                  <a:gd name="connsiteX75" fmla="*/ 2611188 w 2907046"/>
                  <a:gd name="connsiteY75" fmla="*/ 1838325 h 1990725"/>
                  <a:gd name="connsiteX76" fmla="*/ 2620713 w 2907046"/>
                  <a:gd name="connsiteY76" fmla="*/ 1876425 h 1990725"/>
                  <a:gd name="connsiteX77" fmla="*/ 2639763 w 2907046"/>
                  <a:gd name="connsiteY77" fmla="*/ 1933575 h 1990725"/>
                  <a:gd name="connsiteX78" fmla="*/ 2611188 w 2907046"/>
                  <a:gd name="connsiteY78" fmla="*/ 1962150 h 1990725"/>
                  <a:gd name="connsiteX79" fmla="*/ 2639763 w 2907046"/>
                  <a:gd name="connsiteY79" fmla="*/ 1990725 h 1990725"/>
                  <a:gd name="connsiteX80" fmla="*/ 2687388 w 2907046"/>
                  <a:gd name="connsiteY80" fmla="*/ 1924050 h 1990725"/>
                  <a:gd name="connsiteX81" fmla="*/ 2687388 w 2907046"/>
                  <a:gd name="connsiteY81" fmla="*/ 1857375 h 1990725"/>
                  <a:gd name="connsiteX82" fmla="*/ 2696913 w 2907046"/>
                  <a:gd name="connsiteY82" fmla="*/ 1800225 h 1990725"/>
                  <a:gd name="connsiteX83" fmla="*/ 2696913 w 2907046"/>
                  <a:gd name="connsiteY83" fmla="*/ 1752600 h 1990725"/>
                  <a:gd name="connsiteX84" fmla="*/ 2696913 w 2907046"/>
                  <a:gd name="connsiteY84" fmla="*/ 1685925 h 1990725"/>
                  <a:gd name="connsiteX85" fmla="*/ 2706438 w 2907046"/>
                  <a:gd name="connsiteY85" fmla="*/ 1628775 h 1990725"/>
                  <a:gd name="connsiteX86" fmla="*/ 2715963 w 2907046"/>
                  <a:gd name="connsiteY86" fmla="*/ 1562100 h 1990725"/>
                  <a:gd name="connsiteX87" fmla="*/ 2706438 w 2907046"/>
                  <a:gd name="connsiteY87" fmla="*/ 1504950 h 1990725"/>
                  <a:gd name="connsiteX88" fmla="*/ 2735013 w 2907046"/>
                  <a:gd name="connsiteY88" fmla="*/ 1457325 h 1990725"/>
                  <a:gd name="connsiteX89" fmla="*/ 2706438 w 2907046"/>
                  <a:gd name="connsiteY89" fmla="*/ 1419225 h 1990725"/>
                  <a:gd name="connsiteX90" fmla="*/ 2735013 w 2907046"/>
                  <a:gd name="connsiteY90" fmla="*/ 1352550 h 1990725"/>
                  <a:gd name="connsiteX91" fmla="*/ 2735013 w 2907046"/>
                  <a:gd name="connsiteY91" fmla="*/ 1285875 h 1990725"/>
                  <a:gd name="connsiteX92" fmla="*/ 2715963 w 2907046"/>
                  <a:gd name="connsiteY92" fmla="*/ 1238250 h 1990725"/>
                  <a:gd name="connsiteX93" fmla="*/ 2725488 w 2907046"/>
                  <a:gd name="connsiteY93" fmla="*/ 1181100 h 1990725"/>
                  <a:gd name="connsiteX94" fmla="*/ 2725488 w 2907046"/>
                  <a:gd name="connsiteY94" fmla="*/ 1152525 h 1990725"/>
                  <a:gd name="connsiteX95" fmla="*/ 2735013 w 2907046"/>
                  <a:gd name="connsiteY95" fmla="*/ 1085850 h 1990725"/>
                  <a:gd name="connsiteX96" fmla="*/ 2735013 w 2907046"/>
                  <a:gd name="connsiteY96" fmla="*/ 1047750 h 1990725"/>
                  <a:gd name="connsiteX97" fmla="*/ 2725488 w 2907046"/>
                  <a:gd name="connsiteY97" fmla="*/ 981075 h 1990725"/>
                  <a:gd name="connsiteX98" fmla="*/ 2735013 w 2907046"/>
                  <a:gd name="connsiteY98" fmla="*/ 933450 h 1990725"/>
                  <a:gd name="connsiteX99" fmla="*/ 2754063 w 2907046"/>
                  <a:gd name="connsiteY99" fmla="*/ 866775 h 1990725"/>
                  <a:gd name="connsiteX100" fmla="*/ 2773113 w 2907046"/>
                  <a:gd name="connsiteY100" fmla="*/ 819150 h 1990725"/>
                  <a:gd name="connsiteX101" fmla="*/ 2754063 w 2907046"/>
                  <a:gd name="connsiteY101" fmla="*/ 781050 h 1990725"/>
                  <a:gd name="connsiteX102" fmla="*/ 2773113 w 2907046"/>
                  <a:gd name="connsiteY102" fmla="*/ 685800 h 1990725"/>
                  <a:gd name="connsiteX103" fmla="*/ 2839792 w 2907046"/>
                  <a:gd name="connsiteY103" fmla="*/ 742950 h 1990725"/>
                  <a:gd name="connsiteX104" fmla="*/ 2839788 w 2907046"/>
                  <a:gd name="connsiteY104" fmla="*/ 533400 h 1990725"/>
                  <a:gd name="connsiteX105" fmla="*/ 2849313 w 2907046"/>
                  <a:gd name="connsiteY105" fmla="*/ 485775 h 1990725"/>
                  <a:gd name="connsiteX106" fmla="*/ 2849313 w 2907046"/>
                  <a:gd name="connsiteY106" fmla="*/ 428625 h 1990725"/>
                  <a:gd name="connsiteX107" fmla="*/ 2868363 w 2907046"/>
                  <a:gd name="connsiteY107" fmla="*/ 361950 h 1990725"/>
                  <a:gd name="connsiteX108" fmla="*/ 2858838 w 2907046"/>
                  <a:gd name="connsiteY108" fmla="*/ 314325 h 1990725"/>
                  <a:gd name="connsiteX109" fmla="*/ 2858838 w 2907046"/>
                  <a:gd name="connsiteY109" fmla="*/ 247650 h 1990725"/>
                  <a:gd name="connsiteX110" fmla="*/ 2868363 w 2907046"/>
                  <a:gd name="connsiteY110" fmla="*/ 190500 h 1990725"/>
                  <a:gd name="connsiteX111" fmla="*/ 2896938 w 2907046"/>
                  <a:gd name="connsiteY111" fmla="*/ 142875 h 1990725"/>
                  <a:gd name="connsiteX112" fmla="*/ 2877888 w 2907046"/>
                  <a:gd name="connsiteY112" fmla="*/ 95250 h 1990725"/>
                  <a:gd name="connsiteX113" fmla="*/ 2906463 w 2907046"/>
                  <a:gd name="connsiteY113" fmla="*/ 57150 h 1990725"/>
                  <a:gd name="connsiteX114" fmla="*/ 2896938 w 2907046"/>
                  <a:gd name="connsiteY114" fmla="*/ 0 h 1990725"/>
                  <a:gd name="connsiteX0" fmla="*/ 137264 w 2932540"/>
                  <a:gd name="connsiteY0" fmla="*/ 752475 h 1990725"/>
                  <a:gd name="connsiteX1" fmla="*/ 83745 w 2932540"/>
                  <a:gd name="connsiteY1" fmla="*/ 781050 h 1990725"/>
                  <a:gd name="connsiteX2" fmla="*/ 26595 w 2932540"/>
                  <a:gd name="connsiteY2" fmla="*/ 857250 h 1990725"/>
                  <a:gd name="connsiteX3" fmla="*/ 6444 w 2932540"/>
                  <a:gd name="connsiteY3" fmla="*/ 914400 h 1990725"/>
                  <a:gd name="connsiteX4" fmla="*/ 137264 w 2932540"/>
                  <a:gd name="connsiteY4" fmla="*/ 677436 h 1990725"/>
                  <a:gd name="connsiteX5" fmla="*/ 220970 w 2932540"/>
                  <a:gd name="connsiteY5" fmla="*/ 590550 h 1990725"/>
                  <a:gd name="connsiteX6" fmla="*/ 374469 w 2932540"/>
                  <a:gd name="connsiteY6" fmla="*/ 514358 h 1990725"/>
                  <a:gd name="connsiteX7" fmla="*/ 579075 w 2932540"/>
                  <a:gd name="connsiteY7" fmla="*/ 390525 h 1990725"/>
                  <a:gd name="connsiteX8" fmla="*/ 1026779 w 2932540"/>
                  <a:gd name="connsiteY8" fmla="*/ 176059 h 1990725"/>
                  <a:gd name="connsiteX9" fmla="*/ 1455582 w 2932540"/>
                  <a:gd name="connsiteY9" fmla="*/ 28575 h 1990725"/>
                  <a:gd name="connsiteX10" fmla="*/ 1522257 w 2932540"/>
                  <a:gd name="connsiteY10" fmla="*/ 9525 h 1990725"/>
                  <a:gd name="connsiteX11" fmla="*/ 1636557 w 2932540"/>
                  <a:gd name="connsiteY11" fmla="*/ 19050 h 1990725"/>
                  <a:gd name="connsiteX12" fmla="*/ 1655607 w 2932540"/>
                  <a:gd name="connsiteY12" fmla="*/ 47625 h 1990725"/>
                  <a:gd name="connsiteX13" fmla="*/ 1665132 w 2932540"/>
                  <a:gd name="connsiteY13" fmla="*/ 95250 h 1990725"/>
                  <a:gd name="connsiteX14" fmla="*/ 1674657 w 2932540"/>
                  <a:gd name="connsiteY14" fmla="*/ 333375 h 1990725"/>
                  <a:gd name="connsiteX15" fmla="*/ 1703232 w 2932540"/>
                  <a:gd name="connsiteY15" fmla="*/ 495300 h 1990725"/>
                  <a:gd name="connsiteX16" fmla="*/ 1712757 w 2932540"/>
                  <a:gd name="connsiteY16" fmla="*/ 523875 h 1990725"/>
                  <a:gd name="connsiteX17" fmla="*/ 1731808 w 2932540"/>
                  <a:gd name="connsiteY17" fmla="*/ 647700 h 1990725"/>
                  <a:gd name="connsiteX18" fmla="*/ 1731805 w 2932540"/>
                  <a:gd name="connsiteY18" fmla="*/ 695325 h 1990725"/>
                  <a:gd name="connsiteX19" fmla="*/ 1731806 w 2932540"/>
                  <a:gd name="connsiteY19" fmla="*/ 742950 h 1990725"/>
                  <a:gd name="connsiteX20" fmla="*/ 1779432 w 2932540"/>
                  <a:gd name="connsiteY20" fmla="*/ 723900 h 1990725"/>
                  <a:gd name="connsiteX21" fmla="*/ 1788957 w 2932540"/>
                  <a:gd name="connsiteY21" fmla="*/ 876300 h 1990725"/>
                  <a:gd name="connsiteX22" fmla="*/ 1798482 w 2932540"/>
                  <a:gd name="connsiteY22" fmla="*/ 904875 h 1990725"/>
                  <a:gd name="connsiteX23" fmla="*/ 1788957 w 2932540"/>
                  <a:gd name="connsiteY23" fmla="*/ 952500 h 1990725"/>
                  <a:gd name="connsiteX24" fmla="*/ 1808007 w 2932540"/>
                  <a:gd name="connsiteY24" fmla="*/ 1000125 h 1990725"/>
                  <a:gd name="connsiteX25" fmla="*/ 1808007 w 2932540"/>
                  <a:gd name="connsiteY25" fmla="*/ 1028700 h 1990725"/>
                  <a:gd name="connsiteX26" fmla="*/ 1817532 w 2932540"/>
                  <a:gd name="connsiteY26" fmla="*/ 1076325 h 1990725"/>
                  <a:gd name="connsiteX27" fmla="*/ 1817532 w 2932540"/>
                  <a:gd name="connsiteY27" fmla="*/ 1123950 h 1990725"/>
                  <a:gd name="connsiteX28" fmla="*/ 1827057 w 2932540"/>
                  <a:gd name="connsiteY28" fmla="*/ 1162050 h 1990725"/>
                  <a:gd name="connsiteX29" fmla="*/ 1817532 w 2932540"/>
                  <a:gd name="connsiteY29" fmla="*/ 1181100 h 1990725"/>
                  <a:gd name="connsiteX30" fmla="*/ 1836582 w 2932540"/>
                  <a:gd name="connsiteY30" fmla="*/ 1219200 h 1990725"/>
                  <a:gd name="connsiteX31" fmla="*/ 1836582 w 2932540"/>
                  <a:gd name="connsiteY31" fmla="*/ 1266825 h 1990725"/>
                  <a:gd name="connsiteX32" fmla="*/ 1855632 w 2932540"/>
                  <a:gd name="connsiteY32" fmla="*/ 1314450 h 1990725"/>
                  <a:gd name="connsiteX33" fmla="*/ 1855632 w 2932540"/>
                  <a:gd name="connsiteY33" fmla="*/ 1362075 h 1990725"/>
                  <a:gd name="connsiteX34" fmla="*/ 1893732 w 2932540"/>
                  <a:gd name="connsiteY34" fmla="*/ 1400175 h 1990725"/>
                  <a:gd name="connsiteX35" fmla="*/ 1922307 w 2932540"/>
                  <a:gd name="connsiteY35" fmla="*/ 1362075 h 1990725"/>
                  <a:gd name="connsiteX36" fmla="*/ 1931832 w 2932540"/>
                  <a:gd name="connsiteY36" fmla="*/ 1314450 h 1990725"/>
                  <a:gd name="connsiteX37" fmla="*/ 1950882 w 2932540"/>
                  <a:gd name="connsiteY37" fmla="*/ 1257300 h 1990725"/>
                  <a:gd name="connsiteX38" fmla="*/ 1950882 w 2932540"/>
                  <a:gd name="connsiteY38" fmla="*/ 1219200 h 1990725"/>
                  <a:gd name="connsiteX39" fmla="*/ 1969932 w 2932540"/>
                  <a:gd name="connsiteY39" fmla="*/ 1152525 h 1990725"/>
                  <a:gd name="connsiteX40" fmla="*/ 1960407 w 2932540"/>
                  <a:gd name="connsiteY40" fmla="*/ 1085850 h 1990725"/>
                  <a:gd name="connsiteX41" fmla="*/ 1969932 w 2932540"/>
                  <a:gd name="connsiteY41" fmla="*/ 1057275 h 1990725"/>
                  <a:gd name="connsiteX42" fmla="*/ 1988982 w 2932540"/>
                  <a:gd name="connsiteY42" fmla="*/ 990600 h 1990725"/>
                  <a:gd name="connsiteX43" fmla="*/ 1998507 w 2932540"/>
                  <a:gd name="connsiteY43" fmla="*/ 942975 h 1990725"/>
                  <a:gd name="connsiteX44" fmla="*/ 2008032 w 2932540"/>
                  <a:gd name="connsiteY44" fmla="*/ 895350 h 1990725"/>
                  <a:gd name="connsiteX45" fmla="*/ 2027082 w 2932540"/>
                  <a:gd name="connsiteY45" fmla="*/ 847725 h 1990725"/>
                  <a:gd name="connsiteX46" fmla="*/ 2074707 w 2932540"/>
                  <a:gd name="connsiteY46" fmla="*/ 904875 h 1990725"/>
                  <a:gd name="connsiteX47" fmla="*/ 2074707 w 2932540"/>
                  <a:gd name="connsiteY47" fmla="*/ 952500 h 1990725"/>
                  <a:gd name="connsiteX48" fmla="*/ 2141385 w 2932540"/>
                  <a:gd name="connsiteY48" fmla="*/ 1047750 h 1990725"/>
                  <a:gd name="connsiteX49" fmla="*/ 2208059 w 2932540"/>
                  <a:gd name="connsiteY49" fmla="*/ 962025 h 1990725"/>
                  <a:gd name="connsiteX50" fmla="*/ 2236632 w 2932540"/>
                  <a:gd name="connsiteY50" fmla="*/ 1019175 h 1990725"/>
                  <a:gd name="connsiteX51" fmla="*/ 2246157 w 2932540"/>
                  <a:gd name="connsiteY51" fmla="*/ 819150 h 1990725"/>
                  <a:gd name="connsiteX52" fmla="*/ 2293782 w 2932540"/>
                  <a:gd name="connsiteY52" fmla="*/ 762000 h 1990725"/>
                  <a:gd name="connsiteX53" fmla="*/ 2350932 w 2932540"/>
                  <a:gd name="connsiteY53" fmla="*/ 762000 h 1990725"/>
                  <a:gd name="connsiteX54" fmla="*/ 2408082 w 2932540"/>
                  <a:gd name="connsiteY54" fmla="*/ 771525 h 1990725"/>
                  <a:gd name="connsiteX55" fmla="*/ 2465233 w 2932540"/>
                  <a:gd name="connsiteY55" fmla="*/ 790575 h 1990725"/>
                  <a:gd name="connsiteX56" fmla="*/ 2474757 w 2932540"/>
                  <a:gd name="connsiteY56" fmla="*/ 857250 h 1990725"/>
                  <a:gd name="connsiteX57" fmla="*/ 2493807 w 2932540"/>
                  <a:gd name="connsiteY57" fmla="*/ 914400 h 1990725"/>
                  <a:gd name="connsiteX58" fmla="*/ 2512857 w 2932540"/>
                  <a:gd name="connsiteY58" fmla="*/ 971550 h 1990725"/>
                  <a:gd name="connsiteX59" fmla="*/ 2531907 w 2932540"/>
                  <a:gd name="connsiteY59" fmla="*/ 1028700 h 1990725"/>
                  <a:gd name="connsiteX60" fmla="*/ 2522382 w 2932540"/>
                  <a:gd name="connsiteY60" fmla="*/ 1057275 h 1990725"/>
                  <a:gd name="connsiteX61" fmla="*/ 2550957 w 2932540"/>
                  <a:gd name="connsiteY61" fmla="*/ 1114425 h 1990725"/>
                  <a:gd name="connsiteX62" fmla="*/ 2550957 w 2932540"/>
                  <a:gd name="connsiteY62" fmla="*/ 1162050 h 1990725"/>
                  <a:gd name="connsiteX63" fmla="*/ 2550957 w 2932540"/>
                  <a:gd name="connsiteY63" fmla="*/ 1209675 h 1990725"/>
                  <a:gd name="connsiteX64" fmla="*/ 2531907 w 2932540"/>
                  <a:gd name="connsiteY64" fmla="*/ 1238250 h 1990725"/>
                  <a:gd name="connsiteX65" fmla="*/ 2541432 w 2932540"/>
                  <a:gd name="connsiteY65" fmla="*/ 1276350 h 1990725"/>
                  <a:gd name="connsiteX66" fmla="*/ 2550957 w 2932540"/>
                  <a:gd name="connsiteY66" fmla="*/ 1333500 h 1990725"/>
                  <a:gd name="connsiteX67" fmla="*/ 2570007 w 2932540"/>
                  <a:gd name="connsiteY67" fmla="*/ 1390650 h 1990725"/>
                  <a:gd name="connsiteX68" fmla="*/ 2570007 w 2932540"/>
                  <a:gd name="connsiteY68" fmla="*/ 1447800 h 1990725"/>
                  <a:gd name="connsiteX69" fmla="*/ 2589057 w 2932540"/>
                  <a:gd name="connsiteY69" fmla="*/ 1504950 h 1990725"/>
                  <a:gd name="connsiteX70" fmla="*/ 2608107 w 2932540"/>
                  <a:gd name="connsiteY70" fmla="*/ 1562100 h 1990725"/>
                  <a:gd name="connsiteX71" fmla="*/ 2617632 w 2932540"/>
                  <a:gd name="connsiteY71" fmla="*/ 1590675 h 1990725"/>
                  <a:gd name="connsiteX72" fmla="*/ 2617632 w 2932540"/>
                  <a:gd name="connsiteY72" fmla="*/ 1638300 h 1990725"/>
                  <a:gd name="connsiteX73" fmla="*/ 2636682 w 2932540"/>
                  <a:gd name="connsiteY73" fmla="*/ 1685925 h 1990725"/>
                  <a:gd name="connsiteX74" fmla="*/ 2636682 w 2932540"/>
                  <a:gd name="connsiteY74" fmla="*/ 1743075 h 1990725"/>
                  <a:gd name="connsiteX75" fmla="*/ 2646207 w 2932540"/>
                  <a:gd name="connsiteY75" fmla="*/ 1800225 h 1990725"/>
                  <a:gd name="connsiteX76" fmla="*/ 2636682 w 2932540"/>
                  <a:gd name="connsiteY76" fmla="*/ 1838325 h 1990725"/>
                  <a:gd name="connsiteX77" fmla="*/ 2646207 w 2932540"/>
                  <a:gd name="connsiteY77" fmla="*/ 1876425 h 1990725"/>
                  <a:gd name="connsiteX78" fmla="*/ 2665257 w 2932540"/>
                  <a:gd name="connsiteY78" fmla="*/ 1933575 h 1990725"/>
                  <a:gd name="connsiteX79" fmla="*/ 2636682 w 2932540"/>
                  <a:gd name="connsiteY79" fmla="*/ 1962150 h 1990725"/>
                  <a:gd name="connsiteX80" fmla="*/ 2665257 w 2932540"/>
                  <a:gd name="connsiteY80" fmla="*/ 1990725 h 1990725"/>
                  <a:gd name="connsiteX81" fmla="*/ 2712882 w 2932540"/>
                  <a:gd name="connsiteY81" fmla="*/ 1924050 h 1990725"/>
                  <a:gd name="connsiteX82" fmla="*/ 2712882 w 2932540"/>
                  <a:gd name="connsiteY82" fmla="*/ 1857375 h 1990725"/>
                  <a:gd name="connsiteX83" fmla="*/ 2722407 w 2932540"/>
                  <a:gd name="connsiteY83" fmla="*/ 1800225 h 1990725"/>
                  <a:gd name="connsiteX84" fmla="*/ 2722407 w 2932540"/>
                  <a:gd name="connsiteY84" fmla="*/ 1752600 h 1990725"/>
                  <a:gd name="connsiteX85" fmla="*/ 2722407 w 2932540"/>
                  <a:gd name="connsiteY85" fmla="*/ 1685925 h 1990725"/>
                  <a:gd name="connsiteX86" fmla="*/ 2731932 w 2932540"/>
                  <a:gd name="connsiteY86" fmla="*/ 1628775 h 1990725"/>
                  <a:gd name="connsiteX87" fmla="*/ 2741457 w 2932540"/>
                  <a:gd name="connsiteY87" fmla="*/ 1562100 h 1990725"/>
                  <a:gd name="connsiteX88" fmla="*/ 2731932 w 2932540"/>
                  <a:gd name="connsiteY88" fmla="*/ 1504950 h 1990725"/>
                  <a:gd name="connsiteX89" fmla="*/ 2760507 w 2932540"/>
                  <a:gd name="connsiteY89" fmla="*/ 1457325 h 1990725"/>
                  <a:gd name="connsiteX90" fmla="*/ 2731932 w 2932540"/>
                  <a:gd name="connsiteY90" fmla="*/ 1419225 h 1990725"/>
                  <a:gd name="connsiteX91" fmla="*/ 2760507 w 2932540"/>
                  <a:gd name="connsiteY91" fmla="*/ 1352550 h 1990725"/>
                  <a:gd name="connsiteX92" fmla="*/ 2760507 w 2932540"/>
                  <a:gd name="connsiteY92" fmla="*/ 1285875 h 1990725"/>
                  <a:gd name="connsiteX93" fmla="*/ 2741457 w 2932540"/>
                  <a:gd name="connsiteY93" fmla="*/ 1238250 h 1990725"/>
                  <a:gd name="connsiteX94" fmla="*/ 2750982 w 2932540"/>
                  <a:gd name="connsiteY94" fmla="*/ 1181100 h 1990725"/>
                  <a:gd name="connsiteX95" fmla="*/ 2750982 w 2932540"/>
                  <a:gd name="connsiteY95" fmla="*/ 1152525 h 1990725"/>
                  <a:gd name="connsiteX96" fmla="*/ 2760507 w 2932540"/>
                  <a:gd name="connsiteY96" fmla="*/ 1085850 h 1990725"/>
                  <a:gd name="connsiteX97" fmla="*/ 2760507 w 2932540"/>
                  <a:gd name="connsiteY97" fmla="*/ 1047750 h 1990725"/>
                  <a:gd name="connsiteX98" fmla="*/ 2750982 w 2932540"/>
                  <a:gd name="connsiteY98" fmla="*/ 981075 h 1990725"/>
                  <a:gd name="connsiteX99" fmla="*/ 2760507 w 2932540"/>
                  <a:gd name="connsiteY99" fmla="*/ 933450 h 1990725"/>
                  <a:gd name="connsiteX100" fmla="*/ 2779557 w 2932540"/>
                  <a:gd name="connsiteY100" fmla="*/ 866775 h 1990725"/>
                  <a:gd name="connsiteX101" fmla="*/ 2798607 w 2932540"/>
                  <a:gd name="connsiteY101" fmla="*/ 819150 h 1990725"/>
                  <a:gd name="connsiteX102" fmla="*/ 2779557 w 2932540"/>
                  <a:gd name="connsiteY102" fmla="*/ 781050 h 1990725"/>
                  <a:gd name="connsiteX103" fmla="*/ 2798607 w 2932540"/>
                  <a:gd name="connsiteY103" fmla="*/ 685800 h 1990725"/>
                  <a:gd name="connsiteX104" fmla="*/ 2865286 w 2932540"/>
                  <a:gd name="connsiteY104" fmla="*/ 742950 h 1990725"/>
                  <a:gd name="connsiteX105" fmla="*/ 2865282 w 2932540"/>
                  <a:gd name="connsiteY105" fmla="*/ 533400 h 1990725"/>
                  <a:gd name="connsiteX106" fmla="*/ 2874807 w 2932540"/>
                  <a:gd name="connsiteY106" fmla="*/ 485775 h 1990725"/>
                  <a:gd name="connsiteX107" fmla="*/ 2874807 w 2932540"/>
                  <a:gd name="connsiteY107" fmla="*/ 428625 h 1990725"/>
                  <a:gd name="connsiteX108" fmla="*/ 2893857 w 2932540"/>
                  <a:gd name="connsiteY108" fmla="*/ 361950 h 1990725"/>
                  <a:gd name="connsiteX109" fmla="*/ 2884332 w 2932540"/>
                  <a:gd name="connsiteY109" fmla="*/ 314325 h 1990725"/>
                  <a:gd name="connsiteX110" fmla="*/ 2884332 w 2932540"/>
                  <a:gd name="connsiteY110" fmla="*/ 247650 h 1990725"/>
                  <a:gd name="connsiteX111" fmla="*/ 2893857 w 2932540"/>
                  <a:gd name="connsiteY111" fmla="*/ 190500 h 1990725"/>
                  <a:gd name="connsiteX112" fmla="*/ 2922432 w 2932540"/>
                  <a:gd name="connsiteY112" fmla="*/ 142875 h 1990725"/>
                  <a:gd name="connsiteX113" fmla="*/ 2903382 w 2932540"/>
                  <a:gd name="connsiteY113" fmla="*/ 95250 h 1990725"/>
                  <a:gd name="connsiteX114" fmla="*/ 2931957 w 2932540"/>
                  <a:gd name="connsiteY114" fmla="*/ 57150 h 1990725"/>
                  <a:gd name="connsiteX115" fmla="*/ 2922432 w 2932540"/>
                  <a:gd name="connsiteY115" fmla="*/ 0 h 1990725"/>
                  <a:gd name="connsiteX0" fmla="*/ 198521 w 2993797"/>
                  <a:gd name="connsiteY0" fmla="*/ 752475 h 1990725"/>
                  <a:gd name="connsiteX1" fmla="*/ 145002 w 2993797"/>
                  <a:gd name="connsiteY1" fmla="*/ 781050 h 1990725"/>
                  <a:gd name="connsiteX2" fmla="*/ 87852 w 2993797"/>
                  <a:gd name="connsiteY2" fmla="*/ 857250 h 1990725"/>
                  <a:gd name="connsiteX3" fmla="*/ 67701 w 2993797"/>
                  <a:gd name="connsiteY3" fmla="*/ 914400 h 1990725"/>
                  <a:gd name="connsiteX4" fmla="*/ 4107 w 2993797"/>
                  <a:gd name="connsiteY4" fmla="*/ 857250 h 1990725"/>
                  <a:gd name="connsiteX5" fmla="*/ 198521 w 2993797"/>
                  <a:gd name="connsiteY5" fmla="*/ 677436 h 1990725"/>
                  <a:gd name="connsiteX6" fmla="*/ 282227 w 2993797"/>
                  <a:gd name="connsiteY6" fmla="*/ 590550 h 1990725"/>
                  <a:gd name="connsiteX7" fmla="*/ 435726 w 2993797"/>
                  <a:gd name="connsiteY7" fmla="*/ 514358 h 1990725"/>
                  <a:gd name="connsiteX8" fmla="*/ 640332 w 2993797"/>
                  <a:gd name="connsiteY8" fmla="*/ 390525 h 1990725"/>
                  <a:gd name="connsiteX9" fmla="*/ 1088036 w 2993797"/>
                  <a:gd name="connsiteY9" fmla="*/ 176059 h 1990725"/>
                  <a:gd name="connsiteX10" fmla="*/ 1516839 w 2993797"/>
                  <a:gd name="connsiteY10" fmla="*/ 28575 h 1990725"/>
                  <a:gd name="connsiteX11" fmla="*/ 1583514 w 2993797"/>
                  <a:gd name="connsiteY11" fmla="*/ 9525 h 1990725"/>
                  <a:gd name="connsiteX12" fmla="*/ 1697814 w 2993797"/>
                  <a:gd name="connsiteY12" fmla="*/ 19050 h 1990725"/>
                  <a:gd name="connsiteX13" fmla="*/ 1716864 w 2993797"/>
                  <a:gd name="connsiteY13" fmla="*/ 47625 h 1990725"/>
                  <a:gd name="connsiteX14" fmla="*/ 1726389 w 2993797"/>
                  <a:gd name="connsiteY14" fmla="*/ 95250 h 1990725"/>
                  <a:gd name="connsiteX15" fmla="*/ 1735914 w 2993797"/>
                  <a:gd name="connsiteY15" fmla="*/ 333375 h 1990725"/>
                  <a:gd name="connsiteX16" fmla="*/ 1764489 w 2993797"/>
                  <a:gd name="connsiteY16" fmla="*/ 495300 h 1990725"/>
                  <a:gd name="connsiteX17" fmla="*/ 1774014 w 2993797"/>
                  <a:gd name="connsiteY17" fmla="*/ 523875 h 1990725"/>
                  <a:gd name="connsiteX18" fmla="*/ 1793065 w 2993797"/>
                  <a:gd name="connsiteY18" fmla="*/ 647700 h 1990725"/>
                  <a:gd name="connsiteX19" fmla="*/ 1793062 w 2993797"/>
                  <a:gd name="connsiteY19" fmla="*/ 695325 h 1990725"/>
                  <a:gd name="connsiteX20" fmla="*/ 1793063 w 2993797"/>
                  <a:gd name="connsiteY20" fmla="*/ 742950 h 1990725"/>
                  <a:gd name="connsiteX21" fmla="*/ 1840689 w 2993797"/>
                  <a:gd name="connsiteY21" fmla="*/ 723900 h 1990725"/>
                  <a:gd name="connsiteX22" fmla="*/ 1850214 w 2993797"/>
                  <a:gd name="connsiteY22" fmla="*/ 876300 h 1990725"/>
                  <a:gd name="connsiteX23" fmla="*/ 1859739 w 2993797"/>
                  <a:gd name="connsiteY23" fmla="*/ 904875 h 1990725"/>
                  <a:gd name="connsiteX24" fmla="*/ 1850214 w 2993797"/>
                  <a:gd name="connsiteY24" fmla="*/ 952500 h 1990725"/>
                  <a:gd name="connsiteX25" fmla="*/ 1869264 w 2993797"/>
                  <a:gd name="connsiteY25" fmla="*/ 1000125 h 1990725"/>
                  <a:gd name="connsiteX26" fmla="*/ 1869264 w 2993797"/>
                  <a:gd name="connsiteY26" fmla="*/ 1028700 h 1990725"/>
                  <a:gd name="connsiteX27" fmla="*/ 1878789 w 2993797"/>
                  <a:gd name="connsiteY27" fmla="*/ 1076325 h 1990725"/>
                  <a:gd name="connsiteX28" fmla="*/ 1878789 w 2993797"/>
                  <a:gd name="connsiteY28" fmla="*/ 1123950 h 1990725"/>
                  <a:gd name="connsiteX29" fmla="*/ 1888314 w 2993797"/>
                  <a:gd name="connsiteY29" fmla="*/ 1162050 h 1990725"/>
                  <a:gd name="connsiteX30" fmla="*/ 1878789 w 2993797"/>
                  <a:gd name="connsiteY30" fmla="*/ 1181100 h 1990725"/>
                  <a:gd name="connsiteX31" fmla="*/ 1897839 w 2993797"/>
                  <a:gd name="connsiteY31" fmla="*/ 1219200 h 1990725"/>
                  <a:gd name="connsiteX32" fmla="*/ 1897839 w 2993797"/>
                  <a:gd name="connsiteY32" fmla="*/ 1266825 h 1990725"/>
                  <a:gd name="connsiteX33" fmla="*/ 1916889 w 2993797"/>
                  <a:gd name="connsiteY33" fmla="*/ 1314450 h 1990725"/>
                  <a:gd name="connsiteX34" fmla="*/ 1916889 w 2993797"/>
                  <a:gd name="connsiteY34" fmla="*/ 1362075 h 1990725"/>
                  <a:gd name="connsiteX35" fmla="*/ 1954989 w 2993797"/>
                  <a:gd name="connsiteY35" fmla="*/ 1400175 h 1990725"/>
                  <a:gd name="connsiteX36" fmla="*/ 1983564 w 2993797"/>
                  <a:gd name="connsiteY36" fmla="*/ 1362075 h 1990725"/>
                  <a:gd name="connsiteX37" fmla="*/ 1993089 w 2993797"/>
                  <a:gd name="connsiteY37" fmla="*/ 1314450 h 1990725"/>
                  <a:gd name="connsiteX38" fmla="*/ 2012139 w 2993797"/>
                  <a:gd name="connsiteY38" fmla="*/ 1257300 h 1990725"/>
                  <a:gd name="connsiteX39" fmla="*/ 2012139 w 2993797"/>
                  <a:gd name="connsiteY39" fmla="*/ 1219200 h 1990725"/>
                  <a:gd name="connsiteX40" fmla="*/ 2031189 w 2993797"/>
                  <a:gd name="connsiteY40" fmla="*/ 1152525 h 1990725"/>
                  <a:gd name="connsiteX41" fmla="*/ 2021664 w 2993797"/>
                  <a:gd name="connsiteY41" fmla="*/ 1085850 h 1990725"/>
                  <a:gd name="connsiteX42" fmla="*/ 2031189 w 2993797"/>
                  <a:gd name="connsiteY42" fmla="*/ 1057275 h 1990725"/>
                  <a:gd name="connsiteX43" fmla="*/ 2050239 w 2993797"/>
                  <a:gd name="connsiteY43" fmla="*/ 990600 h 1990725"/>
                  <a:gd name="connsiteX44" fmla="*/ 2059764 w 2993797"/>
                  <a:gd name="connsiteY44" fmla="*/ 942975 h 1990725"/>
                  <a:gd name="connsiteX45" fmla="*/ 2069289 w 2993797"/>
                  <a:gd name="connsiteY45" fmla="*/ 895350 h 1990725"/>
                  <a:gd name="connsiteX46" fmla="*/ 2088339 w 2993797"/>
                  <a:gd name="connsiteY46" fmla="*/ 847725 h 1990725"/>
                  <a:gd name="connsiteX47" fmla="*/ 2135964 w 2993797"/>
                  <a:gd name="connsiteY47" fmla="*/ 904875 h 1990725"/>
                  <a:gd name="connsiteX48" fmla="*/ 2135964 w 2993797"/>
                  <a:gd name="connsiteY48" fmla="*/ 952500 h 1990725"/>
                  <a:gd name="connsiteX49" fmla="*/ 2202642 w 2993797"/>
                  <a:gd name="connsiteY49" fmla="*/ 1047750 h 1990725"/>
                  <a:gd name="connsiteX50" fmla="*/ 2269316 w 2993797"/>
                  <a:gd name="connsiteY50" fmla="*/ 962025 h 1990725"/>
                  <a:gd name="connsiteX51" fmla="*/ 2297889 w 2993797"/>
                  <a:gd name="connsiteY51" fmla="*/ 1019175 h 1990725"/>
                  <a:gd name="connsiteX52" fmla="*/ 2307414 w 2993797"/>
                  <a:gd name="connsiteY52" fmla="*/ 819150 h 1990725"/>
                  <a:gd name="connsiteX53" fmla="*/ 2355039 w 2993797"/>
                  <a:gd name="connsiteY53" fmla="*/ 762000 h 1990725"/>
                  <a:gd name="connsiteX54" fmla="*/ 2412189 w 2993797"/>
                  <a:gd name="connsiteY54" fmla="*/ 762000 h 1990725"/>
                  <a:gd name="connsiteX55" fmla="*/ 2469339 w 2993797"/>
                  <a:gd name="connsiteY55" fmla="*/ 771525 h 1990725"/>
                  <a:gd name="connsiteX56" fmla="*/ 2526490 w 2993797"/>
                  <a:gd name="connsiteY56" fmla="*/ 790575 h 1990725"/>
                  <a:gd name="connsiteX57" fmla="*/ 2536014 w 2993797"/>
                  <a:gd name="connsiteY57" fmla="*/ 857250 h 1990725"/>
                  <a:gd name="connsiteX58" fmla="*/ 2555064 w 2993797"/>
                  <a:gd name="connsiteY58" fmla="*/ 914400 h 1990725"/>
                  <a:gd name="connsiteX59" fmla="*/ 2574114 w 2993797"/>
                  <a:gd name="connsiteY59" fmla="*/ 971550 h 1990725"/>
                  <a:gd name="connsiteX60" fmla="*/ 2593164 w 2993797"/>
                  <a:gd name="connsiteY60" fmla="*/ 1028700 h 1990725"/>
                  <a:gd name="connsiteX61" fmla="*/ 2583639 w 2993797"/>
                  <a:gd name="connsiteY61" fmla="*/ 1057275 h 1990725"/>
                  <a:gd name="connsiteX62" fmla="*/ 2612214 w 2993797"/>
                  <a:gd name="connsiteY62" fmla="*/ 1114425 h 1990725"/>
                  <a:gd name="connsiteX63" fmla="*/ 2612214 w 2993797"/>
                  <a:gd name="connsiteY63" fmla="*/ 1162050 h 1990725"/>
                  <a:gd name="connsiteX64" fmla="*/ 2612214 w 2993797"/>
                  <a:gd name="connsiteY64" fmla="*/ 1209675 h 1990725"/>
                  <a:gd name="connsiteX65" fmla="*/ 2593164 w 2993797"/>
                  <a:gd name="connsiteY65" fmla="*/ 1238250 h 1990725"/>
                  <a:gd name="connsiteX66" fmla="*/ 2602689 w 2993797"/>
                  <a:gd name="connsiteY66" fmla="*/ 1276350 h 1990725"/>
                  <a:gd name="connsiteX67" fmla="*/ 2612214 w 2993797"/>
                  <a:gd name="connsiteY67" fmla="*/ 1333500 h 1990725"/>
                  <a:gd name="connsiteX68" fmla="*/ 2631264 w 2993797"/>
                  <a:gd name="connsiteY68" fmla="*/ 1390650 h 1990725"/>
                  <a:gd name="connsiteX69" fmla="*/ 2631264 w 2993797"/>
                  <a:gd name="connsiteY69" fmla="*/ 1447800 h 1990725"/>
                  <a:gd name="connsiteX70" fmla="*/ 2650314 w 2993797"/>
                  <a:gd name="connsiteY70" fmla="*/ 1504950 h 1990725"/>
                  <a:gd name="connsiteX71" fmla="*/ 2669364 w 2993797"/>
                  <a:gd name="connsiteY71" fmla="*/ 1562100 h 1990725"/>
                  <a:gd name="connsiteX72" fmla="*/ 2678889 w 2993797"/>
                  <a:gd name="connsiteY72" fmla="*/ 1590675 h 1990725"/>
                  <a:gd name="connsiteX73" fmla="*/ 2678889 w 2993797"/>
                  <a:gd name="connsiteY73" fmla="*/ 1638300 h 1990725"/>
                  <a:gd name="connsiteX74" fmla="*/ 2697939 w 2993797"/>
                  <a:gd name="connsiteY74" fmla="*/ 1685925 h 1990725"/>
                  <a:gd name="connsiteX75" fmla="*/ 2697939 w 2993797"/>
                  <a:gd name="connsiteY75" fmla="*/ 1743075 h 1990725"/>
                  <a:gd name="connsiteX76" fmla="*/ 2707464 w 2993797"/>
                  <a:gd name="connsiteY76" fmla="*/ 1800225 h 1990725"/>
                  <a:gd name="connsiteX77" fmla="*/ 2697939 w 2993797"/>
                  <a:gd name="connsiteY77" fmla="*/ 1838325 h 1990725"/>
                  <a:gd name="connsiteX78" fmla="*/ 2707464 w 2993797"/>
                  <a:gd name="connsiteY78" fmla="*/ 1876425 h 1990725"/>
                  <a:gd name="connsiteX79" fmla="*/ 2726514 w 2993797"/>
                  <a:gd name="connsiteY79" fmla="*/ 1933575 h 1990725"/>
                  <a:gd name="connsiteX80" fmla="*/ 2697939 w 2993797"/>
                  <a:gd name="connsiteY80" fmla="*/ 1962150 h 1990725"/>
                  <a:gd name="connsiteX81" fmla="*/ 2726514 w 2993797"/>
                  <a:gd name="connsiteY81" fmla="*/ 1990725 h 1990725"/>
                  <a:gd name="connsiteX82" fmla="*/ 2774139 w 2993797"/>
                  <a:gd name="connsiteY82" fmla="*/ 1924050 h 1990725"/>
                  <a:gd name="connsiteX83" fmla="*/ 2774139 w 2993797"/>
                  <a:gd name="connsiteY83" fmla="*/ 1857375 h 1990725"/>
                  <a:gd name="connsiteX84" fmla="*/ 2783664 w 2993797"/>
                  <a:gd name="connsiteY84" fmla="*/ 1800225 h 1990725"/>
                  <a:gd name="connsiteX85" fmla="*/ 2783664 w 2993797"/>
                  <a:gd name="connsiteY85" fmla="*/ 1752600 h 1990725"/>
                  <a:gd name="connsiteX86" fmla="*/ 2783664 w 2993797"/>
                  <a:gd name="connsiteY86" fmla="*/ 1685925 h 1990725"/>
                  <a:gd name="connsiteX87" fmla="*/ 2793189 w 2993797"/>
                  <a:gd name="connsiteY87" fmla="*/ 1628775 h 1990725"/>
                  <a:gd name="connsiteX88" fmla="*/ 2802714 w 2993797"/>
                  <a:gd name="connsiteY88" fmla="*/ 1562100 h 1990725"/>
                  <a:gd name="connsiteX89" fmla="*/ 2793189 w 2993797"/>
                  <a:gd name="connsiteY89" fmla="*/ 1504950 h 1990725"/>
                  <a:gd name="connsiteX90" fmla="*/ 2821764 w 2993797"/>
                  <a:gd name="connsiteY90" fmla="*/ 1457325 h 1990725"/>
                  <a:gd name="connsiteX91" fmla="*/ 2793189 w 2993797"/>
                  <a:gd name="connsiteY91" fmla="*/ 1419225 h 1990725"/>
                  <a:gd name="connsiteX92" fmla="*/ 2821764 w 2993797"/>
                  <a:gd name="connsiteY92" fmla="*/ 1352550 h 1990725"/>
                  <a:gd name="connsiteX93" fmla="*/ 2821764 w 2993797"/>
                  <a:gd name="connsiteY93" fmla="*/ 1285875 h 1990725"/>
                  <a:gd name="connsiteX94" fmla="*/ 2802714 w 2993797"/>
                  <a:gd name="connsiteY94" fmla="*/ 1238250 h 1990725"/>
                  <a:gd name="connsiteX95" fmla="*/ 2812239 w 2993797"/>
                  <a:gd name="connsiteY95" fmla="*/ 1181100 h 1990725"/>
                  <a:gd name="connsiteX96" fmla="*/ 2812239 w 2993797"/>
                  <a:gd name="connsiteY96" fmla="*/ 1152525 h 1990725"/>
                  <a:gd name="connsiteX97" fmla="*/ 2821764 w 2993797"/>
                  <a:gd name="connsiteY97" fmla="*/ 1085850 h 1990725"/>
                  <a:gd name="connsiteX98" fmla="*/ 2821764 w 2993797"/>
                  <a:gd name="connsiteY98" fmla="*/ 1047750 h 1990725"/>
                  <a:gd name="connsiteX99" fmla="*/ 2812239 w 2993797"/>
                  <a:gd name="connsiteY99" fmla="*/ 981075 h 1990725"/>
                  <a:gd name="connsiteX100" fmla="*/ 2821764 w 2993797"/>
                  <a:gd name="connsiteY100" fmla="*/ 933450 h 1990725"/>
                  <a:gd name="connsiteX101" fmla="*/ 2840814 w 2993797"/>
                  <a:gd name="connsiteY101" fmla="*/ 866775 h 1990725"/>
                  <a:gd name="connsiteX102" fmla="*/ 2859864 w 2993797"/>
                  <a:gd name="connsiteY102" fmla="*/ 819150 h 1990725"/>
                  <a:gd name="connsiteX103" fmla="*/ 2840814 w 2993797"/>
                  <a:gd name="connsiteY103" fmla="*/ 781050 h 1990725"/>
                  <a:gd name="connsiteX104" fmla="*/ 2859864 w 2993797"/>
                  <a:gd name="connsiteY104" fmla="*/ 685800 h 1990725"/>
                  <a:gd name="connsiteX105" fmla="*/ 2926543 w 2993797"/>
                  <a:gd name="connsiteY105" fmla="*/ 742950 h 1990725"/>
                  <a:gd name="connsiteX106" fmla="*/ 2926539 w 2993797"/>
                  <a:gd name="connsiteY106" fmla="*/ 533400 h 1990725"/>
                  <a:gd name="connsiteX107" fmla="*/ 2936064 w 2993797"/>
                  <a:gd name="connsiteY107" fmla="*/ 485775 h 1990725"/>
                  <a:gd name="connsiteX108" fmla="*/ 2936064 w 2993797"/>
                  <a:gd name="connsiteY108" fmla="*/ 428625 h 1990725"/>
                  <a:gd name="connsiteX109" fmla="*/ 2955114 w 2993797"/>
                  <a:gd name="connsiteY109" fmla="*/ 361950 h 1990725"/>
                  <a:gd name="connsiteX110" fmla="*/ 2945589 w 2993797"/>
                  <a:gd name="connsiteY110" fmla="*/ 314325 h 1990725"/>
                  <a:gd name="connsiteX111" fmla="*/ 2945589 w 2993797"/>
                  <a:gd name="connsiteY111" fmla="*/ 247650 h 1990725"/>
                  <a:gd name="connsiteX112" fmla="*/ 2955114 w 2993797"/>
                  <a:gd name="connsiteY112" fmla="*/ 190500 h 1990725"/>
                  <a:gd name="connsiteX113" fmla="*/ 2983689 w 2993797"/>
                  <a:gd name="connsiteY113" fmla="*/ 142875 h 1990725"/>
                  <a:gd name="connsiteX114" fmla="*/ 2964639 w 2993797"/>
                  <a:gd name="connsiteY114" fmla="*/ 95250 h 1990725"/>
                  <a:gd name="connsiteX115" fmla="*/ 2993214 w 2993797"/>
                  <a:gd name="connsiteY115" fmla="*/ 57150 h 1990725"/>
                  <a:gd name="connsiteX116" fmla="*/ 2983689 w 2993797"/>
                  <a:gd name="connsiteY116" fmla="*/ 0 h 1990725"/>
                  <a:gd name="connsiteX0" fmla="*/ 148483 w 2943759"/>
                  <a:gd name="connsiteY0" fmla="*/ 752475 h 1990725"/>
                  <a:gd name="connsiteX1" fmla="*/ 94964 w 2943759"/>
                  <a:gd name="connsiteY1" fmla="*/ 781050 h 1990725"/>
                  <a:gd name="connsiteX2" fmla="*/ 37814 w 2943759"/>
                  <a:gd name="connsiteY2" fmla="*/ 857250 h 1990725"/>
                  <a:gd name="connsiteX3" fmla="*/ 17663 w 2943759"/>
                  <a:gd name="connsiteY3" fmla="*/ 914400 h 1990725"/>
                  <a:gd name="connsiteX4" fmla="*/ 11226 w 2943759"/>
                  <a:gd name="connsiteY4" fmla="*/ 885825 h 1990725"/>
                  <a:gd name="connsiteX5" fmla="*/ 148483 w 2943759"/>
                  <a:gd name="connsiteY5" fmla="*/ 677436 h 1990725"/>
                  <a:gd name="connsiteX6" fmla="*/ 232189 w 2943759"/>
                  <a:gd name="connsiteY6" fmla="*/ 590550 h 1990725"/>
                  <a:gd name="connsiteX7" fmla="*/ 385688 w 2943759"/>
                  <a:gd name="connsiteY7" fmla="*/ 514358 h 1990725"/>
                  <a:gd name="connsiteX8" fmla="*/ 590294 w 2943759"/>
                  <a:gd name="connsiteY8" fmla="*/ 390525 h 1990725"/>
                  <a:gd name="connsiteX9" fmla="*/ 1037998 w 2943759"/>
                  <a:gd name="connsiteY9" fmla="*/ 176059 h 1990725"/>
                  <a:gd name="connsiteX10" fmla="*/ 1466801 w 2943759"/>
                  <a:gd name="connsiteY10" fmla="*/ 28575 h 1990725"/>
                  <a:gd name="connsiteX11" fmla="*/ 1533476 w 2943759"/>
                  <a:gd name="connsiteY11" fmla="*/ 9525 h 1990725"/>
                  <a:gd name="connsiteX12" fmla="*/ 1647776 w 2943759"/>
                  <a:gd name="connsiteY12" fmla="*/ 19050 h 1990725"/>
                  <a:gd name="connsiteX13" fmla="*/ 1666826 w 2943759"/>
                  <a:gd name="connsiteY13" fmla="*/ 47625 h 1990725"/>
                  <a:gd name="connsiteX14" fmla="*/ 1676351 w 2943759"/>
                  <a:gd name="connsiteY14" fmla="*/ 95250 h 1990725"/>
                  <a:gd name="connsiteX15" fmla="*/ 1685876 w 2943759"/>
                  <a:gd name="connsiteY15" fmla="*/ 333375 h 1990725"/>
                  <a:gd name="connsiteX16" fmla="*/ 1714451 w 2943759"/>
                  <a:gd name="connsiteY16" fmla="*/ 495300 h 1990725"/>
                  <a:gd name="connsiteX17" fmla="*/ 1723976 w 2943759"/>
                  <a:gd name="connsiteY17" fmla="*/ 523875 h 1990725"/>
                  <a:gd name="connsiteX18" fmla="*/ 1743027 w 2943759"/>
                  <a:gd name="connsiteY18" fmla="*/ 647700 h 1990725"/>
                  <a:gd name="connsiteX19" fmla="*/ 1743024 w 2943759"/>
                  <a:gd name="connsiteY19" fmla="*/ 695325 h 1990725"/>
                  <a:gd name="connsiteX20" fmla="*/ 1743025 w 2943759"/>
                  <a:gd name="connsiteY20" fmla="*/ 742950 h 1990725"/>
                  <a:gd name="connsiteX21" fmla="*/ 1790651 w 2943759"/>
                  <a:gd name="connsiteY21" fmla="*/ 723900 h 1990725"/>
                  <a:gd name="connsiteX22" fmla="*/ 1800176 w 2943759"/>
                  <a:gd name="connsiteY22" fmla="*/ 876300 h 1990725"/>
                  <a:gd name="connsiteX23" fmla="*/ 1809701 w 2943759"/>
                  <a:gd name="connsiteY23" fmla="*/ 904875 h 1990725"/>
                  <a:gd name="connsiteX24" fmla="*/ 1800176 w 2943759"/>
                  <a:gd name="connsiteY24" fmla="*/ 952500 h 1990725"/>
                  <a:gd name="connsiteX25" fmla="*/ 1819226 w 2943759"/>
                  <a:gd name="connsiteY25" fmla="*/ 1000125 h 1990725"/>
                  <a:gd name="connsiteX26" fmla="*/ 1819226 w 2943759"/>
                  <a:gd name="connsiteY26" fmla="*/ 1028700 h 1990725"/>
                  <a:gd name="connsiteX27" fmla="*/ 1828751 w 2943759"/>
                  <a:gd name="connsiteY27" fmla="*/ 1076325 h 1990725"/>
                  <a:gd name="connsiteX28" fmla="*/ 1828751 w 2943759"/>
                  <a:gd name="connsiteY28" fmla="*/ 1123950 h 1990725"/>
                  <a:gd name="connsiteX29" fmla="*/ 1838276 w 2943759"/>
                  <a:gd name="connsiteY29" fmla="*/ 1162050 h 1990725"/>
                  <a:gd name="connsiteX30" fmla="*/ 1828751 w 2943759"/>
                  <a:gd name="connsiteY30" fmla="*/ 1181100 h 1990725"/>
                  <a:gd name="connsiteX31" fmla="*/ 1847801 w 2943759"/>
                  <a:gd name="connsiteY31" fmla="*/ 1219200 h 1990725"/>
                  <a:gd name="connsiteX32" fmla="*/ 1847801 w 2943759"/>
                  <a:gd name="connsiteY32" fmla="*/ 1266825 h 1990725"/>
                  <a:gd name="connsiteX33" fmla="*/ 1866851 w 2943759"/>
                  <a:gd name="connsiteY33" fmla="*/ 1314450 h 1990725"/>
                  <a:gd name="connsiteX34" fmla="*/ 1866851 w 2943759"/>
                  <a:gd name="connsiteY34" fmla="*/ 1362075 h 1990725"/>
                  <a:gd name="connsiteX35" fmla="*/ 1904951 w 2943759"/>
                  <a:gd name="connsiteY35" fmla="*/ 1400175 h 1990725"/>
                  <a:gd name="connsiteX36" fmla="*/ 1933526 w 2943759"/>
                  <a:gd name="connsiteY36" fmla="*/ 1362075 h 1990725"/>
                  <a:gd name="connsiteX37" fmla="*/ 1943051 w 2943759"/>
                  <a:gd name="connsiteY37" fmla="*/ 1314450 h 1990725"/>
                  <a:gd name="connsiteX38" fmla="*/ 1962101 w 2943759"/>
                  <a:gd name="connsiteY38" fmla="*/ 1257300 h 1990725"/>
                  <a:gd name="connsiteX39" fmla="*/ 1962101 w 2943759"/>
                  <a:gd name="connsiteY39" fmla="*/ 1219200 h 1990725"/>
                  <a:gd name="connsiteX40" fmla="*/ 1981151 w 2943759"/>
                  <a:gd name="connsiteY40" fmla="*/ 1152525 h 1990725"/>
                  <a:gd name="connsiteX41" fmla="*/ 1971626 w 2943759"/>
                  <a:gd name="connsiteY41" fmla="*/ 1085850 h 1990725"/>
                  <a:gd name="connsiteX42" fmla="*/ 1981151 w 2943759"/>
                  <a:gd name="connsiteY42" fmla="*/ 1057275 h 1990725"/>
                  <a:gd name="connsiteX43" fmla="*/ 2000201 w 2943759"/>
                  <a:gd name="connsiteY43" fmla="*/ 990600 h 1990725"/>
                  <a:gd name="connsiteX44" fmla="*/ 2009726 w 2943759"/>
                  <a:gd name="connsiteY44" fmla="*/ 942975 h 1990725"/>
                  <a:gd name="connsiteX45" fmla="*/ 2019251 w 2943759"/>
                  <a:gd name="connsiteY45" fmla="*/ 895350 h 1990725"/>
                  <a:gd name="connsiteX46" fmla="*/ 2038301 w 2943759"/>
                  <a:gd name="connsiteY46" fmla="*/ 847725 h 1990725"/>
                  <a:gd name="connsiteX47" fmla="*/ 2085926 w 2943759"/>
                  <a:gd name="connsiteY47" fmla="*/ 904875 h 1990725"/>
                  <a:gd name="connsiteX48" fmla="*/ 2085926 w 2943759"/>
                  <a:gd name="connsiteY48" fmla="*/ 952500 h 1990725"/>
                  <a:gd name="connsiteX49" fmla="*/ 2152604 w 2943759"/>
                  <a:gd name="connsiteY49" fmla="*/ 1047750 h 1990725"/>
                  <a:gd name="connsiteX50" fmla="*/ 2219278 w 2943759"/>
                  <a:gd name="connsiteY50" fmla="*/ 962025 h 1990725"/>
                  <a:gd name="connsiteX51" fmla="*/ 2247851 w 2943759"/>
                  <a:gd name="connsiteY51" fmla="*/ 1019175 h 1990725"/>
                  <a:gd name="connsiteX52" fmla="*/ 2257376 w 2943759"/>
                  <a:gd name="connsiteY52" fmla="*/ 819150 h 1990725"/>
                  <a:gd name="connsiteX53" fmla="*/ 2305001 w 2943759"/>
                  <a:gd name="connsiteY53" fmla="*/ 762000 h 1990725"/>
                  <a:gd name="connsiteX54" fmla="*/ 2362151 w 2943759"/>
                  <a:gd name="connsiteY54" fmla="*/ 762000 h 1990725"/>
                  <a:gd name="connsiteX55" fmla="*/ 2419301 w 2943759"/>
                  <a:gd name="connsiteY55" fmla="*/ 771525 h 1990725"/>
                  <a:gd name="connsiteX56" fmla="*/ 2476452 w 2943759"/>
                  <a:gd name="connsiteY56" fmla="*/ 790575 h 1990725"/>
                  <a:gd name="connsiteX57" fmla="*/ 2485976 w 2943759"/>
                  <a:gd name="connsiteY57" fmla="*/ 857250 h 1990725"/>
                  <a:gd name="connsiteX58" fmla="*/ 2505026 w 2943759"/>
                  <a:gd name="connsiteY58" fmla="*/ 914400 h 1990725"/>
                  <a:gd name="connsiteX59" fmla="*/ 2524076 w 2943759"/>
                  <a:gd name="connsiteY59" fmla="*/ 971550 h 1990725"/>
                  <a:gd name="connsiteX60" fmla="*/ 2543126 w 2943759"/>
                  <a:gd name="connsiteY60" fmla="*/ 1028700 h 1990725"/>
                  <a:gd name="connsiteX61" fmla="*/ 2533601 w 2943759"/>
                  <a:gd name="connsiteY61" fmla="*/ 1057275 h 1990725"/>
                  <a:gd name="connsiteX62" fmla="*/ 2562176 w 2943759"/>
                  <a:gd name="connsiteY62" fmla="*/ 1114425 h 1990725"/>
                  <a:gd name="connsiteX63" fmla="*/ 2562176 w 2943759"/>
                  <a:gd name="connsiteY63" fmla="*/ 1162050 h 1990725"/>
                  <a:gd name="connsiteX64" fmla="*/ 2562176 w 2943759"/>
                  <a:gd name="connsiteY64" fmla="*/ 1209675 h 1990725"/>
                  <a:gd name="connsiteX65" fmla="*/ 2543126 w 2943759"/>
                  <a:gd name="connsiteY65" fmla="*/ 1238250 h 1990725"/>
                  <a:gd name="connsiteX66" fmla="*/ 2552651 w 2943759"/>
                  <a:gd name="connsiteY66" fmla="*/ 1276350 h 1990725"/>
                  <a:gd name="connsiteX67" fmla="*/ 2562176 w 2943759"/>
                  <a:gd name="connsiteY67" fmla="*/ 1333500 h 1990725"/>
                  <a:gd name="connsiteX68" fmla="*/ 2581226 w 2943759"/>
                  <a:gd name="connsiteY68" fmla="*/ 1390650 h 1990725"/>
                  <a:gd name="connsiteX69" fmla="*/ 2581226 w 2943759"/>
                  <a:gd name="connsiteY69" fmla="*/ 1447800 h 1990725"/>
                  <a:gd name="connsiteX70" fmla="*/ 2600276 w 2943759"/>
                  <a:gd name="connsiteY70" fmla="*/ 1504950 h 1990725"/>
                  <a:gd name="connsiteX71" fmla="*/ 2619326 w 2943759"/>
                  <a:gd name="connsiteY71" fmla="*/ 1562100 h 1990725"/>
                  <a:gd name="connsiteX72" fmla="*/ 2628851 w 2943759"/>
                  <a:gd name="connsiteY72" fmla="*/ 1590675 h 1990725"/>
                  <a:gd name="connsiteX73" fmla="*/ 2628851 w 2943759"/>
                  <a:gd name="connsiteY73" fmla="*/ 1638300 h 1990725"/>
                  <a:gd name="connsiteX74" fmla="*/ 2647901 w 2943759"/>
                  <a:gd name="connsiteY74" fmla="*/ 1685925 h 1990725"/>
                  <a:gd name="connsiteX75" fmla="*/ 2647901 w 2943759"/>
                  <a:gd name="connsiteY75" fmla="*/ 1743075 h 1990725"/>
                  <a:gd name="connsiteX76" fmla="*/ 2657426 w 2943759"/>
                  <a:gd name="connsiteY76" fmla="*/ 1800225 h 1990725"/>
                  <a:gd name="connsiteX77" fmla="*/ 2647901 w 2943759"/>
                  <a:gd name="connsiteY77" fmla="*/ 1838325 h 1990725"/>
                  <a:gd name="connsiteX78" fmla="*/ 2657426 w 2943759"/>
                  <a:gd name="connsiteY78" fmla="*/ 1876425 h 1990725"/>
                  <a:gd name="connsiteX79" fmla="*/ 2676476 w 2943759"/>
                  <a:gd name="connsiteY79" fmla="*/ 1933575 h 1990725"/>
                  <a:gd name="connsiteX80" fmla="*/ 2647901 w 2943759"/>
                  <a:gd name="connsiteY80" fmla="*/ 1962150 h 1990725"/>
                  <a:gd name="connsiteX81" fmla="*/ 2676476 w 2943759"/>
                  <a:gd name="connsiteY81" fmla="*/ 1990725 h 1990725"/>
                  <a:gd name="connsiteX82" fmla="*/ 2724101 w 2943759"/>
                  <a:gd name="connsiteY82" fmla="*/ 1924050 h 1990725"/>
                  <a:gd name="connsiteX83" fmla="*/ 2724101 w 2943759"/>
                  <a:gd name="connsiteY83" fmla="*/ 1857375 h 1990725"/>
                  <a:gd name="connsiteX84" fmla="*/ 2733626 w 2943759"/>
                  <a:gd name="connsiteY84" fmla="*/ 1800225 h 1990725"/>
                  <a:gd name="connsiteX85" fmla="*/ 2733626 w 2943759"/>
                  <a:gd name="connsiteY85" fmla="*/ 1752600 h 1990725"/>
                  <a:gd name="connsiteX86" fmla="*/ 2733626 w 2943759"/>
                  <a:gd name="connsiteY86" fmla="*/ 1685925 h 1990725"/>
                  <a:gd name="connsiteX87" fmla="*/ 2743151 w 2943759"/>
                  <a:gd name="connsiteY87" fmla="*/ 1628775 h 1990725"/>
                  <a:gd name="connsiteX88" fmla="*/ 2752676 w 2943759"/>
                  <a:gd name="connsiteY88" fmla="*/ 1562100 h 1990725"/>
                  <a:gd name="connsiteX89" fmla="*/ 2743151 w 2943759"/>
                  <a:gd name="connsiteY89" fmla="*/ 1504950 h 1990725"/>
                  <a:gd name="connsiteX90" fmla="*/ 2771726 w 2943759"/>
                  <a:gd name="connsiteY90" fmla="*/ 1457325 h 1990725"/>
                  <a:gd name="connsiteX91" fmla="*/ 2743151 w 2943759"/>
                  <a:gd name="connsiteY91" fmla="*/ 1419225 h 1990725"/>
                  <a:gd name="connsiteX92" fmla="*/ 2771726 w 2943759"/>
                  <a:gd name="connsiteY92" fmla="*/ 1352550 h 1990725"/>
                  <a:gd name="connsiteX93" fmla="*/ 2771726 w 2943759"/>
                  <a:gd name="connsiteY93" fmla="*/ 1285875 h 1990725"/>
                  <a:gd name="connsiteX94" fmla="*/ 2752676 w 2943759"/>
                  <a:gd name="connsiteY94" fmla="*/ 1238250 h 1990725"/>
                  <a:gd name="connsiteX95" fmla="*/ 2762201 w 2943759"/>
                  <a:gd name="connsiteY95" fmla="*/ 1181100 h 1990725"/>
                  <a:gd name="connsiteX96" fmla="*/ 2762201 w 2943759"/>
                  <a:gd name="connsiteY96" fmla="*/ 1152525 h 1990725"/>
                  <a:gd name="connsiteX97" fmla="*/ 2771726 w 2943759"/>
                  <a:gd name="connsiteY97" fmla="*/ 1085850 h 1990725"/>
                  <a:gd name="connsiteX98" fmla="*/ 2771726 w 2943759"/>
                  <a:gd name="connsiteY98" fmla="*/ 1047750 h 1990725"/>
                  <a:gd name="connsiteX99" fmla="*/ 2762201 w 2943759"/>
                  <a:gd name="connsiteY99" fmla="*/ 981075 h 1990725"/>
                  <a:gd name="connsiteX100" fmla="*/ 2771726 w 2943759"/>
                  <a:gd name="connsiteY100" fmla="*/ 933450 h 1990725"/>
                  <a:gd name="connsiteX101" fmla="*/ 2790776 w 2943759"/>
                  <a:gd name="connsiteY101" fmla="*/ 866775 h 1990725"/>
                  <a:gd name="connsiteX102" fmla="*/ 2809826 w 2943759"/>
                  <a:gd name="connsiteY102" fmla="*/ 819150 h 1990725"/>
                  <a:gd name="connsiteX103" fmla="*/ 2790776 w 2943759"/>
                  <a:gd name="connsiteY103" fmla="*/ 781050 h 1990725"/>
                  <a:gd name="connsiteX104" fmla="*/ 2809826 w 2943759"/>
                  <a:gd name="connsiteY104" fmla="*/ 685800 h 1990725"/>
                  <a:gd name="connsiteX105" fmla="*/ 2876505 w 2943759"/>
                  <a:gd name="connsiteY105" fmla="*/ 742950 h 1990725"/>
                  <a:gd name="connsiteX106" fmla="*/ 2876501 w 2943759"/>
                  <a:gd name="connsiteY106" fmla="*/ 533400 h 1990725"/>
                  <a:gd name="connsiteX107" fmla="*/ 2886026 w 2943759"/>
                  <a:gd name="connsiteY107" fmla="*/ 485775 h 1990725"/>
                  <a:gd name="connsiteX108" fmla="*/ 2886026 w 2943759"/>
                  <a:gd name="connsiteY108" fmla="*/ 428625 h 1990725"/>
                  <a:gd name="connsiteX109" fmla="*/ 2905076 w 2943759"/>
                  <a:gd name="connsiteY109" fmla="*/ 361950 h 1990725"/>
                  <a:gd name="connsiteX110" fmla="*/ 2895551 w 2943759"/>
                  <a:gd name="connsiteY110" fmla="*/ 314325 h 1990725"/>
                  <a:gd name="connsiteX111" fmla="*/ 2895551 w 2943759"/>
                  <a:gd name="connsiteY111" fmla="*/ 247650 h 1990725"/>
                  <a:gd name="connsiteX112" fmla="*/ 2905076 w 2943759"/>
                  <a:gd name="connsiteY112" fmla="*/ 190500 h 1990725"/>
                  <a:gd name="connsiteX113" fmla="*/ 2933651 w 2943759"/>
                  <a:gd name="connsiteY113" fmla="*/ 142875 h 1990725"/>
                  <a:gd name="connsiteX114" fmla="*/ 2914601 w 2943759"/>
                  <a:gd name="connsiteY114" fmla="*/ 95250 h 1990725"/>
                  <a:gd name="connsiteX115" fmla="*/ 2943176 w 2943759"/>
                  <a:gd name="connsiteY115" fmla="*/ 57150 h 1990725"/>
                  <a:gd name="connsiteX116" fmla="*/ 2933651 w 2943759"/>
                  <a:gd name="connsiteY116" fmla="*/ 0 h 1990725"/>
                  <a:gd name="connsiteX0" fmla="*/ 148483 w 2943759"/>
                  <a:gd name="connsiteY0" fmla="*/ 752475 h 1990725"/>
                  <a:gd name="connsiteX1" fmla="*/ 18750 w 2943759"/>
                  <a:gd name="connsiteY1" fmla="*/ 942975 h 1990725"/>
                  <a:gd name="connsiteX2" fmla="*/ 37814 w 2943759"/>
                  <a:gd name="connsiteY2" fmla="*/ 857250 h 1990725"/>
                  <a:gd name="connsiteX3" fmla="*/ 17663 w 2943759"/>
                  <a:gd name="connsiteY3" fmla="*/ 914400 h 1990725"/>
                  <a:gd name="connsiteX4" fmla="*/ 11226 w 2943759"/>
                  <a:gd name="connsiteY4" fmla="*/ 885825 h 1990725"/>
                  <a:gd name="connsiteX5" fmla="*/ 148483 w 2943759"/>
                  <a:gd name="connsiteY5" fmla="*/ 677436 h 1990725"/>
                  <a:gd name="connsiteX6" fmla="*/ 232189 w 2943759"/>
                  <a:gd name="connsiteY6" fmla="*/ 590550 h 1990725"/>
                  <a:gd name="connsiteX7" fmla="*/ 385688 w 2943759"/>
                  <a:gd name="connsiteY7" fmla="*/ 514358 h 1990725"/>
                  <a:gd name="connsiteX8" fmla="*/ 590294 w 2943759"/>
                  <a:gd name="connsiteY8" fmla="*/ 390525 h 1990725"/>
                  <a:gd name="connsiteX9" fmla="*/ 1037998 w 2943759"/>
                  <a:gd name="connsiteY9" fmla="*/ 176059 h 1990725"/>
                  <a:gd name="connsiteX10" fmla="*/ 1466801 w 2943759"/>
                  <a:gd name="connsiteY10" fmla="*/ 28575 h 1990725"/>
                  <a:gd name="connsiteX11" fmla="*/ 1533476 w 2943759"/>
                  <a:gd name="connsiteY11" fmla="*/ 9525 h 1990725"/>
                  <a:gd name="connsiteX12" fmla="*/ 1647776 w 2943759"/>
                  <a:gd name="connsiteY12" fmla="*/ 19050 h 1990725"/>
                  <a:gd name="connsiteX13" fmla="*/ 1666826 w 2943759"/>
                  <a:gd name="connsiteY13" fmla="*/ 47625 h 1990725"/>
                  <a:gd name="connsiteX14" fmla="*/ 1676351 w 2943759"/>
                  <a:gd name="connsiteY14" fmla="*/ 95250 h 1990725"/>
                  <a:gd name="connsiteX15" fmla="*/ 1685876 w 2943759"/>
                  <a:gd name="connsiteY15" fmla="*/ 333375 h 1990725"/>
                  <a:gd name="connsiteX16" fmla="*/ 1714451 w 2943759"/>
                  <a:gd name="connsiteY16" fmla="*/ 495300 h 1990725"/>
                  <a:gd name="connsiteX17" fmla="*/ 1723976 w 2943759"/>
                  <a:gd name="connsiteY17" fmla="*/ 523875 h 1990725"/>
                  <a:gd name="connsiteX18" fmla="*/ 1743027 w 2943759"/>
                  <a:gd name="connsiteY18" fmla="*/ 647700 h 1990725"/>
                  <a:gd name="connsiteX19" fmla="*/ 1743024 w 2943759"/>
                  <a:gd name="connsiteY19" fmla="*/ 695325 h 1990725"/>
                  <a:gd name="connsiteX20" fmla="*/ 1743025 w 2943759"/>
                  <a:gd name="connsiteY20" fmla="*/ 742950 h 1990725"/>
                  <a:gd name="connsiteX21" fmla="*/ 1790651 w 2943759"/>
                  <a:gd name="connsiteY21" fmla="*/ 723900 h 1990725"/>
                  <a:gd name="connsiteX22" fmla="*/ 1800176 w 2943759"/>
                  <a:gd name="connsiteY22" fmla="*/ 876300 h 1990725"/>
                  <a:gd name="connsiteX23" fmla="*/ 1809701 w 2943759"/>
                  <a:gd name="connsiteY23" fmla="*/ 904875 h 1990725"/>
                  <a:gd name="connsiteX24" fmla="*/ 1800176 w 2943759"/>
                  <a:gd name="connsiteY24" fmla="*/ 952500 h 1990725"/>
                  <a:gd name="connsiteX25" fmla="*/ 1819226 w 2943759"/>
                  <a:gd name="connsiteY25" fmla="*/ 1000125 h 1990725"/>
                  <a:gd name="connsiteX26" fmla="*/ 1819226 w 2943759"/>
                  <a:gd name="connsiteY26" fmla="*/ 1028700 h 1990725"/>
                  <a:gd name="connsiteX27" fmla="*/ 1828751 w 2943759"/>
                  <a:gd name="connsiteY27" fmla="*/ 1076325 h 1990725"/>
                  <a:gd name="connsiteX28" fmla="*/ 1828751 w 2943759"/>
                  <a:gd name="connsiteY28" fmla="*/ 1123950 h 1990725"/>
                  <a:gd name="connsiteX29" fmla="*/ 1838276 w 2943759"/>
                  <a:gd name="connsiteY29" fmla="*/ 1162050 h 1990725"/>
                  <a:gd name="connsiteX30" fmla="*/ 1828751 w 2943759"/>
                  <a:gd name="connsiteY30" fmla="*/ 1181100 h 1990725"/>
                  <a:gd name="connsiteX31" fmla="*/ 1847801 w 2943759"/>
                  <a:gd name="connsiteY31" fmla="*/ 1219200 h 1990725"/>
                  <a:gd name="connsiteX32" fmla="*/ 1847801 w 2943759"/>
                  <a:gd name="connsiteY32" fmla="*/ 1266825 h 1990725"/>
                  <a:gd name="connsiteX33" fmla="*/ 1866851 w 2943759"/>
                  <a:gd name="connsiteY33" fmla="*/ 1314450 h 1990725"/>
                  <a:gd name="connsiteX34" fmla="*/ 1866851 w 2943759"/>
                  <a:gd name="connsiteY34" fmla="*/ 1362075 h 1990725"/>
                  <a:gd name="connsiteX35" fmla="*/ 1904951 w 2943759"/>
                  <a:gd name="connsiteY35" fmla="*/ 1400175 h 1990725"/>
                  <a:gd name="connsiteX36" fmla="*/ 1933526 w 2943759"/>
                  <a:gd name="connsiteY36" fmla="*/ 1362075 h 1990725"/>
                  <a:gd name="connsiteX37" fmla="*/ 1943051 w 2943759"/>
                  <a:gd name="connsiteY37" fmla="*/ 1314450 h 1990725"/>
                  <a:gd name="connsiteX38" fmla="*/ 1962101 w 2943759"/>
                  <a:gd name="connsiteY38" fmla="*/ 1257300 h 1990725"/>
                  <a:gd name="connsiteX39" fmla="*/ 1962101 w 2943759"/>
                  <a:gd name="connsiteY39" fmla="*/ 1219200 h 1990725"/>
                  <a:gd name="connsiteX40" fmla="*/ 1981151 w 2943759"/>
                  <a:gd name="connsiteY40" fmla="*/ 1152525 h 1990725"/>
                  <a:gd name="connsiteX41" fmla="*/ 1971626 w 2943759"/>
                  <a:gd name="connsiteY41" fmla="*/ 1085850 h 1990725"/>
                  <a:gd name="connsiteX42" fmla="*/ 1981151 w 2943759"/>
                  <a:gd name="connsiteY42" fmla="*/ 1057275 h 1990725"/>
                  <a:gd name="connsiteX43" fmla="*/ 2000201 w 2943759"/>
                  <a:gd name="connsiteY43" fmla="*/ 990600 h 1990725"/>
                  <a:gd name="connsiteX44" fmla="*/ 2009726 w 2943759"/>
                  <a:gd name="connsiteY44" fmla="*/ 942975 h 1990725"/>
                  <a:gd name="connsiteX45" fmla="*/ 2019251 w 2943759"/>
                  <a:gd name="connsiteY45" fmla="*/ 895350 h 1990725"/>
                  <a:gd name="connsiteX46" fmla="*/ 2038301 w 2943759"/>
                  <a:gd name="connsiteY46" fmla="*/ 847725 h 1990725"/>
                  <a:gd name="connsiteX47" fmla="*/ 2085926 w 2943759"/>
                  <a:gd name="connsiteY47" fmla="*/ 904875 h 1990725"/>
                  <a:gd name="connsiteX48" fmla="*/ 2085926 w 2943759"/>
                  <a:gd name="connsiteY48" fmla="*/ 952500 h 1990725"/>
                  <a:gd name="connsiteX49" fmla="*/ 2152604 w 2943759"/>
                  <a:gd name="connsiteY49" fmla="*/ 1047750 h 1990725"/>
                  <a:gd name="connsiteX50" fmla="*/ 2219278 w 2943759"/>
                  <a:gd name="connsiteY50" fmla="*/ 962025 h 1990725"/>
                  <a:gd name="connsiteX51" fmla="*/ 2247851 w 2943759"/>
                  <a:gd name="connsiteY51" fmla="*/ 1019175 h 1990725"/>
                  <a:gd name="connsiteX52" fmla="*/ 2257376 w 2943759"/>
                  <a:gd name="connsiteY52" fmla="*/ 819150 h 1990725"/>
                  <a:gd name="connsiteX53" fmla="*/ 2305001 w 2943759"/>
                  <a:gd name="connsiteY53" fmla="*/ 762000 h 1990725"/>
                  <a:gd name="connsiteX54" fmla="*/ 2362151 w 2943759"/>
                  <a:gd name="connsiteY54" fmla="*/ 762000 h 1990725"/>
                  <a:gd name="connsiteX55" fmla="*/ 2419301 w 2943759"/>
                  <a:gd name="connsiteY55" fmla="*/ 771525 h 1990725"/>
                  <a:gd name="connsiteX56" fmla="*/ 2476452 w 2943759"/>
                  <a:gd name="connsiteY56" fmla="*/ 790575 h 1990725"/>
                  <a:gd name="connsiteX57" fmla="*/ 2485976 w 2943759"/>
                  <a:gd name="connsiteY57" fmla="*/ 857250 h 1990725"/>
                  <a:gd name="connsiteX58" fmla="*/ 2505026 w 2943759"/>
                  <a:gd name="connsiteY58" fmla="*/ 914400 h 1990725"/>
                  <a:gd name="connsiteX59" fmla="*/ 2524076 w 2943759"/>
                  <a:gd name="connsiteY59" fmla="*/ 971550 h 1990725"/>
                  <a:gd name="connsiteX60" fmla="*/ 2543126 w 2943759"/>
                  <a:gd name="connsiteY60" fmla="*/ 1028700 h 1990725"/>
                  <a:gd name="connsiteX61" fmla="*/ 2533601 w 2943759"/>
                  <a:gd name="connsiteY61" fmla="*/ 1057275 h 1990725"/>
                  <a:gd name="connsiteX62" fmla="*/ 2562176 w 2943759"/>
                  <a:gd name="connsiteY62" fmla="*/ 1114425 h 1990725"/>
                  <a:gd name="connsiteX63" fmla="*/ 2562176 w 2943759"/>
                  <a:gd name="connsiteY63" fmla="*/ 1162050 h 1990725"/>
                  <a:gd name="connsiteX64" fmla="*/ 2562176 w 2943759"/>
                  <a:gd name="connsiteY64" fmla="*/ 1209675 h 1990725"/>
                  <a:gd name="connsiteX65" fmla="*/ 2543126 w 2943759"/>
                  <a:gd name="connsiteY65" fmla="*/ 1238250 h 1990725"/>
                  <a:gd name="connsiteX66" fmla="*/ 2552651 w 2943759"/>
                  <a:gd name="connsiteY66" fmla="*/ 1276350 h 1990725"/>
                  <a:gd name="connsiteX67" fmla="*/ 2562176 w 2943759"/>
                  <a:gd name="connsiteY67" fmla="*/ 1333500 h 1990725"/>
                  <a:gd name="connsiteX68" fmla="*/ 2581226 w 2943759"/>
                  <a:gd name="connsiteY68" fmla="*/ 1390650 h 1990725"/>
                  <a:gd name="connsiteX69" fmla="*/ 2581226 w 2943759"/>
                  <a:gd name="connsiteY69" fmla="*/ 1447800 h 1990725"/>
                  <a:gd name="connsiteX70" fmla="*/ 2600276 w 2943759"/>
                  <a:gd name="connsiteY70" fmla="*/ 1504950 h 1990725"/>
                  <a:gd name="connsiteX71" fmla="*/ 2619326 w 2943759"/>
                  <a:gd name="connsiteY71" fmla="*/ 1562100 h 1990725"/>
                  <a:gd name="connsiteX72" fmla="*/ 2628851 w 2943759"/>
                  <a:gd name="connsiteY72" fmla="*/ 1590675 h 1990725"/>
                  <a:gd name="connsiteX73" fmla="*/ 2628851 w 2943759"/>
                  <a:gd name="connsiteY73" fmla="*/ 1638300 h 1990725"/>
                  <a:gd name="connsiteX74" fmla="*/ 2647901 w 2943759"/>
                  <a:gd name="connsiteY74" fmla="*/ 1685925 h 1990725"/>
                  <a:gd name="connsiteX75" fmla="*/ 2647901 w 2943759"/>
                  <a:gd name="connsiteY75" fmla="*/ 1743075 h 1990725"/>
                  <a:gd name="connsiteX76" fmla="*/ 2657426 w 2943759"/>
                  <a:gd name="connsiteY76" fmla="*/ 1800225 h 1990725"/>
                  <a:gd name="connsiteX77" fmla="*/ 2647901 w 2943759"/>
                  <a:gd name="connsiteY77" fmla="*/ 1838325 h 1990725"/>
                  <a:gd name="connsiteX78" fmla="*/ 2657426 w 2943759"/>
                  <a:gd name="connsiteY78" fmla="*/ 1876425 h 1990725"/>
                  <a:gd name="connsiteX79" fmla="*/ 2676476 w 2943759"/>
                  <a:gd name="connsiteY79" fmla="*/ 1933575 h 1990725"/>
                  <a:gd name="connsiteX80" fmla="*/ 2647901 w 2943759"/>
                  <a:gd name="connsiteY80" fmla="*/ 1962150 h 1990725"/>
                  <a:gd name="connsiteX81" fmla="*/ 2676476 w 2943759"/>
                  <a:gd name="connsiteY81" fmla="*/ 1990725 h 1990725"/>
                  <a:gd name="connsiteX82" fmla="*/ 2724101 w 2943759"/>
                  <a:gd name="connsiteY82" fmla="*/ 1924050 h 1990725"/>
                  <a:gd name="connsiteX83" fmla="*/ 2724101 w 2943759"/>
                  <a:gd name="connsiteY83" fmla="*/ 1857375 h 1990725"/>
                  <a:gd name="connsiteX84" fmla="*/ 2733626 w 2943759"/>
                  <a:gd name="connsiteY84" fmla="*/ 1800225 h 1990725"/>
                  <a:gd name="connsiteX85" fmla="*/ 2733626 w 2943759"/>
                  <a:gd name="connsiteY85" fmla="*/ 1752600 h 1990725"/>
                  <a:gd name="connsiteX86" fmla="*/ 2733626 w 2943759"/>
                  <a:gd name="connsiteY86" fmla="*/ 1685925 h 1990725"/>
                  <a:gd name="connsiteX87" fmla="*/ 2743151 w 2943759"/>
                  <a:gd name="connsiteY87" fmla="*/ 1628775 h 1990725"/>
                  <a:gd name="connsiteX88" fmla="*/ 2752676 w 2943759"/>
                  <a:gd name="connsiteY88" fmla="*/ 1562100 h 1990725"/>
                  <a:gd name="connsiteX89" fmla="*/ 2743151 w 2943759"/>
                  <a:gd name="connsiteY89" fmla="*/ 1504950 h 1990725"/>
                  <a:gd name="connsiteX90" fmla="*/ 2771726 w 2943759"/>
                  <a:gd name="connsiteY90" fmla="*/ 1457325 h 1990725"/>
                  <a:gd name="connsiteX91" fmla="*/ 2743151 w 2943759"/>
                  <a:gd name="connsiteY91" fmla="*/ 1419225 h 1990725"/>
                  <a:gd name="connsiteX92" fmla="*/ 2771726 w 2943759"/>
                  <a:gd name="connsiteY92" fmla="*/ 1352550 h 1990725"/>
                  <a:gd name="connsiteX93" fmla="*/ 2771726 w 2943759"/>
                  <a:gd name="connsiteY93" fmla="*/ 1285875 h 1990725"/>
                  <a:gd name="connsiteX94" fmla="*/ 2752676 w 2943759"/>
                  <a:gd name="connsiteY94" fmla="*/ 1238250 h 1990725"/>
                  <a:gd name="connsiteX95" fmla="*/ 2762201 w 2943759"/>
                  <a:gd name="connsiteY95" fmla="*/ 1181100 h 1990725"/>
                  <a:gd name="connsiteX96" fmla="*/ 2762201 w 2943759"/>
                  <a:gd name="connsiteY96" fmla="*/ 1152525 h 1990725"/>
                  <a:gd name="connsiteX97" fmla="*/ 2771726 w 2943759"/>
                  <a:gd name="connsiteY97" fmla="*/ 1085850 h 1990725"/>
                  <a:gd name="connsiteX98" fmla="*/ 2771726 w 2943759"/>
                  <a:gd name="connsiteY98" fmla="*/ 1047750 h 1990725"/>
                  <a:gd name="connsiteX99" fmla="*/ 2762201 w 2943759"/>
                  <a:gd name="connsiteY99" fmla="*/ 981075 h 1990725"/>
                  <a:gd name="connsiteX100" fmla="*/ 2771726 w 2943759"/>
                  <a:gd name="connsiteY100" fmla="*/ 933450 h 1990725"/>
                  <a:gd name="connsiteX101" fmla="*/ 2790776 w 2943759"/>
                  <a:gd name="connsiteY101" fmla="*/ 866775 h 1990725"/>
                  <a:gd name="connsiteX102" fmla="*/ 2809826 w 2943759"/>
                  <a:gd name="connsiteY102" fmla="*/ 819150 h 1990725"/>
                  <a:gd name="connsiteX103" fmla="*/ 2790776 w 2943759"/>
                  <a:gd name="connsiteY103" fmla="*/ 781050 h 1990725"/>
                  <a:gd name="connsiteX104" fmla="*/ 2809826 w 2943759"/>
                  <a:gd name="connsiteY104" fmla="*/ 685800 h 1990725"/>
                  <a:gd name="connsiteX105" fmla="*/ 2876505 w 2943759"/>
                  <a:gd name="connsiteY105" fmla="*/ 742950 h 1990725"/>
                  <a:gd name="connsiteX106" fmla="*/ 2876501 w 2943759"/>
                  <a:gd name="connsiteY106" fmla="*/ 533400 h 1990725"/>
                  <a:gd name="connsiteX107" fmla="*/ 2886026 w 2943759"/>
                  <a:gd name="connsiteY107" fmla="*/ 485775 h 1990725"/>
                  <a:gd name="connsiteX108" fmla="*/ 2886026 w 2943759"/>
                  <a:gd name="connsiteY108" fmla="*/ 428625 h 1990725"/>
                  <a:gd name="connsiteX109" fmla="*/ 2905076 w 2943759"/>
                  <a:gd name="connsiteY109" fmla="*/ 361950 h 1990725"/>
                  <a:gd name="connsiteX110" fmla="*/ 2895551 w 2943759"/>
                  <a:gd name="connsiteY110" fmla="*/ 314325 h 1990725"/>
                  <a:gd name="connsiteX111" fmla="*/ 2895551 w 2943759"/>
                  <a:gd name="connsiteY111" fmla="*/ 247650 h 1990725"/>
                  <a:gd name="connsiteX112" fmla="*/ 2905076 w 2943759"/>
                  <a:gd name="connsiteY112" fmla="*/ 190500 h 1990725"/>
                  <a:gd name="connsiteX113" fmla="*/ 2933651 w 2943759"/>
                  <a:gd name="connsiteY113" fmla="*/ 142875 h 1990725"/>
                  <a:gd name="connsiteX114" fmla="*/ 2914601 w 2943759"/>
                  <a:gd name="connsiteY114" fmla="*/ 95250 h 1990725"/>
                  <a:gd name="connsiteX115" fmla="*/ 2943176 w 2943759"/>
                  <a:gd name="connsiteY115" fmla="*/ 57150 h 1990725"/>
                  <a:gd name="connsiteX116" fmla="*/ 2933651 w 2943759"/>
                  <a:gd name="connsiteY116" fmla="*/ 0 h 1990725"/>
                  <a:gd name="connsiteX0" fmla="*/ 18750 w 2943759"/>
                  <a:gd name="connsiteY0" fmla="*/ 942975 h 1990725"/>
                  <a:gd name="connsiteX1" fmla="*/ 37814 w 2943759"/>
                  <a:gd name="connsiteY1" fmla="*/ 857250 h 1990725"/>
                  <a:gd name="connsiteX2" fmla="*/ 17663 w 2943759"/>
                  <a:gd name="connsiteY2" fmla="*/ 914400 h 1990725"/>
                  <a:gd name="connsiteX3" fmla="*/ 11226 w 2943759"/>
                  <a:gd name="connsiteY3" fmla="*/ 885825 h 1990725"/>
                  <a:gd name="connsiteX4" fmla="*/ 148483 w 2943759"/>
                  <a:gd name="connsiteY4" fmla="*/ 677436 h 1990725"/>
                  <a:gd name="connsiteX5" fmla="*/ 232189 w 2943759"/>
                  <a:gd name="connsiteY5" fmla="*/ 590550 h 1990725"/>
                  <a:gd name="connsiteX6" fmla="*/ 385688 w 2943759"/>
                  <a:gd name="connsiteY6" fmla="*/ 514358 h 1990725"/>
                  <a:gd name="connsiteX7" fmla="*/ 590294 w 2943759"/>
                  <a:gd name="connsiteY7" fmla="*/ 390525 h 1990725"/>
                  <a:gd name="connsiteX8" fmla="*/ 1037998 w 2943759"/>
                  <a:gd name="connsiteY8" fmla="*/ 176059 h 1990725"/>
                  <a:gd name="connsiteX9" fmla="*/ 1466801 w 2943759"/>
                  <a:gd name="connsiteY9" fmla="*/ 28575 h 1990725"/>
                  <a:gd name="connsiteX10" fmla="*/ 1533476 w 2943759"/>
                  <a:gd name="connsiteY10" fmla="*/ 9525 h 1990725"/>
                  <a:gd name="connsiteX11" fmla="*/ 1647776 w 2943759"/>
                  <a:gd name="connsiteY11" fmla="*/ 19050 h 1990725"/>
                  <a:gd name="connsiteX12" fmla="*/ 1666826 w 2943759"/>
                  <a:gd name="connsiteY12" fmla="*/ 47625 h 1990725"/>
                  <a:gd name="connsiteX13" fmla="*/ 1676351 w 2943759"/>
                  <a:gd name="connsiteY13" fmla="*/ 95250 h 1990725"/>
                  <a:gd name="connsiteX14" fmla="*/ 1685876 w 2943759"/>
                  <a:gd name="connsiteY14" fmla="*/ 333375 h 1990725"/>
                  <a:gd name="connsiteX15" fmla="*/ 1714451 w 2943759"/>
                  <a:gd name="connsiteY15" fmla="*/ 495300 h 1990725"/>
                  <a:gd name="connsiteX16" fmla="*/ 1723976 w 2943759"/>
                  <a:gd name="connsiteY16" fmla="*/ 523875 h 1990725"/>
                  <a:gd name="connsiteX17" fmla="*/ 1743027 w 2943759"/>
                  <a:gd name="connsiteY17" fmla="*/ 647700 h 1990725"/>
                  <a:gd name="connsiteX18" fmla="*/ 1743024 w 2943759"/>
                  <a:gd name="connsiteY18" fmla="*/ 695325 h 1990725"/>
                  <a:gd name="connsiteX19" fmla="*/ 1743025 w 2943759"/>
                  <a:gd name="connsiteY19" fmla="*/ 742950 h 1990725"/>
                  <a:gd name="connsiteX20" fmla="*/ 1790651 w 2943759"/>
                  <a:gd name="connsiteY20" fmla="*/ 723900 h 1990725"/>
                  <a:gd name="connsiteX21" fmla="*/ 1800176 w 2943759"/>
                  <a:gd name="connsiteY21" fmla="*/ 876300 h 1990725"/>
                  <a:gd name="connsiteX22" fmla="*/ 1809701 w 2943759"/>
                  <a:gd name="connsiteY22" fmla="*/ 904875 h 1990725"/>
                  <a:gd name="connsiteX23" fmla="*/ 1800176 w 2943759"/>
                  <a:gd name="connsiteY23" fmla="*/ 952500 h 1990725"/>
                  <a:gd name="connsiteX24" fmla="*/ 1819226 w 2943759"/>
                  <a:gd name="connsiteY24" fmla="*/ 1000125 h 1990725"/>
                  <a:gd name="connsiteX25" fmla="*/ 1819226 w 2943759"/>
                  <a:gd name="connsiteY25" fmla="*/ 1028700 h 1990725"/>
                  <a:gd name="connsiteX26" fmla="*/ 1828751 w 2943759"/>
                  <a:gd name="connsiteY26" fmla="*/ 1076325 h 1990725"/>
                  <a:gd name="connsiteX27" fmla="*/ 1828751 w 2943759"/>
                  <a:gd name="connsiteY27" fmla="*/ 1123950 h 1990725"/>
                  <a:gd name="connsiteX28" fmla="*/ 1838276 w 2943759"/>
                  <a:gd name="connsiteY28" fmla="*/ 1162050 h 1990725"/>
                  <a:gd name="connsiteX29" fmla="*/ 1828751 w 2943759"/>
                  <a:gd name="connsiteY29" fmla="*/ 1181100 h 1990725"/>
                  <a:gd name="connsiteX30" fmla="*/ 1847801 w 2943759"/>
                  <a:gd name="connsiteY30" fmla="*/ 1219200 h 1990725"/>
                  <a:gd name="connsiteX31" fmla="*/ 1847801 w 2943759"/>
                  <a:gd name="connsiteY31" fmla="*/ 1266825 h 1990725"/>
                  <a:gd name="connsiteX32" fmla="*/ 1866851 w 2943759"/>
                  <a:gd name="connsiteY32" fmla="*/ 1314450 h 1990725"/>
                  <a:gd name="connsiteX33" fmla="*/ 1866851 w 2943759"/>
                  <a:gd name="connsiteY33" fmla="*/ 1362075 h 1990725"/>
                  <a:gd name="connsiteX34" fmla="*/ 1904951 w 2943759"/>
                  <a:gd name="connsiteY34" fmla="*/ 1400175 h 1990725"/>
                  <a:gd name="connsiteX35" fmla="*/ 1933526 w 2943759"/>
                  <a:gd name="connsiteY35" fmla="*/ 1362075 h 1990725"/>
                  <a:gd name="connsiteX36" fmla="*/ 1943051 w 2943759"/>
                  <a:gd name="connsiteY36" fmla="*/ 1314450 h 1990725"/>
                  <a:gd name="connsiteX37" fmla="*/ 1962101 w 2943759"/>
                  <a:gd name="connsiteY37" fmla="*/ 1257300 h 1990725"/>
                  <a:gd name="connsiteX38" fmla="*/ 1962101 w 2943759"/>
                  <a:gd name="connsiteY38" fmla="*/ 1219200 h 1990725"/>
                  <a:gd name="connsiteX39" fmla="*/ 1981151 w 2943759"/>
                  <a:gd name="connsiteY39" fmla="*/ 1152525 h 1990725"/>
                  <a:gd name="connsiteX40" fmla="*/ 1971626 w 2943759"/>
                  <a:gd name="connsiteY40" fmla="*/ 1085850 h 1990725"/>
                  <a:gd name="connsiteX41" fmla="*/ 1981151 w 2943759"/>
                  <a:gd name="connsiteY41" fmla="*/ 1057275 h 1990725"/>
                  <a:gd name="connsiteX42" fmla="*/ 2000201 w 2943759"/>
                  <a:gd name="connsiteY42" fmla="*/ 990600 h 1990725"/>
                  <a:gd name="connsiteX43" fmla="*/ 2009726 w 2943759"/>
                  <a:gd name="connsiteY43" fmla="*/ 942975 h 1990725"/>
                  <a:gd name="connsiteX44" fmla="*/ 2019251 w 2943759"/>
                  <a:gd name="connsiteY44" fmla="*/ 895350 h 1990725"/>
                  <a:gd name="connsiteX45" fmla="*/ 2038301 w 2943759"/>
                  <a:gd name="connsiteY45" fmla="*/ 847725 h 1990725"/>
                  <a:gd name="connsiteX46" fmla="*/ 2085926 w 2943759"/>
                  <a:gd name="connsiteY46" fmla="*/ 904875 h 1990725"/>
                  <a:gd name="connsiteX47" fmla="*/ 2085926 w 2943759"/>
                  <a:gd name="connsiteY47" fmla="*/ 952500 h 1990725"/>
                  <a:gd name="connsiteX48" fmla="*/ 2152604 w 2943759"/>
                  <a:gd name="connsiteY48" fmla="*/ 1047750 h 1990725"/>
                  <a:gd name="connsiteX49" fmla="*/ 2219278 w 2943759"/>
                  <a:gd name="connsiteY49" fmla="*/ 962025 h 1990725"/>
                  <a:gd name="connsiteX50" fmla="*/ 2247851 w 2943759"/>
                  <a:gd name="connsiteY50" fmla="*/ 1019175 h 1990725"/>
                  <a:gd name="connsiteX51" fmla="*/ 2257376 w 2943759"/>
                  <a:gd name="connsiteY51" fmla="*/ 819150 h 1990725"/>
                  <a:gd name="connsiteX52" fmla="*/ 2305001 w 2943759"/>
                  <a:gd name="connsiteY52" fmla="*/ 762000 h 1990725"/>
                  <a:gd name="connsiteX53" fmla="*/ 2362151 w 2943759"/>
                  <a:gd name="connsiteY53" fmla="*/ 762000 h 1990725"/>
                  <a:gd name="connsiteX54" fmla="*/ 2419301 w 2943759"/>
                  <a:gd name="connsiteY54" fmla="*/ 771525 h 1990725"/>
                  <a:gd name="connsiteX55" fmla="*/ 2476452 w 2943759"/>
                  <a:gd name="connsiteY55" fmla="*/ 790575 h 1990725"/>
                  <a:gd name="connsiteX56" fmla="*/ 2485976 w 2943759"/>
                  <a:gd name="connsiteY56" fmla="*/ 857250 h 1990725"/>
                  <a:gd name="connsiteX57" fmla="*/ 2505026 w 2943759"/>
                  <a:gd name="connsiteY57" fmla="*/ 914400 h 1990725"/>
                  <a:gd name="connsiteX58" fmla="*/ 2524076 w 2943759"/>
                  <a:gd name="connsiteY58" fmla="*/ 971550 h 1990725"/>
                  <a:gd name="connsiteX59" fmla="*/ 2543126 w 2943759"/>
                  <a:gd name="connsiteY59" fmla="*/ 1028700 h 1990725"/>
                  <a:gd name="connsiteX60" fmla="*/ 2533601 w 2943759"/>
                  <a:gd name="connsiteY60" fmla="*/ 1057275 h 1990725"/>
                  <a:gd name="connsiteX61" fmla="*/ 2562176 w 2943759"/>
                  <a:gd name="connsiteY61" fmla="*/ 1114425 h 1990725"/>
                  <a:gd name="connsiteX62" fmla="*/ 2562176 w 2943759"/>
                  <a:gd name="connsiteY62" fmla="*/ 1162050 h 1990725"/>
                  <a:gd name="connsiteX63" fmla="*/ 2562176 w 2943759"/>
                  <a:gd name="connsiteY63" fmla="*/ 1209675 h 1990725"/>
                  <a:gd name="connsiteX64" fmla="*/ 2543126 w 2943759"/>
                  <a:gd name="connsiteY64" fmla="*/ 1238250 h 1990725"/>
                  <a:gd name="connsiteX65" fmla="*/ 2552651 w 2943759"/>
                  <a:gd name="connsiteY65" fmla="*/ 1276350 h 1990725"/>
                  <a:gd name="connsiteX66" fmla="*/ 2562176 w 2943759"/>
                  <a:gd name="connsiteY66" fmla="*/ 1333500 h 1990725"/>
                  <a:gd name="connsiteX67" fmla="*/ 2581226 w 2943759"/>
                  <a:gd name="connsiteY67" fmla="*/ 1390650 h 1990725"/>
                  <a:gd name="connsiteX68" fmla="*/ 2581226 w 2943759"/>
                  <a:gd name="connsiteY68" fmla="*/ 1447800 h 1990725"/>
                  <a:gd name="connsiteX69" fmla="*/ 2600276 w 2943759"/>
                  <a:gd name="connsiteY69" fmla="*/ 1504950 h 1990725"/>
                  <a:gd name="connsiteX70" fmla="*/ 2619326 w 2943759"/>
                  <a:gd name="connsiteY70" fmla="*/ 1562100 h 1990725"/>
                  <a:gd name="connsiteX71" fmla="*/ 2628851 w 2943759"/>
                  <a:gd name="connsiteY71" fmla="*/ 1590675 h 1990725"/>
                  <a:gd name="connsiteX72" fmla="*/ 2628851 w 2943759"/>
                  <a:gd name="connsiteY72" fmla="*/ 1638300 h 1990725"/>
                  <a:gd name="connsiteX73" fmla="*/ 2647901 w 2943759"/>
                  <a:gd name="connsiteY73" fmla="*/ 1685925 h 1990725"/>
                  <a:gd name="connsiteX74" fmla="*/ 2647901 w 2943759"/>
                  <a:gd name="connsiteY74" fmla="*/ 1743075 h 1990725"/>
                  <a:gd name="connsiteX75" fmla="*/ 2657426 w 2943759"/>
                  <a:gd name="connsiteY75" fmla="*/ 1800225 h 1990725"/>
                  <a:gd name="connsiteX76" fmla="*/ 2647901 w 2943759"/>
                  <a:gd name="connsiteY76" fmla="*/ 1838325 h 1990725"/>
                  <a:gd name="connsiteX77" fmla="*/ 2657426 w 2943759"/>
                  <a:gd name="connsiteY77" fmla="*/ 1876425 h 1990725"/>
                  <a:gd name="connsiteX78" fmla="*/ 2676476 w 2943759"/>
                  <a:gd name="connsiteY78" fmla="*/ 1933575 h 1990725"/>
                  <a:gd name="connsiteX79" fmla="*/ 2647901 w 2943759"/>
                  <a:gd name="connsiteY79" fmla="*/ 1962150 h 1990725"/>
                  <a:gd name="connsiteX80" fmla="*/ 2676476 w 2943759"/>
                  <a:gd name="connsiteY80" fmla="*/ 1990725 h 1990725"/>
                  <a:gd name="connsiteX81" fmla="*/ 2724101 w 2943759"/>
                  <a:gd name="connsiteY81" fmla="*/ 1924050 h 1990725"/>
                  <a:gd name="connsiteX82" fmla="*/ 2724101 w 2943759"/>
                  <a:gd name="connsiteY82" fmla="*/ 1857375 h 1990725"/>
                  <a:gd name="connsiteX83" fmla="*/ 2733626 w 2943759"/>
                  <a:gd name="connsiteY83" fmla="*/ 1800225 h 1990725"/>
                  <a:gd name="connsiteX84" fmla="*/ 2733626 w 2943759"/>
                  <a:gd name="connsiteY84" fmla="*/ 1752600 h 1990725"/>
                  <a:gd name="connsiteX85" fmla="*/ 2733626 w 2943759"/>
                  <a:gd name="connsiteY85" fmla="*/ 1685925 h 1990725"/>
                  <a:gd name="connsiteX86" fmla="*/ 2743151 w 2943759"/>
                  <a:gd name="connsiteY86" fmla="*/ 1628775 h 1990725"/>
                  <a:gd name="connsiteX87" fmla="*/ 2752676 w 2943759"/>
                  <a:gd name="connsiteY87" fmla="*/ 1562100 h 1990725"/>
                  <a:gd name="connsiteX88" fmla="*/ 2743151 w 2943759"/>
                  <a:gd name="connsiteY88" fmla="*/ 1504950 h 1990725"/>
                  <a:gd name="connsiteX89" fmla="*/ 2771726 w 2943759"/>
                  <a:gd name="connsiteY89" fmla="*/ 1457325 h 1990725"/>
                  <a:gd name="connsiteX90" fmla="*/ 2743151 w 2943759"/>
                  <a:gd name="connsiteY90" fmla="*/ 1419225 h 1990725"/>
                  <a:gd name="connsiteX91" fmla="*/ 2771726 w 2943759"/>
                  <a:gd name="connsiteY91" fmla="*/ 1352550 h 1990725"/>
                  <a:gd name="connsiteX92" fmla="*/ 2771726 w 2943759"/>
                  <a:gd name="connsiteY92" fmla="*/ 1285875 h 1990725"/>
                  <a:gd name="connsiteX93" fmla="*/ 2752676 w 2943759"/>
                  <a:gd name="connsiteY93" fmla="*/ 1238250 h 1990725"/>
                  <a:gd name="connsiteX94" fmla="*/ 2762201 w 2943759"/>
                  <a:gd name="connsiteY94" fmla="*/ 1181100 h 1990725"/>
                  <a:gd name="connsiteX95" fmla="*/ 2762201 w 2943759"/>
                  <a:gd name="connsiteY95" fmla="*/ 1152525 h 1990725"/>
                  <a:gd name="connsiteX96" fmla="*/ 2771726 w 2943759"/>
                  <a:gd name="connsiteY96" fmla="*/ 1085850 h 1990725"/>
                  <a:gd name="connsiteX97" fmla="*/ 2771726 w 2943759"/>
                  <a:gd name="connsiteY97" fmla="*/ 1047750 h 1990725"/>
                  <a:gd name="connsiteX98" fmla="*/ 2762201 w 2943759"/>
                  <a:gd name="connsiteY98" fmla="*/ 981075 h 1990725"/>
                  <a:gd name="connsiteX99" fmla="*/ 2771726 w 2943759"/>
                  <a:gd name="connsiteY99" fmla="*/ 933450 h 1990725"/>
                  <a:gd name="connsiteX100" fmla="*/ 2790776 w 2943759"/>
                  <a:gd name="connsiteY100" fmla="*/ 866775 h 1990725"/>
                  <a:gd name="connsiteX101" fmla="*/ 2809826 w 2943759"/>
                  <a:gd name="connsiteY101" fmla="*/ 819150 h 1990725"/>
                  <a:gd name="connsiteX102" fmla="*/ 2790776 w 2943759"/>
                  <a:gd name="connsiteY102" fmla="*/ 781050 h 1990725"/>
                  <a:gd name="connsiteX103" fmla="*/ 2809826 w 2943759"/>
                  <a:gd name="connsiteY103" fmla="*/ 685800 h 1990725"/>
                  <a:gd name="connsiteX104" fmla="*/ 2876505 w 2943759"/>
                  <a:gd name="connsiteY104" fmla="*/ 742950 h 1990725"/>
                  <a:gd name="connsiteX105" fmla="*/ 2876501 w 2943759"/>
                  <a:gd name="connsiteY105" fmla="*/ 533400 h 1990725"/>
                  <a:gd name="connsiteX106" fmla="*/ 2886026 w 2943759"/>
                  <a:gd name="connsiteY106" fmla="*/ 485775 h 1990725"/>
                  <a:gd name="connsiteX107" fmla="*/ 2886026 w 2943759"/>
                  <a:gd name="connsiteY107" fmla="*/ 428625 h 1990725"/>
                  <a:gd name="connsiteX108" fmla="*/ 2905076 w 2943759"/>
                  <a:gd name="connsiteY108" fmla="*/ 361950 h 1990725"/>
                  <a:gd name="connsiteX109" fmla="*/ 2895551 w 2943759"/>
                  <a:gd name="connsiteY109" fmla="*/ 314325 h 1990725"/>
                  <a:gd name="connsiteX110" fmla="*/ 2895551 w 2943759"/>
                  <a:gd name="connsiteY110" fmla="*/ 247650 h 1990725"/>
                  <a:gd name="connsiteX111" fmla="*/ 2905076 w 2943759"/>
                  <a:gd name="connsiteY111" fmla="*/ 190500 h 1990725"/>
                  <a:gd name="connsiteX112" fmla="*/ 2933651 w 2943759"/>
                  <a:gd name="connsiteY112" fmla="*/ 142875 h 1990725"/>
                  <a:gd name="connsiteX113" fmla="*/ 2914601 w 2943759"/>
                  <a:gd name="connsiteY113" fmla="*/ 95250 h 1990725"/>
                  <a:gd name="connsiteX114" fmla="*/ 2943176 w 2943759"/>
                  <a:gd name="connsiteY114" fmla="*/ 57150 h 1990725"/>
                  <a:gd name="connsiteX115" fmla="*/ 2933651 w 2943759"/>
                  <a:gd name="connsiteY115" fmla="*/ 0 h 1990725"/>
                  <a:gd name="connsiteX0" fmla="*/ 18750 w 2943759"/>
                  <a:gd name="connsiteY0" fmla="*/ 942975 h 1990725"/>
                  <a:gd name="connsiteX1" fmla="*/ 37814 w 2943759"/>
                  <a:gd name="connsiteY1" fmla="*/ 857250 h 1990725"/>
                  <a:gd name="connsiteX2" fmla="*/ 17663 w 2943759"/>
                  <a:gd name="connsiteY2" fmla="*/ 914400 h 1990725"/>
                  <a:gd name="connsiteX3" fmla="*/ 11226 w 2943759"/>
                  <a:gd name="connsiteY3" fmla="*/ 885825 h 1990725"/>
                  <a:gd name="connsiteX4" fmla="*/ 167536 w 2943759"/>
                  <a:gd name="connsiteY4" fmla="*/ 706011 h 1990725"/>
                  <a:gd name="connsiteX5" fmla="*/ 232189 w 2943759"/>
                  <a:gd name="connsiteY5" fmla="*/ 590550 h 1990725"/>
                  <a:gd name="connsiteX6" fmla="*/ 385688 w 2943759"/>
                  <a:gd name="connsiteY6" fmla="*/ 514358 h 1990725"/>
                  <a:gd name="connsiteX7" fmla="*/ 590294 w 2943759"/>
                  <a:gd name="connsiteY7" fmla="*/ 390525 h 1990725"/>
                  <a:gd name="connsiteX8" fmla="*/ 1037998 w 2943759"/>
                  <a:gd name="connsiteY8" fmla="*/ 176059 h 1990725"/>
                  <a:gd name="connsiteX9" fmla="*/ 1466801 w 2943759"/>
                  <a:gd name="connsiteY9" fmla="*/ 28575 h 1990725"/>
                  <a:gd name="connsiteX10" fmla="*/ 1533476 w 2943759"/>
                  <a:gd name="connsiteY10" fmla="*/ 9525 h 1990725"/>
                  <a:gd name="connsiteX11" fmla="*/ 1647776 w 2943759"/>
                  <a:gd name="connsiteY11" fmla="*/ 19050 h 1990725"/>
                  <a:gd name="connsiteX12" fmla="*/ 1666826 w 2943759"/>
                  <a:gd name="connsiteY12" fmla="*/ 47625 h 1990725"/>
                  <a:gd name="connsiteX13" fmla="*/ 1676351 w 2943759"/>
                  <a:gd name="connsiteY13" fmla="*/ 95250 h 1990725"/>
                  <a:gd name="connsiteX14" fmla="*/ 1685876 w 2943759"/>
                  <a:gd name="connsiteY14" fmla="*/ 333375 h 1990725"/>
                  <a:gd name="connsiteX15" fmla="*/ 1714451 w 2943759"/>
                  <a:gd name="connsiteY15" fmla="*/ 495300 h 1990725"/>
                  <a:gd name="connsiteX16" fmla="*/ 1723976 w 2943759"/>
                  <a:gd name="connsiteY16" fmla="*/ 523875 h 1990725"/>
                  <a:gd name="connsiteX17" fmla="*/ 1743027 w 2943759"/>
                  <a:gd name="connsiteY17" fmla="*/ 647700 h 1990725"/>
                  <a:gd name="connsiteX18" fmla="*/ 1743024 w 2943759"/>
                  <a:gd name="connsiteY18" fmla="*/ 695325 h 1990725"/>
                  <a:gd name="connsiteX19" fmla="*/ 1743025 w 2943759"/>
                  <a:gd name="connsiteY19" fmla="*/ 742950 h 1990725"/>
                  <a:gd name="connsiteX20" fmla="*/ 1790651 w 2943759"/>
                  <a:gd name="connsiteY20" fmla="*/ 723900 h 1990725"/>
                  <a:gd name="connsiteX21" fmla="*/ 1800176 w 2943759"/>
                  <a:gd name="connsiteY21" fmla="*/ 876300 h 1990725"/>
                  <a:gd name="connsiteX22" fmla="*/ 1809701 w 2943759"/>
                  <a:gd name="connsiteY22" fmla="*/ 904875 h 1990725"/>
                  <a:gd name="connsiteX23" fmla="*/ 1800176 w 2943759"/>
                  <a:gd name="connsiteY23" fmla="*/ 952500 h 1990725"/>
                  <a:gd name="connsiteX24" fmla="*/ 1819226 w 2943759"/>
                  <a:gd name="connsiteY24" fmla="*/ 1000125 h 1990725"/>
                  <a:gd name="connsiteX25" fmla="*/ 1819226 w 2943759"/>
                  <a:gd name="connsiteY25" fmla="*/ 1028700 h 1990725"/>
                  <a:gd name="connsiteX26" fmla="*/ 1828751 w 2943759"/>
                  <a:gd name="connsiteY26" fmla="*/ 1076325 h 1990725"/>
                  <a:gd name="connsiteX27" fmla="*/ 1828751 w 2943759"/>
                  <a:gd name="connsiteY27" fmla="*/ 1123950 h 1990725"/>
                  <a:gd name="connsiteX28" fmla="*/ 1838276 w 2943759"/>
                  <a:gd name="connsiteY28" fmla="*/ 1162050 h 1990725"/>
                  <a:gd name="connsiteX29" fmla="*/ 1828751 w 2943759"/>
                  <a:gd name="connsiteY29" fmla="*/ 1181100 h 1990725"/>
                  <a:gd name="connsiteX30" fmla="*/ 1847801 w 2943759"/>
                  <a:gd name="connsiteY30" fmla="*/ 1219200 h 1990725"/>
                  <a:gd name="connsiteX31" fmla="*/ 1847801 w 2943759"/>
                  <a:gd name="connsiteY31" fmla="*/ 1266825 h 1990725"/>
                  <a:gd name="connsiteX32" fmla="*/ 1866851 w 2943759"/>
                  <a:gd name="connsiteY32" fmla="*/ 1314450 h 1990725"/>
                  <a:gd name="connsiteX33" fmla="*/ 1866851 w 2943759"/>
                  <a:gd name="connsiteY33" fmla="*/ 1362075 h 1990725"/>
                  <a:gd name="connsiteX34" fmla="*/ 1904951 w 2943759"/>
                  <a:gd name="connsiteY34" fmla="*/ 1400175 h 1990725"/>
                  <a:gd name="connsiteX35" fmla="*/ 1933526 w 2943759"/>
                  <a:gd name="connsiteY35" fmla="*/ 1362075 h 1990725"/>
                  <a:gd name="connsiteX36" fmla="*/ 1943051 w 2943759"/>
                  <a:gd name="connsiteY36" fmla="*/ 1314450 h 1990725"/>
                  <a:gd name="connsiteX37" fmla="*/ 1962101 w 2943759"/>
                  <a:gd name="connsiteY37" fmla="*/ 1257300 h 1990725"/>
                  <a:gd name="connsiteX38" fmla="*/ 1962101 w 2943759"/>
                  <a:gd name="connsiteY38" fmla="*/ 1219200 h 1990725"/>
                  <a:gd name="connsiteX39" fmla="*/ 1981151 w 2943759"/>
                  <a:gd name="connsiteY39" fmla="*/ 1152525 h 1990725"/>
                  <a:gd name="connsiteX40" fmla="*/ 1971626 w 2943759"/>
                  <a:gd name="connsiteY40" fmla="*/ 1085850 h 1990725"/>
                  <a:gd name="connsiteX41" fmla="*/ 1981151 w 2943759"/>
                  <a:gd name="connsiteY41" fmla="*/ 1057275 h 1990725"/>
                  <a:gd name="connsiteX42" fmla="*/ 2000201 w 2943759"/>
                  <a:gd name="connsiteY42" fmla="*/ 990600 h 1990725"/>
                  <a:gd name="connsiteX43" fmla="*/ 2009726 w 2943759"/>
                  <a:gd name="connsiteY43" fmla="*/ 942975 h 1990725"/>
                  <a:gd name="connsiteX44" fmla="*/ 2019251 w 2943759"/>
                  <a:gd name="connsiteY44" fmla="*/ 895350 h 1990725"/>
                  <a:gd name="connsiteX45" fmla="*/ 2038301 w 2943759"/>
                  <a:gd name="connsiteY45" fmla="*/ 847725 h 1990725"/>
                  <a:gd name="connsiteX46" fmla="*/ 2085926 w 2943759"/>
                  <a:gd name="connsiteY46" fmla="*/ 904875 h 1990725"/>
                  <a:gd name="connsiteX47" fmla="*/ 2085926 w 2943759"/>
                  <a:gd name="connsiteY47" fmla="*/ 952500 h 1990725"/>
                  <a:gd name="connsiteX48" fmla="*/ 2152604 w 2943759"/>
                  <a:gd name="connsiteY48" fmla="*/ 1047750 h 1990725"/>
                  <a:gd name="connsiteX49" fmla="*/ 2219278 w 2943759"/>
                  <a:gd name="connsiteY49" fmla="*/ 962025 h 1990725"/>
                  <a:gd name="connsiteX50" fmla="*/ 2247851 w 2943759"/>
                  <a:gd name="connsiteY50" fmla="*/ 1019175 h 1990725"/>
                  <a:gd name="connsiteX51" fmla="*/ 2257376 w 2943759"/>
                  <a:gd name="connsiteY51" fmla="*/ 819150 h 1990725"/>
                  <a:gd name="connsiteX52" fmla="*/ 2305001 w 2943759"/>
                  <a:gd name="connsiteY52" fmla="*/ 762000 h 1990725"/>
                  <a:gd name="connsiteX53" fmla="*/ 2362151 w 2943759"/>
                  <a:gd name="connsiteY53" fmla="*/ 762000 h 1990725"/>
                  <a:gd name="connsiteX54" fmla="*/ 2419301 w 2943759"/>
                  <a:gd name="connsiteY54" fmla="*/ 771525 h 1990725"/>
                  <a:gd name="connsiteX55" fmla="*/ 2476452 w 2943759"/>
                  <a:gd name="connsiteY55" fmla="*/ 790575 h 1990725"/>
                  <a:gd name="connsiteX56" fmla="*/ 2485976 w 2943759"/>
                  <a:gd name="connsiteY56" fmla="*/ 857250 h 1990725"/>
                  <a:gd name="connsiteX57" fmla="*/ 2505026 w 2943759"/>
                  <a:gd name="connsiteY57" fmla="*/ 914400 h 1990725"/>
                  <a:gd name="connsiteX58" fmla="*/ 2524076 w 2943759"/>
                  <a:gd name="connsiteY58" fmla="*/ 971550 h 1990725"/>
                  <a:gd name="connsiteX59" fmla="*/ 2543126 w 2943759"/>
                  <a:gd name="connsiteY59" fmla="*/ 1028700 h 1990725"/>
                  <a:gd name="connsiteX60" fmla="*/ 2533601 w 2943759"/>
                  <a:gd name="connsiteY60" fmla="*/ 1057275 h 1990725"/>
                  <a:gd name="connsiteX61" fmla="*/ 2562176 w 2943759"/>
                  <a:gd name="connsiteY61" fmla="*/ 1114425 h 1990725"/>
                  <a:gd name="connsiteX62" fmla="*/ 2562176 w 2943759"/>
                  <a:gd name="connsiteY62" fmla="*/ 1162050 h 1990725"/>
                  <a:gd name="connsiteX63" fmla="*/ 2562176 w 2943759"/>
                  <a:gd name="connsiteY63" fmla="*/ 1209675 h 1990725"/>
                  <a:gd name="connsiteX64" fmla="*/ 2543126 w 2943759"/>
                  <a:gd name="connsiteY64" fmla="*/ 1238250 h 1990725"/>
                  <a:gd name="connsiteX65" fmla="*/ 2552651 w 2943759"/>
                  <a:gd name="connsiteY65" fmla="*/ 1276350 h 1990725"/>
                  <a:gd name="connsiteX66" fmla="*/ 2562176 w 2943759"/>
                  <a:gd name="connsiteY66" fmla="*/ 1333500 h 1990725"/>
                  <a:gd name="connsiteX67" fmla="*/ 2581226 w 2943759"/>
                  <a:gd name="connsiteY67" fmla="*/ 1390650 h 1990725"/>
                  <a:gd name="connsiteX68" fmla="*/ 2581226 w 2943759"/>
                  <a:gd name="connsiteY68" fmla="*/ 1447800 h 1990725"/>
                  <a:gd name="connsiteX69" fmla="*/ 2600276 w 2943759"/>
                  <a:gd name="connsiteY69" fmla="*/ 1504950 h 1990725"/>
                  <a:gd name="connsiteX70" fmla="*/ 2619326 w 2943759"/>
                  <a:gd name="connsiteY70" fmla="*/ 1562100 h 1990725"/>
                  <a:gd name="connsiteX71" fmla="*/ 2628851 w 2943759"/>
                  <a:gd name="connsiteY71" fmla="*/ 1590675 h 1990725"/>
                  <a:gd name="connsiteX72" fmla="*/ 2628851 w 2943759"/>
                  <a:gd name="connsiteY72" fmla="*/ 1638300 h 1990725"/>
                  <a:gd name="connsiteX73" fmla="*/ 2647901 w 2943759"/>
                  <a:gd name="connsiteY73" fmla="*/ 1685925 h 1990725"/>
                  <a:gd name="connsiteX74" fmla="*/ 2647901 w 2943759"/>
                  <a:gd name="connsiteY74" fmla="*/ 1743075 h 1990725"/>
                  <a:gd name="connsiteX75" fmla="*/ 2657426 w 2943759"/>
                  <a:gd name="connsiteY75" fmla="*/ 1800225 h 1990725"/>
                  <a:gd name="connsiteX76" fmla="*/ 2647901 w 2943759"/>
                  <a:gd name="connsiteY76" fmla="*/ 1838325 h 1990725"/>
                  <a:gd name="connsiteX77" fmla="*/ 2657426 w 2943759"/>
                  <a:gd name="connsiteY77" fmla="*/ 1876425 h 1990725"/>
                  <a:gd name="connsiteX78" fmla="*/ 2676476 w 2943759"/>
                  <a:gd name="connsiteY78" fmla="*/ 1933575 h 1990725"/>
                  <a:gd name="connsiteX79" fmla="*/ 2647901 w 2943759"/>
                  <a:gd name="connsiteY79" fmla="*/ 1962150 h 1990725"/>
                  <a:gd name="connsiteX80" fmla="*/ 2676476 w 2943759"/>
                  <a:gd name="connsiteY80" fmla="*/ 1990725 h 1990725"/>
                  <a:gd name="connsiteX81" fmla="*/ 2724101 w 2943759"/>
                  <a:gd name="connsiteY81" fmla="*/ 1924050 h 1990725"/>
                  <a:gd name="connsiteX82" fmla="*/ 2724101 w 2943759"/>
                  <a:gd name="connsiteY82" fmla="*/ 1857375 h 1990725"/>
                  <a:gd name="connsiteX83" fmla="*/ 2733626 w 2943759"/>
                  <a:gd name="connsiteY83" fmla="*/ 1800225 h 1990725"/>
                  <a:gd name="connsiteX84" fmla="*/ 2733626 w 2943759"/>
                  <a:gd name="connsiteY84" fmla="*/ 1752600 h 1990725"/>
                  <a:gd name="connsiteX85" fmla="*/ 2733626 w 2943759"/>
                  <a:gd name="connsiteY85" fmla="*/ 1685925 h 1990725"/>
                  <a:gd name="connsiteX86" fmla="*/ 2743151 w 2943759"/>
                  <a:gd name="connsiteY86" fmla="*/ 1628775 h 1990725"/>
                  <a:gd name="connsiteX87" fmla="*/ 2752676 w 2943759"/>
                  <a:gd name="connsiteY87" fmla="*/ 1562100 h 1990725"/>
                  <a:gd name="connsiteX88" fmla="*/ 2743151 w 2943759"/>
                  <a:gd name="connsiteY88" fmla="*/ 1504950 h 1990725"/>
                  <a:gd name="connsiteX89" fmla="*/ 2771726 w 2943759"/>
                  <a:gd name="connsiteY89" fmla="*/ 1457325 h 1990725"/>
                  <a:gd name="connsiteX90" fmla="*/ 2743151 w 2943759"/>
                  <a:gd name="connsiteY90" fmla="*/ 1419225 h 1990725"/>
                  <a:gd name="connsiteX91" fmla="*/ 2771726 w 2943759"/>
                  <a:gd name="connsiteY91" fmla="*/ 1352550 h 1990725"/>
                  <a:gd name="connsiteX92" fmla="*/ 2771726 w 2943759"/>
                  <a:gd name="connsiteY92" fmla="*/ 1285875 h 1990725"/>
                  <a:gd name="connsiteX93" fmla="*/ 2752676 w 2943759"/>
                  <a:gd name="connsiteY93" fmla="*/ 1238250 h 1990725"/>
                  <a:gd name="connsiteX94" fmla="*/ 2762201 w 2943759"/>
                  <a:gd name="connsiteY94" fmla="*/ 1181100 h 1990725"/>
                  <a:gd name="connsiteX95" fmla="*/ 2762201 w 2943759"/>
                  <a:gd name="connsiteY95" fmla="*/ 1152525 h 1990725"/>
                  <a:gd name="connsiteX96" fmla="*/ 2771726 w 2943759"/>
                  <a:gd name="connsiteY96" fmla="*/ 1085850 h 1990725"/>
                  <a:gd name="connsiteX97" fmla="*/ 2771726 w 2943759"/>
                  <a:gd name="connsiteY97" fmla="*/ 1047750 h 1990725"/>
                  <a:gd name="connsiteX98" fmla="*/ 2762201 w 2943759"/>
                  <a:gd name="connsiteY98" fmla="*/ 981075 h 1990725"/>
                  <a:gd name="connsiteX99" fmla="*/ 2771726 w 2943759"/>
                  <a:gd name="connsiteY99" fmla="*/ 933450 h 1990725"/>
                  <a:gd name="connsiteX100" fmla="*/ 2790776 w 2943759"/>
                  <a:gd name="connsiteY100" fmla="*/ 866775 h 1990725"/>
                  <a:gd name="connsiteX101" fmla="*/ 2809826 w 2943759"/>
                  <a:gd name="connsiteY101" fmla="*/ 819150 h 1990725"/>
                  <a:gd name="connsiteX102" fmla="*/ 2790776 w 2943759"/>
                  <a:gd name="connsiteY102" fmla="*/ 781050 h 1990725"/>
                  <a:gd name="connsiteX103" fmla="*/ 2809826 w 2943759"/>
                  <a:gd name="connsiteY103" fmla="*/ 685800 h 1990725"/>
                  <a:gd name="connsiteX104" fmla="*/ 2876505 w 2943759"/>
                  <a:gd name="connsiteY104" fmla="*/ 742950 h 1990725"/>
                  <a:gd name="connsiteX105" fmla="*/ 2876501 w 2943759"/>
                  <a:gd name="connsiteY105" fmla="*/ 533400 h 1990725"/>
                  <a:gd name="connsiteX106" fmla="*/ 2886026 w 2943759"/>
                  <a:gd name="connsiteY106" fmla="*/ 485775 h 1990725"/>
                  <a:gd name="connsiteX107" fmla="*/ 2886026 w 2943759"/>
                  <a:gd name="connsiteY107" fmla="*/ 428625 h 1990725"/>
                  <a:gd name="connsiteX108" fmla="*/ 2905076 w 2943759"/>
                  <a:gd name="connsiteY108" fmla="*/ 361950 h 1990725"/>
                  <a:gd name="connsiteX109" fmla="*/ 2895551 w 2943759"/>
                  <a:gd name="connsiteY109" fmla="*/ 314325 h 1990725"/>
                  <a:gd name="connsiteX110" fmla="*/ 2895551 w 2943759"/>
                  <a:gd name="connsiteY110" fmla="*/ 247650 h 1990725"/>
                  <a:gd name="connsiteX111" fmla="*/ 2905076 w 2943759"/>
                  <a:gd name="connsiteY111" fmla="*/ 190500 h 1990725"/>
                  <a:gd name="connsiteX112" fmla="*/ 2933651 w 2943759"/>
                  <a:gd name="connsiteY112" fmla="*/ 142875 h 1990725"/>
                  <a:gd name="connsiteX113" fmla="*/ 2914601 w 2943759"/>
                  <a:gd name="connsiteY113" fmla="*/ 95250 h 1990725"/>
                  <a:gd name="connsiteX114" fmla="*/ 2943176 w 2943759"/>
                  <a:gd name="connsiteY114" fmla="*/ 57150 h 1990725"/>
                  <a:gd name="connsiteX115" fmla="*/ 2933651 w 2943759"/>
                  <a:gd name="connsiteY115" fmla="*/ 0 h 1990725"/>
                  <a:gd name="connsiteX0" fmla="*/ 18750 w 2943759"/>
                  <a:gd name="connsiteY0" fmla="*/ 942975 h 1990725"/>
                  <a:gd name="connsiteX1" fmla="*/ 37814 w 2943759"/>
                  <a:gd name="connsiteY1" fmla="*/ 857250 h 1990725"/>
                  <a:gd name="connsiteX2" fmla="*/ 17663 w 2943759"/>
                  <a:gd name="connsiteY2" fmla="*/ 914400 h 1990725"/>
                  <a:gd name="connsiteX3" fmla="*/ 11226 w 2943759"/>
                  <a:gd name="connsiteY3" fmla="*/ 885825 h 1990725"/>
                  <a:gd name="connsiteX4" fmla="*/ 167536 w 2943759"/>
                  <a:gd name="connsiteY4" fmla="*/ 706011 h 1990725"/>
                  <a:gd name="connsiteX5" fmla="*/ 232189 w 2943759"/>
                  <a:gd name="connsiteY5" fmla="*/ 590550 h 1990725"/>
                  <a:gd name="connsiteX6" fmla="*/ 385688 w 2943759"/>
                  <a:gd name="connsiteY6" fmla="*/ 514358 h 1990725"/>
                  <a:gd name="connsiteX7" fmla="*/ 590294 w 2943759"/>
                  <a:gd name="connsiteY7" fmla="*/ 390525 h 1990725"/>
                  <a:gd name="connsiteX8" fmla="*/ 1037998 w 2943759"/>
                  <a:gd name="connsiteY8" fmla="*/ 176059 h 1990725"/>
                  <a:gd name="connsiteX9" fmla="*/ 1466801 w 2943759"/>
                  <a:gd name="connsiteY9" fmla="*/ 28575 h 1990725"/>
                  <a:gd name="connsiteX10" fmla="*/ 1533476 w 2943759"/>
                  <a:gd name="connsiteY10" fmla="*/ 9525 h 1990725"/>
                  <a:gd name="connsiteX11" fmla="*/ 1647776 w 2943759"/>
                  <a:gd name="connsiteY11" fmla="*/ 19050 h 1990725"/>
                  <a:gd name="connsiteX12" fmla="*/ 1666826 w 2943759"/>
                  <a:gd name="connsiteY12" fmla="*/ 47625 h 1990725"/>
                  <a:gd name="connsiteX13" fmla="*/ 1676351 w 2943759"/>
                  <a:gd name="connsiteY13" fmla="*/ 95250 h 1990725"/>
                  <a:gd name="connsiteX14" fmla="*/ 1685876 w 2943759"/>
                  <a:gd name="connsiteY14" fmla="*/ 333375 h 1990725"/>
                  <a:gd name="connsiteX15" fmla="*/ 1714451 w 2943759"/>
                  <a:gd name="connsiteY15" fmla="*/ 495300 h 1990725"/>
                  <a:gd name="connsiteX16" fmla="*/ 1723976 w 2943759"/>
                  <a:gd name="connsiteY16" fmla="*/ 523875 h 1990725"/>
                  <a:gd name="connsiteX17" fmla="*/ 1743027 w 2943759"/>
                  <a:gd name="connsiteY17" fmla="*/ 647700 h 1990725"/>
                  <a:gd name="connsiteX18" fmla="*/ 1743024 w 2943759"/>
                  <a:gd name="connsiteY18" fmla="*/ 695325 h 1990725"/>
                  <a:gd name="connsiteX19" fmla="*/ 1743025 w 2943759"/>
                  <a:gd name="connsiteY19" fmla="*/ 742950 h 1990725"/>
                  <a:gd name="connsiteX20" fmla="*/ 1790651 w 2943759"/>
                  <a:gd name="connsiteY20" fmla="*/ 723900 h 1990725"/>
                  <a:gd name="connsiteX21" fmla="*/ 1800176 w 2943759"/>
                  <a:gd name="connsiteY21" fmla="*/ 876300 h 1990725"/>
                  <a:gd name="connsiteX22" fmla="*/ 1809701 w 2943759"/>
                  <a:gd name="connsiteY22" fmla="*/ 904875 h 1990725"/>
                  <a:gd name="connsiteX23" fmla="*/ 1800176 w 2943759"/>
                  <a:gd name="connsiteY23" fmla="*/ 952500 h 1990725"/>
                  <a:gd name="connsiteX24" fmla="*/ 1819226 w 2943759"/>
                  <a:gd name="connsiteY24" fmla="*/ 1000125 h 1990725"/>
                  <a:gd name="connsiteX25" fmla="*/ 1819226 w 2943759"/>
                  <a:gd name="connsiteY25" fmla="*/ 1028700 h 1990725"/>
                  <a:gd name="connsiteX26" fmla="*/ 1828751 w 2943759"/>
                  <a:gd name="connsiteY26" fmla="*/ 1076325 h 1990725"/>
                  <a:gd name="connsiteX27" fmla="*/ 1828751 w 2943759"/>
                  <a:gd name="connsiteY27" fmla="*/ 1123950 h 1990725"/>
                  <a:gd name="connsiteX28" fmla="*/ 1838276 w 2943759"/>
                  <a:gd name="connsiteY28" fmla="*/ 1162050 h 1990725"/>
                  <a:gd name="connsiteX29" fmla="*/ 1828751 w 2943759"/>
                  <a:gd name="connsiteY29" fmla="*/ 1181100 h 1990725"/>
                  <a:gd name="connsiteX30" fmla="*/ 1847801 w 2943759"/>
                  <a:gd name="connsiteY30" fmla="*/ 1219200 h 1990725"/>
                  <a:gd name="connsiteX31" fmla="*/ 1847801 w 2943759"/>
                  <a:gd name="connsiteY31" fmla="*/ 1266825 h 1990725"/>
                  <a:gd name="connsiteX32" fmla="*/ 1866851 w 2943759"/>
                  <a:gd name="connsiteY32" fmla="*/ 1314450 h 1990725"/>
                  <a:gd name="connsiteX33" fmla="*/ 1866851 w 2943759"/>
                  <a:gd name="connsiteY33" fmla="*/ 1362075 h 1990725"/>
                  <a:gd name="connsiteX34" fmla="*/ 1904951 w 2943759"/>
                  <a:gd name="connsiteY34" fmla="*/ 1400175 h 1990725"/>
                  <a:gd name="connsiteX35" fmla="*/ 1933526 w 2943759"/>
                  <a:gd name="connsiteY35" fmla="*/ 1362075 h 1990725"/>
                  <a:gd name="connsiteX36" fmla="*/ 1943051 w 2943759"/>
                  <a:gd name="connsiteY36" fmla="*/ 1314450 h 1990725"/>
                  <a:gd name="connsiteX37" fmla="*/ 1962101 w 2943759"/>
                  <a:gd name="connsiteY37" fmla="*/ 1257300 h 1990725"/>
                  <a:gd name="connsiteX38" fmla="*/ 1962101 w 2943759"/>
                  <a:gd name="connsiteY38" fmla="*/ 1219200 h 1990725"/>
                  <a:gd name="connsiteX39" fmla="*/ 1981151 w 2943759"/>
                  <a:gd name="connsiteY39" fmla="*/ 1152525 h 1990725"/>
                  <a:gd name="connsiteX40" fmla="*/ 1971626 w 2943759"/>
                  <a:gd name="connsiteY40" fmla="*/ 1085850 h 1990725"/>
                  <a:gd name="connsiteX41" fmla="*/ 1981151 w 2943759"/>
                  <a:gd name="connsiteY41" fmla="*/ 1057275 h 1990725"/>
                  <a:gd name="connsiteX42" fmla="*/ 2000201 w 2943759"/>
                  <a:gd name="connsiteY42" fmla="*/ 990600 h 1990725"/>
                  <a:gd name="connsiteX43" fmla="*/ 2009726 w 2943759"/>
                  <a:gd name="connsiteY43" fmla="*/ 942975 h 1990725"/>
                  <a:gd name="connsiteX44" fmla="*/ 2019251 w 2943759"/>
                  <a:gd name="connsiteY44" fmla="*/ 895350 h 1990725"/>
                  <a:gd name="connsiteX45" fmla="*/ 2038301 w 2943759"/>
                  <a:gd name="connsiteY45" fmla="*/ 847725 h 1990725"/>
                  <a:gd name="connsiteX46" fmla="*/ 2085926 w 2943759"/>
                  <a:gd name="connsiteY46" fmla="*/ 904875 h 1990725"/>
                  <a:gd name="connsiteX47" fmla="*/ 2085926 w 2943759"/>
                  <a:gd name="connsiteY47" fmla="*/ 952500 h 1990725"/>
                  <a:gd name="connsiteX48" fmla="*/ 2152604 w 2943759"/>
                  <a:gd name="connsiteY48" fmla="*/ 1047750 h 1990725"/>
                  <a:gd name="connsiteX49" fmla="*/ 2219278 w 2943759"/>
                  <a:gd name="connsiteY49" fmla="*/ 962025 h 1990725"/>
                  <a:gd name="connsiteX50" fmla="*/ 2247851 w 2943759"/>
                  <a:gd name="connsiteY50" fmla="*/ 1019175 h 1990725"/>
                  <a:gd name="connsiteX51" fmla="*/ 2257376 w 2943759"/>
                  <a:gd name="connsiteY51" fmla="*/ 819150 h 1990725"/>
                  <a:gd name="connsiteX52" fmla="*/ 2305001 w 2943759"/>
                  <a:gd name="connsiteY52" fmla="*/ 762000 h 1990725"/>
                  <a:gd name="connsiteX53" fmla="*/ 2362151 w 2943759"/>
                  <a:gd name="connsiteY53" fmla="*/ 762000 h 1990725"/>
                  <a:gd name="connsiteX54" fmla="*/ 2419301 w 2943759"/>
                  <a:gd name="connsiteY54" fmla="*/ 771525 h 1990725"/>
                  <a:gd name="connsiteX55" fmla="*/ 2476452 w 2943759"/>
                  <a:gd name="connsiteY55" fmla="*/ 790575 h 1990725"/>
                  <a:gd name="connsiteX56" fmla="*/ 2485976 w 2943759"/>
                  <a:gd name="connsiteY56" fmla="*/ 857250 h 1990725"/>
                  <a:gd name="connsiteX57" fmla="*/ 2505026 w 2943759"/>
                  <a:gd name="connsiteY57" fmla="*/ 914400 h 1990725"/>
                  <a:gd name="connsiteX58" fmla="*/ 2524076 w 2943759"/>
                  <a:gd name="connsiteY58" fmla="*/ 971550 h 1990725"/>
                  <a:gd name="connsiteX59" fmla="*/ 2543126 w 2943759"/>
                  <a:gd name="connsiteY59" fmla="*/ 1028700 h 1990725"/>
                  <a:gd name="connsiteX60" fmla="*/ 2533601 w 2943759"/>
                  <a:gd name="connsiteY60" fmla="*/ 1057275 h 1990725"/>
                  <a:gd name="connsiteX61" fmla="*/ 2562176 w 2943759"/>
                  <a:gd name="connsiteY61" fmla="*/ 1114425 h 1990725"/>
                  <a:gd name="connsiteX62" fmla="*/ 2562176 w 2943759"/>
                  <a:gd name="connsiteY62" fmla="*/ 1162050 h 1990725"/>
                  <a:gd name="connsiteX63" fmla="*/ 2562176 w 2943759"/>
                  <a:gd name="connsiteY63" fmla="*/ 1209675 h 1990725"/>
                  <a:gd name="connsiteX64" fmla="*/ 2543126 w 2943759"/>
                  <a:gd name="connsiteY64" fmla="*/ 1238250 h 1990725"/>
                  <a:gd name="connsiteX65" fmla="*/ 2552651 w 2943759"/>
                  <a:gd name="connsiteY65" fmla="*/ 1276350 h 1990725"/>
                  <a:gd name="connsiteX66" fmla="*/ 2562176 w 2943759"/>
                  <a:gd name="connsiteY66" fmla="*/ 1333500 h 1990725"/>
                  <a:gd name="connsiteX67" fmla="*/ 2581226 w 2943759"/>
                  <a:gd name="connsiteY67" fmla="*/ 1390650 h 1990725"/>
                  <a:gd name="connsiteX68" fmla="*/ 2581226 w 2943759"/>
                  <a:gd name="connsiteY68" fmla="*/ 1447800 h 1990725"/>
                  <a:gd name="connsiteX69" fmla="*/ 2600276 w 2943759"/>
                  <a:gd name="connsiteY69" fmla="*/ 1504950 h 1990725"/>
                  <a:gd name="connsiteX70" fmla="*/ 2619326 w 2943759"/>
                  <a:gd name="connsiteY70" fmla="*/ 1562100 h 1990725"/>
                  <a:gd name="connsiteX71" fmla="*/ 2628851 w 2943759"/>
                  <a:gd name="connsiteY71" fmla="*/ 1590675 h 1990725"/>
                  <a:gd name="connsiteX72" fmla="*/ 2628851 w 2943759"/>
                  <a:gd name="connsiteY72" fmla="*/ 1638300 h 1990725"/>
                  <a:gd name="connsiteX73" fmla="*/ 2647901 w 2943759"/>
                  <a:gd name="connsiteY73" fmla="*/ 1685925 h 1990725"/>
                  <a:gd name="connsiteX74" fmla="*/ 2647901 w 2943759"/>
                  <a:gd name="connsiteY74" fmla="*/ 1743075 h 1990725"/>
                  <a:gd name="connsiteX75" fmla="*/ 2657426 w 2943759"/>
                  <a:gd name="connsiteY75" fmla="*/ 1800225 h 1990725"/>
                  <a:gd name="connsiteX76" fmla="*/ 2647901 w 2943759"/>
                  <a:gd name="connsiteY76" fmla="*/ 1838325 h 1990725"/>
                  <a:gd name="connsiteX77" fmla="*/ 2657426 w 2943759"/>
                  <a:gd name="connsiteY77" fmla="*/ 1876425 h 1990725"/>
                  <a:gd name="connsiteX78" fmla="*/ 2676476 w 2943759"/>
                  <a:gd name="connsiteY78" fmla="*/ 1933575 h 1990725"/>
                  <a:gd name="connsiteX79" fmla="*/ 2647901 w 2943759"/>
                  <a:gd name="connsiteY79" fmla="*/ 1962150 h 1990725"/>
                  <a:gd name="connsiteX80" fmla="*/ 2676476 w 2943759"/>
                  <a:gd name="connsiteY80" fmla="*/ 1990725 h 1990725"/>
                  <a:gd name="connsiteX81" fmla="*/ 2724101 w 2943759"/>
                  <a:gd name="connsiteY81" fmla="*/ 1924050 h 1990725"/>
                  <a:gd name="connsiteX82" fmla="*/ 2724101 w 2943759"/>
                  <a:gd name="connsiteY82" fmla="*/ 1857375 h 1990725"/>
                  <a:gd name="connsiteX83" fmla="*/ 2733626 w 2943759"/>
                  <a:gd name="connsiteY83" fmla="*/ 1800225 h 1990725"/>
                  <a:gd name="connsiteX84" fmla="*/ 2733626 w 2943759"/>
                  <a:gd name="connsiteY84" fmla="*/ 1752600 h 1990725"/>
                  <a:gd name="connsiteX85" fmla="*/ 2733626 w 2943759"/>
                  <a:gd name="connsiteY85" fmla="*/ 1685925 h 1990725"/>
                  <a:gd name="connsiteX86" fmla="*/ 2743151 w 2943759"/>
                  <a:gd name="connsiteY86" fmla="*/ 1628775 h 1990725"/>
                  <a:gd name="connsiteX87" fmla="*/ 2752676 w 2943759"/>
                  <a:gd name="connsiteY87" fmla="*/ 1562100 h 1990725"/>
                  <a:gd name="connsiteX88" fmla="*/ 2743151 w 2943759"/>
                  <a:gd name="connsiteY88" fmla="*/ 1504950 h 1990725"/>
                  <a:gd name="connsiteX89" fmla="*/ 2771726 w 2943759"/>
                  <a:gd name="connsiteY89" fmla="*/ 1457325 h 1990725"/>
                  <a:gd name="connsiteX90" fmla="*/ 2743151 w 2943759"/>
                  <a:gd name="connsiteY90" fmla="*/ 1419225 h 1990725"/>
                  <a:gd name="connsiteX91" fmla="*/ 2771726 w 2943759"/>
                  <a:gd name="connsiteY91" fmla="*/ 1352550 h 1990725"/>
                  <a:gd name="connsiteX92" fmla="*/ 2771726 w 2943759"/>
                  <a:gd name="connsiteY92" fmla="*/ 1285875 h 1990725"/>
                  <a:gd name="connsiteX93" fmla="*/ 2752676 w 2943759"/>
                  <a:gd name="connsiteY93" fmla="*/ 1238250 h 1990725"/>
                  <a:gd name="connsiteX94" fmla="*/ 2762201 w 2943759"/>
                  <a:gd name="connsiteY94" fmla="*/ 1181100 h 1990725"/>
                  <a:gd name="connsiteX95" fmla="*/ 2762201 w 2943759"/>
                  <a:gd name="connsiteY95" fmla="*/ 1152525 h 1990725"/>
                  <a:gd name="connsiteX96" fmla="*/ 2771726 w 2943759"/>
                  <a:gd name="connsiteY96" fmla="*/ 1085850 h 1990725"/>
                  <a:gd name="connsiteX97" fmla="*/ 2771726 w 2943759"/>
                  <a:gd name="connsiteY97" fmla="*/ 1047750 h 1990725"/>
                  <a:gd name="connsiteX98" fmla="*/ 2762201 w 2943759"/>
                  <a:gd name="connsiteY98" fmla="*/ 981075 h 1990725"/>
                  <a:gd name="connsiteX99" fmla="*/ 2771726 w 2943759"/>
                  <a:gd name="connsiteY99" fmla="*/ 933450 h 1990725"/>
                  <a:gd name="connsiteX100" fmla="*/ 2790776 w 2943759"/>
                  <a:gd name="connsiteY100" fmla="*/ 866775 h 1990725"/>
                  <a:gd name="connsiteX101" fmla="*/ 2809826 w 2943759"/>
                  <a:gd name="connsiteY101" fmla="*/ 819150 h 1990725"/>
                  <a:gd name="connsiteX102" fmla="*/ 2790776 w 2943759"/>
                  <a:gd name="connsiteY102" fmla="*/ 781050 h 1990725"/>
                  <a:gd name="connsiteX103" fmla="*/ 2809826 w 2943759"/>
                  <a:gd name="connsiteY103" fmla="*/ 685800 h 1990725"/>
                  <a:gd name="connsiteX104" fmla="*/ 2876505 w 2943759"/>
                  <a:gd name="connsiteY104" fmla="*/ 742950 h 1990725"/>
                  <a:gd name="connsiteX105" fmla="*/ 2876501 w 2943759"/>
                  <a:gd name="connsiteY105" fmla="*/ 533400 h 1990725"/>
                  <a:gd name="connsiteX106" fmla="*/ 2886026 w 2943759"/>
                  <a:gd name="connsiteY106" fmla="*/ 485775 h 1990725"/>
                  <a:gd name="connsiteX107" fmla="*/ 2886026 w 2943759"/>
                  <a:gd name="connsiteY107" fmla="*/ 428625 h 1990725"/>
                  <a:gd name="connsiteX108" fmla="*/ 2905076 w 2943759"/>
                  <a:gd name="connsiteY108" fmla="*/ 361950 h 1990725"/>
                  <a:gd name="connsiteX109" fmla="*/ 2895551 w 2943759"/>
                  <a:gd name="connsiteY109" fmla="*/ 314325 h 1990725"/>
                  <a:gd name="connsiteX110" fmla="*/ 2895551 w 2943759"/>
                  <a:gd name="connsiteY110" fmla="*/ 247650 h 1990725"/>
                  <a:gd name="connsiteX111" fmla="*/ 2905076 w 2943759"/>
                  <a:gd name="connsiteY111" fmla="*/ 190500 h 1990725"/>
                  <a:gd name="connsiteX112" fmla="*/ 2933651 w 2943759"/>
                  <a:gd name="connsiteY112" fmla="*/ 142875 h 1990725"/>
                  <a:gd name="connsiteX113" fmla="*/ 2914601 w 2943759"/>
                  <a:gd name="connsiteY113" fmla="*/ 95250 h 1990725"/>
                  <a:gd name="connsiteX114" fmla="*/ 2943176 w 2943759"/>
                  <a:gd name="connsiteY114" fmla="*/ 57150 h 1990725"/>
                  <a:gd name="connsiteX115" fmla="*/ 2933651 w 2943759"/>
                  <a:gd name="connsiteY115" fmla="*/ 0 h 1990725"/>
                  <a:gd name="connsiteX0" fmla="*/ 13207 w 2938216"/>
                  <a:gd name="connsiteY0" fmla="*/ 942975 h 1990725"/>
                  <a:gd name="connsiteX1" fmla="*/ 32271 w 2938216"/>
                  <a:gd name="connsiteY1" fmla="*/ 857250 h 1990725"/>
                  <a:gd name="connsiteX2" fmla="*/ 5683 w 2938216"/>
                  <a:gd name="connsiteY2" fmla="*/ 885825 h 1990725"/>
                  <a:gd name="connsiteX3" fmla="*/ 161993 w 2938216"/>
                  <a:gd name="connsiteY3" fmla="*/ 706011 h 1990725"/>
                  <a:gd name="connsiteX4" fmla="*/ 226646 w 2938216"/>
                  <a:gd name="connsiteY4" fmla="*/ 590550 h 1990725"/>
                  <a:gd name="connsiteX5" fmla="*/ 380145 w 2938216"/>
                  <a:gd name="connsiteY5" fmla="*/ 514358 h 1990725"/>
                  <a:gd name="connsiteX6" fmla="*/ 584751 w 2938216"/>
                  <a:gd name="connsiteY6" fmla="*/ 390525 h 1990725"/>
                  <a:gd name="connsiteX7" fmla="*/ 1032455 w 2938216"/>
                  <a:gd name="connsiteY7" fmla="*/ 176059 h 1990725"/>
                  <a:gd name="connsiteX8" fmla="*/ 1461258 w 2938216"/>
                  <a:gd name="connsiteY8" fmla="*/ 28575 h 1990725"/>
                  <a:gd name="connsiteX9" fmla="*/ 1527933 w 2938216"/>
                  <a:gd name="connsiteY9" fmla="*/ 9525 h 1990725"/>
                  <a:gd name="connsiteX10" fmla="*/ 1642233 w 2938216"/>
                  <a:gd name="connsiteY10" fmla="*/ 19050 h 1990725"/>
                  <a:gd name="connsiteX11" fmla="*/ 1661283 w 2938216"/>
                  <a:gd name="connsiteY11" fmla="*/ 47625 h 1990725"/>
                  <a:gd name="connsiteX12" fmla="*/ 1670808 w 2938216"/>
                  <a:gd name="connsiteY12" fmla="*/ 95250 h 1990725"/>
                  <a:gd name="connsiteX13" fmla="*/ 1680333 w 2938216"/>
                  <a:gd name="connsiteY13" fmla="*/ 333375 h 1990725"/>
                  <a:gd name="connsiteX14" fmla="*/ 1708908 w 2938216"/>
                  <a:gd name="connsiteY14" fmla="*/ 495300 h 1990725"/>
                  <a:gd name="connsiteX15" fmla="*/ 1718433 w 2938216"/>
                  <a:gd name="connsiteY15" fmla="*/ 523875 h 1990725"/>
                  <a:gd name="connsiteX16" fmla="*/ 1737484 w 2938216"/>
                  <a:gd name="connsiteY16" fmla="*/ 647700 h 1990725"/>
                  <a:gd name="connsiteX17" fmla="*/ 1737481 w 2938216"/>
                  <a:gd name="connsiteY17" fmla="*/ 695325 h 1990725"/>
                  <a:gd name="connsiteX18" fmla="*/ 1737482 w 2938216"/>
                  <a:gd name="connsiteY18" fmla="*/ 742950 h 1990725"/>
                  <a:gd name="connsiteX19" fmla="*/ 1785108 w 2938216"/>
                  <a:gd name="connsiteY19" fmla="*/ 723900 h 1990725"/>
                  <a:gd name="connsiteX20" fmla="*/ 1794633 w 2938216"/>
                  <a:gd name="connsiteY20" fmla="*/ 876300 h 1990725"/>
                  <a:gd name="connsiteX21" fmla="*/ 1804158 w 2938216"/>
                  <a:gd name="connsiteY21" fmla="*/ 904875 h 1990725"/>
                  <a:gd name="connsiteX22" fmla="*/ 1794633 w 2938216"/>
                  <a:gd name="connsiteY22" fmla="*/ 952500 h 1990725"/>
                  <a:gd name="connsiteX23" fmla="*/ 1813683 w 2938216"/>
                  <a:gd name="connsiteY23" fmla="*/ 1000125 h 1990725"/>
                  <a:gd name="connsiteX24" fmla="*/ 1813683 w 2938216"/>
                  <a:gd name="connsiteY24" fmla="*/ 1028700 h 1990725"/>
                  <a:gd name="connsiteX25" fmla="*/ 1823208 w 2938216"/>
                  <a:gd name="connsiteY25" fmla="*/ 1076325 h 1990725"/>
                  <a:gd name="connsiteX26" fmla="*/ 1823208 w 2938216"/>
                  <a:gd name="connsiteY26" fmla="*/ 1123950 h 1990725"/>
                  <a:gd name="connsiteX27" fmla="*/ 1832733 w 2938216"/>
                  <a:gd name="connsiteY27" fmla="*/ 1162050 h 1990725"/>
                  <a:gd name="connsiteX28" fmla="*/ 1823208 w 2938216"/>
                  <a:gd name="connsiteY28" fmla="*/ 1181100 h 1990725"/>
                  <a:gd name="connsiteX29" fmla="*/ 1842258 w 2938216"/>
                  <a:gd name="connsiteY29" fmla="*/ 1219200 h 1990725"/>
                  <a:gd name="connsiteX30" fmla="*/ 1842258 w 2938216"/>
                  <a:gd name="connsiteY30" fmla="*/ 1266825 h 1990725"/>
                  <a:gd name="connsiteX31" fmla="*/ 1861308 w 2938216"/>
                  <a:gd name="connsiteY31" fmla="*/ 1314450 h 1990725"/>
                  <a:gd name="connsiteX32" fmla="*/ 1861308 w 2938216"/>
                  <a:gd name="connsiteY32" fmla="*/ 1362075 h 1990725"/>
                  <a:gd name="connsiteX33" fmla="*/ 1899408 w 2938216"/>
                  <a:gd name="connsiteY33" fmla="*/ 1400175 h 1990725"/>
                  <a:gd name="connsiteX34" fmla="*/ 1927983 w 2938216"/>
                  <a:gd name="connsiteY34" fmla="*/ 1362075 h 1990725"/>
                  <a:gd name="connsiteX35" fmla="*/ 1937508 w 2938216"/>
                  <a:gd name="connsiteY35" fmla="*/ 1314450 h 1990725"/>
                  <a:gd name="connsiteX36" fmla="*/ 1956558 w 2938216"/>
                  <a:gd name="connsiteY36" fmla="*/ 1257300 h 1990725"/>
                  <a:gd name="connsiteX37" fmla="*/ 1956558 w 2938216"/>
                  <a:gd name="connsiteY37" fmla="*/ 1219200 h 1990725"/>
                  <a:gd name="connsiteX38" fmla="*/ 1975608 w 2938216"/>
                  <a:gd name="connsiteY38" fmla="*/ 1152525 h 1990725"/>
                  <a:gd name="connsiteX39" fmla="*/ 1966083 w 2938216"/>
                  <a:gd name="connsiteY39" fmla="*/ 1085850 h 1990725"/>
                  <a:gd name="connsiteX40" fmla="*/ 1975608 w 2938216"/>
                  <a:gd name="connsiteY40" fmla="*/ 1057275 h 1990725"/>
                  <a:gd name="connsiteX41" fmla="*/ 1994658 w 2938216"/>
                  <a:gd name="connsiteY41" fmla="*/ 990600 h 1990725"/>
                  <a:gd name="connsiteX42" fmla="*/ 2004183 w 2938216"/>
                  <a:gd name="connsiteY42" fmla="*/ 942975 h 1990725"/>
                  <a:gd name="connsiteX43" fmla="*/ 2013708 w 2938216"/>
                  <a:gd name="connsiteY43" fmla="*/ 895350 h 1990725"/>
                  <a:gd name="connsiteX44" fmla="*/ 2032758 w 2938216"/>
                  <a:gd name="connsiteY44" fmla="*/ 847725 h 1990725"/>
                  <a:gd name="connsiteX45" fmla="*/ 2080383 w 2938216"/>
                  <a:gd name="connsiteY45" fmla="*/ 904875 h 1990725"/>
                  <a:gd name="connsiteX46" fmla="*/ 2080383 w 2938216"/>
                  <a:gd name="connsiteY46" fmla="*/ 952500 h 1990725"/>
                  <a:gd name="connsiteX47" fmla="*/ 2147061 w 2938216"/>
                  <a:gd name="connsiteY47" fmla="*/ 1047750 h 1990725"/>
                  <a:gd name="connsiteX48" fmla="*/ 2213735 w 2938216"/>
                  <a:gd name="connsiteY48" fmla="*/ 962025 h 1990725"/>
                  <a:gd name="connsiteX49" fmla="*/ 2242308 w 2938216"/>
                  <a:gd name="connsiteY49" fmla="*/ 1019175 h 1990725"/>
                  <a:gd name="connsiteX50" fmla="*/ 2251833 w 2938216"/>
                  <a:gd name="connsiteY50" fmla="*/ 819150 h 1990725"/>
                  <a:gd name="connsiteX51" fmla="*/ 2299458 w 2938216"/>
                  <a:gd name="connsiteY51" fmla="*/ 762000 h 1990725"/>
                  <a:gd name="connsiteX52" fmla="*/ 2356608 w 2938216"/>
                  <a:gd name="connsiteY52" fmla="*/ 762000 h 1990725"/>
                  <a:gd name="connsiteX53" fmla="*/ 2413758 w 2938216"/>
                  <a:gd name="connsiteY53" fmla="*/ 771525 h 1990725"/>
                  <a:gd name="connsiteX54" fmla="*/ 2470909 w 2938216"/>
                  <a:gd name="connsiteY54" fmla="*/ 790575 h 1990725"/>
                  <a:gd name="connsiteX55" fmla="*/ 2480433 w 2938216"/>
                  <a:gd name="connsiteY55" fmla="*/ 857250 h 1990725"/>
                  <a:gd name="connsiteX56" fmla="*/ 2499483 w 2938216"/>
                  <a:gd name="connsiteY56" fmla="*/ 914400 h 1990725"/>
                  <a:gd name="connsiteX57" fmla="*/ 2518533 w 2938216"/>
                  <a:gd name="connsiteY57" fmla="*/ 971550 h 1990725"/>
                  <a:gd name="connsiteX58" fmla="*/ 2537583 w 2938216"/>
                  <a:gd name="connsiteY58" fmla="*/ 1028700 h 1990725"/>
                  <a:gd name="connsiteX59" fmla="*/ 2528058 w 2938216"/>
                  <a:gd name="connsiteY59" fmla="*/ 1057275 h 1990725"/>
                  <a:gd name="connsiteX60" fmla="*/ 2556633 w 2938216"/>
                  <a:gd name="connsiteY60" fmla="*/ 1114425 h 1990725"/>
                  <a:gd name="connsiteX61" fmla="*/ 2556633 w 2938216"/>
                  <a:gd name="connsiteY61" fmla="*/ 1162050 h 1990725"/>
                  <a:gd name="connsiteX62" fmla="*/ 2556633 w 2938216"/>
                  <a:gd name="connsiteY62" fmla="*/ 1209675 h 1990725"/>
                  <a:gd name="connsiteX63" fmla="*/ 2537583 w 2938216"/>
                  <a:gd name="connsiteY63" fmla="*/ 1238250 h 1990725"/>
                  <a:gd name="connsiteX64" fmla="*/ 2547108 w 2938216"/>
                  <a:gd name="connsiteY64" fmla="*/ 1276350 h 1990725"/>
                  <a:gd name="connsiteX65" fmla="*/ 2556633 w 2938216"/>
                  <a:gd name="connsiteY65" fmla="*/ 1333500 h 1990725"/>
                  <a:gd name="connsiteX66" fmla="*/ 2575683 w 2938216"/>
                  <a:gd name="connsiteY66" fmla="*/ 1390650 h 1990725"/>
                  <a:gd name="connsiteX67" fmla="*/ 2575683 w 2938216"/>
                  <a:gd name="connsiteY67" fmla="*/ 1447800 h 1990725"/>
                  <a:gd name="connsiteX68" fmla="*/ 2594733 w 2938216"/>
                  <a:gd name="connsiteY68" fmla="*/ 1504950 h 1990725"/>
                  <a:gd name="connsiteX69" fmla="*/ 2613783 w 2938216"/>
                  <a:gd name="connsiteY69" fmla="*/ 1562100 h 1990725"/>
                  <a:gd name="connsiteX70" fmla="*/ 2623308 w 2938216"/>
                  <a:gd name="connsiteY70" fmla="*/ 1590675 h 1990725"/>
                  <a:gd name="connsiteX71" fmla="*/ 2623308 w 2938216"/>
                  <a:gd name="connsiteY71" fmla="*/ 1638300 h 1990725"/>
                  <a:gd name="connsiteX72" fmla="*/ 2642358 w 2938216"/>
                  <a:gd name="connsiteY72" fmla="*/ 1685925 h 1990725"/>
                  <a:gd name="connsiteX73" fmla="*/ 2642358 w 2938216"/>
                  <a:gd name="connsiteY73" fmla="*/ 1743075 h 1990725"/>
                  <a:gd name="connsiteX74" fmla="*/ 2651883 w 2938216"/>
                  <a:gd name="connsiteY74" fmla="*/ 1800225 h 1990725"/>
                  <a:gd name="connsiteX75" fmla="*/ 2642358 w 2938216"/>
                  <a:gd name="connsiteY75" fmla="*/ 1838325 h 1990725"/>
                  <a:gd name="connsiteX76" fmla="*/ 2651883 w 2938216"/>
                  <a:gd name="connsiteY76" fmla="*/ 1876425 h 1990725"/>
                  <a:gd name="connsiteX77" fmla="*/ 2670933 w 2938216"/>
                  <a:gd name="connsiteY77" fmla="*/ 1933575 h 1990725"/>
                  <a:gd name="connsiteX78" fmla="*/ 2642358 w 2938216"/>
                  <a:gd name="connsiteY78" fmla="*/ 1962150 h 1990725"/>
                  <a:gd name="connsiteX79" fmla="*/ 2670933 w 2938216"/>
                  <a:gd name="connsiteY79" fmla="*/ 1990725 h 1990725"/>
                  <a:gd name="connsiteX80" fmla="*/ 2718558 w 2938216"/>
                  <a:gd name="connsiteY80" fmla="*/ 1924050 h 1990725"/>
                  <a:gd name="connsiteX81" fmla="*/ 2718558 w 2938216"/>
                  <a:gd name="connsiteY81" fmla="*/ 1857375 h 1990725"/>
                  <a:gd name="connsiteX82" fmla="*/ 2728083 w 2938216"/>
                  <a:gd name="connsiteY82" fmla="*/ 1800225 h 1990725"/>
                  <a:gd name="connsiteX83" fmla="*/ 2728083 w 2938216"/>
                  <a:gd name="connsiteY83" fmla="*/ 1752600 h 1990725"/>
                  <a:gd name="connsiteX84" fmla="*/ 2728083 w 2938216"/>
                  <a:gd name="connsiteY84" fmla="*/ 1685925 h 1990725"/>
                  <a:gd name="connsiteX85" fmla="*/ 2737608 w 2938216"/>
                  <a:gd name="connsiteY85" fmla="*/ 1628775 h 1990725"/>
                  <a:gd name="connsiteX86" fmla="*/ 2747133 w 2938216"/>
                  <a:gd name="connsiteY86" fmla="*/ 1562100 h 1990725"/>
                  <a:gd name="connsiteX87" fmla="*/ 2737608 w 2938216"/>
                  <a:gd name="connsiteY87" fmla="*/ 1504950 h 1990725"/>
                  <a:gd name="connsiteX88" fmla="*/ 2766183 w 2938216"/>
                  <a:gd name="connsiteY88" fmla="*/ 1457325 h 1990725"/>
                  <a:gd name="connsiteX89" fmla="*/ 2737608 w 2938216"/>
                  <a:gd name="connsiteY89" fmla="*/ 1419225 h 1990725"/>
                  <a:gd name="connsiteX90" fmla="*/ 2766183 w 2938216"/>
                  <a:gd name="connsiteY90" fmla="*/ 1352550 h 1990725"/>
                  <a:gd name="connsiteX91" fmla="*/ 2766183 w 2938216"/>
                  <a:gd name="connsiteY91" fmla="*/ 1285875 h 1990725"/>
                  <a:gd name="connsiteX92" fmla="*/ 2747133 w 2938216"/>
                  <a:gd name="connsiteY92" fmla="*/ 1238250 h 1990725"/>
                  <a:gd name="connsiteX93" fmla="*/ 2756658 w 2938216"/>
                  <a:gd name="connsiteY93" fmla="*/ 1181100 h 1990725"/>
                  <a:gd name="connsiteX94" fmla="*/ 2756658 w 2938216"/>
                  <a:gd name="connsiteY94" fmla="*/ 1152525 h 1990725"/>
                  <a:gd name="connsiteX95" fmla="*/ 2766183 w 2938216"/>
                  <a:gd name="connsiteY95" fmla="*/ 1085850 h 1990725"/>
                  <a:gd name="connsiteX96" fmla="*/ 2766183 w 2938216"/>
                  <a:gd name="connsiteY96" fmla="*/ 1047750 h 1990725"/>
                  <a:gd name="connsiteX97" fmla="*/ 2756658 w 2938216"/>
                  <a:gd name="connsiteY97" fmla="*/ 981075 h 1990725"/>
                  <a:gd name="connsiteX98" fmla="*/ 2766183 w 2938216"/>
                  <a:gd name="connsiteY98" fmla="*/ 933450 h 1990725"/>
                  <a:gd name="connsiteX99" fmla="*/ 2785233 w 2938216"/>
                  <a:gd name="connsiteY99" fmla="*/ 866775 h 1990725"/>
                  <a:gd name="connsiteX100" fmla="*/ 2804283 w 2938216"/>
                  <a:gd name="connsiteY100" fmla="*/ 819150 h 1990725"/>
                  <a:gd name="connsiteX101" fmla="*/ 2785233 w 2938216"/>
                  <a:gd name="connsiteY101" fmla="*/ 781050 h 1990725"/>
                  <a:gd name="connsiteX102" fmla="*/ 2804283 w 2938216"/>
                  <a:gd name="connsiteY102" fmla="*/ 685800 h 1990725"/>
                  <a:gd name="connsiteX103" fmla="*/ 2870962 w 2938216"/>
                  <a:gd name="connsiteY103" fmla="*/ 742950 h 1990725"/>
                  <a:gd name="connsiteX104" fmla="*/ 2870958 w 2938216"/>
                  <a:gd name="connsiteY104" fmla="*/ 533400 h 1990725"/>
                  <a:gd name="connsiteX105" fmla="*/ 2880483 w 2938216"/>
                  <a:gd name="connsiteY105" fmla="*/ 485775 h 1990725"/>
                  <a:gd name="connsiteX106" fmla="*/ 2880483 w 2938216"/>
                  <a:gd name="connsiteY106" fmla="*/ 428625 h 1990725"/>
                  <a:gd name="connsiteX107" fmla="*/ 2899533 w 2938216"/>
                  <a:gd name="connsiteY107" fmla="*/ 361950 h 1990725"/>
                  <a:gd name="connsiteX108" fmla="*/ 2890008 w 2938216"/>
                  <a:gd name="connsiteY108" fmla="*/ 314325 h 1990725"/>
                  <a:gd name="connsiteX109" fmla="*/ 2890008 w 2938216"/>
                  <a:gd name="connsiteY109" fmla="*/ 247650 h 1990725"/>
                  <a:gd name="connsiteX110" fmla="*/ 2899533 w 2938216"/>
                  <a:gd name="connsiteY110" fmla="*/ 190500 h 1990725"/>
                  <a:gd name="connsiteX111" fmla="*/ 2928108 w 2938216"/>
                  <a:gd name="connsiteY111" fmla="*/ 142875 h 1990725"/>
                  <a:gd name="connsiteX112" fmla="*/ 2909058 w 2938216"/>
                  <a:gd name="connsiteY112" fmla="*/ 95250 h 1990725"/>
                  <a:gd name="connsiteX113" fmla="*/ 2937633 w 2938216"/>
                  <a:gd name="connsiteY113" fmla="*/ 57150 h 1990725"/>
                  <a:gd name="connsiteX114" fmla="*/ 2928108 w 2938216"/>
                  <a:gd name="connsiteY114" fmla="*/ 0 h 1990725"/>
                  <a:gd name="connsiteX0" fmla="*/ 13207 w 2938216"/>
                  <a:gd name="connsiteY0" fmla="*/ 942975 h 1990725"/>
                  <a:gd name="connsiteX1" fmla="*/ 32271 w 2938216"/>
                  <a:gd name="connsiteY1" fmla="*/ 857250 h 1990725"/>
                  <a:gd name="connsiteX2" fmla="*/ 5683 w 2938216"/>
                  <a:gd name="connsiteY2" fmla="*/ 885825 h 1990725"/>
                  <a:gd name="connsiteX3" fmla="*/ 161993 w 2938216"/>
                  <a:gd name="connsiteY3" fmla="*/ 706011 h 1990725"/>
                  <a:gd name="connsiteX4" fmla="*/ 226646 w 2938216"/>
                  <a:gd name="connsiteY4" fmla="*/ 590550 h 1990725"/>
                  <a:gd name="connsiteX5" fmla="*/ 380145 w 2938216"/>
                  <a:gd name="connsiteY5" fmla="*/ 514358 h 1990725"/>
                  <a:gd name="connsiteX6" fmla="*/ 584751 w 2938216"/>
                  <a:gd name="connsiteY6" fmla="*/ 390525 h 1990725"/>
                  <a:gd name="connsiteX7" fmla="*/ 1032455 w 2938216"/>
                  <a:gd name="connsiteY7" fmla="*/ 176059 h 1990725"/>
                  <a:gd name="connsiteX8" fmla="*/ 1461258 w 2938216"/>
                  <a:gd name="connsiteY8" fmla="*/ 28575 h 1990725"/>
                  <a:gd name="connsiteX9" fmla="*/ 1527933 w 2938216"/>
                  <a:gd name="connsiteY9" fmla="*/ 9525 h 1990725"/>
                  <a:gd name="connsiteX10" fmla="*/ 1642233 w 2938216"/>
                  <a:gd name="connsiteY10" fmla="*/ 19050 h 1990725"/>
                  <a:gd name="connsiteX11" fmla="*/ 1661283 w 2938216"/>
                  <a:gd name="connsiteY11" fmla="*/ 47625 h 1990725"/>
                  <a:gd name="connsiteX12" fmla="*/ 1670808 w 2938216"/>
                  <a:gd name="connsiteY12" fmla="*/ 95250 h 1990725"/>
                  <a:gd name="connsiteX13" fmla="*/ 1680333 w 2938216"/>
                  <a:gd name="connsiteY13" fmla="*/ 333375 h 1990725"/>
                  <a:gd name="connsiteX14" fmla="*/ 1708908 w 2938216"/>
                  <a:gd name="connsiteY14" fmla="*/ 495300 h 1990725"/>
                  <a:gd name="connsiteX15" fmla="*/ 1718433 w 2938216"/>
                  <a:gd name="connsiteY15" fmla="*/ 523875 h 1990725"/>
                  <a:gd name="connsiteX16" fmla="*/ 1737484 w 2938216"/>
                  <a:gd name="connsiteY16" fmla="*/ 647700 h 1990725"/>
                  <a:gd name="connsiteX17" fmla="*/ 1737481 w 2938216"/>
                  <a:gd name="connsiteY17" fmla="*/ 695325 h 1990725"/>
                  <a:gd name="connsiteX18" fmla="*/ 1737482 w 2938216"/>
                  <a:gd name="connsiteY18" fmla="*/ 742950 h 1990725"/>
                  <a:gd name="connsiteX19" fmla="*/ 1785108 w 2938216"/>
                  <a:gd name="connsiteY19" fmla="*/ 723900 h 1990725"/>
                  <a:gd name="connsiteX20" fmla="*/ 1794633 w 2938216"/>
                  <a:gd name="connsiteY20" fmla="*/ 876300 h 1990725"/>
                  <a:gd name="connsiteX21" fmla="*/ 1804158 w 2938216"/>
                  <a:gd name="connsiteY21" fmla="*/ 904875 h 1990725"/>
                  <a:gd name="connsiteX22" fmla="*/ 1794633 w 2938216"/>
                  <a:gd name="connsiteY22" fmla="*/ 952500 h 1990725"/>
                  <a:gd name="connsiteX23" fmla="*/ 1813683 w 2938216"/>
                  <a:gd name="connsiteY23" fmla="*/ 1000125 h 1990725"/>
                  <a:gd name="connsiteX24" fmla="*/ 1813683 w 2938216"/>
                  <a:gd name="connsiteY24" fmla="*/ 1028700 h 1990725"/>
                  <a:gd name="connsiteX25" fmla="*/ 1823208 w 2938216"/>
                  <a:gd name="connsiteY25" fmla="*/ 1076325 h 1990725"/>
                  <a:gd name="connsiteX26" fmla="*/ 1823208 w 2938216"/>
                  <a:gd name="connsiteY26" fmla="*/ 1123950 h 1990725"/>
                  <a:gd name="connsiteX27" fmla="*/ 1832733 w 2938216"/>
                  <a:gd name="connsiteY27" fmla="*/ 1162050 h 1990725"/>
                  <a:gd name="connsiteX28" fmla="*/ 1823208 w 2938216"/>
                  <a:gd name="connsiteY28" fmla="*/ 1181100 h 1990725"/>
                  <a:gd name="connsiteX29" fmla="*/ 1842258 w 2938216"/>
                  <a:gd name="connsiteY29" fmla="*/ 1219200 h 1990725"/>
                  <a:gd name="connsiteX30" fmla="*/ 1842258 w 2938216"/>
                  <a:gd name="connsiteY30" fmla="*/ 1266825 h 1990725"/>
                  <a:gd name="connsiteX31" fmla="*/ 1861308 w 2938216"/>
                  <a:gd name="connsiteY31" fmla="*/ 1314450 h 1990725"/>
                  <a:gd name="connsiteX32" fmla="*/ 1861308 w 2938216"/>
                  <a:gd name="connsiteY32" fmla="*/ 1362075 h 1990725"/>
                  <a:gd name="connsiteX33" fmla="*/ 1899408 w 2938216"/>
                  <a:gd name="connsiteY33" fmla="*/ 1400175 h 1990725"/>
                  <a:gd name="connsiteX34" fmla="*/ 1927983 w 2938216"/>
                  <a:gd name="connsiteY34" fmla="*/ 1362075 h 1990725"/>
                  <a:gd name="connsiteX35" fmla="*/ 1937508 w 2938216"/>
                  <a:gd name="connsiteY35" fmla="*/ 1314450 h 1990725"/>
                  <a:gd name="connsiteX36" fmla="*/ 1956558 w 2938216"/>
                  <a:gd name="connsiteY36" fmla="*/ 1257300 h 1990725"/>
                  <a:gd name="connsiteX37" fmla="*/ 1956558 w 2938216"/>
                  <a:gd name="connsiteY37" fmla="*/ 1219200 h 1990725"/>
                  <a:gd name="connsiteX38" fmla="*/ 1975608 w 2938216"/>
                  <a:gd name="connsiteY38" fmla="*/ 1152525 h 1990725"/>
                  <a:gd name="connsiteX39" fmla="*/ 1966083 w 2938216"/>
                  <a:gd name="connsiteY39" fmla="*/ 1085850 h 1990725"/>
                  <a:gd name="connsiteX40" fmla="*/ 1975608 w 2938216"/>
                  <a:gd name="connsiteY40" fmla="*/ 1057275 h 1990725"/>
                  <a:gd name="connsiteX41" fmla="*/ 1994658 w 2938216"/>
                  <a:gd name="connsiteY41" fmla="*/ 990600 h 1990725"/>
                  <a:gd name="connsiteX42" fmla="*/ 2004183 w 2938216"/>
                  <a:gd name="connsiteY42" fmla="*/ 942975 h 1990725"/>
                  <a:gd name="connsiteX43" fmla="*/ 2013708 w 2938216"/>
                  <a:gd name="connsiteY43" fmla="*/ 895350 h 1990725"/>
                  <a:gd name="connsiteX44" fmla="*/ 2032758 w 2938216"/>
                  <a:gd name="connsiteY44" fmla="*/ 847725 h 1990725"/>
                  <a:gd name="connsiteX45" fmla="*/ 2080383 w 2938216"/>
                  <a:gd name="connsiteY45" fmla="*/ 904875 h 1990725"/>
                  <a:gd name="connsiteX46" fmla="*/ 2080383 w 2938216"/>
                  <a:gd name="connsiteY46" fmla="*/ 952500 h 1990725"/>
                  <a:gd name="connsiteX47" fmla="*/ 2147061 w 2938216"/>
                  <a:gd name="connsiteY47" fmla="*/ 1047750 h 1990725"/>
                  <a:gd name="connsiteX48" fmla="*/ 2213735 w 2938216"/>
                  <a:gd name="connsiteY48" fmla="*/ 962025 h 1990725"/>
                  <a:gd name="connsiteX49" fmla="*/ 2242308 w 2938216"/>
                  <a:gd name="connsiteY49" fmla="*/ 1019175 h 1990725"/>
                  <a:gd name="connsiteX50" fmla="*/ 2251833 w 2938216"/>
                  <a:gd name="connsiteY50" fmla="*/ 819150 h 1990725"/>
                  <a:gd name="connsiteX51" fmla="*/ 2299458 w 2938216"/>
                  <a:gd name="connsiteY51" fmla="*/ 762000 h 1990725"/>
                  <a:gd name="connsiteX52" fmla="*/ 2356608 w 2938216"/>
                  <a:gd name="connsiteY52" fmla="*/ 762000 h 1990725"/>
                  <a:gd name="connsiteX53" fmla="*/ 2413758 w 2938216"/>
                  <a:gd name="connsiteY53" fmla="*/ 771525 h 1990725"/>
                  <a:gd name="connsiteX54" fmla="*/ 2470909 w 2938216"/>
                  <a:gd name="connsiteY54" fmla="*/ 790575 h 1990725"/>
                  <a:gd name="connsiteX55" fmla="*/ 2480433 w 2938216"/>
                  <a:gd name="connsiteY55" fmla="*/ 857250 h 1990725"/>
                  <a:gd name="connsiteX56" fmla="*/ 2499483 w 2938216"/>
                  <a:gd name="connsiteY56" fmla="*/ 914400 h 1990725"/>
                  <a:gd name="connsiteX57" fmla="*/ 2518533 w 2938216"/>
                  <a:gd name="connsiteY57" fmla="*/ 971550 h 1990725"/>
                  <a:gd name="connsiteX58" fmla="*/ 2537583 w 2938216"/>
                  <a:gd name="connsiteY58" fmla="*/ 1028700 h 1990725"/>
                  <a:gd name="connsiteX59" fmla="*/ 2528058 w 2938216"/>
                  <a:gd name="connsiteY59" fmla="*/ 1057275 h 1990725"/>
                  <a:gd name="connsiteX60" fmla="*/ 2556633 w 2938216"/>
                  <a:gd name="connsiteY60" fmla="*/ 1114425 h 1990725"/>
                  <a:gd name="connsiteX61" fmla="*/ 2556633 w 2938216"/>
                  <a:gd name="connsiteY61" fmla="*/ 1162050 h 1990725"/>
                  <a:gd name="connsiteX62" fmla="*/ 2556633 w 2938216"/>
                  <a:gd name="connsiteY62" fmla="*/ 1209675 h 1990725"/>
                  <a:gd name="connsiteX63" fmla="*/ 2537583 w 2938216"/>
                  <a:gd name="connsiteY63" fmla="*/ 1238250 h 1990725"/>
                  <a:gd name="connsiteX64" fmla="*/ 2547108 w 2938216"/>
                  <a:gd name="connsiteY64" fmla="*/ 1276350 h 1990725"/>
                  <a:gd name="connsiteX65" fmla="*/ 2556633 w 2938216"/>
                  <a:gd name="connsiteY65" fmla="*/ 1333500 h 1990725"/>
                  <a:gd name="connsiteX66" fmla="*/ 2575683 w 2938216"/>
                  <a:gd name="connsiteY66" fmla="*/ 1390650 h 1990725"/>
                  <a:gd name="connsiteX67" fmla="*/ 2575683 w 2938216"/>
                  <a:gd name="connsiteY67" fmla="*/ 1447800 h 1990725"/>
                  <a:gd name="connsiteX68" fmla="*/ 2594733 w 2938216"/>
                  <a:gd name="connsiteY68" fmla="*/ 1504950 h 1990725"/>
                  <a:gd name="connsiteX69" fmla="*/ 2613783 w 2938216"/>
                  <a:gd name="connsiteY69" fmla="*/ 1562100 h 1990725"/>
                  <a:gd name="connsiteX70" fmla="*/ 2623308 w 2938216"/>
                  <a:gd name="connsiteY70" fmla="*/ 1590675 h 1990725"/>
                  <a:gd name="connsiteX71" fmla="*/ 2623308 w 2938216"/>
                  <a:gd name="connsiteY71" fmla="*/ 1638300 h 1990725"/>
                  <a:gd name="connsiteX72" fmla="*/ 2642358 w 2938216"/>
                  <a:gd name="connsiteY72" fmla="*/ 1685925 h 1990725"/>
                  <a:gd name="connsiteX73" fmla="*/ 2642358 w 2938216"/>
                  <a:gd name="connsiteY73" fmla="*/ 1743075 h 1990725"/>
                  <a:gd name="connsiteX74" fmla="*/ 2651883 w 2938216"/>
                  <a:gd name="connsiteY74" fmla="*/ 1800225 h 1990725"/>
                  <a:gd name="connsiteX75" fmla="*/ 2642358 w 2938216"/>
                  <a:gd name="connsiteY75" fmla="*/ 1838325 h 1990725"/>
                  <a:gd name="connsiteX76" fmla="*/ 2651883 w 2938216"/>
                  <a:gd name="connsiteY76" fmla="*/ 1876425 h 1990725"/>
                  <a:gd name="connsiteX77" fmla="*/ 2670933 w 2938216"/>
                  <a:gd name="connsiteY77" fmla="*/ 1933575 h 1990725"/>
                  <a:gd name="connsiteX78" fmla="*/ 2642358 w 2938216"/>
                  <a:gd name="connsiteY78" fmla="*/ 1962150 h 1990725"/>
                  <a:gd name="connsiteX79" fmla="*/ 2670933 w 2938216"/>
                  <a:gd name="connsiteY79" fmla="*/ 1990725 h 1990725"/>
                  <a:gd name="connsiteX80" fmla="*/ 2718558 w 2938216"/>
                  <a:gd name="connsiteY80" fmla="*/ 1924050 h 1990725"/>
                  <a:gd name="connsiteX81" fmla="*/ 2718558 w 2938216"/>
                  <a:gd name="connsiteY81" fmla="*/ 1857375 h 1990725"/>
                  <a:gd name="connsiteX82" fmla="*/ 2728083 w 2938216"/>
                  <a:gd name="connsiteY82" fmla="*/ 1800225 h 1990725"/>
                  <a:gd name="connsiteX83" fmla="*/ 2728083 w 2938216"/>
                  <a:gd name="connsiteY83" fmla="*/ 1752600 h 1990725"/>
                  <a:gd name="connsiteX84" fmla="*/ 2728083 w 2938216"/>
                  <a:gd name="connsiteY84" fmla="*/ 1685925 h 1990725"/>
                  <a:gd name="connsiteX85" fmla="*/ 2737608 w 2938216"/>
                  <a:gd name="connsiteY85" fmla="*/ 1628775 h 1990725"/>
                  <a:gd name="connsiteX86" fmla="*/ 2747133 w 2938216"/>
                  <a:gd name="connsiteY86" fmla="*/ 1562100 h 1990725"/>
                  <a:gd name="connsiteX87" fmla="*/ 2737608 w 2938216"/>
                  <a:gd name="connsiteY87" fmla="*/ 1504950 h 1990725"/>
                  <a:gd name="connsiteX88" fmla="*/ 2766183 w 2938216"/>
                  <a:gd name="connsiteY88" fmla="*/ 1457325 h 1990725"/>
                  <a:gd name="connsiteX89" fmla="*/ 2737608 w 2938216"/>
                  <a:gd name="connsiteY89" fmla="*/ 1419225 h 1990725"/>
                  <a:gd name="connsiteX90" fmla="*/ 2766183 w 2938216"/>
                  <a:gd name="connsiteY90" fmla="*/ 1352550 h 1990725"/>
                  <a:gd name="connsiteX91" fmla="*/ 2766183 w 2938216"/>
                  <a:gd name="connsiteY91" fmla="*/ 1285875 h 1990725"/>
                  <a:gd name="connsiteX92" fmla="*/ 2747133 w 2938216"/>
                  <a:gd name="connsiteY92" fmla="*/ 1238250 h 1990725"/>
                  <a:gd name="connsiteX93" fmla="*/ 2756658 w 2938216"/>
                  <a:gd name="connsiteY93" fmla="*/ 1181100 h 1990725"/>
                  <a:gd name="connsiteX94" fmla="*/ 2756658 w 2938216"/>
                  <a:gd name="connsiteY94" fmla="*/ 1152525 h 1990725"/>
                  <a:gd name="connsiteX95" fmla="*/ 2766183 w 2938216"/>
                  <a:gd name="connsiteY95" fmla="*/ 1085850 h 1990725"/>
                  <a:gd name="connsiteX96" fmla="*/ 2766183 w 2938216"/>
                  <a:gd name="connsiteY96" fmla="*/ 1047750 h 1990725"/>
                  <a:gd name="connsiteX97" fmla="*/ 2756658 w 2938216"/>
                  <a:gd name="connsiteY97" fmla="*/ 981075 h 1990725"/>
                  <a:gd name="connsiteX98" fmla="*/ 2766183 w 2938216"/>
                  <a:gd name="connsiteY98" fmla="*/ 933450 h 1990725"/>
                  <a:gd name="connsiteX99" fmla="*/ 2785233 w 2938216"/>
                  <a:gd name="connsiteY99" fmla="*/ 866775 h 1990725"/>
                  <a:gd name="connsiteX100" fmla="*/ 2804283 w 2938216"/>
                  <a:gd name="connsiteY100" fmla="*/ 819150 h 1990725"/>
                  <a:gd name="connsiteX101" fmla="*/ 2785233 w 2938216"/>
                  <a:gd name="connsiteY101" fmla="*/ 781050 h 1990725"/>
                  <a:gd name="connsiteX102" fmla="*/ 2804283 w 2938216"/>
                  <a:gd name="connsiteY102" fmla="*/ 685800 h 1990725"/>
                  <a:gd name="connsiteX103" fmla="*/ 2870962 w 2938216"/>
                  <a:gd name="connsiteY103" fmla="*/ 742950 h 1990725"/>
                  <a:gd name="connsiteX104" fmla="*/ 2870958 w 2938216"/>
                  <a:gd name="connsiteY104" fmla="*/ 533400 h 1990725"/>
                  <a:gd name="connsiteX105" fmla="*/ 2880483 w 2938216"/>
                  <a:gd name="connsiteY105" fmla="*/ 485775 h 1990725"/>
                  <a:gd name="connsiteX106" fmla="*/ 2880483 w 2938216"/>
                  <a:gd name="connsiteY106" fmla="*/ 428625 h 1990725"/>
                  <a:gd name="connsiteX107" fmla="*/ 2899533 w 2938216"/>
                  <a:gd name="connsiteY107" fmla="*/ 361950 h 1990725"/>
                  <a:gd name="connsiteX108" fmla="*/ 2890008 w 2938216"/>
                  <a:gd name="connsiteY108" fmla="*/ 314325 h 1990725"/>
                  <a:gd name="connsiteX109" fmla="*/ 2890008 w 2938216"/>
                  <a:gd name="connsiteY109" fmla="*/ 247650 h 1990725"/>
                  <a:gd name="connsiteX110" fmla="*/ 2899533 w 2938216"/>
                  <a:gd name="connsiteY110" fmla="*/ 190500 h 1990725"/>
                  <a:gd name="connsiteX111" fmla="*/ 2928108 w 2938216"/>
                  <a:gd name="connsiteY111" fmla="*/ 142875 h 1990725"/>
                  <a:gd name="connsiteX112" fmla="*/ 2909058 w 2938216"/>
                  <a:gd name="connsiteY112" fmla="*/ 95250 h 1990725"/>
                  <a:gd name="connsiteX113" fmla="*/ 2937633 w 2938216"/>
                  <a:gd name="connsiteY113" fmla="*/ 57150 h 1990725"/>
                  <a:gd name="connsiteX114" fmla="*/ 2928108 w 2938216"/>
                  <a:gd name="connsiteY114" fmla="*/ 0 h 1990725"/>
                  <a:gd name="connsiteX0" fmla="*/ 13207 w 2938216"/>
                  <a:gd name="connsiteY0" fmla="*/ 942975 h 1990725"/>
                  <a:gd name="connsiteX1" fmla="*/ 32271 w 2938216"/>
                  <a:gd name="connsiteY1" fmla="*/ 800100 h 1990725"/>
                  <a:gd name="connsiteX2" fmla="*/ 5683 w 2938216"/>
                  <a:gd name="connsiteY2" fmla="*/ 885825 h 1990725"/>
                  <a:gd name="connsiteX3" fmla="*/ 161993 w 2938216"/>
                  <a:gd name="connsiteY3" fmla="*/ 706011 h 1990725"/>
                  <a:gd name="connsiteX4" fmla="*/ 226646 w 2938216"/>
                  <a:gd name="connsiteY4" fmla="*/ 590550 h 1990725"/>
                  <a:gd name="connsiteX5" fmla="*/ 380145 w 2938216"/>
                  <a:gd name="connsiteY5" fmla="*/ 514358 h 1990725"/>
                  <a:gd name="connsiteX6" fmla="*/ 584751 w 2938216"/>
                  <a:gd name="connsiteY6" fmla="*/ 390525 h 1990725"/>
                  <a:gd name="connsiteX7" fmla="*/ 1032455 w 2938216"/>
                  <a:gd name="connsiteY7" fmla="*/ 176059 h 1990725"/>
                  <a:gd name="connsiteX8" fmla="*/ 1461258 w 2938216"/>
                  <a:gd name="connsiteY8" fmla="*/ 28575 h 1990725"/>
                  <a:gd name="connsiteX9" fmla="*/ 1527933 w 2938216"/>
                  <a:gd name="connsiteY9" fmla="*/ 9525 h 1990725"/>
                  <a:gd name="connsiteX10" fmla="*/ 1642233 w 2938216"/>
                  <a:gd name="connsiteY10" fmla="*/ 19050 h 1990725"/>
                  <a:gd name="connsiteX11" fmla="*/ 1661283 w 2938216"/>
                  <a:gd name="connsiteY11" fmla="*/ 47625 h 1990725"/>
                  <a:gd name="connsiteX12" fmla="*/ 1670808 w 2938216"/>
                  <a:gd name="connsiteY12" fmla="*/ 95250 h 1990725"/>
                  <a:gd name="connsiteX13" fmla="*/ 1680333 w 2938216"/>
                  <a:gd name="connsiteY13" fmla="*/ 333375 h 1990725"/>
                  <a:gd name="connsiteX14" fmla="*/ 1708908 w 2938216"/>
                  <a:gd name="connsiteY14" fmla="*/ 495300 h 1990725"/>
                  <a:gd name="connsiteX15" fmla="*/ 1718433 w 2938216"/>
                  <a:gd name="connsiteY15" fmla="*/ 523875 h 1990725"/>
                  <a:gd name="connsiteX16" fmla="*/ 1737484 w 2938216"/>
                  <a:gd name="connsiteY16" fmla="*/ 647700 h 1990725"/>
                  <a:gd name="connsiteX17" fmla="*/ 1737481 w 2938216"/>
                  <a:gd name="connsiteY17" fmla="*/ 695325 h 1990725"/>
                  <a:gd name="connsiteX18" fmla="*/ 1737482 w 2938216"/>
                  <a:gd name="connsiteY18" fmla="*/ 742950 h 1990725"/>
                  <a:gd name="connsiteX19" fmla="*/ 1785108 w 2938216"/>
                  <a:gd name="connsiteY19" fmla="*/ 723900 h 1990725"/>
                  <a:gd name="connsiteX20" fmla="*/ 1794633 w 2938216"/>
                  <a:gd name="connsiteY20" fmla="*/ 876300 h 1990725"/>
                  <a:gd name="connsiteX21" fmla="*/ 1804158 w 2938216"/>
                  <a:gd name="connsiteY21" fmla="*/ 904875 h 1990725"/>
                  <a:gd name="connsiteX22" fmla="*/ 1794633 w 2938216"/>
                  <a:gd name="connsiteY22" fmla="*/ 952500 h 1990725"/>
                  <a:gd name="connsiteX23" fmla="*/ 1813683 w 2938216"/>
                  <a:gd name="connsiteY23" fmla="*/ 1000125 h 1990725"/>
                  <a:gd name="connsiteX24" fmla="*/ 1813683 w 2938216"/>
                  <a:gd name="connsiteY24" fmla="*/ 1028700 h 1990725"/>
                  <a:gd name="connsiteX25" fmla="*/ 1823208 w 2938216"/>
                  <a:gd name="connsiteY25" fmla="*/ 1076325 h 1990725"/>
                  <a:gd name="connsiteX26" fmla="*/ 1823208 w 2938216"/>
                  <a:gd name="connsiteY26" fmla="*/ 1123950 h 1990725"/>
                  <a:gd name="connsiteX27" fmla="*/ 1832733 w 2938216"/>
                  <a:gd name="connsiteY27" fmla="*/ 1162050 h 1990725"/>
                  <a:gd name="connsiteX28" fmla="*/ 1823208 w 2938216"/>
                  <a:gd name="connsiteY28" fmla="*/ 1181100 h 1990725"/>
                  <a:gd name="connsiteX29" fmla="*/ 1842258 w 2938216"/>
                  <a:gd name="connsiteY29" fmla="*/ 1219200 h 1990725"/>
                  <a:gd name="connsiteX30" fmla="*/ 1842258 w 2938216"/>
                  <a:gd name="connsiteY30" fmla="*/ 1266825 h 1990725"/>
                  <a:gd name="connsiteX31" fmla="*/ 1861308 w 2938216"/>
                  <a:gd name="connsiteY31" fmla="*/ 1314450 h 1990725"/>
                  <a:gd name="connsiteX32" fmla="*/ 1861308 w 2938216"/>
                  <a:gd name="connsiteY32" fmla="*/ 1362075 h 1990725"/>
                  <a:gd name="connsiteX33" fmla="*/ 1899408 w 2938216"/>
                  <a:gd name="connsiteY33" fmla="*/ 1400175 h 1990725"/>
                  <a:gd name="connsiteX34" fmla="*/ 1927983 w 2938216"/>
                  <a:gd name="connsiteY34" fmla="*/ 1362075 h 1990725"/>
                  <a:gd name="connsiteX35" fmla="*/ 1937508 w 2938216"/>
                  <a:gd name="connsiteY35" fmla="*/ 1314450 h 1990725"/>
                  <a:gd name="connsiteX36" fmla="*/ 1956558 w 2938216"/>
                  <a:gd name="connsiteY36" fmla="*/ 1257300 h 1990725"/>
                  <a:gd name="connsiteX37" fmla="*/ 1956558 w 2938216"/>
                  <a:gd name="connsiteY37" fmla="*/ 1219200 h 1990725"/>
                  <a:gd name="connsiteX38" fmla="*/ 1975608 w 2938216"/>
                  <a:gd name="connsiteY38" fmla="*/ 1152525 h 1990725"/>
                  <a:gd name="connsiteX39" fmla="*/ 1966083 w 2938216"/>
                  <a:gd name="connsiteY39" fmla="*/ 1085850 h 1990725"/>
                  <a:gd name="connsiteX40" fmla="*/ 1975608 w 2938216"/>
                  <a:gd name="connsiteY40" fmla="*/ 1057275 h 1990725"/>
                  <a:gd name="connsiteX41" fmla="*/ 1994658 w 2938216"/>
                  <a:gd name="connsiteY41" fmla="*/ 990600 h 1990725"/>
                  <a:gd name="connsiteX42" fmla="*/ 2004183 w 2938216"/>
                  <a:gd name="connsiteY42" fmla="*/ 942975 h 1990725"/>
                  <a:gd name="connsiteX43" fmla="*/ 2013708 w 2938216"/>
                  <a:gd name="connsiteY43" fmla="*/ 895350 h 1990725"/>
                  <a:gd name="connsiteX44" fmla="*/ 2032758 w 2938216"/>
                  <a:gd name="connsiteY44" fmla="*/ 847725 h 1990725"/>
                  <a:gd name="connsiteX45" fmla="*/ 2080383 w 2938216"/>
                  <a:gd name="connsiteY45" fmla="*/ 904875 h 1990725"/>
                  <a:gd name="connsiteX46" fmla="*/ 2080383 w 2938216"/>
                  <a:gd name="connsiteY46" fmla="*/ 952500 h 1990725"/>
                  <a:gd name="connsiteX47" fmla="*/ 2147061 w 2938216"/>
                  <a:gd name="connsiteY47" fmla="*/ 1047750 h 1990725"/>
                  <a:gd name="connsiteX48" fmla="*/ 2213735 w 2938216"/>
                  <a:gd name="connsiteY48" fmla="*/ 962025 h 1990725"/>
                  <a:gd name="connsiteX49" fmla="*/ 2242308 w 2938216"/>
                  <a:gd name="connsiteY49" fmla="*/ 1019175 h 1990725"/>
                  <a:gd name="connsiteX50" fmla="*/ 2251833 w 2938216"/>
                  <a:gd name="connsiteY50" fmla="*/ 819150 h 1990725"/>
                  <a:gd name="connsiteX51" fmla="*/ 2299458 w 2938216"/>
                  <a:gd name="connsiteY51" fmla="*/ 762000 h 1990725"/>
                  <a:gd name="connsiteX52" fmla="*/ 2356608 w 2938216"/>
                  <a:gd name="connsiteY52" fmla="*/ 762000 h 1990725"/>
                  <a:gd name="connsiteX53" fmla="*/ 2413758 w 2938216"/>
                  <a:gd name="connsiteY53" fmla="*/ 771525 h 1990725"/>
                  <a:gd name="connsiteX54" fmla="*/ 2470909 w 2938216"/>
                  <a:gd name="connsiteY54" fmla="*/ 790575 h 1990725"/>
                  <a:gd name="connsiteX55" fmla="*/ 2480433 w 2938216"/>
                  <a:gd name="connsiteY55" fmla="*/ 857250 h 1990725"/>
                  <a:gd name="connsiteX56" fmla="*/ 2499483 w 2938216"/>
                  <a:gd name="connsiteY56" fmla="*/ 914400 h 1990725"/>
                  <a:gd name="connsiteX57" fmla="*/ 2518533 w 2938216"/>
                  <a:gd name="connsiteY57" fmla="*/ 971550 h 1990725"/>
                  <a:gd name="connsiteX58" fmla="*/ 2537583 w 2938216"/>
                  <a:gd name="connsiteY58" fmla="*/ 1028700 h 1990725"/>
                  <a:gd name="connsiteX59" fmla="*/ 2528058 w 2938216"/>
                  <a:gd name="connsiteY59" fmla="*/ 1057275 h 1990725"/>
                  <a:gd name="connsiteX60" fmla="*/ 2556633 w 2938216"/>
                  <a:gd name="connsiteY60" fmla="*/ 1114425 h 1990725"/>
                  <a:gd name="connsiteX61" fmla="*/ 2556633 w 2938216"/>
                  <a:gd name="connsiteY61" fmla="*/ 1162050 h 1990725"/>
                  <a:gd name="connsiteX62" fmla="*/ 2556633 w 2938216"/>
                  <a:gd name="connsiteY62" fmla="*/ 1209675 h 1990725"/>
                  <a:gd name="connsiteX63" fmla="*/ 2537583 w 2938216"/>
                  <a:gd name="connsiteY63" fmla="*/ 1238250 h 1990725"/>
                  <a:gd name="connsiteX64" fmla="*/ 2547108 w 2938216"/>
                  <a:gd name="connsiteY64" fmla="*/ 1276350 h 1990725"/>
                  <a:gd name="connsiteX65" fmla="*/ 2556633 w 2938216"/>
                  <a:gd name="connsiteY65" fmla="*/ 1333500 h 1990725"/>
                  <a:gd name="connsiteX66" fmla="*/ 2575683 w 2938216"/>
                  <a:gd name="connsiteY66" fmla="*/ 1390650 h 1990725"/>
                  <a:gd name="connsiteX67" fmla="*/ 2575683 w 2938216"/>
                  <a:gd name="connsiteY67" fmla="*/ 1447800 h 1990725"/>
                  <a:gd name="connsiteX68" fmla="*/ 2594733 w 2938216"/>
                  <a:gd name="connsiteY68" fmla="*/ 1504950 h 1990725"/>
                  <a:gd name="connsiteX69" fmla="*/ 2613783 w 2938216"/>
                  <a:gd name="connsiteY69" fmla="*/ 1562100 h 1990725"/>
                  <a:gd name="connsiteX70" fmla="*/ 2623308 w 2938216"/>
                  <a:gd name="connsiteY70" fmla="*/ 1590675 h 1990725"/>
                  <a:gd name="connsiteX71" fmla="*/ 2623308 w 2938216"/>
                  <a:gd name="connsiteY71" fmla="*/ 1638300 h 1990725"/>
                  <a:gd name="connsiteX72" fmla="*/ 2642358 w 2938216"/>
                  <a:gd name="connsiteY72" fmla="*/ 1685925 h 1990725"/>
                  <a:gd name="connsiteX73" fmla="*/ 2642358 w 2938216"/>
                  <a:gd name="connsiteY73" fmla="*/ 1743075 h 1990725"/>
                  <a:gd name="connsiteX74" fmla="*/ 2651883 w 2938216"/>
                  <a:gd name="connsiteY74" fmla="*/ 1800225 h 1990725"/>
                  <a:gd name="connsiteX75" fmla="*/ 2642358 w 2938216"/>
                  <a:gd name="connsiteY75" fmla="*/ 1838325 h 1990725"/>
                  <a:gd name="connsiteX76" fmla="*/ 2651883 w 2938216"/>
                  <a:gd name="connsiteY76" fmla="*/ 1876425 h 1990725"/>
                  <a:gd name="connsiteX77" fmla="*/ 2670933 w 2938216"/>
                  <a:gd name="connsiteY77" fmla="*/ 1933575 h 1990725"/>
                  <a:gd name="connsiteX78" fmla="*/ 2642358 w 2938216"/>
                  <a:gd name="connsiteY78" fmla="*/ 1962150 h 1990725"/>
                  <a:gd name="connsiteX79" fmla="*/ 2670933 w 2938216"/>
                  <a:gd name="connsiteY79" fmla="*/ 1990725 h 1990725"/>
                  <a:gd name="connsiteX80" fmla="*/ 2718558 w 2938216"/>
                  <a:gd name="connsiteY80" fmla="*/ 1924050 h 1990725"/>
                  <a:gd name="connsiteX81" fmla="*/ 2718558 w 2938216"/>
                  <a:gd name="connsiteY81" fmla="*/ 1857375 h 1990725"/>
                  <a:gd name="connsiteX82" fmla="*/ 2728083 w 2938216"/>
                  <a:gd name="connsiteY82" fmla="*/ 1800225 h 1990725"/>
                  <a:gd name="connsiteX83" fmla="*/ 2728083 w 2938216"/>
                  <a:gd name="connsiteY83" fmla="*/ 1752600 h 1990725"/>
                  <a:gd name="connsiteX84" fmla="*/ 2728083 w 2938216"/>
                  <a:gd name="connsiteY84" fmla="*/ 1685925 h 1990725"/>
                  <a:gd name="connsiteX85" fmla="*/ 2737608 w 2938216"/>
                  <a:gd name="connsiteY85" fmla="*/ 1628775 h 1990725"/>
                  <a:gd name="connsiteX86" fmla="*/ 2747133 w 2938216"/>
                  <a:gd name="connsiteY86" fmla="*/ 1562100 h 1990725"/>
                  <a:gd name="connsiteX87" fmla="*/ 2737608 w 2938216"/>
                  <a:gd name="connsiteY87" fmla="*/ 1504950 h 1990725"/>
                  <a:gd name="connsiteX88" fmla="*/ 2766183 w 2938216"/>
                  <a:gd name="connsiteY88" fmla="*/ 1457325 h 1990725"/>
                  <a:gd name="connsiteX89" fmla="*/ 2737608 w 2938216"/>
                  <a:gd name="connsiteY89" fmla="*/ 1419225 h 1990725"/>
                  <a:gd name="connsiteX90" fmla="*/ 2766183 w 2938216"/>
                  <a:gd name="connsiteY90" fmla="*/ 1352550 h 1990725"/>
                  <a:gd name="connsiteX91" fmla="*/ 2766183 w 2938216"/>
                  <a:gd name="connsiteY91" fmla="*/ 1285875 h 1990725"/>
                  <a:gd name="connsiteX92" fmla="*/ 2747133 w 2938216"/>
                  <a:gd name="connsiteY92" fmla="*/ 1238250 h 1990725"/>
                  <a:gd name="connsiteX93" fmla="*/ 2756658 w 2938216"/>
                  <a:gd name="connsiteY93" fmla="*/ 1181100 h 1990725"/>
                  <a:gd name="connsiteX94" fmla="*/ 2756658 w 2938216"/>
                  <a:gd name="connsiteY94" fmla="*/ 1152525 h 1990725"/>
                  <a:gd name="connsiteX95" fmla="*/ 2766183 w 2938216"/>
                  <a:gd name="connsiteY95" fmla="*/ 1085850 h 1990725"/>
                  <a:gd name="connsiteX96" fmla="*/ 2766183 w 2938216"/>
                  <a:gd name="connsiteY96" fmla="*/ 1047750 h 1990725"/>
                  <a:gd name="connsiteX97" fmla="*/ 2756658 w 2938216"/>
                  <a:gd name="connsiteY97" fmla="*/ 981075 h 1990725"/>
                  <a:gd name="connsiteX98" fmla="*/ 2766183 w 2938216"/>
                  <a:gd name="connsiteY98" fmla="*/ 933450 h 1990725"/>
                  <a:gd name="connsiteX99" fmla="*/ 2785233 w 2938216"/>
                  <a:gd name="connsiteY99" fmla="*/ 866775 h 1990725"/>
                  <a:gd name="connsiteX100" fmla="*/ 2804283 w 2938216"/>
                  <a:gd name="connsiteY100" fmla="*/ 819150 h 1990725"/>
                  <a:gd name="connsiteX101" fmla="*/ 2785233 w 2938216"/>
                  <a:gd name="connsiteY101" fmla="*/ 781050 h 1990725"/>
                  <a:gd name="connsiteX102" fmla="*/ 2804283 w 2938216"/>
                  <a:gd name="connsiteY102" fmla="*/ 685800 h 1990725"/>
                  <a:gd name="connsiteX103" fmla="*/ 2870962 w 2938216"/>
                  <a:gd name="connsiteY103" fmla="*/ 742950 h 1990725"/>
                  <a:gd name="connsiteX104" fmla="*/ 2870958 w 2938216"/>
                  <a:gd name="connsiteY104" fmla="*/ 533400 h 1990725"/>
                  <a:gd name="connsiteX105" fmla="*/ 2880483 w 2938216"/>
                  <a:gd name="connsiteY105" fmla="*/ 485775 h 1990725"/>
                  <a:gd name="connsiteX106" fmla="*/ 2880483 w 2938216"/>
                  <a:gd name="connsiteY106" fmla="*/ 428625 h 1990725"/>
                  <a:gd name="connsiteX107" fmla="*/ 2899533 w 2938216"/>
                  <a:gd name="connsiteY107" fmla="*/ 361950 h 1990725"/>
                  <a:gd name="connsiteX108" fmla="*/ 2890008 w 2938216"/>
                  <a:gd name="connsiteY108" fmla="*/ 314325 h 1990725"/>
                  <a:gd name="connsiteX109" fmla="*/ 2890008 w 2938216"/>
                  <a:gd name="connsiteY109" fmla="*/ 247650 h 1990725"/>
                  <a:gd name="connsiteX110" fmla="*/ 2899533 w 2938216"/>
                  <a:gd name="connsiteY110" fmla="*/ 190500 h 1990725"/>
                  <a:gd name="connsiteX111" fmla="*/ 2928108 w 2938216"/>
                  <a:gd name="connsiteY111" fmla="*/ 142875 h 1990725"/>
                  <a:gd name="connsiteX112" fmla="*/ 2909058 w 2938216"/>
                  <a:gd name="connsiteY112" fmla="*/ 95250 h 1990725"/>
                  <a:gd name="connsiteX113" fmla="*/ 2937633 w 2938216"/>
                  <a:gd name="connsiteY113" fmla="*/ 57150 h 1990725"/>
                  <a:gd name="connsiteX114" fmla="*/ 2928108 w 2938216"/>
                  <a:gd name="connsiteY114" fmla="*/ 0 h 1990725"/>
                  <a:gd name="connsiteX0" fmla="*/ 6078 w 2931087"/>
                  <a:gd name="connsiteY0" fmla="*/ 942975 h 1990725"/>
                  <a:gd name="connsiteX1" fmla="*/ 25142 w 2931087"/>
                  <a:gd name="connsiteY1" fmla="*/ 800100 h 1990725"/>
                  <a:gd name="connsiteX2" fmla="*/ 27130 w 2931087"/>
                  <a:gd name="connsiteY2" fmla="*/ 914400 h 1990725"/>
                  <a:gd name="connsiteX3" fmla="*/ 154864 w 2931087"/>
                  <a:gd name="connsiteY3" fmla="*/ 706011 h 1990725"/>
                  <a:gd name="connsiteX4" fmla="*/ 219517 w 2931087"/>
                  <a:gd name="connsiteY4" fmla="*/ 590550 h 1990725"/>
                  <a:gd name="connsiteX5" fmla="*/ 373016 w 2931087"/>
                  <a:gd name="connsiteY5" fmla="*/ 514358 h 1990725"/>
                  <a:gd name="connsiteX6" fmla="*/ 577622 w 2931087"/>
                  <a:gd name="connsiteY6" fmla="*/ 390525 h 1990725"/>
                  <a:gd name="connsiteX7" fmla="*/ 1025326 w 2931087"/>
                  <a:gd name="connsiteY7" fmla="*/ 176059 h 1990725"/>
                  <a:gd name="connsiteX8" fmla="*/ 1454129 w 2931087"/>
                  <a:gd name="connsiteY8" fmla="*/ 28575 h 1990725"/>
                  <a:gd name="connsiteX9" fmla="*/ 1520804 w 2931087"/>
                  <a:gd name="connsiteY9" fmla="*/ 9525 h 1990725"/>
                  <a:gd name="connsiteX10" fmla="*/ 1635104 w 2931087"/>
                  <a:gd name="connsiteY10" fmla="*/ 19050 h 1990725"/>
                  <a:gd name="connsiteX11" fmla="*/ 1654154 w 2931087"/>
                  <a:gd name="connsiteY11" fmla="*/ 47625 h 1990725"/>
                  <a:gd name="connsiteX12" fmla="*/ 1663679 w 2931087"/>
                  <a:gd name="connsiteY12" fmla="*/ 95250 h 1990725"/>
                  <a:gd name="connsiteX13" fmla="*/ 1673204 w 2931087"/>
                  <a:gd name="connsiteY13" fmla="*/ 333375 h 1990725"/>
                  <a:gd name="connsiteX14" fmla="*/ 1701779 w 2931087"/>
                  <a:gd name="connsiteY14" fmla="*/ 495300 h 1990725"/>
                  <a:gd name="connsiteX15" fmla="*/ 1711304 w 2931087"/>
                  <a:gd name="connsiteY15" fmla="*/ 523875 h 1990725"/>
                  <a:gd name="connsiteX16" fmla="*/ 1730355 w 2931087"/>
                  <a:gd name="connsiteY16" fmla="*/ 647700 h 1990725"/>
                  <a:gd name="connsiteX17" fmla="*/ 1730352 w 2931087"/>
                  <a:gd name="connsiteY17" fmla="*/ 695325 h 1990725"/>
                  <a:gd name="connsiteX18" fmla="*/ 1730353 w 2931087"/>
                  <a:gd name="connsiteY18" fmla="*/ 742950 h 1990725"/>
                  <a:gd name="connsiteX19" fmla="*/ 1777979 w 2931087"/>
                  <a:gd name="connsiteY19" fmla="*/ 723900 h 1990725"/>
                  <a:gd name="connsiteX20" fmla="*/ 1787504 w 2931087"/>
                  <a:gd name="connsiteY20" fmla="*/ 876300 h 1990725"/>
                  <a:gd name="connsiteX21" fmla="*/ 1797029 w 2931087"/>
                  <a:gd name="connsiteY21" fmla="*/ 904875 h 1990725"/>
                  <a:gd name="connsiteX22" fmla="*/ 1787504 w 2931087"/>
                  <a:gd name="connsiteY22" fmla="*/ 952500 h 1990725"/>
                  <a:gd name="connsiteX23" fmla="*/ 1806554 w 2931087"/>
                  <a:gd name="connsiteY23" fmla="*/ 1000125 h 1990725"/>
                  <a:gd name="connsiteX24" fmla="*/ 1806554 w 2931087"/>
                  <a:gd name="connsiteY24" fmla="*/ 1028700 h 1990725"/>
                  <a:gd name="connsiteX25" fmla="*/ 1816079 w 2931087"/>
                  <a:gd name="connsiteY25" fmla="*/ 1076325 h 1990725"/>
                  <a:gd name="connsiteX26" fmla="*/ 1816079 w 2931087"/>
                  <a:gd name="connsiteY26" fmla="*/ 1123950 h 1990725"/>
                  <a:gd name="connsiteX27" fmla="*/ 1825604 w 2931087"/>
                  <a:gd name="connsiteY27" fmla="*/ 1162050 h 1990725"/>
                  <a:gd name="connsiteX28" fmla="*/ 1816079 w 2931087"/>
                  <a:gd name="connsiteY28" fmla="*/ 1181100 h 1990725"/>
                  <a:gd name="connsiteX29" fmla="*/ 1835129 w 2931087"/>
                  <a:gd name="connsiteY29" fmla="*/ 1219200 h 1990725"/>
                  <a:gd name="connsiteX30" fmla="*/ 1835129 w 2931087"/>
                  <a:gd name="connsiteY30" fmla="*/ 1266825 h 1990725"/>
                  <a:gd name="connsiteX31" fmla="*/ 1854179 w 2931087"/>
                  <a:gd name="connsiteY31" fmla="*/ 1314450 h 1990725"/>
                  <a:gd name="connsiteX32" fmla="*/ 1854179 w 2931087"/>
                  <a:gd name="connsiteY32" fmla="*/ 1362075 h 1990725"/>
                  <a:gd name="connsiteX33" fmla="*/ 1892279 w 2931087"/>
                  <a:gd name="connsiteY33" fmla="*/ 1400175 h 1990725"/>
                  <a:gd name="connsiteX34" fmla="*/ 1920854 w 2931087"/>
                  <a:gd name="connsiteY34" fmla="*/ 1362075 h 1990725"/>
                  <a:gd name="connsiteX35" fmla="*/ 1930379 w 2931087"/>
                  <a:gd name="connsiteY35" fmla="*/ 1314450 h 1990725"/>
                  <a:gd name="connsiteX36" fmla="*/ 1949429 w 2931087"/>
                  <a:gd name="connsiteY36" fmla="*/ 1257300 h 1990725"/>
                  <a:gd name="connsiteX37" fmla="*/ 1949429 w 2931087"/>
                  <a:gd name="connsiteY37" fmla="*/ 1219200 h 1990725"/>
                  <a:gd name="connsiteX38" fmla="*/ 1968479 w 2931087"/>
                  <a:gd name="connsiteY38" fmla="*/ 1152525 h 1990725"/>
                  <a:gd name="connsiteX39" fmla="*/ 1958954 w 2931087"/>
                  <a:gd name="connsiteY39" fmla="*/ 1085850 h 1990725"/>
                  <a:gd name="connsiteX40" fmla="*/ 1968479 w 2931087"/>
                  <a:gd name="connsiteY40" fmla="*/ 1057275 h 1990725"/>
                  <a:gd name="connsiteX41" fmla="*/ 1987529 w 2931087"/>
                  <a:gd name="connsiteY41" fmla="*/ 990600 h 1990725"/>
                  <a:gd name="connsiteX42" fmla="*/ 1997054 w 2931087"/>
                  <a:gd name="connsiteY42" fmla="*/ 942975 h 1990725"/>
                  <a:gd name="connsiteX43" fmla="*/ 2006579 w 2931087"/>
                  <a:gd name="connsiteY43" fmla="*/ 895350 h 1990725"/>
                  <a:gd name="connsiteX44" fmla="*/ 2025629 w 2931087"/>
                  <a:gd name="connsiteY44" fmla="*/ 847725 h 1990725"/>
                  <a:gd name="connsiteX45" fmla="*/ 2073254 w 2931087"/>
                  <a:gd name="connsiteY45" fmla="*/ 904875 h 1990725"/>
                  <a:gd name="connsiteX46" fmla="*/ 2073254 w 2931087"/>
                  <a:gd name="connsiteY46" fmla="*/ 952500 h 1990725"/>
                  <a:gd name="connsiteX47" fmla="*/ 2139932 w 2931087"/>
                  <a:gd name="connsiteY47" fmla="*/ 1047750 h 1990725"/>
                  <a:gd name="connsiteX48" fmla="*/ 2206606 w 2931087"/>
                  <a:gd name="connsiteY48" fmla="*/ 962025 h 1990725"/>
                  <a:gd name="connsiteX49" fmla="*/ 2235179 w 2931087"/>
                  <a:gd name="connsiteY49" fmla="*/ 1019175 h 1990725"/>
                  <a:gd name="connsiteX50" fmla="*/ 2244704 w 2931087"/>
                  <a:gd name="connsiteY50" fmla="*/ 819150 h 1990725"/>
                  <a:gd name="connsiteX51" fmla="*/ 2292329 w 2931087"/>
                  <a:gd name="connsiteY51" fmla="*/ 762000 h 1990725"/>
                  <a:gd name="connsiteX52" fmla="*/ 2349479 w 2931087"/>
                  <a:gd name="connsiteY52" fmla="*/ 762000 h 1990725"/>
                  <a:gd name="connsiteX53" fmla="*/ 2406629 w 2931087"/>
                  <a:gd name="connsiteY53" fmla="*/ 771525 h 1990725"/>
                  <a:gd name="connsiteX54" fmla="*/ 2463780 w 2931087"/>
                  <a:gd name="connsiteY54" fmla="*/ 790575 h 1990725"/>
                  <a:gd name="connsiteX55" fmla="*/ 2473304 w 2931087"/>
                  <a:gd name="connsiteY55" fmla="*/ 857250 h 1990725"/>
                  <a:gd name="connsiteX56" fmla="*/ 2492354 w 2931087"/>
                  <a:gd name="connsiteY56" fmla="*/ 914400 h 1990725"/>
                  <a:gd name="connsiteX57" fmla="*/ 2511404 w 2931087"/>
                  <a:gd name="connsiteY57" fmla="*/ 971550 h 1990725"/>
                  <a:gd name="connsiteX58" fmla="*/ 2530454 w 2931087"/>
                  <a:gd name="connsiteY58" fmla="*/ 1028700 h 1990725"/>
                  <a:gd name="connsiteX59" fmla="*/ 2520929 w 2931087"/>
                  <a:gd name="connsiteY59" fmla="*/ 1057275 h 1990725"/>
                  <a:gd name="connsiteX60" fmla="*/ 2549504 w 2931087"/>
                  <a:gd name="connsiteY60" fmla="*/ 1114425 h 1990725"/>
                  <a:gd name="connsiteX61" fmla="*/ 2549504 w 2931087"/>
                  <a:gd name="connsiteY61" fmla="*/ 1162050 h 1990725"/>
                  <a:gd name="connsiteX62" fmla="*/ 2549504 w 2931087"/>
                  <a:gd name="connsiteY62" fmla="*/ 1209675 h 1990725"/>
                  <a:gd name="connsiteX63" fmla="*/ 2530454 w 2931087"/>
                  <a:gd name="connsiteY63" fmla="*/ 1238250 h 1990725"/>
                  <a:gd name="connsiteX64" fmla="*/ 2539979 w 2931087"/>
                  <a:gd name="connsiteY64" fmla="*/ 1276350 h 1990725"/>
                  <a:gd name="connsiteX65" fmla="*/ 2549504 w 2931087"/>
                  <a:gd name="connsiteY65" fmla="*/ 1333500 h 1990725"/>
                  <a:gd name="connsiteX66" fmla="*/ 2568554 w 2931087"/>
                  <a:gd name="connsiteY66" fmla="*/ 1390650 h 1990725"/>
                  <a:gd name="connsiteX67" fmla="*/ 2568554 w 2931087"/>
                  <a:gd name="connsiteY67" fmla="*/ 1447800 h 1990725"/>
                  <a:gd name="connsiteX68" fmla="*/ 2587604 w 2931087"/>
                  <a:gd name="connsiteY68" fmla="*/ 1504950 h 1990725"/>
                  <a:gd name="connsiteX69" fmla="*/ 2606654 w 2931087"/>
                  <a:gd name="connsiteY69" fmla="*/ 1562100 h 1990725"/>
                  <a:gd name="connsiteX70" fmla="*/ 2616179 w 2931087"/>
                  <a:gd name="connsiteY70" fmla="*/ 1590675 h 1990725"/>
                  <a:gd name="connsiteX71" fmla="*/ 2616179 w 2931087"/>
                  <a:gd name="connsiteY71" fmla="*/ 1638300 h 1990725"/>
                  <a:gd name="connsiteX72" fmla="*/ 2635229 w 2931087"/>
                  <a:gd name="connsiteY72" fmla="*/ 1685925 h 1990725"/>
                  <a:gd name="connsiteX73" fmla="*/ 2635229 w 2931087"/>
                  <a:gd name="connsiteY73" fmla="*/ 1743075 h 1990725"/>
                  <a:gd name="connsiteX74" fmla="*/ 2644754 w 2931087"/>
                  <a:gd name="connsiteY74" fmla="*/ 1800225 h 1990725"/>
                  <a:gd name="connsiteX75" fmla="*/ 2635229 w 2931087"/>
                  <a:gd name="connsiteY75" fmla="*/ 1838325 h 1990725"/>
                  <a:gd name="connsiteX76" fmla="*/ 2644754 w 2931087"/>
                  <a:gd name="connsiteY76" fmla="*/ 1876425 h 1990725"/>
                  <a:gd name="connsiteX77" fmla="*/ 2663804 w 2931087"/>
                  <a:gd name="connsiteY77" fmla="*/ 1933575 h 1990725"/>
                  <a:gd name="connsiteX78" fmla="*/ 2635229 w 2931087"/>
                  <a:gd name="connsiteY78" fmla="*/ 1962150 h 1990725"/>
                  <a:gd name="connsiteX79" fmla="*/ 2663804 w 2931087"/>
                  <a:gd name="connsiteY79" fmla="*/ 1990725 h 1990725"/>
                  <a:gd name="connsiteX80" fmla="*/ 2711429 w 2931087"/>
                  <a:gd name="connsiteY80" fmla="*/ 1924050 h 1990725"/>
                  <a:gd name="connsiteX81" fmla="*/ 2711429 w 2931087"/>
                  <a:gd name="connsiteY81" fmla="*/ 1857375 h 1990725"/>
                  <a:gd name="connsiteX82" fmla="*/ 2720954 w 2931087"/>
                  <a:gd name="connsiteY82" fmla="*/ 1800225 h 1990725"/>
                  <a:gd name="connsiteX83" fmla="*/ 2720954 w 2931087"/>
                  <a:gd name="connsiteY83" fmla="*/ 1752600 h 1990725"/>
                  <a:gd name="connsiteX84" fmla="*/ 2720954 w 2931087"/>
                  <a:gd name="connsiteY84" fmla="*/ 1685925 h 1990725"/>
                  <a:gd name="connsiteX85" fmla="*/ 2730479 w 2931087"/>
                  <a:gd name="connsiteY85" fmla="*/ 1628775 h 1990725"/>
                  <a:gd name="connsiteX86" fmla="*/ 2740004 w 2931087"/>
                  <a:gd name="connsiteY86" fmla="*/ 1562100 h 1990725"/>
                  <a:gd name="connsiteX87" fmla="*/ 2730479 w 2931087"/>
                  <a:gd name="connsiteY87" fmla="*/ 1504950 h 1990725"/>
                  <a:gd name="connsiteX88" fmla="*/ 2759054 w 2931087"/>
                  <a:gd name="connsiteY88" fmla="*/ 1457325 h 1990725"/>
                  <a:gd name="connsiteX89" fmla="*/ 2730479 w 2931087"/>
                  <a:gd name="connsiteY89" fmla="*/ 1419225 h 1990725"/>
                  <a:gd name="connsiteX90" fmla="*/ 2759054 w 2931087"/>
                  <a:gd name="connsiteY90" fmla="*/ 1352550 h 1990725"/>
                  <a:gd name="connsiteX91" fmla="*/ 2759054 w 2931087"/>
                  <a:gd name="connsiteY91" fmla="*/ 1285875 h 1990725"/>
                  <a:gd name="connsiteX92" fmla="*/ 2740004 w 2931087"/>
                  <a:gd name="connsiteY92" fmla="*/ 1238250 h 1990725"/>
                  <a:gd name="connsiteX93" fmla="*/ 2749529 w 2931087"/>
                  <a:gd name="connsiteY93" fmla="*/ 1181100 h 1990725"/>
                  <a:gd name="connsiteX94" fmla="*/ 2749529 w 2931087"/>
                  <a:gd name="connsiteY94" fmla="*/ 1152525 h 1990725"/>
                  <a:gd name="connsiteX95" fmla="*/ 2759054 w 2931087"/>
                  <a:gd name="connsiteY95" fmla="*/ 1085850 h 1990725"/>
                  <a:gd name="connsiteX96" fmla="*/ 2759054 w 2931087"/>
                  <a:gd name="connsiteY96" fmla="*/ 1047750 h 1990725"/>
                  <a:gd name="connsiteX97" fmla="*/ 2749529 w 2931087"/>
                  <a:gd name="connsiteY97" fmla="*/ 981075 h 1990725"/>
                  <a:gd name="connsiteX98" fmla="*/ 2759054 w 2931087"/>
                  <a:gd name="connsiteY98" fmla="*/ 933450 h 1990725"/>
                  <a:gd name="connsiteX99" fmla="*/ 2778104 w 2931087"/>
                  <a:gd name="connsiteY99" fmla="*/ 866775 h 1990725"/>
                  <a:gd name="connsiteX100" fmla="*/ 2797154 w 2931087"/>
                  <a:gd name="connsiteY100" fmla="*/ 819150 h 1990725"/>
                  <a:gd name="connsiteX101" fmla="*/ 2778104 w 2931087"/>
                  <a:gd name="connsiteY101" fmla="*/ 781050 h 1990725"/>
                  <a:gd name="connsiteX102" fmla="*/ 2797154 w 2931087"/>
                  <a:gd name="connsiteY102" fmla="*/ 685800 h 1990725"/>
                  <a:gd name="connsiteX103" fmla="*/ 2863833 w 2931087"/>
                  <a:gd name="connsiteY103" fmla="*/ 742950 h 1990725"/>
                  <a:gd name="connsiteX104" fmla="*/ 2863829 w 2931087"/>
                  <a:gd name="connsiteY104" fmla="*/ 533400 h 1990725"/>
                  <a:gd name="connsiteX105" fmla="*/ 2873354 w 2931087"/>
                  <a:gd name="connsiteY105" fmla="*/ 485775 h 1990725"/>
                  <a:gd name="connsiteX106" fmla="*/ 2873354 w 2931087"/>
                  <a:gd name="connsiteY106" fmla="*/ 428625 h 1990725"/>
                  <a:gd name="connsiteX107" fmla="*/ 2892404 w 2931087"/>
                  <a:gd name="connsiteY107" fmla="*/ 361950 h 1990725"/>
                  <a:gd name="connsiteX108" fmla="*/ 2882879 w 2931087"/>
                  <a:gd name="connsiteY108" fmla="*/ 314325 h 1990725"/>
                  <a:gd name="connsiteX109" fmla="*/ 2882879 w 2931087"/>
                  <a:gd name="connsiteY109" fmla="*/ 247650 h 1990725"/>
                  <a:gd name="connsiteX110" fmla="*/ 2892404 w 2931087"/>
                  <a:gd name="connsiteY110" fmla="*/ 190500 h 1990725"/>
                  <a:gd name="connsiteX111" fmla="*/ 2920979 w 2931087"/>
                  <a:gd name="connsiteY111" fmla="*/ 142875 h 1990725"/>
                  <a:gd name="connsiteX112" fmla="*/ 2901929 w 2931087"/>
                  <a:gd name="connsiteY112" fmla="*/ 95250 h 1990725"/>
                  <a:gd name="connsiteX113" fmla="*/ 2930504 w 2931087"/>
                  <a:gd name="connsiteY113" fmla="*/ 57150 h 1990725"/>
                  <a:gd name="connsiteX114" fmla="*/ 2920979 w 2931087"/>
                  <a:gd name="connsiteY114" fmla="*/ 0 h 1990725"/>
                  <a:gd name="connsiteX0" fmla="*/ 95906 w 3020915"/>
                  <a:gd name="connsiteY0" fmla="*/ 942975 h 1990725"/>
                  <a:gd name="connsiteX1" fmla="*/ 648 w 3020915"/>
                  <a:gd name="connsiteY1" fmla="*/ 790575 h 1990725"/>
                  <a:gd name="connsiteX2" fmla="*/ 116958 w 3020915"/>
                  <a:gd name="connsiteY2" fmla="*/ 914400 h 1990725"/>
                  <a:gd name="connsiteX3" fmla="*/ 244692 w 3020915"/>
                  <a:gd name="connsiteY3" fmla="*/ 706011 h 1990725"/>
                  <a:gd name="connsiteX4" fmla="*/ 309345 w 3020915"/>
                  <a:gd name="connsiteY4" fmla="*/ 590550 h 1990725"/>
                  <a:gd name="connsiteX5" fmla="*/ 462844 w 3020915"/>
                  <a:gd name="connsiteY5" fmla="*/ 514358 h 1990725"/>
                  <a:gd name="connsiteX6" fmla="*/ 667450 w 3020915"/>
                  <a:gd name="connsiteY6" fmla="*/ 390525 h 1990725"/>
                  <a:gd name="connsiteX7" fmla="*/ 1115154 w 3020915"/>
                  <a:gd name="connsiteY7" fmla="*/ 176059 h 1990725"/>
                  <a:gd name="connsiteX8" fmla="*/ 1543957 w 3020915"/>
                  <a:gd name="connsiteY8" fmla="*/ 28575 h 1990725"/>
                  <a:gd name="connsiteX9" fmla="*/ 1610632 w 3020915"/>
                  <a:gd name="connsiteY9" fmla="*/ 9525 h 1990725"/>
                  <a:gd name="connsiteX10" fmla="*/ 1724932 w 3020915"/>
                  <a:gd name="connsiteY10" fmla="*/ 19050 h 1990725"/>
                  <a:gd name="connsiteX11" fmla="*/ 1743982 w 3020915"/>
                  <a:gd name="connsiteY11" fmla="*/ 47625 h 1990725"/>
                  <a:gd name="connsiteX12" fmla="*/ 1753507 w 3020915"/>
                  <a:gd name="connsiteY12" fmla="*/ 95250 h 1990725"/>
                  <a:gd name="connsiteX13" fmla="*/ 1763032 w 3020915"/>
                  <a:gd name="connsiteY13" fmla="*/ 333375 h 1990725"/>
                  <a:gd name="connsiteX14" fmla="*/ 1791607 w 3020915"/>
                  <a:gd name="connsiteY14" fmla="*/ 495300 h 1990725"/>
                  <a:gd name="connsiteX15" fmla="*/ 1801132 w 3020915"/>
                  <a:gd name="connsiteY15" fmla="*/ 523875 h 1990725"/>
                  <a:gd name="connsiteX16" fmla="*/ 1820183 w 3020915"/>
                  <a:gd name="connsiteY16" fmla="*/ 647700 h 1990725"/>
                  <a:gd name="connsiteX17" fmla="*/ 1820180 w 3020915"/>
                  <a:gd name="connsiteY17" fmla="*/ 695325 h 1990725"/>
                  <a:gd name="connsiteX18" fmla="*/ 1820181 w 3020915"/>
                  <a:gd name="connsiteY18" fmla="*/ 742950 h 1990725"/>
                  <a:gd name="connsiteX19" fmla="*/ 1867807 w 3020915"/>
                  <a:gd name="connsiteY19" fmla="*/ 723900 h 1990725"/>
                  <a:gd name="connsiteX20" fmla="*/ 1877332 w 3020915"/>
                  <a:gd name="connsiteY20" fmla="*/ 876300 h 1990725"/>
                  <a:gd name="connsiteX21" fmla="*/ 1886857 w 3020915"/>
                  <a:gd name="connsiteY21" fmla="*/ 904875 h 1990725"/>
                  <a:gd name="connsiteX22" fmla="*/ 1877332 w 3020915"/>
                  <a:gd name="connsiteY22" fmla="*/ 952500 h 1990725"/>
                  <a:gd name="connsiteX23" fmla="*/ 1896382 w 3020915"/>
                  <a:gd name="connsiteY23" fmla="*/ 1000125 h 1990725"/>
                  <a:gd name="connsiteX24" fmla="*/ 1896382 w 3020915"/>
                  <a:gd name="connsiteY24" fmla="*/ 1028700 h 1990725"/>
                  <a:gd name="connsiteX25" fmla="*/ 1905907 w 3020915"/>
                  <a:gd name="connsiteY25" fmla="*/ 1076325 h 1990725"/>
                  <a:gd name="connsiteX26" fmla="*/ 1905907 w 3020915"/>
                  <a:gd name="connsiteY26" fmla="*/ 1123950 h 1990725"/>
                  <a:gd name="connsiteX27" fmla="*/ 1915432 w 3020915"/>
                  <a:gd name="connsiteY27" fmla="*/ 1162050 h 1990725"/>
                  <a:gd name="connsiteX28" fmla="*/ 1905907 w 3020915"/>
                  <a:gd name="connsiteY28" fmla="*/ 1181100 h 1990725"/>
                  <a:gd name="connsiteX29" fmla="*/ 1924957 w 3020915"/>
                  <a:gd name="connsiteY29" fmla="*/ 1219200 h 1990725"/>
                  <a:gd name="connsiteX30" fmla="*/ 1924957 w 3020915"/>
                  <a:gd name="connsiteY30" fmla="*/ 1266825 h 1990725"/>
                  <a:gd name="connsiteX31" fmla="*/ 1944007 w 3020915"/>
                  <a:gd name="connsiteY31" fmla="*/ 1314450 h 1990725"/>
                  <a:gd name="connsiteX32" fmla="*/ 1944007 w 3020915"/>
                  <a:gd name="connsiteY32" fmla="*/ 1362075 h 1990725"/>
                  <a:gd name="connsiteX33" fmla="*/ 1982107 w 3020915"/>
                  <a:gd name="connsiteY33" fmla="*/ 1400175 h 1990725"/>
                  <a:gd name="connsiteX34" fmla="*/ 2010682 w 3020915"/>
                  <a:gd name="connsiteY34" fmla="*/ 1362075 h 1990725"/>
                  <a:gd name="connsiteX35" fmla="*/ 2020207 w 3020915"/>
                  <a:gd name="connsiteY35" fmla="*/ 1314450 h 1990725"/>
                  <a:gd name="connsiteX36" fmla="*/ 2039257 w 3020915"/>
                  <a:gd name="connsiteY36" fmla="*/ 1257300 h 1990725"/>
                  <a:gd name="connsiteX37" fmla="*/ 2039257 w 3020915"/>
                  <a:gd name="connsiteY37" fmla="*/ 1219200 h 1990725"/>
                  <a:gd name="connsiteX38" fmla="*/ 2058307 w 3020915"/>
                  <a:gd name="connsiteY38" fmla="*/ 1152525 h 1990725"/>
                  <a:gd name="connsiteX39" fmla="*/ 2048782 w 3020915"/>
                  <a:gd name="connsiteY39" fmla="*/ 1085850 h 1990725"/>
                  <a:gd name="connsiteX40" fmla="*/ 2058307 w 3020915"/>
                  <a:gd name="connsiteY40" fmla="*/ 1057275 h 1990725"/>
                  <a:gd name="connsiteX41" fmla="*/ 2077357 w 3020915"/>
                  <a:gd name="connsiteY41" fmla="*/ 990600 h 1990725"/>
                  <a:gd name="connsiteX42" fmla="*/ 2086882 w 3020915"/>
                  <a:gd name="connsiteY42" fmla="*/ 942975 h 1990725"/>
                  <a:gd name="connsiteX43" fmla="*/ 2096407 w 3020915"/>
                  <a:gd name="connsiteY43" fmla="*/ 895350 h 1990725"/>
                  <a:gd name="connsiteX44" fmla="*/ 2115457 w 3020915"/>
                  <a:gd name="connsiteY44" fmla="*/ 847725 h 1990725"/>
                  <a:gd name="connsiteX45" fmla="*/ 2163082 w 3020915"/>
                  <a:gd name="connsiteY45" fmla="*/ 904875 h 1990725"/>
                  <a:gd name="connsiteX46" fmla="*/ 2163082 w 3020915"/>
                  <a:gd name="connsiteY46" fmla="*/ 952500 h 1990725"/>
                  <a:gd name="connsiteX47" fmla="*/ 2229760 w 3020915"/>
                  <a:gd name="connsiteY47" fmla="*/ 1047750 h 1990725"/>
                  <a:gd name="connsiteX48" fmla="*/ 2296434 w 3020915"/>
                  <a:gd name="connsiteY48" fmla="*/ 962025 h 1990725"/>
                  <a:gd name="connsiteX49" fmla="*/ 2325007 w 3020915"/>
                  <a:gd name="connsiteY49" fmla="*/ 1019175 h 1990725"/>
                  <a:gd name="connsiteX50" fmla="*/ 2334532 w 3020915"/>
                  <a:gd name="connsiteY50" fmla="*/ 819150 h 1990725"/>
                  <a:gd name="connsiteX51" fmla="*/ 2382157 w 3020915"/>
                  <a:gd name="connsiteY51" fmla="*/ 762000 h 1990725"/>
                  <a:gd name="connsiteX52" fmla="*/ 2439307 w 3020915"/>
                  <a:gd name="connsiteY52" fmla="*/ 762000 h 1990725"/>
                  <a:gd name="connsiteX53" fmla="*/ 2496457 w 3020915"/>
                  <a:gd name="connsiteY53" fmla="*/ 771525 h 1990725"/>
                  <a:gd name="connsiteX54" fmla="*/ 2553608 w 3020915"/>
                  <a:gd name="connsiteY54" fmla="*/ 790575 h 1990725"/>
                  <a:gd name="connsiteX55" fmla="*/ 2563132 w 3020915"/>
                  <a:gd name="connsiteY55" fmla="*/ 857250 h 1990725"/>
                  <a:gd name="connsiteX56" fmla="*/ 2582182 w 3020915"/>
                  <a:gd name="connsiteY56" fmla="*/ 914400 h 1990725"/>
                  <a:gd name="connsiteX57" fmla="*/ 2601232 w 3020915"/>
                  <a:gd name="connsiteY57" fmla="*/ 971550 h 1990725"/>
                  <a:gd name="connsiteX58" fmla="*/ 2620282 w 3020915"/>
                  <a:gd name="connsiteY58" fmla="*/ 1028700 h 1990725"/>
                  <a:gd name="connsiteX59" fmla="*/ 2610757 w 3020915"/>
                  <a:gd name="connsiteY59" fmla="*/ 1057275 h 1990725"/>
                  <a:gd name="connsiteX60" fmla="*/ 2639332 w 3020915"/>
                  <a:gd name="connsiteY60" fmla="*/ 1114425 h 1990725"/>
                  <a:gd name="connsiteX61" fmla="*/ 2639332 w 3020915"/>
                  <a:gd name="connsiteY61" fmla="*/ 1162050 h 1990725"/>
                  <a:gd name="connsiteX62" fmla="*/ 2639332 w 3020915"/>
                  <a:gd name="connsiteY62" fmla="*/ 1209675 h 1990725"/>
                  <a:gd name="connsiteX63" fmla="*/ 2620282 w 3020915"/>
                  <a:gd name="connsiteY63" fmla="*/ 1238250 h 1990725"/>
                  <a:gd name="connsiteX64" fmla="*/ 2629807 w 3020915"/>
                  <a:gd name="connsiteY64" fmla="*/ 1276350 h 1990725"/>
                  <a:gd name="connsiteX65" fmla="*/ 2639332 w 3020915"/>
                  <a:gd name="connsiteY65" fmla="*/ 1333500 h 1990725"/>
                  <a:gd name="connsiteX66" fmla="*/ 2658382 w 3020915"/>
                  <a:gd name="connsiteY66" fmla="*/ 1390650 h 1990725"/>
                  <a:gd name="connsiteX67" fmla="*/ 2658382 w 3020915"/>
                  <a:gd name="connsiteY67" fmla="*/ 1447800 h 1990725"/>
                  <a:gd name="connsiteX68" fmla="*/ 2677432 w 3020915"/>
                  <a:gd name="connsiteY68" fmla="*/ 1504950 h 1990725"/>
                  <a:gd name="connsiteX69" fmla="*/ 2696482 w 3020915"/>
                  <a:gd name="connsiteY69" fmla="*/ 1562100 h 1990725"/>
                  <a:gd name="connsiteX70" fmla="*/ 2706007 w 3020915"/>
                  <a:gd name="connsiteY70" fmla="*/ 1590675 h 1990725"/>
                  <a:gd name="connsiteX71" fmla="*/ 2706007 w 3020915"/>
                  <a:gd name="connsiteY71" fmla="*/ 1638300 h 1990725"/>
                  <a:gd name="connsiteX72" fmla="*/ 2725057 w 3020915"/>
                  <a:gd name="connsiteY72" fmla="*/ 1685925 h 1990725"/>
                  <a:gd name="connsiteX73" fmla="*/ 2725057 w 3020915"/>
                  <a:gd name="connsiteY73" fmla="*/ 1743075 h 1990725"/>
                  <a:gd name="connsiteX74" fmla="*/ 2734582 w 3020915"/>
                  <a:gd name="connsiteY74" fmla="*/ 1800225 h 1990725"/>
                  <a:gd name="connsiteX75" fmla="*/ 2725057 w 3020915"/>
                  <a:gd name="connsiteY75" fmla="*/ 1838325 h 1990725"/>
                  <a:gd name="connsiteX76" fmla="*/ 2734582 w 3020915"/>
                  <a:gd name="connsiteY76" fmla="*/ 1876425 h 1990725"/>
                  <a:gd name="connsiteX77" fmla="*/ 2753632 w 3020915"/>
                  <a:gd name="connsiteY77" fmla="*/ 1933575 h 1990725"/>
                  <a:gd name="connsiteX78" fmla="*/ 2725057 w 3020915"/>
                  <a:gd name="connsiteY78" fmla="*/ 1962150 h 1990725"/>
                  <a:gd name="connsiteX79" fmla="*/ 2753632 w 3020915"/>
                  <a:gd name="connsiteY79" fmla="*/ 1990725 h 1990725"/>
                  <a:gd name="connsiteX80" fmla="*/ 2801257 w 3020915"/>
                  <a:gd name="connsiteY80" fmla="*/ 1924050 h 1990725"/>
                  <a:gd name="connsiteX81" fmla="*/ 2801257 w 3020915"/>
                  <a:gd name="connsiteY81" fmla="*/ 1857375 h 1990725"/>
                  <a:gd name="connsiteX82" fmla="*/ 2810782 w 3020915"/>
                  <a:gd name="connsiteY82" fmla="*/ 1800225 h 1990725"/>
                  <a:gd name="connsiteX83" fmla="*/ 2810782 w 3020915"/>
                  <a:gd name="connsiteY83" fmla="*/ 1752600 h 1990725"/>
                  <a:gd name="connsiteX84" fmla="*/ 2810782 w 3020915"/>
                  <a:gd name="connsiteY84" fmla="*/ 1685925 h 1990725"/>
                  <a:gd name="connsiteX85" fmla="*/ 2820307 w 3020915"/>
                  <a:gd name="connsiteY85" fmla="*/ 1628775 h 1990725"/>
                  <a:gd name="connsiteX86" fmla="*/ 2829832 w 3020915"/>
                  <a:gd name="connsiteY86" fmla="*/ 1562100 h 1990725"/>
                  <a:gd name="connsiteX87" fmla="*/ 2820307 w 3020915"/>
                  <a:gd name="connsiteY87" fmla="*/ 1504950 h 1990725"/>
                  <a:gd name="connsiteX88" fmla="*/ 2848882 w 3020915"/>
                  <a:gd name="connsiteY88" fmla="*/ 1457325 h 1990725"/>
                  <a:gd name="connsiteX89" fmla="*/ 2820307 w 3020915"/>
                  <a:gd name="connsiteY89" fmla="*/ 1419225 h 1990725"/>
                  <a:gd name="connsiteX90" fmla="*/ 2848882 w 3020915"/>
                  <a:gd name="connsiteY90" fmla="*/ 1352550 h 1990725"/>
                  <a:gd name="connsiteX91" fmla="*/ 2848882 w 3020915"/>
                  <a:gd name="connsiteY91" fmla="*/ 1285875 h 1990725"/>
                  <a:gd name="connsiteX92" fmla="*/ 2829832 w 3020915"/>
                  <a:gd name="connsiteY92" fmla="*/ 1238250 h 1990725"/>
                  <a:gd name="connsiteX93" fmla="*/ 2839357 w 3020915"/>
                  <a:gd name="connsiteY93" fmla="*/ 1181100 h 1990725"/>
                  <a:gd name="connsiteX94" fmla="*/ 2839357 w 3020915"/>
                  <a:gd name="connsiteY94" fmla="*/ 1152525 h 1990725"/>
                  <a:gd name="connsiteX95" fmla="*/ 2848882 w 3020915"/>
                  <a:gd name="connsiteY95" fmla="*/ 1085850 h 1990725"/>
                  <a:gd name="connsiteX96" fmla="*/ 2848882 w 3020915"/>
                  <a:gd name="connsiteY96" fmla="*/ 1047750 h 1990725"/>
                  <a:gd name="connsiteX97" fmla="*/ 2839357 w 3020915"/>
                  <a:gd name="connsiteY97" fmla="*/ 981075 h 1990725"/>
                  <a:gd name="connsiteX98" fmla="*/ 2848882 w 3020915"/>
                  <a:gd name="connsiteY98" fmla="*/ 933450 h 1990725"/>
                  <a:gd name="connsiteX99" fmla="*/ 2867932 w 3020915"/>
                  <a:gd name="connsiteY99" fmla="*/ 866775 h 1990725"/>
                  <a:gd name="connsiteX100" fmla="*/ 2886982 w 3020915"/>
                  <a:gd name="connsiteY100" fmla="*/ 819150 h 1990725"/>
                  <a:gd name="connsiteX101" fmla="*/ 2867932 w 3020915"/>
                  <a:gd name="connsiteY101" fmla="*/ 781050 h 1990725"/>
                  <a:gd name="connsiteX102" fmla="*/ 2886982 w 3020915"/>
                  <a:gd name="connsiteY102" fmla="*/ 685800 h 1990725"/>
                  <a:gd name="connsiteX103" fmla="*/ 2953661 w 3020915"/>
                  <a:gd name="connsiteY103" fmla="*/ 742950 h 1990725"/>
                  <a:gd name="connsiteX104" fmla="*/ 2953657 w 3020915"/>
                  <a:gd name="connsiteY104" fmla="*/ 533400 h 1990725"/>
                  <a:gd name="connsiteX105" fmla="*/ 2963182 w 3020915"/>
                  <a:gd name="connsiteY105" fmla="*/ 485775 h 1990725"/>
                  <a:gd name="connsiteX106" fmla="*/ 2963182 w 3020915"/>
                  <a:gd name="connsiteY106" fmla="*/ 428625 h 1990725"/>
                  <a:gd name="connsiteX107" fmla="*/ 2982232 w 3020915"/>
                  <a:gd name="connsiteY107" fmla="*/ 361950 h 1990725"/>
                  <a:gd name="connsiteX108" fmla="*/ 2972707 w 3020915"/>
                  <a:gd name="connsiteY108" fmla="*/ 314325 h 1990725"/>
                  <a:gd name="connsiteX109" fmla="*/ 2972707 w 3020915"/>
                  <a:gd name="connsiteY109" fmla="*/ 247650 h 1990725"/>
                  <a:gd name="connsiteX110" fmla="*/ 2982232 w 3020915"/>
                  <a:gd name="connsiteY110" fmla="*/ 190500 h 1990725"/>
                  <a:gd name="connsiteX111" fmla="*/ 3010807 w 3020915"/>
                  <a:gd name="connsiteY111" fmla="*/ 142875 h 1990725"/>
                  <a:gd name="connsiteX112" fmla="*/ 2991757 w 3020915"/>
                  <a:gd name="connsiteY112" fmla="*/ 95250 h 1990725"/>
                  <a:gd name="connsiteX113" fmla="*/ 3020332 w 3020915"/>
                  <a:gd name="connsiteY113" fmla="*/ 57150 h 1990725"/>
                  <a:gd name="connsiteX114" fmla="*/ 3010807 w 3020915"/>
                  <a:gd name="connsiteY114" fmla="*/ 0 h 1990725"/>
                  <a:gd name="connsiteX0" fmla="*/ 95906 w 3020915"/>
                  <a:gd name="connsiteY0" fmla="*/ 942975 h 1990725"/>
                  <a:gd name="connsiteX1" fmla="*/ 648 w 3020915"/>
                  <a:gd name="connsiteY1" fmla="*/ 790575 h 1990725"/>
                  <a:gd name="connsiteX2" fmla="*/ 116958 w 3020915"/>
                  <a:gd name="connsiteY2" fmla="*/ 876300 h 1990725"/>
                  <a:gd name="connsiteX3" fmla="*/ 244692 w 3020915"/>
                  <a:gd name="connsiteY3" fmla="*/ 706011 h 1990725"/>
                  <a:gd name="connsiteX4" fmla="*/ 309345 w 3020915"/>
                  <a:gd name="connsiteY4" fmla="*/ 590550 h 1990725"/>
                  <a:gd name="connsiteX5" fmla="*/ 462844 w 3020915"/>
                  <a:gd name="connsiteY5" fmla="*/ 514358 h 1990725"/>
                  <a:gd name="connsiteX6" fmla="*/ 667450 w 3020915"/>
                  <a:gd name="connsiteY6" fmla="*/ 390525 h 1990725"/>
                  <a:gd name="connsiteX7" fmla="*/ 1115154 w 3020915"/>
                  <a:gd name="connsiteY7" fmla="*/ 176059 h 1990725"/>
                  <a:gd name="connsiteX8" fmla="*/ 1543957 w 3020915"/>
                  <a:gd name="connsiteY8" fmla="*/ 28575 h 1990725"/>
                  <a:gd name="connsiteX9" fmla="*/ 1610632 w 3020915"/>
                  <a:gd name="connsiteY9" fmla="*/ 9525 h 1990725"/>
                  <a:gd name="connsiteX10" fmla="*/ 1724932 w 3020915"/>
                  <a:gd name="connsiteY10" fmla="*/ 19050 h 1990725"/>
                  <a:gd name="connsiteX11" fmla="*/ 1743982 w 3020915"/>
                  <a:gd name="connsiteY11" fmla="*/ 47625 h 1990725"/>
                  <a:gd name="connsiteX12" fmla="*/ 1753507 w 3020915"/>
                  <a:gd name="connsiteY12" fmla="*/ 95250 h 1990725"/>
                  <a:gd name="connsiteX13" fmla="*/ 1763032 w 3020915"/>
                  <a:gd name="connsiteY13" fmla="*/ 333375 h 1990725"/>
                  <a:gd name="connsiteX14" fmla="*/ 1791607 w 3020915"/>
                  <a:gd name="connsiteY14" fmla="*/ 495300 h 1990725"/>
                  <a:gd name="connsiteX15" fmla="*/ 1801132 w 3020915"/>
                  <a:gd name="connsiteY15" fmla="*/ 523875 h 1990725"/>
                  <a:gd name="connsiteX16" fmla="*/ 1820183 w 3020915"/>
                  <a:gd name="connsiteY16" fmla="*/ 647700 h 1990725"/>
                  <a:gd name="connsiteX17" fmla="*/ 1820180 w 3020915"/>
                  <a:gd name="connsiteY17" fmla="*/ 695325 h 1990725"/>
                  <a:gd name="connsiteX18" fmla="*/ 1820181 w 3020915"/>
                  <a:gd name="connsiteY18" fmla="*/ 742950 h 1990725"/>
                  <a:gd name="connsiteX19" fmla="*/ 1867807 w 3020915"/>
                  <a:gd name="connsiteY19" fmla="*/ 723900 h 1990725"/>
                  <a:gd name="connsiteX20" fmla="*/ 1877332 w 3020915"/>
                  <a:gd name="connsiteY20" fmla="*/ 876300 h 1990725"/>
                  <a:gd name="connsiteX21" fmla="*/ 1886857 w 3020915"/>
                  <a:gd name="connsiteY21" fmla="*/ 904875 h 1990725"/>
                  <a:gd name="connsiteX22" fmla="*/ 1877332 w 3020915"/>
                  <a:gd name="connsiteY22" fmla="*/ 952500 h 1990725"/>
                  <a:gd name="connsiteX23" fmla="*/ 1896382 w 3020915"/>
                  <a:gd name="connsiteY23" fmla="*/ 1000125 h 1990725"/>
                  <a:gd name="connsiteX24" fmla="*/ 1896382 w 3020915"/>
                  <a:gd name="connsiteY24" fmla="*/ 1028700 h 1990725"/>
                  <a:gd name="connsiteX25" fmla="*/ 1905907 w 3020915"/>
                  <a:gd name="connsiteY25" fmla="*/ 1076325 h 1990725"/>
                  <a:gd name="connsiteX26" fmla="*/ 1905907 w 3020915"/>
                  <a:gd name="connsiteY26" fmla="*/ 1123950 h 1990725"/>
                  <a:gd name="connsiteX27" fmla="*/ 1915432 w 3020915"/>
                  <a:gd name="connsiteY27" fmla="*/ 1162050 h 1990725"/>
                  <a:gd name="connsiteX28" fmla="*/ 1905907 w 3020915"/>
                  <a:gd name="connsiteY28" fmla="*/ 1181100 h 1990725"/>
                  <a:gd name="connsiteX29" fmla="*/ 1924957 w 3020915"/>
                  <a:gd name="connsiteY29" fmla="*/ 1219200 h 1990725"/>
                  <a:gd name="connsiteX30" fmla="*/ 1924957 w 3020915"/>
                  <a:gd name="connsiteY30" fmla="*/ 1266825 h 1990725"/>
                  <a:gd name="connsiteX31" fmla="*/ 1944007 w 3020915"/>
                  <a:gd name="connsiteY31" fmla="*/ 1314450 h 1990725"/>
                  <a:gd name="connsiteX32" fmla="*/ 1944007 w 3020915"/>
                  <a:gd name="connsiteY32" fmla="*/ 1362075 h 1990725"/>
                  <a:gd name="connsiteX33" fmla="*/ 1982107 w 3020915"/>
                  <a:gd name="connsiteY33" fmla="*/ 1400175 h 1990725"/>
                  <a:gd name="connsiteX34" fmla="*/ 2010682 w 3020915"/>
                  <a:gd name="connsiteY34" fmla="*/ 1362075 h 1990725"/>
                  <a:gd name="connsiteX35" fmla="*/ 2020207 w 3020915"/>
                  <a:gd name="connsiteY35" fmla="*/ 1314450 h 1990725"/>
                  <a:gd name="connsiteX36" fmla="*/ 2039257 w 3020915"/>
                  <a:gd name="connsiteY36" fmla="*/ 1257300 h 1990725"/>
                  <a:gd name="connsiteX37" fmla="*/ 2039257 w 3020915"/>
                  <a:gd name="connsiteY37" fmla="*/ 1219200 h 1990725"/>
                  <a:gd name="connsiteX38" fmla="*/ 2058307 w 3020915"/>
                  <a:gd name="connsiteY38" fmla="*/ 1152525 h 1990725"/>
                  <a:gd name="connsiteX39" fmla="*/ 2048782 w 3020915"/>
                  <a:gd name="connsiteY39" fmla="*/ 1085850 h 1990725"/>
                  <a:gd name="connsiteX40" fmla="*/ 2058307 w 3020915"/>
                  <a:gd name="connsiteY40" fmla="*/ 1057275 h 1990725"/>
                  <a:gd name="connsiteX41" fmla="*/ 2077357 w 3020915"/>
                  <a:gd name="connsiteY41" fmla="*/ 990600 h 1990725"/>
                  <a:gd name="connsiteX42" fmla="*/ 2086882 w 3020915"/>
                  <a:gd name="connsiteY42" fmla="*/ 942975 h 1990725"/>
                  <a:gd name="connsiteX43" fmla="*/ 2096407 w 3020915"/>
                  <a:gd name="connsiteY43" fmla="*/ 895350 h 1990725"/>
                  <a:gd name="connsiteX44" fmla="*/ 2115457 w 3020915"/>
                  <a:gd name="connsiteY44" fmla="*/ 847725 h 1990725"/>
                  <a:gd name="connsiteX45" fmla="*/ 2163082 w 3020915"/>
                  <a:gd name="connsiteY45" fmla="*/ 904875 h 1990725"/>
                  <a:gd name="connsiteX46" fmla="*/ 2163082 w 3020915"/>
                  <a:gd name="connsiteY46" fmla="*/ 952500 h 1990725"/>
                  <a:gd name="connsiteX47" fmla="*/ 2229760 w 3020915"/>
                  <a:gd name="connsiteY47" fmla="*/ 1047750 h 1990725"/>
                  <a:gd name="connsiteX48" fmla="*/ 2296434 w 3020915"/>
                  <a:gd name="connsiteY48" fmla="*/ 962025 h 1990725"/>
                  <a:gd name="connsiteX49" fmla="*/ 2325007 w 3020915"/>
                  <a:gd name="connsiteY49" fmla="*/ 1019175 h 1990725"/>
                  <a:gd name="connsiteX50" fmla="*/ 2334532 w 3020915"/>
                  <a:gd name="connsiteY50" fmla="*/ 819150 h 1990725"/>
                  <a:gd name="connsiteX51" fmla="*/ 2382157 w 3020915"/>
                  <a:gd name="connsiteY51" fmla="*/ 762000 h 1990725"/>
                  <a:gd name="connsiteX52" fmla="*/ 2439307 w 3020915"/>
                  <a:gd name="connsiteY52" fmla="*/ 762000 h 1990725"/>
                  <a:gd name="connsiteX53" fmla="*/ 2496457 w 3020915"/>
                  <a:gd name="connsiteY53" fmla="*/ 771525 h 1990725"/>
                  <a:gd name="connsiteX54" fmla="*/ 2553608 w 3020915"/>
                  <a:gd name="connsiteY54" fmla="*/ 790575 h 1990725"/>
                  <a:gd name="connsiteX55" fmla="*/ 2563132 w 3020915"/>
                  <a:gd name="connsiteY55" fmla="*/ 857250 h 1990725"/>
                  <a:gd name="connsiteX56" fmla="*/ 2582182 w 3020915"/>
                  <a:gd name="connsiteY56" fmla="*/ 914400 h 1990725"/>
                  <a:gd name="connsiteX57" fmla="*/ 2601232 w 3020915"/>
                  <a:gd name="connsiteY57" fmla="*/ 971550 h 1990725"/>
                  <a:gd name="connsiteX58" fmla="*/ 2620282 w 3020915"/>
                  <a:gd name="connsiteY58" fmla="*/ 1028700 h 1990725"/>
                  <a:gd name="connsiteX59" fmla="*/ 2610757 w 3020915"/>
                  <a:gd name="connsiteY59" fmla="*/ 1057275 h 1990725"/>
                  <a:gd name="connsiteX60" fmla="*/ 2639332 w 3020915"/>
                  <a:gd name="connsiteY60" fmla="*/ 1114425 h 1990725"/>
                  <a:gd name="connsiteX61" fmla="*/ 2639332 w 3020915"/>
                  <a:gd name="connsiteY61" fmla="*/ 1162050 h 1990725"/>
                  <a:gd name="connsiteX62" fmla="*/ 2639332 w 3020915"/>
                  <a:gd name="connsiteY62" fmla="*/ 1209675 h 1990725"/>
                  <a:gd name="connsiteX63" fmla="*/ 2620282 w 3020915"/>
                  <a:gd name="connsiteY63" fmla="*/ 1238250 h 1990725"/>
                  <a:gd name="connsiteX64" fmla="*/ 2629807 w 3020915"/>
                  <a:gd name="connsiteY64" fmla="*/ 1276350 h 1990725"/>
                  <a:gd name="connsiteX65" fmla="*/ 2639332 w 3020915"/>
                  <a:gd name="connsiteY65" fmla="*/ 1333500 h 1990725"/>
                  <a:gd name="connsiteX66" fmla="*/ 2658382 w 3020915"/>
                  <a:gd name="connsiteY66" fmla="*/ 1390650 h 1990725"/>
                  <a:gd name="connsiteX67" fmla="*/ 2658382 w 3020915"/>
                  <a:gd name="connsiteY67" fmla="*/ 1447800 h 1990725"/>
                  <a:gd name="connsiteX68" fmla="*/ 2677432 w 3020915"/>
                  <a:gd name="connsiteY68" fmla="*/ 1504950 h 1990725"/>
                  <a:gd name="connsiteX69" fmla="*/ 2696482 w 3020915"/>
                  <a:gd name="connsiteY69" fmla="*/ 1562100 h 1990725"/>
                  <a:gd name="connsiteX70" fmla="*/ 2706007 w 3020915"/>
                  <a:gd name="connsiteY70" fmla="*/ 1590675 h 1990725"/>
                  <a:gd name="connsiteX71" fmla="*/ 2706007 w 3020915"/>
                  <a:gd name="connsiteY71" fmla="*/ 1638300 h 1990725"/>
                  <a:gd name="connsiteX72" fmla="*/ 2725057 w 3020915"/>
                  <a:gd name="connsiteY72" fmla="*/ 1685925 h 1990725"/>
                  <a:gd name="connsiteX73" fmla="*/ 2725057 w 3020915"/>
                  <a:gd name="connsiteY73" fmla="*/ 1743075 h 1990725"/>
                  <a:gd name="connsiteX74" fmla="*/ 2734582 w 3020915"/>
                  <a:gd name="connsiteY74" fmla="*/ 1800225 h 1990725"/>
                  <a:gd name="connsiteX75" fmla="*/ 2725057 w 3020915"/>
                  <a:gd name="connsiteY75" fmla="*/ 1838325 h 1990725"/>
                  <a:gd name="connsiteX76" fmla="*/ 2734582 w 3020915"/>
                  <a:gd name="connsiteY76" fmla="*/ 1876425 h 1990725"/>
                  <a:gd name="connsiteX77" fmla="*/ 2753632 w 3020915"/>
                  <a:gd name="connsiteY77" fmla="*/ 1933575 h 1990725"/>
                  <a:gd name="connsiteX78" fmla="*/ 2725057 w 3020915"/>
                  <a:gd name="connsiteY78" fmla="*/ 1962150 h 1990725"/>
                  <a:gd name="connsiteX79" fmla="*/ 2753632 w 3020915"/>
                  <a:gd name="connsiteY79" fmla="*/ 1990725 h 1990725"/>
                  <a:gd name="connsiteX80" fmla="*/ 2801257 w 3020915"/>
                  <a:gd name="connsiteY80" fmla="*/ 1924050 h 1990725"/>
                  <a:gd name="connsiteX81" fmla="*/ 2801257 w 3020915"/>
                  <a:gd name="connsiteY81" fmla="*/ 1857375 h 1990725"/>
                  <a:gd name="connsiteX82" fmla="*/ 2810782 w 3020915"/>
                  <a:gd name="connsiteY82" fmla="*/ 1800225 h 1990725"/>
                  <a:gd name="connsiteX83" fmla="*/ 2810782 w 3020915"/>
                  <a:gd name="connsiteY83" fmla="*/ 1752600 h 1990725"/>
                  <a:gd name="connsiteX84" fmla="*/ 2810782 w 3020915"/>
                  <a:gd name="connsiteY84" fmla="*/ 1685925 h 1990725"/>
                  <a:gd name="connsiteX85" fmla="*/ 2820307 w 3020915"/>
                  <a:gd name="connsiteY85" fmla="*/ 1628775 h 1990725"/>
                  <a:gd name="connsiteX86" fmla="*/ 2829832 w 3020915"/>
                  <a:gd name="connsiteY86" fmla="*/ 1562100 h 1990725"/>
                  <a:gd name="connsiteX87" fmla="*/ 2820307 w 3020915"/>
                  <a:gd name="connsiteY87" fmla="*/ 1504950 h 1990725"/>
                  <a:gd name="connsiteX88" fmla="*/ 2848882 w 3020915"/>
                  <a:gd name="connsiteY88" fmla="*/ 1457325 h 1990725"/>
                  <a:gd name="connsiteX89" fmla="*/ 2820307 w 3020915"/>
                  <a:gd name="connsiteY89" fmla="*/ 1419225 h 1990725"/>
                  <a:gd name="connsiteX90" fmla="*/ 2848882 w 3020915"/>
                  <a:gd name="connsiteY90" fmla="*/ 1352550 h 1990725"/>
                  <a:gd name="connsiteX91" fmla="*/ 2848882 w 3020915"/>
                  <a:gd name="connsiteY91" fmla="*/ 1285875 h 1990725"/>
                  <a:gd name="connsiteX92" fmla="*/ 2829832 w 3020915"/>
                  <a:gd name="connsiteY92" fmla="*/ 1238250 h 1990725"/>
                  <a:gd name="connsiteX93" fmla="*/ 2839357 w 3020915"/>
                  <a:gd name="connsiteY93" fmla="*/ 1181100 h 1990725"/>
                  <a:gd name="connsiteX94" fmla="*/ 2839357 w 3020915"/>
                  <a:gd name="connsiteY94" fmla="*/ 1152525 h 1990725"/>
                  <a:gd name="connsiteX95" fmla="*/ 2848882 w 3020915"/>
                  <a:gd name="connsiteY95" fmla="*/ 1085850 h 1990725"/>
                  <a:gd name="connsiteX96" fmla="*/ 2848882 w 3020915"/>
                  <a:gd name="connsiteY96" fmla="*/ 1047750 h 1990725"/>
                  <a:gd name="connsiteX97" fmla="*/ 2839357 w 3020915"/>
                  <a:gd name="connsiteY97" fmla="*/ 981075 h 1990725"/>
                  <a:gd name="connsiteX98" fmla="*/ 2848882 w 3020915"/>
                  <a:gd name="connsiteY98" fmla="*/ 933450 h 1990725"/>
                  <a:gd name="connsiteX99" fmla="*/ 2867932 w 3020915"/>
                  <a:gd name="connsiteY99" fmla="*/ 866775 h 1990725"/>
                  <a:gd name="connsiteX100" fmla="*/ 2886982 w 3020915"/>
                  <a:gd name="connsiteY100" fmla="*/ 819150 h 1990725"/>
                  <a:gd name="connsiteX101" fmla="*/ 2867932 w 3020915"/>
                  <a:gd name="connsiteY101" fmla="*/ 781050 h 1990725"/>
                  <a:gd name="connsiteX102" fmla="*/ 2886982 w 3020915"/>
                  <a:gd name="connsiteY102" fmla="*/ 685800 h 1990725"/>
                  <a:gd name="connsiteX103" fmla="*/ 2953661 w 3020915"/>
                  <a:gd name="connsiteY103" fmla="*/ 742950 h 1990725"/>
                  <a:gd name="connsiteX104" fmla="*/ 2953657 w 3020915"/>
                  <a:gd name="connsiteY104" fmla="*/ 533400 h 1990725"/>
                  <a:gd name="connsiteX105" fmla="*/ 2963182 w 3020915"/>
                  <a:gd name="connsiteY105" fmla="*/ 485775 h 1990725"/>
                  <a:gd name="connsiteX106" fmla="*/ 2963182 w 3020915"/>
                  <a:gd name="connsiteY106" fmla="*/ 428625 h 1990725"/>
                  <a:gd name="connsiteX107" fmla="*/ 2982232 w 3020915"/>
                  <a:gd name="connsiteY107" fmla="*/ 361950 h 1990725"/>
                  <a:gd name="connsiteX108" fmla="*/ 2972707 w 3020915"/>
                  <a:gd name="connsiteY108" fmla="*/ 314325 h 1990725"/>
                  <a:gd name="connsiteX109" fmla="*/ 2972707 w 3020915"/>
                  <a:gd name="connsiteY109" fmla="*/ 247650 h 1990725"/>
                  <a:gd name="connsiteX110" fmla="*/ 2982232 w 3020915"/>
                  <a:gd name="connsiteY110" fmla="*/ 190500 h 1990725"/>
                  <a:gd name="connsiteX111" fmla="*/ 3010807 w 3020915"/>
                  <a:gd name="connsiteY111" fmla="*/ 142875 h 1990725"/>
                  <a:gd name="connsiteX112" fmla="*/ 2991757 w 3020915"/>
                  <a:gd name="connsiteY112" fmla="*/ 95250 h 1990725"/>
                  <a:gd name="connsiteX113" fmla="*/ 3020332 w 3020915"/>
                  <a:gd name="connsiteY113" fmla="*/ 57150 h 1990725"/>
                  <a:gd name="connsiteX114" fmla="*/ 3010807 w 3020915"/>
                  <a:gd name="connsiteY114" fmla="*/ 0 h 1990725"/>
                  <a:gd name="connsiteX0" fmla="*/ 13 w 3020280"/>
                  <a:gd name="connsiteY0" fmla="*/ 790575 h 1990725"/>
                  <a:gd name="connsiteX1" fmla="*/ 116323 w 3020280"/>
                  <a:gd name="connsiteY1" fmla="*/ 876300 h 1990725"/>
                  <a:gd name="connsiteX2" fmla="*/ 244057 w 3020280"/>
                  <a:gd name="connsiteY2" fmla="*/ 706011 h 1990725"/>
                  <a:gd name="connsiteX3" fmla="*/ 308710 w 3020280"/>
                  <a:gd name="connsiteY3" fmla="*/ 590550 h 1990725"/>
                  <a:gd name="connsiteX4" fmla="*/ 462209 w 3020280"/>
                  <a:gd name="connsiteY4" fmla="*/ 514358 h 1990725"/>
                  <a:gd name="connsiteX5" fmla="*/ 666815 w 3020280"/>
                  <a:gd name="connsiteY5" fmla="*/ 390525 h 1990725"/>
                  <a:gd name="connsiteX6" fmla="*/ 1114519 w 3020280"/>
                  <a:gd name="connsiteY6" fmla="*/ 176059 h 1990725"/>
                  <a:gd name="connsiteX7" fmla="*/ 1543322 w 3020280"/>
                  <a:gd name="connsiteY7" fmla="*/ 28575 h 1990725"/>
                  <a:gd name="connsiteX8" fmla="*/ 1609997 w 3020280"/>
                  <a:gd name="connsiteY8" fmla="*/ 9525 h 1990725"/>
                  <a:gd name="connsiteX9" fmla="*/ 1724297 w 3020280"/>
                  <a:gd name="connsiteY9" fmla="*/ 19050 h 1990725"/>
                  <a:gd name="connsiteX10" fmla="*/ 1743347 w 3020280"/>
                  <a:gd name="connsiteY10" fmla="*/ 47625 h 1990725"/>
                  <a:gd name="connsiteX11" fmla="*/ 1752872 w 3020280"/>
                  <a:gd name="connsiteY11" fmla="*/ 95250 h 1990725"/>
                  <a:gd name="connsiteX12" fmla="*/ 1762397 w 3020280"/>
                  <a:gd name="connsiteY12" fmla="*/ 333375 h 1990725"/>
                  <a:gd name="connsiteX13" fmla="*/ 1790972 w 3020280"/>
                  <a:gd name="connsiteY13" fmla="*/ 495300 h 1990725"/>
                  <a:gd name="connsiteX14" fmla="*/ 1800497 w 3020280"/>
                  <a:gd name="connsiteY14" fmla="*/ 523875 h 1990725"/>
                  <a:gd name="connsiteX15" fmla="*/ 1819548 w 3020280"/>
                  <a:gd name="connsiteY15" fmla="*/ 647700 h 1990725"/>
                  <a:gd name="connsiteX16" fmla="*/ 1819545 w 3020280"/>
                  <a:gd name="connsiteY16" fmla="*/ 695325 h 1990725"/>
                  <a:gd name="connsiteX17" fmla="*/ 1819546 w 3020280"/>
                  <a:gd name="connsiteY17" fmla="*/ 742950 h 1990725"/>
                  <a:gd name="connsiteX18" fmla="*/ 1867172 w 3020280"/>
                  <a:gd name="connsiteY18" fmla="*/ 723900 h 1990725"/>
                  <a:gd name="connsiteX19" fmla="*/ 1876697 w 3020280"/>
                  <a:gd name="connsiteY19" fmla="*/ 876300 h 1990725"/>
                  <a:gd name="connsiteX20" fmla="*/ 1886222 w 3020280"/>
                  <a:gd name="connsiteY20" fmla="*/ 904875 h 1990725"/>
                  <a:gd name="connsiteX21" fmla="*/ 1876697 w 3020280"/>
                  <a:gd name="connsiteY21" fmla="*/ 952500 h 1990725"/>
                  <a:gd name="connsiteX22" fmla="*/ 1895747 w 3020280"/>
                  <a:gd name="connsiteY22" fmla="*/ 1000125 h 1990725"/>
                  <a:gd name="connsiteX23" fmla="*/ 1895747 w 3020280"/>
                  <a:gd name="connsiteY23" fmla="*/ 1028700 h 1990725"/>
                  <a:gd name="connsiteX24" fmla="*/ 1905272 w 3020280"/>
                  <a:gd name="connsiteY24" fmla="*/ 1076325 h 1990725"/>
                  <a:gd name="connsiteX25" fmla="*/ 1905272 w 3020280"/>
                  <a:gd name="connsiteY25" fmla="*/ 1123950 h 1990725"/>
                  <a:gd name="connsiteX26" fmla="*/ 1914797 w 3020280"/>
                  <a:gd name="connsiteY26" fmla="*/ 1162050 h 1990725"/>
                  <a:gd name="connsiteX27" fmla="*/ 1905272 w 3020280"/>
                  <a:gd name="connsiteY27" fmla="*/ 1181100 h 1990725"/>
                  <a:gd name="connsiteX28" fmla="*/ 1924322 w 3020280"/>
                  <a:gd name="connsiteY28" fmla="*/ 1219200 h 1990725"/>
                  <a:gd name="connsiteX29" fmla="*/ 1924322 w 3020280"/>
                  <a:gd name="connsiteY29" fmla="*/ 1266825 h 1990725"/>
                  <a:gd name="connsiteX30" fmla="*/ 1943372 w 3020280"/>
                  <a:gd name="connsiteY30" fmla="*/ 1314450 h 1990725"/>
                  <a:gd name="connsiteX31" fmla="*/ 1943372 w 3020280"/>
                  <a:gd name="connsiteY31" fmla="*/ 1362075 h 1990725"/>
                  <a:gd name="connsiteX32" fmla="*/ 1981472 w 3020280"/>
                  <a:gd name="connsiteY32" fmla="*/ 1400175 h 1990725"/>
                  <a:gd name="connsiteX33" fmla="*/ 2010047 w 3020280"/>
                  <a:gd name="connsiteY33" fmla="*/ 1362075 h 1990725"/>
                  <a:gd name="connsiteX34" fmla="*/ 2019572 w 3020280"/>
                  <a:gd name="connsiteY34" fmla="*/ 1314450 h 1990725"/>
                  <a:gd name="connsiteX35" fmla="*/ 2038622 w 3020280"/>
                  <a:gd name="connsiteY35" fmla="*/ 1257300 h 1990725"/>
                  <a:gd name="connsiteX36" fmla="*/ 2038622 w 3020280"/>
                  <a:gd name="connsiteY36" fmla="*/ 1219200 h 1990725"/>
                  <a:gd name="connsiteX37" fmla="*/ 2057672 w 3020280"/>
                  <a:gd name="connsiteY37" fmla="*/ 1152525 h 1990725"/>
                  <a:gd name="connsiteX38" fmla="*/ 2048147 w 3020280"/>
                  <a:gd name="connsiteY38" fmla="*/ 1085850 h 1990725"/>
                  <a:gd name="connsiteX39" fmla="*/ 2057672 w 3020280"/>
                  <a:gd name="connsiteY39" fmla="*/ 1057275 h 1990725"/>
                  <a:gd name="connsiteX40" fmla="*/ 2076722 w 3020280"/>
                  <a:gd name="connsiteY40" fmla="*/ 990600 h 1990725"/>
                  <a:gd name="connsiteX41" fmla="*/ 2086247 w 3020280"/>
                  <a:gd name="connsiteY41" fmla="*/ 942975 h 1990725"/>
                  <a:gd name="connsiteX42" fmla="*/ 2095772 w 3020280"/>
                  <a:gd name="connsiteY42" fmla="*/ 895350 h 1990725"/>
                  <a:gd name="connsiteX43" fmla="*/ 2114822 w 3020280"/>
                  <a:gd name="connsiteY43" fmla="*/ 847725 h 1990725"/>
                  <a:gd name="connsiteX44" fmla="*/ 2162447 w 3020280"/>
                  <a:gd name="connsiteY44" fmla="*/ 904875 h 1990725"/>
                  <a:gd name="connsiteX45" fmla="*/ 2162447 w 3020280"/>
                  <a:gd name="connsiteY45" fmla="*/ 952500 h 1990725"/>
                  <a:gd name="connsiteX46" fmla="*/ 2229125 w 3020280"/>
                  <a:gd name="connsiteY46" fmla="*/ 1047750 h 1990725"/>
                  <a:gd name="connsiteX47" fmla="*/ 2295799 w 3020280"/>
                  <a:gd name="connsiteY47" fmla="*/ 962025 h 1990725"/>
                  <a:gd name="connsiteX48" fmla="*/ 2324372 w 3020280"/>
                  <a:gd name="connsiteY48" fmla="*/ 1019175 h 1990725"/>
                  <a:gd name="connsiteX49" fmla="*/ 2333897 w 3020280"/>
                  <a:gd name="connsiteY49" fmla="*/ 819150 h 1990725"/>
                  <a:gd name="connsiteX50" fmla="*/ 2381522 w 3020280"/>
                  <a:gd name="connsiteY50" fmla="*/ 762000 h 1990725"/>
                  <a:gd name="connsiteX51" fmla="*/ 2438672 w 3020280"/>
                  <a:gd name="connsiteY51" fmla="*/ 762000 h 1990725"/>
                  <a:gd name="connsiteX52" fmla="*/ 2495822 w 3020280"/>
                  <a:gd name="connsiteY52" fmla="*/ 771525 h 1990725"/>
                  <a:gd name="connsiteX53" fmla="*/ 2552973 w 3020280"/>
                  <a:gd name="connsiteY53" fmla="*/ 790575 h 1990725"/>
                  <a:gd name="connsiteX54" fmla="*/ 2562497 w 3020280"/>
                  <a:gd name="connsiteY54" fmla="*/ 857250 h 1990725"/>
                  <a:gd name="connsiteX55" fmla="*/ 2581547 w 3020280"/>
                  <a:gd name="connsiteY55" fmla="*/ 914400 h 1990725"/>
                  <a:gd name="connsiteX56" fmla="*/ 2600597 w 3020280"/>
                  <a:gd name="connsiteY56" fmla="*/ 971550 h 1990725"/>
                  <a:gd name="connsiteX57" fmla="*/ 2619647 w 3020280"/>
                  <a:gd name="connsiteY57" fmla="*/ 1028700 h 1990725"/>
                  <a:gd name="connsiteX58" fmla="*/ 2610122 w 3020280"/>
                  <a:gd name="connsiteY58" fmla="*/ 1057275 h 1990725"/>
                  <a:gd name="connsiteX59" fmla="*/ 2638697 w 3020280"/>
                  <a:gd name="connsiteY59" fmla="*/ 1114425 h 1990725"/>
                  <a:gd name="connsiteX60" fmla="*/ 2638697 w 3020280"/>
                  <a:gd name="connsiteY60" fmla="*/ 1162050 h 1990725"/>
                  <a:gd name="connsiteX61" fmla="*/ 2638697 w 3020280"/>
                  <a:gd name="connsiteY61" fmla="*/ 1209675 h 1990725"/>
                  <a:gd name="connsiteX62" fmla="*/ 2619647 w 3020280"/>
                  <a:gd name="connsiteY62" fmla="*/ 1238250 h 1990725"/>
                  <a:gd name="connsiteX63" fmla="*/ 2629172 w 3020280"/>
                  <a:gd name="connsiteY63" fmla="*/ 1276350 h 1990725"/>
                  <a:gd name="connsiteX64" fmla="*/ 2638697 w 3020280"/>
                  <a:gd name="connsiteY64" fmla="*/ 1333500 h 1990725"/>
                  <a:gd name="connsiteX65" fmla="*/ 2657747 w 3020280"/>
                  <a:gd name="connsiteY65" fmla="*/ 1390650 h 1990725"/>
                  <a:gd name="connsiteX66" fmla="*/ 2657747 w 3020280"/>
                  <a:gd name="connsiteY66" fmla="*/ 1447800 h 1990725"/>
                  <a:gd name="connsiteX67" fmla="*/ 2676797 w 3020280"/>
                  <a:gd name="connsiteY67" fmla="*/ 1504950 h 1990725"/>
                  <a:gd name="connsiteX68" fmla="*/ 2695847 w 3020280"/>
                  <a:gd name="connsiteY68" fmla="*/ 1562100 h 1990725"/>
                  <a:gd name="connsiteX69" fmla="*/ 2705372 w 3020280"/>
                  <a:gd name="connsiteY69" fmla="*/ 1590675 h 1990725"/>
                  <a:gd name="connsiteX70" fmla="*/ 2705372 w 3020280"/>
                  <a:gd name="connsiteY70" fmla="*/ 1638300 h 1990725"/>
                  <a:gd name="connsiteX71" fmla="*/ 2724422 w 3020280"/>
                  <a:gd name="connsiteY71" fmla="*/ 1685925 h 1990725"/>
                  <a:gd name="connsiteX72" fmla="*/ 2724422 w 3020280"/>
                  <a:gd name="connsiteY72" fmla="*/ 1743075 h 1990725"/>
                  <a:gd name="connsiteX73" fmla="*/ 2733947 w 3020280"/>
                  <a:gd name="connsiteY73" fmla="*/ 1800225 h 1990725"/>
                  <a:gd name="connsiteX74" fmla="*/ 2724422 w 3020280"/>
                  <a:gd name="connsiteY74" fmla="*/ 1838325 h 1990725"/>
                  <a:gd name="connsiteX75" fmla="*/ 2733947 w 3020280"/>
                  <a:gd name="connsiteY75" fmla="*/ 1876425 h 1990725"/>
                  <a:gd name="connsiteX76" fmla="*/ 2752997 w 3020280"/>
                  <a:gd name="connsiteY76" fmla="*/ 1933575 h 1990725"/>
                  <a:gd name="connsiteX77" fmla="*/ 2724422 w 3020280"/>
                  <a:gd name="connsiteY77" fmla="*/ 1962150 h 1990725"/>
                  <a:gd name="connsiteX78" fmla="*/ 2752997 w 3020280"/>
                  <a:gd name="connsiteY78" fmla="*/ 1990725 h 1990725"/>
                  <a:gd name="connsiteX79" fmla="*/ 2800622 w 3020280"/>
                  <a:gd name="connsiteY79" fmla="*/ 1924050 h 1990725"/>
                  <a:gd name="connsiteX80" fmla="*/ 2800622 w 3020280"/>
                  <a:gd name="connsiteY80" fmla="*/ 1857375 h 1990725"/>
                  <a:gd name="connsiteX81" fmla="*/ 2810147 w 3020280"/>
                  <a:gd name="connsiteY81" fmla="*/ 1800225 h 1990725"/>
                  <a:gd name="connsiteX82" fmla="*/ 2810147 w 3020280"/>
                  <a:gd name="connsiteY82" fmla="*/ 1752600 h 1990725"/>
                  <a:gd name="connsiteX83" fmla="*/ 2810147 w 3020280"/>
                  <a:gd name="connsiteY83" fmla="*/ 1685925 h 1990725"/>
                  <a:gd name="connsiteX84" fmla="*/ 2819672 w 3020280"/>
                  <a:gd name="connsiteY84" fmla="*/ 1628775 h 1990725"/>
                  <a:gd name="connsiteX85" fmla="*/ 2829197 w 3020280"/>
                  <a:gd name="connsiteY85" fmla="*/ 1562100 h 1990725"/>
                  <a:gd name="connsiteX86" fmla="*/ 2819672 w 3020280"/>
                  <a:gd name="connsiteY86" fmla="*/ 1504950 h 1990725"/>
                  <a:gd name="connsiteX87" fmla="*/ 2848247 w 3020280"/>
                  <a:gd name="connsiteY87" fmla="*/ 1457325 h 1990725"/>
                  <a:gd name="connsiteX88" fmla="*/ 2819672 w 3020280"/>
                  <a:gd name="connsiteY88" fmla="*/ 1419225 h 1990725"/>
                  <a:gd name="connsiteX89" fmla="*/ 2848247 w 3020280"/>
                  <a:gd name="connsiteY89" fmla="*/ 1352550 h 1990725"/>
                  <a:gd name="connsiteX90" fmla="*/ 2848247 w 3020280"/>
                  <a:gd name="connsiteY90" fmla="*/ 1285875 h 1990725"/>
                  <a:gd name="connsiteX91" fmla="*/ 2829197 w 3020280"/>
                  <a:gd name="connsiteY91" fmla="*/ 1238250 h 1990725"/>
                  <a:gd name="connsiteX92" fmla="*/ 2838722 w 3020280"/>
                  <a:gd name="connsiteY92" fmla="*/ 1181100 h 1990725"/>
                  <a:gd name="connsiteX93" fmla="*/ 2838722 w 3020280"/>
                  <a:gd name="connsiteY93" fmla="*/ 1152525 h 1990725"/>
                  <a:gd name="connsiteX94" fmla="*/ 2848247 w 3020280"/>
                  <a:gd name="connsiteY94" fmla="*/ 1085850 h 1990725"/>
                  <a:gd name="connsiteX95" fmla="*/ 2848247 w 3020280"/>
                  <a:gd name="connsiteY95" fmla="*/ 1047750 h 1990725"/>
                  <a:gd name="connsiteX96" fmla="*/ 2838722 w 3020280"/>
                  <a:gd name="connsiteY96" fmla="*/ 981075 h 1990725"/>
                  <a:gd name="connsiteX97" fmla="*/ 2848247 w 3020280"/>
                  <a:gd name="connsiteY97" fmla="*/ 933450 h 1990725"/>
                  <a:gd name="connsiteX98" fmla="*/ 2867297 w 3020280"/>
                  <a:gd name="connsiteY98" fmla="*/ 866775 h 1990725"/>
                  <a:gd name="connsiteX99" fmla="*/ 2886347 w 3020280"/>
                  <a:gd name="connsiteY99" fmla="*/ 819150 h 1990725"/>
                  <a:gd name="connsiteX100" fmla="*/ 2867297 w 3020280"/>
                  <a:gd name="connsiteY100" fmla="*/ 781050 h 1990725"/>
                  <a:gd name="connsiteX101" fmla="*/ 2886347 w 3020280"/>
                  <a:gd name="connsiteY101" fmla="*/ 685800 h 1990725"/>
                  <a:gd name="connsiteX102" fmla="*/ 2953026 w 3020280"/>
                  <a:gd name="connsiteY102" fmla="*/ 742950 h 1990725"/>
                  <a:gd name="connsiteX103" fmla="*/ 2953022 w 3020280"/>
                  <a:gd name="connsiteY103" fmla="*/ 533400 h 1990725"/>
                  <a:gd name="connsiteX104" fmla="*/ 2962547 w 3020280"/>
                  <a:gd name="connsiteY104" fmla="*/ 485775 h 1990725"/>
                  <a:gd name="connsiteX105" fmla="*/ 2962547 w 3020280"/>
                  <a:gd name="connsiteY105" fmla="*/ 428625 h 1990725"/>
                  <a:gd name="connsiteX106" fmla="*/ 2981597 w 3020280"/>
                  <a:gd name="connsiteY106" fmla="*/ 361950 h 1990725"/>
                  <a:gd name="connsiteX107" fmla="*/ 2972072 w 3020280"/>
                  <a:gd name="connsiteY107" fmla="*/ 314325 h 1990725"/>
                  <a:gd name="connsiteX108" fmla="*/ 2972072 w 3020280"/>
                  <a:gd name="connsiteY108" fmla="*/ 247650 h 1990725"/>
                  <a:gd name="connsiteX109" fmla="*/ 2981597 w 3020280"/>
                  <a:gd name="connsiteY109" fmla="*/ 190500 h 1990725"/>
                  <a:gd name="connsiteX110" fmla="*/ 3010172 w 3020280"/>
                  <a:gd name="connsiteY110" fmla="*/ 142875 h 1990725"/>
                  <a:gd name="connsiteX111" fmla="*/ 2991122 w 3020280"/>
                  <a:gd name="connsiteY111" fmla="*/ 95250 h 1990725"/>
                  <a:gd name="connsiteX112" fmla="*/ 3019697 w 3020280"/>
                  <a:gd name="connsiteY112" fmla="*/ 57150 h 1990725"/>
                  <a:gd name="connsiteX113" fmla="*/ 3010172 w 3020280"/>
                  <a:gd name="connsiteY113" fmla="*/ 0 h 1990725"/>
                  <a:gd name="connsiteX0" fmla="*/ 13 w 3020280"/>
                  <a:gd name="connsiteY0" fmla="*/ 790575 h 1990725"/>
                  <a:gd name="connsiteX1" fmla="*/ 116323 w 3020280"/>
                  <a:gd name="connsiteY1" fmla="*/ 876300 h 1990725"/>
                  <a:gd name="connsiteX2" fmla="*/ 152411 w 3020280"/>
                  <a:gd name="connsiteY2" fmla="*/ 742950 h 1990725"/>
                  <a:gd name="connsiteX3" fmla="*/ 244057 w 3020280"/>
                  <a:gd name="connsiteY3" fmla="*/ 706011 h 1990725"/>
                  <a:gd name="connsiteX4" fmla="*/ 308710 w 3020280"/>
                  <a:gd name="connsiteY4" fmla="*/ 590550 h 1990725"/>
                  <a:gd name="connsiteX5" fmla="*/ 462209 w 3020280"/>
                  <a:gd name="connsiteY5" fmla="*/ 514358 h 1990725"/>
                  <a:gd name="connsiteX6" fmla="*/ 666815 w 3020280"/>
                  <a:gd name="connsiteY6" fmla="*/ 390525 h 1990725"/>
                  <a:gd name="connsiteX7" fmla="*/ 1114519 w 3020280"/>
                  <a:gd name="connsiteY7" fmla="*/ 176059 h 1990725"/>
                  <a:gd name="connsiteX8" fmla="*/ 1543322 w 3020280"/>
                  <a:gd name="connsiteY8" fmla="*/ 28575 h 1990725"/>
                  <a:gd name="connsiteX9" fmla="*/ 1609997 w 3020280"/>
                  <a:gd name="connsiteY9" fmla="*/ 9525 h 1990725"/>
                  <a:gd name="connsiteX10" fmla="*/ 1724297 w 3020280"/>
                  <a:gd name="connsiteY10" fmla="*/ 19050 h 1990725"/>
                  <a:gd name="connsiteX11" fmla="*/ 1743347 w 3020280"/>
                  <a:gd name="connsiteY11" fmla="*/ 47625 h 1990725"/>
                  <a:gd name="connsiteX12" fmla="*/ 1752872 w 3020280"/>
                  <a:gd name="connsiteY12" fmla="*/ 95250 h 1990725"/>
                  <a:gd name="connsiteX13" fmla="*/ 1762397 w 3020280"/>
                  <a:gd name="connsiteY13" fmla="*/ 333375 h 1990725"/>
                  <a:gd name="connsiteX14" fmla="*/ 1790972 w 3020280"/>
                  <a:gd name="connsiteY14" fmla="*/ 495300 h 1990725"/>
                  <a:gd name="connsiteX15" fmla="*/ 1800497 w 3020280"/>
                  <a:gd name="connsiteY15" fmla="*/ 523875 h 1990725"/>
                  <a:gd name="connsiteX16" fmla="*/ 1819548 w 3020280"/>
                  <a:gd name="connsiteY16" fmla="*/ 647700 h 1990725"/>
                  <a:gd name="connsiteX17" fmla="*/ 1819545 w 3020280"/>
                  <a:gd name="connsiteY17" fmla="*/ 695325 h 1990725"/>
                  <a:gd name="connsiteX18" fmla="*/ 1819546 w 3020280"/>
                  <a:gd name="connsiteY18" fmla="*/ 742950 h 1990725"/>
                  <a:gd name="connsiteX19" fmla="*/ 1867172 w 3020280"/>
                  <a:gd name="connsiteY19" fmla="*/ 723900 h 1990725"/>
                  <a:gd name="connsiteX20" fmla="*/ 1876697 w 3020280"/>
                  <a:gd name="connsiteY20" fmla="*/ 876300 h 1990725"/>
                  <a:gd name="connsiteX21" fmla="*/ 1886222 w 3020280"/>
                  <a:gd name="connsiteY21" fmla="*/ 904875 h 1990725"/>
                  <a:gd name="connsiteX22" fmla="*/ 1876697 w 3020280"/>
                  <a:gd name="connsiteY22" fmla="*/ 952500 h 1990725"/>
                  <a:gd name="connsiteX23" fmla="*/ 1895747 w 3020280"/>
                  <a:gd name="connsiteY23" fmla="*/ 1000125 h 1990725"/>
                  <a:gd name="connsiteX24" fmla="*/ 1895747 w 3020280"/>
                  <a:gd name="connsiteY24" fmla="*/ 1028700 h 1990725"/>
                  <a:gd name="connsiteX25" fmla="*/ 1905272 w 3020280"/>
                  <a:gd name="connsiteY25" fmla="*/ 1076325 h 1990725"/>
                  <a:gd name="connsiteX26" fmla="*/ 1905272 w 3020280"/>
                  <a:gd name="connsiteY26" fmla="*/ 1123950 h 1990725"/>
                  <a:gd name="connsiteX27" fmla="*/ 1914797 w 3020280"/>
                  <a:gd name="connsiteY27" fmla="*/ 1162050 h 1990725"/>
                  <a:gd name="connsiteX28" fmla="*/ 1905272 w 3020280"/>
                  <a:gd name="connsiteY28" fmla="*/ 1181100 h 1990725"/>
                  <a:gd name="connsiteX29" fmla="*/ 1924322 w 3020280"/>
                  <a:gd name="connsiteY29" fmla="*/ 1219200 h 1990725"/>
                  <a:gd name="connsiteX30" fmla="*/ 1924322 w 3020280"/>
                  <a:gd name="connsiteY30" fmla="*/ 1266825 h 1990725"/>
                  <a:gd name="connsiteX31" fmla="*/ 1943372 w 3020280"/>
                  <a:gd name="connsiteY31" fmla="*/ 1314450 h 1990725"/>
                  <a:gd name="connsiteX32" fmla="*/ 1943372 w 3020280"/>
                  <a:gd name="connsiteY32" fmla="*/ 1362075 h 1990725"/>
                  <a:gd name="connsiteX33" fmla="*/ 1981472 w 3020280"/>
                  <a:gd name="connsiteY33" fmla="*/ 1400175 h 1990725"/>
                  <a:gd name="connsiteX34" fmla="*/ 2010047 w 3020280"/>
                  <a:gd name="connsiteY34" fmla="*/ 1362075 h 1990725"/>
                  <a:gd name="connsiteX35" fmla="*/ 2019572 w 3020280"/>
                  <a:gd name="connsiteY35" fmla="*/ 1314450 h 1990725"/>
                  <a:gd name="connsiteX36" fmla="*/ 2038622 w 3020280"/>
                  <a:gd name="connsiteY36" fmla="*/ 1257300 h 1990725"/>
                  <a:gd name="connsiteX37" fmla="*/ 2038622 w 3020280"/>
                  <a:gd name="connsiteY37" fmla="*/ 1219200 h 1990725"/>
                  <a:gd name="connsiteX38" fmla="*/ 2057672 w 3020280"/>
                  <a:gd name="connsiteY38" fmla="*/ 1152525 h 1990725"/>
                  <a:gd name="connsiteX39" fmla="*/ 2048147 w 3020280"/>
                  <a:gd name="connsiteY39" fmla="*/ 1085850 h 1990725"/>
                  <a:gd name="connsiteX40" fmla="*/ 2057672 w 3020280"/>
                  <a:gd name="connsiteY40" fmla="*/ 1057275 h 1990725"/>
                  <a:gd name="connsiteX41" fmla="*/ 2076722 w 3020280"/>
                  <a:gd name="connsiteY41" fmla="*/ 990600 h 1990725"/>
                  <a:gd name="connsiteX42" fmla="*/ 2086247 w 3020280"/>
                  <a:gd name="connsiteY42" fmla="*/ 942975 h 1990725"/>
                  <a:gd name="connsiteX43" fmla="*/ 2095772 w 3020280"/>
                  <a:gd name="connsiteY43" fmla="*/ 895350 h 1990725"/>
                  <a:gd name="connsiteX44" fmla="*/ 2114822 w 3020280"/>
                  <a:gd name="connsiteY44" fmla="*/ 847725 h 1990725"/>
                  <a:gd name="connsiteX45" fmla="*/ 2162447 w 3020280"/>
                  <a:gd name="connsiteY45" fmla="*/ 904875 h 1990725"/>
                  <a:gd name="connsiteX46" fmla="*/ 2162447 w 3020280"/>
                  <a:gd name="connsiteY46" fmla="*/ 952500 h 1990725"/>
                  <a:gd name="connsiteX47" fmla="*/ 2229125 w 3020280"/>
                  <a:gd name="connsiteY47" fmla="*/ 1047750 h 1990725"/>
                  <a:gd name="connsiteX48" fmla="*/ 2295799 w 3020280"/>
                  <a:gd name="connsiteY48" fmla="*/ 962025 h 1990725"/>
                  <a:gd name="connsiteX49" fmla="*/ 2324372 w 3020280"/>
                  <a:gd name="connsiteY49" fmla="*/ 1019175 h 1990725"/>
                  <a:gd name="connsiteX50" fmla="*/ 2333897 w 3020280"/>
                  <a:gd name="connsiteY50" fmla="*/ 819150 h 1990725"/>
                  <a:gd name="connsiteX51" fmla="*/ 2381522 w 3020280"/>
                  <a:gd name="connsiteY51" fmla="*/ 762000 h 1990725"/>
                  <a:gd name="connsiteX52" fmla="*/ 2438672 w 3020280"/>
                  <a:gd name="connsiteY52" fmla="*/ 762000 h 1990725"/>
                  <a:gd name="connsiteX53" fmla="*/ 2495822 w 3020280"/>
                  <a:gd name="connsiteY53" fmla="*/ 771525 h 1990725"/>
                  <a:gd name="connsiteX54" fmla="*/ 2552973 w 3020280"/>
                  <a:gd name="connsiteY54" fmla="*/ 790575 h 1990725"/>
                  <a:gd name="connsiteX55" fmla="*/ 2562497 w 3020280"/>
                  <a:gd name="connsiteY55" fmla="*/ 857250 h 1990725"/>
                  <a:gd name="connsiteX56" fmla="*/ 2581547 w 3020280"/>
                  <a:gd name="connsiteY56" fmla="*/ 914400 h 1990725"/>
                  <a:gd name="connsiteX57" fmla="*/ 2600597 w 3020280"/>
                  <a:gd name="connsiteY57" fmla="*/ 971550 h 1990725"/>
                  <a:gd name="connsiteX58" fmla="*/ 2619647 w 3020280"/>
                  <a:gd name="connsiteY58" fmla="*/ 1028700 h 1990725"/>
                  <a:gd name="connsiteX59" fmla="*/ 2610122 w 3020280"/>
                  <a:gd name="connsiteY59" fmla="*/ 1057275 h 1990725"/>
                  <a:gd name="connsiteX60" fmla="*/ 2638697 w 3020280"/>
                  <a:gd name="connsiteY60" fmla="*/ 1114425 h 1990725"/>
                  <a:gd name="connsiteX61" fmla="*/ 2638697 w 3020280"/>
                  <a:gd name="connsiteY61" fmla="*/ 1162050 h 1990725"/>
                  <a:gd name="connsiteX62" fmla="*/ 2638697 w 3020280"/>
                  <a:gd name="connsiteY62" fmla="*/ 1209675 h 1990725"/>
                  <a:gd name="connsiteX63" fmla="*/ 2619647 w 3020280"/>
                  <a:gd name="connsiteY63" fmla="*/ 1238250 h 1990725"/>
                  <a:gd name="connsiteX64" fmla="*/ 2629172 w 3020280"/>
                  <a:gd name="connsiteY64" fmla="*/ 1276350 h 1990725"/>
                  <a:gd name="connsiteX65" fmla="*/ 2638697 w 3020280"/>
                  <a:gd name="connsiteY65" fmla="*/ 1333500 h 1990725"/>
                  <a:gd name="connsiteX66" fmla="*/ 2657747 w 3020280"/>
                  <a:gd name="connsiteY66" fmla="*/ 1390650 h 1990725"/>
                  <a:gd name="connsiteX67" fmla="*/ 2657747 w 3020280"/>
                  <a:gd name="connsiteY67" fmla="*/ 1447800 h 1990725"/>
                  <a:gd name="connsiteX68" fmla="*/ 2676797 w 3020280"/>
                  <a:gd name="connsiteY68" fmla="*/ 1504950 h 1990725"/>
                  <a:gd name="connsiteX69" fmla="*/ 2695847 w 3020280"/>
                  <a:gd name="connsiteY69" fmla="*/ 1562100 h 1990725"/>
                  <a:gd name="connsiteX70" fmla="*/ 2705372 w 3020280"/>
                  <a:gd name="connsiteY70" fmla="*/ 1590675 h 1990725"/>
                  <a:gd name="connsiteX71" fmla="*/ 2705372 w 3020280"/>
                  <a:gd name="connsiteY71" fmla="*/ 1638300 h 1990725"/>
                  <a:gd name="connsiteX72" fmla="*/ 2724422 w 3020280"/>
                  <a:gd name="connsiteY72" fmla="*/ 1685925 h 1990725"/>
                  <a:gd name="connsiteX73" fmla="*/ 2724422 w 3020280"/>
                  <a:gd name="connsiteY73" fmla="*/ 1743075 h 1990725"/>
                  <a:gd name="connsiteX74" fmla="*/ 2733947 w 3020280"/>
                  <a:gd name="connsiteY74" fmla="*/ 1800225 h 1990725"/>
                  <a:gd name="connsiteX75" fmla="*/ 2724422 w 3020280"/>
                  <a:gd name="connsiteY75" fmla="*/ 1838325 h 1990725"/>
                  <a:gd name="connsiteX76" fmla="*/ 2733947 w 3020280"/>
                  <a:gd name="connsiteY76" fmla="*/ 1876425 h 1990725"/>
                  <a:gd name="connsiteX77" fmla="*/ 2752997 w 3020280"/>
                  <a:gd name="connsiteY77" fmla="*/ 1933575 h 1990725"/>
                  <a:gd name="connsiteX78" fmla="*/ 2724422 w 3020280"/>
                  <a:gd name="connsiteY78" fmla="*/ 1962150 h 1990725"/>
                  <a:gd name="connsiteX79" fmla="*/ 2752997 w 3020280"/>
                  <a:gd name="connsiteY79" fmla="*/ 1990725 h 1990725"/>
                  <a:gd name="connsiteX80" fmla="*/ 2800622 w 3020280"/>
                  <a:gd name="connsiteY80" fmla="*/ 1924050 h 1990725"/>
                  <a:gd name="connsiteX81" fmla="*/ 2800622 w 3020280"/>
                  <a:gd name="connsiteY81" fmla="*/ 1857375 h 1990725"/>
                  <a:gd name="connsiteX82" fmla="*/ 2810147 w 3020280"/>
                  <a:gd name="connsiteY82" fmla="*/ 1800225 h 1990725"/>
                  <a:gd name="connsiteX83" fmla="*/ 2810147 w 3020280"/>
                  <a:gd name="connsiteY83" fmla="*/ 1752600 h 1990725"/>
                  <a:gd name="connsiteX84" fmla="*/ 2810147 w 3020280"/>
                  <a:gd name="connsiteY84" fmla="*/ 1685925 h 1990725"/>
                  <a:gd name="connsiteX85" fmla="*/ 2819672 w 3020280"/>
                  <a:gd name="connsiteY85" fmla="*/ 1628775 h 1990725"/>
                  <a:gd name="connsiteX86" fmla="*/ 2829197 w 3020280"/>
                  <a:gd name="connsiteY86" fmla="*/ 1562100 h 1990725"/>
                  <a:gd name="connsiteX87" fmla="*/ 2819672 w 3020280"/>
                  <a:gd name="connsiteY87" fmla="*/ 1504950 h 1990725"/>
                  <a:gd name="connsiteX88" fmla="*/ 2848247 w 3020280"/>
                  <a:gd name="connsiteY88" fmla="*/ 1457325 h 1990725"/>
                  <a:gd name="connsiteX89" fmla="*/ 2819672 w 3020280"/>
                  <a:gd name="connsiteY89" fmla="*/ 1419225 h 1990725"/>
                  <a:gd name="connsiteX90" fmla="*/ 2848247 w 3020280"/>
                  <a:gd name="connsiteY90" fmla="*/ 1352550 h 1990725"/>
                  <a:gd name="connsiteX91" fmla="*/ 2848247 w 3020280"/>
                  <a:gd name="connsiteY91" fmla="*/ 1285875 h 1990725"/>
                  <a:gd name="connsiteX92" fmla="*/ 2829197 w 3020280"/>
                  <a:gd name="connsiteY92" fmla="*/ 1238250 h 1990725"/>
                  <a:gd name="connsiteX93" fmla="*/ 2838722 w 3020280"/>
                  <a:gd name="connsiteY93" fmla="*/ 1181100 h 1990725"/>
                  <a:gd name="connsiteX94" fmla="*/ 2838722 w 3020280"/>
                  <a:gd name="connsiteY94" fmla="*/ 1152525 h 1990725"/>
                  <a:gd name="connsiteX95" fmla="*/ 2848247 w 3020280"/>
                  <a:gd name="connsiteY95" fmla="*/ 1085850 h 1990725"/>
                  <a:gd name="connsiteX96" fmla="*/ 2848247 w 3020280"/>
                  <a:gd name="connsiteY96" fmla="*/ 1047750 h 1990725"/>
                  <a:gd name="connsiteX97" fmla="*/ 2838722 w 3020280"/>
                  <a:gd name="connsiteY97" fmla="*/ 981075 h 1990725"/>
                  <a:gd name="connsiteX98" fmla="*/ 2848247 w 3020280"/>
                  <a:gd name="connsiteY98" fmla="*/ 933450 h 1990725"/>
                  <a:gd name="connsiteX99" fmla="*/ 2867297 w 3020280"/>
                  <a:gd name="connsiteY99" fmla="*/ 866775 h 1990725"/>
                  <a:gd name="connsiteX100" fmla="*/ 2886347 w 3020280"/>
                  <a:gd name="connsiteY100" fmla="*/ 819150 h 1990725"/>
                  <a:gd name="connsiteX101" fmla="*/ 2867297 w 3020280"/>
                  <a:gd name="connsiteY101" fmla="*/ 781050 h 1990725"/>
                  <a:gd name="connsiteX102" fmla="*/ 2886347 w 3020280"/>
                  <a:gd name="connsiteY102" fmla="*/ 685800 h 1990725"/>
                  <a:gd name="connsiteX103" fmla="*/ 2953026 w 3020280"/>
                  <a:gd name="connsiteY103" fmla="*/ 742950 h 1990725"/>
                  <a:gd name="connsiteX104" fmla="*/ 2953022 w 3020280"/>
                  <a:gd name="connsiteY104" fmla="*/ 533400 h 1990725"/>
                  <a:gd name="connsiteX105" fmla="*/ 2962547 w 3020280"/>
                  <a:gd name="connsiteY105" fmla="*/ 485775 h 1990725"/>
                  <a:gd name="connsiteX106" fmla="*/ 2962547 w 3020280"/>
                  <a:gd name="connsiteY106" fmla="*/ 428625 h 1990725"/>
                  <a:gd name="connsiteX107" fmla="*/ 2981597 w 3020280"/>
                  <a:gd name="connsiteY107" fmla="*/ 361950 h 1990725"/>
                  <a:gd name="connsiteX108" fmla="*/ 2972072 w 3020280"/>
                  <a:gd name="connsiteY108" fmla="*/ 314325 h 1990725"/>
                  <a:gd name="connsiteX109" fmla="*/ 2972072 w 3020280"/>
                  <a:gd name="connsiteY109" fmla="*/ 247650 h 1990725"/>
                  <a:gd name="connsiteX110" fmla="*/ 2981597 w 3020280"/>
                  <a:gd name="connsiteY110" fmla="*/ 190500 h 1990725"/>
                  <a:gd name="connsiteX111" fmla="*/ 3010172 w 3020280"/>
                  <a:gd name="connsiteY111" fmla="*/ 142875 h 1990725"/>
                  <a:gd name="connsiteX112" fmla="*/ 2991122 w 3020280"/>
                  <a:gd name="connsiteY112" fmla="*/ 95250 h 1990725"/>
                  <a:gd name="connsiteX113" fmla="*/ 3019697 w 3020280"/>
                  <a:gd name="connsiteY113" fmla="*/ 57150 h 1990725"/>
                  <a:gd name="connsiteX114" fmla="*/ 3010172 w 3020280"/>
                  <a:gd name="connsiteY114" fmla="*/ 0 h 1990725"/>
                  <a:gd name="connsiteX0" fmla="*/ 13 w 3020280"/>
                  <a:gd name="connsiteY0" fmla="*/ 790575 h 1990725"/>
                  <a:gd name="connsiteX1" fmla="*/ 116323 w 3020280"/>
                  <a:gd name="connsiteY1" fmla="*/ 876300 h 1990725"/>
                  <a:gd name="connsiteX2" fmla="*/ 152411 w 3020280"/>
                  <a:gd name="connsiteY2" fmla="*/ 742950 h 1990725"/>
                  <a:gd name="connsiteX3" fmla="*/ 225005 w 3020280"/>
                  <a:gd name="connsiteY3" fmla="*/ 763161 h 1990725"/>
                  <a:gd name="connsiteX4" fmla="*/ 308710 w 3020280"/>
                  <a:gd name="connsiteY4" fmla="*/ 590550 h 1990725"/>
                  <a:gd name="connsiteX5" fmla="*/ 462209 w 3020280"/>
                  <a:gd name="connsiteY5" fmla="*/ 514358 h 1990725"/>
                  <a:gd name="connsiteX6" fmla="*/ 666815 w 3020280"/>
                  <a:gd name="connsiteY6" fmla="*/ 390525 h 1990725"/>
                  <a:gd name="connsiteX7" fmla="*/ 1114519 w 3020280"/>
                  <a:gd name="connsiteY7" fmla="*/ 176059 h 1990725"/>
                  <a:gd name="connsiteX8" fmla="*/ 1543322 w 3020280"/>
                  <a:gd name="connsiteY8" fmla="*/ 28575 h 1990725"/>
                  <a:gd name="connsiteX9" fmla="*/ 1609997 w 3020280"/>
                  <a:gd name="connsiteY9" fmla="*/ 9525 h 1990725"/>
                  <a:gd name="connsiteX10" fmla="*/ 1724297 w 3020280"/>
                  <a:gd name="connsiteY10" fmla="*/ 19050 h 1990725"/>
                  <a:gd name="connsiteX11" fmla="*/ 1743347 w 3020280"/>
                  <a:gd name="connsiteY11" fmla="*/ 47625 h 1990725"/>
                  <a:gd name="connsiteX12" fmla="*/ 1752872 w 3020280"/>
                  <a:gd name="connsiteY12" fmla="*/ 95250 h 1990725"/>
                  <a:gd name="connsiteX13" fmla="*/ 1762397 w 3020280"/>
                  <a:gd name="connsiteY13" fmla="*/ 333375 h 1990725"/>
                  <a:gd name="connsiteX14" fmla="*/ 1790972 w 3020280"/>
                  <a:gd name="connsiteY14" fmla="*/ 495300 h 1990725"/>
                  <a:gd name="connsiteX15" fmla="*/ 1800497 w 3020280"/>
                  <a:gd name="connsiteY15" fmla="*/ 523875 h 1990725"/>
                  <a:gd name="connsiteX16" fmla="*/ 1819548 w 3020280"/>
                  <a:gd name="connsiteY16" fmla="*/ 647700 h 1990725"/>
                  <a:gd name="connsiteX17" fmla="*/ 1819545 w 3020280"/>
                  <a:gd name="connsiteY17" fmla="*/ 695325 h 1990725"/>
                  <a:gd name="connsiteX18" fmla="*/ 1819546 w 3020280"/>
                  <a:gd name="connsiteY18" fmla="*/ 742950 h 1990725"/>
                  <a:gd name="connsiteX19" fmla="*/ 1867172 w 3020280"/>
                  <a:gd name="connsiteY19" fmla="*/ 723900 h 1990725"/>
                  <a:gd name="connsiteX20" fmla="*/ 1876697 w 3020280"/>
                  <a:gd name="connsiteY20" fmla="*/ 876300 h 1990725"/>
                  <a:gd name="connsiteX21" fmla="*/ 1886222 w 3020280"/>
                  <a:gd name="connsiteY21" fmla="*/ 904875 h 1990725"/>
                  <a:gd name="connsiteX22" fmla="*/ 1876697 w 3020280"/>
                  <a:gd name="connsiteY22" fmla="*/ 952500 h 1990725"/>
                  <a:gd name="connsiteX23" fmla="*/ 1895747 w 3020280"/>
                  <a:gd name="connsiteY23" fmla="*/ 1000125 h 1990725"/>
                  <a:gd name="connsiteX24" fmla="*/ 1895747 w 3020280"/>
                  <a:gd name="connsiteY24" fmla="*/ 1028700 h 1990725"/>
                  <a:gd name="connsiteX25" fmla="*/ 1905272 w 3020280"/>
                  <a:gd name="connsiteY25" fmla="*/ 1076325 h 1990725"/>
                  <a:gd name="connsiteX26" fmla="*/ 1905272 w 3020280"/>
                  <a:gd name="connsiteY26" fmla="*/ 1123950 h 1990725"/>
                  <a:gd name="connsiteX27" fmla="*/ 1914797 w 3020280"/>
                  <a:gd name="connsiteY27" fmla="*/ 1162050 h 1990725"/>
                  <a:gd name="connsiteX28" fmla="*/ 1905272 w 3020280"/>
                  <a:gd name="connsiteY28" fmla="*/ 1181100 h 1990725"/>
                  <a:gd name="connsiteX29" fmla="*/ 1924322 w 3020280"/>
                  <a:gd name="connsiteY29" fmla="*/ 1219200 h 1990725"/>
                  <a:gd name="connsiteX30" fmla="*/ 1924322 w 3020280"/>
                  <a:gd name="connsiteY30" fmla="*/ 1266825 h 1990725"/>
                  <a:gd name="connsiteX31" fmla="*/ 1943372 w 3020280"/>
                  <a:gd name="connsiteY31" fmla="*/ 1314450 h 1990725"/>
                  <a:gd name="connsiteX32" fmla="*/ 1943372 w 3020280"/>
                  <a:gd name="connsiteY32" fmla="*/ 1362075 h 1990725"/>
                  <a:gd name="connsiteX33" fmla="*/ 1981472 w 3020280"/>
                  <a:gd name="connsiteY33" fmla="*/ 1400175 h 1990725"/>
                  <a:gd name="connsiteX34" fmla="*/ 2010047 w 3020280"/>
                  <a:gd name="connsiteY34" fmla="*/ 1362075 h 1990725"/>
                  <a:gd name="connsiteX35" fmla="*/ 2019572 w 3020280"/>
                  <a:gd name="connsiteY35" fmla="*/ 1314450 h 1990725"/>
                  <a:gd name="connsiteX36" fmla="*/ 2038622 w 3020280"/>
                  <a:gd name="connsiteY36" fmla="*/ 1257300 h 1990725"/>
                  <a:gd name="connsiteX37" fmla="*/ 2038622 w 3020280"/>
                  <a:gd name="connsiteY37" fmla="*/ 1219200 h 1990725"/>
                  <a:gd name="connsiteX38" fmla="*/ 2057672 w 3020280"/>
                  <a:gd name="connsiteY38" fmla="*/ 1152525 h 1990725"/>
                  <a:gd name="connsiteX39" fmla="*/ 2048147 w 3020280"/>
                  <a:gd name="connsiteY39" fmla="*/ 1085850 h 1990725"/>
                  <a:gd name="connsiteX40" fmla="*/ 2057672 w 3020280"/>
                  <a:gd name="connsiteY40" fmla="*/ 1057275 h 1990725"/>
                  <a:gd name="connsiteX41" fmla="*/ 2076722 w 3020280"/>
                  <a:gd name="connsiteY41" fmla="*/ 990600 h 1990725"/>
                  <a:gd name="connsiteX42" fmla="*/ 2086247 w 3020280"/>
                  <a:gd name="connsiteY42" fmla="*/ 942975 h 1990725"/>
                  <a:gd name="connsiteX43" fmla="*/ 2095772 w 3020280"/>
                  <a:gd name="connsiteY43" fmla="*/ 895350 h 1990725"/>
                  <a:gd name="connsiteX44" fmla="*/ 2114822 w 3020280"/>
                  <a:gd name="connsiteY44" fmla="*/ 847725 h 1990725"/>
                  <a:gd name="connsiteX45" fmla="*/ 2162447 w 3020280"/>
                  <a:gd name="connsiteY45" fmla="*/ 904875 h 1990725"/>
                  <a:gd name="connsiteX46" fmla="*/ 2162447 w 3020280"/>
                  <a:gd name="connsiteY46" fmla="*/ 952500 h 1990725"/>
                  <a:gd name="connsiteX47" fmla="*/ 2229125 w 3020280"/>
                  <a:gd name="connsiteY47" fmla="*/ 1047750 h 1990725"/>
                  <a:gd name="connsiteX48" fmla="*/ 2295799 w 3020280"/>
                  <a:gd name="connsiteY48" fmla="*/ 962025 h 1990725"/>
                  <a:gd name="connsiteX49" fmla="*/ 2324372 w 3020280"/>
                  <a:gd name="connsiteY49" fmla="*/ 1019175 h 1990725"/>
                  <a:gd name="connsiteX50" fmla="*/ 2333897 w 3020280"/>
                  <a:gd name="connsiteY50" fmla="*/ 819150 h 1990725"/>
                  <a:gd name="connsiteX51" fmla="*/ 2381522 w 3020280"/>
                  <a:gd name="connsiteY51" fmla="*/ 762000 h 1990725"/>
                  <a:gd name="connsiteX52" fmla="*/ 2438672 w 3020280"/>
                  <a:gd name="connsiteY52" fmla="*/ 762000 h 1990725"/>
                  <a:gd name="connsiteX53" fmla="*/ 2495822 w 3020280"/>
                  <a:gd name="connsiteY53" fmla="*/ 771525 h 1990725"/>
                  <a:gd name="connsiteX54" fmla="*/ 2552973 w 3020280"/>
                  <a:gd name="connsiteY54" fmla="*/ 790575 h 1990725"/>
                  <a:gd name="connsiteX55" fmla="*/ 2562497 w 3020280"/>
                  <a:gd name="connsiteY55" fmla="*/ 857250 h 1990725"/>
                  <a:gd name="connsiteX56" fmla="*/ 2581547 w 3020280"/>
                  <a:gd name="connsiteY56" fmla="*/ 914400 h 1990725"/>
                  <a:gd name="connsiteX57" fmla="*/ 2600597 w 3020280"/>
                  <a:gd name="connsiteY57" fmla="*/ 971550 h 1990725"/>
                  <a:gd name="connsiteX58" fmla="*/ 2619647 w 3020280"/>
                  <a:gd name="connsiteY58" fmla="*/ 1028700 h 1990725"/>
                  <a:gd name="connsiteX59" fmla="*/ 2610122 w 3020280"/>
                  <a:gd name="connsiteY59" fmla="*/ 1057275 h 1990725"/>
                  <a:gd name="connsiteX60" fmla="*/ 2638697 w 3020280"/>
                  <a:gd name="connsiteY60" fmla="*/ 1114425 h 1990725"/>
                  <a:gd name="connsiteX61" fmla="*/ 2638697 w 3020280"/>
                  <a:gd name="connsiteY61" fmla="*/ 1162050 h 1990725"/>
                  <a:gd name="connsiteX62" fmla="*/ 2638697 w 3020280"/>
                  <a:gd name="connsiteY62" fmla="*/ 1209675 h 1990725"/>
                  <a:gd name="connsiteX63" fmla="*/ 2619647 w 3020280"/>
                  <a:gd name="connsiteY63" fmla="*/ 1238250 h 1990725"/>
                  <a:gd name="connsiteX64" fmla="*/ 2629172 w 3020280"/>
                  <a:gd name="connsiteY64" fmla="*/ 1276350 h 1990725"/>
                  <a:gd name="connsiteX65" fmla="*/ 2638697 w 3020280"/>
                  <a:gd name="connsiteY65" fmla="*/ 1333500 h 1990725"/>
                  <a:gd name="connsiteX66" fmla="*/ 2657747 w 3020280"/>
                  <a:gd name="connsiteY66" fmla="*/ 1390650 h 1990725"/>
                  <a:gd name="connsiteX67" fmla="*/ 2657747 w 3020280"/>
                  <a:gd name="connsiteY67" fmla="*/ 1447800 h 1990725"/>
                  <a:gd name="connsiteX68" fmla="*/ 2676797 w 3020280"/>
                  <a:gd name="connsiteY68" fmla="*/ 1504950 h 1990725"/>
                  <a:gd name="connsiteX69" fmla="*/ 2695847 w 3020280"/>
                  <a:gd name="connsiteY69" fmla="*/ 1562100 h 1990725"/>
                  <a:gd name="connsiteX70" fmla="*/ 2705372 w 3020280"/>
                  <a:gd name="connsiteY70" fmla="*/ 1590675 h 1990725"/>
                  <a:gd name="connsiteX71" fmla="*/ 2705372 w 3020280"/>
                  <a:gd name="connsiteY71" fmla="*/ 1638300 h 1990725"/>
                  <a:gd name="connsiteX72" fmla="*/ 2724422 w 3020280"/>
                  <a:gd name="connsiteY72" fmla="*/ 1685925 h 1990725"/>
                  <a:gd name="connsiteX73" fmla="*/ 2724422 w 3020280"/>
                  <a:gd name="connsiteY73" fmla="*/ 1743075 h 1990725"/>
                  <a:gd name="connsiteX74" fmla="*/ 2733947 w 3020280"/>
                  <a:gd name="connsiteY74" fmla="*/ 1800225 h 1990725"/>
                  <a:gd name="connsiteX75" fmla="*/ 2724422 w 3020280"/>
                  <a:gd name="connsiteY75" fmla="*/ 1838325 h 1990725"/>
                  <a:gd name="connsiteX76" fmla="*/ 2733947 w 3020280"/>
                  <a:gd name="connsiteY76" fmla="*/ 1876425 h 1990725"/>
                  <a:gd name="connsiteX77" fmla="*/ 2752997 w 3020280"/>
                  <a:gd name="connsiteY77" fmla="*/ 1933575 h 1990725"/>
                  <a:gd name="connsiteX78" fmla="*/ 2724422 w 3020280"/>
                  <a:gd name="connsiteY78" fmla="*/ 1962150 h 1990725"/>
                  <a:gd name="connsiteX79" fmla="*/ 2752997 w 3020280"/>
                  <a:gd name="connsiteY79" fmla="*/ 1990725 h 1990725"/>
                  <a:gd name="connsiteX80" fmla="*/ 2800622 w 3020280"/>
                  <a:gd name="connsiteY80" fmla="*/ 1924050 h 1990725"/>
                  <a:gd name="connsiteX81" fmla="*/ 2800622 w 3020280"/>
                  <a:gd name="connsiteY81" fmla="*/ 1857375 h 1990725"/>
                  <a:gd name="connsiteX82" fmla="*/ 2810147 w 3020280"/>
                  <a:gd name="connsiteY82" fmla="*/ 1800225 h 1990725"/>
                  <a:gd name="connsiteX83" fmla="*/ 2810147 w 3020280"/>
                  <a:gd name="connsiteY83" fmla="*/ 1752600 h 1990725"/>
                  <a:gd name="connsiteX84" fmla="*/ 2810147 w 3020280"/>
                  <a:gd name="connsiteY84" fmla="*/ 1685925 h 1990725"/>
                  <a:gd name="connsiteX85" fmla="*/ 2819672 w 3020280"/>
                  <a:gd name="connsiteY85" fmla="*/ 1628775 h 1990725"/>
                  <a:gd name="connsiteX86" fmla="*/ 2829197 w 3020280"/>
                  <a:gd name="connsiteY86" fmla="*/ 1562100 h 1990725"/>
                  <a:gd name="connsiteX87" fmla="*/ 2819672 w 3020280"/>
                  <a:gd name="connsiteY87" fmla="*/ 1504950 h 1990725"/>
                  <a:gd name="connsiteX88" fmla="*/ 2848247 w 3020280"/>
                  <a:gd name="connsiteY88" fmla="*/ 1457325 h 1990725"/>
                  <a:gd name="connsiteX89" fmla="*/ 2819672 w 3020280"/>
                  <a:gd name="connsiteY89" fmla="*/ 1419225 h 1990725"/>
                  <a:gd name="connsiteX90" fmla="*/ 2848247 w 3020280"/>
                  <a:gd name="connsiteY90" fmla="*/ 1352550 h 1990725"/>
                  <a:gd name="connsiteX91" fmla="*/ 2848247 w 3020280"/>
                  <a:gd name="connsiteY91" fmla="*/ 1285875 h 1990725"/>
                  <a:gd name="connsiteX92" fmla="*/ 2829197 w 3020280"/>
                  <a:gd name="connsiteY92" fmla="*/ 1238250 h 1990725"/>
                  <a:gd name="connsiteX93" fmla="*/ 2838722 w 3020280"/>
                  <a:gd name="connsiteY93" fmla="*/ 1181100 h 1990725"/>
                  <a:gd name="connsiteX94" fmla="*/ 2838722 w 3020280"/>
                  <a:gd name="connsiteY94" fmla="*/ 1152525 h 1990725"/>
                  <a:gd name="connsiteX95" fmla="*/ 2848247 w 3020280"/>
                  <a:gd name="connsiteY95" fmla="*/ 1085850 h 1990725"/>
                  <a:gd name="connsiteX96" fmla="*/ 2848247 w 3020280"/>
                  <a:gd name="connsiteY96" fmla="*/ 1047750 h 1990725"/>
                  <a:gd name="connsiteX97" fmla="*/ 2838722 w 3020280"/>
                  <a:gd name="connsiteY97" fmla="*/ 981075 h 1990725"/>
                  <a:gd name="connsiteX98" fmla="*/ 2848247 w 3020280"/>
                  <a:gd name="connsiteY98" fmla="*/ 933450 h 1990725"/>
                  <a:gd name="connsiteX99" fmla="*/ 2867297 w 3020280"/>
                  <a:gd name="connsiteY99" fmla="*/ 866775 h 1990725"/>
                  <a:gd name="connsiteX100" fmla="*/ 2886347 w 3020280"/>
                  <a:gd name="connsiteY100" fmla="*/ 819150 h 1990725"/>
                  <a:gd name="connsiteX101" fmla="*/ 2867297 w 3020280"/>
                  <a:gd name="connsiteY101" fmla="*/ 781050 h 1990725"/>
                  <a:gd name="connsiteX102" fmla="*/ 2886347 w 3020280"/>
                  <a:gd name="connsiteY102" fmla="*/ 685800 h 1990725"/>
                  <a:gd name="connsiteX103" fmla="*/ 2953026 w 3020280"/>
                  <a:gd name="connsiteY103" fmla="*/ 742950 h 1990725"/>
                  <a:gd name="connsiteX104" fmla="*/ 2953022 w 3020280"/>
                  <a:gd name="connsiteY104" fmla="*/ 533400 h 1990725"/>
                  <a:gd name="connsiteX105" fmla="*/ 2962547 w 3020280"/>
                  <a:gd name="connsiteY105" fmla="*/ 485775 h 1990725"/>
                  <a:gd name="connsiteX106" fmla="*/ 2962547 w 3020280"/>
                  <a:gd name="connsiteY106" fmla="*/ 428625 h 1990725"/>
                  <a:gd name="connsiteX107" fmla="*/ 2981597 w 3020280"/>
                  <a:gd name="connsiteY107" fmla="*/ 361950 h 1990725"/>
                  <a:gd name="connsiteX108" fmla="*/ 2972072 w 3020280"/>
                  <a:gd name="connsiteY108" fmla="*/ 314325 h 1990725"/>
                  <a:gd name="connsiteX109" fmla="*/ 2972072 w 3020280"/>
                  <a:gd name="connsiteY109" fmla="*/ 247650 h 1990725"/>
                  <a:gd name="connsiteX110" fmla="*/ 2981597 w 3020280"/>
                  <a:gd name="connsiteY110" fmla="*/ 190500 h 1990725"/>
                  <a:gd name="connsiteX111" fmla="*/ 3010172 w 3020280"/>
                  <a:gd name="connsiteY111" fmla="*/ 142875 h 1990725"/>
                  <a:gd name="connsiteX112" fmla="*/ 2991122 w 3020280"/>
                  <a:gd name="connsiteY112" fmla="*/ 95250 h 1990725"/>
                  <a:gd name="connsiteX113" fmla="*/ 3019697 w 3020280"/>
                  <a:gd name="connsiteY113" fmla="*/ 57150 h 1990725"/>
                  <a:gd name="connsiteX114" fmla="*/ 3010172 w 3020280"/>
                  <a:gd name="connsiteY114" fmla="*/ 0 h 1990725"/>
                  <a:gd name="connsiteX0" fmla="*/ 13 w 3020280"/>
                  <a:gd name="connsiteY0" fmla="*/ 790575 h 1990725"/>
                  <a:gd name="connsiteX1" fmla="*/ 116323 w 3020280"/>
                  <a:gd name="connsiteY1" fmla="*/ 904875 h 1990725"/>
                  <a:gd name="connsiteX2" fmla="*/ 152411 w 3020280"/>
                  <a:gd name="connsiteY2" fmla="*/ 742950 h 1990725"/>
                  <a:gd name="connsiteX3" fmla="*/ 225005 w 3020280"/>
                  <a:gd name="connsiteY3" fmla="*/ 763161 h 1990725"/>
                  <a:gd name="connsiteX4" fmla="*/ 308710 w 3020280"/>
                  <a:gd name="connsiteY4" fmla="*/ 590550 h 1990725"/>
                  <a:gd name="connsiteX5" fmla="*/ 462209 w 3020280"/>
                  <a:gd name="connsiteY5" fmla="*/ 514358 h 1990725"/>
                  <a:gd name="connsiteX6" fmla="*/ 666815 w 3020280"/>
                  <a:gd name="connsiteY6" fmla="*/ 390525 h 1990725"/>
                  <a:gd name="connsiteX7" fmla="*/ 1114519 w 3020280"/>
                  <a:gd name="connsiteY7" fmla="*/ 176059 h 1990725"/>
                  <a:gd name="connsiteX8" fmla="*/ 1543322 w 3020280"/>
                  <a:gd name="connsiteY8" fmla="*/ 28575 h 1990725"/>
                  <a:gd name="connsiteX9" fmla="*/ 1609997 w 3020280"/>
                  <a:gd name="connsiteY9" fmla="*/ 9525 h 1990725"/>
                  <a:gd name="connsiteX10" fmla="*/ 1724297 w 3020280"/>
                  <a:gd name="connsiteY10" fmla="*/ 19050 h 1990725"/>
                  <a:gd name="connsiteX11" fmla="*/ 1743347 w 3020280"/>
                  <a:gd name="connsiteY11" fmla="*/ 47625 h 1990725"/>
                  <a:gd name="connsiteX12" fmla="*/ 1752872 w 3020280"/>
                  <a:gd name="connsiteY12" fmla="*/ 95250 h 1990725"/>
                  <a:gd name="connsiteX13" fmla="*/ 1762397 w 3020280"/>
                  <a:gd name="connsiteY13" fmla="*/ 333375 h 1990725"/>
                  <a:gd name="connsiteX14" fmla="*/ 1790972 w 3020280"/>
                  <a:gd name="connsiteY14" fmla="*/ 495300 h 1990725"/>
                  <a:gd name="connsiteX15" fmla="*/ 1800497 w 3020280"/>
                  <a:gd name="connsiteY15" fmla="*/ 523875 h 1990725"/>
                  <a:gd name="connsiteX16" fmla="*/ 1819548 w 3020280"/>
                  <a:gd name="connsiteY16" fmla="*/ 647700 h 1990725"/>
                  <a:gd name="connsiteX17" fmla="*/ 1819545 w 3020280"/>
                  <a:gd name="connsiteY17" fmla="*/ 695325 h 1990725"/>
                  <a:gd name="connsiteX18" fmla="*/ 1819546 w 3020280"/>
                  <a:gd name="connsiteY18" fmla="*/ 742950 h 1990725"/>
                  <a:gd name="connsiteX19" fmla="*/ 1867172 w 3020280"/>
                  <a:gd name="connsiteY19" fmla="*/ 723900 h 1990725"/>
                  <a:gd name="connsiteX20" fmla="*/ 1876697 w 3020280"/>
                  <a:gd name="connsiteY20" fmla="*/ 876300 h 1990725"/>
                  <a:gd name="connsiteX21" fmla="*/ 1886222 w 3020280"/>
                  <a:gd name="connsiteY21" fmla="*/ 904875 h 1990725"/>
                  <a:gd name="connsiteX22" fmla="*/ 1876697 w 3020280"/>
                  <a:gd name="connsiteY22" fmla="*/ 952500 h 1990725"/>
                  <a:gd name="connsiteX23" fmla="*/ 1895747 w 3020280"/>
                  <a:gd name="connsiteY23" fmla="*/ 1000125 h 1990725"/>
                  <a:gd name="connsiteX24" fmla="*/ 1895747 w 3020280"/>
                  <a:gd name="connsiteY24" fmla="*/ 1028700 h 1990725"/>
                  <a:gd name="connsiteX25" fmla="*/ 1905272 w 3020280"/>
                  <a:gd name="connsiteY25" fmla="*/ 1076325 h 1990725"/>
                  <a:gd name="connsiteX26" fmla="*/ 1905272 w 3020280"/>
                  <a:gd name="connsiteY26" fmla="*/ 1123950 h 1990725"/>
                  <a:gd name="connsiteX27" fmla="*/ 1914797 w 3020280"/>
                  <a:gd name="connsiteY27" fmla="*/ 1162050 h 1990725"/>
                  <a:gd name="connsiteX28" fmla="*/ 1905272 w 3020280"/>
                  <a:gd name="connsiteY28" fmla="*/ 1181100 h 1990725"/>
                  <a:gd name="connsiteX29" fmla="*/ 1924322 w 3020280"/>
                  <a:gd name="connsiteY29" fmla="*/ 1219200 h 1990725"/>
                  <a:gd name="connsiteX30" fmla="*/ 1924322 w 3020280"/>
                  <a:gd name="connsiteY30" fmla="*/ 1266825 h 1990725"/>
                  <a:gd name="connsiteX31" fmla="*/ 1943372 w 3020280"/>
                  <a:gd name="connsiteY31" fmla="*/ 1314450 h 1990725"/>
                  <a:gd name="connsiteX32" fmla="*/ 1943372 w 3020280"/>
                  <a:gd name="connsiteY32" fmla="*/ 1362075 h 1990725"/>
                  <a:gd name="connsiteX33" fmla="*/ 1981472 w 3020280"/>
                  <a:gd name="connsiteY33" fmla="*/ 1400175 h 1990725"/>
                  <a:gd name="connsiteX34" fmla="*/ 2010047 w 3020280"/>
                  <a:gd name="connsiteY34" fmla="*/ 1362075 h 1990725"/>
                  <a:gd name="connsiteX35" fmla="*/ 2019572 w 3020280"/>
                  <a:gd name="connsiteY35" fmla="*/ 1314450 h 1990725"/>
                  <a:gd name="connsiteX36" fmla="*/ 2038622 w 3020280"/>
                  <a:gd name="connsiteY36" fmla="*/ 1257300 h 1990725"/>
                  <a:gd name="connsiteX37" fmla="*/ 2038622 w 3020280"/>
                  <a:gd name="connsiteY37" fmla="*/ 1219200 h 1990725"/>
                  <a:gd name="connsiteX38" fmla="*/ 2057672 w 3020280"/>
                  <a:gd name="connsiteY38" fmla="*/ 1152525 h 1990725"/>
                  <a:gd name="connsiteX39" fmla="*/ 2048147 w 3020280"/>
                  <a:gd name="connsiteY39" fmla="*/ 1085850 h 1990725"/>
                  <a:gd name="connsiteX40" fmla="*/ 2057672 w 3020280"/>
                  <a:gd name="connsiteY40" fmla="*/ 1057275 h 1990725"/>
                  <a:gd name="connsiteX41" fmla="*/ 2076722 w 3020280"/>
                  <a:gd name="connsiteY41" fmla="*/ 990600 h 1990725"/>
                  <a:gd name="connsiteX42" fmla="*/ 2086247 w 3020280"/>
                  <a:gd name="connsiteY42" fmla="*/ 942975 h 1990725"/>
                  <a:gd name="connsiteX43" fmla="*/ 2095772 w 3020280"/>
                  <a:gd name="connsiteY43" fmla="*/ 895350 h 1990725"/>
                  <a:gd name="connsiteX44" fmla="*/ 2114822 w 3020280"/>
                  <a:gd name="connsiteY44" fmla="*/ 847725 h 1990725"/>
                  <a:gd name="connsiteX45" fmla="*/ 2162447 w 3020280"/>
                  <a:gd name="connsiteY45" fmla="*/ 904875 h 1990725"/>
                  <a:gd name="connsiteX46" fmla="*/ 2162447 w 3020280"/>
                  <a:gd name="connsiteY46" fmla="*/ 952500 h 1990725"/>
                  <a:gd name="connsiteX47" fmla="*/ 2229125 w 3020280"/>
                  <a:gd name="connsiteY47" fmla="*/ 1047750 h 1990725"/>
                  <a:gd name="connsiteX48" fmla="*/ 2295799 w 3020280"/>
                  <a:gd name="connsiteY48" fmla="*/ 962025 h 1990725"/>
                  <a:gd name="connsiteX49" fmla="*/ 2324372 w 3020280"/>
                  <a:gd name="connsiteY49" fmla="*/ 1019175 h 1990725"/>
                  <a:gd name="connsiteX50" fmla="*/ 2333897 w 3020280"/>
                  <a:gd name="connsiteY50" fmla="*/ 819150 h 1990725"/>
                  <a:gd name="connsiteX51" fmla="*/ 2381522 w 3020280"/>
                  <a:gd name="connsiteY51" fmla="*/ 762000 h 1990725"/>
                  <a:gd name="connsiteX52" fmla="*/ 2438672 w 3020280"/>
                  <a:gd name="connsiteY52" fmla="*/ 762000 h 1990725"/>
                  <a:gd name="connsiteX53" fmla="*/ 2495822 w 3020280"/>
                  <a:gd name="connsiteY53" fmla="*/ 771525 h 1990725"/>
                  <a:gd name="connsiteX54" fmla="*/ 2552973 w 3020280"/>
                  <a:gd name="connsiteY54" fmla="*/ 790575 h 1990725"/>
                  <a:gd name="connsiteX55" fmla="*/ 2562497 w 3020280"/>
                  <a:gd name="connsiteY55" fmla="*/ 857250 h 1990725"/>
                  <a:gd name="connsiteX56" fmla="*/ 2581547 w 3020280"/>
                  <a:gd name="connsiteY56" fmla="*/ 914400 h 1990725"/>
                  <a:gd name="connsiteX57" fmla="*/ 2600597 w 3020280"/>
                  <a:gd name="connsiteY57" fmla="*/ 971550 h 1990725"/>
                  <a:gd name="connsiteX58" fmla="*/ 2619647 w 3020280"/>
                  <a:gd name="connsiteY58" fmla="*/ 1028700 h 1990725"/>
                  <a:gd name="connsiteX59" fmla="*/ 2610122 w 3020280"/>
                  <a:gd name="connsiteY59" fmla="*/ 1057275 h 1990725"/>
                  <a:gd name="connsiteX60" fmla="*/ 2638697 w 3020280"/>
                  <a:gd name="connsiteY60" fmla="*/ 1114425 h 1990725"/>
                  <a:gd name="connsiteX61" fmla="*/ 2638697 w 3020280"/>
                  <a:gd name="connsiteY61" fmla="*/ 1162050 h 1990725"/>
                  <a:gd name="connsiteX62" fmla="*/ 2638697 w 3020280"/>
                  <a:gd name="connsiteY62" fmla="*/ 1209675 h 1990725"/>
                  <a:gd name="connsiteX63" fmla="*/ 2619647 w 3020280"/>
                  <a:gd name="connsiteY63" fmla="*/ 1238250 h 1990725"/>
                  <a:gd name="connsiteX64" fmla="*/ 2629172 w 3020280"/>
                  <a:gd name="connsiteY64" fmla="*/ 1276350 h 1990725"/>
                  <a:gd name="connsiteX65" fmla="*/ 2638697 w 3020280"/>
                  <a:gd name="connsiteY65" fmla="*/ 1333500 h 1990725"/>
                  <a:gd name="connsiteX66" fmla="*/ 2657747 w 3020280"/>
                  <a:gd name="connsiteY66" fmla="*/ 1390650 h 1990725"/>
                  <a:gd name="connsiteX67" fmla="*/ 2657747 w 3020280"/>
                  <a:gd name="connsiteY67" fmla="*/ 1447800 h 1990725"/>
                  <a:gd name="connsiteX68" fmla="*/ 2676797 w 3020280"/>
                  <a:gd name="connsiteY68" fmla="*/ 1504950 h 1990725"/>
                  <a:gd name="connsiteX69" fmla="*/ 2695847 w 3020280"/>
                  <a:gd name="connsiteY69" fmla="*/ 1562100 h 1990725"/>
                  <a:gd name="connsiteX70" fmla="*/ 2705372 w 3020280"/>
                  <a:gd name="connsiteY70" fmla="*/ 1590675 h 1990725"/>
                  <a:gd name="connsiteX71" fmla="*/ 2705372 w 3020280"/>
                  <a:gd name="connsiteY71" fmla="*/ 1638300 h 1990725"/>
                  <a:gd name="connsiteX72" fmla="*/ 2724422 w 3020280"/>
                  <a:gd name="connsiteY72" fmla="*/ 1685925 h 1990725"/>
                  <a:gd name="connsiteX73" fmla="*/ 2724422 w 3020280"/>
                  <a:gd name="connsiteY73" fmla="*/ 1743075 h 1990725"/>
                  <a:gd name="connsiteX74" fmla="*/ 2733947 w 3020280"/>
                  <a:gd name="connsiteY74" fmla="*/ 1800225 h 1990725"/>
                  <a:gd name="connsiteX75" fmla="*/ 2724422 w 3020280"/>
                  <a:gd name="connsiteY75" fmla="*/ 1838325 h 1990725"/>
                  <a:gd name="connsiteX76" fmla="*/ 2733947 w 3020280"/>
                  <a:gd name="connsiteY76" fmla="*/ 1876425 h 1990725"/>
                  <a:gd name="connsiteX77" fmla="*/ 2752997 w 3020280"/>
                  <a:gd name="connsiteY77" fmla="*/ 1933575 h 1990725"/>
                  <a:gd name="connsiteX78" fmla="*/ 2724422 w 3020280"/>
                  <a:gd name="connsiteY78" fmla="*/ 1962150 h 1990725"/>
                  <a:gd name="connsiteX79" fmla="*/ 2752997 w 3020280"/>
                  <a:gd name="connsiteY79" fmla="*/ 1990725 h 1990725"/>
                  <a:gd name="connsiteX80" fmla="*/ 2800622 w 3020280"/>
                  <a:gd name="connsiteY80" fmla="*/ 1924050 h 1990725"/>
                  <a:gd name="connsiteX81" fmla="*/ 2800622 w 3020280"/>
                  <a:gd name="connsiteY81" fmla="*/ 1857375 h 1990725"/>
                  <a:gd name="connsiteX82" fmla="*/ 2810147 w 3020280"/>
                  <a:gd name="connsiteY82" fmla="*/ 1800225 h 1990725"/>
                  <a:gd name="connsiteX83" fmla="*/ 2810147 w 3020280"/>
                  <a:gd name="connsiteY83" fmla="*/ 1752600 h 1990725"/>
                  <a:gd name="connsiteX84" fmla="*/ 2810147 w 3020280"/>
                  <a:gd name="connsiteY84" fmla="*/ 1685925 h 1990725"/>
                  <a:gd name="connsiteX85" fmla="*/ 2819672 w 3020280"/>
                  <a:gd name="connsiteY85" fmla="*/ 1628775 h 1990725"/>
                  <a:gd name="connsiteX86" fmla="*/ 2829197 w 3020280"/>
                  <a:gd name="connsiteY86" fmla="*/ 1562100 h 1990725"/>
                  <a:gd name="connsiteX87" fmla="*/ 2819672 w 3020280"/>
                  <a:gd name="connsiteY87" fmla="*/ 1504950 h 1990725"/>
                  <a:gd name="connsiteX88" fmla="*/ 2848247 w 3020280"/>
                  <a:gd name="connsiteY88" fmla="*/ 1457325 h 1990725"/>
                  <a:gd name="connsiteX89" fmla="*/ 2819672 w 3020280"/>
                  <a:gd name="connsiteY89" fmla="*/ 1419225 h 1990725"/>
                  <a:gd name="connsiteX90" fmla="*/ 2848247 w 3020280"/>
                  <a:gd name="connsiteY90" fmla="*/ 1352550 h 1990725"/>
                  <a:gd name="connsiteX91" fmla="*/ 2848247 w 3020280"/>
                  <a:gd name="connsiteY91" fmla="*/ 1285875 h 1990725"/>
                  <a:gd name="connsiteX92" fmla="*/ 2829197 w 3020280"/>
                  <a:gd name="connsiteY92" fmla="*/ 1238250 h 1990725"/>
                  <a:gd name="connsiteX93" fmla="*/ 2838722 w 3020280"/>
                  <a:gd name="connsiteY93" fmla="*/ 1181100 h 1990725"/>
                  <a:gd name="connsiteX94" fmla="*/ 2838722 w 3020280"/>
                  <a:gd name="connsiteY94" fmla="*/ 1152525 h 1990725"/>
                  <a:gd name="connsiteX95" fmla="*/ 2848247 w 3020280"/>
                  <a:gd name="connsiteY95" fmla="*/ 1085850 h 1990725"/>
                  <a:gd name="connsiteX96" fmla="*/ 2848247 w 3020280"/>
                  <a:gd name="connsiteY96" fmla="*/ 1047750 h 1990725"/>
                  <a:gd name="connsiteX97" fmla="*/ 2838722 w 3020280"/>
                  <a:gd name="connsiteY97" fmla="*/ 981075 h 1990725"/>
                  <a:gd name="connsiteX98" fmla="*/ 2848247 w 3020280"/>
                  <a:gd name="connsiteY98" fmla="*/ 933450 h 1990725"/>
                  <a:gd name="connsiteX99" fmla="*/ 2867297 w 3020280"/>
                  <a:gd name="connsiteY99" fmla="*/ 866775 h 1990725"/>
                  <a:gd name="connsiteX100" fmla="*/ 2886347 w 3020280"/>
                  <a:gd name="connsiteY100" fmla="*/ 819150 h 1990725"/>
                  <a:gd name="connsiteX101" fmla="*/ 2867297 w 3020280"/>
                  <a:gd name="connsiteY101" fmla="*/ 781050 h 1990725"/>
                  <a:gd name="connsiteX102" fmla="*/ 2886347 w 3020280"/>
                  <a:gd name="connsiteY102" fmla="*/ 685800 h 1990725"/>
                  <a:gd name="connsiteX103" fmla="*/ 2953026 w 3020280"/>
                  <a:gd name="connsiteY103" fmla="*/ 742950 h 1990725"/>
                  <a:gd name="connsiteX104" fmla="*/ 2953022 w 3020280"/>
                  <a:gd name="connsiteY104" fmla="*/ 533400 h 1990725"/>
                  <a:gd name="connsiteX105" fmla="*/ 2962547 w 3020280"/>
                  <a:gd name="connsiteY105" fmla="*/ 485775 h 1990725"/>
                  <a:gd name="connsiteX106" fmla="*/ 2962547 w 3020280"/>
                  <a:gd name="connsiteY106" fmla="*/ 428625 h 1990725"/>
                  <a:gd name="connsiteX107" fmla="*/ 2981597 w 3020280"/>
                  <a:gd name="connsiteY107" fmla="*/ 361950 h 1990725"/>
                  <a:gd name="connsiteX108" fmla="*/ 2972072 w 3020280"/>
                  <a:gd name="connsiteY108" fmla="*/ 314325 h 1990725"/>
                  <a:gd name="connsiteX109" fmla="*/ 2972072 w 3020280"/>
                  <a:gd name="connsiteY109" fmla="*/ 247650 h 1990725"/>
                  <a:gd name="connsiteX110" fmla="*/ 2981597 w 3020280"/>
                  <a:gd name="connsiteY110" fmla="*/ 190500 h 1990725"/>
                  <a:gd name="connsiteX111" fmla="*/ 3010172 w 3020280"/>
                  <a:gd name="connsiteY111" fmla="*/ 142875 h 1990725"/>
                  <a:gd name="connsiteX112" fmla="*/ 2991122 w 3020280"/>
                  <a:gd name="connsiteY112" fmla="*/ 95250 h 1990725"/>
                  <a:gd name="connsiteX113" fmla="*/ 3019697 w 3020280"/>
                  <a:gd name="connsiteY113" fmla="*/ 57150 h 1990725"/>
                  <a:gd name="connsiteX114" fmla="*/ 3010172 w 3020280"/>
                  <a:gd name="connsiteY114" fmla="*/ 0 h 1990725"/>
                  <a:gd name="connsiteX0" fmla="*/ 60663 w 3080930"/>
                  <a:gd name="connsiteY0" fmla="*/ 790575 h 1990725"/>
                  <a:gd name="connsiteX1" fmla="*/ 3500 w 3080930"/>
                  <a:gd name="connsiteY1" fmla="*/ 828675 h 1990725"/>
                  <a:gd name="connsiteX2" fmla="*/ 176973 w 3080930"/>
                  <a:gd name="connsiteY2" fmla="*/ 904875 h 1990725"/>
                  <a:gd name="connsiteX3" fmla="*/ 213061 w 3080930"/>
                  <a:gd name="connsiteY3" fmla="*/ 742950 h 1990725"/>
                  <a:gd name="connsiteX4" fmla="*/ 285655 w 3080930"/>
                  <a:gd name="connsiteY4" fmla="*/ 763161 h 1990725"/>
                  <a:gd name="connsiteX5" fmla="*/ 369360 w 3080930"/>
                  <a:gd name="connsiteY5" fmla="*/ 590550 h 1990725"/>
                  <a:gd name="connsiteX6" fmla="*/ 522859 w 3080930"/>
                  <a:gd name="connsiteY6" fmla="*/ 514358 h 1990725"/>
                  <a:gd name="connsiteX7" fmla="*/ 727465 w 3080930"/>
                  <a:gd name="connsiteY7" fmla="*/ 390525 h 1990725"/>
                  <a:gd name="connsiteX8" fmla="*/ 1175169 w 3080930"/>
                  <a:gd name="connsiteY8" fmla="*/ 176059 h 1990725"/>
                  <a:gd name="connsiteX9" fmla="*/ 1603972 w 3080930"/>
                  <a:gd name="connsiteY9" fmla="*/ 28575 h 1990725"/>
                  <a:gd name="connsiteX10" fmla="*/ 1670647 w 3080930"/>
                  <a:gd name="connsiteY10" fmla="*/ 9525 h 1990725"/>
                  <a:gd name="connsiteX11" fmla="*/ 1784947 w 3080930"/>
                  <a:gd name="connsiteY11" fmla="*/ 19050 h 1990725"/>
                  <a:gd name="connsiteX12" fmla="*/ 1803997 w 3080930"/>
                  <a:gd name="connsiteY12" fmla="*/ 47625 h 1990725"/>
                  <a:gd name="connsiteX13" fmla="*/ 1813522 w 3080930"/>
                  <a:gd name="connsiteY13" fmla="*/ 95250 h 1990725"/>
                  <a:gd name="connsiteX14" fmla="*/ 1823047 w 3080930"/>
                  <a:gd name="connsiteY14" fmla="*/ 333375 h 1990725"/>
                  <a:gd name="connsiteX15" fmla="*/ 1851622 w 3080930"/>
                  <a:gd name="connsiteY15" fmla="*/ 495300 h 1990725"/>
                  <a:gd name="connsiteX16" fmla="*/ 1861147 w 3080930"/>
                  <a:gd name="connsiteY16" fmla="*/ 523875 h 1990725"/>
                  <a:gd name="connsiteX17" fmla="*/ 1880198 w 3080930"/>
                  <a:gd name="connsiteY17" fmla="*/ 647700 h 1990725"/>
                  <a:gd name="connsiteX18" fmla="*/ 1880195 w 3080930"/>
                  <a:gd name="connsiteY18" fmla="*/ 695325 h 1990725"/>
                  <a:gd name="connsiteX19" fmla="*/ 1880196 w 3080930"/>
                  <a:gd name="connsiteY19" fmla="*/ 742950 h 1990725"/>
                  <a:gd name="connsiteX20" fmla="*/ 1927822 w 3080930"/>
                  <a:gd name="connsiteY20" fmla="*/ 723900 h 1990725"/>
                  <a:gd name="connsiteX21" fmla="*/ 1937347 w 3080930"/>
                  <a:gd name="connsiteY21" fmla="*/ 876300 h 1990725"/>
                  <a:gd name="connsiteX22" fmla="*/ 1946872 w 3080930"/>
                  <a:gd name="connsiteY22" fmla="*/ 904875 h 1990725"/>
                  <a:gd name="connsiteX23" fmla="*/ 1937347 w 3080930"/>
                  <a:gd name="connsiteY23" fmla="*/ 952500 h 1990725"/>
                  <a:gd name="connsiteX24" fmla="*/ 1956397 w 3080930"/>
                  <a:gd name="connsiteY24" fmla="*/ 1000125 h 1990725"/>
                  <a:gd name="connsiteX25" fmla="*/ 1956397 w 3080930"/>
                  <a:gd name="connsiteY25" fmla="*/ 1028700 h 1990725"/>
                  <a:gd name="connsiteX26" fmla="*/ 1965922 w 3080930"/>
                  <a:gd name="connsiteY26" fmla="*/ 1076325 h 1990725"/>
                  <a:gd name="connsiteX27" fmla="*/ 1965922 w 3080930"/>
                  <a:gd name="connsiteY27" fmla="*/ 1123950 h 1990725"/>
                  <a:gd name="connsiteX28" fmla="*/ 1975447 w 3080930"/>
                  <a:gd name="connsiteY28" fmla="*/ 1162050 h 1990725"/>
                  <a:gd name="connsiteX29" fmla="*/ 1965922 w 3080930"/>
                  <a:gd name="connsiteY29" fmla="*/ 1181100 h 1990725"/>
                  <a:gd name="connsiteX30" fmla="*/ 1984972 w 3080930"/>
                  <a:gd name="connsiteY30" fmla="*/ 1219200 h 1990725"/>
                  <a:gd name="connsiteX31" fmla="*/ 1984972 w 3080930"/>
                  <a:gd name="connsiteY31" fmla="*/ 1266825 h 1990725"/>
                  <a:gd name="connsiteX32" fmla="*/ 2004022 w 3080930"/>
                  <a:gd name="connsiteY32" fmla="*/ 1314450 h 1990725"/>
                  <a:gd name="connsiteX33" fmla="*/ 2004022 w 3080930"/>
                  <a:gd name="connsiteY33" fmla="*/ 1362075 h 1990725"/>
                  <a:gd name="connsiteX34" fmla="*/ 2042122 w 3080930"/>
                  <a:gd name="connsiteY34" fmla="*/ 1400175 h 1990725"/>
                  <a:gd name="connsiteX35" fmla="*/ 2070697 w 3080930"/>
                  <a:gd name="connsiteY35" fmla="*/ 1362075 h 1990725"/>
                  <a:gd name="connsiteX36" fmla="*/ 2080222 w 3080930"/>
                  <a:gd name="connsiteY36" fmla="*/ 1314450 h 1990725"/>
                  <a:gd name="connsiteX37" fmla="*/ 2099272 w 3080930"/>
                  <a:gd name="connsiteY37" fmla="*/ 1257300 h 1990725"/>
                  <a:gd name="connsiteX38" fmla="*/ 2099272 w 3080930"/>
                  <a:gd name="connsiteY38" fmla="*/ 1219200 h 1990725"/>
                  <a:gd name="connsiteX39" fmla="*/ 2118322 w 3080930"/>
                  <a:gd name="connsiteY39" fmla="*/ 1152525 h 1990725"/>
                  <a:gd name="connsiteX40" fmla="*/ 2108797 w 3080930"/>
                  <a:gd name="connsiteY40" fmla="*/ 1085850 h 1990725"/>
                  <a:gd name="connsiteX41" fmla="*/ 2118322 w 3080930"/>
                  <a:gd name="connsiteY41" fmla="*/ 1057275 h 1990725"/>
                  <a:gd name="connsiteX42" fmla="*/ 2137372 w 3080930"/>
                  <a:gd name="connsiteY42" fmla="*/ 990600 h 1990725"/>
                  <a:gd name="connsiteX43" fmla="*/ 2146897 w 3080930"/>
                  <a:gd name="connsiteY43" fmla="*/ 942975 h 1990725"/>
                  <a:gd name="connsiteX44" fmla="*/ 2156422 w 3080930"/>
                  <a:gd name="connsiteY44" fmla="*/ 895350 h 1990725"/>
                  <a:gd name="connsiteX45" fmla="*/ 2175472 w 3080930"/>
                  <a:gd name="connsiteY45" fmla="*/ 847725 h 1990725"/>
                  <a:gd name="connsiteX46" fmla="*/ 2223097 w 3080930"/>
                  <a:gd name="connsiteY46" fmla="*/ 904875 h 1990725"/>
                  <a:gd name="connsiteX47" fmla="*/ 2223097 w 3080930"/>
                  <a:gd name="connsiteY47" fmla="*/ 952500 h 1990725"/>
                  <a:gd name="connsiteX48" fmla="*/ 2289775 w 3080930"/>
                  <a:gd name="connsiteY48" fmla="*/ 1047750 h 1990725"/>
                  <a:gd name="connsiteX49" fmla="*/ 2356449 w 3080930"/>
                  <a:gd name="connsiteY49" fmla="*/ 962025 h 1990725"/>
                  <a:gd name="connsiteX50" fmla="*/ 2385022 w 3080930"/>
                  <a:gd name="connsiteY50" fmla="*/ 1019175 h 1990725"/>
                  <a:gd name="connsiteX51" fmla="*/ 2394547 w 3080930"/>
                  <a:gd name="connsiteY51" fmla="*/ 819150 h 1990725"/>
                  <a:gd name="connsiteX52" fmla="*/ 2442172 w 3080930"/>
                  <a:gd name="connsiteY52" fmla="*/ 762000 h 1990725"/>
                  <a:gd name="connsiteX53" fmla="*/ 2499322 w 3080930"/>
                  <a:gd name="connsiteY53" fmla="*/ 762000 h 1990725"/>
                  <a:gd name="connsiteX54" fmla="*/ 2556472 w 3080930"/>
                  <a:gd name="connsiteY54" fmla="*/ 771525 h 1990725"/>
                  <a:gd name="connsiteX55" fmla="*/ 2613623 w 3080930"/>
                  <a:gd name="connsiteY55" fmla="*/ 790575 h 1990725"/>
                  <a:gd name="connsiteX56" fmla="*/ 2623147 w 3080930"/>
                  <a:gd name="connsiteY56" fmla="*/ 857250 h 1990725"/>
                  <a:gd name="connsiteX57" fmla="*/ 2642197 w 3080930"/>
                  <a:gd name="connsiteY57" fmla="*/ 914400 h 1990725"/>
                  <a:gd name="connsiteX58" fmla="*/ 2661247 w 3080930"/>
                  <a:gd name="connsiteY58" fmla="*/ 971550 h 1990725"/>
                  <a:gd name="connsiteX59" fmla="*/ 2680297 w 3080930"/>
                  <a:gd name="connsiteY59" fmla="*/ 1028700 h 1990725"/>
                  <a:gd name="connsiteX60" fmla="*/ 2670772 w 3080930"/>
                  <a:gd name="connsiteY60" fmla="*/ 1057275 h 1990725"/>
                  <a:gd name="connsiteX61" fmla="*/ 2699347 w 3080930"/>
                  <a:gd name="connsiteY61" fmla="*/ 1114425 h 1990725"/>
                  <a:gd name="connsiteX62" fmla="*/ 2699347 w 3080930"/>
                  <a:gd name="connsiteY62" fmla="*/ 1162050 h 1990725"/>
                  <a:gd name="connsiteX63" fmla="*/ 2699347 w 3080930"/>
                  <a:gd name="connsiteY63" fmla="*/ 1209675 h 1990725"/>
                  <a:gd name="connsiteX64" fmla="*/ 2680297 w 3080930"/>
                  <a:gd name="connsiteY64" fmla="*/ 1238250 h 1990725"/>
                  <a:gd name="connsiteX65" fmla="*/ 2689822 w 3080930"/>
                  <a:gd name="connsiteY65" fmla="*/ 1276350 h 1990725"/>
                  <a:gd name="connsiteX66" fmla="*/ 2699347 w 3080930"/>
                  <a:gd name="connsiteY66" fmla="*/ 1333500 h 1990725"/>
                  <a:gd name="connsiteX67" fmla="*/ 2718397 w 3080930"/>
                  <a:gd name="connsiteY67" fmla="*/ 1390650 h 1990725"/>
                  <a:gd name="connsiteX68" fmla="*/ 2718397 w 3080930"/>
                  <a:gd name="connsiteY68" fmla="*/ 1447800 h 1990725"/>
                  <a:gd name="connsiteX69" fmla="*/ 2737447 w 3080930"/>
                  <a:gd name="connsiteY69" fmla="*/ 1504950 h 1990725"/>
                  <a:gd name="connsiteX70" fmla="*/ 2756497 w 3080930"/>
                  <a:gd name="connsiteY70" fmla="*/ 1562100 h 1990725"/>
                  <a:gd name="connsiteX71" fmla="*/ 2766022 w 3080930"/>
                  <a:gd name="connsiteY71" fmla="*/ 1590675 h 1990725"/>
                  <a:gd name="connsiteX72" fmla="*/ 2766022 w 3080930"/>
                  <a:gd name="connsiteY72" fmla="*/ 1638300 h 1990725"/>
                  <a:gd name="connsiteX73" fmla="*/ 2785072 w 3080930"/>
                  <a:gd name="connsiteY73" fmla="*/ 1685925 h 1990725"/>
                  <a:gd name="connsiteX74" fmla="*/ 2785072 w 3080930"/>
                  <a:gd name="connsiteY74" fmla="*/ 1743075 h 1990725"/>
                  <a:gd name="connsiteX75" fmla="*/ 2794597 w 3080930"/>
                  <a:gd name="connsiteY75" fmla="*/ 1800225 h 1990725"/>
                  <a:gd name="connsiteX76" fmla="*/ 2785072 w 3080930"/>
                  <a:gd name="connsiteY76" fmla="*/ 1838325 h 1990725"/>
                  <a:gd name="connsiteX77" fmla="*/ 2794597 w 3080930"/>
                  <a:gd name="connsiteY77" fmla="*/ 1876425 h 1990725"/>
                  <a:gd name="connsiteX78" fmla="*/ 2813647 w 3080930"/>
                  <a:gd name="connsiteY78" fmla="*/ 1933575 h 1990725"/>
                  <a:gd name="connsiteX79" fmla="*/ 2785072 w 3080930"/>
                  <a:gd name="connsiteY79" fmla="*/ 1962150 h 1990725"/>
                  <a:gd name="connsiteX80" fmla="*/ 2813647 w 3080930"/>
                  <a:gd name="connsiteY80" fmla="*/ 1990725 h 1990725"/>
                  <a:gd name="connsiteX81" fmla="*/ 2861272 w 3080930"/>
                  <a:gd name="connsiteY81" fmla="*/ 1924050 h 1990725"/>
                  <a:gd name="connsiteX82" fmla="*/ 2861272 w 3080930"/>
                  <a:gd name="connsiteY82" fmla="*/ 1857375 h 1990725"/>
                  <a:gd name="connsiteX83" fmla="*/ 2870797 w 3080930"/>
                  <a:gd name="connsiteY83" fmla="*/ 1800225 h 1990725"/>
                  <a:gd name="connsiteX84" fmla="*/ 2870797 w 3080930"/>
                  <a:gd name="connsiteY84" fmla="*/ 1752600 h 1990725"/>
                  <a:gd name="connsiteX85" fmla="*/ 2870797 w 3080930"/>
                  <a:gd name="connsiteY85" fmla="*/ 1685925 h 1990725"/>
                  <a:gd name="connsiteX86" fmla="*/ 2880322 w 3080930"/>
                  <a:gd name="connsiteY86" fmla="*/ 1628775 h 1990725"/>
                  <a:gd name="connsiteX87" fmla="*/ 2889847 w 3080930"/>
                  <a:gd name="connsiteY87" fmla="*/ 1562100 h 1990725"/>
                  <a:gd name="connsiteX88" fmla="*/ 2880322 w 3080930"/>
                  <a:gd name="connsiteY88" fmla="*/ 1504950 h 1990725"/>
                  <a:gd name="connsiteX89" fmla="*/ 2908897 w 3080930"/>
                  <a:gd name="connsiteY89" fmla="*/ 1457325 h 1990725"/>
                  <a:gd name="connsiteX90" fmla="*/ 2880322 w 3080930"/>
                  <a:gd name="connsiteY90" fmla="*/ 1419225 h 1990725"/>
                  <a:gd name="connsiteX91" fmla="*/ 2908897 w 3080930"/>
                  <a:gd name="connsiteY91" fmla="*/ 1352550 h 1990725"/>
                  <a:gd name="connsiteX92" fmla="*/ 2908897 w 3080930"/>
                  <a:gd name="connsiteY92" fmla="*/ 1285875 h 1990725"/>
                  <a:gd name="connsiteX93" fmla="*/ 2889847 w 3080930"/>
                  <a:gd name="connsiteY93" fmla="*/ 1238250 h 1990725"/>
                  <a:gd name="connsiteX94" fmla="*/ 2899372 w 3080930"/>
                  <a:gd name="connsiteY94" fmla="*/ 1181100 h 1990725"/>
                  <a:gd name="connsiteX95" fmla="*/ 2899372 w 3080930"/>
                  <a:gd name="connsiteY95" fmla="*/ 1152525 h 1990725"/>
                  <a:gd name="connsiteX96" fmla="*/ 2908897 w 3080930"/>
                  <a:gd name="connsiteY96" fmla="*/ 1085850 h 1990725"/>
                  <a:gd name="connsiteX97" fmla="*/ 2908897 w 3080930"/>
                  <a:gd name="connsiteY97" fmla="*/ 1047750 h 1990725"/>
                  <a:gd name="connsiteX98" fmla="*/ 2899372 w 3080930"/>
                  <a:gd name="connsiteY98" fmla="*/ 981075 h 1990725"/>
                  <a:gd name="connsiteX99" fmla="*/ 2908897 w 3080930"/>
                  <a:gd name="connsiteY99" fmla="*/ 933450 h 1990725"/>
                  <a:gd name="connsiteX100" fmla="*/ 2927947 w 3080930"/>
                  <a:gd name="connsiteY100" fmla="*/ 866775 h 1990725"/>
                  <a:gd name="connsiteX101" fmla="*/ 2946997 w 3080930"/>
                  <a:gd name="connsiteY101" fmla="*/ 819150 h 1990725"/>
                  <a:gd name="connsiteX102" fmla="*/ 2927947 w 3080930"/>
                  <a:gd name="connsiteY102" fmla="*/ 781050 h 1990725"/>
                  <a:gd name="connsiteX103" fmla="*/ 2946997 w 3080930"/>
                  <a:gd name="connsiteY103" fmla="*/ 685800 h 1990725"/>
                  <a:gd name="connsiteX104" fmla="*/ 3013676 w 3080930"/>
                  <a:gd name="connsiteY104" fmla="*/ 742950 h 1990725"/>
                  <a:gd name="connsiteX105" fmla="*/ 3013672 w 3080930"/>
                  <a:gd name="connsiteY105" fmla="*/ 533400 h 1990725"/>
                  <a:gd name="connsiteX106" fmla="*/ 3023197 w 3080930"/>
                  <a:gd name="connsiteY106" fmla="*/ 485775 h 1990725"/>
                  <a:gd name="connsiteX107" fmla="*/ 3023197 w 3080930"/>
                  <a:gd name="connsiteY107" fmla="*/ 428625 h 1990725"/>
                  <a:gd name="connsiteX108" fmla="*/ 3042247 w 3080930"/>
                  <a:gd name="connsiteY108" fmla="*/ 361950 h 1990725"/>
                  <a:gd name="connsiteX109" fmla="*/ 3032722 w 3080930"/>
                  <a:gd name="connsiteY109" fmla="*/ 314325 h 1990725"/>
                  <a:gd name="connsiteX110" fmla="*/ 3032722 w 3080930"/>
                  <a:gd name="connsiteY110" fmla="*/ 247650 h 1990725"/>
                  <a:gd name="connsiteX111" fmla="*/ 3042247 w 3080930"/>
                  <a:gd name="connsiteY111" fmla="*/ 190500 h 1990725"/>
                  <a:gd name="connsiteX112" fmla="*/ 3070822 w 3080930"/>
                  <a:gd name="connsiteY112" fmla="*/ 142875 h 1990725"/>
                  <a:gd name="connsiteX113" fmla="*/ 3051772 w 3080930"/>
                  <a:gd name="connsiteY113" fmla="*/ 95250 h 1990725"/>
                  <a:gd name="connsiteX114" fmla="*/ 3080347 w 3080930"/>
                  <a:gd name="connsiteY114" fmla="*/ 57150 h 1990725"/>
                  <a:gd name="connsiteX115" fmla="*/ 3070822 w 3080930"/>
                  <a:gd name="connsiteY115" fmla="*/ 0 h 1990725"/>
                  <a:gd name="connsiteX0" fmla="*/ 3791 w 3024058"/>
                  <a:gd name="connsiteY0" fmla="*/ 790575 h 1990725"/>
                  <a:gd name="connsiteX1" fmla="*/ 22841 w 3024058"/>
                  <a:gd name="connsiteY1" fmla="*/ 771525 h 1990725"/>
                  <a:gd name="connsiteX2" fmla="*/ 120101 w 3024058"/>
                  <a:gd name="connsiteY2" fmla="*/ 904875 h 1990725"/>
                  <a:gd name="connsiteX3" fmla="*/ 156189 w 3024058"/>
                  <a:gd name="connsiteY3" fmla="*/ 742950 h 1990725"/>
                  <a:gd name="connsiteX4" fmla="*/ 228783 w 3024058"/>
                  <a:gd name="connsiteY4" fmla="*/ 763161 h 1990725"/>
                  <a:gd name="connsiteX5" fmla="*/ 312488 w 3024058"/>
                  <a:gd name="connsiteY5" fmla="*/ 590550 h 1990725"/>
                  <a:gd name="connsiteX6" fmla="*/ 465987 w 3024058"/>
                  <a:gd name="connsiteY6" fmla="*/ 514358 h 1990725"/>
                  <a:gd name="connsiteX7" fmla="*/ 670593 w 3024058"/>
                  <a:gd name="connsiteY7" fmla="*/ 390525 h 1990725"/>
                  <a:gd name="connsiteX8" fmla="*/ 1118297 w 3024058"/>
                  <a:gd name="connsiteY8" fmla="*/ 176059 h 1990725"/>
                  <a:gd name="connsiteX9" fmla="*/ 1547100 w 3024058"/>
                  <a:gd name="connsiteY9" fmla="*/ 28575 h 1990725"/>
                  <a:gd name="connsiteX10" fmla="*/ 1613775 w 3024058"/>
                  <a:gd name="connsiteY10" fmla="*/ 9525 h 1990725"/>
                  <a:gd name="connsiteX11" fmla="*/ 1728075 w 3024058"/>
                  <a:gd name="connsiteY11" fmla="*/ 19050 h 1990725"/>
                  <a:gd name="connsiteX12" fmla="*/ 1747125 w 3024058"/>
                  <a:gd name="connsiteY12" fmla="*/ 47625 h 1990725"/>
                  <a:gd name="connsiteX13" fmla="*/ 1756650 w 3024058"/>
                  <a:gd name="connsiteY13" fmla="*/ 95250 h 1990725"/>
                  <a:gd name="connsiteX14" fmla="*/ 1766175 w 3024058"/>
                  <a:gd name="connsiteY14" fmla="*/ 333375 h 1990725"/>
                  <a:gd name="connsiteX15" fmla="*/ 1794750 w 3024058"/>
                  <a:gd name="connsiteY15" fmla="*/ 495300 h 1990725"/>
                  <a:gd name="connsiteX16" fmla="*/ 1804275 w 3024058"/>
                  <a:gd name="connsiteY16" fmla="*/ 523875 h 1990725"/>
                  <a:gd name="connsiteX17" fmla="*/ 1823326 w 3024058"/>
                  <a:gd name="connsiteY17" fmla="*/ 647700 h 1990725"/>
                  <a:gd name="connsiteX18" fmla="*/ 1823323 w 3024058"/>
                  <a:gd name="connsiteY18" fmla="*/ 695325 h 1990725"/>
                  <a:gd name="connsiteX19" fmla="*/ 1823324 w 3024058"/>
                  <a:gd name="connsiteY19" fmla="*/ 742950 h 1990725"/>
                  <a:gd name="connsiteX20" fmla="*/ 1870950 w 3024058"/>
                  <a:gd name="connsiteY20" fmla="*/ 723900 h 1990725"/>
                  <a:gd name="connsiteX21" fmla="*/ 1880475 w 3024058"/>
                  <a:gd name="connsiteY21" fmla="*/ 876300 h 1990725"/>
                  <a:gd name="connsiteX22" fmla="*/ 1890000 w 3024058"/>
                  <a:gd name="connsiteY22" fmla="*/ 904875 h 1990725"/>
                  <a:gd name="connsiteX23" fmla="*/ 1880475 w 3024058"/>
                  <a:gd name="connsiteY23" fmla="*/ 952500 h 1990725"/>
                  <a:gd name="connsiteX24" fmla="*/ 1899525 w 3024058"/>
                  <a:gd name="connsiteY24" fmla="*/ 1000125 h 1990725"/>
                  <a:gd name="connsiteX25" fmla="*/ 1899525 w 3024058"/>
                  <a:gd name="connsiteY25" fmla="*/ 1028700 h 1990725"/>
                  <a:gd name="connsiteX26" fmla="*/ 1909050 w 3024058"/>
                  <a:gd name="connsiteY26" fmla="*/ 1076325 h 1990725"/>
                  <a:gd name="connsiteX27" fmla="*/ 1909050 w 3024058"/>
                  <a:gd name="connsiteY27" fmla="*/ 1123950 h 1990725"/>
                  <a:gd name="connsiteX28" fmla="*/ 1918575 w 3024058"/>
                  <a:gd name="connsiteY28" fmla="*/ 1162050 h 1990725"/>
                  <a:gd name="connsiteX29" fmla="*/ 1909050 w 3024058"/>
                  <a:gd name="connsiteY29" fmla="*/ 1181100 h 1990725"/>
                  <a:gd name="connsiteX30" fmla="*/ 1928100 w 3024058"/>
                  <a:gd name="connsiteY30" fmla="*/ 1219200 h 1990725"/>
                  <a:gd name="connsiteX31" fmla="*/ 1928100 w 3024058"/>
                  <a:gd name="connsiteY31" fmla="*/ 1266825 h 1990725"/>
                  <a:gd name="connsiteX32" fmla="*/ 1947150 w 3024058"/>
                  <a:gd name="connsiteY32" fmla="*/ 1314450 h 1990725"/>
                  <a:gd name="connsiteX33" fmla="*/ 1947150 w 3024058"/>
                  <a:gd name="connsiteY33" fmla="*/ 1362075 h 1990725"/>
                  <a:gd name="connsiteX34" fmla="*/ 1985250 w 3024058"/>
                  <a:gd name="connsiteY34" fmla="*/ 1400175 h 1990725"/>
                  <a:gd name="connsiteX35" fmla="*/ 2013825 w 3024058"/>
                  <a:gd name="connsiteY35" fmla="*/ 1362075 h 1990725"/>
                  <a:gd name="connsiteX36" fmla="*/ 2023350 w 3024058"/>
                  <a:gd name="connsiteY36" fmla="*/ 1314450 h 1990725"/>
                  <a:gd name="connsiteX37" fmla="*/ 2042400 w 3024058"/>
                  <a:gd name="connsiteY37" fmla="*/ 1257300 h 1990725"/>
                  <a:gd name="connsiteX38" fmla="*/ 2042400 w 3024058"/>
                  <a:gd name="connsiteY38" fmla="*/ 1219200 h 1990725"/>
                  <a:gd name="connsiteX39" fmla="*/ 2061450 w 3024058"/>
                  <a:gd name="connsiteY39" fmla="*/ 1152525 h 1990725"/>
                  <a:gd name="connsiteX40" fmla="*/ 2051925 w 3024058"/>
                  <a:gd name="connsiteY40" fmla="*/ 1085850 h 1990725"/>
                  <a:gd name="connsiteX41" fmla="*/ 2061450 w 3024058"/>
                  <a:gd name="connsiteY41" fmla="*/ 1057275 h 1990725"/>
                  <a:gd name="connsiteX42" fmla="*/ 2080500 w 3024058"/>
                  <a:gd name="connsiteY42" fmla="*/ 990600 h 1990725"/>
                  <a:gd name="connsiteX43" fmla="*/ 2090025 w 3024058"/>
                  <a:gd name="connsiteY43" fmla="*/ 942975 h 1990725"/>
                  <a:gd name="connsiteX44" fmla="*/ 2099550 w 3024058"/>
                  <a:gd name="connsiteY44" fmla="*/ 895350 h 1990725"/>
                  <a:gd name="connsiteX45" fmla="*/ 2118600 w 3024058"/>
                  <a:gd name="connsiteY45" fmla="*/ 847725 h 1990725"/>
                  <a:gd name="connsiteX46" fmla="*/ 2166225 w 3024058"/>
                  <a:gd name="connsiteY46" fmla="*/ 904875 h 1990725"/>
                  <a:gd name="connsiteX47" fmla="*/ 2166225 w 3024058"/>
                  <a:gd name="connsiteY47" fmla="*/ 952500 h 1990725"/>
                  <a:gd name="connsiteX48" fmla="*/ 2232903 w 3024058"/>
                  <a:gd name="connsiteY48" fmla="*/ 1047750 h 1990725"/>
                  <a:gd name="connsiteX49" fmla="*/ 2299577 w 3024058"/>
                  <a:gd name="connsiteY49" fmla="*/ 962025 h 1990725"/>
                  <a:gd name="connsiteX50" fmla="*/ 2328150 w 3024058"/>
                  <a:gd name="connsiteY50" fmla="*/ 1019175 h 1990725"/>
                  <a:gd name="connsiteX51" fmla="*/ 2337675 w 3024058"/>
                  <a:gd name="connsiteY51" fmla="*/ 819150 h 1990725"/>
                  <a:gd name="connsiteX52" fmla="*/ 2385300 w 3024058"/>
                  <a:gd name="connsiteY52" fmla="*/ 762000 h 1990725"/>
                  <a:gd name="connsiteX53" fmla="*/ 2442450 w 3024058"/>
                  <a:gd name="connsiteY53" fmla="*/ 762000 h 1990725"/>
                  <a:gd name="connsiteX54" fmla="*/ 2499600 w 3024058"/>
                  <a:gd name="connsiteY54" fmla="*/ 771525 h 1990725"/>
                  <a:gd name="connsiteX55" fmla="*/ 2556751 w 3024058"/>
                  <a:gd name="connsiteY55" fmla="*/ 790575 h 1990725"/>
                  <a:gd name="connsiteX56" fmla="*/ 2566275 w 3024058"/>
                  <a:gd name="connsiteY56" fmla="*/ 857250 h 1990725"/>
                  <a:gd name="connsiteX57" fmla="*/ 2585325 w 3024058"/>
                  <a:gd name="connsiteY57" fmla="*/ 914400 h 1990725"/>
                  <a:gd name="connsiteX58" fmla="*/ 2604375 w 3024058"/>
                  <a:gd name="connsiteY58" fmla="*/ 971550 h 1990725"/>
                  <a:gd name="connsiteX59" fmla="*/ 2623425 w 3024058"/>
                  <a:gd name="connsiteY59" fmla="*/ 1028700 h 1990725"/>
                  <a:gd name="connsiteX60" fmla="*/ 2613900 w 3024058"/>
                  <a:gd name="connsiteY60" fmla="*/ 1057275 h 1990725"/>
                  <a:gd name="connsiteX61" fmla="*/ 2642475 w 3024058"/>
                  <a:gd name="connsiteY61" fmla="*/ 1114425 h 1990725"/>
                  <a:gd name="connsiteX62" fmla="*/ 2642475 w 3024058"/>
                  <a:gd name="connsiteY62" fmla="*/ 1162050 h 1990725"/>
                  <a:gd name="connsiteX63" fmla="*/ 2642475 w 3024058"/>
                  <a:gd name="connsiteY63" fmla="*/ 1209675 h 1990725"/>
                  <a:gd name="connsiteX64" fmla="*/ 2623425 w 3024058"/>
                  <a:gd name="connsiteY64" fmla="*/ 1238250 h 1990725"/>
                  <a:gd name="connsiteX65" fmla="*/ 2632950 w 3024058"/>
                  <a:gd name="connsiteY65" fmla="*/ 1276350 h 1990725"/>
                  <a:gd name="connsiteX66" fmla="*/ 2642475 w 3024058"/>
                  <a:gd name="connsiteY66" fmla="*/ 1333500 h 1990725"/>
                  <a:gd name="connsiteX67" fmla="*/ 2661525 w 3024058"/>
                  <a:gd name="connsiteY67" fmla="*/ 1390650 h 1990725"/>
                  <a:gd name="connsiteX68" fmla="*/ 2661525 w 3024058"/>
                  <a:gd name="connsiteY68" fmla="*/ 1447800 h 1990725"/>
                  <a:gd name="connsiteX69" fmla="*/ 2680575 w 3024058"/>
                  <a:gd name="connsiteY69" fmla="*/ 1504950 h 1990725"/>
                  <a:gd name="connsiteX70" fmla="*/ 2699625 w 3024058"/>
                  <a:gd name="connsiteY70" fmla="*/ 1562100 h 1990725"/>
                  <a:gd name="connsiteX71" fmla="*/ 2709150 w 3024058"/>
                  <a:gd name="connsiteY71" fmla="*/ 1590675 h 1990725"/>
                  <a:gd name="connsiteX72" fmla="*/ 2709150 w 3024058"/>
                  <a:gd name="connsiteY72" fmla="*/ 1638300 h 1990725"/>
                  <a:gd name="connsiteX73" fmla="*/ 2728200 w 3024058"/>
                  <a:gd name="connsiteY73" fmla="*/ 1685925 h 1990725"/>
                  <a:gd name="connsiteX74" fmla="*/ 2728200 w 3024058"/>
                  <a:gd name="connsiteY74" fmla="*/ 1743075 h 1990725"/>
                  <a:gd name="connsiteX75" fmla="*/ 2737725 w 3024058"/>
                  <a:gd name="connsiteY75" fmla="*/ 1800225 h 1990725"/>
                  <a:gd name="connsiteX76" fmla="*/ 2728200 w 3024058"/>
                  <a:gd name="connsiteY76" fmla="*/ 1838325 h 1990725"/>
                  <a:gd name="connsiteX77" fmla="*/ 2737725 w 3024058"/>
                  <a:gd name="connsiteY77" fmla="*/ 1876425 h 1990725"/>
                  <a:gd name="connsiteX78" fmla="*/ 2756775 w 3024058"/>
                  <a:gd name="connsiteY78" fmla="*/ 1933575 h 1990725"/>
                  <a:gd name="connsiteX79" fmla="*/ 2728200 w 3024058"/>
                  <a:gd name="connsiteY79" fmla="*/ 1962150 h 1990725"/>
                  <a:gd name="connsiteX80" fmla="*/ 2756775 w 3024058"/>
                  <a:gd name="connsiteY80" fmla="*/ 1990725 h 1990725"/>
                  <a:gd name="connsiteX81" fmla="*/ 2804400 w 3024058"/>
                  <a:gd name="connsiteY81" fmla="*/ 1924050 h 1990725"/>
                  <a:gd name="connsiteX82" fmla="*/ 2804400 w 3024058"/>
                  <a:gd name="connsiteY82" fmla="*/ 1857375 h 1990725"/>
                  <a:gd name="connsiteX83" fmla="*/ 2813925 w 3024058"/>
                  <a:gd name="connsiteY83" fmla="*/ 1800225 h 1990725"/>
                  <a:gd name="connsiteX84" fmla="*/ 2813925 w 3024058"/>
                  <a:gd name="connsiteY84" fmla="*/ 1752600 h 1990725"/>
                  <a:gd name="connsiteX85" fmla="*/ 2813925 w 3024058"/>
                  <a:gd name="connsiteY85" fmla="*/ 1685925 h 1990725"/>
                  <a:gd name="connsiteX86" fmla="*/ 2823450 w 3024058"/>
                  <a:gd name="connsiteY86" fmla="*/ 1628775 h 1990725"/>
                  <a:gd name="connsiteX87" fmla="*/ 2832975 w 3024058"/>
                  <a:gd name="connsiteY87" fmla="*/ 1562100 h 1990725"/>
                  <a:gd name="connsiteX88" fmla="*/ 2823450 w 3024058"/>
                  <a:gd name="connsiteY88" fmla="*/ 1504950 h 1990725"/>
                  <a:gd name="connsiteX89" fmla="*/ 2852025 w 3024058"/>
                  <a:gd name="connsiteY89" fmla="*/ 1457325 h 1990725"/>
                  <a:gd name="connsiteX90" fmla="*/ 2823450 w 3024058"/>
                  <a:gd name="connsiteY90" fmla="*/ 1419225 h 1990725"/>
                  <a:gd name="connsiteX91" fmla="*/ 2852025 w 3024058"/>
                  <a:gd name="connsiteY91" fmla="*/ 1352550 h 1990725"/>
                  <a:gd name="connsiteX92" fmla="*/ 2852025 w 3024058"/>
                  <a:gd name="connsiteY92" fmla="*/ 1285875 h 1990725"/>
                  <a:gd name="connsiteX93" fmla="*/ 2832975 w 3024058"/>
                  <a:gd name="connsiteY93" fmla="*/ 1238250 h 1990725"/>
                  <a:gd name="connsiteX94" fmla="*/ 2842500 w 3024058"/>
                  <a:gd name="connsiteY94" fmla="*/ 1181100 h 1990725"/>
                  <a:gd name="connsiteX95" fmla="*/ 2842500 w 3024058"/>
                  <a:gd name="connsiteY95" fmla="*/ 1152525 h 1990725"/>
                  <a:gd name="connsiteX96" fmla="*/ 2852025 w 3024058"/>
                  <a:gd name="connsiteY96" fmla="*/ 1085850 h 1990725"/>
                  <a:gd name="connsiteX97" fmla="*/ 2852025 w 3024058"/>
                  <a:gd name="connsiteY97" fmla="*/ 1047750 h 1990725"/>
                  <a:gd name="connsiteX98" fmla="*/ 2842500 w 3024058"/>
                  <a:gd name="connsiteY98" fmla="*/ 981075 h 1990725"/>
                  <a:gd name="connsiteX99" fmla="*/ 2852025 w 3024058"/>
                  <a:gd name="connsiteY99" fmla="*/ 933450 h 1990725"/>
                  <a:gd name="connsiteX100" fmla="*/ 2871075 w 3024058"/>
                  <a:gd name="connsiteY100" fmla="*/ 866775 h 1990725"/>
                  <a:gd name="connsiteX101" fmla="*/ 2890125 w 3024058"/>
                  <a:gd name="connsiteY101" fmla="*/ 819150 h 1990725"/>
                  <a:gd name="connsiteX102" fmla="*/ 2871075 w 3024058"/>
                  <a:gd name="connsiteY102" fmla="*/ 781050 h 1990725"/>
                  <a:gd name="connsiteX103" fmla="*/ 2890125 w 3024058"/>
                  <a:gd name="connsiteY103" fmla="*/ 685800 h 1990725"/>
                  <a:gd name="connsiteX104" fmla="*/ 2956804 w 3024058"/>
                  <a:gd name="connsiteY104" fmla="*/ 742950 h 1990725"/>
                  <a:gd name="connsiteX105" fmla="*/ 2956800 w 3024058"/>
                  <a:gd name="connsiteY105" fmla="*/ 533400 h 1990725"/>
                  <a:gd name="connsiteX106" fmla="*/ 2966325 w 3024058"/>
                  <a:gd name="connsiteY106" fmla="*/ 485775 h 1990725"/>
                  <a:gd name="connsiteX107" fmla="*/ 2966325 w 3024058"/>
                  <a:gd name="connsiteY107" fmla="*/ 428625 h 1990725"/>
                  <a:gd name="connsiteX108" fmla="*/ 2985375 w 3024058"/>
                  <a:gd name="connsiteY108" fmla="*/ 361950 h 1990725"/>
                  <a:gd name="connsiteX109" fmla="*/ 2975850 w 3024058"/>
                  <a:gd name="connsiteY109" fmla="*/ 314325 h 1990725"/>
                  <a:gd name="connsiteX110" fmla="*/ 2975850 w 3024058"/>
                  <a:gd name="connsiteY110" fmla="*/ 247650 h 1990725"/>
                  <a:gd name="connsiteX111" fmla="*/ 2985375 w 3024058"/>
                  <a:gd name="connsiteY111" fmla="*/ 190500 h 1990725"/>
                  <a:gd name="connsiteX112" fmla="*/ 3013950 w 3024058"/>
                  <a:gd name="connsiteY112" fmla="*/ 142875 h 1990725"/>
                  <a:gd name="connsiteX113" fmla="*/ 2994900 w 3024058"/>
                  <a:gd name="connsiteY113" fmla="*/ 95250 h 1990725"/>
                  <a:gd name="connsiteX114" fmla="*/ 3023475 w 3024058"/>
                  <a:gd name="connsiteY114" fmla="*/ 57150 h 1990725"/>
                  <a:gd name="connsiteX115" fmla="*/ 3013950 w 3024058"/>
                  <a:gd name="connsiteY115" fmla="*/ 0 h 1990725"/>
                  <a:gd name="connsiteX0" fmla="*/ 3791 w 3024058"/>
                  <a:gd name="connsiteY0" fmla="*/ 790575 h 1990725"/>
                  <a:gd name="connsiteX1" fmla="*/ 22841 w 3024058"/>
                  <a:gd name="connsiteY1" fmla="*/ 771525 h 1990725"/>
                  <a:gd name="connsiteX2" fmla="*/ 110576 w 3024058"/>
                  <a:gd name="connsiteY2" fmla="*/ 904875 h 1990725"/>
                  <a:gd name="connsiteX3" fmla="*/ 156189 w 3024058"/>
                  <a:gd name="connsiteY3" fmla="*/ 742950 h 1990725"/>
                  <a:gd name="connsiteX4" fmla="*/ 228783 w 3024058"/>
                  <a:gd name="connsiteY4" fmla="*/ 763161 h 1990725"/>
                  <a:gd name="connsiteX5" fmla="*/ 312488 w 3024058"/>
                  <a:gd name="connsiteY5" fmla="*/ 590550 h 1990725"/>
                  <a:gd name="connsiteX6" fmla="*/ 465987 w 3024058"/>
                  <a:gd name="connsiteY6" fmla="*/ 514358 h 1990725"/>
                  <a:gd name="connsiteX7" fmla="*/ 670593 w 3024058"/>
                  <a:gd name="connsiteY7" fmla="*/ 390525 h 1990725"/>
                  <a:gd name="connsiteX8" fmla="*/ 1118297 w 3024058"/>
                  <a:gd name="connsiteY8" fmla="*/ 176059 h 1990725"/>
                  <a:gd name="connsiteX9" fmla="*/ 1547100 w 3024058"/>
                  <a:gd name="connsiteY9" fmla="*/ 28575 h 1990725"/>
                  <a:gd name="connsiteX10" fmla="*/ 1613775 w 3024058"/>
                  <a:gd name="connsiteY10" fmla="*/ 9525 h 1990725"/>
                  <a:gd name="connsiteX11" fmla="*/ 1728075 w 3024058"/>
                  <a:gd name="connsiteY11" fmla="*/ 19050 h 1990725"/>
                  <a:gd name="connsiteX12" fmla="*/ 1747125 w 3024058"/>
                  <a:gd name="connsiteY12" fmla="*/ 47625 h 1990725"/>
                  <a:gd name="connsiteX13" fmla="*/ 1756650 w 3024058"/>
                  <a:gd name="connsiteY13" fmla="*/ 95250 h 1990725"/>
                  <a:gd name="connsiteX14" fmla="*/ 1766175 w 3024058"/>
                  <a:gd name="connsiteY14" fmla="*/ 333375 h 1990725"/>
                  <a:gd name="connsiteX15" fmla="*/ 1794750 w 3024058"/>
                  <a:gd name="connsiteY15" fmla="*/ 495300 h 1990725"/>
                  <a:gd name="connsiteX16" fmla="*/ 1804275 w 3024058"/>
                  <a:gd name="connsiteY16" fmla="*/ 523875 h 1990725"/>
                  <a:gd name="connsiteX17" fmla="*/ 1823326 w 3024058"/>
                  <a:gd name="connsiteY17" fmla="*/ 647700 h 1990725"/>
                  <a:gd name="connsiteX18" fmla="*/ 1823323 w 3024058"/>
                  <a:gd name="connsiteY18" fmla="*/ 695325 h 1990725"/>
                  <a:gd name="connsiteX19" fmla="*/ 1823324 w 3024058"/>
                  <a:gd name="connsiteY19" fmla="*/ 742950 h 1990725"/>
                  <a:gd name="connsiteX20" fmla="*/ 1870950 w 3024058"/>
                  <a:gd name="connsiteY20" fmla="*/ 723900 h 1990725"/>
                  <a:gd name="connsiteX21" fmla="*/ 1880475 w 3024058"/>
                  <a:gd name="connsiteY21" fmla="*/ 876300 h 1990725"/>
                  <a:gd name="connsiteX22" fmla="*/ 1890000 w 3024058"/>
                  <a:gd name="connsiteY22" fmla="*/ 904875 h 1990725"/>
                  <a:gd name="connsiteX23" fmla="*/ 1880475 w 3024058"/>
                  <a:gd name="connsiteY23" fmla="*/ 952500 h 1990725"/>
                  <a:gd name="connsiteX24" fmla="*/ 1899525 w 3024058"/>
                  <a:gd name="connsiteY24" fmla="*/ 1000125 h 1990725"/>
                  <a:gd name="connsiteX25" fmla="*/ 1899525 w 3024058"/>
                  <a:gd name="connsiteY25" fmla="*/ 1028700 h 1990725"/>
                  <a:gd name="connsiteX26" fmla="*/ 1909050 w 3024058"/>
                  <a:gd name="connsiteY26" fmla="*/ 1076325 h 1990725"/>
                  <a:gd name="connsiteX27" fmla="*/ 1909050 w 3024058"/>
                  <a:gd name="connsiteY27" fmla="*/ 1123950 h 1990725"/>
                  <a:gd name="connsiteX28" fmla="*/ 1918575 w 3024058"/>
                  <a:gd name="connsiteY28" fmla="*/ 1162050 h 1990725"/>
                  <a:gd name="connsiteX29" fmla="*/ 1909050 w 3024058"/>
                  <a:gd name="connsiteY29" fmla="*/ 1181100 h 1990725"/>
                  <a:gd name="connsiteX30" fmla="*/ 1928100 w 3024058"/>
                  <a:gd name="connsiteY30" fmla="*/ 1219200 h 1990725"/>
                  <a:gd name="connsiteX31" fmla="*/ 1928100 w 3024058"/>
                  <a:gd name="connsiteY31" fmla="*/ 1266825 h 1990725"/>
                  <a:gd name="connsiteX32" fmla="*/ 1947150 w 3024058"/>
                  <a:gd name="connsiteY32" fmla="*/ 1314450 h 1990725"/>
                  <a:gd name="connsiteX33" fmla="*/ 1947150 w 3024058"/>
                  <a:gd name="connsiteY33" fmla="*/ 1362075 h 1990725"/>
                  <a:gd name="connsiteX34" fmla="*/ 1985250 w 3024058"/>
                  <a:gd name="connsiteY34" fmla="*/ 1400175 h 1990725"/>
                  <a:gd name="connsiteX35" fmla="*/ 2013825 w 3024058"/>
                  <a:gd name="connsiteY35" fmla="*/ 1362075 h 1990725"/>
                  <a:gd name="connsiteX36" fmla="*/ 2023350 w 3024058"/>
                  <a:gd name="connsiteY36" fmla="*/ 1314450 h 1990725"/>
                  <a:gd name="connsiteX37" fmla="*/ 2042400 w 3024058"/>
                  <a:gd name="connsiteY37" fmla="*/ 1257300 h 1990725"/>
                  <a:gd name="connsiteX38" fmla="*/ 2042400 w 3024058"/>
                  <a:gd name="connsiteY38" fmla="*/ 1219200 h 1990725"/>
                  <a:gd name="connsiteX39" fmla="*/ 2061450 w 3024058"/>
                  <a:gd name="connsiteY39" fmla="*/ 1152525 h 1990725"/>
                  <a:gd name="connsiteX40" fmla="*/ 2051925 w 3024058"/>
                  <a:gd name="connsiteY40" fmla="*/ 1085850 h 1990725"/>
                  <a:gd name="connsiteX41" fmla="*/ 2061450 w 3024058"/>
                  <a:gd name="connsiteY41" fmla="*/ 1057275 h 1990725"/>
                  <a:gd name="connsiteX42" fmla="*/ 2080500 w 3024058"/>
                  <a:gd name="connsiteY42" fmla="*/ 990600 h 1990725"/>
                  <a:gd name="connsiteX43" fmla="*/ 2090025 w 3024058"/>
                  <a:gd name="connsiteY43" fmla="*/ 942975 h 1990725"/>
                  <a:gd name="connsiteX44" fmla="*/ 2099550 w 3024058"/>
                  <a:gd name="connsiteY44" fmla="*/ 895350 h 1990725"/>
                  <a:gd name="connsiteX45" fmla="*/ 2118600 w 3024058"/>
                  <a:gd name="connsiteY45" fmla="*/ 847725 h 1990725"/>
                  <a:gd name="connsiteX46" fmla="*/ 2166225 w 3024058"/>
                  <a:gd name="connsiteY46" fmla="*/ 904875 h 1990725"/>
                  <a:gd name="connsiteX47" fmla="*/ 2166225 w 3024058"/>
                  <a:gd name="connsiteY47" fmla="*/ 952500 h 1990725"/>
                  <a:gd name="connsiteX48" fmla="*/ 2232903 w 3024058"/>
                  <a:gd name="connsiteY48" fmla="*/ 1047750 h 1990725"/>
                  <a:gd name="connsiteX49" fmla="*/ 2299577 w 3024058"/>
                  <a:gd name="connsiteY49" fmla="*/ 962025 h 1990725"/>
                  <a:gd name="connsiteX50" fmla="*/ 2328150 w 3024058"/>
                  <a:gd name="connsiteY50" fmla="*/ 1019175 h 1990725"/>
                  <a:gd name="connsiteX51" fmla="*/ 2337675 w 3024058"/>
                  <a:gd name="connsiteY51" fmla="*/ 819150 h 1990725"/>
                  <a:gd name="connsiteX52" fmla="*/ 2385300 w 3024058"/>
                  <a:gd name="connsiteY52" fmla="*/ 762000 h 1990725"/>
                  <a:gd name="connsiteX53" fmla="*/ 2442450 w 3024058"/>
                  <a:gd name="connsiteY53" fmla="*/ 762000 h 1990725"/>
                  <a:gd name="connsiteX54" fmla="*/ 2499600 w 3024058"/>
                  <a:gd name="connsiteY54" fmla="*/ 771525 h 1990725"/>
                  <a:gd name="connsiteX55" fmla="*/ 2556751 w 3024058"/>
                  <a:gd name="connsiteY55" fmla="*/ 790575 h 1990725"/>
                  <a:gd name="connsiteX56" fmla="*/ 2566275 w 3024058"/>
                  <a:gd name="connsiteY56" fmla="*/ 857250 h 1990725"/>
                  <a:gd name="connsiteX57" fmla="*/ 2585325 w 3024058"/>
                  <a:gd name="connsiteY57" fmla="*/ 914400 h 1990725"/>
                  <a:gd name="connsiteX58" fmla="*/ 2604375 w 3024058"/>
                  <a:gd name="connsiteY58" fmla="*/ 971550 h 1990725"/>
                  <a:gd name="connsiteX59" fmla="*/ 2623425 w 3024058"/>
                  <a:gd name="connsiteY59" fmla="*/ 1028700 h 1990725"/>
                  <a:gd name="connsiteX60" fmla="*/ 2613900 w 3024058"/>
                  <a:gd name="connsiteY60" fmla="*/ 1057275 h 1990725"/>
                  <a:gd name="connsiteX61" fmla="*/ 2642475 w 3024058"/>
                  <a:gd name="connsiteY61" fmla="*/ 1114425 h 1990725"/>
                  <a:gd name="connsiteX62" fmla="*/ 2642475 w 3024058"/>
                  <a:gd name="connsiteY62" fmla="*/ 1162050 h 1990725"/>
                  <a:gd name="connsiteX63" fmla="*/ 2642475 w 3024058"/>
                  <a:gd name="connsiteY63" fmla="*/ 1209675 h 1990725"/>
                  <a:gd name="connsiteX64" fmla="*/ 2623425 w 3024058"/>
                  <a:gd name="connsiteY64" fmla="*/ 1238250 h 1990725"/>
                  <a:gd name="connsiteX65" fmla="*/ 2632950 w 3024058"/>
                  <a:gd name="connsiteY65" fmla="*/ 1276350 h 1990725"/>
                  <a:gd name="connsiteX66" fmla="*/ 2642475 w 3024058"/>
                  <a:gd name="connsiteY66" fmla="*/ 1333500 h 1990725"/>
                  <a:gd name="connsiteX67" fmla="*/ 2661525 w 3024058"/>
                  <a:gd name="connsiteY67" fmla="*/ 1390650 h 1990725"/>
                  <a:gd name="connsiteX68" fmla="*/ 2661525 w 3024058"/>
                  <a:gd name="connsiteY68" fmla="*/ 1447800 h 1990725"/>
                  <a:gd name="connsiteX69" fmla="*/ 2680575 w 3024058"/>
                  <a:gd name="connsiteY69" fmla="*/ 1504950 h 1990725"/>
                  <a:gd name="connsiteX70" fmla="*/ 2699625 w 3024058"/>
                  <a:gd name="connsiteY70" fmla="*/ 1562100 h 1990725"/>
                  <a:gd name="connsiteX71" fmla="*/ 2709150 w 3024058"/>
                  <a:gd name="connsiteY71" fmla="*/ 1590675 h 1990725"/>
                  <a:gd name="connsiteX72" fmla="*/ 2709150 w 3024058"/>
                  <a:gd name="connsiteY72" fmla="*/ 1638300 h 1990725"/>
                  <a:gd name="connsiteX73" fmla="*/ 2728200 w 3024058"/>
                  <a:gd name="connsiteY73" fmla="*/ 1685925 h 1990725"/>
                  <a:gd name="connsiteX74" fmla="*/ 2728200 w 3024058"/>
                  <a:gd name="connsiteY74" fmla="*/ 1743075 h 1990725"/>
                  <a:gd name="connsiteX75" fmla="*/ 2737725 w 3024058"/>
                  <a:gd name="connsiteY75" fmla="*/ 1800225 h 1990725"/>
                  <a:gd name="connsiteX76" fmla="*/ 2728200 w 3024058"/>
                  <a:gd name="connsiteY76" fmla="*/ 1838325 h 1990725"/>
                  <a:gd name="connsiteX77" fmla="*/ 2737725 w 3024058"/>
                  <a:gd name="connsiteY77" fmla="*/ 1876425 h 1990725"/>
                  <a:gd name="connsiteX78" fmla="*/ 2756775 w 3024058"/>
                  <a:gd name="connsiteY78" fmla="*/ 1933575 h 1990725"/>
                  <a:gd name="connsiteX79" fmla="*/ 2728200 w 3024058"/>
                  <a:gd name="connsiteY79" fmla="*/ 1962150 h 1990725"/>
                  <a:gd name="connsiteX80" fmla="*/ 2756775 w 3024058"/>
                  <a:gd name="connsiteY80" fmla="*/ 1990725 h 1990725"/>
                  <a:gd name="connsiteX81" fmla="*/ 2804400 w 3024058"/>
                  <a:gd name="connsiteY81" fmla="*/ 1924050 h 1990725"/>
                  <a:gd name="connsiteX82" fmla="*/ 2804400 w 3024058"/>
                  <a:gd name="connsiteY82" fmla="*/ 1857375 h 1990725"/>
                  <a:gd name="connsiteX83" fmla="*/ 2813925 w 3024058"/>
                  <a:gd name="connsiteY83" fmla="*/ 1800225 h 1990725"/>
                  <a:gd name="connsiteX84" fmla="*/ 2813925 w 3024058"/>
                  <a:gd name="connsiteY84" fmla="*/ 1752600 h 1990725"/>
                  <a:gd name="connsiteX85" fmla="*/ 2813925 w 3024058"/>
                  <a:gd name="connsiteY85" fmla="*/ 1685925 h 1990725"/>
                  <a:gd name="connsiteX86" fmla="*/ 2823450 w 3024058"/>
                  <a:gd name="connsiteY86" fmla="*/ 1628775 h 1990725"/>
                  <a:gd name="connsiteX87" fmla="*/ 2832975 w 3024058"/>
                  <a:gd name="connsiteY87" fmla="*/ 1562100 h 1990725"/>
                  <a:gd name="connsiteX88" fmla="*/ 2823450 w 3024058"/>
                  <a:gd name="connsiteY88" fmla="*/ 1504950 h 1990725"/>
                  <a:gd name="connsiteX89" fmla="*/ 2852025 w 3024058"/>
                  <a:gd name="connsiteY89" fmla="*/ 1457325 h 1990725"/>
                  <a:gd name="connsiteX90" fmla="*/ 2823450 w 3024058"/>
                  <a:gd name="connsiteY90" fmla="*/ 1419225 h 1990725"/>
                  <a:gd name="connsiteX91" fmla="*/ 2852025 w 3024058"/>
                  <a:gd name="connsiteY91" fmla="*/ 1352550 h 1990725"/>
                  <a:gd name="connsiteX92" fmla="*/ 2852025 w 3024058"/>
                  <a:gd name="connsiteY92" fmla="*/ 1285875 h 1990725"/>
                  <a:gd name="connsiteX93" fmla="*/ 2832975 w 3024058"/>
                  <a:gd name="connsiteY93" fmla="*/ 1238250 h 1990725"/>
                  <a:gd name="connsiteX94" fmla="*/ 2842500 w 3024058"/>
                  <a:gd name="connsiteY94" fmla="*/ 1181100 h 1990725"/>
                  <a:gd name="connsiteX95" fmla="*/ 2842500 w 3024058"/>
                  <a:gd name="connsiteY95" fmla="*/ 1152525 h 1990725"/>
                  <a:gd name="connsiteX96" fmla="*/ 2852025 w 3024058"/>
                  <a:gd name="connsiteY96" fmla="*/ 1085850 h 1990725"/>
                  <a:gd name="connsiteX97" fmla="*/ 2852025 w 3024058"/>
                  <a:gd name="connsiteY97" fmla="*/ 1047750 h 1990725"/>
                  <a:gd name="connsiteX98" fmla="*/ 2842500 w 3024058"/>
                  <a:gd name="connsiteY98" fmla="*/ 981075 h 1990725"/>
                  <a:gd name="connsiteX99" fmla="*/ 2852025 w 3024058"/>
                  <a:gd name="connsiteY99" fmla="*/ 933450 h 1990725"/>
                  <a:gd name="connsiteX100" fmla="*/ 2871075 w 3024058"/>
                  <a:gd name="connsiteY100" fmla="*/ 866775 h 1990725"/>
                  <a:gd name="connsiteX101" fmla="*/ 2890125 w 3024058"/>
                  <a:gd name="connsiteY101" fmla="*/ 819150 h 1990725"/>
                  <a:gd name="connsiteX102" fmla="*/ 2871075 w 3024058"/>
                  <a:gd name="connsiteY102" fmla="*/ 781050 h 1990725"/>
                  <a:gd name="connsiteX103" fmla="*/ 2890125 w 3024058"/>
                  <a:gd name="connsiteY103" fmla="*/ 685800 h 1990725"/>
                  <a:gd name="connsiteX104" fmla="*/ 2956804 w 3024058"/>
                  <a:gd name="connsiteY104" fmla="*/ 742950 h 1990725"/>
                  <a:gd name="connsiteX105" fmla="*/ 2956800 w 3024058"/>
                  <a:gd name="connsiteY105" fmla="*/ 533400 h 1990725"/>
                  <a:gd name="connsiteX106" fmla="*/ 2966325 w 3024058"/>
                  <a:gd name="connsiteY106" fmla="*/ 485775 h 1990725"/>
                  <a:gd name="connsiteX107" fmla="*/ 2966325 w 3024058"/>
                  <a:gd name="connsiteY107" fmla="*/ 428625 h 1990725"/>
                  <a:gd name="connsiteX108" fmla="*/ 2985375 w 3024058"/>
                  <a:gd name="connsiteY108" fmla="*/ 361950 h 1990725"/>
                  <a:gd name="connsiteX109" fmla="*/ 2975850 w 3024058"/>
                  <a:gd name="connsiteY109" fmla="*/ 314325 h 1990725"/>
                  <a:gd name="connsiteX110" fmla="*/ 2975850 w 3024058"/>
                  <a:gd name="connsiteY110" fmla="*/ 247650 h 1990725"/>
                  <a:gd name="connsiteX111" fmla="*/ 2985375 w 3024058"/>
                  <a:gd name="connsiteY111" fmla="*/ 190500 h 1990725"/>
                  <a:gd name="connsiteX112" fmla="*/ 3013950 w 3024058"/>
                  <a:gd name="connsiteY112" fmla="*/ 142875 h 1990725"/>
                  <a:gd name="connsiteX113" fmla="*/ 2994900 w 3024058"/>
                  <a:gd name="connsiteY113" fmla="*/ 95250 h 1990725"/>
                  <a:gd name="connsiteX114" fmla="*/ 3023475 w 3024058"/>
                  <a:gd name="connsiteY114" fmla="*/ 57150 h 1990725"/>
                  <a:gd name="connsiteX115" fmla="*/ 3013950 w 3024058"/>
                  <a:gd name="connsiteY115" fmla="*/ 0 h 1990725"/>
                  <a:gd name="connsiteX0" fmla="*/ 3791 w 3024058"/>
                  <a:gd name="connsiteY0" fmla="*/ 790575 h 1990725"/>
                  <a:gd name="connsiteX1" fmla="*/ 22841 w 3024058"/>
                  <a:gd name="connsiteY1" fmla="*/ 771525 h 1990725"/>
                  <a:gd name="connsiteX2" fmla="*/ 62948 w 3024058"/>
                  <a:gd name="connsiteY2" fmla="*/ 904875 h 1990725"/>
                  <a:gd name="connsiteX3" fmla="*/ 156189 w 3024058"/>
                  <a:gd name="connsiteY3" fmla="*/ 742950 h 1990725"/>
                  <a:gd name="connsiteX4" fmla="*/ 228783 w 3024058"/>
                  <a:gd name="connsiteY4" fmla="*/ 763161 h 1990725"/>
                  <a:gd name="connsiteX5" fmla="*/ 312488 w 3024058"/>
                  <a:gd name="connsiteY5" fmla="*/ 590550 h 1990725"/>
                  <a:gd name="connsiteX6" fmla="*/ 465987 w 3024058"/>
                  <a:gd name="connsiteY6" fmla="*/ 514358 h 1990725"/>
                  <a:gd name="connsiteX7" fmla="*/ 670593 w 3024058"/>
                  <a:gd name="connsiteY7" fmla="*/ 390525 h 1990725"/>
                  <a:gd name="connsiteX8" fmla="*/ 1118297 w 3024058"/>
                  <a:gd name="connsiteY8" fmla="*/ 176059 h 1990725"/>
                  <a:gd name="connsiteX9" fmla="*/ 1547100 w 3024058"/>
                  <a:gd name="connsiteY9" fmla="*/ 28575 h 1990725"/>
                  <a:gd name="connsiteX10" fmla="*/ 1613775 w 3024058"/>
                  <a:gd name="connsiteY10" fmla="*/ 9525 h 1990725"/>
                  <a:gd name="connsiteX11" fmla="*/ 1728075 w 3024058"/>
                  <a:gd name="connsiteY11" fmla="*/ 19050 h 1990725"/>
                  <a:gd name="connsiteX12" fmla="*/ 1747125 w 3024058"/>
                  <a:gd name="connsiteY12" fmla="*/ 47625 h 1990725"/>
                  <a:gd name="connsiteX13" fmla="*/ 1756650 w 3024058"/>
                  <a:gd name="connsiteY13" fmla="*/ 95250 h 1990725"/>
                  <a:gd name="connsiteX14" fmla="*/ 1766175 w 3024058"/>
                  <a:gd name="connsiteY14" fmla="*/ 333375 h 1990725"/>
                  <a:gd name="connsiteX15" fmla="*/ 1794750 w 3024058"/>
                  <a:gd name="connsiteY15" fmla="*/ 495300 h 1990725"/>
                  <a:gd name="connsiteX16" fmla="*/ 1804275 w 3024058"/>
                  <a:gd name="connsiteY16" fmla="*/ 523875 h 1990725"/>
                  <a:gd name="connsiteX17" fmla="*/ 1823326 w 3024058"/>
                  <a:gd name="connsiteY17" fmla="*/ 647700 h 1990725"/>
                  <a:gd name="connsiteX18" fmla="*/ 1823323 w 3024058"/>
                  <a:gd name="connsiteY18" fmla="*/ 695325 h 1990725"/>
                  <a:gd name="connsiteX19" fmla="*/ 1823324 w 3024058"/>
                  <a:gd name="connsiteY19" fmla="*/ 742950 h 1990725"/>
                  <a:gd name="connsiteX20" fmla="*/ 1870950 w 3024058"/>
                  <a:gd name="connsiteY20" fmla="*/ 723900 h 1990725"/>
                  <a:gd name="connsiteX21" fmla="*/ 1880475 w 3024058"/>
                  <a:gd name="connsiteY21" fmla="*/ 876300 h 1990725"/>
                  <a:gd name="connsiteX22" fmla="*/ 1890000 w 3024058"/>
                  <a:gd name="connsiteY22" fmla="*/ 904875 h 1990725"/>
                  <a:gd name="connsiteX23" fmla="*/ 1880475 w 3024058"/>
                  <a:gd name="connsiteY23" fmla="*/ 952500 h 1990725"/>
                  <a:gd name="connsiteX24" fmla="*/ 1899525 w 3024058"/>
                  <a:gd name="connsiteY24" fmla="*/ 1000125 h 1990725"/>
                  <a:gd name="connsiteX25" fmla="*/ 1899525 w 3024058"/>
                  <a:gd name="connsiteY25" fmla="*/ 1028700 h 1990725"/>
                  <a:gd name="connsiteX26" fmla="*/ 1909050 w 3024058"/>
                  <a:gd name="connsiteY26" fmla="*/ 1076325 h 1990725"/>
                  <a:gd name="connsiteX27" fmla="*/ 1909050 w 3024058"/>
                  <a:gd name="connsiteY27" fmla="*/ 1123950 h 1990725"/>
                  <a:gd name="connsiteX28" fmla="*/ 1918575 w 3024058"/>
                  <a:gd name="connsiteY28" fmla="*/ 1162050 h 1990725"/>
                  <a:gd name="connsiteX29" fmla="*/ 1909050 w 3024058"/>
                  <a:gd name="connsiteY29" fmla="*/ 1181100 h 1990725"/>
                  <a:gd name="connsiteX30" fmla="*/ 1928100 w 3024058"/>
                  <a:gd name="connsiteY30" fmla="*/ 1219200 h 1990725"/>
                  <a:gd name="connsiteX31" fmla="*/ 1928100 w 3024058"/>
                  <a:gd name="connsiteY31" fmla="*/ 1266825 h 1990725"/>
                  <a:gd name="connsiteX32" fmla="*/ 1947150 w 3024058"/>
                  <a:gd name="connsiteY32" fmla="*/ 1314450 h 1990725"/>
                  <a:gd name="connsiteX33" fmla="*/ 1947150 w 3024058"/>
                  <a:gd name="connsiteY33" fmla="*/ 1362075 h 1990725"/>
                  <a:gd name="connsiteX34" fmla="*/ 1985250 w 3024058"/>
                  <a:gd name="connsiteY34" fmla="*/ 1400175 h 1990725"/>
                  <a:gd name="connsiteX35" fmla="*/ 2013825 w 3024058"/>
                  <a:gd name="connsiteY35" fmla="*/ 1362075 h 1990725"/>
                  <a:gd name="connsiteX36" fmla="*/ 2023350 w 3024058"/>
                  <a:gd name="connsiteY36" fmla="*/ 1314450 h 1990725"/>
                  <a:gd name="connsiteX37" fmla="*/ 2042400 w 3024058"/>
                  <a:gd name="connsiteY37" fmla="*/ 1257300 h 1990725"/>
                  <a:gd name="connsiteX38" fmla="*/ 2042400 w 3024058"/>
                  <a:gd name="connsiteY38" fmla="*/ 1219200 h 1990725"/>
                  <a:gd name="connsiteX39" fmla="*/ 2061450 w 3024058"/>
                  <a:gd name="connsiteY39" fmla="*/ 1152525 h 1990725"/>
                  <a:gd name="connsiteX40" fmla="*/ 2051925 w 3024058"/>
                  <a:gd name="connsiteY40" fmla="*/ 1085850 h 1990725"/>
                  <a:gd name="connsiteX41" fmla="*/ 2061450 w 3024058"/>
                  <a:gd name="connsiteY41" fmla="*/ 1057275 h 1990725"/>
                  <a:gd name="connsiteX42" fmla="*/ 2080500 w 3024058"/>
                  <a:gd name="connsiteY42" fmla="*/ 990600 h 1990725"/>
                  <a:gd name="connsiteX43" fmla="*/ 2090025 w 3024058"/>
                  <a:gd name="connsiteY43" fmla="*/ 942975 h 1990725"/>
                  <a:gd name="connsiteX44" fmla="*/ 2099550 w 3024058"/>
                  <a:gd name="connsiteY44" fmla="*/ 895350 h 1990725"/>
                  <a:gd name="connsiteX45" fmla="*/ 2118600 w 3024058"/>
                  <a:gd name="connsiteY45" fmla="*/ 847725 h 1990725"/>
                  <a:gd name="connsiteX46" fmla="*/ 2166225 w 3024058"/>
                  <a:gd name="connsiteY46" fmla="*/ 904875 h 1990725"/>
                  <a:gd name="connsiteX47" fmla="*/ 2166225 w 3024058"/>
                  <a:gd name="connsiteY47" fmla="*/ 952500 h 1990725"/>
                  <a:gd name="connsiteX48" fmla="*/ 2232903 w 3024058"/>
                  <a:gd name="connsiteY48" fmla="*/ 1047750 h 1990725"/>
                  <a:gd name="connsiteX49" fmla="*/ 2299577 w 3024058"/>
                  <a:gd name="connsiteY49" fmla="*/ 962025 h 1990725"/>
                  <a:gd name="connsiteX50" fmla="*/ 2328150 w 3024058"/>
                  <a:gd name="connsiteY50" fmla="*/ 1019175 h 1990725"/>
                  <a:gd name="connsiteX51" fmla="*/ 2337675 w 3024058"/>
                  <a:gd name="connsiteY51" fmla="*/ 819150 h 1990725"/>
                  <a:gd name="connsiteX52" fmla="*/ 2385300 w 3024058"/>
                  <a:gd name="connsiteY52" fmla="*/ 762000 h 1990725"/>
                  <a:gd name="connsiteX53" fmla="*/ 2442450 w 3024058"/>
                  <a:gd name="connsiteY53" fmla="*/ 762000 h 1990725"/>
                  <a:gd name="connsiteX54" fmla="*/ 2499600 w 3024058"/>
                  <a:gd name="connsiteY54" fmla="*/ 771525 h 1990725"/>
                  <a:gd name="connsiteX55" fmla="*/ 2556751 w 3024058"/>
                  <a:gd name="connsiteY55" fmla="*/ 790575 h 1990725"/>
                  <a:gd name="connsiteX56" fmla="*/ 2566275 w 3024058"/>
                  <a:gd name="connsiteY56" fmla="*/ 857250 h 1990725"/>
                  <a:gd name="connsiteX57" fmla="*/ 2585325 w 3024058"/>
                  <a:gd name="connsiteY57" fmla="*/ 914400 h 1990725"/>
                  <a:gd name="connsiteX58" fmla="*/ 2604375 w 3024058"/>
                  <a:gd name="connsiteY58" fmla="*/ 971550 h 1990725"/>
                  <a:gd name="connsiteX59" fmla="*/ 2623425 w 3024058"/>
                  <a:gd name="connsiteY59" fmla="*/ 1028700 h 1990725"/>
                  <a:gd name="connsiteX60" fmla="*/ 2613900 w 3024058"/>
                  <a:gd name="connsiteY60" fmla="*/ 1057275 h 1990725"/>
                  <a:gd name="connsiteX61" fmla="*/ 2642475 w 3024058"/>
                  <a:gd name="connsiteY61" fmla="*/ 1114425 h 1990725"/>
                  <a:gd name="connsiteX62" fmla="*/ 2642475 w 3024058"/>
                  <a:gd name="connsiteY62" fmla="*/ 1162050 h 1990725"/>
                  <a:gd name="connsiteX63" fmla="*/ 2642475 w 3024058"/>
                  <a:gd name="connsiteY63" fmla="*/ 1209675 h 1990725"/>
                  <a:gd name="connsiteX64" fmla="*/ 2623425 w 3024058"/>
                  <a:gd name="connsiteY64" fmla="*/ 1238250 h 1990725"/>
                  <a:gd name="connsiteX65" fmla="*/ 2632950 w 3024058"/>
                  <a:gd name="connsiteY65" fmla="*/ 1276350 h 1990725"/>
                  <a:gd name="connsiteX66" fmla="*/ 2642475 w 3024058"/>
                  <a:gd name="connsiteY66" fmla="*/ 1333500 h 1990725"/>
                  <a:gd name="connsiteX67" fmla="*/ 2661525 w 3024058"/>
                  <a:gd name="connsiteY67" fmla="*/ 1390650 h 1990725"/>
                  <a:gd name="connsiteX68" fmla="*/ 2661525 w 3024058"/>
                  <a:gd name="connsiteY68" fmla="*/ 1447800 h 1990725"/>
                  <a:gd name="connsiteX69" fmla="*/ 2680575 w 3024058"/>
                  <a:gd name="connsiteY69" fmla="*/ 1504950 h 1990725"/>
                  <a:gd name="connsiteX70" fmla="*/ 2699625 w 3024058"/>
                  <a:gd name="connsiteY70" fmla="*/ 1562100 h 1990725"/>
                  <a:gd name="connsiteX71" fmla="*/ 2709150 w 3024058"/>
                  <a:gd name="connsiteY71" fmla="*/ 1590675 h 1990725"/>
                  <a:gd name="connsiteX72" fmla="*/ 2709150 w 3024058"/>
                  <a:gd name="connsiteY72" fmla="*/ 1638300 h 1990725"/>
                  <a:gd name="connsiteX73" fmla="*/ 2728200 w 3024058"/>
                  <a:gd name="connsiteY73" fmla="*/ 1685925 h 1990725"/>
                  <a:gd name="connsiteX74" fmla="*/ 2728200 w 3024058"/>
                  <a:gd name="connsiteY74" fmla="*/ 1743075 h 1990725"/>
                  <a:gd name="connsiteX75" fmla="*/ 2737725 w 3024058"/>
                  <a:gd name="connsiteY75" fmla="*/ 1800225 h 1990725"/>
                  <a:gd name="connsiteX76" fmla="*/ 2728200 w 3024058"/>
                  <a:gd name="connsiteY76" fmla="*/ 1838325 h 1990725"/>
                  <a:gd name="connsiteX77" fmla="*/ 2737725 w 3024058"/>
                  <a:gd name="connsiteY77" fmla="*/ 1876425 h 1990725"/>
                  <a:gd name="connsiteX78" fmla="*/ 2756775 w 3024058"/>
                  <a:gd name="connsiteY78" fmla="*/ 1933575 h 1990725"/>
                  <a:gd name="connsiteX79" fmla="*/ 2728200 w 3024058"/>
                  <a:gd name="connsiteY79" fmla="*/ 1962150 h 1990725"/>
                  <a:gd name="connsiteX80" fmla="*/ 2756775 w 3024058"/>
                  <a:gd name="connsiteY80" fmla="*/ 1990725 h 1990725"/>
                  <a:gd name="connsiteX81" fmla="*/ 2804400 w 3024058"/>
                  <a:gd name="connsiteY81" fmla="*/ 1924050 h 1990725"/>
                  <a:gd name="connsiteX82" fmla="*/ 2804400 w 3024058"/>
                  <a:gd name="connsiteY82" fmla="*/ 1857375 h 1990725"/>
                  <a:gd name="connsiteX83" fmla="*/ 2813925 w 3024058"/>
                  <a:gd name="connsiteY83" fmla="*/ 1800225 h 1990725"/>
                  <a:gd name="connsiteX84" fmla="*/ 2813925 w 3024058"/>
                  <a:gd name="connsiteY84" fmla="*/ 1752600 h 1990725"/>
                  <a:gd name="connsiteX85" fmla="*/ 2813925 w 3024058"/>
                  <a:gd name="connsiteY85" fmla="*/ 1685925 h 1990725"/>
                  <a:gd name="connsiteX86" fmla="*/ 2823450 w 3024058"/>
                  <a:gd name="connsiteY86" fmla="*/ 1628775 h 1990725"/>
                  <a:gd name="connsiteX87" fmla="*/ 2832975 w 3024058"/>
                  <a:gd name="connsiteY87" fmla="*/ 1562100 h 1990725"/>
                  <a:gd name="connsiteX88" fmla="*/ 2823450 w 3024058"/>
                  <a:gd name="connsiteY88" fmla="*/ 1504950 h 1990725"/>
                  <a:gd name="connsiteX89" fmla="*/ 2852025 w 3024058"/>
                  <a:gd name="connsiteY89" fmla="*/ 1457325 h 1990725"/>
                  <a:gd name="connsiteX90" fmla="*/ 2823450 w 3024058"/>
                  <a:gd name="connsiteY90" fmla="*/ 1419225 h 1990725"/>
                  <a:gd name="connsiteX91" fmla="*/ 2852025 w 3024058"/>
                  <a:gd name="connsiteY91" fmla="*/ 1352550 h 1990725"/>
                  <a:gd name="connsiteX92" fmla="*/ 2852025 w 3024058"/>
                  <a:gd name="connsiteY92" fmla="*/ 1285875 h 1990725"/>
                  <a:gd name="connsiteX93" fmla="*/ 2832975 w 3024058"/>
                  <a:gd name="connsiteY93" fmla="*/ 1238250 h 1990725"/>
                  <a:gd name="connsiteX94" fmla="*/ 2842500 w 3024058"/>
                  <a:gd name="connsiteY94" fmla="*/ 1181100 h 1990725"/>
                  <a:gd name="connsiteX95" fmla="*/ 2842500 w 3024058"/>
                  <a:gd name="connsiteY95" fmla="*/ 1152525 h 1990725"/>
                  <a:gd name="connsiteX96" fmla="*/ 2852025 w 3024058"/>
                  <a:gd name="connsiteY96" fmla="*/ 1085850 h 1990725"/>
                  <a:gd name="connsiteX97" fmla="*/ 2852025 w 3024058"/>
                  <a:gd name="connsiteY97" fmla="*/ 1047750 h 1990725"/>
                  <a:gd name="connsiteX98" fmla="*/ 2842500 w 3024058"/>
                  <a:gd name="connsiteY98" fmla="*/ 981075 h 1990725"/>
                  <a:gd name="connsiteX99" fmla="*/ 2852025 w 3024058"/>
                  <a:gd name="connsiteY99" fmla="*/ 933450 h 1990725"/>
                  <a:gd name="connsiteX100" fmla="*/ 2871075 w 3024058"/>
                  <a:gd name="connsiteY100" fmla="*/ 866775 h 1990725"/>
                  <a:gd name="connsiteX101" fmla="*/ 2890125 w 3024058"/>
                  <a:gd name="connsiteY101" fmla="*/ 819150 h 1990725"/>
                  <a:gd name="connsiteX102" fmla="*/ 2871075 w 3024058"/>
                  <a:gd name="connsiteY102" fmla="*/ 781050 h 1990725"/>
                  <a:gd name="connsiteX103" fmla="*/ 2890125 w 3024058"/>
                  <a:gd name="connsiteY103" fmla="*/ 685800 h 1990725"/>
                  <a:gd name="connsiteX104" fmla="*/ 2956804 w 3024058"/>
                  <a:gd name="connsiteY104" fmla="*/ 742950 h 1990725"/>
                  <a:gd name="connsiteX105" fmla="*/ 2956800 w 3024058"/>
                  <a:gd name="connsiteY105" fmla="*/ 533400 h 1990725"/>
                  <a:gd name="connsiteX106" fmla="*/ 2966325 w 3024058"/>
                  <a:gd name="connsiteY106" fmla="*/ 485775 h 1990725"/>
                  <a:gd name="connsiteX107" fmla="*/ 2966325 w 3024058"/>
                  <a:gd name="connsiteY107" fmla="*/ 428625 h 1990725"/>
                  <a:gd name="connsiteX108" fmla="*/ 2985375 w 3024058"/>
                  <a:gd name="connsiteY108" fmla="*/ 361950 h 1990725"/>
                  <a:gd name="connsiteX109" fmla="*/ 2975850 w 3024058"/>
                  <a:gd name="connsiteY109" fmla="*/ 314325 h 1990725"/>
                  <a:gd name="connsiteX110" fmla="*/ 2975850 w 3024058"/>
                  <a:gd name="connsiteY110" fmla="*/ 247650 h 1990725"/>
                  <a:gd name="connsiteX111" fmla="*/ 2985375 w 3024058"/>
                  <a:gd name="connsiteY111" fmla="*/ 190500 h 1990725"/>
                  <a:gd name="connsiteX112" fmla="*/ 3013950 w 3024058"/>
                  <a:gd name="connsiteY112" fmla="*/ 142875 h 1990725"/>
                  <a:gd name="connsiteX113" fmla="*/ 2994900 w 3024058"/>
                  <a:gd name="connsiteY113" fmla="*/ 95250 h 1990725"/>
                  <a:gd name="connsiteX114" fmla="*/ 3023475 w 3024058"/>
                  <a:gd name="connsiteY114" fmla="*/ 57150 h 1990725"/>
                  <a:gd name="connsiteX115" fmla="*/ 3013950 w 3024058"/>
                  <a:gd name="connsiteY115" fmla="*/ 0 h 1990725"/>
                  <a:gd name="connsiteX0" fmla="*/ 3791 w 3024058"/>
                  <a:gd name="connsiteY0" fmla="*/ 790575 h 1990725"/>
                  <a:gd name="connsiteX1" fmla="*/ 22841 w 3024058"/>
                  <a:gd name="connsiteY1" fmla="*/ 771525 h 1990725"/>
                  <a:gd name="connsiteX2" fmla="*/ 110576 w 3024058"/>
                  <a:gd name="connsiteY2" fmla="*/ 923925 h 1990725"/>
                  <a:gd name="connsiteX3" fmla="*/ 156189 w 3024058"/>
                  <a:gd name="connsiteY3" fmla="*/ 742950 h 1990725"/>
                  <a:gd name="connsiteX4" fmla="*/ 228783 w 3024058"/>
                  <a:gd name="connsiteY4" fmla="*/ 763161 h 1990725"/>
                  <a:gd name="connsiteX5" fmla="*/ 312488 w 3024058"/>
                  <a:gd name="connsiteY5" fmla="*/ 590550 h 1990725"/>
                  <a:gd name="connsiteX6" fmla="*/ 465987 w 3024058"/>
                  <a:gd name="connsiteY6" fmla="*/ 514358 h 1990725"/>
                  <a:gd name="connsiteX7" fmla="*/ 670593 w 3024058"/>
                  <a:gd name="connsiteY7" fmla="*/ 390525 h 1990725"/>
                  <a:gd name="connsiteX8" fmla="*/ 1118297 w 3024058"/>
                  <a:gd name="connsiteY8" fmla="*/ 176059 h 1990725"/>
                  <a:gd name="connsiteX9" fmla="*/ 1547100 w 3024058"/>
                  <a:gd name="connsiteY9" fmla="*/ 28575 h 1990725"/>
                  <a:gd name="connsiteX10" fmla="*/ 1613775 w 3024058"/>
                  <a:gd name="connsiteY10" fmla="*/ 9525 h 1990725"/>
                  <a:gd name="connsiteX11" fmla="*/ 1728075 w 3024058"/>
                  <a:gd name="connsiteY11" fmla="*/ 19050 h 1990725"/>
                  <a:gd name="connsiteX12" fmla="*/ 1747125 w 3024058"/>
                  <a:gd name="connsiteY12" fmla="*/ 47625 h 1990725"/>
                  <a:gd name="connsiteX13" fmla="*/ 1756650 w 3024058"/>
                  <a:gd name="connsiteY13" fmla="*/ 95250 h 1990725"/>
                  <a:gd name="connsiteX14" fmla="*/ 1766175 w 3024058"/>
                  <a:gd name="connsiteY14" fmla="*/ 333375 h 1990725"/>
                  <a:gd name="connsiteX15" fmla="*/ 1794750 w 3024058"/>
                  <a:gd name="connsiteY15" fmla="*/ 495300 h 1990725"/>
                  <a:gd name="connsiteX16" fmla="*/ 1804275 w 3024058"/>
                  <a:gd name="connsiteY16" fmla="*/ 523875 h 1990725"/>
                  <a:gd name="connsiteX17" fmla="*/ 1823326 w 3024058"/>
                  <a:gd name="connsiteY17" fmla="*/ 647700 h 1990725"/>
                  <a:gd name="connsiteX18" fmla="*/ 1823323 w 3024058"/>
                  <a:gd name="connsiteY18" fmla="*/ 695325 h 1990725"/>
                  <a:gd name="connsiteX19" fmla="*/ 1823324 w 3024058"/>
                  <a:gd name="connsiteY19" fmla="*/ 742950 h 1990725"/>
                  <a:gd name="connsiteX20" fmla="*/ 1870950 w 3024058"/>
                  <a:gd name="connsiteY20" fmla="*/ 723900 h 1990725"/>
                  <a:gd name="connsiteX21" fmla="*/ 1880475 w 3024058"/>
                  <a:gd name="connsiteY21" fmla="*/ 876300 h 1990725"/>
                  <a:gd name="connsiteX22" fmla="*/ 1890000 w 3024058"/>
                  <a:gd name="connsiteY22" fmla="*/ 904875 h 1990725"/>
                  <a:gd name="connsiteX23" fmla="*/ 1880475 w 3024058"/>
                  <a:gd name="connsiteY23" fmla="*/ 952500 h 1990725"/>
                  <a:gd name="connsiteX24" fmla="*/ 1899525 w 3024058"/>
                  <a:gd name="connsiteY24" fmla="*/ 1000125 h 1990725"/>
                  <a:gd name="connsiteX25" fmla="*/ 1899525 w 3024058"/>
                  <a:gd name="connsiteY25" fmla="*/ 1028700 h 1990725"/>
                  <a:gd name="connsiteX26" fmla="*/ 1909050 w 3024058"/>
                  <a:gd name="connsiteY26" fmla="*/ 1076325 h 1990725"/>
                  <a:gd name="connsiteX27" fmla="*/ 1909050 w 3024058"/>
                  <a:gd name="connsiteY27" fmla="*/ 1123950 h 1990725"/>
                  <a:gd name="connsiteX28" fmla="*/ 1918575 w 3024058"/>
                  <a:gd name="connsiteY28" fmla="*/ 1162050 h 1990725"/>
                  <a:gd name="connsiteX29" fmla="*/ 1909050 w 3024058"/>
                  <a:gd name="connsiteY29" fmla="*/ 1181100 h 1990725"/>
                  <a:gd name="connsiteX30" fmla="*/ 1928100 w 3024058"/>
                  <a:gd name="connsiteY30" fmla="*/ 1219200 h 1990725"/>
                  <a:gd name="connsiteX31" fmla="*/ 1928100 w 3024058"/>
                  <a:gd name="connsiteY31" fmla="*/ 1266825 h 1990725"/>
                  <a:gd name="connsiteX32" fmla="*/ 1947150 w 3024058"/>
                  <a:gd name="connsiteY32" fmla="*/ 1314450 h 1990725"/>
                  <a:gd name="connsiteX33" fmla="*/ 1947150 w 3024058"/>
                  <a:gd name="connsiteY33" fmla="*/ 1362075 h 1990725"/>
                  <a:gd name="connsiteX34" fmla="*/ 1985250 w 3024058"/>
                  <a:gd name="connsiteY34" fmla="*/ 1400175 h 1990725"/>
                  <a:gd name="connsiteX35" fmla="*/ 2013825 w 3024058"/>
                  <a:gd name="connsiteY35" fmla="*/ 1362075 h 1990725"/>
                  <a:gd name="connsiteX36" fmla="*/ 2023350 w 3024058"/>
                  <a:gd name="connsiteY36" fmla="*/ 1314450 h 1990725"/>
                  <a:gd name="connsiteX37" fmla="*/ 2042400 w 3024058"/>
                  <a:gd name="connsiteY37" fmla="*/ 1257300 h 1990725"/>
                  <a:gd name="connsiteX38" fmla="*/ 2042400 w 3024058"/>
                  <a:gd name="connsiteY38" fmla="*/ 1219200 h 1990725"/>
                  <a:gd name="connsiteX39" fmla="*/ 2061450 w 3024058"/>
                  <a:gd name="connsiteY39" fmla="*/ 1152525 h 1990725"/>
                  <a:gd name="connsiteX40" fmla="*/ 2051925 w 3024058"/>
                  <a:gd name="connsiteY40" fmla="*/ 1085850 h 1990725"/>
                  <a:gd name="connsiteX41" fmla="*/ 2061450 w 3024058"/>
                  <a:gd name="connsiteY41" fmla="*/ 1057275 h 1990725"/>
                  <a:gd name="connsiteX42" fmla="*/ 2080500 w 3024058"/>
                  <a:gd name="connsiteY42" fmla="*/ 990600 h 1990725"/>
                  <a:gd name="connsiteX43" fmla="*/ 2090025 w 3024058"/>
                  <a:gd name="connsiteY43" fmla="*/ 942975 h 1990725"/>
                  <a:gd name="connsiteX44" fmla="*/ 2099550 w 3024058"/>
                  <a:gd name="connsiteY44" fmla="*/ 895350 h 1990725"/>
                  <a:gd name="connsiteX45" fmla="*/ 2118600 w 3024058"/>
                  <a:gd name="connsiteY45" fmla="*/ 847725 h 1990725"/>
                  <a:gd name="connsiteX46" fmla="*/ 2166225 w 3024058"/>
                  <a:gd name="connsiteY46" fmla="*/ 904875 h 1990725"/>
                  <a:gd name="connsiteX47" fmla="*/ 2166225 w 3024058"/>
                  <a:gd name="connsiteY47" fmla="*/ 952500 h 1990725"/>
                  <a:gd name="connsiteX48" fmla="*/ 2232903 w 3024058"/>
                  <a:gd name="connsiteY48" fmla="*/ 1047750 h 1990725"/>
                  <a:gd name="connsiteX49" fmla="*/ 2299577 w 3024058"/>
                  <a:gd name="connsiteY49" fmla="*/ 962025 h 1990725"/>
                  <a:gd name="connsiteX50" fmla="*/ 2328150 w 3024058"/>
                  <a:gd name="connsiteY50" fmla="*/ 1019175 h 1990725"/>
                  <a:gd name="connsiteX51" fmla="*/ 2337675 w 3024058"/>
                  <a:gd name="connsiteY51" fmla="*/ 819150 h 1990725"/>
                  <a:gd name="connsiteX52" fmla="*/ 2385300 w 3024058"/>
                  <a:gd name="connsiteY52" fmla="*/ 762000 h 1990725"/>
                  <a:gd name="connsiteX53" fmla="*/ 2442450 w 3024058"/>
                  <a:gd name="connsiteY53" fmla="*/ 762000 h 1990725"/>
                  <a:gd name="connsiteX54" fmla="*/ 2499600 w 3024058"/>
                  <a:gd name="connsiteY54" fmla="*/ 771525 h 1990725"/>
                  <a:gd name="connsiteX55" fmla="*/ 2556751 w 3024058"/>
                  <a:gd name="connsiteY55" fmla="*/ 790575 h 1990725"/>
                  <a:gd name="connsiteX56" fmla="*/ 2566275 w 3024058"/>
                  <a:gd name="connsiteY56" fmla="*/ 857250 h 1990725"/>
                  <a:gd name="connsiteX57" fmla="*/ 2585325 w 3024058"/>
                  <a:gd name="connsiteY57" fmla="*/ 914400 h 1990725"/>
                  <a:gd name="connsiteX58" fmla="*/ 2604375 w 3024058"/>
                  <a:gd name="connsiteY58" fmla="*/ 971550 h 1990725"/>
                  <a:gd name="connsiteX59" fmla="*/ 2623425 w 3024058"/>
                  <a:gd name="connsiteY59" fmla="*/ 1028700 h 1990725"/>
                  <a:gd name="connsiteX60" fmla="*/ 2613900 w 3024058"/>
                  <a:gd name="connsiteY60" fmla="*/ 1057275 h 1990725"/>
                  <a:gd name="connsiteX61" fmla="*/ 2642475 w 3024058"/>
                  <a:gd name="connsiteY61" fmla="*/ 1114425 h 1990725"/>
                  <a:gd name="connsiteX62" fmla="*/ 2642475 w 3024058"/>
                  <a:gd name="connsiteY62" fmla="*/ 1162050 h 1990725"/>
                  <a:gd name="connsiteX63" fmla="*/ 2642475 w 3024058"/>
                  <a:gd name="connsiteY63" fmla="*/ 1209675 h 1990725"/>
                  <a:gd name="connsiteX64" fmla="*/ 2623425 w 3024058"/>
                  <a:gd name="connsiteY64" fmla="*/ 1238250 h 1990725"/>
                  <a:gd name="connsiteX65" fmla="*/ 2632950 w 3024058"/>
                  <a:gd name="connsiteY65" fmla="*/ 1276350 h 1990725"/>
                  <a:gd name="connsiteX66" fmla="*/ 2642475 w 3024058"/>
                  <a:gd name="connsiteY66" fmla="*/ 1333500 h 1990725"/>
                  <a:gd name="connsiteX67" fmla="*/ 2661525 w 3024058"/>
                  <a:gd name="connsiteY67" fmla="*/ 1390650 h 1990725"/>
                  <a:gd name="connsiteX68" fmla="*/ 2661525 w 3024058"/>
                  <a:gd name="connsiteY68" fmla="*/ 1447800 h 1990725"/>
                  <a:gd name="connsiteX69" fmla="*/ 2680575 w 3024058"/>
                  <a:gd name="connsiteY69" fmla="*/ 1504950 h 1990725"/>
                  <a:gd name="connsiteX70" fmla="*/ 2699625 w 3024058"/>
                  <a:gd name="connsiteY70" fmla="*/ 1562100 h 1990725"/>
                  <a:gd name="connsiteX71" fmla="*/ 2709150 w 3024058"/>
                  <a:gd name="connsiteY71" fmla="*/ 1590675 h 1990725"/>
                  <a:gd name="connsiteX72" fmla="*/ 2709150 w 3024058"/>
                  <a:gd name="connsiteY72" fmla="*/ 1638300 h 1990725"/>
                  <a:gd name="connsiteX73" fmla="*/ 2728200 w 3024058"/>
                  <a:gd name="connsiteY73" fmla="*/ 1685925 h 1990725"/>
                  <a:gd name="connsiteX74" fmla="*/ 2728200 w 3024058"/>
                  <a:gd name="connsiteY74" fmla="*/ 1743075 h 1990725"/>
                  <a:gd name="connsiteX75" fmla="*/ 2737725 w 3024058"/>
                  <a:gd name="connsiteY75" fmla="*/ 1800225 h 1990725"/>
                  <a:gd name="connsiteX76" fmla="*/ 2728200 w 3024058"/>
                  <a:gd name="connsiteY76" fmla="*/ 1838325 h 1990725"/>
                  <a:gd name="connsiteX77" fmla="*/ 2737725 w 3024058"/>
                  <a:gd name="connsiteY77" fmla="*/ 1876425 h 1990725"/>
                  <a:gd name="connsiteX78" fmla="*/ 2756775 w 3024058"/>
                  <a:gd name="connsiteY78" fmla="*/ 1933575 h 1990725"/>
                  <a:gd name="connsiteX79" fmla="*/ 2728200 w 3024058"/>
                  <a:gd name="connsiteY79" fmla="*/ 1962150 h 1990725"/>
                  <a:gd name="connsiteX80" fmla="*/ 2756775 w 3024058"/>
                  <a:gd name="connsiteY80" fmla="*/ 1990725 h 1990725"/>
                  <a:gd name="connsiteX81" fmla="*/ 2804400 w 3024058"/>
                  <a:gd name="connsiteY81" fmla="*/ 1924050 h 1990725"/>
                  <a:gd name="connsiteX82" fmla="*/ 2804400 w 3024058"/>
                  <a:gd name="connsiteY82" fmla="*/ 1857375 h 1990725"/>
                  <a:gd name="connsiteX83" fmla="*/ 2813925 w 3024058"/>
                  <a:gd name="connsiteY83" fmla="*/ 1800225 h 1990725"/>
                  <a:gd name="connsiteX84" fmla="*/ 2813925 w 3024058"/>
                  <a:gd name="connsiteY84" fmla="*/ 1752600 h 1990725"/>
                  <a:gd name="connsiteX85" fmla="*/ 2813925 w 3024058"/>
                  <a:gd name="connsiteY85" fmla="*/ 1685925 h 1990725"/>
                  <a:gd name="connsiteX86" fmla="*/ 2823450 w 3024058"/>
                  <a:gd name="connsiteY86" fmla="*/ 1628775 h 1990725"/>
                  <a:gd name="connsiteX87" fmla="*/ 2832975 w 3024058"/>
                  <a:gd name="connsiteY87" fmla="*/ 1562100 h 1990725"/>
                  <a:gd name="connsiteX88" fmla="*/ 2823450 w 3024058"/>
                  <a:gd name="connsiteY88" fmla="*/ 1504950 h 1990725"/>
                  <a:gd name="connsiteX89" fmla="*/ 2852025 w 3024058"/>
                  <a:gd name="connsiteY89" fmla="*/ 1457325 h 1990725"/>
                  <a:gd name="connsiteX90" fmla="*/ 2823450 w 3024058"/>
                  <a:gd name="connsiteY90" fmla="*/ 1419225 h 1990725"/>
                  <a:gd name="connsiteX91" fmla="*/ 2852025 w 3024058"/>
                  <a:gd name="connsiteY91" fmla="*/ 1352550 h 1990725"/>
                  <a:gd name="connsiteX92" fmla="*/ 2852025 w 3024058"/>
                  <a:gd name="connsiteY92" fmla="*/ 1285875 h 1990725"/>
                  <a:gd name="connsiteX93" fmla="*/ 2832975 w 3024058"/>
                  <a:gd name="connsiteY93" fmla="*/ 1238250 h 1990725"/>
                  <a:gd name="connsiteX94" fmla="*/ 2842500 w 3024058"/>
                  <a:gd name="connsiteY94" fmla="*/ 1181100 h 1990725"/>
                  <a:gd name="connsiteX95" fmla="*/ 2842500 w 3024058"/>
                  <a:gd name="connsiteY95" fmla="*/ 1152525 h 1990725"/>
                  <a:gd name="connsiteX96" fmla="*/ 2852025 w 3024058"/>
                  <a:gd name="connsiteY96" fmla="*/ 1085850 h 1990725"/>
                  <a:gd name="connsiteX97" fmla="*/ 2852025 w 3024058"/>
                  <a:gd name="connsiteY97" fmla="*/ 1047750 h 1990725"/>
                  <a:gd name="connsiteX98" fmla="*/ 2842500 w 3024058"/>
                  <a:gd name="connsiteY98" fmla="*/ 981075 h 1990725"/>
                  <a:gd name="connsiteX99" fmla="*/ 2852025 w 3024058"/>
                  <a:gd name="connsiteY99" fmla="*/ 933450 h 1990725"/>
                  <a:gd name="connsiteX100" fmla="*/ 2871075 w 3024058"/>
                  <a:gd name="connsiteY100" fmla="*/ 866775 h 1990725"/>
                  <a:gd name="connsiteX101" fmla="*/ 2890125 w 3024058"/>
                  <a:gd name="connsiteY101" fmla="*/ 819150 h 1990725"/>
                  <a:gd name="connsiteX102" fmla="*/ 2871075 w 3024058"/>
                  <a:gd name="connsiteY102" fmla="*/ 781050 h 1990725"/>
                  <a:gd name="connsiteX103" fmla="*/ 2890125 w 3024058"/>
                  <a:gd name="connsiteY103" fmla="*/ 685800 h 1990725"/>
                  <a:gd name="connsiteX104" fmla="*/ 2956804 w 3024058"/>
                  <a:gd name="connsiteY104" fmla="*/ 742950 h 1990725"/>
                  <a:gd name="connsiteX105" fmla="*/ 2956800 w 3024058"/>
                  <a:gd name="connsiteY105" fmla="*/ 533400 h 1990725"/>
                  <a:gd name="connsiteX106" fmla="*/ 2966325 w 3024058"/>
                  <a:gd name="connsiteY106" fmla="*/ 485775 h 1990725"/>
                  <a:gd name="connsiteX107" fmla="*/ 2966325 w 3024058"/>
                  <a:gd name="connsiteY107" fmla="*/ 428625 h 1990725"/>
                  <a:gd name="connsiteX108" fmla="*/ 2985375 w 3024058"/>
                  <a:gd name="connsiteY108" fmla="*/ 361950 h 1990725"/>
                  <a:gd name="connsiteX109" fmla="*/ 2975850 w 3024058"/>
                  <a:gd name="connsiteY109" fmla="*/ 314325 h 1990725"/>
                  <a:gd name="connsiteX110" fmla="*/ 2975850 w 3024058"/>
                  <a:gd name="connsiteY110" fmla="*/ 247650 h 1990725"/>
                  <a:gd name="connsiteX111" fmla="*/ 2985375 w 3024058"/>
                  <a:gd name="connsiteY111" fmla="*/ 190500 h 1990725"/>
                  <a:gd name="connsiteX112" fmla="*/ 3013950 w 3024058"/>
                  <a:gd name="connsiteY112" fmla="*/ 142875 h 1990725"/>
                  <a:gd name="connsiteX113" fmla="*/ 2994900 w 3024058"/>
                  <a:gd name="connsiteY113" fmla="*/ 95250 h 1990725"/>
                  <a:gd name="connsiteX114" fmla="*/ 3023475 w 3024058"/>
                  <a:gd name="connsiteY114" fmla="*/ 57150 h 1990725"/>
                  <a:gd name="connsiteX115" fmla="*/ 3013950 w 3024058"/>
                  <a:gd name="connsiteY115" fmla="*/ 0 h 1990725"/>
                  <a:gd name="connsiteX0" fmla="*/ 51572 w 3071839"/>
                  <a:gd name="connsiteY0" fmla="*/ 790575 h 1990725"/>
                  <a:gd name="connsiteX1" fmla="*/ 156 w 3071839"/>
                  <a:gd name="connsiteY1" fmla="*/ 809625 h 1990725"/>
                  <a:gd name="connsiteX2" fmla="*/ 70622 w 3071839"/>
                  <a:gd name="connsiteY2" fmla="*/ 771525 h 1990725"/>
                  <a:gd name="connsiteX3" fmla="*/ 158357 w 3071839"/>
                  <a:gd name="connsiteY3" fmla="*/ 923925 h 1990725"/>
                  <a:gd name="connsiteX4" fmla="*/ 203970 w 3071839"/>
                  <a:gd name="connsiteY4" fmla="*/ 742950 h 1990725"/>
                  <a:gd name="connsiteX5" fmla="*/ 276564 w 3071839"/>
                  <a:gd name="connsiteY5" fmla="*/ 763161 h 1990725"/>
                  <a:gd name="connsiteX6" fmla="*/ 360269 w 3071839"/>
                  <a:gd name="connsiteY6" fmla="*/ 590550 h 1990725"/>
                  <a:gd name="connsiteX7" fmla="*/ 513768 w 3071839"/>
                  <a:gd name="connsiteY7" fmla="*/ 514358 h 1990725"/>
                  <a:gd name="connsiteX8" fmla="*/ 718374 w 3071839"/>
                  <a:gd name="connsiteY8" fmla="*/ 390525 h 1990725"/>
                  <a:gd name="connsiteX9" fmla="*/ 1166078 w 3071839"/>
                  <a:gd name="connsiteY9" fmla="*/ 176059 h 1990725"/>
                  <a:gd name="connsiteX10" fmla="*/ 1594881 w 3071839"/>
                  <a:gd name="connsiteY10" fmla="*/ 28575 h 1990725"/>
                  <a:gd name="connsiteX11" fmla="*/ 1661556 w 3071839"/>
                  <a:gd name="connsiteY11" fmla="*/ 9525 h 1990725"/>
                  <a:gd name="connsiteX12" fmla="*/ 1775856 w 3071839"/>
                  <a:gd name="connsiteY12" fmla="*/ 19050 h 1990725"/>
                  <a:gd name="connsiteX13" fmla="*/ 1794906 w 3071839"/>
                  <a:gd name="connsiteY13" fmla="*/ 47625 h 1990725"/>
                  <a:gd name="connsiteX14" fmla="*/ 1804431 w 3071839"/>
                  <a:gd name="connsiteY14" fmla="*/ 95250 h 1990725"/>
                  <a:gd name="connsiteX15" fmla="*/ 1813956 w 3071839"/>
                  <a:gd name="connsiteY15" fmla="*/ 333375 h 1990725"/>
                  <a:gd name="connsiteX16" fmla="*/ 1842531 w 3071839"/>
                  <a:gd name="connsiteY16" fmla="*/ 495300 h 1990725"/>
                  <a:gd name="connsiteX17" fmla="*/ 1852056 w 3071839"/>
                  <a:gd name="connsiteY17" fmla="*/ 523875 h 1990725"/>
                  <a:gd name="connsiteX18" fmla="*/ 1871107 w 3071839"/>
                  <a:gd name="connsiteY18" fmla="*/ 647700 h 1990725"/>
                  <a:gd name="connsiteX19" fmla="*/ 1871104 w 3071839"/>
                  <a:gd name="connsiteY19" fmla="*/ 695325 h 1990725"/>
                  <a:gd name="connsiteX20" fmla="*/ 1871105 w 3071839"/>
                  <a:gd name="connsiteY20" fmla="*/ 742950 h 1990725"/>
                  <a:gd name="connsiteX21" fmla="*/ 1918731 w 3071839"/>
                  <a:gd name="connsiteY21" fmla="*/ 723900 h 1990725"/>
                  <a:gd name="connsiteX22" fmla="*/ 1928256 w 3071839"/>
                  <a:gd name="connsiteY22" fmla="*/ 876300 h 1990725"/>
                  <a:gd name="connsiteX23" fmla="*/ 1937781 w 3071839"/>
                  <a:gd name="connsiteY23" fmla="*/ 904875 h 1990725"/>
                  <a:gd name="connsiteX24" fmla="*/ 1928256 w 3071839"/>
                  <a:gd name="connsiteY24" fmla="*/ 952500 h 1990725"/>
                  <a:gd name="connsiteX25" fmla="*/ 1947306 w 3071839"/>
                  <a:gd name="connsiteY25" fmla="*/ 1000125 h 1990725"/>
                  <a:gd name="connsiteX26" fmla="*/ 1947306 w 3071839"/>
                  <a:gd name="connsiteY26" fmla="*/ 1028700 h 1990725"/>
                  <a:gd name="connsiteX27" fmla="*/ 1956831 w 3071839"/>
                  <a:gd name="connsiteY27" fmla="*/ 1076325 h 1990725"/>
                  <a:gd name="connsiteX28" fmla="*/ 1956831 w 3071839"/>
                  <a:gd name="connsiteY28" fmla="*/ 1123950 h 1990725"/>
                  <a:gd name="connsiteX29" fmla="*/ 1966356 w 3071839"/>
                  <a:gd name="connsiteY29" fmla="*/ 1162050 h 1990725"/>
                  <a:gd name="connsiteX30" fmla="*/ 1956831 w 3071839"/>
                  <a:gd name="connsiteY30" fmla="*/ 1181100 h 1990725"/>
                  <a:gd name="connsiteX31" fmla="*/ 1975881 w 3071839"/>
                  <a:gd name="connsiteY31" fmla="*/ 1219200 h 1990725"/>
                  <a:gd name="connsiteX32" fmla="*/ 1975881 w 3071839"/>
                  <a:gd name="connsiteY32" fmla="*/ 1266825 h 1990725"/>
                  <a:gd name="connsiteX33" fmla="*/ 1994931 w 3071839"/>
                  <a:gd name="connsiteY33" fmla="*/ 1314450 h 1990725"/>
                  <a:gd name="connsiteX34" fmla="*/ 1994931 w 3071839"/>
                  <a:gd name="connsiteY34" fmla="*/ 1362075 h 1990725"/>
                  <a:gd name="connsiteX35" fmla="*/ 2033031 w 3071839"/>
                  <a:gd name="connsiteY35" fmla="*/ 1400175 h 1990725"/>
                  <a:gd name="connsiteX36" fmla="*/ 2061606 w 3071839"/>
                  <a:gd name="connsiteY36" fmla="*/ 1362075 h 1990725"/>
                  <a:gd name="connsiteX37" fmla="*/ 2071131 w 3071839"/>
                  <a:gd name="connsiteY37" fmla="*/ 1314450 h 1990725"/>
                  <a:gd name="connsiteX38" fmla="*/ 2090181 w 3071839"/>
                  <a:gd name="connsiteY38" fmla="*/ 1257300 h 1990725"/>
                  <a:gd name="connsiteX39" fmla="*/ 2090181 w 3071839"/>
                  <a:gd name="connsiteY39" fmla="*/ 1219200 h 1990725"/>
                  <a:gd name="connsiteX40" fmla="*/ 2109231 w 3071839"/>
                  <a:gd name="connsiteY40" fmla="*/ 1152525 h 1990725"/>
                  <a:gd name="connsiteX41" fmla="*/ 2099706 w 3071839"/>
                  <a:gd name="connsiteY41" fmla="*/ 1085850 h 1990725"/>
                  <a:gd name="connsiteX42" fmla="*/ 2109231 w 3071839"/>
                  <a:gd name="connsiteY42" fmla="*/ 1057275 h 1990725"/>
                  <a:gd name="connsiteX43" fmla="*/ 2128281 w 3071839"/>
                  <a:gd name="connsiteY43" fmla="*/ 990600 h 1990725"/>
                  <a:gd name="connsiteX44" fmla="*/ 2137806 w 3071839"/>
                  <a:gd name="connsiteY44" fmla="*/ 942975 h 1990725"/>
                  <a:gd name="connsiteX45" fmla="*/ 2147331 w 3071839"/>
                  <a:gd name="connsiteY45" fmla="*/ 895350 h 1990725"/>
                  <a:gd name="connsiteX46" fmla="*/ 2166381 w 3071839"/>
                  <a:gd name="connsiteY46" fmla="*/ 847725 h 1990725"/>
                  <a:gd name="connsiteX47" fmla="*/ 2214006 w 3071839"/>
                  <a:gd name="connsiteY47" fmla="*/ 904875 h 1990725"/>
                  <a:gd name="connsiteX48" fmla="*/ 2214006 w 3071839"/>
                  <a:gd name="connsiteY48" fmla="*/ 952500 h 1990725"/>
                  <a:gd name="connsiteX49" fmla="*/ 2280684 w 3071839"/>
                  <a:gd name="connsiteY49" fmla="*/ 1047750 h 1990725"/>
                  <a:gd name="connsiteX50" fmla="*/ 2347358 w 3071839"/>
                  <a:gd name="connsiteY50" fmla="*/ 962025 h 1990725"/>
                  <a:gd name="connsiteX51" fmla="*/ 2375931 w 3071839"/>
                  <a:gd name="connsiteY51" fmla="*/ 1019175 h 1990725"/>
                  <a:gd name="connsiteX52" fmla="*/ 2385456 w 3071839"/>
                  <a:gd name="connsiteY52" fmla="*/ 819150 h 1990725"/>
                  <a:gd name="connsiteX53" fmla="*/ 2433081 w 3071839"/>
                  <a:gd name="connsiteY53" fmla="*/ 762000 h 1990725"/>
                  <a:gd name="connsiteX54" fmla="*/ 2490231 w 3071839"/>
                  <a:gd name="connsiteY54" fmla="*/ 762000 h 1990725"/>
                  <a:gd name="connsiteX55" fmla="*/ 2547381 w 3071839"/>
                  <a:gd name="connsiteY55" fmla="*/ 771525 h 1990725"/>
                  <a:gd name="connsiteX56" fmla="*/ 2604532 w 3071839"/>
                  <a:gd name="connsiteY56" fmla="*/ 790575 h 1990725"/>
                  <a:gd name="connsiteX57" fmla="*/ 2614056 w 3071839"/>
                  <a:gd name="connsiteY57" fmla="*/ 857250 h 1990725"/>
                  <a:gd name="connsiteX58" fmla="*/ 2633106 w 3071839"/>
                  <a:gd name="connsiteY58" fmla="*/ 914400 h 1990725"/>
                  <a:gd name="connsiteX59" fmla="*/ 2652156 w 3071839"/>
                  <a:gd name="connsiteY59" fmla="*/ 971550 h 1990725"/>
                  <a:gd name="connsiteX60" fmla="*/ 2671206 w 3071839"/>
                  <a:gd name="connsiteY60" fmla="*/ 1028700 h 1990725"/>
                  <a:gd name="connsiteX61" fmla="*/ 2661681 w 3071839"/>
                  <a:gd name="connsiteY61" fmla="*/ 1057275 h 1990725"/>
                  <a:gd name="connsiteX62" fmla="*/ 2690256 w 3071839"/>
                  <a:gd name="connsiteY62" fmla="*/ 1114425 h 1990725"/>
                  <a:gd name="connsiteX63" fmla="*/ 2690256 w 3071839"/>
                  <a:gd name="connsiteY63" fmla="*/ 1162050 h 1990725"/>
                  <a:gd name="connsiteX64" fmla="*/ 2690256 w 3071839"/>
                  <a:gd name="connsiteY64" fmla="*/ 1209675 h 1990725"/>
                  <a:gd name="connsiteX65" fmla="*/ 2671206 w 3071839"/>
                  <a:gd name="connsiteY65" fmla="*/ 1238250 h 1990725"/>
                  <a:gd name="connsiteX66" fmla="*/ 2680731 w 3071839"/>
                  <a:gd name="connsiteY66" fmla="*/ 1276350 h 1990725"/>
                  <a:gd name="connsiteX67" fmla="*/ 2690256 w 3071839"/>
                  <a:gd name="connsiteY67" fmla="*/ 1333500 h 1990725"/>
                  <a:gd name="connsiteX68" fmla="*/ 2709306 w 3071839"/>
                  <a:gd name="connsiteY68" fmla="*/ 1390650 h 1990725"/>
                  <a:gd name="connsiteX69" fmla="*/ 2709306 w 3071839"/>
                  <a:gd name="connsiteY69" fmla="*/ 1447800 h 1990725"/>
                  <a:gd name="connsiteX70" fmla="*/ 2728356 w 3071839"/>
                  <a:gd name="connsiteY70" fmla="*/ 1504950 h 1990725"/>
                  <a:gd name="connsiteX71" fmla="*/ 2747406 w 3071839"/>
                  <a:gd name="connsiteY71" fmla="*/ 1562100 h 1990725"/>
                  <a:gd name="connsiteX72" fmla="*/ 2756931 w 3071839"/>
                  <a:gd name="connsiteY72" fmla="*/ 1590675 h 1990725"/>
                  <a:gd name="connsiteX73" fmla="*/ 2756931 w 3071839"/>
                  <a:gd name="connsiteY73" fmla="*/ 1638300 h 1990725"/>
                  <a:gd name="connsiteX74" fmla="*/ 2775981 w 3071839"/>
                  <a:gd name="connsiteY74" fmla="*/ 1685925 h 1990725"/>
                  <a:gd name="connsiteX75" fmla="*/ 2775981 w 3071839"/>
                  <a:gd name="connsiteY75" fmla="*/ 1743075 h 1990725"/>
                  <a:gd name="connsiteX76" fmla="*/ 2785506 w 3071839"/>
                  <a:gd name="connsiteY76" fmla="*/ 1800225 h 1990725"/>
                  <a:gd name="connsiteX77" fmla="*/ 2775981 w 3071839"/>
                  <a:gd name="connsiteY77" fmla="*/ 1838325 h 1990725"/>
                  <a:gd name="connsiteX78" fmla="*/ 2785506 w 3071839"/>
                  <a:gd name="connsiteY78" fmla="*/ 1876425 h 1990725"/>
                  <a:gd name="connsiteX79" fmla="*/ 2804556 w 3071839"/>
                  <a:gd name="connsiteY79" fmla="*/ 1933575 h 1990725"/>
                  <a:gd name="connsiteX80" fmla="*/ 2775981 w 3071839"/>
                  <a:gd name="connsiteY80" fmla="*/ 1962150 h 1990725"/>
                  <a:gd name="connsiteX81" fmla="*/ 2804556 w 3071839"/>
                  <a:gd name="connsiteY81" fmla="*/ 1990725 h 1990725"/>
                  <a:gd name="connsiteX82" fmla="*/ 2852181 w 3071839"/>
                  <a:gd name="connsiteY82" fmla="*/ 1924050 h 1990725"/>
                  <a:gd name="connsiteX83" fmla="*/ 2852181 w 3071839"/>
                  <a:gd name="connsiteY83" fmla="*/ 1857375 h 1990725"/>
                  <a:gd name="connsiteX84" fmla="*/ 2861706 w 3071839"/>
                  <a:gd name="connsiteY84" fmla="*/ 1800225 h 1990725"/>
                  <a:gd name="connsiteX85" fmla="*/ 2861706 w 3071839"/>
                  <a:gd name="connsiteY85" fmla="*/ 1752600 h 1990725"/>
                  <a:gd name="connsiteX86" fmla="*/ 2861706 w 3071839"/>
                  <a:gd name="connsiteY86" fmla="*/ 1685925 h 1990725"/>
                  <a:gd name="connsiteX87" fmla="*/ 2871231 w 3071839"/>
                  <a:gd name="connsiteY87" fmla="*/ 1628775 h 1990725"/>
                  <a:gd name="connsiteX88" fmla="*/ 2880756 w 3071839"/>
                  <a:gd name="connsiteY88" fmla="*/ 1562100 h 1990725"/>
                  <a:gd name="connsiteX89" fmla="*/ 2871231 w 3071839"/>
                  <a:gd name="connsiteY89" fmla="*/ 1504950 h 1990725"/>
                  <a:gd name="connsiteX90" fmla="*/ 2899806 w 3071839"/>
                  <a:gd name="connsiteY90" fmla="*/ 1457325 h 1990725"/>
                  <a:gd name="connsiteX91" fmla="*/ 2871231 w 3071839"/>
                  <a:gd name="connsiteY91" fmla="*/ 1419225 h 1990725"/>
                  <a:gd name="connsiteX92" fmla="*/ 2899806 w 3071839"/>
                  <a:gd name="connsiteY92" fmla="*/ 1352550 h 1990725"/>
                  <a:gd name="connsiteX93" fmla="*/ 2899806 w 3071839"/>
                  <a:gd name="connsiteY93" fmla="*/ 1285875 h 1990725"/>
                  <a:gd name="connsiteX94" fmla="*/ 2880756 w 3071839"/>
                  <a:gd name="connsiteY94" fmla="*/ 1238250 h 1990725"/>
                  <a:gd name="connsiteX95" fmla="*/ 2890281 w 3071839"/>
                  <a:gd name="connsiteY95" fmla="*/ 1181100 h 1990725"/>
                  <a:gd name="connsiteX96" fmla="*/ 2890281 w 3071839"/>
                  <a:gd name="connsiteY96" fmla="*/ 1152525 h 1990725"/>
                  <a:gd name="connsiteX97" fmla="*/ 2899806 w 3071839"/>
                  <a:gd name="connsiteY97" fmla="*/ 1085850 h 1990725"/>
                  <a:gd name="connsiteX98" fmla="*/ 2899806 w 3071839"/>
                  <a:gd name="connsiteY98" fmla="*/ 1047750 h 1990725"/>
                  <a:gd name="connsiteX99" fmla="*/ 2890281 w 3071839"/>
                  <a:gd name="connsiteY99" fmla="*/ 981075 h 1990725"/>
                  <a:gd name="connsiteX100" fmla="*/ 2899806 w 3071839"/>
                  <a:gd name="connsiteY100" fmla="*/ 933450 h 1990725"/>
                  <a:gd name="connsiteX101" fmla="*/ 2918856 w 3071839"/>
                  <a:gd name="connsiteY101" fmla="*/ 866775 h 1990725"/>
                  <a:gd name="connsiteX102" fmla="*/ 2937906 w 3071839"/>
                  <a:gd name="connsiteY102" fmla="*/ 819150 h 1990725"/>
                  <a:gd name="connsiteX103" fmla="*/ 2918856 w 3071839"/>
                  <a:gd name="connsiteY103" fmla="*/ 781050 h 1990725"/>
                  <a:gd name="connsiteX104" fmla="*/ 2937906 w 3071839"/>
                  <a:gd name="connsiteY104" fmla="*/ 685800 h 1990725"/>
                  <a:gd name="connsiteX105" fmla="*/ 3004585 w 3071839"/>
                  <a:gd name="connsiteY105" fmla="*/ 742950 h 1990725"/>
                  <a:gd name="connsiteX106" fmla="*/ 3004581 w 3071839"/>
                  <a:gd name="connsiteY106" fmla="*/ 533400 h 1990725"/>
                  <a:gd name="connsiteX107" fmla="*/ 3014106 w 3071839"/>
                  <a:gd name="connsiteY107" fmla="*/ 485775 h 1990725"/>
                  <a:gd name="connsiteX108" fmla="*/ 3014106 w 3071839"/>
                  <a:gd name="connsiteY108" fmla="*/ 428625 h 1990725"/>
                  <a:gd name="connsiteX109" fmla="*/ 3033156 w 3071839"/>
                  <a:gd name="connsiteY109" fmla="*/ 361950 h 1990725"/>
                  <a:gd name="connsiteX110" fmla="*/ 3023631 w 3071839"/>
                  <a:gd name="connsiteY110" fmla="*/ 314325 h 1990725"/>
                  <a:gd name="connsiteX111" fmla="*/ 3023631 w 3071839"/>
                  <a:gd name="connsiteY111" fmla="*/ 247650 h 1990725"/>
                  <a:gd name="connsiteX112" fmla="*/ 3033156 w 3071839"/>
                  <a:gd name="connsiteY112" fmla="*/ 190500 h 1990725"/>
                  <a:gd name="connsiteX113" fmla="*/ 3061731 w 3071839"/>
                  <a:gd name="connsiteY113" fmla="*/ 142875 h 1990725"/>
                  <a:gd name="connsiteX114" fmla="*/ 3042681 w 3071839"/>
                  <a:gd name="connsiteY114" fmla="*/ 95250 h 1990725"/>
                  <a:gd name="connsiteX115" fmla="*/ 3071256 w 3071839"/>
                  <a:gd name="connsiteY115" fmla="*/ 57150 h 1990725"/>
                  <a:gd name="connsiteX116" fmla="*/ 3061731 w 3071839"/>
                  <a:gd name="connsiteY116" fmla="*/ 0 h 1990725"/>
                  <a:gd name="connsiteX0" fmla="*/ 110460 w 3130727"/>
                  <a:gd name="connsiteY0" fmla="*/ 790575 h 1990725"/>
                  <a:gd name="connsiteX1" fmla="*/ 59044 w 3130727"/>
                  <a:gd name="connsiteY1" fmla="*/ 809625 h 1990725"/>
                  <a:gd name="connsiteX2" fmla="*/ 1738 w 3130727"/>
                  <a:gd name="connsiteY2" fmla="*/ 857250 h 1990725"/>
                  <a:gd name="connsiteX3" fmla="*/ 129510 w 3130727"/>
                  <a:gd name="connsiteY3" fmla="*/ 771525 h 1990725"/>
                  <a:gd name="connsiteX4" fmla="*/ 217245 w 3130727"/>
                  <a:gd name="connsiteY4" fmla="*/ 923925 h 1990725"/>
                  <a:gd name="connsiteX5" fmla="*/ 262858 w 3130727"/>
                  <a:gd name="connsiteY5" fmla="*/ 742950 h 1990725"/>
                  <a:gd name="connsiteX6" fmla="*/ 335452 w 3130727"/>
                  <a:gd name="connsiteY6" fmla="*/ 763161 h 1990725"/>
                  <a:gd name="connsiteX7" fmla="*/ 419157 w 3130727"/>
                  <a:gd name="connsiteY7" fmla="*/ 590550 h 1990725"/>
                  <a:gd name="connsiteX8" fmla="*/ 572656 w 3130727"/>
                  <a:gd name="connsiteY8" fmla="*/ 514358 h 1990725"/>
                  <a:gd name="connsiteX9" fmla="*/ 777262 w 3130727"/>
                  <a:gd name="connsiteY9" fmla="*/ 390525 h 1990725"/>
                  <a:gd name="connsiteX10" fmla="*/ 1224966 w 3130727"/>
                  <a:gd name="connsiteY10" fmla="*/ 176059 h 1990725"/>
                  <a:gd name="connsiteX11" fmla="*/ 1653769 w 3130727"/>
                  <a:gd name="connsiteY11" fmla="*/ 28575 h 1990725"/>
                  <a:gd name="connsiteX12" fmla="*/ 1720444 w 3130727"/>
                  <a:gd name="connsiteY12" fmla="*/ 9525 h 1990725"/>
                  <a:gd name="connsiteX13" fmla="*/ 1834744 w 3130727"/>
                  <a:gd name="connsiteY13" fmla="*/ 19050 h 1990725"/>
                  <a:gd name="connsiteX14" fmla="*/ 1853794 w 3130727"/>
                  <a:gd name="connsiteY14" fmla="*/ 47625 h 1990725"/>
                  <a:gd name="connsiteX15" fmla="*/ 1863319 w 3130727"/>
                  <a:gd name="connsiteY15" fmla="*/ 95250 h 1990725"/>
                  <a:gd name="connsiteX16" fmla="*/ 1872844 w 3130727"/>
                  <a:gd name="connsiteY16" fmla="*/ 333375 h 1990725"/>
                  <a:gd name="connsiteX17" fmla="*/ 1901419 w 3130727"/>
                  <a:gd name="connsiteY17" fmla="*/ 495300 h 1990725"/>
                  <a:gd name="connsiteX18" fmla="*/ 1910944 w 3130727"/>
                  <a:gd name="connsiteY18" fmla="*/ 523875 h 1990725"/>
                  <a:gd name="connsiteX19" fmla="*/ 1929995 w 3130727"/>
                  <a:gd name="connsiteY19" fmla="*/ 647700 h 1990725"/>
                  <a:gd name="connsiteX20" fmla="*/ 1929992 w 3130727"/>
                  <a:gd name="connsiteY20" fmla="*/ 695325 h 1990725"/>
                  <a:gd name="connsiteX21" fmla="*/ 1929993 w 3130727"/>
                  <a:gd name="connsiteY21" fmla="*/ 742950 h 1990725"/>
                  <a:gd name="connsiteX22" fmla="*/ 1977619 w 3130727"/>
                  <a:gd name="connsiteY22" fmla="*/ 723900 h 1990725"/>
                  <a:gd name="connsiteX23" fmla="*/ 1987144 w 3130727"/>
                  <a:gd name="connsiteY23" fmla="*/ 876300 h 1990725"/>
                  <a:gd name="connsiteX24" fmla="*/ 1996669 w 3130727"/>
                  <a:gd name="connsiteY24" fmla="*/ 904875 h 1990725"/>
                  <a:gd name="connsiteX25" fmla="*/ 1987144 w 3130727"/>
                  <a:gd name="connsiteY25" fmla="*/ 952500 h 1990725"/>
                  <a:gd name="connsiteX26" fmla="*/ 2006194 w 3130727"/>
                  <a:gd name="connsiteY26" fmla="*/ 1000125 h 1990725"/>
                  <a:gd name="connsiteX27" fmla="*/ 2006194 w 3130727"/>
                  <a:gd name="connsiteY27" fmla="*/ 1028700 h 1990725"/>
                  <a:gd name="connsiteX28" fmla="*/ 2015719 w 3130727"/>
                  <a:gd name="connsiteY28" fmla="*/ 1076325 h 1990725"/>
                  <a:gd name="connsiteX29" fmla="*/ 2015719 w 3130727"/>
                  <a:gd name="connsiteY29" fmla="*/ 1123950 h 1990725"/>
                  <a:gd name="connsiteX30" fmla="*/ 2025244 w 3130727"/>
                  <a:gd name="connsiteY30" fmla="*/ 1162050 h 1990725"/>
                  <a:gd name="connsiteX31" fmla="*/ 2015719 w 3130727"/>
                  <a:gd name="connsiteY31" fmla="*/ 1181100 h 1990725"/>
                  <a:gd name="connsiteX32" fmla="*/ 2034769 w 3130727"/>
                  <a:gd name="connsiteY32" fmla="*/ 1219200 h 1990725"/>
                  <a:gd name="connsiteX33" fmla="*/ 2034769 w 3130727"/>
                  <a:gd name="connsiteY33" fmla="*/ 1266825 h 1990725"/>
                  <a:gd name="connsiteX34" fmla="*/ 2053819 w 3130727"/>
                  <a:gd name="connsiteY34" fmla="*/ 1314450 h 1990725"/>
                  <a:gd name="connsiteX35" fmla="*/ 2053819 w 3130727"/>
                  <a:gd name="connsiteY35" fmla="*/ 1362075 h 1990725"/>
                  <a:gd name="connsiteX36" fmla="*/ 2091919 w 3130727"/>
                  <a:gd name="connsiteY36" fmla="*/ 1400175 h 1990725"/>
                  <a:gd name="connsiteX37" fmla="*/ 2120494 w 3130727"/>
                  <a:gd name="connsiteY37" fmla="*/ 1362075 h 1990725"/>
                  <a:gd name="connsiteX38" fmla="*/ 2130019 w 3130727"/>
                  <a:gd name="connsiteY38" fmla="*/ 1314450 h 1990725"/>
                  <a:gd name="connsiteX39" fmla="*/ 2149069 w 3130727"/>
                  <a:gd name="connsiteY39" fmla="*/ 1257300 h 1990725"/>
                  <a:gd name="connsiteX40" fmla="*/ 2149069 w 3130727"/>
                  <a:gd name="connsiteY40" fmla="*/ 1219200 h 1990725"/>
                  <a:gd name="connsiteX41" fmla="*/ 2168119 w 3130727"/>
                  <a:gd name="connsiteY41" fmla="*/ 1152525 h 1990725"/>
                  <a:gd name="connsiteX42" fmla="*/ 2158594 w 3130727"/>
                  <a:gd name="connsiteY42" fmla="*/ 1085850 h 1990725"/>
                  <a:gd name="connsiteX43" fmla="*/ 2168119 w 3130727"/>
                  <a:gd name="connsiteY43" fmla="*/ 1057275 h 1990725"/>
                  <a:gd name="connsiteX44" fmla="*/ 2187169 w 3130727"/>
                  <a:gd name="connsiteY44" fmla="*/ 990600 h 1990725"/>
                  <a:gd name="connsiteX45" fmla="*/ 2196694 w 3130727"/>
                  <a:gd name="connsiteY45" fmla="*/ 942975 h 1990725"/>
                  <a:gd name="connsiteX46" fmla="*/ 2206219 w 3130727"/>
                  <a:gd name="connsiteY46" fmla="*/ 895350 h 1990725"/>
                  <a:gd name="connsiteX47" fmla="*/ 2225269 w 3130727"/>
                  <a:gd name="connsiteY47" fmla="*/ 847725 h 1990725"/>
                  <a:gd name="connsiteX48" fmla="*/ 2272894 w 3130727"/>
                  <a:gd name="connsiteY48" fmla="*/ 904875 h 1990725"/>
                  <a:gd name="connsiteX49" fmla="*/ 2272894 w 3130727"/>
                  <a:gd name="connsiteY49" fmla="*/ 952500 h 1990725"/>
                  <a:gd name="connsiteX50" fmla="*/ 2339572 w 3130727"/>
                  <a:gd name="connsiteY50" fmla="*/ 1047750 h 1990725"/>
                  <a:gd name="connsiteX51" fmla="*/ 2406246 w 3130727"/>
                  <a:gd name="connsiteY51" fmla="*/ 962025 h 1990725"/>
                  <a:gd name="connsiteX52" fmla="*/ 2434819 w 3130727"/>
                  <a:gd name="connsiteY52" fmla="*/ 1019175 h 1990725"/>
                  <a:gd name="connsiteX53" fmla="*/ 2444344 w 3130727"/>
                  <a:gd name="connsiteY53" fmla="*/ 819150 h 1990725"/>
                  <a:gd name="connsiteX54" fmla="*/ 2491969 w 3130727"/>
                  <a:gd name="connsiteY54" fmla="*/ 762000 h 1990725"/>
                  <a:gd name="connsiteX55" fmla="*/ 2549119 w 3130727"/>
                  <a:gd name="connsiteY55" fmla="*/ 762000 h 1990725"/>
                  <a:gd name="connsiteX56" fmla="*/ 2606269 w 3130727"/>
                  <a:gd name="connsiteY56" fmla="*/ 771525 h 1990725"/>
                  <a:gd name="connsiteX57" fmla="*/ 2663420 w 3130727"/>
                  <a:gd name="connsiteY57" fmla="*/ 790575 h 1990725"/>
                  <a:gd name="connsiteX58" fmla="*/ 2672944 w 3130727"/>
                  <a:gd name="connsiteY58" fmla="*/ 857250 h 1990725"/>
                  <a:gd name="connsiteX59" fmla="*/ 2691994 w 3130727"/>
                  <a:gd name="connsiteY59" fmla="*/ 914400 h 1990725"/>
                  <a:gd name="connsiteX60" fmla="*/ 2711044 w 3130727"/>
                  <a:gd name="connsiteY60" fmla="*/ 971550 h 1990725"/>
                  <a:gd name="connsiteX61" fmla="*/ 2730094 w 3130727"/>
                  <a:gd name="connsiteY61" fmla="*/ 1028700 h 1990725"/>
                  <a:gd name="connsiteX62" fmla="*/ 2720569 w 3130727"/>
                  <a:gd name="connsiteY62" fmla="*/ 1057275 h 1990725"/>
                  <a:gd name="connsiteX63" fmla="*/ 2749144 w 3130727"/>
                  <a:gd name="connsiteY63" fmla="*/ 1114425 h 1990725"/>
                  <a:gd name="connsiteX64" fmla="*/ 2749144 w 3130727"/>
                  <a:gd name="connsiteY64" fmla="*/ 1162050 h 1990725"/>
                  <a:gd name="connsiteX65" fmla="*/ 2749144 w 3130727"/>
                  <a:gd name="connsiteY65" fmla="*/ 1209675 h 1990725"/>
                  <a:gd name="connsiteX66" fmla="*/ 2730094 w 3130727"/>
                  <a:gd name="connsiteY66" fmla="*/ 1238250 h 1990725"/>
                  <a:gd name="connsiteX67" fmla="*/ 2739619 w 3130727"/>
                  <a:gd name="connsiteY67" fmla="*/ 1276350 h 1990725"/>
                  <a:gd name="connsiteX68" fmla="*/ 2749144 w 3130727"/>
                  <a:gd name="connsiteY68" fmla="*/ 1333500 h 1990725"/>
                  <a:gd name="connsiteX69" fmla="*/ 2768194 w 3130727"/>
                  <a:gd name="connsiteY69" fmla="*/ 1390650 h 1990725"/>
                  <a:gd name="connsiteX70" fmla="*/ 2768194 w 3130727"/>
                  <a:gd name="connsiteY70" fmla="*/ 1447800 h 1990725"/>
                  <a:gd name="connsiteX71" fmla="*/ 2787244 w 3130727"/>
                  <a:gd name="connsiteY71" fmla="*/ 1504950 h 1990725"/>
                  <a:gd name="connsiteX72" fmla="*/ 2806294 w 3130727"/>
                  <a:gd name="connsiteY72" fmla="*/ 1562100 h 1990725"/>
                  <a:gd name="connsiteX73" fmla="*/ 2815819 w 3130727"/>
                  <a:gd name="connsiteY73" fmla="*/ 1590675 h 1990725"/>
                  <a:gd name="connsiteX74" fmla="*/ 2815819 w 3130727"/>
                  <a:gd name="connsiteY74" fmla="*/ 1638300 h 1990725"/>
                  <a:gd name="connsiteX75" fmla="*/ 2834869 w 3130727"/>
                  <a:gd name="connsiteY75" fmla="*/ 1685925 h 1990725"/>
                  <a:gd name="connsiteX76" fmla="*/ 2834869 w 3130727"/>
                  <a:gd name="connsiteY76" fmla="*/ 1743075 h 1990725"/>
                  <a:gd name="connsiteX77" fmla="*/ 2844394 w 3130727"/>
                  <a:gd name="connsiteY77" fmla="*/ 1800225 h 1990725"/>
                  <a:gd name="connsiteX78" fmla="*/ 2834869 w 3130727"/>
                  <a:gd name="connsiteY78" fmla="*/ 1838325 h 1990725"/>
                  <a:gd name="connsiteX79" fmla="*/ 2844394 w 3130727"/>
                  <a:gd name="connsiteY79" fmla="*/ 1876425 h 1990725"/>
                  <a:gd name="connsiteX80" fmla="*/ 2863444 w 3130727"/>
                  <a:gd name="connsiteY80" fmla="*/ 1933575 h 1990725"/>
                  <a:gd name="connsiteX81" fmla="*/ 2834869 w 3130727"/>
                  <a:gd name="connsiteY81" fmla="*/ 1962150 h 1990725"/>
                  <a:gd name="connsiteX82" fmla="*/ 2863444 w 3130727"/>
                  <a:gd name="connsiteY82" fmla="*/ 1990725 h 1990725"/>
                  <a:gd name="connsiteX83" fmla="*/ 2911069 w 3130727"/>
                  <a:gd name="connsiteY83" fmla="*/ 1924050 h 1990725"/>
                  <a:gd name="connsiteX84" fmla="*/ 2911069 w 3130727"/>
                  <a:gd name="connsiteY84" fmla="*/ 1857375 h 1990725"/>
                  <a:gd name="connsiteX85" fmla="*/ 2920594 w 3130727"/>
                  <a:gd name="connsiteY85" fmla="*/ 1800225 h 1990725"/>
                  <a:gd name="connsiteX86" fmla="*/ 2920594 w 3130727"/>
                  <a:gd name="connsiteY86" fmla="*/ 1752600 h 1990725"/>
                  <a:gd name="connsiteX87" fmla="*/ 2920594 w 3130727"/>
                  <a:gd name="connsiteY87" fmla="*/ 1685925 h 1990725"/>
                  <a:gd name="connsiteX88" fmla="*/ 2930119 w 3130727"/>
                  <a:gd name="connsiteY88" fmla="*/ 1628775 h 1990725"/>
                  <a:gd name="connsiteX89" fmla="*/ 2939644 w 3130727"/>
                  <a:gd name="connsiteY89" fmla="*/ 1562100 h 1990725"/>
                  <a:gd name="connsiteX90" fmla="*/ 2930119 w 3130727"/>
                  <a:gd name="connsiteY90" fmla="*/ 1504950 h 1990725"/>
                  <a:gd name="connsiteX91" fmla="*/ 2958694 w 3130727"/>
                  <a:gd name="connsiteY91" fmla="*/ 1457325 h 1990725"/>
                  <a:gd name="connsiteX92" fmla="*/ 2930119 w 3130727"/>
                  <a:gd name="connsiteY92" fmla="*/ 1419225 h 1990725"/>
                  <a:gd name="connsiteX93" fmla="*/ 2958694 w 3130727"/>
                  <a:gd name="connsiteY93" fmla="*/ 1352550 h 1990725"/>
                  <a:gd name="connsiteX94" fmla="*/ 2958694 w 3130727"/>
                  <a:gd name="connsiteY94" fmla="*/ 1285875 h 1990725"/>
                  <a:gd name="connsiteX95" fmla="*/ 2939644 w 3130727"/>
                  <a:gd name="connsiteY95" fmla="*/ 1238250 h 1990725"/>
                  <a:gd name="connsiteX96" fmla="*/ 2949169 w 3130727"/>
                  <a:gd name="connsiteY96" fmla="*/ 1181100 h 1990725"/>
                  <a:gd name="connsiteX97" fmla="*/ 2949169 w 3130727"/>
                  <a:gd name="connsiteY97" fmla="*/ 1152525 h 1990725"/>
                  <a:gd name="connsiteX98" fmla="*/ 2958694 w 3130727"/>
                  <a:gd name="connsiteY98" fmla="*/ 1085850 h 1990725"/>
                  <a:gd name="connsiteX99" fmla="*/ 2958694 w 3130727"/>
                  <a:gd name="connsiteY99" fmla="*/ 1047750 h 1990725"/>
                  <a:gd name="connsiteX100" fmla="*/ 2949169 w 3130727"/>
                  <a:gd name="connsiteY100" fmla="*/ 981075 h 1990725"/>
                  <a:gd name="connsiteX101" fmla="*/ 2958694 w 3130727"/>
                  <a:gd name="connsiteY101" fmla="*/ 933450 h 1990725"/>
                  <a:gd name="connsiteX102" fmla="*/ 2977744 w 3130727"/>
                  <a:gd name="connsiteY102" fmla="*/ 866775 h 1990725"/>
                  <a:gd name="connsiteX103" fmla="*/ 2996794 w 3130727"/>
                  <a:gd name="connsiteY103" fmla="*/ 819150 h 1990725"/>
                  <a:gd name="connsiteX104" fmla="*/ 2977744 w 3130727"/>
                  <a:gd name="connsiteY104" fmla="*/ 781050 h 1990725"/>
                  <a:gd name="connsiteX105" fmla="*/ 2996794 w 3130727"/>
                  <a:gd name="connsiteY105" fmla="*/ 685800 h 1990725"/>
                  <a:gd name="connsiteX106" fmla="*/ 3063473 w 3130727"/>
                  <a:gd name="connsiteY106" fmla="*/ 742950 h 1990725"/>
                  <a:gd name="connsiteX107" fmla="*/ 3063469 w 3130727"/>
                  <a:gd name="connsiteY107" fmla="*/ 533400 h 1990725"/>
                  <a:gd name="connsiteX108" fmla="*/ 3072994 w 3130727"/>
                  <a:gd name="connsiteY108" fmla="*/ 485775 h 1990725"/>
                  <a:gd name="connsiteX109" fmla="*/ 3072994 w 3130727"/>
                  <a:gd name="connsiteY109" fmla="*/ 428625 h 1990725"/>
                  <a:gd name="connsiteX110" fmla="*/ 3092044 w 3130727"/>
                  <a:gd name="connsiteY110" fmla="*/ 361950 h 1990725"/>
                  <a:gd name="connsiteX111" fmla="*/ 3082519 w 3130727"/>
                  <a:gd name="connsiteY111" fmla="*/ 314325 h 1990725"/>
                  <a:gd name="connsiteX112" fmla="*/ 3082519 w 3130727"/>
                  <a:gd name="connsiteY112" fmla="*/ 247650 h 1990725"/>
                  <a:gd name="connsiteX113" fmla="*/ 3092044 w 3130727"/>
                  <a:gd name="connsiteY113" fmla="*/ 190500 h 1990725"/>
                  <a:gd name="connsiteX114" fmla="*/ 3120619 w 3130727"/>
                  <a:gd name="connsiteY114" fmla="*/ 142875 h 1990725"/>
                  <a:gd name="connsiteX115" fmla="*/ 3101569 w 3130727"/>
                  <a:gd name="connsiteY115" fmla="*/ 95250 h 1990725"/>
                  <a:gd name="connsiteX116" fmla="*/ 3130144 w 3130727"/>
                  <a:gd name="connsiteY116" fmla="*/ 57150 h 1990725"/>
                  <a:gd name="connsiteX117" fmla="*/ 3120619 w 3130727"/>
                  <a:gd name="connsiteY117" fmla="*/ 0 h 1990725"/>
                  <a:gd name="connsiteX0" fmla="*/ 190356 w 3210623"/>
                  <a:gd name="connsiteY0" fmla="*/ 790575 h 1990725"/>
                  <a:gd name="connsiteX1" fmla="*/ 138940 w 3210623"/>
                  <a:gd name="connsiteY1" fmla="*/ 809625 h 1990725"/>
                  <a:gd name="connsiteX2" fmla="*/ 81634 w 3210623"/>
                  <a:gd name="connsiteY2" fmla="*/ 857250 h 1990725"/>
                  <a:gd name="connsiteX3" fmla="*/ 3696 w 3210623"/>
                  <a:gd name="connsiteY3" fmla="*/ 866775 h 1990725"/>
                  <a:gd name="connsiteX4" fmla="*/ 209406 w 3210623"/>
                  <a:gd name="connsiteY4" fmla="*/ 771525 h 1990725"/>
                  <a:gd name="connsiteX5" fmla="*/ 297141 w 3210623"/>
                  <a:gd name="connsiteY5" fmla="*/ 923925 h 1990725"/>
                  <a:gd name="connsiteX6" fmla="*/ 342754 w 3210623"/>
                  <a:gd name="connsiteY6" fmla="*/ 742950 h 1990725"/>
                  <a:gd name="connsiteX7" fmla="*/ 415348 w 3210623"/>
                  <a:gd name="connsiteY7" fmla="*/ 763161 h 1990725"/>
                  <a:gd name="connsiteX8" fmla="*/ 499053 w 3210623"/>
                  <a:gd name="connsiteY8" fmla="*/ 590550 h 1990725"/>
                  <a:gd name="connsiteX9" fmla="*/ 652552 w 3210623"/>
                  <a:gd name="connsiteY9" fmla="*/ 514358 h 1990725"/>
                  <a:gd name="connsiteX10" fmla="*/ 857158 w 3210623"/>
                  <a:gd name="connsiteY10" fmla="*/ 390525 h 1990725"/>
                  <a:gd name="connsiteX11" fmla="*/ 1304862 w 3210623"/>
                  <a:gd name="connsiteY11" fmla="*/ 176059 h 1990725"/>
                  <a:gd name="connsiteX12" fmla="*/ 1733665 w 3210623"/>
                  <a:gd name="connsiteY12" fmla="*/ 28575 h 1990725"/>
                  <a:gd name="connsiteX13" fmla="*/ 1800340 w 3210623"/>
                  <a:gd name="connsiteY13" fmla="*/ 9525 h 1990725"/>
                  <a:gd name="connsiteX14" fmla="*/ 1914640 w 3210623"/>
                  <a:gd name="connsiteY14" fmla="*/ 19050 h 1990725"/>
                  <a:gd name="connsiteX15" fmla="*/ 1933690 w 3210623"/>
                  <a:gd name="connsiteY15" fmla="*/ 47625 h 1990725"/>
                  <a:gd name="connsiteX16" fmla="*/ 1943215 w 3210623"/>
                  <a:gd name="connsiteY16" fmla="*/ 95250 h 1990725"/>
                  <a:gd name="connsiteX17" fmla="*/ 1952740 w 3210623"/>
                  <a:gd name="connsiteY17" fmla="*/ 333375 h 1990725"/>
                  <a:gd name="connsiteX18" fmla="*/ 1981315 w 3210623"/>
                  <a:gd name="connsiteY18" fmla="*/ 495300 h 1990725"/>
                  <a:gd name="connsiteX19" fmla="*/ 1990840 w 3210623"/>
                  <a:gd name="connsiteY19" fmla="*/ 523875 h 1990725"/>
                  <a:gd name="connsiteX20" fmla="*/ 2009891 w 3210623"/>
                  <a:gd name="connsiteY20" fmla="*/ 647700 h 1990725"/>
                  <a:gd name="connsiteX21" fmla="*/ 2009888 w 3210623"/>
                  <a:gd name="connsiteY21" fmla="*/ 695325 h 1990725"/>
                  <a:gd name="connsiteX22" fmla="*/ 2009889 w 3210623"/>
                  <a:gd name="connsiteY22" fmla="*/ 742950 h 1990725"/>
                  <a:gd name="connsiteX23" fmla="*/ 2057515 w 3210623"/>
                  <a:gd name="connsiteY23" fmla="*/ 723900 h 1990725"/>
                  <a:gd name="connsiteX24" fmla="*/ 2067040 w 3210623"/>
                  <a:gd name="connsiteY24" fmla="*/ 876300 h 1990725"/>
                  <a:gd name="connsiteX25" fmla="*/ 2076565 w 3210623"/>
                  <a:gd name="connsiteY25" fmla="*/ 904875 h 1990725"/>
                  <a:gd name="connsiteX26" fmla="*/ 2067040 w 3210623"/>
                  <a:gd name="connsiteY26" fmla="*/ 952500 h 1990725"/>
                  <a:gd name="connsiteX27" fmla="*/ 2086090 w 3210623"/>
                  <a:gd name="connsiteY27" fmla="*/ 1000125 h 1990725"/>
                  <a:gd name="connsiteX28" fmla="*/ 2086090 w 3210623"/>
                  <a:gd name="connsiteY28" fmla="*/ 1028700 h 1990725"/>
                  <a:gd name="connsiteX29" fmla="*/ 2095615 w 3210623"/>
                  <a:gd name="connsiteY29" fmla="*/ 1076325 h 1990725"/>
                  <a:gd name="connsiteX30" fmla="*/ 2095615 w 3210623"/>
                  <a:gd name="connsiteY30" fmla="*/ 1123950 h 1990725"/>
                  <a:gd name="connsiteX31" fmla="*/ 2105140 w 3210623"/>
                  <a:gd name="connsiteY31" fmla="*/ 1162050 h 1990725"/>
                  <a:gd name="connsiteX32" fmla="*/ 2095615 w 3210623"/>
                  <a:gd name="connsiteY32" fmla="*/ 1181100 h 1990725"/>
                  <a:gd name="connsiteX33" fmla="*/ 2114665 w 3210623"/>
                  <a:gd name="connsiteY33" fmla="*/ 1219200 h 1990725"/>
                  <a:gd name="connsiteX34" fmla="*/ 2114665 w 3210623"/>
                  <a:gd name="connsiteY34" fmla="*/ 1266825 h 1990725"/>
                  <a:gd name="connsiteX35" fmla="*/ 2133715 w 3210623"/>
                  <a:gd name="connsiteY35" fmla="*/ 1314450 h 1990725"/>
                  <a:gd name="connsiteX36" fmla="*/ 2133715 w 3210623"/>
                  <a:gd name="connsiteY36" fmla="*/ 1362075 h 1990725"/>
                  <a:gd name="connsiteX37" fmla="*/ 2171815 w 3210623"/>
                  <a:gd name="connsiteY37" fmla="*/ 1400175 h 1990725"/>
                  <a:gd name="connsiteX38" fmla="*/ 2200390 w 3210623"/>
                  <a:gd name="connsiteY38" fmla="*/ 1362075 h 1990725"/>
                  <a:gd name="connsiteX39" fmla="*/ 2209915 w 3210623"/>
                  <a:gd name="connsiteY39" fmla="*/ 1314450 h 1990725"/>
                  <a:gd name="connsiteX40" fmla="*/ 2228965 w 3210623"/>
                  <a:gd name="connsiteY40" fmla="*/ 1257300 h 1990725"/>
                  <a:gd name="connsiteX41" fmla="*/ 2228965 w 3210623"/>
                  <a:gd name="connsiteY41" fmla="*/ 1219200 h 1990725"/>
                  <a:gd name="connsiteX42" fmla="*/ 2248015 w 3210623"/>
                  <a:gd name="connsiteY42" fmla="*/ 1152525 h 1990725"/>
                  <a:gd name="connsiteX43" fmla="*/ 2238490 w 3210623"/>
                  <a:gd name="connsiteY43" fmla="*/ 1085850 h 1990725"/>
                  <a:gd name="connsiteX44" fmla="*/ 2248015 w 3210623"/>
                  <a:gd name="connsiteY44" fmla="*/ 1057275 h 1990725"/>
                  <a:gd name="connsiteX45" fmla="*/ 2267065 w 3210623"/>
                  <a:gd name="connsiteY45" fmla="*/ 990600 h 1990725"/>
                  <a:gd name="connsiteX46" fmla="*/ 2276590 w 3210623"/>
                  <a:gd name="connsiteY46" fmla="*/ 942975 h 1990725"/>
                  <a:gd name="connsiteX47" fmla="*/ 2286115 w 3210623"/>
                  <a:gd name="connsiteY47" fmla="*/ 895350 h 1990725"/>
                  <a:gd name="connsiteX48" fmla="*/ 2305165 w 3210623"/>
                  <a:gd name="connsiteY48" fmla="*/ 847725 h 1990725"/>
                  <a:gd name="connsiteX49" fmla="*/ 2352790 w 3210623"/>
                  <a:gd name="connsiteY49" fmla="*/ 904875 h 1990725"/>
                  <a:gd name="connsiteX50" fmla="*/ 2352790 w 3210623"/>
                  <a:gd name="connsiteY50" fmla="*/ 952500 h 1990725"/>
                  <a:gd name="connsiteX51" fmla="*/ 2419468 w 3210623"/>
                  <a:gd name="connsiteY51" fmla="*/ 1047750 h 1990725"/>
                  <a:gd name="connsiteX52" fmla="*/ 2486142 w 3210623"/>
                  <a:gd name="connsiteY52" fmla="*/ 962025 h 1990725"/>
                  <a:gd name="connsiteX53" fmla="*/ 2514715 w 3210623"/>
                  <a:gd name="connsiteY53" fmla="*/ 1019175 h 1990725"/>
                  <a:gd name="connsiteX54" fmla="*/ 2524240 w 3210623"/>
                  <a:gd name="connsiteY54" fmla="*/ 819150 h 1990725"/>
                  <a:gd name="connsiteX55" fmla="*/ 2571865 w 3210623"/>
                  <a:gd name="connsiteY55" fmla="*/ 762000 h 1990725"/>
                  <a:gd name="connsiteX56" fmla="*/ 2629015 w 3210623"/>
                  <a:gd name="connsiteY56" fmla="*/ 762000 h 1990725"/>
                  <a:gd name="connsiteX57" fmla="*/ 2686165 w 3210623"/>
                  <a:gd name="connsiteY57" fmla="*/ 771525 h 1990725"/>
                  <a:gd name="connsiteX58" fmla="*/ 2743316 w 3210623"/>
                  <a:gd name="connsiteY58" fmla="*/ 790575 h 1990725"/>
                  <a:gd name="connsiteX59" fmla="*/ 2752840 w 3210623"/>
                  <a:gd name="connsiteY59" fmla="*/ 857250 h 1990725"/>
                  <a:gd name="connsiteX60" fmla="*/ 2771890 w 3210623"/>
                  <a:gd name="connsiteY60" fmla="*/ 914400 h 1990725"/>
                  <a:gd name="connsiteX61" fmla="*/ 2790940 w 3210623"/>
                  <a:gd name="connsiteY61" fmla="*/ 971550 h 1990725"/>
                  <a:gd name="connsiteX62" fmla="*/ 2809990 w 3210623"/>
                  <a:gd name="connsiteY62" fmla="*/ 1028700 h 1990725"/>
                  <a:gd name="connsiteX63" fmla="*/ 2800465 w 3210623"/>
                  <a:gd name="connsiteY63" fmla="*/ 1057275 h 1990725"/>
                  <a:gd name="connsiteX64" fmla="*/ 2829040 w 3210623"/>
                  <a:gd name="connsiteY64" fmla="*/ 1114425 h 1990725"/>
                  <a:gd name="connsiteX65" fmla="*/ 2829040 w 3210623"/>
                  <a:gd name="connsiteY65" fmla="*/ 1162050 h 1990725"/>
                  <a:gd name="connsiteX66" fmla="*/ 2829040 w 3210623"/>
                  <a:gd name="connsiteY66" fmla="*/ 1209675 h 1990725"/>
                  <a:gd name="connsiteX67" fmla="*/ 2809990 w 3210623"/>
                  <a:gd name="connsiteY67" fmla="*/ 1238250 h 1990725"/>
                  <a:gd name="connsiteX68" fmla="*/ 2819515 w 3210623"/>
                  <a:gd name="connsiteY68" fmla="*/ 1276350 h 1990725"/>
                  <a:gd name="connsiteX69" fmla="*/ 2829040 w 3210623"/>
                  <a:gd name="connsiteY69" fmla="*/ 1333500 h 1990725"/>
                  <a:gd name="connsiteX70" fmla="*/ 2848090 w 3210623"/>
                  <a:gd name="connsiteY70" fmla="*/ 1390650 h 1990725"/>
                  <a:gd name="connsiteX71" fmla="*/ 2848090 w 3210623"/>
                  <a:gd name="connsiteY71" fmla="*/ 1447800 h 1990725"/>
                  <a:gd name="connsiteX72" fmla="*/ 2867140 w 3210623"/>
                  <a:gd name="connsiteY72" fmla="*/ 1504950 h 1990725"/>
                  <a:gd name="connsiteX73" fmla="*/ 2886190 w 3210623"/>
                  <a:gd name="connsiteY73" fmla="*/ 1562100 h 1990725"/>
                  <a:gd name="connsiteX74" fmla="*/ 2895715 w 3210623"/>
                  <a:gd name="connsiteY74" fmla="*/ 1590675 h 1990725"/>
                  <a:gd name="connsiteX75" fmla="*/ 2895715 w 3210623"/>
                  <a:gd name="connsiteY75" fmla="*/ 1638300 h 1990725"/>
                  <a:gd name="connsiteX76" fmla="*/ 2914765 w 3210623"/>
                  <a:gd name="connsiteY76" fmla="*/ 1685925 h 1990725"/>
                  <a:gd name="connsiteX77" fmla="*/ 2914765 w 3210623"/>
                  <a:gd name="connsiteY77" fmla="*/ 1743075 h 1990725"/>
                  <a:gd name="connsiteX78" fmla="*/ 2924290 w 3210623"/>
                  <a:gd name="connsiteY78" fmla="*/ 1800225 h 1990725"/>
                  <a:gd name="connsiteX79" fmla="*/ 2914765 w 3210623"/>
                  <a:gd name="connsiteY79" fmla="*/ 1838325 h 1990725"/>
                  <a:gd name="connsiteX80" fmla="*/ 2924290 w 3210623"/>
                  <a:gd name="connsiteY80" fmla="*/ 1876425 h 1990725"/>
                  <a:gd name="connsiteX81" fmla="*/ 2943340 w 3210623"/>
                  <a:gd name="connsiteY81" fmla="*/ 1933575 h 1990725"/>
                  <a:gd name="connsiteX82" fmla="*/ 2914765 w 3210623"/>
                  <a:gd name="connsiteY82" fmla="*/ 1962150 h 1990725"/>
                  <a:gd name="connsiteX83" fmla="*/ 2943340 w 3210623"/>
                  <a:gd name="connsiteY83" fmla="*/ 1990725 h 1990725"/>
                  <a:gd name="connsiteX84" fmla="*/ 2990965 w 3210623"/>
                  <a:gd name="connsiteY84" fmla="*/ 1924050 h 1990725"/>
                  <a:gd name="connsiteX85" fmla="*/ 2990965 w 3210623"/>
                  <a:gd name="connsiteY85" fmla="*/ 1857375 h 1990725"/>
                  <a:gd name="connsiteX86" fmla="*/ 3000490 w 3210623"/>
                  <a:gd name="connsiteY86" fmla="*/ 1800225 h 1990725"/>
                  <a:gd name="connsiteX87" fmla="*/ 3000490 w 3210623"/>
                  <a:gd name="connsiteY87" fmla="*/ 1752600 h 1990725"/>
                  <a:gd name="connsiteX88" fmla="*/ 3000490 w 3210623"/>
                  <a:gd name="connsiteY88" fmla="*/ 1685925 h 1990725"/>
                  <a:gd name="connsiteX89" fmla="*/ 3010015 w 3210623"/>
                  <a:gd name="connsiteY89" fmla="*/ 1628775 h 1990725"/>
                  <a:gd name="connsiteX90" fmla="*/ 3019540 w 3210623"/>
                  <a:gd name="connsiteY90" fmla="*/ 1562100 h 1990725"/>
                  <a:gd name="connsiteX91" fmla="*/ 3010015 w 3210623"/>
                  <a:gd name="connsiteY91" fmla="*/ 1504950 h 1990725"/>
                  <a:gd name="connsiteX92" fmla="*/ 3038590 w 3210623"/>
                  <a:gd name="connsiteY92" fmla="*/ 1457325 h 1990725"/>
                  <a:gd name="connsiteX93" fmla="*/ 3010015 w 3210623"/>
                  <a:gd name="connsiteY93" fmla="*/ 1419225 h 1990725"/>
                  <a:gd name="connsiteX94" fmla="*/ 3038590 w 3210623"/>
                  <a:gd name="connsiteY94" fmla="*/ 1352550 h 1990725"/>
                  <a:gd name="connsiteX95" fmla="*/ 3038590 w 3210623"/>
                  <a:gd name="connsiteY95" fmla="*/ 1285875 h 1990725"/>
                  <a:gd name="connsiteX96" fmla="*/ 3019540 w 3210623"/>
                  <a:gd name="connsiteY96" fmla="*/ 1238250 h 1990725"/>
                  <a:gd name="connsiteX97" fmla="*/ 3029065 w 3210623"/>
                  <a:gd name="connsiteY97" fmla="*/ 1181100 h 1990725"/>
                  <a:gd name="connsiteX98" fmla="*/ 3029065 w 3210623"/>
                  <a:gd name="connsiteY98" fmla="*/ 1152525 h 1990725"/>
                  <a:gd name="connsiteX99" fmla="*/ 3038590 w 3210623"/>
                  <a:gd name="connsiteY99" fmla="*/ 1085850 h 1990725"/>
                  <a:gd name="connsiteX100" fmla="*/ 3038590 w 3210623"/>
                  <a:gd name="connsiteY100" fmla="*/ 1047750 h 1990725"/>
                  <a:gd name="connsiteX101" fmla="*/ 3029065 w 3210623"/>
                  <a:gd name="connsiteY101" fmla="*/ 981075 h 1990725"/>
                  <a:gd name="connsiteX102" fmla="*/ 3038590 w 3210623"/>
                  <a:gd name="connsiteY102" fmla="*/ 933450 h 1990725"/>
                  <a:gd name="connsiteX103" fmla="*/ 3057640 w 3210623"/>
                  <a:gd name="connsiteY103" fmla="*/ 866775 h 1990725"/>
                  <a:gd name="connsiteX104" fmla="*/ 3076690 w 3210623"/>
                  <a:gd name="connsiteY104" fmla="*/ 819150 h 1990725"/>
                  <a:gd name="connsiteX105" fmla="*/ 3057640 w 3210623"/>
                  <a:gd name="connsiteY105" fmla="*/ 781050 h 1990725"/>
                  <a:gd name="connsiteX106" fmla="*/ 3076690 w 3210623"/>
                  <a:gd name="connsiteY106" fmla="*/ 685800 h 1990725"/>
                  <a:gd name="connsiteX107" fmla="*/ 3143369 w 3210623"/>
                  <a:gd name="connsiteY107" fmla="*/ 742950 h 1990725"/>
                  <a:gd name="connsiteX108" fmla="*/ 3143365 w 3210623"/>
                  <a:gd name="connsiteY108" fmla="*/ 533400 h 1990725"/>
                  <a:gd name="connsiteX109" fmla="*/ 3152890 w 3210623"/>
                  <a:gd name="connsiteY109" fmla="*/ 485775 h 1990725"/>
                  <a:gd name="connsiteX110" fmla="*/ 3152890 w 3210623"/>
                  <a:gd name="connsiteY110" fmla="*/ 428625 h 1990725"/>
                  <a:gd name="connsiteX111" fmla="*/ 3171940 w 3210623"/>
                  <a:gd name="connsiteY111" fmla="*/ 361950 h 1990725"/>
                  <a:gd name="connsiteX112" fmla="*/ 3162415 w 3210623"/>
                  <a:gd name="connsiteY112" fmla="*/ 314325 h 1990725"/>
                  <a:gd name="connsiteX113" fmla="*/ 3162415 w 3210623"/>
                  <a:gd name="connsiteY113" fmla="*/ 247650 h 1990725"/>
                  <a:gd name="connsiteX114" fmla="*/ 3171940 w 3210623"/>
                  <a:gd name="connsiteY114" fmla="*/ 190500 h 1990725"/>
                  <a:gd name="connsiteX115" fmla="*/ 3200515 w 3210623"/>
                  <a:gd name="connsiteY115" fmla="*/ 142875 h 1990725"/>
                  <a:gd name="connsiteX116" fmla="*/ 3181465 w 3210623"/>
                  <a:gd name="connsiteY116" fmla="*/ 95250 h 1990725"/>
                  <a:gd name="connsiteX117" fmla="*/ 3210040 w 3210623"/>
                  <a:gd name="connsiteY117" fmla="*/ 57150 h 1990725"/>
                  <a:gd name="connsiteX118" fmla="*/ 3200515 w 3210623"/>
                  <a:gd name="connsiteY118" fmla="*/ 0 h 1990725"/>
                  <a:gd name="connsiteX0" fmla="*/ 265446 w 3285713"/>
                  <a:gd name="connsiteY0" fmla="*/ 790575 h 1990725"/>
                  <a:gd name="connsiteX1" fmla="*/ 214030 w 3285713"/>
                  <a:gd name="connsiteY1" fmla="*/ 809625 h 1990725"/>
                  <a:gd name="connsiteX2" fmla="*/ 156724 w 3285713"/>
                  <a:gd name="connsiteY2" fmla="*/ 857250 h 1990725"/>
                  <a:gd name="connsiteX3" fmla="*/ 78786 w 3285713"/>
                  <a:gd name="connsiteY3" fmla="*/ 866775 h 1990725"/>
                  <a:gd name="connsiteX4" fmla="*/ 8415 w 3285713"/>
                  <a:gd name="connsiteY4" fmla="*/ 914400 h 1990725"/>
                  <a:gd name="connsiteX5" fmla="*/ 284496 w 3285713"/>
                  <a:gd name="connsiteY5" fmla="*/ 771525 h 1990725"/>
                  <a:gd name="connsiteX6" fmla="*/ 372231 w 3285713"/>
                  <a:gd name="connsiteY6" fmla="*/ 923925 h 1990725"/>
                  <a:gd name="connsiteX7" fmla="*/ 417844 w 3285713"/>
                  <a:gd name="connsiteY7" fmla="*/ 742950 h 1990725"/>
                  <a:gd name="connsiteX8" fmla="*/ 490438 w 3285713"/>
                  <a:gd name="connsiteY8" fmla="*/ 763161 h 1990725"/>
                  <a:gd name="connsiteX9" fmla="*/ 574143 w 3285713"/>
                  <a:gd name="connsiteY9" fmla="*/ 590550 h 1990725"/>
                  <a:gd name="connsiteX10" fmla="*/ 727642 w 3285713"/>
                  <a:gd name="connsiteY10" fmla="*/ 514358 h 1990725"/>
                  <a:gd name="connsiteX11" fmla="*/ 932248 w 3285713"/>
                  <a:gd name="connsiteY11" fmla="*/ 390525 h 1990725"/>
                  <a:gd name="connsiteX12" fmla="*/ 1379952 w 3285713"/>
                  <a:gd name="connsiteY12" fmla="*/ 176059 h 1990725"/>
                  <a:gd name="connsiteX13" fmla="*/ 1808755 w 3285713"/>
                  <a:gd name="connsiteY13" fmla="*/ 28575 h 1990725"/>
                  <a:gd name="connsiteX14" fmla="*/ 1875430 w 3285713"/>
                  <a:gd name="connsiteY14" fmla="*/ 9525 h 1990725"/>
                  <a:gd name="connsiteX15" fmla="*/ 1989730 w 3285713"/>
                  <a:gd name="connsiteY15" fmla="*/ 19050 h 1990725"/>
                  <a:gd name="connsiteX16" fmla="*/ 2008780 w 3285713"/>
                  <a:gd name="connsiteY16" fmla="*/ 47625 h 1990725"/>
                  <a:gd name="connsiteX17" fmla="*/ 2018305 w 3285713"/>
                  <a:gd name="connsiteY17" fmla="*/ 95250 h 1990725"/>
                  <a:gd name="connsiteX18" fmla="*/ 2027830 w 3285713"/>
                  <a:gd name="connsiteY18" fmla="*/ 333375 h 1990725"/>
                  <a:gd name="connsiteX19" fmla="*/ 2056405 w 3285713"/>
                  <a:gd name="connsiteY19" fmla="*/ 495300 h 1990725"/>
                  <a:gd name="connsiteX20" fmla="*/ 2065930 w 3285713"/>
                  <a:gd name="connsiteY20" fmla="*/ 523875 h 1990725"/>
                  <a:gd name="connsiteX21" fmla="*/ 2084981 w 3285713"/>
                  <a:gd name="connsiteY21" fmla="*/ 647700 h 1990725"/>
                  <a:gd name="connsiteX22" fmla="*/ 2084978 w 3285713"/>
                  <a:gd name="connsiteY22" fmla="*/ 695325 h 1990725"/>
                  <a:gd name="connsiteX23" fmla="*/ 2084979 w 3285713"/>
                  <a:gd name="connsiteY23" fmla="*/ 742950 h 1990725"/>
                  <a:gd name="connsiteX24" fmla="*/ 2132605 w 3285713"/>
                  <a:gd name="connsiteY24" fmla="*/ 723900 h 1990725"/>
                  <a:gd name="connsiteX25" fmla="*/ 2142130 w 3285713"/>
                  <a:gd name="connsiteY25" fmla="*/ 876300 h 1990725"/>
                  <a:gd name="connsiteX26" fmla="*/ 2151655 w 3285713"/>
                  <a:gd name="connsiteY26" fmla="*/ 904875 h 1990725"/>
                  <a:gd name="connsiteX27" fmla="*/ 2142130 w 3285713"/>
                  <a:gd name="connsiteY27" fmla="*/ 952500 h 1990725"/>
                  <a:gd name="connsiteX28" fmla="*/ 2161180 w 3285713"/>
                  <a:gd name="connsiteY28" fmla="*/ 1000125 h 1990725"/>
                  <a:gd name="connsiteX29" fmla="*/ 2161180 w 3285713"/>
                  <a:gd name="connsiteY29" fmla="*/ 1028700 h 1990725"/>
                  <a:gd name="connsiteX30" fmla="*/ 2170705 w 3285713"/>
                  <a:gd name="connsiteY30" fmla="*/ 1076325 h 1990725"/>
                  <a:gd name="connsiteX31" fmla="*/ 2170705 w 3285713"/>
                  <a:gd name="connsiteY31" fmla="*/ 1123950 h 1990725"/>
                  <a:gd name="connsiteX32" fmla="*/ 2180230 w 3285713"/>
                  <a:gd name="connsiteY32" fmla="*/ 1162050 h 1990725"/>
                  <a:gd name="connsiteX33" fmla="*/ 2170705 w 3285713"/>
                  <a:gd name="connsiteY33" fmla="*/ 1181100 h 1990725"/>
                  <a:gd name="connsiteX34" fmla="*/ 2189755 w 3285713"/>
                  <a:gd name="connsiteY34" fmla="*/ 1219200 h 1990725"/>
                  <a:gd name="connsiteX35" fmla="*/ 2189755 w 3285713"/>
                  <a:gd name="connsiteY35" fmla="*/ 1266825 h 1990725"/>
                  <a:gd name="connsiteX36" fmla="*/ 2208805 w 3285713"/>
                  <a:gd name="connsiteY36" fmla="*/ 1314450 h 1990725"/>
                  <a:gd name="connsiteX37" fmla="*/ 2208805 w 3285713"/>
                  <a:gd name="connsiteY37" fmla="*/ 1362075 h 1990725"/>
                  <a:gd name="connsiteX38" fmla="*/ 2246905 w 3285713"/>
                  <a:gd name="connsiteY38" fmla="*/ 1400175 h 1990725"/>
                  <a:gd name="connsiteX39" fmla="*/ 2275480 w 3285713"/>
                  <a:gd name="connsiteY39" fmla="*/ 1362075 h 1990725"/>
                  <a:gd name="connsiteX40" fmla="*/ 2285005 w 3285713"/>
                  <a:gd name="connsiteY40" fmla="*/ 1314450 h 1990725"/>
                  <a:gd name="connsiteX41" fmla="*/ 2304055 w 3285713"/>
                  <a:gd name="connsiteY41" fmla="*/ 1257300 h 1990725"/>
                  <a:gd name="connsiteX42" fmla="*/ 2304055 w 3285713"/>
                  <a:gd name="connsiteY42" fmla="*/ 1219200 h 1990725"/>
                  <a:gd name="connsiteX43" fmla="*/ 2323105 w 3285713"/>
                  <a:gd name="connsiteY43" fmla="*/ 1152525 h 1990725"/>
                  <a:gd name="connsiteX44" fmla="*/ 2313580 w 3285713"/>
                  <a:gd name="connsiteY44" fmla="*/ 1085850 h 1990725"/>
                  <a:gd name="connsiteX45" fmla="*/ 2323105 w 3285713"/>
                  <a:gd name="connsiteY45" fmla="*/ 1057275 h 1990725"/>
                  <a:gd name="connsiteX46" fmla="*/ 2342155 w 3285713"/>
                  <a:gd name="connsiteY46" fmla="*/ 990600 h 1990725"/>
                  <a:gd name="connsiteX47" fmla="*/ 2351680 w 3285713"/>
                  <a:gd name="connsiteY47" fmla="*/ 942975 h 1990725"/>
                  <a:gd name="connsiteX48" fmla="*/ 2361205 w 3285713"/>
                  <a:gd name="connsiteY48" fmla="*/ 895350 h 1990725"/>
                  <a:gd name="connsiteX49" fmla="*/ 2380255 w 3285713"/>
                  <a:gd name="connsiteY49" fmla="*/ 847725 h 1990725"/>
                  <a:gd name="connsiteX50" fmla="*/ 2427880 w 3285713"/>
                  <a:gd name="connsiteY50" fmla="*/ 904875 h 1990725"/>
                  <a:gd name="connsiteX51" fmla="*/ 2427880 w 3285713"/>
                  <a:gd name="connsiteY51" fmla="*/ 952500 h 1990725"/>
                  <a:gd name="connsiteX52" fmla="*/ 2494558 w 3285713"/>
                  <a:gd name="connsiteY52" fmla="*/ 1047750 h 1990725"/>
                  <a:gd name="connsiteX53" fmla="*/ 2561232 w 3285713"/>
                  <a:gd name="connsiteY53" fmla="*/ 962025 h 1990725"/>
                  <a:gd name="connsiteX54" fmla="*/ 2589805 w 3285713"/>
                  <a:gd name="connsiteY54" fmla="*/ 1019175 h 1990725"/>
                  <a:gd name="connsiteX55" fmla="*/ 2599330 w 3285713"/>
                  <a:gd name="connsiteY55" fmla="*/ 819150 h 1990725"/>
                  <a:gd name="connsiteX56" fmla="*/ 2646955 w 3285713"/>
                  <a:gd name="connsiteY56" fmla="*/ 762000 h 1990725"/>
                  <a:gd name="connsiteX57" fmla="*/ 2704105 w 3285713"/>
                  <a:gd name="connsiteY57" fmla="*/ 762000 h 1990725"/>
                  <a:gd name="connsiteX58" fmla="*/ 2761255 w 3285713"/>
                  <a:gd name="connsiteY58" fmla="*/ 771525 h 1990725"/>
                  <a:gd name="connsiteX59" fmla="*/ 2818406 w 3285713"/>
                  <a:gd name="connsiteY59" fmla="*/ 790575 h 1990725"/>
                  <a:gd name="connsiteX60" fmla="*/ 2827930 w 3285713"/>
                  <a:gd name="connsiteY60" fmla="*/ 857250 h 1990725"/>
                  <a:gd name="connsiteX61" fmla="*/ 2846980 w 3285713"/>
                  <a:gd name="connsiteY61" fmla="*/ 914400 h 1990725"/>
                  <a:gd name="connsiteX62" fmla="*/ 2866030 w 3285713"/>
                  <a:gd name="connsiteY62" fmla="*/ 971550 h 1990725"/>
                  <a:gd name="connsiteX63" fmla="*/ 2885080 w 3285713"/>
                  <a:gd name="connsiteY63" fmla="*/ 1028700 h 1990725"/>
                  <a:gd name="connsiteX64" fmla="*/ 2875555 w 3285713"/>
                  <a:gd name="connsiteY64" fmla="*/ 1057275 h 1990725"/>
                  <a:gd name="connsiteX65" fmla="*/ 2904130 w 3285713"/>
                  <a:gd name="connsiteY65" fmla="*/ 1114425 h 1990725"/>
                  <a:gd name="connsiteX66" fmla="*/ 2904130 w 3285713"/>
                  <a:gd name="connsiteY66" fmla="*/ 1162050 h 1990725"/>
                  <a:gd name="connsiteX67" fmla="*/ 2904130 w 3285713"/>
                  <a:gd name="connsiteY67" fmla="*/ 1209675 h 1990725"/>
                  <a:gd name="connsiteX68" fmla="*/ 2885080 w 3285713"/>
                  <a:gd name="connsiteY68" fmla="*/ 1238250 h 1990725"/>
                  <a:gd name="connsiteX69" fmla="*/ 2894605 w 3285713"/>
                  <a:gd name="connsiteY69" fmla="*/ 1276350 h 1990725"/>
                  <a:gd name="connsiteX70" fmla="*/ 2904130 w 3285713"/>
                  <a:gd name="connsiteY70" fmla="*/ 1333500 h 1990725"/>
                  <a:gd name="connsiteX71" fmla="*/ 2923180 w 3285713"/>
                  <a:gd name="connsiteY71" fmla="*/ 1390650 h 1990725"/>
                  <a:gd name="connsiteX72" fmla="*/ 2923180 w 3285713"/>
                  <a:gd name="connsiteY72" fmla="*/ 1447800 h 1990725"/>
                  <a:gd name="connsiteX73" fmla="*/ 2942230 w 3285713"/>
                  <a:gd name="connsiteY73" fmla="*/ 1504950 h 1990725"/>
                  <a:gd name="connsiteX74" fmla="*/ 2961280 w 3285713"/>
                  <a:gd name="connsiteY74" fmla="*/ 1562100 h 1990725"/>
                  <a:gd name="connsiteX75" fmla="*/ 2970805 w 3285713"/>
                  <a:gd name="connsiteY75" fmla="*/ 1590675 h 1990725"/>
                  <a:gd name="connsiteX76" fmla="*/ 2970805 w 3285713"/>
                  <a:gd name="connsiteY76" fmla="*/ 1638300 h 1990725"/>
                  <a:gd name="connsiteX77" fmla="*/ 2989855 w 3285713"/>
                  <a:gd name="connsiteY77" fmla="*/ 1685925 h 1990725"/>
                  <a:gd name="connsiteX78" fmla="*/ 2989855 w 3285713"/>
                  <a:gd name="connsiteY78" fmla="*/ 1743075 h 1990725"/>
                  <a:gd name="connsiteX79" fmla="*/ 2999380 w 3285713"/>
                  <a:gd name="connsiteY79" fmla="*/ 1800225 h 1990725"/>
                  <a:gd name="connsiteX80" fmla="*/ 2989855 w 3285713"/>
                  <a:gd name="connsiteY80" fmla="*/ 1838325 h 1990725"/>
                  <a:gd name="connsiteX81" fmla="*/ 2999380 w 3285713"/>
                  <a:gd name="connsiteY81" fmla="*/ 1876425 h 1990725"/>
                  <a:gd name="connsiteX82" fmla="*/ 3018430 w 3285713"/>
                  <a:gd name="connsiteY82" fmla="*/ 1933575 h 1990725"/>
                  <a:gd name="connsiteX83" fmla="*/ 2989855 w 3285713"/>
                  <a:gd name="connsiteY83" fmla="*/ 1962150 h 1990725"/>
                  <a:gd name="connsiteX84" fmla="*/ 3018430 w 3285713"/>
                  <a:gd name="connsiteY84" fmla="*/ 1990725 h 1990725"/>
                  <a:gd name="connsiteX85" fmla="*/ 3066055 w 3285713"/>
                  <a:gd name="connsiteY85" fmla="*/ 1924050 h 1990725"/>
                  <a:gd name="connsiteX86" fmla="*/ 3066055 w 3285713"/>
                  <a:gd name="connsiteY86" fmla="*/ 1857375 h 1990725"/>
                  <a:gd name="connsiteX87" fmla="*/ 3075580 w 3285713"/>
                  <a:gd name="connsiteY87" fmla="*/ 1800225 h 1990725"/>
                  <a:gd name="connsiteX88" fmla="*/ 3075580 w 3285713"/>
                  <a:gd name="connsiteY88" fmla="*/ 1752600 h 1990725"/>
                  <a:gd name="connsiteX89" fmla="*/ 3075580 w 3285713"/>
                  <a:gd name="connsiteY89" fmla="*/ 1685925 h 1990725"/>
                  <a:gd name="connsiteX90" fmla="*/ 3085105 w 3285713"/>
                  <a:gd name="connsiteY90" fmla="*/ 1628775 h 1990725"/>
                  <a:gd name="connsiteX91" fmla="*/ 3094630 w 3285713"/>
                  <a:gd name="connsiteY91" fmla="*/ 1562100 h 1990725"/>
                  <a:gd name="connsiteX92" fmla="*/ 3085105 w 3285713"/>
                  <a:gd name="connsiteY92" fmla="*/ 1504950 h 1990725"/>
                  <a:gd name="connsiteX93" fmla="*/ 3113680 w 3285713"/>
                  <a:gd name="connsiteY93" fmla="*/ 1457325 h 1990725"/>
                  <a:gd name="connsiteX94" fmla="*/ 3085105 w 3285713"/>
                  <a:gd name="connsiteY94" fmla="*/ 1419225 h 1990725"/>
                  <a:gd name="connsiteX95" fmla="*/ 3113680 w 3285713"/>
                  <a:gd name="connsiteY95" fmla="*/ 1352550 h 1990725"/>
                  <a:gd name="connsiteX96" fmla="*/ 3113680 w 3285713"/>
                  <a:gd name="connsiteY96" fmla="*/ 1285875 h 1990725"/>
                  <a:gd name="connsiteX97" fmla="*/ 3094630 w 3285713"/>
                  <a:gd name="connsiteY97" fmla="*/ 1238250 h 1990725"/>
                  <a:gd name="connsiteX98" fmla="*/ 3104155 w 3285713"/>
                  <a:gd name="connsiteY98" fmla="*/ 1181100 h 1990725"/>
                  <a:gd name="connsiteX99" fmla="*/ 3104155 w 3285713"/>
                  <a:gd name="connsiteY99" fmla="*/ 1152525 h 1990725"/>
                  <a:gd name="connsiteX100" fmla="*/ 3113680 w 3285713"/>
                  <a:gd name="connsiteY100" fmla="*/ 1085850 h 1990725"/>
                  <a:gd name="connsiteX101" fmla="*/ 3113680 w 3285713"/>
                  <a:gd name="connsiteY101" fmla="*/ 1047750 h 1990725"/>
                  <a:gd name="connsiteX102" fmla="*/ 3104155 w 3285713"/>
                  <a:gd name="connsiteY102" fmla="*/ 981075 h 1990725"/>
                  <a:gd name="connsiteX103" fmla="*/ 3113680 w 3285713"/>
                  <a:gd name="connsiteY103" fmla="*/ 933450 h 1990725"/>
                  <a:gd name="connsiteX104" fmla="*/ 3132730 w 3285713"/>
                  <a:gd name="connsiteY104" fmla="*/ 866775 h 1990725"/>
                  <a:gd name="connsiteX105" fmla="*/ 3151780 w 3285713"/>
                  <a:gd name="connsiteY105" fmla="*/ 819150 h 1990725"/>
                  <a:gd name="connsiteX106" fmla="*/ 3132730 w 3285713"/>
                  <a:gd name="connsiteY106" fmla="*/ 781050 h 1990725"/>
                  <a:gd name="connsiteX107" fmla="*/ 3151780 w 3285713"/>
                  <a:gd name="connsiteY107" fmla="*/ 685800 h 1990725"/>
                  <a:gd name="connsiteX108" fmla="*/ 3218459 w 3285713"/>
                  <a:gd name="connsiteY108" fmla="*/ 742950 h 1990725"/>
                  <a:gd name="connsiteX109" fmla="*/ 3218455 w 3285713"/>
                  <a:gd name="connsiteY109" fmla="*/ 533400 h 1990725"/>
                  <a:gd name="connsiteX110" fmla="*/ 3227980 w 3285713"/>
                  <a:gd name="connsiteY110" fmla="*/ 485775 h 1990725"/>
                  <a:gd name="connsiteX111" fmla="*/ 3227980 w 3285713"/>
                  <a:gd name="connsiteY111" fmla="*/ 428625 h 1990725"/>
                  <a:gd name="connsiteX112" fmla="*/ 3247030 w 3285713"/>
                  <a:gd name="connsiteY112" fmla="*/ 361950 h 1990725"/>
                  <a:gd name="connsiteX113" fmla="*/ 3237505 w 3285713"/>
                  <a:gd name="connsiteY113" fmla="*/ 314325 h 1990725"/>
                  <a:gd name="connsiteX114" fmla="*/ 3237505 w 3285713"/>
                  <a:gd name="connsiteY114" fmla="*/ 247650 h 1990725"/>
                  <a:gd name="connsiteX115" fmla="*/ 3247030 w 3285713"/>
                  <a:gd name="connsiteY115" fmla="*/ 190500 h 1990725"/>
                  <a:gd name="connsiteX116" fmla="*/ 3275605 w 3285713"/>
                  <a:gd name="connsiteY116" fmla="*/ 142875 h 1990725"/>
                  <a:gd name="connsiteX117" fmla="*/ 3256555 w 3285713"/>
                  <a:gd name="connsiteY117" fmla="*/ 95250 h 1990725"/>
                  <a:gd name="connsiteX118" fmla="*/ 3285130 w 3285713"/>
                  <a:gd name="connsiteY118" fmla="*/ 57150 h 1990725"/>
                  <a:gd name="connsiteX119" fmla="*/ 3275605 w 3285713"/>
                  <a:gd name="connsiteY119" fmla="*/ 0 h 1990725"/>
                  <a:gd name="connsiteX0" fmla="*/ 344355 w 3364622"/>
                  <a:gd name="connsiteY0" fmla="*/ 790575 h 1990725"/>
                  <a:gd name="connsiteX1" fmla="*/ 292939 w 3364622"/>
                  <a:gd name="connsiteY1" fmla="*/ 809625 h 1990725"/>
                  <a:gd name="connsiteX2" fmla="*/ 235633 w 3364622"/>
                  <a:gd name="connsiteY2" fmla="*/ 857250 h 1990725"/>
                  <a:gd name="connsiteX3" fmla="*/ 157695 w 3364622"/>
                  <a:gd name="connsiteY3" fmla="*/ 866775 h 1990725"/>
                  <a:gd name="connsiteX4" fmla="*/ 87324 w 3364622"/>
                  <a:gd name="connsiteY4" fmla="*/ 914400 h 1990725"/>
                  <a:gd name="connsiteX5" fmla="*/ 12234 w 3364622"/>
                  <a:gd name="connsiteY5" fmla="*/ 952500 h 1990725"/>
                  <a:gd name="connsiteX6" fmla="*/ 363405 w 3364622"/>
                  <a:gd name="connsiteY6" fmla="*/ 771525 h 1990725"/>
                  <a:gd name="connsiteX7" fmla="*/ 451140 w 3364622"/>
                  <a:gd name="connsiteY7" fmla="*/ 923925 h 1990725"/>
                  <a:gd name="connsiteX8" fmla="*/ 496753 w 3364622"/>
                  <a:gd name="connsiteY8" fmla="*/ 742950 h 1990725"/>
                  <a:gd name="connsiteX9" fmla="*/ 569347 w 3364622"/>
                  <a:gd name="connsiteY9" fmla="*/ 763161 h 1990725"/>
                  <a:gd name="connsiteX10" fmla="*/ 653052 w 3364622"/>
                  <a:gd name="connsiteY10" fmla="*/ 590550 h 1990725"/>
                  <a:gd name="connsiteX11" fmla="*/ 806551 w 3364622"/>
                  <a:gd name="connsiteY11" fmla="*/ 514358 h 1990725"/>
                  <a:gd name="connsiteX12" fmla="*/ 1011157 w 3364622"/>
                  <a:gd name="connsiteY12" fmla="*/ 390525 h 1990725"/>
                  <a:gd name="connsiteX13" fmla="*/ 1458861 w 3364622"/>
                  <a:gd name="connsiteY13" fmla="*/ 176059 h 1990725"/>
                  <a:gd name="connsiteX14" fmla="*/ 1887664 w 3364622"/>
                  <a:gd name="connsiteY14" fmla="*/ 28575 h 1990725"/>
                  <a:gd name="connsiteX15" fmla="*/ 1954339 w 3364622"/>
                  <a:gd name="connsiteY15" fmla="*/ 9525 h 1990725"/>
                  <a:gd name="connsiteX16" fmla="*/ 2068639 w 3364622"/>
                  <a:gd name="connsiteY16" fmla="*/ 19050 h 1990725"/>
                  <a:gd name="connsiteX17" fmla="*/ 2087689 w 3364622"/>
                  <a:gd name="connsiteY17" fmla="*/ 47625 h 1990725"/>
                  <a:gd name="connsiteX18" fmla="*/ 2097214 w 3364622"/>
                  <a:gd name="connsiteY18" fmla="*/ 95250 h 1990725"/>
                  <a:gd name="connsiteX19" fmla="*/ 2106739 w 3364622"/>
                  <a:gd name="connsiteY19" fmla="*/ 333375 h 1990725"/>
                  <a:gd name="connsiteX20" fmla="*/ 2135314 w 3364622"/>
                  <a:gd name="connsiteY20" fmla="*/ 495300 h 1990725"/>
                  <a:gd name="connsiteX21" fmla="*/ 2144839 w 3364622"/>
                  <a:gd name="connsiteY21" fmla="*/ 523875 h 1990725"/>
                  <a:gd name="connsiteX22" fmla="*/ 2163890 w 3364622"/>
                  <a:gd name="connsiteY22" fmla="*/ 647700 h 1990725"/>
                  <a:gd name="connsiteX23" fmla="*/ 2163887 w 3364622"/>
                  <a:gd name="connsiteY23" fmla="*/ 695325 h 1990725"/>
                  <a:gd name="connsiteX24" fmla="*/ 2163888 w 3364622"/>
                  <a:gd name="connsiteY24" fmla="*/ 742950 h 1990725"/>
                  <a:gd name="connsiteX25" fmla="*/ 2211514 w 3364622"/>
                  <a:gd name="connsiteY25" fmla="*/ 723900 h 1990725"/>
                  <a:gd name="connsiteX26" fmla="*/ 2221039 w 3364622"/>
                  <a:gd name="connsiteY26" fmla="*/ 876300 h 1990725"/>
                  <a:gd name="connsiteX27" fmla="*/ 2230564 w 3364622"/>
                  <a:gd name="connsiteY27" fmla="*/ 904875 h 1990725"/>
                  <a:gd name="connsiteX28" fmla="*/ 2221039 w 3364622"/>
                  <a:gd name="connsiteY28" fmla="*/ 952500 h 1990725"/>
                  <a:gd name="connsiteX29" fmla="*/ 2240089 w 3364622"/>
                  <a:gd name="connsiteY29" fmla="*/ 1000125 h 1990725"/>
                  <a:gd name="connsiteX30" fmla="*/ 2240089 w 3364622"/>
                  <a:gd name="connsiteY30" fmla="*/ 1028700 h 1990725"/>
                  <a:gd name="connsiteX31" fmla="*/ 2249614 w 3364622"/>
                  <a:gd name="connsiteY31" fmla="*/ 1076325 h 1990725"/>
                  <a:gd name="connsiteX32" fmla="*/ 2249614 w 3364622"/>
                  <a:gd name="connsiteY32" fmla="*/ 1123950 h 1990725"/>
                  <a:gd name="connsiteX33" fmla="*/ 2259139 w 3364622"/>
                  <a:gd name="connsiteY33" fmla="*/ 1162050 h 1990725"/>
                  <a:gd name="connsiteX34" fmla="*/ 2249614 w 3364622"/>
                  <a:gd name="connsiteY34" fmla="*/ 1181100 h 1990725"/>
                  <a:gd name="connsiteX35" fmla="*/ 2268664 w 3364622"/>
                  <a:gd name="connsiteY35" fmla="*/ 1219200 h 1990725"/>
                  <a:gd name="connsiteX36" fmla="*/ 2268664 w 3364622"/>
                  <a:gd name="connsiteY36" fmla="*/ 1266825 h 1990725"/>
                  <a:gd name="connsiteX37" fmla="*/ 2287714 w 3364622"/>
                  <a:gd name="connsiteY37" fmla="*/ 1314450 h 1990725"/>
                  <a:gd name="connsiteX38" fmla="*/ 2287714 w 3364622"/>
                  <a:gd name="connsiteY38" fmla="*/ 1362075 h 1990725"/>
                  <a:gd name="connsiteX39" fmla="*/ 2325814 w 3364622"/>
                  <a:gd name="connsiteY39" fmla="*/ 1400175 h 1990725"/>
                  <a:gd name="connsiteX40" fmla="*/ 2354389 w 3364622"/>
                  <a:gd name="connsiteY40" fmla="*/ 1362075 h 1990725"/>
                  <a:gd name="connsiteX41" fmla="*/ 2363914 w 3364622"/>
                  <a:gd name="connsiteY41" fmla="*/ 1314450 h 1990725"/>
                  <a:gd name="connsiteX42" fmla="*/ 2382964 w 3364622"/>
                  <a:gd name="connsiteY42" fmla="*/ 1257300 h 1990725"/>
                  <a:gd name="connsiteX43" fmla="*/ 2382964 w 3364622"/>
                  <a:gd name="connsiteY43" fmla="*/ 1219200 h 1990725"/>
                  <a:gd name="connsiteX44" fmla="*/ 2402014 w 3364622"/>
                  <a:gd name="connsiteY44" fmla="*/ 1152525 h 1990725"/>
                  <a:gd name="connsiteX45" fmla="*/ 2392489 w 3364622"/>
                  <a:gd name="connsiteY45" fmla="*/ 1085850 h 1990725"/>
                  <a:gd name="connsiteX46" fmla="*/ 2402014 w 3364622"/>
                  <a:gd name="connsiteY46" fmla="*/ 1057275 h 1990725"/>
                  <a:gd name="connsiteX47" fmla="*/ 2421064 w 3364622"/>
                  <a:gd name="connsiteY47" fmla="*/ 990600 h 1990725"/>
                  <a:gd name="connsiteX48" fmla="*/ 2430589 w 3364622"/>
                  <a:gd name="connsiteY48" fmla="*/ 942975 h 1990725"/>
                  <a:gd name="connsiteX49" fmla="*/ 2440114 w 3364622"/>
                  <a:gd name="connsiteY49" fmla="*/ 895350 h 1990725"/>
                  <a:gd name="connsiteX50" fmla="*/ 2459164 w 3364622"/>
                  <a:gd name="connsiteY50" fmla="*/ 847725 h 1990725"/>
                  <a:gd name="connsiteX51" fmla="*/ 2506789 w 3364622"/>
                  <a:gd name="connsiteY51" fmla="*/ 904875 h 1990725"/>
                  <a:gd name="connsiteX52" fmla="*/ 2506789 w 3364622"/>
                  <a:gd name="connsiteY52" fmla="*/ 952500 h 1990725"/>
                  <a:gd name="connsiteX53" fmla="*/ 2573467 w 3364622"/>
                  <a:gd name="connsiteY53" fmla="*/ 1047750 h 1990725"/>
                  <a:gd name="connsiteX54" fmla="*/ 2640141 w 3364622"/>
                  <a:gd name="connsiteY54" fmla="*/ 962025 h 1990725"/>
                  <a:gd name="connsiteX55" fmla="*/ 2668714 w 3364622"/>
                  <a:gd name="connsiteY55" fmla="*/ 1019175 h 1990725"/>
                  <a:gd name="connsiteX56" fmla="*/ 2678239 w 3364622"/>
                  <a:gd name="connsiteY56" fmla="*/ 819150 h 1990725"/>
                  <a:gd name="connsiteX57" fmla="*/ 2725864 w 3364622"/>
                  <a:gd name="connsiteY57" fmla="*/ 762000 h 1990725"/>
                  <a:gd name="connsiteX58" fmla="*/ 2783014 w 3364622"/>
                  <a:gd name="connsiteY58" fmla="*/ 762000 h 1990725"/>
                  <a:gd name="connsiteX59" fmla="*/ 2840164 w 3364622"/>
                  <a:gd name="connsiteY59" fmla="*/ 771525 h 1990725"/>
                  <a:gd name="connsiteX60" fmla="*/ 2897315 w 3364622"/>
                  <a:gd name="connsiteY60" fmla="*/ 790575 h 1990725"/>
                  <a:gd name="connsiteX61" fmla="*/ 2906839 w 3364622"/>
                  <a:gd name="connsiteY61" fmla="*/ 857250 h 1990725"/>
                  <a:gd name="connsiteX62" fmla="*/ 2925889 w 3364622"/>
                  <a:gd name="connsiteY62" fmla="*/ 914400 h 1990725"/>
                  <a:gd name="connsiteX63" fmla="*/ 2944939 w 3364622"/>
                  <a:gd name="connsiteY63" fmla="*/ 971550 h 1990725"/>
                  <a:gd name="connsiteX64" fmla="*/ 2963989 w 3364622"/>
                  <a:gd name="connsiteY64" fmla="*/ 1028700 h 1990725"/>
                  <a:gd name="connsiteX65" fmla="*/ 2954464 w 3364622"/>
                  <a:gd name="connsiteY65" fmla="*/ 1057275 h 1990725"/>
                  <a:gd name="connsiteX66" fmla="*/ 2983039 w 3364622"/>
                  <a:gd name="connsiteY66" fmla="*/ 1114425 h 1990725"/>
                  <a:gd name="connsiteX67" fmla="*/ 2983039 w 3364622"/>
                  <a:gd name="connsiteY67" fmla="*/ 1162050 h 1990725"/>
                  <a:gd name="connsiteX68" fmla="*/ 2983039 w 3364622"/>
                  <a:gd name="connsiteY68" fmla="*/ 1209675 h 1990725"/>
                  <a:gd name="connsiteX69" fmla="*/ 2963989 w 3364622"/>
                  <a:gd name="connsiteY69" fmla="*/ 1238250 h 1990725"/>
                  <a:gd name="connsiteX70" fmla="*/ 2973514 w 3364622"/>
                  <a:gd name="connsiteY70" fmla="*/ 1276350 h 1990725"/>
                  <a:gd name="connsiteX71" fmla="*/ 2983039 w 3364622"/>
                  <a:gd name="connsiteY71" fmla="*/ 1333500 h 1990725"/>
                  <a:gd name="connsiteX72" fmla="*/ 3002089 w 3364622"/>
                  <a:gd name="connsiteY72" fmla="*/ 1390650 h 1990725"/>
                  <a:gd name="connsiteX73" fmla="*/ 3002089 w 3364622"/>
                  <a:gd name="connsiteY73" fmla="*/ 1447800 h 1990725"/>
                  <a:gd name="connsiteX74" fmla="*/ 3021139 w 3364622"/>
                  <a:gd name="connsiteY74" fmla="*/ 1504950 h 1990725"/>
                  <a:gd name="connsiteX75" fmla="*/ 3040189 w 3364622"/>
                  <a:gd name="connsiteY75" fmla="*/ 1562100 h 1990725"/>
                  <a:gd name="connsiteX76" fmla="*/ 3049714 w 3364622"/>
                  <a:gd name="connsiteY76" fmla="*/ 1590675 h 1990725"/>
                  <a:gd name="connsiteX77" fmla="*/ 3049714 w 3364622"/>
                  <a:gd name="connsiteY77" fmla="*/ 1638300 h 1990725"/>
                  <a:gd name="connsiteX78" fmla="*/ 3068764 w 3364622"/>
                  <a:gd name="connsiteY78" fmla="*/ 1685925 h 1990725"/>
                  <a:gd name="connsiteX79" fmla="*/ 3068764 w 3364622"/>
                  <a:gd name="connsiteY79" fmla="*/ 1743075 h 1990725"/>
                  <a:gd name="connsiteX80" fmla="*/ 3078289 w 3364622"/>
                  <a:gd name="connsiteY80" fmla="*/ 1800225 h 1990725"/>
                  <a:gd name="connsiteX81" fmla="*/ 3068764 w 3364622"/>
                  <a:gd name="connsiteY81" fmla="*/ 1838325 h 1990725"/>
                  <a:gd name="connsiteX82" fmla="*/ 3078289 w 3364622"/>
                  <a:gd name="connsiteY82" fmla="*/ 1876425 h 1990725"/>
                  <a:gd name="connsiteX83" fmla="*/ 3097339 w 3364622"/>
                  <a:gd name="connsiteY83" fmla="*/ 1933575 h 1990725"/>
                  <a:gd name="connsiteX84" fmla="*/ 3068764 w 3364622"/>
                  <a:gd name="connsiteY84" fmla="*/ 1962150 h 1990725"/>
                  <a:gd name="connsiteX85" fmla="*/ 3097339 w 3364622"/>
                  <a:gd name="connsiteY85" fmla="*/ 1990725 h 1990725"/>
                  <a:gd name="connsiteX86" fmla="*/ 3144964 w 3364622"/>
                  <a:gd name="connsiteY86" fmla="*/ 1924050 h 1990725"/>
                  <a:gd name="connsiteX87" fmla="*/ 3144964 w 3364622"/>
                  <a:gd name="connsiteY87" fmla="*/ 1857375 h 1990725"/>
                  <a:gd name="connsiteX88" fmla="*/ 3154489 w 3364622"/>
                  <a:gd name="connsiteY88" fmla="*/ 1800225 h 1990725"/>
                  <a:gd name="connsiteX89" fmla="*/ 3154489 w 3364622"/>
                  <a:gd name="connsiteY89" fmla="*/ 1752600 h 1990725"/>
                  <a:gd name="connsiteX90" fmla="*/ 3154489 w 3364622"/>
                  <a:gd name="connsiteY90" fmla="*/ 1685925 h 1990725"/>
                  <a:gd name="connsiteX91" fmla="*/ 3164014 w 3364622"/>
                  <a:gd name="connsiteY91" fmla="*/ 1628775 h 1990725"/>
                  <a:gd name="connsiteX92" fmla="*/ 3173539 w 3364622"/>
                  <a:gd name="connsiteY92" fmla="*/ 1562100 h 1990725"/>
                  <a:gd name="connsiteX93" fmla="*/ 3164014 w 3364622"/>
                  <a:gd name="connsiteY93" fmla="*/ 1504950 h 1990725"/>
                  <a:gd name="connsiteX94" fmla="*/ 3192589 w 3364622"/>
                  <a:gd name="connsiteY94" fmla="*/ 1457325 h 1990725"/>
                  <a:gd name="connsiteX95" fmla="*/ 3164014 w 3364622"/>
                  <a:gd name="connsiteY95" fmla="*/ 1419225 h 1990725"/>
                  <a:gd name="connsiteX96" fmla="*/ 3192589 w 3364622"/>
                  <a:gd name="connsiteY96" fmla="*/ 1352550 h 1990725"/>
                  <a:gd name="connsiteX97" fmla="*/ 3192589 w 3364622"/>
                  <a:gd name="connsiteY97" fmla="*/ 1285875 h 1990725"/>
                  <a:gd name="connsiteX98" fmla="*/ 3173539 w 3364622"/>
                  <a:gd name="connsiteY98" fmla="*/ 1238250 h 1990725"/>
                  <a:gd name="connsiteX99" fmla="*/ 3183064 w 3364622"/>
                  <a:gd name="connsiteY99" fmla="*/ 1181100 h 1990725"/>
                  <a:gd name="connsiteX100" fmla="*/ 3183064 w 3364622"/>
                  <a:gd name="connsiteY100" fmla="*/ 1152525 h 1990725"/>
                  <a:gd name="connsiteX101" fmla="*/ 3192589 w 3364622"/>
                  <a:gd name="connsiteY101" fmla="*/ 1085850 h 1990725"/>
                  <a:gd name="connsiteX102" fmla="*/ 3192589 w 3364622"/>
                  <a:gd name="connsiteY102" fmla="*/ 1047750 h 1990725"/>
                  <a:gd name="connsiteX103" fmla="*/ 3183064 w 3364622"/>
                  <a:gd name="connsiteY103" fmla="*/ 981075 h 1990725"/>
                  <a:gd name="connsiteX104" fmla="*/ 3192589 w 3364622"/>
                  <a:gd name="connsiteY104" fmla="*/ 933450 h 1990725"/>
                  <a:gd name="connsiteX105" fmla="*/ 3211639 w 3364622"/>
                  <a:gd name="connsiteY105" fmla="*/ 866775 h 1990725"/>
                  <a:gd name="connsiteX106" fmla="*/ 3230689 w 3364622"/>
                  <a:gd name="connsiteY106" fmla="*/ 819150 h 1990725"/>
                  <a:gd name="connsiteX107" fmla="*/ 3211639 w 3364622"/>
                  <a:gd name="connsiteY107" fmla="*/ 781050 h 1990725"/>
                  <a:gd name="connsiteX108" fmla="*/ 3230689 w 3364622"/>
                  <a:gd name="connsiteY108" fmla="*/ 685800 h 1990725"/>
                  <a:gd name="connsiteX109" fmla="*/ 3297368 w 3364622"/>
                  <a:gd name="connsiteY109" fmla="*/ 742950 h 1990725"/>
                  <a:gd name="connsiteX110" fmla="*/ 3297364 w 3364622"/>
                  <a:gd name="connsiteY110" fmla="*/ 533400 h 1990725"/>
                  <a:gd name="connsiteX111" fmla="*/ 3306889 w 3364622"/>
                  <a:gd name="connsiteY111" fmla="*/ 485775 h 1990725"/>
                  <a:gd name="connsiteX112" fmla="*/ 3306889 w 3364622"/>
                  <a:gd name="connsiteY112" fmla="*/ 428625 h 1990725"/>
                  <a:gd name="connsiteX113" fmla="*/ 3325939 w 3364622"/>
                  <a:gd name="connsiteY113" fmla="*/ 361950 h 1990725"/>
                  <a:gd name="connsiteX114" fmla="*/ 3316414 w 3364622"/>
                  <a:gd name="connsiteY114" fmla="*/ 314325 h 1990725"/>
                  <a:gd name="connsiteX115" fmla="*/ 3316414 w 3364622"/>
                  <a:gd name="connsiteY115" fmla="*/ 247650 h 1990725"/>
                  <a:gd name="connsiteX116" fmla="*/ 3325939 w 3364622"/>
                  <a:gd name="connsiteY116" fmla="*/ 190500 h 1990725"/>
                  <a:gd name="connsiteX117" fmla="*/ 3354514 w 3364622"/>
                  <a:gd name="connsiteY117" fmla="*/ 142875 h 1990725"/>
                  <a:gd name="connsiteX118" fmla="*/ 3335464 w 3364622"/>
                  <a:gd name="connsiteY118" fmla="*/ 95250 h 1990725"/>
                  <a:gd name="connsiteX119" fmla="*/ 3364039 w 3364622"/>
                  <a:gd name="connsiteY119" fmla="*/ 57150 h 1990725"/>
                  <a:gd name="connsiteX120" fmla="*/ 3354514 w 3364622"/>
                  <a:gd name="connsiteY120" fmla="*/ 0 h 1990725"/>
                  <a:gd name="connsiteX0" fmla="*/ 436471 w 3456738"/>
                  <a:gd name="connsiteY0" fmla="*/ 790575 h 1990725"/>
                  <a:gd name="connsiteX1" fmla="*/ 385055 w 3456738"/>
                  <a:gd name="connsiteY1" fmla="*/ 809625 h 1990725"/>
                  <a:gd name="connsiteX2" fmla="*/ 327749 w 3456738"/>
                  <a:gd name="connsiteY2" fmla="*/ 857250 h 1990725"/>
                  <a:gd name="connsiteX3" fmla="*/ 249811 w 3456738"/>
                  <a:gd name="connsiteY3" fmla="*/ 866775 h 1990725"/>
                  <a:gd name="connsiteX4" fmla="*/ 179440 w 3456738"/>
                  <a:gd name="connsiteY4" fmla="*/ 914400 h 1990725"/>
                  <a:gd name="connsiteX5" fmla="*/ 104350 w 3456738"/>
                  <a:gd name="connsiteY5" fmla="*/ 952500 h 1990725"/>
                  <a:gd name="connsiteX6" fmla="*/ 15916 w 3456738"/>
                  <a:gd name="connsiteY6" fmla="*/ 1009650 h 1990725"/>
                  <a:gd name="connsiteX7" fmla="*/ 455521 w 3456738"/>
                  <a:gd name="connsiteY7" fmla="*/ 771525 h 1990725"/>
                  <a:gd name="connsiteX8" fmla="*/ 543256 w 3456738"/>
                  <a:gd name="connsiteY8" fmla="*/ 923925 h 1990725"/>
                  <a:gd name="connsiteX9" fmla="*/ 588869 w 3456738"/>
                  <a:gd name="connsiteY9" fmla="*/ 742950 h 1990725"/>
                  <a:gd name="connsiteX10" fmla="*/ 661463 w 3456738"/>
                  <a:gd name="connsiteY10" fmla="*/ 763161 h 1990725"/>
                  <a:gd name="connsiteX11" fmla="*/ 745168 w 3456738"/>
                  <a:gd name="connsiteY11" fmla="*/ 590550 h 1990725"/>
                  <a:gd name="connsiteX12" fmla="*/ 898667 w 3456738"/>
                  <a:gd name="connsiteY12" fmla="*/ 514358 h 1990725"/>
                  <a:gd name="connsiteX13" fmla="*/ 1103273 w 3456738"/>
                  <a:gd name="connsiteY13" fmla="*/ 390525 h 1990725"/>
                  <a:gd name="connsiteX14" fmla="*/ 1550977 w 3456738"/>
                  <a:gd name="connsiteY14" fmla="*/ 176059 h 1990725"/>
                  <a:gd name="connsiteX15" fmla="*/ 1979780 w 3456738"/>
                  <a:gd name="connsiteY15" fmla="*/ 28575 h 1990725"/>
                  <a:gd name="connsiteX16" fmla="*/ 2046455 w 3456738"/>
                  <a:gd name="connsiteY16" fmla="*/ 9525 h 1990725"/>
                  <a:gd name="connsiteX17" fmla="*/ 2160755 w 3456738"/>
                  <a:gd name="connsiteY17" fmla="*/ 19050 h 1990725"/>
                  <a:gd name="connsiteX18" fmla="*/ 2179805 w 3456738"/>
                  <a:gd name="connsiteY18" fmla="*/ 47625 h 1990725"/>
                  <a:gd name="connsiteX19" fmla="*/ 2189330 w 3456738"/>
                  <a:gd name="connsiteY19" fmla="*/ 95250 h 1990725"/>
                  <a:gd name="connsiteX20" fmla="*/ 2198855 w 3456738"/>
                  <a:gd name="connsiteY20" fmla="*/ 333375 h 1990725"/>
                  <a:gd name="connsiteX21" fmla="*/ 2227430 w 3456738"/>
                  <a:gd name="connsiteY21" fmla="*/ 495300 h 1990725"/>
                  <a:gd name="connsiteX22" fmla="*/ 2236955 w 3456738"/>
                  <a:gd name="connsiteY22" fmla="*/ 523875 h 1990725"/>
                  <a:gd name="connsiteX23" fmla="*/ 2256006 w 3456738"/>
                  <a:gd name="connsiteY23" fmla="*/ 647700 h 1990725"/>
                  <a:gd name="connsiteX24" fmla="*/ 2256003 w 3456738"/>
                  <a:gd name="connsiteY24" fmla="*/ 695325 h 1990725"/>
                  <a:gd name="connsiteX25" fmla="*/ 2256004 w 3456738"/>
                  <a:gd name="connsiteY25" fmla="*/ 742950 h 1990725"/>
                  <a:gd name="connsiteX26" fmla="*/ 2303630 w 3456738"/>
                  <a:gd name="connsiteY26" fmla="*/ 723900 h 1990725"/>
                  <a:gd name="connsiteX27" fmla="*/ 2313155 w 3456738"/>
                  <a:gd name="connsiteY27" fmla="*/ 876300 h 1990725"/>
                  <a:gd name="connsiteX28" fmla="*/ 2322680 w 3456738"/>
                  <a:gd name="connsiteY28" fmla="*/ 904875 h 1990725"/>
                  <a:gd name="connsiteX29" fmla="*/ 2313155 w 3456738"/>
                  <a:gd name="connsiteY29" fmla="*/ 952500 h 1990725"/>
                  <a:gd name="connsiteX30" fmla="*/ 2332205 w 3456738"/>
                  <a:gd name="connsiteY30" fmla="*/ 1000125 h 1990725"/>
                  <a:gd name="connsiteX31" fmla="*/ 2332205 w 3456738"/>
                  <a:gd name="connsiteY31" fmla="*/ 1028700 h 1990725"/>
                  <a:gd name="connsiteX32" fmla="*/ 2341730 w 3456738"/>
                  <a:gd name="connsiteY32" fmla="*/ 1076325 h 1990725"/>
                  <a:gd name="connsiteX33" fmla="*/ 2341730 w 3456738"/>
                  <a:gd name="connsiteY33" fmla="*/ 1123950 h 1990725"/>
                  <a:gd name="connsiteX34" fmla="*/ 2351255 w 3456738"/>
                  <a:gd name="connsiteY34" fmla="*/ 1162050 h 1990725"/>
                  <a:gd name="connsiteX35" fmla="*/ 2341730 w 3456738"/>
                  <a:gd name="connsiteY35" fmla="*/ 1181100 h 1990725"/>
                  <a:gd name="connsiteX36" fmla="*/ 2360780 w 3456738"/>
                  <a:gd name="connsiteY36" fmla="*/ 1219200 h 1990725"/>
                  <a:gd name="connsiteX37" fmla="*/ 2360780 w 3456738"/>
                  <a:gd name="connsiteY37" fmla="*/ 1266825 h 1990725"/>
                  <a:gd name="connsiteX38" fmla="*/ 2379830 w 3456738"/>
                  <a:gd name="connsiteY38" fmla="*/ 1314450 h 1990725"/>
                  <a:gd name="connsiteX39" fmla="*/ 2379830 w 3456738"/>
                  <a:gd name="connsiteY39" fmla="*/ 1362075 h 1990725"/>
                  <a:gd name="connsiteX40" fmla="*/ 2417930 w 3456738"/>
                  <a:gd name="connsiteY40" fmla="*/ 1400175 h 1990725"/>
                  <a:gd name="connsiteX41" fmla="*/ 2446505 w 3456738"/>
                  <a:gd name="connsiteY41" fmla="*/ 1362075 h 1990725"/>
                  <a:gd name="connsiteX42" fmla="*/ 2456030 w 3456738"/>
                  <a:gd name="connsiteY42" fmla="*/ 1314450 h 1990725"/>
                  <a:gd name="connsiteX43" fmla="*/ 2475080 w 3456738"/>
                  <a:gd name="connsiteY43" fmla="*/ 1257300 h 1990725"/>
                  <a:gd name="connsiteX44" fmla="*/ 2475080 w 3456738"/>
                  <a:gd name="connsiteY44" fmla="*/ 1219200 h 1990725"/>
                  <a:gd name="connsiteX45" fmla="*/ 2494130 w 3456738"/>
                  <a:gd name="connsiteY45" fmla="*/ 1152525 h 1990725"/>
                  <a:gd name="connsiteX46" fmla="*/ 2484605 w 3456738"/>
                  <a:gd name="connsiteY46" fmla="*/ 1085850 h 1990725"/>
                  <a:gd name="connsiteX47" fmla="*/ 2494130 w 3456738"/>
                  <a:gd name="connsiteY47" fmla="*/ 1057275 h 1990725"/>
                  <a:gd name="connsiteX48" fmla="*/ 2513180 w 3456738"/>
                  <a:gd name="connsiteY48" fmla="*/ 990600 h 1990725"/>
                  <a:gd name="connsiteX49" fmla="*/ 2522705 w 3456738"/>
                  <a:gd name="connsiteY49" fmla="*/ 942975 h 1990725"/>
                  <a:gd name="connsiteX50" fmla="*/ 2532230 w 3456738"/>
                  <a:gd name="connsiteY50" fmla="*/ 895350 h 1990725"/>
                  <a:gd name="connsiteX51" fmla="*/ 2551280 w 3456738"/>
                  <a:gd name="connsiteY51" fmla="*/ 847725 h 1990725"/>
                  <a:gd name="connsiteX52" fmla="*/ 2598905 w 3456738"/>
                  <a:gd name="connsiteY52" fmla="*/ 904875 h 1990725"/>
                  <a:gd name="connsiteX53" fmla="*/ 2598905 w 3456738"/>
                  <a:gd name="connsiteY53" fmla="*/ 952500 h 1990725"/>
                  <a:gd name="connsiteX54" fmla="*/ 2665583 w 3456738"/>
                  <a:gd name="connsiteY54" fmla="*/ 1047750 h 1990725"/>
                  <a:gd name="connsiteX55" fmla="*/ 2732257 w 3456738"/>
                  <a:gd name="connsiteY55" fmla="*/ 962025 h 1990725"/>
                  <a:gd name="connsiteX56" fmla="*/ 2760830 w 3456738"/>
                  <a:gd name="connsiteY56" fmla="*/ 1019175 h 1990725"/>
                  <a:gd name="connsiteX57" fmla="*/ 2770355 w 3456738"/>
                  <a:gd name="connsiteY57" fmla="*/ 819150 h 1990725"/>
                  <a:gd name="connsiteX58" fmla="*/ 2817980 w 3456738"/>
                  <a:gd name="connsiteY58" fmla="*/ 762000 h 1990725"/>
                  <a:gd name="connsiteX59" fmla="*/ 2875130 w 3456738"/>
                  <a:gd name="connsiteY59" fmla="*/ 762000 h 1990725"/>
                  <a:gd name="connsiteX60" fmla="*/ 2932280 w 3456738"/>
                  <a:gd name="connsiteY60" fmla="*/ 771525 h 1990725"/>
                  <a:gd name="connsiteX61" fmla="*/ 2989431 w 3456738"/>
                  <a:gd name="connsiteY61" fmla="*/ 790575 h 1990725"/>
                  <a:gd name="connsiteX62" fmla="*/ 2998955 w 3456738"/>
                  <a:gd name="connsiteY62" fmla="*/ 857250 h 1990725"/>
                  <a:gd name="connsiteX63" fmla="*/ 3018005 w 3456738"/>
                  <a:gd name="connsiteY63" fmla="*/ 914400 h 1990725"/>
                  <a:gd name="connsiteX64" fmla="*/ 3037055 w 3456738"/>
                  <a:gd name="connsiteY64" fmla="*/ 971550 h 1990725"/>
                  <a:gd name="connsiteX65" fmla="*/ 3056105 w 3456738"/>
                  <a:gd name="connsiteY65" fmla="*/ 1028700 h 1990725"/>
                  <a:gd name="connsiteX66" fmla="*/ 3046580 w 3456738"/>
                  <a:gd name="connsiteY66" fmla="*/ 1057275 h 1990725"/>
                  <a:gd name="connsiteX67" fmla="*/ 3075155 w 3456738"/>
                  <a:gd name="connsiteY67" fmla="*/ 1114425 h 1990725"/>
                  <a:gd name="connsiteX68" fmla="*/ 3075155 w 3456738"/>
                  <a:gd name="connsiteY68" fmla="*/ 1162050 h 1990725"/>
                  <a:gd name="connsiteX69" fmla="*/ 3075155 w 3456738"/>
                  <a:gd name="connsiteY69" fmla="*/ 1209675 h 1990725"/>
                  <a:gd name="connsiteX70" fmla="*/ 3056105 w 3456738"/>
                  <a:gd name="connsiteY70" fmla="*/ 1238250 h 1990725"/>
                  <a:gd name="connsiteX71" fmla="*/ 3065630 w 3456738"/>
                  <a:gd name="connsiteY71" fmla="*/ 1276350 h 1990725"/>
                  <a:gd name="connsiteX72" fmla="*/ 3075155 w 3456738"/>
                  <a:gd name="connsiteY72" fmla="*/ 1333500 h 1990725"/>
                  <a:gd name="connsiteX73" fmla="*/ 3094205 w 3456738"/>
                  <a:gd name="connsiteY73" fmla="*/ 1390650 h 1990725"/>
                  <a:gd name="connsiteX74" fmla="*/ 3094205 w 3456738"/>
                  <a:gd name="connsiteY74" fmla="*/ 1447800 h 1990725"/>
                  <a:gd name="connsiteX75" fmla="*/ 3113255 w 3456738"/>
                  <a:gd name="connsiteY75" fmla="*/ 1504950 h 1990725"/>
                  <a:gd name="connsiteX76" fmla="*/ 3132305 w 3456738"/>
                  <a:gd name="connsiteY76" fmla="*/ 1562100 h 1990725"/>
                  <a:gd name="connsiteX77" fmla="*/ 3141830 w 3456738"/>
                  <a:gd name="connsiteY77" fmla="*/ 1590675 h 1990725"/>
                  <a:gd name="connsiteX78" fmla="*/ 3141830 w 3456738"/>
                  <a:gd name="connsiteY78" fmla="*/ 1638300 h 1990725"/>
                  <a:gd name="connsiteX79" fmla="*/ 3160880 w 3456738"/>
                  <a:gd name="connsiteY79" fmla="*/ 1685925 h 1990725"/>
                  <a:gd name="connsiteX80" fmla="*/ 3160880 w 3456738"/>
                  <a:gd name="connsiteY80" fmla="*/ 1743075 h 1990725"/>
                  <a:gd name="connsiteX81" fmla="*/ 3170405 w 3456738"/>
                  <a:gd name="connsiteY81" fmla="*/ 1800225 h 1990725"/>
                  <a:gd name="connsiteX82" fmla="*/ 3160880 w 3456738"/>
                  <a:gd name="connsiteY82" fmla="*/ 1838325 h 1990725"/>
                  <a:gd name="connsiteX83" fmla="*/ 3170405 w 3456738"/>
                  <a:gd name="connsiteY83" fmla="*/ 1876425 h 1990725"/>
                  <a:gd name="connsiteX84" fmla="*/ 3189455 w 3456738"/>
                  <a:gd name="connsiteY84" fmla="*/ 1933575 h 1990725"/>
                  <a:gd name="connsiteX85" fmla="*/ 3160880 w 3456738"/>
                  <a:gd name="connsiteY85" fmla="*/ 1962150 h 1990725"/>
                  <a:gd name="connsiteX86" fmla="*/ 3189455 w 3456738"/>
                  <a:gd name="connsiteY86" fmla="*/ 1990725 h 1990725"/>
                  <a:gd name="connsiteX87" fmla="*/ 3237080 w 3456738"/>
                  <a:gd name="connsiteY87" fmla="*/ 1924050 h 1990725"/>
                  <a:gd name="connsiteX88" fmla="*/ 3237080 w 3456738"/>
                  <a:gd name="connsiteY88" fmla="*/ 1857375 h 1990725"/>
                  <a:gd name="connsiteX89" fmla="*/ 3246605 w 3456738"/>
                  <a:gd name="connsiteY89" fmla="*/ 1800225 h 1990725"/>
                  <a:gd name="connsiteX90" fmla="*/ 3246605 w 3456738"/>
                  <a:gd name="connsiteY90" fmla="*/ 1752600 h 1990725"/>
                  <a:gd name="connsiteX91" fmla="*/ 3246605 w 3456738"/>
                  <a:gd name="connsiteY91" fmla="*/ 1685925 h 1990725"/>
                  <a:gd name="connsiteX92" fmla="*/ 3256130 w 3456738"/>
                  <a:gd name="connsiteY92" fmla="*/ 1628775 h 1990725"/>
                  <a:gd name="connsiteX93" fmla="*/ 3265655 w 3456738"/>
                  <a:gd name="connsiteY93" fmla="*/ 1562100 h 1990725"/>
                  <a:gd name="connsiteX94" fmla="*/ 3256130 w 3456738"/>
                  <a:gd name="connsiteY94" fmla="*/ 1504950 h 1990725"/>
                  <a:gd name="connsiteX95" fmla="*/ 3284705 w 3456738"/>
                  <a:gd name="connsiteY95" fmla="*/ 1457325 h 1990725"/>
                  <a:gd name="connsiteX96" fmla="*/ 3256130 w 3456738"/>
                  <a:gd name="connsiteY96" fmla="*/ 1419225 h 1990725"/>
                  <a:gd name="connsiteX97" fmla="*/ 3284705 w 3456738"/>
                  <a:gd name="connsiteY97" fmla="*/ 1352550 h 1990725"/>
                  <a:gd name="connsiteX98" fmla="*/ 3284705 w 3456738"/>
                  <a:gd name="connsiteY98" fmla="*/ 1285875 h 1990725"/>
                  <a:gd name="connsiteX99" fmla="*/ 3265655 w 3456738"/>
                  <a:gd name="connsiteY99" fmla="*/ 1238250 h 1990725"/>
                  <a:gd name="connsiteX100" fmla="*/ 3275180 w 3456738"/>
                  <a:gd name="connsiteY100" fmla="*/ 1181100 h 1990725"/>
                  <a:gd name="connsiteX101" fmla="*/ 3275180 w 3456738"/>
                  <a:gd name="connsiteY101" fmla="*/ 1152525 h 1990725"/>
                  <a:gd name="connsiteX102" fmla="*/ 3284705 w 3456738"/>
                  <a:gd name="connsiteY102" fmla="*/ 1085850 h 1990725"/>
                  <a:gd name="connsiteX103" fmla="*/ 3284705 w 3456738"/>
                  <a:gd name="connsiteY103" fmla="*/ 1047750 h 1990725"/>
                  <a:gd name="connsiteX104" fmla="*/ 3275180 w 3456738"/>
                  <a:gd name="connsiteY104" fmla="*/ 981075 h 1990725"/>
                  <a:gd name="connsiteX105" fmla="*/ 3284705 w 3456738"/>
                  <a:gd name="connsiteY105" fmla="*/ 933450 h 1990725"/>
                  <a:gd name="connsiteX106" fmla="*/ 3303755 w 3456738"/>
                  <a:gd name="connsiteY106" fmla="*/ 866775 h 1990725"/>
                  <a:gd name="connsiteX107" fmla="*/ 3322805 w 3456738"/>
                  <a:gd name="connsiteY107" fmla="*/ 819150 h 1990725"/>
                  <a:gd name="connsiteX108" fmla="*/ 3303755 w 3456738"/>
                  <a:gd name="connsiteY108" fmla="*/ 781050 h 1990725"/>
                  <a:gd name="connsiteX109" fmla="*/ 3322805 w 3456738"/>
                  <a:gd name="connsiteY109" fmla="*/ 685800 h 1990725"/>
                  <a:gd name="connsiteX110" fmla="*/ 3389484 w 3456738"/>
                  <a:gd name="connsiteY110" fmla="*/ 742950 h 1990725"/>
                  <a:gd name="connsiteX111" fmla="*/ 3389480 w 3456738"/>
                  <a:gd name="connsiteY111" fmla="*/ 533400 h 1990725"/>
                  <a:gd name="connsiteX112" fmla="*/ 3399005 w 3456738"/>
                  <a:gd name="connsiteY112" fmla="*/ 485775 h 1990725"/>
                  <a:gd name="connsiteX113" fmla="*/ 3399005 w 3456738"/>
                  <a:gd name="connsiteY113" fmla="*/ 428625 h 1990725"/>
                  <a:gd name="connsiteX114" fmla="*/ 3418055 w 3456738"/>
                  <a:gd name="connsiteY114" fmla="*/ 361950 h 1990725"/>
                  <a:gd name="connsiteX115" fmla="*/ 3408530 w 3456738"/>
                  <a:gd name="connsiteY115" fmla="*/ 314325 h 1990725"/>
                  <a:gd name="connsiteX116" fmla="*/ 3408530 w 3456738"/>
                  <a:gd name="connsiteY116" fmla="*/ 247650 h 1990725"/>
                  <a:gd name="connsiteX117" fmla="*/ 3418055 w 3456738"/>
                  <a:gd name="connsiteY117" fmla="*/ 190500 h 1990725"/>
                  <a:gd name="connsiteX118" fmla="*/ 3446630 w 3456738"/>
                  <a:gd name="connsiteY118" fmla="*/ 142875 h 1990725"/>
                  <a:gd name="connsiteX119" fmla="*/ 3427580 w 3456738"/>
                  <a:gd name="connsiteY119" fmla="*/ 95250 h 1990725"/>
                  <a:gd name="connsiteX120" fmla="*/ 3456155 w 3456738"/>
                  <a:gd name="connsiteY120" fmla="*/ 57150 h 1990725"/>
                  <a:gd name="connsiteX121" fmla="*/ 3446630 w 3456738"/>
                  <a:gd name="connsiteY121" fmla="*/ 0 h 1990725"/>
                  <a:gd name="connsiteX0" fmla="*/ 551525 w 3571792"/>
                  <a:gd name="connsiteY0" fmla="*/ 790575 h 1990725"/>
                  <a:gd name="connsiteX1" fmla="*/ 500109 w 3571792"/>
                  <a:gd name="connsiteY1" fmla="*/ 809625 h 1990725"/>
                  <a:gd name="connsiteX2" fmla="*/ 442803 w 3571792"/>
                  <a:gd name="connsiteY2" fmla="*/ 857250 h 1990725"/>
                  <a:gd name="connsiteX3" fmla="*/ 364865 w 3571792"/>
                  <a:gd name="connsiteY3" fmla="*/ 866775 h 1990725"/>
                  <a:gd name="connsiteX4" fmla="*/ 294494 w 3571792"/>
                  <a:gd name="connsiteY4" fmla="*/ 914400 h 1990725"/>
                  <a:gd name="connsiteX5" fmla="*/ 219404 w 3571792"/>
                  <a:gd name="connsiteY5" fmla="*/ 952500 h 1990725"/>
                  <a:gd name="connsiteX6" fmla="*/ 130970 w 3571792"/>
                  <a:gd name="connsiteY6" fmla="*/ 1009650 h 1990725"/>
                  <a:gd name="connsiteX7" fmla="*/ 19804 w 3571792"/>
                  <a:gd name="connsiteY7" fmla="*/ 1076325 h 1990725"/>
                  <a:gd name="connsiteX8" fmla="*/ 570575 w 3571792"/>
                  <a:gd name="connsiteY8" fmla="*/ 771525 h 1990725"/>
                  <a:gd name="connsiteX9" fmla="*/ 658310 w 3571792"/>
                  <a:gd name="connsiteY9" fmla="*/ 923925 h 1990725"/>
                  <a:gd name="connsiteX10" fmla="*/ 703923 w 3571792"/>
                  <a:gd name="connsiteY10" fmla="*/ 742950 h 1990725"/>
                  <a:gd name="connsiteX11" fmla="*/ 776517 w 3571792"/>
                  <a:gd name="connsiteY11" fmla="*/ 763161 h 1990725"/>
                  <a:gd name="connsiteX12" fmla="*/ 860222 w 3571792"/>
                  <a:gd name="connsiteY12" fmla="*/ 590550 h 1990725"/>
                  <a:gd name="connsiteX13" fmla="*/ 1013721 w 3571792"/>
                  <a:gd name="connsiteY13" fmla="*/ 514358 h 1990725"/>
                  <a:gd name="connsiteX14" fmla="*/ 1218327 w 3571792"/>
                  <a:gd name="connsiteY14" fmla="*/ 390525 h 1990725"/>
                  <a:gd name="connsiteX15" fmla="*/ 1666031 w 3571792"/>
                  <a:gd name="connsiteY15" fmla="*/ 176059 h 1990725"/>
                  <a:gd name="connsiteX16" fmla="*/ 2094834 w 3571792"/>
                  <a:gd name="connsiteY16" fmla="*/ 28575 h 1990725"/>
                  <a:gd name="connsiteX17" fmla="*/ 2161509 w 3571792"/>
                  <a:gd name="connsiteY17" fmla="*/ 9525 h 1990725"/>
                  <a:gd name="connsiteX18" fmla="*/ 2275809 w 3571792"/>
                  <a:gd name="connsiteY18" fmla="*/ 19050 h 1990725"/>
                  <a:gd name="connsiteX19" fmla="*/ 2294859 w 3571792"/>
                  <a:gd name="connsiteY19" fmla="*/ 47625 h 1990725"/>
                  <a:gd name="connsiteX20" fmla="*/ 2304384 w 3571792"/>
                  <a:gd name="connsiteY20" fmla="*/ 95250 h 1990725"/>
                  <a:gd name="connsiteX21" fmla="*/ 2313909 w 3571792"/>
                  <a:gd name="connsiteY21" fmla="*/ 333375 h 1990725"/>
                  <a:gd name="connsiteX22" fmla="*/ 2342484 w 3571792"/>
                  <a:gd name="connsiteY22" fmla="*/ 495300 h 1990725"/>
                  <a:gd name="connsiteX23" fmla="*/ 2352009 w 3571792"/>
                  <a:gd name="connsiteY23" fmla="*/ 523875 h 1990725"/>
                  <a:gd name="connsiteX24" fmla="*/ 2371060 w 3571792"/>
                  <a:gd name="connsiteY24" fmla="*/ 647700 h 1990725"/>
                  <a:gd name="connsiteX25" fmla="*/ 2371057 w 3571792"/>
                  <a:gd name="connsiteY25" fmla="*/ 695325 h 1990725"/>
                  <a:gd name="connsiteX26" fmla="*/ 2371058 w 3571792"/>
                  <a:gd name="connsiteY26" fmla="*/ 742950 h 1990725"/>
                  <a:gd name="connsiteX27" fmla="*/ 2418684 w 3571792"/>
                  <a:gd name="connsiteY27" fmla="*/ 723900 h 1990725"/>
                  <a:gd name="connsiteX28" fmla="*/ 2428209 w 3571792"/>
                  <a:gd name="connsiteY28" fmla="*/ 876300 h 1990725"/>
                  <a:gd name="connsiteX29" fmla="*/ 2437734 w 3571792"/>
                  <a:gd name="connsiteY29" fmla="*/ 904875 h 1990725"/>
                  <a:gd name="connsiteX30" fmla="*/ 2428209 w 3571792"/>
                  <a:gd name="connsiteY30" fmla="*/ 952500 h 1990725"/>
                  <a:gd name="connsiteX31" fmla="*/ 2447259 w 3571792"/>
                  <a:gd name="connsiteY31" fmla="*/ 1000125 h 1990725"/>
                  <a:gd name="connsiteX32" fmla="*/ 2447259 w 3571792"/>
                  <a:gd name="connsiteY32" fmla="*/ 1028700 h 1990725"/>
                  <a:gd name="connsiteX33" fmla="*/ 2456784 w 3571792"/>
                  <a:gd name="connsiteY33" fmla="*/ 1076325 h 1990725"/>
                  <a:gd name="connsiteX34" fmla="*/ 2456784 w 3571792"/>
                  <a:gd name="connsiteY34" fmla="*/ 1123950 h 1990725"/>
                  <a:gd name="connsiteX35" fmla="*/ 2466309 w 3571792"/>
                  <a:gd name="connsiteY35" fmla="*/ 1162050 h 1990725"/>
                  <a:gd name="connsiteX36" fmla="*/ 2456784 w 3571792"/>
                  <a:gd name="connsiteY36" fmla="*/ 1181100 h 1990725"/>
                  <a:gd name="connsiteX37" fmla="*/ 2475834 w 3571792"/>
                  <a:gd name="connsiteY37" fmla="*/ 1219200 h 1990725"/>
                  <a:gd name="connsiteX38" fmla="*/ 2475834 w 3571792"/>
                  <a:gd name="connsiteY38" fmla="*/ 1266825 h 1990725"/>
                  <a:gd name="connsiteX39" fmla="*/ 2494884 w 3571792"/>
                  <a:gd name="connsiteY39" fmla="*/ 1314450 h 1990725"/>
                  <a:gd name="connsiteX40" fmla="*/ 2494884 w 3571792"/>
                  <a:gd name="connsiteY40" fmla="*/ 1362075 h 1990725"/>
                  <a:gd name="connsiteX41" fmla="*/ 2532984 w 3571792"/>
                  <a:gd name="connsiteY41" fmla="*/ 1400175 h 1990725"/>
                  <a:gd name="connsiteX42" fmla="*/ 2561559 w 3571792"/>
                  <a:gd name="connsiteY42" fmla="*/ 1362075 h 1990725"/>
                  <a:gd name="connsiteX43" fmla="*/ 2571084 w 3571792"/>
                  <a:gd name="connsiteY43" fmla="*/ 1314450 h 1990725"/>
                  <a:gd name="connsiteX44" fmla="*/ 2590134 w 3571792"/>
                  <a:gd name="connsiteY44" fmla="*/ 1257300 h 1990725"/>
                  <a:gd name="connsiteX45" fmla="*/ 2590134 w 3571792"/>
                  <a:gd name="connsiteY45" fmla="*/ 1219200 h 1990725"/>
                  <a:gd name="connsiteX46" fmla="*/ 2609184 w 3571792"/>
                  <a:gd name="connsiteY46" fmla="*/ 1152525 h 1990725"/>
                  <a:gd name="connsiteX47" fmla="*/ 2599659 w 3571792"/>
                  <a:gd name="connsiteY47" fmla="*/ 1085850 h 1990725"/>
                  <a:gd name="connsiteX48" fmla="*/ 2609184 w 3571792"/>
                  <a:gd name="connsiteY48" fmla="*/ 1057275 h 1990725"/>
                  <a:gd name="connsiteX49" fmla="*/ 2628234 w 3571792"/>
                  <a:gd name="connsiteY49" fmla="*/ 990600 h 1990725"/>
                  <a:gd name="connsiteX50" fmla="*/ 2637759 w 3571792"/>
                  <a:gd name="connsiteY50" fmla="*/ 942975 h 1990725"/>
                  <a:gd name="connsiteX51" fmla="*/ 2647284 w 3571792"/>
                  <a:gd name="connsiteY51" fmla="*/ 895350 h 1990725"/>
                  <a:gd name="connsiteX52" fmla="*/ 2666334 w 3571792"/>
                  <a:gd name="connsiteY52" fmla="*/ 847725 h 1990725"/>
                  <a:gd name="connsiteX53" fmla="*/ 2713959 w 3571792"/>
                  <a:gd name="connsiteY53" fmla="*/ 904875 h 1990725"/>
                  <a:gd name="connsiteX54" fmla="*/ 2713959 w 3571792"/>
                  <a:gd name="connsiteY54" fmla="*/ 952500 h 1990725"/>
                  <a:gd name="connsiteX55" fmla="*/ 2780637 w 3571792"/>
                  <a:gd name="connsiteY55" fmla="*/ 1047750 h 1990725"/>
                  <a:gd name="connsiteX56" fmla="*/ 2847311 w 3571792"/>
                  <a:gd name="connsiteY56" fmla="*/ 962025 h 1990725"/>
                  <a:gd name="connsiteX57" fmla="*/ 2875884 w 3571792"/>
                  <a:gd name="connsiteY57" fmla="*/ 1019175 h 1990725"/>
                  <a:gd name="connsiteX58" fmla="*/ 2885409 w 3571792"/>
                  <a:gd name="connsiteY58" fmla="*/ 819150 h 1990725"/>
                  <a:gd name="connsiteX59" fmla="*/ 2933034 w 3571792"/>
                  <a:gd name="connsiteY59" fmla="*/ 762000 h 1990725"/>
                  <a:gd name="connsiteX60" fmla="*/ 2990184 w 3571792"/>
                  <a:gd name="connsiteY60" fmla="*/ 762000 h 1990725"/>
                  <a:gd name="connsiteX61" fmla="*/ 3047334 w 3571792"/>
                  <a:gd name="connsiteY61" fmla="*/ 771525 h 1990725"/>
                  <a:gd name="connsiteX62" fmla="*/ 3104485 w 3571792"/>
                  <a:gd name="connsiteY62" fmla="*/ 790575 h 1990725"/>
                  <a:gd name="connsiteX63" fmla="*/ 3114009 w 3571792"/>
                  <a:gd name="connsiteY63" fmla="*/ 857250 h 1990725"/>
                  <a:gd name="connsiteX64" fmla="*/ 3133059 w 3571792"/>
                  <a:gd name="connsiteY64" fmla="*/ 914400 h 1990725"/>
                  <a:gd name="connsiteX65" fmla="*/ 3152109 w 3571792"/>
                  <a:gd name="connsiteY65" fmla="*/ 971550 h 1990725"/>
                  <a:gd name="connsiteX66" fmla="*/ 3171159 w 3571792"/>
                  <a:gd name="connsiteY66" fmla="*/ 1028700 h 1990725"/>
                  <a:gd name="connsiteX67" fmla="*/ 3161634 w 3571792"/>
                  <a:gd name="connsiteY67" fmla="*/ 1057275 h 1990725"/>
                  <a:gd name="connsiteX68" fmla="*/ 3190209 w 3571792"/>
                  <a:gd name="connsiteY68" fmla="*/ 1114425 h 1990725"/>
                  <a:gd name="connsiteX69" fmla="*/ 3190209 w 3571792"/>
                  <a:gd name="connsiteY69" fmla="*/ 1162050 h 1990725"/>
                  <a:gd name="connsiteX70" fmla="*/ 3190209 w 3571792"/>
                  <a:gd name="connsiteY70" fmla="*/ 1209675 h 1990725"/>
                  <a:gd name="connsiteX71" fmla="*/ 3171159 w 3571792"/>
                  <a:gd name="connsiteY71" fmla="*/ 1238250 h 1990725"/>
                  <a:gd name="connsiteX72" fmla="*/ 3180684 w 3571792"/>
                  <a:gd name="connsiteY72" fmla="*/ 1276350 h 1990725"/>
                  <a:gd name="connsiteX73" fmla="*/ 3190209 w 3571792"/>
                  <a:gd name="connsiteY73" fmla="*/ 1333500 h 1990725"/>
                  <a:gd name="connsiteX74" fmla="*/ 3209259 w 3571792"/>
                  <a:gd name="connsiteY74" fmla="*/ 1390650 h 1990725"/>
                  <a:gd name="connsiteX75" fmla="*/ 3209259 w 3571792"/>
                  <a:gd name="connsiteY75" fmla="*/ 1447800 h 1990725"/>
                  <a:gd name="connsiteX76" fmla="*/ 3228309 w 3571792"/>
                  <a:gd name="connsiteY76" fmla="*/ 1504950 h 1990725"/>
                  <a:gd name="connsiteX77" fmla="*/ 3247359 w 3571792"/>
                  <a:gd name="connsiteY77" fmla="*/ 1562100 h 1990725"/>
                  <a:gd name="connsiteX78" fmla="*/ 3256884 w 3571792"/>
                  <a:gd name="connsiteY78" fmla="*/ 1590675 h 1990725"/>
                  <a:gd name="connsiteX79" fmla="*/ 3256884 w 3571792"/>
                  <a:gd name="connsiteY79" fmla="*/ 1638300 h 1990725"/>
                  <a:gd name="connsiteX80" fmla="*/ 3275934 w 3571792"/>
                  <a:gd name="connsiteY80" fmla="*/ 1685925 h 1990725"/>
                  <a:gd name="connsiteX81" fmla="*/ 3275934 w 3571792"/>
                  <a:gd name="connsiteY81" fmla="*/ 1743075 h 1990725"/>
                  <a:gd name="connsiteX82" fmla="*/ 3285459 w 3571792"/>
                  <a:gd name="connsiteY82" fmla="*/ 1800225 h 1990725"/>
                  <a:gd name="connsiteX83" fmla="*/ 3275934 w 3571792"/>
                  <a:gd name="connsiteY83" fmla="*/ 1838325 h 1990725"/>
                  <a:gd name="connsiteX84" fmla="*/ 3285459 w 3571792"/>
                  <a:gd name="connsiteY84" fmla="*/ 1876425 h 1990725"/>
                  <a:gd name="connsiteX85" fmla="*/ 3304509 w 3571792"/>
                  <a:gd name="connsiteY85" fmla="*/ 1933575 h 1990725"/>
                  <a:gd name="connsiteX86" fmla="*/ 3275934 w 3571792"/>
                  <a:gd name="connsiteY86" fmla="*/ 1962150 h 1990725"/>
                  <a:gd name="connsiteX87" fmla="*/ 3304509 w 3571792"/>
                  <a:gd name="connsiteY87" fmla="*/ 1990725 h 1990725"/>
                  <a:gd name="connsiteX88" fmla="*/ 3352134 w 3571792"/>
                  <a:gd name="connsiteY88" fmla="*/ 1924050 h 1990725"/>
                  <a:gd name="connsiteX89" fmla="*/ 3352134 w 3571792"/>
                  <a:gd name="connsiteY89" fmla="*/ 1857375 h 1990725"/>
                  <a:gd name="connsiteX90" fmla="*/ 3361659 w 3571792"/>
                  <a:gd name="connsiteY90" fmla="*/ 1800225 h 1990725"/>
                  <a:gd name="connsiteX91" fmla="*/ 3361659 w 3571792"/>
                  <a:gd name="connsiteY91" fmla="*/ 1752600 h 1990725"/>
                  <a:gd name="connsiteX92" fmla="*/ 3361659 w 3571792"/>
                  <a:gd name="connsiteY92" fmla="*/ 1685925 h 1990725"/>
                  <a:gd name="connsiteX93" fmla="*/ 3371184 w 3571792"/>
                  <a:gd name="connsiteY93" fmla="*/ 1628775 h 1990725"/>
                  <a:gd name="connsiteX94" fmla="*/ 3380709 w 3571792"/>
                  <a:gd name="connsiteY94" fmla="*/ 1562100 h 1990725"/>
                  <a:gd name="connsiteX95" fmla="*/ 3371184 w 3571792"/>
                  <a:gd name="connsiteY95" fmla="*/ 1504950 h 1990725"/>
                  <a:gd name="connsiteX96" fmla="*/ 3399759 w 3571792"/>
                  <a:gd name="connsiteY96" fmla="*/ 1457325 h 1990725"/>
                  <a:gd name="connsiteX97" fmla="*/ 3371184 w 3571792"/>
                  <a:gd name="connsiteY97" fmla="*/ 1419225 h 1990725"/>
                  <a:gd name="connsiteX98" fmla="*/ 3399759 w 3571792"/>
                  <a:gd name="connsiteY98" fmla="*/ 1352550 h 1990725"/>
                  <a:gd name="connsiteX99" fmla="*/ 3399759 w 3571792"/>
                  <a:gd name="connsiteY99" fmla="*/ 1285875 h 1990725"/>
                  <a:gd name="connsiteX100" fmla="*/ 3380709 w 3571792"/>
                  <a:gd name="connsiteY100" fmla="*/ 1238250 h 1990725"/>
                  <a:gd name="connsiteX101" fmla="*/ 3390234 w 3571792"/>
                  <a:gd name="connsiteY101" fmla="*/ 1181100 h 1990725"/>
                  <a:gd name="connsiteX102" fmla="*/ 3390234 w 3571792"/>
                  <a:gd name="connsiteY102" fmla="*/ 1152525 h 1990725"/>
                  <a:gd name="connsiteX103" fmla="*/ 3399759 w 3571792"/>
                  <a:gd name="connsiteY103" fmla="*/ 1085850 h 1990725"/>
                  <a:gd name="connsiteX104" fmla="*/ 3399759 w 3571792"/>
                  <a:gd name="connsiteY104" fmla="*/ 1047750 h 1990725"/>
                  <a:gd name="connsiteX105" fmla="*/ 3390234 w 3571792"/>
                  <a:gd name="connsiteY105" fmla="*/ 981075 h 1990725"/>
                  <a:gd name="connsiteX106" fmla="*/ 3399759 w 3571792"/>
                  <a:gd name="connsiteY106" fmla="*/ 933450 h 1990725"/>
                  <a:gd name="connsiteX107" fmla="*/ 3418809 w 3571792"/>
                  <a:gd name="connsiteY107" fmla="*/ 866775 h 1990725"/>
                  <a:gd name="connsiteX108" fmla="*/ 3437859 w 3571792"/>
                  <a:gd name="connsiteY108" fmla="*/ 819150 h 1990725"/>
                  <a:gd name="connsiteX109" fmla="*/ 3418809 w 3571792"/>
                  <a:gd name="connsiteY109" fmla="*/ 781050 h 1990725"/>
                  <a:gd name="connsiteX110" fmla="*/ 3437859 w 3571792"/>
                  <a:gd name="connsiteY110" fmla="*/ 685800 h 1990725"/>
                  <a:gd name="connsiteX111" fmla="*/ 3504538 w 3571792"/>
                  <a:gd name="connsiteY111" fmla="*/ 742950 h 1990725"/>
                  <a:gd name="connsiteX112" fmla="*/ 3504534 w 3571792"/>
                  <a:gd name="connsiteY112" fmla="*/ 533400 h 1990725"/>
                  <a:gd name="connsiteX113" fmla="*/ 3514059 w 3571792"/>
                  <a:gd name="connsiteY113" fmla="*/ 485775 h 1990725"/>
                  <a:gd name="connsiteX114" fmla="*/ 3514059 w 3571792"/>
                  <a:gd name="connsiteY114" fmla="*/ 428625 h 1990725"/>
                  <a:gd name="connsiteX115" fmla="*/ 3533109 w 3571792"/>
                  <a:gd name="connsiteY115" fmla="*/ 361950 h 1990725"/>
                  <a:gd name="connsiteX116" fmla="*/ 3523584 w 3571792"/>
                  <a:gd name="connsiteY116" fmla="*/ 314325 h 1990725"/>
                  <a:gd name="connsiteX117" fmla="*/ 3523584 w 3571792"/>
                  <a:gd name="connsiteY117" fmla="*/ 247650 h 1990725"/>
                  <a:gd name="connsiteX118" fmla="*/ 3533109 w 3571792"/>
                  <a:gd name="connsiteY118" fmla="*/ 190500 h 1990725"/>
                  <a:gd name="connsiteX119" fmla="*/ 3561684 w 3571792"/>
                  <a:gd name="connsiteY119" fmla="*/ 142875 h 1990725"/>
                  <a:gd name="connsiteX120" fmla="*/ 3542634 w 3571792"/>
                  <a:gd name="connsiteY120" fmla="*/ 95250 h 1990725"/>
                  <a:gd name="connsiteX121" fmla="*/ 3571209 w 3571792"/>
                  <a:gd name="connsiteY121" fmla="*/ 57150 h 1990725"/>
                  <a:gd name="connsiteX122" fmla="*/ 3561684 w 3571792"/>
                  <a:gd name="connsiteY122" fmla="*/ 0 h 1990725"/>
                  <a:gd name="connsiteX0" fmla="*/ 673718 w 3693985"/>
                  <a:gd name="connsiteY0" fmla="*/ 790575 h 1990725"/>
                  <a:gd name="connsiteX1" fmla="*/ 622302 w 3693985"/>
                  <a:gd name="connsiteY1" fmla="*/ 809625 h 1990725"/>
                  <a:gd name="connsiteX2" fmla="*/ 564996 w 3693985"/>
                  <a:gd name="connsiteY2" fmla="*/ 857250 h 1990725"/>
                  <a:gd name="connsiteX3" fmla="*/ 487058 w 3693985"/>
                  <a:gd name="connsiteY3" fmla="*/ 866775 h 1990725"/>
                  <a:gd name="connsiteX4" fmla="*/ 416687 w 3693985"/>
                  <a:gd name="connsiteY4" fmla="*/ 914400 h 1990725"/>
                  <a:gd name="connsiteX5" fmla="*/ 341597 w 3693985"/>
                  <a:gd name="connsiteY5" fmla="*/ 952500 h 1990725"/>
                  <a:gd name="connsiteX6" fmla="*/ 253163 w 3693985"/>
                  <a:gd name="connsiteY6" fmla="*/ 1009650 h 1990725"/>
                  <a:gd name="connsiteX7" fmla="*/ 141997 w 3693985"/>
                  <a:gd name="connsiteY7" fmla="*/ 1076325 h 1990725"/>
                  <a:gd name="connsiteX8" fmla="*/ 26943 w 3693985"/>
                  <a:gd name="connsiteY8" fmla="*/ 1047750 h 1990725"/>
                  <a:gd name="connsiteX9" fmla="*/ 692768 w 3693985"/>
                  <a:gd name="connsiteY9" fmla="*/ 771525 h 1990725"/>
                  <a:gd name="connsiteX10" fmla="*/ 780503 w 3693985"/>
                  <a:gd name="connsiteY10" fmla="*/ 923925 h 1990725"/>
                  <a:gd name="connsiteX11" fmla="*/ 826116 w 3693985"/>
                  <a:gd name="connsiteY11" fmla="*/ 742950 h 1990725"/>
                  <a:gd name="connsiteX12" fmla="*/ 898710 w 3693985"/>
                  <a:gd name="connsiteY12" fmla="*/ 763161 h 1990725"/>
                  <a:gd name="connsiteX13" fmla="*/ 982415 w 3693985"/>
                  <a:gd name="connsiteY13" fmla="*/ 590550 h 1990725"/>
                  <a:gd name="connsiteX14" fmla="*/ 1135914 w 3693985"/>
                  <a:gd name="connsiteY14" fmla="*/ 514358 h 1990725"/>
                  <a:gd name="connsiteX15" fmla="*/ 1340520 w 3693985"/>
                  <a:gd name="connsiteY15" fmla="*/ 390525 h 1990725"/>
                  <a:gd name="connsiteX16" fmla="*/ 1788224 w 3693985"/>
                  <a:gd name="connsiteY16" fmla="*/ 176059 h 1990725"/>
                  <a:gd name="connsiteX17" fmla="*/ 2217027 w 3693985"/>
                  <a:gd name="connsiteY17" fmla="*/ 28575 h 1990725"/>
                  <a:gd name="connsiteX18" fmla="*/ 2283702 w 3693985"/>
                  <a:gd name="connsiteY18" fmla="*/ 9525 h 1990725"/>
                  <a:gd name="connsiteX19" fmla="*/ 2398002 w 3693985"/>
                  <a:gd name="connsiteY19" fmla="*/ 19050 h 1990725"/>
                  <a:gd name="connsiteX20" fmla="*/ 2417052 w 3693985"/>
                  <a:gd name="connsiteY20" fmla="*/ 47625 h 1990725"/>
                  <a:gd name="connsiteX21" fmla="*/ 2426577 w 3693985"/>
                  <a:gd name="connsiteY21" fmla="*/ 95250 h 1990725"/>
                  <a:gd name="connsiteX22" fmla="*/ 2436102 w 3693985"/>
                  <a:gd name="connsiteY22" fmla="*/ 333375 h 1990725"/>
                  <a:gd name="connsiteX23" fmla="*/ 2464677 w 3693985"/>
                  <a:gd name="connsiteY23" fmla="*/ 495300 h 1990725"/>
                  <a:gd name="connsiteX24" fmla="*/ 2474202 w 3693985"/>
                  <a:gd name="connsiteY24" fmla="*/ 523875 h 1990725"/>
                  <a:gd name="connsiteX25" fmla="*/ 2493253 w 3693985"/>
                  <a:gd name="connsiteY25" fmla="*/ 647700 h 1990725"/>
                  <a:gd name="connsiteX26" fmla="*/ 2493250 w 3693985"/>
                  <a:gd name="connsiteY26" fmla="*/ 695325 h 1990725"/>
                  <a:gd name="connsiteX27" fmla="*/ 2493251 w 3693985"/>
                  <a:gd name="connsiteY27" fmla="*/ 742950 h 1990725"/>
                  <a:gd name="connsiteX28" fmla="*/ 2540877 w 3693985"/>
                  <a:gd name="connsiteY28" fmla="*/ 723900 h 1990725"/>
                  <a:gd name="connsiteX29" fmla="*/ 2550402 w 3693985"/>
                  <a:gd name="connsiteY29" fmla="*/ 876300 h 1990725"/>
                  <a:gd name="connsiteX30" fmla="*/ 2559927 w 3693985"/>
                  <a:gd name="connsiteY30" fmla="*/ 904875 h 1990725"/>
                  <a:gd name="connsiteX31" fmla="*/ 2550402 w 3693985"/>
                  <a:gd name="connsiteY31" fmla="*/ 952500 h 1990725"/>
                  <a:gd name="connsiteX32" fmla="*/ 2569452 w 3693985"/>
                  <a:gd name="connsiteY32" fmla="*/ 1000125 h 1990725"/>
                  <a:gd name="connsiteX33" fmla="*/ 2569452 w 3693985"/>
                  <a:gd name="connsiteY33" fmla="*/ 1028700 h 1990725"/>
                  <a:gd name="connsiteX34" fmla="*/ 2578977 w 3693985"/>
                  <a:gd name="connsiteY34" fmla="*/ 1076325 h 1990725"/>
                  <a:gd name="connsiteX35" fmla="*/ 2578977 w 3693985"/>
                  <a:gd name="connsiteY35" fmla="*/ 1123950 h 1990725"/>
                  <a:gd name="connsiteX36" fmla="*/ 2588502 w 3693985"/>
                  <a:gd name="connsiteY36" fmla="*/ 1162050 h 1990725"/>
                  <a:gd name="connsiteX37" fmla="*/ 2578977 w 3693985"/>
                  <a:gd name="connsiteY37" fmla="*/ 1181100 h 1990725"/>
                  <a:gd name="connsiteX38" fmla="*/ 2598027 w 3693985"/>
                  <a:gd name="connsiteY38" fmla="*/ 1219200 h 1990725"/>
                  <a:gd name="connsiteX39" fmla="*/ 2598027 w 3693985"/>
                  <a:gd name="connsiteY39" fmla="*/ 1266825 h 1990725"/>
                  <a:gd name="connsiteX40" fmla="*/ 2617077 w 3693985"/>
                  <a:gd name="connsiteY40" fmla="*/ 1314450 h 1990725"/>
                  <a:gd name="connsiteX41" fmla="*/ 2617077 w 3693985"/>
                  <a:gd name="connsiteY41" fmla="*/ 1362075 h 1990725"/>
                  <a:gd name="connsiteX42" fmla="*/ 2655177 w 3693985"/>
                  <a:gd name="connsiteY42" fmla="*/ 1400175 h 1990725"/>
                  <a:gd name="connsiteX43" fmla="*/ 2683752 w 3693985"/>
                  <a:gd name="connsiteY43" fmla="*/ 1362075 h 1990725"/>
                  <a:gd name="connsiteX44" fmla="*/ 2693277 w 3693985"/>
                  <a:gd name="connsiteY44" fmla="*/ 1314450 h 1990725"/>
                  <a:gd name="connsiteX45" fmla="*/ 2712327 w 3693985"/>
                  <a:gd name="connsiteY45" fmla="*/ 1257300 h 1990725"/>
                  <a:gd name="connsiteX46" fmla="*/ 2712327 w 3693985"/>
                  <a:gd name="connsiteY46" fmla="*/ 1219200 h 1990725"/>
                  <a:gd name="connsiteX47" fmla="*/ 2731377 w 3693985"/>
                  <a:gd name="connsiteY47" fmla="*/ 1152525 h 1990725"/>
                  <a:gd name="connsiteX48" fmla="*/ 2721852 w 3693985"/>
                  <a:gd name="connsiteY48" fmla="*/ 1085850 h 1990725"/>
                  <a:gd name="connsiteX49" fmla="*/ 2731377 w 3693985"/>
                  <a:gd name="connsiteY49" fmla="*/ 1057275 h 1990725"/>
                  <a:gd name="connsiteX50" fmla="*/ 2750427 w 3693985"/>
                  <a:gd name="connsiteY50" fmla="*/ 990600 h 1990725"/>
                  <a:gd name="connsiteX51" fmla="*/ 2759952 w 3693985"/>
                  <a:gd name="connsiteY51" fmla="*/ 942975 h 1990725"/>
                  <a:gd name="connsiteX52" fmla="*/ 2769477 w 3693985"/>
                  <a:gd name="connsiteY52" fmla="*/ 895350 h 1990725"/>
                  <a:gd name="connsiteX53" fmla="*/ 2788527 w 3693985"/>
                  <a:gd name="connsiteY53" fmla="*/ 847725 h 1990725"/>
                  <a:gd name="connsiteX54" fmla="*/ 2836152 w 3693985"/>
                  <a:gd name="connsiteY54" fmla="*/ 904875 h 1990725"/>
                  <a:gd name="connsiteX55" fmla="*/ 2836152 w 3693985"/>
                  <a:gd name="connsiteY55" fmla="*/ 952500 h 1990725"/>
                  <a:gd name="connsiteX56" fmla="*/ 2902830 w 3693985"/>
                  <a:gd name="connsiteY56" fmla="*/ 1047750 h 1990725"/>
                  <a:gd name="connsiteX57" fmla="*/ 2969504 w 3693985"/>
                  <a:gd name="connsiteY57" fmla="*/ 962025 h 1990725"/>
                  <a:gd name="connsiteX58" fmla="*/ 2998077 w 3693985"/>
                  <a:gd name="connsiteY58" fmla="*/ 1019175 h 1990725"/>
                  <a:gd name="connsiteX59" fmla="*/ 3007602 w 3693985"/>
                  <a:gd name="connsiteY59" fmla="*/ 819150 h 1990725"/>
                  <a:gd name="connsiteX60" fmla="*/ 3055227 w 3693985"/>
                  <a:gd name="connsiteY60" fmla="*/ 762000 h 1990725"/>
                  <a:gd name="connsiteX61" fmla="*/ 3112377 w 3693985"/>
                  <a:gd name="connsiteY61" fmla="*/ 762000 h 1990725"/>
                  <a:gd name="connsiteX62" fmla="*/ 3169527 w 3693985"/>
                  <a:gd name="connsiteY62" fmla="*/ 771525 h 1990725"/>
                  <a:gd name="connsiteX63" fmla="*/ 3226678 w 3693985"/>
                  <a:gd name="connsiteY63" fmla="*/ 790575 h 1990725"/>
                  <a:gd name="connsiteX64" fmla="*/ 3236202 w 3693985"/>
                  <a:gd name="connsiteY64" fmla="*/ 857250 h 1990725"/>
                  <a:gd name="connsiteX65" fmla="*/ 3255252 w 3693985"/>
                  <a:gd name="connsiteY65" fmla="*/ 914400 h 1990725"/>
                  <a:gd name="connsiteX66" fmla="*/ 3274302 w 3693985"/>
                  <a:gd name="connsiteY66" fmla="*/ 971550 h 1990725"/>
                  <a:gd name="connsiteX67" fmla="*/ 3293352 w 3693985"/>
                  <a:gd name="connsiteY67" fmla="*/ 1028700 h 1990725"/>
                  <a:gd name="connsiteX68" fmla="*/ 3283827 w 3693985"/>
                  <a:gd name="connsiteY68" fmla="*/ 1057275 h 1990725"/>
                  <a:gd name="connsiteX69" fmla="*/ 3312402 w 3693985"/>
                  <a:gd name="connsiteY69" fmla="*/ 1114425 h 1990725"/>
                  <a:gd name="connsiteX70" fmla="*/ 3312402 w 3693985"/>
                  <a:gd name="connsiteY70" fmla="*/ 1162050 h 1990725"/>
                  <a:gd name="connsiteX71" fmla="*/ 3312402 w 3693985"/>
                  <a:gd name="connsiteY71" fmla="*/ 1209675 h 1990725"/>
                  <a:gd name="connsiteX72" fmla="*/ 3293352 w 3693985"/>
                  <a:gd name="connsiteY72" fmla="*/ 1238250 h 1990725"/>
                  <a:gd name="connsiteX73" fmla="*/ 3302877 w 3693985"/>
                  <a:gd name="connsiteY73" fmla="*/ 1276350 h 1990725"/>
                  <a:gd name="connsiteX74" fmla="*/ 3312402 w 3693985"/>
                  <a:gd name="connsiteY74" fmla="*/ 1333500 h 1990725"/>
                  <a:gd name="connsiteX75" fmla="*/ 3331452 w 3693985"/>
                  <a:gd name="connsiteY75" fmla="*/ 1390650 h 1990725"/>
                  <a:gd name="connsiteX76" fmla="*/ 3331452 w 3693985"/>
                  <a:gd name="connsiteY76" fmla="*/ 1447800 h 1990725"/>
                  <a:gd name="connsiteX77" fmla="*/ 3350502 w 3693985"/>
                  <a:gd name="connsiteY77" fmla="*/ 1504950 h 1990725"/>
                  <a:gd name="connsiteX78" fmla="*/ 3369552 w 3693985"/>
                  <a:gd name="connsiteY78" fmla="*/ 1562100 h 1990725"/>
                  <a:gd name="connsiteX79" fmla="*/ 3379077 w 3693985"/>
                  <a:gd name="connsiteY79" fmla="*/ 1590675 h 1990725"/>
                  <a:gd name="connsiteX80" fmla="*/ 3379077 w 3693985"/>
                  <a:gd name="connsiteY80" fmla="*/ 1638300 h 1990725"/>
                  <a:gd name="connsiteX81" fmla="*/ 3398127 w 3693985"/>
                  <a:gd name="connsiteY81" fmla="*/ 1685925 h 1990725"/>
                  <a:gd name="connsiteX82" fmla="*/ 3398127 w 3693985"/>
                  <a:gd name="connsiteY82" fmla="*/ 1743075 h 1990725"/>
                  <a:gd name="connsiteX83" fmla="*/ 3407652 w 3693985"/>
                  <a:gd name="connsiteY83" fmla="*/ 1800225 h 1990725"/>
                  <a:gd name="connsiteX84" fmla="*/ 3398127 w 3693985"/>
                  <a:gd name="connsiteY84" fmla="*/ 1838325 h 1990725"/>
                  <a:gd name="connsiteX85" fmla="*/ 3407652 w 3693985"/>
                  <a:gd name="connsiteY85" fmla="*/ 1876425 h 1990725"/>
                  <a:gd name="connsiteX86" fmla="*/ 3426702 w 3693985"/>
                  <a:gd name="connsiteY86" fmla="*/ 1933575 h 1990725"/>
                  <a:gd name="connsiteX87" fmla="*/ 3398127 w 3693985"/>
                  <a:gd name="connsiteY87" fmla="*/ 1962150 h 1990725"/>
                  <a:gd name="connsiteX88" fmla="*/ 3426702 w 3693985"/>
                  <a:gd name="connsiteY88" fmla="*/ 1990725 h 1990725"/>
                  <a:gd name="connsiteX89" fmla="*/ 3474327 w 3693985"/>
                  <a:gd name="connsiteY89" fmla="*/ 1924050 h 1990725"/>
                  <a:gd name="connsiteX90" fmla="*/ 3474327 w 3693985"/>
                  <a:gd name="connsiteY90" fmla="*/ 1857375 h 1990725"/>
                  <a:gd name="connsiteX91" fmla="*/ 3483852 w 3693985"/>
                  <a:gd name="connsiteY91" fmla="*/ 1800225 h 1990725"/>
                  <a:gd name="connsiteX92" fmla="*/ 3483852 w 3693985"/>
                  <a:gd name="connsiteY92" fmla="*/ 1752600 h 1990725"/>
                  <a:gd name="connsiteX93" fmla="*/ 3483852 w 3693985"/>
                  <a:gd name="connsiteY93" fmla="*/ 1685925 h 1990725"/>
                  <a:gd name="connsiteX94" fmla="*/ 3493377 w 3693985"/>
                  <a:gd name="connsiteY94" fmla="*/ 1628775 h 1990725"/>
                  <a:gd name="connsiteX95" fmla="*/ 3502902 w 3693985"/>
                  <a:gd name="connsiteY95" fmla="*/ 1562100 h 1990725"/>
                  <a:gd name="connsiteX96" fmla="*/ 3493377 w 3693985"/>
                  <a:gd name="connsiteY96" fmla="*/ 1504950 h 1990725"/>
                  <a:gd name="connsiteX97" fmla="*/ 3521952 w 3693985"/>
                  <a:gd name="connsiteY97" fmla="*/ 1457325 h 1990725"/>
                  <a:gd name="connsiteX98" fmla="*/ 3493377 w 3693985"/>
                  <a:gd name="connsiteY98" fmla="*/ 1419225 h 1990725"/>
                  <a:gd name="connsiteX99" fmla="*/ 3521952 w 3693985"/>
                  <a:gd name="connsiteY99" fmla="*/ 1352550 h 1990725"/>
                  <a:gd name="connsiteX100" fmla="*/ 3521952 w 3693985"/>
                  <a:gd name="connsiteY100" fmla="*/ 1285875 h 1990725"/>
                  <a:gd name="connsiteX101" fmla="*/ 3502902 w 3693985"/>
                  <a:gd name="connsiteY101" fmla="*/ 1238250 h 1990725"/>
                  <a:gd name="connsiteX102" fmla="*/ 3512427 w 3693985"/>
                  <a:gd name="connsiteY102" fmla="*/ 1181100 h 1990725"/>
                  <a:gd name="connsiteX103" fmla="*/ 3512427 w 3693985"/>
                  <a:gd name="connsiteY103" fmla="*/ 1152525 h 1990725"/>
                  <a:gd name="connsiteX104" fmla="*/ 3521952 w 3693985"/>
                  <a:gd name="connsiteY104" fmla="*/ 1085850 h 1990725"/>
                  <a:gd name="connsiteX105" fmla="*/ 3521952 w 3693985"/>
                  <a:gd name="connsiteY105" fmla="*/ 1047750 h 1990725"/>
                  <a:gd name="connsiteX106" fmla="*/ 3512427 w 3693985"/>
                  <a:gd name="connsiteY106" fmla="*/ 981075 h 1990725"/>
                  <a:gd name="connsiteX107" fmla="*/ 3521952 w 3693985"/>
                  <a:gd name="connsiteY107" fmla="*/ 933450 h 1990725"/>
                  <a:gd name="connsiteX108" fmla="*/ 3541002 w 3693985"/>
                  <a:gd name="connsiteY108" fmla="*/ 866775 h 1990725"/>
                  <a:gd name="connsiteX109" fmla="*/ 3560052 w 3693985"/>
                  <a:gd name="connsiteY109" fmla="*/ 819150 h 1990725"/>
                  <a:gd name="connsiteX110" fmla="*/ 3541002 w 3693985"/>
                  <a:gd name="connsiteY110" fmla="*/ 781050 h 1990725"/>
                  <a:gd name="connsiteX111" fmla="*/ 3560052 w 3693985"/>
                  <a:gd name="connsiteY111" fmla="*/ 685800 h 1990725"/>
                  <a:gd name="connsiteX112" fmla="*/ 3626731 w 3693985"/>
                  <a:gd name="connsiteY112" fmla="*/ 742950 h 1990725"/>
                  <a:gd name="connsiteX113" fmla="*/ 3626727 w 3693985"/>
                  <a:gd name="connsiteY113" fmla="*/ 533400 h 1990725"/>
                  <a:gd name="connsiteX114" fmla="*/ 3636252 w 3693985"/>
                  <a:gd name="connsiteY114" fmla="*/ 485775 h 1990725"/>
                  <a:gd name="connsiteX115" fmla="*/ 3636252 w 3693985"/>
                  <a:gd name="connsiteY115" fmla="*/ 428625 h 1990725"/>
                  <a:gd name="connsiteX116" fmla="*/ 3655302 w 3693985"/>
                  <a:gd name="connsiteY116" fmla="*/ 361950 h 1990725"/>
                  <a:gd name="connsiteX117" fmla="*/ 3645777 w 3693985"/>
                  <a:gd name="connsiteY117" fmla="*/ 314325 h 1990725"/>
                  <a:gd name="connsiteX118" fmla="*/ 3645777 w 3693985"/>
                  <a:gd name="connsiteY118" fmla="*/ 247650 h 1990725"/>
                  <a:gd name="connsiteX119" fmla="*/ 3655302 w 3693985"/>
                  <a:gd name="connsiteY119" fmla="*/ 190500 h 1990725"/>
                  <a:gd name="connsiteX120" fmla="*/ 3683877 w 3693985"/>
                  <a:gd name="connsiteY120" fmla="*/ 142875 h 1990725"/>
                  <a:gd name="connsiteX121" fmla="*/ 3664827 w 3693985"/>
                  <a:gd name="connsiteY121" fmla="*/ 95250 h 1990725"/>
                  <a:gd name="connsiteX122" fmla="*/ 3693402 w 3693985"/>
                  <a:gd name="connsiteY122" fmla="*/ 57150 h 1990725"/>
                  <a:gd name="connsiteX123" fmla="*/ 3683877 w 3693985"/>
                  <a:gd name="connsiteY123" fmla="*/ 0 h 1990725"/>
                  <a:gd name="connsiteX0" fmla="*/ 668511 w 3688778"/>
                  <a:gd name="connsiteY0" fmla="*/ 790575 h 1990725"/>
                  <a:gd name="connsiteX1" fmla="*/ 617095 w 3688778"/>
                  <a:gd name="connsiteY1" fmla="*/ 809625 h 1990725"/>
                  <a:gd name="connsiteX2" fmla="*/ 559789 w 3688778"/>
                  <a:gd name="connsiteY2" fmla="*/ 857250 h 1990725"/>
                  <a:gd name="connsiteX3" fmla="*/ 481851 w 3688778"/>
                  <a:gd name="connsiteY3" fmla="*/ 866775 h 1990725"/>
                  <a:gd name="connsiteX4" fmla="*/ 411480 w 3688778"/>
                  <a:gd name="connsiteY4" fmla="*/ 914400 h 1990725"/>
                  <a:gd name="connsiteX5" fmla="*/ 336390 w 3688778"/>
                  <a:gd name="connsiteY5" fmla="*/ 952500 h 1990725"/>
                  <a:gd name="connsiteX6" fmla="*/ 247956 w 3688778"/>
                  <a:gd name="connsiteY6" fmla="*/ 1009650 h 1990725"/>
                  <a:gd name="connsiteX7" fmla="*/ 193943 w 3688778"/>
                  <a:gd name="connsiteY7" fmla="*/ 1133475 h 1990725"/>
                  <a:gd name="connsiteX8" fmla="*/ 21736 w 3688778"/>
                  <a:gd name="connsiteY8" fmla="*/ 1047750 h 1990725"/>
                  <a:gd name="connsiteX9" fmla="*/ 687561 w 3688778"/>
                  <a:gd name="connsiteY9" fmla="*/ 771525 h 1990725"/>
                  <a:gd name="connsiteX10" fmla="*/ 775296 w 3688778"/>
                  <a:gd name="connsiteY10" fmla="*/ 923925 h 1990725"/>
                  <a:gd name="connsiteX11" fmla="*/ 820909 w 3688778"/>
                  <a:gd name="connsiteY11" fmla="*/ 742950 h 1990725"/>
                  <a:gd name="connsiteX12" fmla="*/ 893503 w 3688778"/>
                  <a:gd name="connsiteY12" fmla="*/ 763161 h 1990725"/>
                  <a:gd name="connsiteX13" fmla="*/ 977208 w 3688778"/>
                  <a:gd name="connsiteY13" fmla="*/ 590550 h 1990725"/>
                  <a:gd name="connsiteX14" fmla="*/ 1130707 w 3688778"/>
                  <a:gd name="connsiteY14" fmla="*/ 514358 h 1990725"/>
                  <a:gd name="connsiteX15" fmla="*/ 1335313 w 3688778"/>
                  <a:gd name="connsiteY15" fmla="*/ 390525 h 1990725"/>
                  <a:gd name="connsiteX16" fmla="*/ 1783017 w 3688778"/>
                  <a:gd name="connsiteY16" fmla="*/ 176059 h 1990725"/>
                  <a:gd name="connsiteX17" fmla="*/ 2211820 w 3688778"/>
                  <a:gd name="connsiteY17" fmla="*/ 28575 h 1990725"/>
                  <a:gd name="connsiteX18" fmla="*/ 2278495 w 3688778"/>
                  <a:gd name="connsiteY18" fmla="*/ 9525 h 1990725"/>
                  <a:gd name="connsiteX19" fmla="*/ 2392795 w 3688778"/>
                  <a:gd name="connsiteY19" fmla="*/ 19050 h 1990725"/>
                  <a:gd name="connsiteX20" fmla="*/ 2411845 w 3688778"/>
                  <a:gd name="connsiteY20" fmla="*/ 47625 h 1990725"/>
                  <a:gd name="connsiteX21" fmla="*/ 2421370 w 3688778"/>
                  <a:gd name="connsiteY21" fmla="*/ 95250 h 1990725"/>
                  <a:gd name="connsiteX22" fmla="*/ 2430895 w 3688778"/>
                  <a:gd name="connsiteY22" fmla="*/ 333375 h 1990725"/>
                  <a:gd name="connsiteX23" fmla="*/ 2459470 w 3688778"/>
                  <a:gd name="connsiteY23" fmla="*/ 495300 h 1990725"/>
                  <a:gd name="connsiteX24" fmla="*/ 2468995 w 3688778"/>
                  <a:gd name="connsiteY24" fmla="*/ 523875 h 1990725"/>
                  <a:gd name="connsiteX25" fmla="*/ 2488046 w 3688778"/>
                  <a:gd name="connsiteY25" fmla="*/ 647700 h 1990725"/>
                  <a:gd name="connsiteX26" fmla="*/ 2488043 w 3688778"/>
                  <a:gd name="connsiteY26" fmla="*/ 695325 h 1990725"/>
                  <a:gd name="connsiteX27" fmla="*/ 2488044 w 3688778"/>
                  <a:gd name="connsiteY27" fmla="*/ 742950 h 1990725"/>
                  <a:gd name="connsiteX28" fmla="*/ 2535670 w 3688778"/>
                  <a:gd name="connsiteY28" fmla="*/ 723900 h 1990725"/>
                  <a:gd name="connsiteX29" fmla="*/ 2545195 w 3688778"/>
                  <a:gd name="connsiteY29" fmla="*/ 876300 h 1990725"/>
                  <a:gd name="connsiteX30" fmla="*/ 2554720 w 3688778"/>
                  <a:gd name="connsiteY30" fmla="*/ 904875 h 1990725"/>
                  <a:gd name="connsiteX31" fmla="*/ 2545195 w 3688778"/>
                  <a:gd name="connsiteY31" fmla="*/ 952500 h 1990725"/>
                  <a:gd name="connsiteX32" fmla="*/ 2564245 w 3688778"/>
                  <a:gd name="connsiteY32" fmla="*/ 1000125 h 1990725"/>
                  <a:gd name="connsiteX33" fmla="*/ 2564245 w 3688778"/>
                  <a:gd name="connsiteY33" fmla="*/ 1028700 h 1990725"/>
                  <a:gd name="connsiteX34" fmla="*/ 2573770 w 3688778"/>
                  <a:gd name="connsiteY34" fmla="*/ 1076325 h 1990725"/>
                  <a:gd name="connsiteX35" fmla="*/ 2573770 w 3688778"/>
                  <a:gd name="connsiteY35" fmla="*/ 1123950 h 1990725"/>
                  <a:gd name="connsiteX36" fmla="*/ 2583295 w 3688778"/>
                  <a:gd name="connsiteY36" fmla="*/ 1162050 h 1990725"/>
                  <a:gd name="connsiteX37" fmla="*/ 2573770 w 3688778"/>
                  <a:gd name="connsiteY37" fmla="*/ 1181100 h 1990725"/>
                  <a:gd name="connsiteX38" fmla="*/ 2592820 w 3688778"/>
                  <a:gd name="connsiteY38" fmla="*/ 1219200 h 1990725"/>
                  <a:gd name="connsiteX39" fmla="*/ 2592820 w 3688778"/>
                  <a:gd name="connsiteY39" fmla="*/ 1266825 h 1990725"/>
                  <a:gd name="connsiteX40" fmla="*/ 2611870 w 3688778"/>
                  <a:gd name="connsiteY40" fmla="*/ 1314450 h 1990725"/>
                  <a:gd name="connsiteX41" fmla="*/ 2611870 w 3688778"/>
                  <a:gd name="connsiteY41" fmla="*/ 1362075 h 1990725"/>
                  <a:gd name="connsiteX42" fmla="*/ 2649970 w 3688778"/>
                  <a:gd name="connsiteY42" fmla="*/ 1400175 h 1990725"/>
                  <a:gd name="connsiteX43" fmla="*/ 2678545 w 3688778"/>
                  <a:gd name="connsiteY43" fmla="*/ 1362075 h 1990725"/>
                  <a:gd name="connsiteX44" fmla="*/ 2688070 w 3688778"/>
                  <a:gd name="connsiteY44" fmla="*/ 1314450 h 1990725"/>
                  <a:gd name="connsiteX45" fmla="*/ 2707120 w 3688778"/>
                  <a:gd name="connsiteY45" fmla="*/ 1257300 h 1990725"/>
                  <a:gd name="connsiteX46" fmla="*/ 2707120 w 3688778"/>
                  <a:gd name="connsiteY46" fmla="*/ 1219200 h 1990725"/>
                  <a:gd name="connsiteX47" fmla="*/ 2726170 w 3688778"/>
                  <a:gd name="connsiteY47" fmla="*/ 1152525 h 1990725"/>
                  <a:gd name="connsiteX48" fmla="*/ 2716645 w 3688778"/>
                  <a:gd name="connsiteY48" fmla="*/ 1085850 h 1990725"/>
                  <a:gd name="connsiteX49" fmla="*/ 2726170 w 3688778"/>
                  <a:gd name="connsiteY49" fmla="*/ 1057275 h 1990725"/>
                  <a:gd name="connsiteX50" fmla="*/ 2745220 w 3688778"/>
                  <a:gd name="connsiteY50" fmla="*/ 990600 h 1990725"/>
                  <a:gd name="connsiteX51" fmla="*/ 2754745 w 3688778"/>
                  <a:gd name="connsiteY51" fmla="*/ 942975 h 1990725"/>
                  <a:gd name="connsiteX52" fmla="*/ 2764270 w 3688778"/>
                  <a:gd name="connsiteY52" fmla="*/ 895350 h 1990725"/>
                  <a:gd name="connsiteX53" fmla="*/ 2783320 w 3688778"/>
                  <a:gd name="connsiteY53" fmla="*/ 847725 h 1990725"/>
                  <a:gd name="connsiteX54" fmla="*/ 2830945 w 3688778"/>
                  <a:gd name="connsiteY54" fmla="*/ 904875 h 1990725"/>
                  <a:gd name="connsiteX55" fmla="*/ 2830945 w 3688778"/>
                  <a:gd name="connsiteY55" fmla="*/ 952500 h 1990725"/>
                  <a:gd name="connsiteX56" fmla="*/ 2897623 w 3688778"/>
                  <a:gd name="connsiteY56" fmla="*/ 1047750 h 1990725"/>
                  <a:gd name="connsiteX57" fmla="*/ 2964297 w 3688778"/>
                  <a:gd name="connsiteY57" fmla="*/ 962025 h 1990725"/>
                  <a:gd name="connsiteX58" fmla="*/ 2992870 w 3688778"/>
                  <a:gd name="connsiteY58" fmla="*/ 1019175 h 1990725"/>
                  <a:gd name="connsiteX59" fmla="*/ 3002395 w 3688778"/>
                  <a:gd name="connsiteY59" fmla="*/ 819150 h 1990725"/>
                  <a:gd name="connsiteX60" fmla="*/ 3050020 w 3688778"/>
                  <a:gd name="connsiteY60" fmla="*/ 762000 h 1990725"/>
                  <a:gd name="connsiteX61" fmla="*/ 3107170 w 3688778"/>
                  <a:gd name="connsiteY61" fmla="*/ 762000 h 1990725"/>
                  <a:gd name="connsiteX62" fmla="*/ 3164320 w 3688778"/>
                  <a:gd name="connsiteY62" fmla="*/ 771525 h 1990725"/>
                  <a:gd name="connsiteX63" fmla="*/ 3221471 w 3688778"/>
                  <a:gd name="connsiteY63" fmla="*/ 790575 h 1990725"/>
                  <a:gd name="connsiteX64" fmla="*/ 3230995 w 3688778"/>
                  <a:gd name="connsiteY64" fmla="*/ 857250 h 1990725"/>
                  <a:gd name="connsiteX65" fmla="*/ 3250045 w 3688778"/>
                  <a:gd name="connsiteY65" fmla="*/ 914400 h 1990725"/>
                  <a:gd name="connsiteX66" fmla="*/ 3269095 w 3688778"/>
                  <a:gd name="connsiteY66" fmla="*/ 971550 h 1990725"/>
                  <a:gd name="connsiteX67" fmla="*/ 3288145 w 3688778"/>
                  <a:gd name="connsiteY67" fmla="*/ 1028700 h 1990725"/>
                  <a:gd name="connsiteX68" fmla="*/ 3278620 w 3688778"/>
                  <a:gd name="connsiteY68" fmla="*/ 1057275 h 1990725"/>
                  <a:gd name="connsiteX69" fmla="*/ 3307195 w 3688778"/>
                  <a:gd name="connsiteY69" fmla="*/ 1114425 h 1990725"/>
                  <a:gd name="connsiteX70" fmla="*/ 3307195 w 3688778"/>
                  <a:gd name="connsiteY70" fmla="*/ 1162050 h 1990725"/>
                  <a:gd name="connsiteX71" fmla="*/ 3307195 w 3688778"/>
                  <a:gd name="connsiteY71" fmla="*/ 1209675 h 1990725"/>
                  <a:gd name="connsiteX72" fmla="*/ 3288145 w 3688778"/>
                  <a:gd name="connsiteY72" fmla="*/ 1238250 h 1990725"/>
                  <a:gd name="connsiteX73" fmla="*/ 3297670 w 3688778"/>
                  <a:gd name="connsiteY73" fmla="*/ 1276350 h 1990725"/>
                  <a:gd name="connsiteX74" fmla="*/ 3307195 w 3688778"/>
                  <a:gd name="connsiteY74" fmla="*/ 1333500 h 1990725"/>
                  <a:gd name="connsiteX75" fmla="*/ 3326245 w 3688778"/>
                  <a:gd name="connsiteY75" fmla="*/ 1390650 h 1990725"/>
                  <a:gd name="connsiteX76" fmla="*/ 3326245 w 3688778"/>
                  <a:gd name="connsiteY76" fmla="*/ 1447800 h 1990725"/>
                  <a:gd name="connsiteX77" fmla="*/ 3345295 w 3688778"/>
                  <a:gd name="connsiteY77" fmla="*/ 1504950 h 1990725"/>
                  <a:gd name="connsiteX78" fmla="*/ 3364345 w 3688778"/>
                  <a:gd name="connsiteY78" fmla="*/ 1562100 h 1990725"/>
                  <a:gd name="connsiteX79" fmla="*/ 3373870 w 3688778"/>
                  <a:gd name="connsiteY79" fmla="*/ 1590675 h 1990725"/>
                  <a:gd name="connsiteX80" fmla="*/ 3373870 w 3688778"/>
                  <a:gd name="connsiteY80" fmla="*/ 1638300 h 1990725"/>
                  <a:gd name="connsiteX81" fmla="*/ 3392920 w 3688778"/>
                  <a:gd name="connsiteY81" fmla="*/ 1685925 h 1990725"/>
                  <a:gd name="connsiteX82" fmla="*/ 3392920 w 3688778"/>
                  <a:gd name="connsiteY82" fmla="*/ 1743075 h 1990725"/>
                  <a:gd name="connsiteX83" fmla="*/ 3402445 w 3688778"/>
                  <a:gd name="connsiteY83" fmla="*/ 1800225 h 1990725"/>
                  <a:gd name="connsiteX84" fmla="*/ 3392920 w 3688778"/>
                  <a:gd name="connsiteY84" fmla="*/ 1838325 h 1990725"/>
                  <a:gd name="connsiteX85" fmla="*/ 3402445 w 3688778"/>
                  <a:gd name="connsiteY85" fmla="*/ 1876425 h 1990725"/>
                  <a:gd name="connsiteX86" fmla="*/ 3421495 w 3688778"/>
                  <a:gd name="connsiteY86" fmla="*/ 1933575 h 1990725"/>
                  <a:gd name="connsiteX87" fmla="*/ 3392920 w 3688778"/>
                  <a:gd name="connsiteY87" fmla="*/ 1962150 h 1990725"/>
                  <a:gd name="connsiteX88" fmla="*/ 3421495 w 3688778"/>
                  <a:gd name="connsiteY88" fmla="*/ 1990725 h 1990725"/>
                  <a:gd name="connsiteX89" fmla="*/ 3469120 w 3688778"/>
                  <a:gd name="connsiteY89" fmla="*/ 1924050 h 1990725"/>
                  <a:gd name="connsiteX90" fmla="*/ 3469120 w 3688778"/>
                  <a:gd name="connsiteY90" fmla="*/ 1857375 h 1990725"/>
                  <a:gd name="connsiteX91" fmla="*/ 3478645 w 3688778"/>
                  <a:gd name="connsiteY91" fmla="*/ 1800225 h 1990725"/>
                  <a:gd name="connsiteX92" fmla="*/ 3478645 w 3688778"/>
                  <a:gd name="connsiteY92" fmla="*/ 1752600 h 1990725"/>
                  <a:gd name="connsiteX93" fmla="*/ 3478645 w 3688778"/>
                  <a:gd name="connsiteY93" fmla="*/ 1685925 h 1990725"/>
                  <a:gd name="connsiteX94" fmla="*/ 3488170 w 3688778"/>
                  <a:gd name="connsiteY94" fmla="*/ 1628775 h 1990725"/>
                  <a:gd name="connsiteX95" fmla="*/ 3497695 w 3688778"/>
                  <a:gd name="connsiteY95" fmla="*/ 1562100 h 1990725"/>
                  <a:gd name="connsiteX96" fmla="*/ 3488170 w 3688778"/>
                  <a:gd name="connsiteY96" fmla="*/ 1504950 h 1990725"/>
                  <a:gd name="connsiteX97" fmla="*/ 3516745 w 3688778"/>
                  <a:gd name="connsiteY97" fmla="*/ 1457325 h 1990725"/>
                  <a:gd name="connsiteX98" fmla="*/ 3488170 w 3688778"/>
                  <a:gd name="connsiteY98" fmla="*/ 1419225 h 1990725"/>
                  <a:gd name="connsiteX99" fmla="*/ 3516745 w 3688778"/>
                  <a:gd name="connsiteY99" fmla="*/ 1352550 h 1990725"/>
                  <a:gd name="connsiteX100" fmla="*/ 3516745 w 3688778"/>
                  <a:gd name="connsiteY100" fmla="*/ 1285875 h 1990725"/>
                  <a:gd name="connsiteX101" fmla="*/ 3497695 w 3688778"/>
                  <a:gd name="connsiteY101" fmla="*/ 1238250 h 1990725"/>
                  <a:gd name="connsiteX102" fmla="*/ 3507220 w 3688778"/>
                  <a:gd name="connsiteY102" fmla="*/ 1181100 h 1990725"/>
                  <a:gd name="connsiteX103" fmla="*/ 3507220 w 3688778"/>
                  <a:gd name="connsiteY103" fmla="*/ 1152525 h 1990725"/>
                  <a:gd name="connsiteX104" fmla="*/ 3516745 w 3688778"/>
                  <a:gd name="connsiteY104" fmla="*/ 1085850 h 1990725"/>
                  <a:gd name="connsiteX105" fmla="*/ 3516745 w 3688778"/>
                  <a:gd name="connsiteY105" fmla="*/ 1047750 h 1990725"/>
                  <a:gd name="connsiteX106" fmla="*/ 3507220 w 3688778"/>
                  <a:gd name="connsiteY106" fmla="*/ 981075 h 1990725"/>
                  <a:gd name="connsiteX107" fmla="*/ 3516745 w 3688778"/>
                  <a:gd name="connsiteY107" fmla="*/ 933450 h 1990725"/>
                  <a:gd name="connsiteX108" fmla="*/ 3535795 w 3688778"/>
                  <a:gd name="connsiteY108" fmla="*/ 866775 h 1990725"/>
                  <a:gd name="connsiteX109" fmla="*/ 3554845 w 3688778"/>
                  <a:gd name="connsiteY109" fmla="*/ 819150 h 1990725"/>
                  <a:gd name="connsiteX110" fmla="*/ 3535795 w 3688778"/>
                  <a:gd name="connsiteY110" fmla="*/ 781050 h 1990725"/>
                  <a:gd name="connsiteX111" fmla="*/ 3554845 w 3688778"/>
                  <a:gd name="connsiteY111" fmla="*/ 685800 h 1990725"/>
                  <a:gd name="connsiteX112" fmla="*/ 3621524 w 3688778"/>
                  <a:gd name="connsiteY112" fmla="*/ 742950 h 1990725"/>
                  <a:gd name="connsiteX113" fmla="*/ 3621520 w 3688778"/>
                  <a:gd name="connsiteY113" fmla="*/ 533400 h 1990725"/>
                  <a:gd name="connsiteX114" fmla="*/ 3631045 w 3688778"/>
                  <a:gd name="connsiteY114" fmla="*/ 485775 h 1990725"/>
                  <a:gd name="connsiteX115" fmla="*/ 3631045 w 3688778"/>
                  <a:gd name="connsiteY115" fmla="*/ 428625 h 1990725"/>
                  <a:gd name="connsiteX116" fmla="*/ 3650095 w 3688778"/>
                  <a:gd name="connsiteY116" fmla="*/ 361950 h 1990725"/>
                  <a:gd name="connsiteX117" fmla="*/ 3640570 w 3688778"/>
                  <a:gd name="connsiteY117" fmla="*/ 314325 h 1990725"/>
                  <a:gd name="connsiteX118" fmla="*/ 3640570 w 3688778"/>
                  <a:gd name="connsiteY118" fmla="*/ 247650 h 1990725"/>
                  <a:gd name="connsiteX119" fmla="*/ 3650095 w 3688778"/>
                  <a:gd name="connsiteY119" fmla="*/ 190500 h 1990725"/>
                  <a:gd name="connsiteX120" fmla="*/ 3678670 w 3688778"/>
                  <a:gd name="connsiteY120" fmla="*/ 142875 h 1990725"/>
                  <a:gd name="connsiteX121" fmla="*/ 3659620 w 3688778"/>
                  <a:gd name="connsiteY121" fmla="*/ 95250 h 1990725"/>
                  <a:gd name="connsiteX122" fmla="*/ 3688195 w 3688778"/>
                  <a:gd name="connsiteY122" fmla="*/ 57150 h 1990725"/>
                  <a:gd name="connsiteX123" fmla="*/ 3678670 w 3688778"/>
                  <a:gd name="connsiteY123" fmla="*/ 0 h 1990725"/>
                  <a:gd name="connsiteX0" fmla="*/ 501820 w 3522087"/>
                  <a:gd name="connsiteY0" fmla="*/ 790575 h 1990725"/>
                  <a:gd name="connsiteX1" fmla="*/ 450404 w 3522087"/>
                  <a:gd name="connsiteY1" fmla="*/ 809625 h 1990725"/>
                  <a:gd name="connsiteX2" fmla="*/ 393098 w 3522087"/>
                  <a:gd name="connsiteY2" fmla="*/ 857250 h 1990725"/>
                  <a:gd name="connsiteX3" fmla="*/ 315160 w 3522087"/>
                  <a:gd name="connsiteY3" fmla="*/ 866775 h 1990725"/>
                  <a:gd name="connsiteX4" fmla="*/ 244789 w 3522087"/>
                  <a:gd name="connsiteY4" fmla="*/ 914400 h 1990725"/>
                  <a:gd name="connsiteX5" fmla="*/ 169699 w 3522087"/>
                  <a:gd name="connsiteY5" fmla="*/ 952500 h 1990725"/>
                  <a:gd name="connsiteX6" fmla="*/ 81265 w 3522087"/>
                  <a:gd name="connsiteY6" fmla="*/ 1009650 h 1990725"/>
                  <a:gd name="connsiteX7" fmla="*/ 27252 w 3522087"/>
                  <a:gd name="connsiteY7" fmla="*/ 1133475 h 1990725"/>
                  <a:gd name="connsiteX8" fmla="*/ 520870 w 3522087"/>
                  <a:gd name="connsiteY8" fmla="*/ 771525 h 1990725"/>
                  <a:gd name="connsiteX9" fmla="*/ 608605 w 3522087"/>
                  <a:gd name="connsiteY9" fmla="*/ 923925 h 1990725"/>
                  <a:gd name="connsiteX10" fmla="*/ 654218 w 3522087"/>
                  <a:gd name="connsiteY10" fmla="*/ 742950 h 1990725"/>
                  <a:gd name="connsiteX11" fmla="*/ 726812 w 3522087"/>
                  <a:gd name="connsiteY11" fmla="*/ 763161 h 1990725"/>
                  <a:gd name="connsiteX12" fmla="*/ 810517 w 3522087"/>
                  <a:gd name="connsiteY12" fmla="*/ 590550 h 1990725"/>
                  <a:gd name="connsiteX13" fmla="*/ 964016 w 3522087"/>
                  <a:gd name="connsiteY13" fmla="*/ 514358 h 1990725"/>
                  <a:gd name="connsiteX14" fmla="*/ 1168622 w 3522087"/>
                  <a:gd name="connsiteY14" fmla="*/ 390525 h 1990725"/>
                  <a:gd name="connsiteX15" fmla="*/ 1616326 w 3522087"/>
                  <a:gd name="connsiteY15" fmla="*/ 176059 h 1990725"/>
                  <a:gd name="connsiteX16" fmla="*/ 2045129 w 3522087"/>
                  <a:gd name="connsiteY16" fmla="*/ 28575 h 1990725"/>
                  <a:gd name="connsiteX17" fmla="*/ 2111804 w 3522087"/>
                  <a:gd name="connsiteY17" fmla="*/ 9525 h 1990725"/>
                  <a:gd name="connsiteX18" fmla="*/ 2226104 w 3522087"/>
                  <a:gd name="connsiteY18" fmla="*/ 19050 h 1990725"/>
                  <a:gd name="connsiteX19" fmla="*/ 2245154 w 3522087"/>
                  <a:gd name="connsiteY19" fmla="*/ 47625 h 1990725"/>
                  <a:gd name="connsiteX20" fmla="*/ 2254679 w 3522087"/>
                  <a:gd name="connsiteY20" fmla="*/ 95250 h 1990725"/>
                  <a:gd name="connsiteX21" fmla="*/ 2264204 w 3522087"/>
                  <a:gd name="connsiteY21" fmla="*/ 333375 h 1990725"/>
                  <a:gd name="connsiteX22" fmla="*/ 2292779 w 3522087"/>
                  <a:gd name="connsiteY22" fmla="*/ 495300 h 1990725"/>
                  <a:gd name="connsiteX23" fmla="*/ 2302304 w 3522087"/>
                  <a:gd name="connsiteY23" fmla="*/ 523875 h 1990725"/>
                  <a:gd name="connsiteX24" fmla="*/ 2321355 w 3522087"/>
                  <a:gd name="connsiteY24" fmla="*/ 647700 h 1990725"/>
                  <a:gd name="connsiteX25" fmla="*/ 2321352 w 3522087"/>
                  <a:gd name="connsiteY25" fmla="*/ 695325 h 1990725"/>
                  <a:gd name="connsiteX26" fmla="*/ 2321353 w 3522087"/>
                  <a:gd name="connsiteY26" fmla="*/ 742950 h 1990725"/>
                  <a:gd name="connsiteX27" fmla="*/ 2368979 w 3522087"/>
                  <a:gd name="connsiteY27" fmla="*/ 723900 h 1990725"/>
                  <a:gd name="connsiteX28" fmla="*/ 2378504 w 3522087"/>
                  <a:gd name="connsiteY28" fmla="*/ 876300 h 1990725"/>
                  <a:gd name="connsiteX29" fmla="*/ 2388029 w 3522087"/>
                  <a:gd name="connsiteY29" fmla="*/ 904875 h 1990725"/>
                  <a:gd name="connsiteX30" fmla="*/ 2378504 w 3522087"/>
                  <a:gd name="connsiteY30" fmla="*/ 952500 h 1990725"/>
                  <a:gd name="connsiteX31" fmla="*/ 2397554 w 3522087"/>
                  <a:gd name="connsiteY31" fmla="*/ 1000125 h 1990725"/>
                  <a:gd name="connsiteX32" fmla="*/ 2397554 w 3522087"/>
                  <a:gd name="connsiteY32" fmla="*/ 1028700 h 1990725"/>
                  <a:gd name="connsiteX33" fmla="*/ 2407079 w 3522087"/>
                  <a:gd name="connsiteY33" fmla="*/ 1076325 h 1990725"/>
                  <a:gd name="connsiteX34" fmla="*/ 2407079 w 3522087"/>
                  <a:gd name="connsiteY34" fmla="*/ 1123950 h 1990725"/>
                  <a:gd name="connsiteX35" fmla="*/ 2416604 w 3522087"/>
                  <a:gd name="connsiteY35" fmla="*/ 1162050 h 1990725"/>
                  <a:gd name="connsiteX36" fmla="*/ 2407079 w 3522087"/>
                  <a:gd name="connsiteY36" fmla="*/ 1181100 h 1990725"/>
                  <a:gd name="connsiteX37" fmla="*/ 2426129 w 3522087"/>
                  <a:gd name="connsiteY37" fmla="*/ 1219200 h 1990725"/>
                  <a:gd name="connsiteX38" fmla="*/ 2426129 w 3522087"/>
                  <a:gd name="connsiteY38" fmla="*/ 1266825 h 1990725"/>
                  <a:gd name="connsiteX39" fmla="*/ 2445179 w 3522087"/>
                  <a:gd name="connsiteY39" fmla="*/ 1314450 h 1990725"/>
                  <a:gd name="connsiteX40" fmla="*/ 2445179 w 3522087"/>
                  <a:gd name="connsiteY40" fmla="*/ 1362075 h 1990725"/>
                  <a:gd name="connsiteX41" fmla="*/ 2483279 w 3522087"/>
                  <a:gd name="connsiteY41" fmla="*/ 1400175 h 1990725"/>
                  <a:gd name="connsiteX42" fmla="*/ 2511854 w 3522087"/>
                  <a:gd name="connsiteY42" fmla="*/ 1362075 h 1990725"/>
                  <a:gd name="connsiteX43" fmla="*/ 2521379 w 3522087"/>
                  <a:gd name="connsiteY43" fmla="*/ 1314450 h 1990725"/>
                  <a:gd name="connsiteX44" fmla="*/ 2540429 w 3522087"/>
                  <a:gd name="connsiteY44" fmla="*/ 1257300 h 1990725"/>
                  <a:gd name="connsiteX45" fmla="*/ 2540429 w 3522087"/>
                  <a:gd name="connsiteY45" fmla="*/ 1219200 h 1990725"/>
                  <a:gd name="connsiteX46" fmla="*/ 2559479 w 3522087"/>
                  <a:gd name="connsiteY46" fmla="*/ 1152525 h 1990725"/>
                  <a:gd name="connsiteX47" fmla="*/ 2549954 w 3522087"/>
                  <a:gd name="connsiteY47" fmla="*/ 1085850 h 1990725"/>
                  <a:gd name="connsiteX48" fmla="*/ 2559479 w 3522087"/>
                  <a:gd name="connsiteY48" fmla="*/ 1057275 h 1990725"/>
                  <a:gd name="connsiteX49" fmla="*/ 2578529 w 3522087"/>
                  <a:gd name="connsiteY49" fmla="*/ 990600 h 1990725"/>
                  <a:gd name="connsiteX50" fmla="*/ 2588054 w 3522087"/>
                  <a:gd name="connsiteY50" fmla="*/ 942975 h 1990725"/>
                  <a:gd name="connsiteX51" fmla="*/ 2597579 w 3522087"/>
                  <a:gd name="connsiteY51" fmla="*/ 895350 h 1990725"/>
                  <a:gd name="connsiteX52" fmla="*/ 2616629 w 3522087"/>
                  <a:gd name="connsiteY52" fmla="*/ 847725 h 1990725"/>
                  <a:gd name="connsiteX53" fmla="*/ 2664254 w 3522087"/>
                  <a:gd name="connsiteY53" fmla="*/ 904875 h 1990725"/>
                  <a:gd name="connsiteX54" fmla="*/ 2664254 w 3522087"/>
                  <a:gd name="connsiteY54" fmla="*/ 952500 h 1990725"/>
                  <a:gd name="connsiteX55" fmla="*/ 2730932 w 3522087"/>
                  <a:gd name="connsiteY55" fmla="*/ 1047750 h 1990725"/>
                  <a:gd name="connsiteX56" fmla="*/ 2797606 w 3522087"/>
                  <a:gd name="connsiteY56" fmla="*/ 962025 h 1990725"/>
                  <a:gd name="connsiteX57" fmla="*/ 2826179 w 3522087"/>
                  <a:gd name="connsiteY57" fmla="*/ 1019175 h 1990725"/>
                  <a:gd name="connsiteX58" fmla="*/ 2835704 w 3522087"/>
                  <a:gd name="connsiteY58" fmla="*/ 819150 h 1990725"/>
                  <a:gd name="connsiteX59" fmla="*/ 2883329 w 3522087"/>
                  <a:gd name="connsiteY59" fmla="*/ 762000 h 1990725"/>
                  <a:gd name="connsiteX60" fmla="*/ 2940479 w 3522087"/>
                  <a:gd name="connsiteY60" fmla="*/ 762000 h 1990725"/>
                  <a:gd name="connsiteX61" fmla="*/ 2997629 w 3522087"/>
                  <a:gd name="connsiteY61" fmla="*/ 771525 h 1990725"/>
                  <a:gd name="connsiteX62" fmla="*/ 3054780 w 3522087"/>
                  <a:gd name="connsiteY62" fmla="*/ 790575 h 1990725"/>
                  <a:gd name="connsiteX63" fmla="*/ 3064304 w 3522087"/>
                  <a:gd name="connsiteY63" fmla="*/ 857250 h 1990725"/>
                  <a:gd name="connsiteX64" fmla="*/ 3083354 w 3522087"/>
                  <a:gd name="connsiteY64" fmla="*/ 914400 h 1990725"/>
                  <a:gd name="connsiteX65" fmla="*/ 3102404 w 3522087"/>
                  <a:gd name="connsiteY65" fmla="*/ 971550 h 1990725"/>
                  <a:gd name="connsiteX66" fmla="*/ 3121454 w 3522087"/>
                  <a:gd name="connsiteY66" fmla="*/ 1028700 h 1990725"/>
                  <a:gd name="connsiteX67" fmla="*/ 3111929 w 3522087"/>
                  <a:gd name="connsiteY67" fmla="*/ 1057275 h 1990725"/>
                  <a:gd name="connsiteX68" fmla="*/ 3140504 w 3522087"/>
                  <a:gd name="connsiteY68" fmla="*/ 1114425 h 1990725"/>
                  <a:gd name="connsiteX69" fmla="*/ 3140504 w 3522087"/>
                  <a:gd name="connsiteY69" fmla="*/ 1162050 h 1990725"/>
                  <a:gd name="connsiteX70" fmla="*/ 3140504 w 3522087"/>
                  <a:gd name="connsiteY70" fmla="*/ 1209675 h 1990725"/>
                  <a:gd name="connsiteX71" fmla="*/ 3121454 w 3522087"/>
                  <a:gd name="connsiteY71" fmla="*/ 1238250 h 1990725"/>
                  <a:gd name="connsiteX72" fmla="*/ 3130979 w 3522087"/>
                  <a:gd name="connsiteY72" fmla="*/ 1276350 h 1990725"/>
                  <a:gd name="connsiteX73" fmla="*/ 3140504 w 3522087"/>
                  <a:gd name="connsiteY73" fmla="*/ 1333500 h 1990725"/>
                  <a:gd name="connsiteX74" fmla="*/ 3159554 w 3522087"/>
                  <a:gd name="connsiteY74" fmla="*/ 1390650 h 1990725"/>
                  <a:gd name="connsiteX75" fmla="*/ 3159554 w 3522087"/>
                  <a:gd name="connsiteY75" fmla="*/ 1447800 h 1990725"/>
                  <a:gd name="connsiteX76" fmla="*/ 3178604 w 3522087"/>
                  <a:gd name="connsiteY76" fmla="*/ 1504950 h 1990725"/>
                  <a:gd name="connsiteX77" fmla="*/ 3197654 w 3522087"/>
                  <a:gd name="connsiteY77" fmla="*/ 1562100 h 1990725"/>
                  <a:gd name="connsiteX78" fmla="*/ 3207179 w 3522087"/>
                  <a:gd name="connsiteY78" fmla="*/ 1590675 h 1990725"/>
                  <a:gd name="connsiteX79" fmla="*/ 3207179 w 3522087"/>
                  <a:gd name="connsiteY79" fmla="*/ 1638300 h 1990725"/>
                  <a:gd name="connsiteX80" fmla="*/ 3226229 w 3522087"/>
                  <a:gd name="connsiteY80" fmla="*/ 1685925 h 1990725"/>
                  <a:gd name="connsiteX81" fmla="*/ 3226229 w 3522087"/>
                  <a:gd name="connsiteY81" fmla="*/ 1743075 h 1990725"/>
                  <a:gd name="connsiteX82" fmla="*/ 3235754 w 3522087"/>
                  <a:gd name="connsiteY82" fmla="*/ 1800225 h 1990725"/>
                  <a:gd name="connsiteX83" fmla="*/ 3226229 w 3522087"/>
                  <a:gd name="connsiteY83" fmla="*/ 1838325 h 1990725"/>
                  <a:gd name="connsiteX84" fmla="*/ 3235754 w 3522087"/>
                  <a:gd name="connsiteY84" fmla="*/ 1876425 h 1990725"/>
                  <a:gd name="connsiteX85" fmla="*/ 3254804 w 3522087"/>
                  <a:gd name="connsiteY85" fmla="*/ 1933575 h 1990725"/>
                  <a:gd name="connsiteX86" fmla="*/ 3226229 w 3522087"/>
                  <a:gd name="connsiteY86" fmla="*/ 1962150 h 1990725"/>
                  <a:gd name="connsiteX87" fmla="*/ 3254804 w 3522087"/>
                  <a:gd name="connsiteY87" fmla="*/ 1990725 h 1990725"/>
                  <a:gd name="connsiteX88" fmla="*/ 3302429 w 3522087"/>
                  <a:gd name="connsiteY88" fmla="*/ 1924050 h 1990725"/>
                  <a:gd name="connsiteX89" fmla="*/ 3302429 w 3522087"/>
                  <a:gd name="connsiteY89" fmla="*/ 1857375 h 1990725"/>
                  <a:gd name="connsiteX90" fmla="*/ 3311954 w 3522087"/>
                  <a:gd name="connsiteY90" fmla="*/ 1800225 h 1990725"/>
                  <a:gd name="connsiteX91" fmla="*/ 3311954 w 3522087"/>
                  <a:gd name="connsiteY91" fmla="*/ 1752600 h 1990725"/>
                  <a:gd name="connsiteX92" fmla="*/ 3311954 w 3522087"/>
                  <a:gd name="connsiteY92" fmla="*/ 1685925 h 1990725"/>
                  <a:gd name="connsiteX93" fmla="*/ 3321479 w 3522087"/>
                  <a:gd name="connsiteY93" fmla="*/ 1628775 h 1990725"/>
                  <a:gd name="connsiteX94" fmla="*/ 3331004 w 3522087"/>
                  <a:gd name="connsiteY94" fmla="*/ 1562100 h 1990725"/>
                  <a:gd name="connsiteX95" fmla="*/ 3321479 w 3522087"/>
                  <a:gd name="connsiteY95" fmla="*/ 1504950 h 1990725"/>
                  <a:gd name="connsiteX96" fmla="*/ 3350054 w 3522087"/>
                  <a:gd name="connsiteY96" fmla="*/ 1457325 h 1990725"/>
                  <a:gd name="connsiteX97" fmla="*/ 3321479 w 3522087"/>
                  <a:gd name="connsiteY97" fmla="*/ 1419225 h 1990725"/>
                  <a:gd name="connsiteX98" fmla="*/ 3350054 w 3522087"/>
                  <a:gd name="connsiteY98" fmla="*/ 1352550 h 1990725"/>
                  <a:gd name="connsiteX99" fmla="*/ 3350054 w 3522087"/>
                  <a:gd name="connsiteY99" fmla="*/ 1285875 h 1990725"/>
                  <a:gd name="connsiteX100" fmla="*/ 3331004 w 3522087"/>
                  <a:gd name="connsiteY100" fmla="*/ 1238250 h 1990725"/>
                  <a:gd name="connsiteX101" fmla="*/ 3340529 w 3522087"/>
                  <a:gd name="connsiteY101" fmla="*/ 1181100 h 1990725"/>
                  <a:gd name="connsiteX102" fmla="*/ 3340529 w 3522087"/>
                  <a:gd name="connsiteY102" fmla="*/ 1152525 h 1990725"/>
                  <a:gd name="connsiteX103" fmla="*/ 3350054 w 3522087"/>
                  <a:gd name="connsiteY103" fmla="*/ 1085850 h 1990725"/>
                  <a:gd name="connsiteX104" fmla="*/ 3350054 w 3522087"/>
                  <a:gd name="connsiteY104" fmla="*/ 1047750 h 1990725"/>
                  <a:gd name="connsiteX105" fmla="*/ 3340529 w 3522087"/>
                  <a:gd name="connsiteY105" fmla="*/ 981075 h 1990725"/>
                  <a:gd name="connsiteX106" fmla="*/ 3350054 w 3522087"/>
                  <a:gd name="connsiteY106" fmla="*/ 933450 h 1990725"/>
                  <a:gd name="connsiteX107" fmla="*/ 3369104 w 3522087"/>
                  <a:gd name="connsiteY107" fmla="*/ 866775 h 1990725"/>
                  <a:gd name="connsiteX108" fmla="*/ 3388154 w 3522087"/>
                  <a:gd name="connsiteY108" fmla="*/ 819150 h 1990725"/>
                  <a:gd name="connsiteX109" fmla="*/ 3369104 w 3522087"/>
                  <a:gd name="connsiteY109" fmla="*/ 781050 h 1990725"/>
                  <a:gd name="connsiteX110" fmla="*/ 3388154 w 3522087"/>
                  <a:gd name="connsiteY110" fmla="*/ 685800 h 1990725"/>
                  <a:gd name="connsiteX111" fmla="*/ 3454833 w 3522087"/>
                  <a:gd name="connsiteY111" fmla="*/ 742950 h 1990725"/>
                  <a:gd name="connsiteX112" fmla="*/ 3454829 w 3522087"/>
                  <a:gd name="connsiteY112" fmla="*/ 533400 h 1990725"/>
                  <a:gd name="connsiteX113" fmla="*/ 3464354 w 3522087"/>
                  <a:gd name="connsiteY113" fmla="*/ 485775 h 1990725"/>
                  <a:gd name="connsiteX114" fmla="*/ 3464354 w 3522087"/>
                  <a:gd name="connsiteY114" fmla="*/ 428625 h 1990725"/>
                  <a:gd name="connsiteX115" fmla="*/ 3483404 w 3522087"/>
                  <a:gd name="connsiteY115" fmla="*/ 361950 h 1990725"/>
                  <a:gd name="connsiteX116" fmla="*/ 3473879 w 3522087"/>
                  <a:gd name="connsiteY116" fmla="*/ 314325 h 1990725"/>
                  <a:gd name="connsiteX117" fmla="*/ 3473879 w 3522087"/>
                  <a:gd name="connsiteY117" fmla="*/ 247650 h 1990725"/>
                  <a:gd name="connsiteX118" fmla="*/ 3483404 w 3522087"/>
                  <a:gd name="connsiteY118" fmla="*/ 190500 h 1990725"/>
                  <a:gd name="connsiteX119" fmla="*/ 3511979 w 3522087"/>
                  <a:gd name="connsiteY119" fmla="*/ 142875 h 1990725"/>
                  <a:gd name="connsiteX120" fmla="*/ 3492929 w 3522087"/>
                  <a:gd name="connsiteY120" fmla="*/ 95250 h 1990725"/>
                  <a:gd name="connsiteX121" fmla="*/ 3521504 w 3522087"/>
                  <a:gd name="connsiteY121" fmla="*/ 57150 h 1990725"/>
                  <a:gd name="connsiteX122" fmla="*/ 3511979 w 3522087"/>
                  <a:gd name="connsiteY122" fmla="*/ 0 h 1990725"/>
                  <a:gd name="connsiteX0" fmla="*/ 436472 w 3456739"/>
                  <a:gd name="connsiteY0" fmla="*/ 790575 h 1990725"/>
                  <a:gd name="connsiteX1" fmla="*/ 385056 w 3456739"/>
                  <a:gd name="connsiteY1" fmla="*/ 809625 h 1990725"/>
                  <a:gd name="connsiteX2" fmla="*/ 327750 w 3456739"/>
                  <a:gd name="connsiteY2" fmla="*/ 857250 h 1990725"/>
                  <a:gd name="connsiteX3" fmla="*/ 249812 w 3456739"/>
                  <a:gd name="connsiteY3" fmla="*/ 866775 h 1990725"/>
                  <a:gd name="connsiteX4" fmla="*/ 179441 w 3456739"/>
                  <a:gd name="connsiteY4" fmla="*/ 914400 h 1990725"/>
                  <a:gd name="connsiteX5" fmla="*/ 104351 w 3456739"/>
                  <a:gd name="connsiteY5" fmla="*/ 952500 h 1990725"/>
                  <a:gd name="connsiteX6" fmla="*/ 15917 w 3456739"/>
                  <a:gd name="connsiteY6" fmla="*/ 1009650 h 1990725"/>
                  <a:gd name="connsiteX7" fmla="*/ 455522 w 3456739"/>
                  <a:gd name="connsiteY7" fmla="*/ 771525 h 1990725"/>
                  <a:gd name="connsiteX8" fmla="*/ 543257 w 3456739"/>
                  <a:gd name="connsiteY8" fmla="*/ 923925 h 1990725"/>
                  <a:gd name="connsiteX9" fmla="*/ 588870 w 3456739"/>
                  <a:gd name="connsiteY9" fmla="*/ 742950 h 1990725"/>
                  <a:gd name="connsiteX10" fmla="*/ 661464 w 3456739"/>
                  <a:gd name="connsiteY10" fmla="*/ 763161 h 1990725"/>
                  <a:gd name="connsiteX11" fmla="*/ 745169 w 3456739"/>
                  <a:gd name="connsiteY11" fmla="*/ 590550 h 1990725"/>
                  <a:gd name="connsiteX12" fmla="*/ 898668 w 3456739"/>
                  <a:gd name="connsiteY12" fmla="*/ 514358 h 1990725"/>
                  <a:gd name="connsiteX13" fmla="*/ 1103274 w 3456739"/>
                  <a:gd name="connsiteY13" fmla="*/ 390525 h 1990725"/>
                  <a:gd name="connsiteX14" fmla="*/ 1550978 w 3456739"/>
                  <a:gd name="connsiteY14" fmla="*/ 176059 h 1990725"/>
                  <a:gd name="connsiteX15" fmla="*/ 1979781 w 3456739"/>
                  <a:gd name="connsiteY15" fmla="*/ 28575 h 1990725"/>
                  <a:gd name="connsiteX16" fmla="*/ 2046456 w 3456739"/>
                  <a:gd name="connsiteY16" fmla="*/ 9525 h 1990725"/>
                  <a:gd name="connsiteX17" fmla="*/ 2160756 w 3456739"/>
                  <a:gd name="connsiteY17" fmla="*/ 19050 h 1990725"/>
                  <a:gd name="connsiteX18" fmla="*/ 2179806 w 3456739"/>
                  <a:gd name="connsiteY18" fmla="*/ 47625 h 1990725"/>
                  <a:gd name="connsiteX19" fmla="*/ 2189331 w 3456739"/>
                  <a:gd name="connsiteY19" fmla="*/ 95250 h 1990725"/>
                  <a:gd name="connsiteX20" fmla="*/ 2198856 w 3456739"/>
                  <a:gd name="connsiteY20" fmla="*/ 333375 h 1990725"/>
                  <a:gd name="connsiteX21" fmla="*/ 2227431 w 3456739"/>
                  <a:gd name="connsiteY21" fmla="*/ 495300 h 1990725"/>
                  <a:gd name="connsiteX22" fmla="*/ 2236956 w 3456739"/>
                  <a:gd name="connsiteY22" fmla="*/ 523875 h 1990725"/>
                  <a:gd name="connsiteX23" fmla="*/ 2256007 w 3456739"/>
                  <a:gd name="connsiteY23" fmla="*/ 647700 h 1990725"/>
                  <a:gd name="connsiteX24" fmla="*/ 2256004 w 3456739"/>
                  <a:gd name="connsiteY24" fmla="*/ 695325 h 1990725"/>
                  <a:gd name="connsiteX25" fmla="*/ 2256005 w 3456739"/>
                  <a:gd name="connsiteY25" fmla="*/ 742950 h 1990725"/>
                  <a:gd name="connsiteX26" fmla="*/ 2303631 w 3456739"/>
                  <a:gd name="connsiteY26" fmla="*/ 723900 h 1990725"/>
                  <a:gd name="connsiteX27" fmla="*/ 2313156 w 3456739"/>
                  <a:gd name="connsiteY27" fmla="*/ 876300 h 1990725"/>
                  <a:gd name="connsiteX28" fmla="*/ 2322681 w 3456739"/>
                  <a:gd name="connsiteY28" fmla="*/ 904875 h 1990725"/>
                  <a:gd name="connsiteX29" fmla="*/ 2313156 w 3456739"/>
                  <a:gd name="connsiteY29" fmla="*/ 952500 h 1990725"/>
                  <a:gd name="connsiteX30" fmla="*/ 2332206 w 3456739"/>
                  <a:gd name="connsiteY30" fmla="*/ 1000125 h 1990725"/>
                  <a:gd name="connsiteX31" fmla="*/ 2332206 w 3456739"/>
                  <a:gd name="connsiteY31" fmla="*/ 1028700 h 1990725"/>
                  <a:gd name="connsiteX32" fmla="*/ 2341731 w 3456739"/>
                  <a:gd name="connsiteY32" fmla="*/ 1076325 h 1990725"/>
                  <a:gd name="connsiteX33" fmla="*/ 2341731 w 3456739"/>
                  <a:gd name="connsiteY33" fmla="*/ 1123950 h 1990725"/>
                  <a:gd name="connsiteX34" fmla="*/ 2351256 w 3456739"/>
                  <a:gd name="connsiteY34" fmla="*/ 1162050 h 1990725"/>
                  <a:gd name="connsiteX35" fmla="*/ 2341731 w 3456739"/>
                  <a:gd name="connsiteY35" fmla="*/ 1181100 h 1990725"/>
                  <a:gd name="connsiteX36" fmla="*/ 2360781 w 3456739"/>
                  <a:gd name="connsiteY36" fmla="*/ 1219200 h 1990725"/>
                  <a:gd name="connsiteX37" fmla="*/ 2360781 w 3456739"/>
                  <a:gd name="connsiteY37" fmla="*/ 1266825 h 1990725"/>
                  <a:gd name="connsiteX38" fmla="*/ 2379831 w 3456739"/>
                  <a:gd name="connsiteY38" fmla="*/ 1314450 h 1990725"/>
                  <a:gd name="connsiteX39" fmla="*/ 2379831 w 3456739"/>
                  <a:gd name="connsiteY39" fmla="*/ 1362075 h 1990725"/>
                  <a:gd name="connsiteX40" fmla="*/ 2417931 w 3456739"/>
                  <a:gd name="connsiteY40" fmla="*/ 1400175 h 1990725"/>
                  <a:gd name="connsiteX41" fmla="*/ 2446506 w 3456739"/>
                  <a:gd name="connsiteY41" fmla="*/ 1362075 h 1990725"/>
                  <a:gd name="connsiteX42" fmla="*/ 2456031 w 3456739"/>
                  <a:gd name="connsiteY42" fmla="*/ 1314450 h 1990725"/>
                  <a:gd name="connsiteX43" fmla="*/ 2475081 w 3456739"/>
                  <a:gd name="connsiteY43" fmla="*/ 1257300 h 1990725"/>
                  <a:gd name="connsiteX44" fmla="*/ 2475081 w 3456739"/>
                  <a:gd name="connsiteY44" fmla="*/ 1219200 h 1990725"/>
                  <a:gd name="connsiteX45" fmla="*/ 2494131 w 3456739"/>
                  <a:gd name="connsiteY45" fmla="*/ 1152525 h 1990725"/>
                  <a:gd name="connsiteX46" fmla="*/ 2484606 w 3456739"/>
                  <a:gd name="connsiteY46" fmla="*/ 1085850 h 1990725"/>
                  <a:gd name="connsiteX47" fmla="*/ 2494131 w 3456739"/>
                  <a:gd name="connsiteY47" fmla="*/ 1057275 h 1990725"/>
                  <a:gd name="connsiteX48" fmla="*/ 2513181 w 3456739"/>
                  <a:gd name="connsiteY48" fmla="*/ 990600 h 1990725"/>
                  <a:gd name="connsiteX49" fmla="*/ 2522706 w 3456739"/>
                  <a:gd name="connsiteY49" fmla="*/ 942975 h 1990725"/>
                  <a:gd name="connsiteX50" fmla="*/ 2532231 w 3456739"/>
                  <a:gd name="connsiteY50" fmla="*/ 895350 h 1990725"/>
                  <a:gd name="connsiteX51" fmla="*/ 2551281 w 3456739"/>
                  <a:gd name="connsiteY51" fmla="*/ 847725 h 1990725"/>
                  <a:gd name="connsiteX52" fmla="*/ 2598906 w 3456739"/>
                  <a:gd name="connsiteY52" fmla="*/ 904875 h 1990725"/>
                  <a:gd name="connsiteX53" fmla="*/ 2598906 w 3456739"/>
                  <a:gd name="connsiteY53" fmla="*/ 952500 h 1990725"/>
                  <a:gd name="connsiteX54" fmla="*/ 2665584 w 3456739"/>
                  <a:gd name="connsiteY54" fmla="*/ 1047750 h 1990725"/>
                  <a:gd name="connsiteX55" fmla="*/ 2732258 w 3456739"/>
                  <a:gd name="connsiteY55" fmla="*/ 962025 h 1990725"/>
                  <a:gd name="connsiteX56" fmla="*/ 2760831 w 3456739"/>
                  <a:gd name="connsiteY56" fmla="*/ 1019175 h 1990725"/>
                  <a:gd name="connsiteX57" fmla="*/ 2770356 w 3456739"/>
                  <a:gd name="connsiteY57" fmla="*/ 819150 h 1990725"/>
                  <a:gd name="connsiteX58" fmla="*/ 2817981 w 3456739"/>
                  <a:gd name="connsiteY58" fmla="*/ 762000 h 1990725"/>
                  <a:gd name="connsiteX59" fmla="*/ 2875131 w 3456739"/>
                  <a:gd name="connsiteY59" fmla="*/ 762000 h 1990725"/>
                  <a:gd name="connsiteX60" fmla="*/ 2932281 w 3456739"/>
                  <a:gd name="connsiteY60" fmla="*/ 771525 h 1990725"/>
                  <a:gd name="connsiteX61" fmla="*/ 2989432 w 3456739"/>
                  <a:gd name="connsiteY61" fmla="*/ 790575 h 1990725"/>
                  <a:gd name="connsiteX62" fmla="*/ 2998956 w 3456739"/>
                  <a:gd name="connsiteY62" fmla="*/ 857250 h 1990725"/>
                  <a:gd name="connsiteX63" fmla="*/ 3018006 w 3456739"/>
                  <a:gd name="connsiteY63" fmla="*/ 914400 h 1990725"/>
                  <a:gd name="connsiteX64" fmla="*/ 3037056 w 3456739"/>
                  <a:gd name="connsiteY64" fmla="*/ 971550 h 1990725"/>
                  <a:gd name="connsiteX65" fmla="*/ 3056106 w 3456739"/>
                  <a:gd name="connsiteY65" fmla="*/ 1028700 h 1990725"/>
                  <a:gd name="connsiteX66" fmla="*/ 3046581 w 3456739"/>
                  <a:gd name="connsiteY66" fmla="*/ 1057275 h 1990725"/>
                  <a:gd name="connsiteX67" fmla="*/ 3075156 w 3456739"/>
                  <a:gd name="connsiteY67" fmla="*/ 1114425 h 1990725"/>
                  <a:gd name="connsiteX68" fmla="*/ 3075156 w 3456739"/>
                  <a:gd name="connsiteY68" fmla="*/ 1162050 h 1990725"/>
                  <a:gd name="connsiteX69" fmla="*/ 3075156 w 3456739"/>
                  <a:gd name="connsiteY69" fmla="*/ 1209675 h 1990725"/>
                  <a:gd name="connsiteX70" fmla="*/ 3056106 w 3456739"/>
                  <a:gd name="connsiteY70" fmla="*/ 1238250 h 1990725"/>
                  <a:gd name="connsiteX71" fmla="*/ 3065631 w 3456739"/>
                  <a:gd name="connsiteY71" fmla="*/ 1276350 h 1990725"/>
                  <a:gd name="connsiteX72" fmla="*/ 3075156 w 3456739"/>
                  <a:gd name="connsiteY72" fmla="*/ 1333500 h 1990725"/>
                  <a:gd name="connsiteX73" fmla="*/ 3094206 w 3456739"/>
                  <a:gd name="connsiteY73" fmla="*/ 1390650 h 1990725"/>
                  <a:gd name="connsiteX74" fmla="*/ 3094206 w 3456739"/>
                  <a:gd name="connsiteY74" fmla="*/ 1447800 h 1990725"/>
                  <a:gd name="connsiteX75" fmla="*/ 3113256 w 3456739"/>
                  <a:gd name="connsiteY75" fmla="*/ 1504950 h 1990725"/>
                  <a:gd name="connsiteX76" fmla="*/ 3132306 w 3456739"/>
                  <a:gd name="connsiteY76" fmla="*/ 1562100 h 1990725"/>
                  <a:gd name="connsiteX77" fmla="*/ 3141831 w 3456739"/>
                  <a:gd name="connsiteY77" fmla="*/ 1590675 h 1990725"/>
                  <a:gd name="connsiteX78" fmla="*/ 3141831 w 3456739"/>
                  <a:gd name="connsiteY78" fmla="*/ 1638300 h 1990725"/>
                  <a:gd name="connsiteX79" fmla="*/ 3160881 w 3456739"/>
                  <a:gd name="connsiteY79" fmla="*/ 1685925 h 1990725"/>
                  <a:gd name="connsiteX80" fmla="*/ 3160881 w 3456739"/>
                  <a:gd name="connsiteY80" fmla="*/ 1743075 h 1990725"/>
                  <a:gd name="connsiteX81" fmla="*/ 3170406 w 3456739"/>
                  <a:gd name="connsiteY81" fmla="*/ 1800225 h 1990725"/>
                  <a:gd name="connsiteX82" fmla="*/ 3160881 w 3456739"/>
                  <a:gd name="connsiteY82" fmla="*/ 1838325 h 1990725"/>
                  <a:gd name="connsiteX83" fmla="*/ 3170406 w 3456739"/>
                  <a:gd name="connsiteY83" fmla="*/ 1876425 h 1990725"/>
                  <a:gd name="connsiteX84" fmla="*/ 3189456 w 3456739"/>
                  <a:gd name="connsiteY84" fmla="*/ 1933575 h 1990725"/>
                  <a:gd name="connsiteX85" fmla="*/ 3160881 w 3456739"/>
                  <a:gd name="connsiteY85" fmla="*/ 1962150 h 1990725"/>
                  <a:gd name="connsiteX86" fmla="*/ 3189456 w 3456739"/>
                  <a:gd name="connsiteY86" fmla="*/ 1990725 h 1990725"/>
                  <a:gd name="connsiteX87" fmla="*/ 3237081 w 3456739"/>
                  <a:gd name="connsiteY87" fmla="*/ 1924050 h 1990725"/>
                  <a:gd name="connsiteX88" fmla="*/ 3237081 w 3456739"/>
                  <a:gd name="connsiteY88" fmla="*/ 1857375 h 1990725"/>
                  <a:gd name="connsiteX89" fmla="*/ 3246606 w 3456739"/>
                  <a:gd name="connsiteY89" fmla="*/ 1800225 h 1990725"/>
                  <a:gd name="connsiteX90" fmla="*/ 3246606 w 3456739"/>
                  <a:gd name="connsiteY90" fmla="*/ 1752600 h 1990725"/>
                  <a:gd name="connsiteX91" fmla="*/ 3246606 w 3456739"/>
                  <a:gd name="connsiteY91" fmla="*/ 1685925 h 1990725"/>
                  <a:gd name="connsiteX92" fmla="*/ 3256131 w 3456739"/>
                  <a:gd name="connsiteY92" fmla="*/ 1628775 h 1990725"/>
                  <a:gd name="connsiteX93" fmla="*/ 3265656 w 3456739"/>
                  <a:gd name="connsiteY93" fmla="*/ 1562100 h 1990725"/>
                  <a:gd name="connsiteX94" fmla="*/ 3256131 w 3456739"/>
                  <a:gd name="connsiteY94" fmla="*/ 1504950 h 1990725"/>
                  <a:gd name="connsiteX95" fmla="*/ 3284706 w 3456739"/>
                  <a:gd name="connsiteY95" fmla="*/ 1457325 h 1990725"/>
                  <a:gd name="connsiteX96" fmla="*/ 3256131 w 3456739"/>
                  <a:gd name="connsiteY96" fmla="*/ 1419225 h 1990725"/>
                  <a:gd name="connsiteX97" fmla="*/ 3284706 w 3456739"/>
                  <a:gd name="connsiteY97" fmla="*/ 1352550 h 1990725"/>
                  <a:gd name="connsiteX98" fmla="*/ 3284706 w 3456739"/>
                  <a:gd name="connsiteY98" fmla="*/ 1285875 h 1990725"/>
                  <a:gd name="connsiteX99" fmla="*/ 3265656 w 3456739"/>
                  <a:gd name="connsiteY99" fmla="*/ 1238250 h 1990725"/>
                  <a:gd name="connsiteX100" fmla="*/ 3275181 w 3456739"/>
                  <a:gd name="connsiteY100" fmla="*/ 1181100 h 1990725"/>
                  <a:gd name="connsiteX101" fmla="*/ 3275181 w 3456739"/>
                  <a:gd name="connsiteY101" fmla="*/ 1152525 h 1990725"/>
                  <a:gd name="connsiteX102" fmla="*/ 3284706 w 3456739"/>
                  <a:gd name="connsiteY102" fmla="*/ 1085850 h 1990725"/>
                  <a:gd name="connsiteX103" fmla="*/ 3284706 w 3456739"/>
                  <a:gd name="connsiteY103" fmla="*/ 1047750 h 1990725"/>
                  <a:gd name="connsiteX104" fmla="*/ 3275181 w 3456739"/>
                  <a:gd name="connsiteY104" fmla="*/ 981075 h 1990725"/>
                  <a:gd name="connsiteX105" fmla="*/ 3284706 w 3456739"/>
                  <a:gd name="connsiteY105" fmla="*/ 933450 h 1990725"/>
                  <a:gd name="connsiteX106" fmla="*/ 3303756 w 3456739"/>
                  <a:gd name="connsiteY106" fmla="*/ 866775 h 1990725"/>
                  <a:gd name="connsiteX107" fmla="*/ 3322806 w 3456739"/>
                  <a:gd name="connsiteY107" fmla="*/ 819150 h 1990725"/>
                  <a:gd name="connsiteX108" fmla="*/ 3303756 w 3456739"/>
                  <a:gd name="connsiteY108" fmla="*/ 781050 h 1990725"/>
                  <a:gd name="connsiteX109" fmla="*/ 3322806 w 3456739"/>
                  <a:gd name="connsiteY109" fmla="*/ 685800 h 1990725"/>
                  <a:gd name="connsiteX110" fmla="*/ 3389485 w 3456739"/>
                  <a:gd name="connsiteY110" fmla="*/ 742950 h 1990725"/>
                  <a:gd name="connsiteX111" fmla="*/ 3389481 w 3456739"/>
                  <a:gd name="connsiteY111" fmla="*/ 533400 h 1990725"/>
                  <a:gd name="connsiteX112" fmla="*/ 3399006 w 3456739"/>
                  <a:gd name="connsiteY112" fmla="*/ 485775 h 1990725"/>
                  <a:gd name="connsiteX113" fmla="*/ 3399006 w 3456739"/>
                  <a:gd name="connsiteY113" fmla="*/ 428625 h 1990725"/>
                  <a:gd name="connsiteX114" fmla="*/ 3418056 w 3456739"/>
                  <a:gd name="connsiteY114" fmla="*/ 361950 h 1990725"/>
                  <a:gd name="connsiteX115" fmla="*/ 3408531 w 3456739"/>
                  <a:gd name="connsiteY115" fmla="*/ 314325 h 1990725"/>
                  <a:gd name="connsiteX116" fmla="*/ 3408531 w 3456739"/>
                  <a:gd name="connsiteY116" fmla="*/ 247650 h 1990725"/>
                  <a:gd name="connsiteX117" fmla="*/ 3418056 w 3456739"/>
                  <a:gd name="connsiteY117" fmla="*/ 190500 h 1990725"/>
                  <a:gd name="connsiteX118" fmla="*/ 3446631 w 3456739"/>
                  <a:gd name="connsiteY118" fmla="*/ 142875 h 1990725"/>
                  <a:gd name="connsiteX119" fmla="*/ 3427581 w 3456739"/>
                  <a:gd name="connsiteY119" fmla="*/ 95250 h 1990725"/>
                  <a:gd name="connsiteX120" fmla="*/ 3456156 w 3456739"/>
                  <a:gd name="connsiteY120" fmla="*/ 57150 h 1990725"/>
                  <a:gd name="connsiteX121" fmla="*/ 3446631 w 3456739"/>
                  <a:gd name="connsiteY121" fmla="*/ 0 h 1990725"/>
                  <a:gd name="connsiteX0" fmla="*/ 436472 w 3456739"/>
                  <a:gd name="connsiteY0" fmla="*/ 790575 h 1990725"/>
                  <a:gd name="connsiteX1" fmla="*/ 385056 w 3456739"/>
                  <a:gd name="connsiteY1" fmla="*/ 809625 h 1990725"/>
                  <a:gd name="connsiteX2" fmla="*/ 327750 w 3456739"/>
                  <a:gd name="connsiteY2" fmla="*/ 857250 h 1990725"/>
                  <a:gd name="connsiteX3" fmla="*/ 249812 w 3456739"/>
                  <a:gd name="connsiteY3" fmla="*/ 866775 h 1990725"/>
                  <a:gd name="connsiteX4" fmla="*/ 179441 w 3456739"/>
                  <a:gd name="connsiteY4" fmla="*/ 914400 h 1990725"/>
                  <a:gd name="connsiteX5" fmla="*/ 104351 w 3456739"/>
                  <a:gd name="connsiteY5" fmla="*/ 952500 h 1990725"/>
                  <a:gd name="connsiteX6" fmla="*/ 15917 w 3456739"/>
                  <a:gd name="connsiteY6" fmla="*/ 1009650 h 1990725"/>
                  <a:gd name="connsiteX7" fmla="*/ 436470 w 3456739"/>
                  <a:gd name="connsiteY7" fmla="*/ 790575 h 1990725"/>
                  <a:gd name="connsiteX8" fmla="*/ 543257 w 3456739"/>
                  <a:gd name="connsiteY8" fmla="*/ 923925 h 1990725"/>
                  <a:gd name="connsiteX9" fmla="*/ 588870 w 3456739"/>
                  <a:gd name="connsiteY9" fmla="*/ 742950 h 1990725"/>
                  <a:gd name="connsiteX10" fmla="*/ 661464 w 3456739"/>
                  <a:gd name="connsiteY10" fmla="*/ 763161 h 1990725"/>
                  <a:gd name="connsiteX11" fmla="*/ 745169 w 3456739"/>
                  <a:gd name="connsiteY11" fmla="*/ 590550 h 1990725"/>
                  <a:gd name="connsiteX12" fmla="*/ 898668 w 3456739"/>
                  <a:gd name="connsiteY12" fmla="*/ 514358 h 1990725"/>
                  <a:gd name="connsiteX13" fmla="*/ 1103274 w 3456739"/>
                  <a:gd name="connsiteY13" fmla="*/ 390525 h 1990725"/>
                  <a:gd name="connsiteX14" fmla="*/ 1550978 w 3456739"/>
                  <a:gd name="connsiteY14" fmla="*/ 176059 h 1990725"/>
                  <a:gd name="connsiteX15" fmla="*/ 1979781 w 3456739"/>
                  <a:gd name="connsiteY15" fmla="*/ 28575 h 1990725"/>
                  <a:gd name="connsiteX16" fmla="*/ 2046456 w 3456739"/>
                  <a:gd name="connsiteY16" fmla="*/ 9525 h 1990725"/>
                  <a:gd name="connsiteX17" fmla="*/ 2160756 w 3456739"/>
                  <a:gd name="connsiteY17" fmla="*/ 19050 h 1990725"/>
                  <a:gd name="connsiteX18" fmla="*/ 2179806 w 3456739"/>
                  <a:gd name="connsiteY18" fmla="*/ 47625 h 1990725"/>
                  <a:gd name="connsiteX19" fmla="*/ 2189331 w 3456739"/>
                  <a:gd name="connsiteY19" fmla="*/ 95250 h 1990725"/>
                  <a:gd name="connsiteX20" fmla="*/ 2198856 w 3456739"/>
                  <a:gd name="connsiteY20" fmla="*/ 333375 h 1990725"/>
                  <a:gd name="connsiteX21" fmla="*/ 2227431 w 3456739"/>
                  <a:gd name="connsiteY21" fmla="*/ 495300 h 1990725"/>
                  <a:gd name="connsiteX22" fmla="*/ 2236956 w 3456739"/>
                  <a:gd name="connsiteY22" fmla="*/ 523875 h 1990725"/>
                  <a:gd name="connsiteX23" fmla="*/ 2256007 w 3456739"/>
                  <a:gd name="connsiteY23" fmla="*/ 647700 h 1990725"/>
                  <a:gd name="connsiteX24" fmla="*/ 2256004 w 3456739"/>
                  <a:gd name="connsiteY24" fmla="*/ 695325 h 1990725"/>
                  <a:gd name="connsiteX25" fmla="*/ 2256005 w 3456739"/>
                  <a:gd name="connsiteY25" fmla="*/ 742950 h 1990725"/>
                  <a:gd name="connsiteX26" fmla="*/ 2303631 w 3456739"/>
                  <a:gd name="connsiteY26" fmla="*/ 723900 h 1990725"/>
                  <a:gd name="connsiteX27" fmla="*/ 2313156 w 3456739"/>
                  <a:gd name="connsiteY27" fmla="*/ 876300 h 1990725"/>
                  <a:gd name="connsiteX28" fmla="*/ 2322681 w 3456739"/>
                  <a:gd name="connsiteY28" fmla="*/ 904875 h 1990725"/>
                  <a:gd name="connsiteX29" fmla="*/ 2313156 w 3456739"/>
                  <a:gd name="connsiteY29" fmla="*/ 952500 h 1990725"/>
                  <a:gd name="connsiteX30" fmla="*/ 2332206 w 3456739"/>
                  <a:gd name="connsiteY30" fmla="*/ 1000125 h 1990725"/>
                  <a:gd name="connsiteX31" fmla="*/ 2332206 w 3456739"/>
                  <a:gd name="connsiteY31" fmla="*/ 1028700 h 1990725"/>
                  <a:gd name="connsiteX32" fmla="*/ 2341731 w 3456739"/>
                  <a:gd name="connsiteY32" fmla="*/ 1076325 h 1990725"/>
                  <a:gd name="connsiteX33" fmla="*/ 2341731 w 3456739"/>
                  <a:gd name="connsiteY33" fmla="*/ 1123950 h 1990725"/>
                  <a:gd name="connsiteX34" fmla="*/ 2351256 w 3456739"/>
                  <a:gd name="connsiteY34" fmla="*/ 1162050 h 1990725"/>
                  <a:gd name="connsiteX35" fmla="*/ 2341731 w 3456739"/>
                  <a:gd name="connsiteY35" fmla="*/ 1181100 h 1990725"/>
                  <a:gd name="connsiteX36" fmla="*/ 2360781 w 3456739"/>
                  <a:gd name="connsiteY36" fmla="*/ 1219200 h 1990725"/>
                  <a:gd name="connsiteX37" fmla="*/ 2360781 w 3456739"/>
                  <a:gd name="connsiteY37" fmla="*/ 1266825 h 1990725"/>
                  <a:gd name="connsiteX38" fmla="*/ 2379831 w 3456739"/>
                  <a:gd name="connsiteY38" fmla="*/ 1314450 h 1990725"/>
                  <a:gd name="connsiteX39" fmla="*/ 2379831 w 3456739"/>
                  <a:gd name="connsiteY39" fmla="*/ 1362075 h 1990725"/>
                  <a:gd name="connsiteX40" fmla="*/ 2417931 w 3456739"/>
                  <a:gd name="connsiteY40" fmla="*/ 1400175 h 1990725"/>
                  <a:gd name="connsiteX41" fmla="*/ 2446506 w 3456739"/>
                  <a:gd name="connsiteY41" fmla="*/ 1362075 h 1990725"/>
                  <a:gd name="connsiteX42" fmla="*/ 2456031 w 3456739"/>
                  <a:gd name="connsiteY42" fmla="*/ 1314450 h 1990725"/>
                  <a:gd name="connsiteX43" fmla="*/ 2475081 w 3456739"/>
                  <a:gd name="connsiteY43" fmla="*/ 1257300 h 1990725"/>
                  <a:gd name="connsiteX44" fmla="*/ 2475081 w 3456739"/>
                  <a:gd name="connsiteY44" fmla="*/ 1219200 h 1990725"/>
                  <a:gd name="connsiteX45" fmla="*/ 2494131 w 3456739"/>
                  <a:gd name="connsiteY45" fmla="*/ 1152525 h 1990725"/>
                  <a:gd name="connsiteX46" fmla="*/ 2484606 w 3456739"/>
                  <a:gd name="connsiteY46" fmla="*/ 1085850 h 1990725"/>
                  <a:gd name="connsiteX47" fmla="*/ 2494131 w 3456739"/>
                  <a:gd name="connsiteY47" fmla="*/ 1057275 h 1990725"/>
                  <a:gd name="connsiteX48" fmla="*/ 2513181 w 3456739"/>
                  <a:gd name="connsiteY48" fmla="*/ 990600 h 1990725"/>
                  <a:gd name="connsiteX49" fmla="*/ 2522706 w 3456739"/>
                  <a:gd name="connsiteY49" fmla="*/ 942975 h 1990725"/>
                  <a:gd name="connsiteX50" fmla="*/ 2532231 w 3456739"/>
                  <a:gd name="connsiteY50" fmla="*/ 895350 h 1990725"/>
                  <a:gd name="connsiteX51" fmla="*/ 2551281 w 3456739"/>
                  <a:gd name="connsiteY51" fmla="*/ 847725 h 1990725"/>
                  <a:gd name="connsiteX52" fmla="*/ 2598906 w 3456739"/>
                  <a:gd name="connsiteY52" fmla="*/ 904875 h 1990725"/>
                  <a:gd name="connsiteX53" fmla="*/ 2598906 w 3456739"/>
                  <a:gd name="connsiteY53" fmla="*/ 952500 h 1990725"/>
                  <a:gd name="connsiteX54" fmla="*/ 2665584 w 3456739"/>
                  <a:gd name="connsiteY54" fmla="*/ 1047750 h 1990725"/>
                  <a:gd name="connsiteX55" fmla="*/ 2732258 w 3456739"/>
                  <a:gd name="connsiteY55" fmla="*/ 962025 h 1990725"/>
                  <a:gd name="connsiteX56" fmla="*/ 2760831 w 3456739"/>
                  <a:gd name="connsiteY56" fmla="*/ 1019175 h 1990725"/>
                  <a:gd name="connsiteX57" fmla="*/ 2770356 w 3456739"/>
                  <a:gd name="connsiteY57" fmla="*/ 819150 h 1990725"/>
                  <a:gd name="connsiteX58" fmla="*/ 2817981 w 3456739"/>
                  <a:gd name="connsiteY58" fmla="*/ 762000 h 1990725"/>
                  <a:gd name="connsiteX59" fmla="*/ 2875131 w 3456739"/>
                  <a:gd name="connsiteY59" fmla="*/ 762000 h 1990725"/>
                  <a:gd name="connsiteX60" fmla="*/ 2932281 w 3456739"/>
                  <a:gd name="connsiteY60" fmla="*/ 771525 h 1990725"/>
                  <a:gd name="connsiteX61" fmla="*/ 2989432 w 3456739"/>
                  <a:gd name="connsiteY61" fmla="*/ 790575 h 1990725"/>
                  <a:gd name="connsiteX62" fmla="*/ 2998956 w 3456739"/>
                  <a:gd name="connsiteY62" fmla="*/ 857250 h 1990725"/>
                  <a:gd name="connsiteX63" fmla="*/ 3018006 w 3456739"/>
                  <a:gd name="connsiteY63" fmla="*/ 914400 h 1990725"/>
                  <a:gd name="connsiteX64" fmla="*/ 3037056 w 3456739"/>
                  <a:gd name="connsiteY64" fmla="*/ 971550 h 1990725"/>
                  <a:gd name="connsiteX65" fmla="*/ 3056106 w 3456739"/>
                  <a:gd name="connsiteY65" fmla="*/ 1028700 h 1990725"/>
                  <a:gd name="connsiteX66" fmla="*/ 3046581 w 3456739"/>
                  <a:gd name="connsiteY66" fmla="*/ 1057275 h 1990725"/>
                  <a:gd name="connsiteX67" fmla="*/ 3075156 w 3456739"/>
                  <a:gd name="connsiteY67" fmla="*/ 1114425 h 1990725"/>
                  <a:gd name="connsiteX68" fmla="*/ 3075156 w 3456739"/>
                  <a:gd name="connsiteY68" fmla="*/ 1162050 h 1990725"/>
                  <a:gd name="connsiteX69" fmla="*/ 3075156 w 3456739"/>
                  <a:gd name="connsiteY69" fmla="*/ 1209675 h 1990725"/>
                  <a:gd name="connsiteX70" fmla="*/ 3056106 w 3456739"/>
                  <a:gd name="connsiteY70" fmla="*/ 1238250 h 1990725"/>
                  <a:gd name="connsiteX71" fmla="*/ 3065631 w 3456739"/>
                  <a:gd name="connsiteY71" fmla="*/ 1276350 h 1990725"/>
                  <a:gd name="connsiteX72" fmla="*/ 3075156 w 3456739"/>
                  <a:gd name="connsiteY72" fmla="*/ 1333500 h 1990725"/>
                  <a:gd name="connsiteX73" fmla="*/ 3094206 w 3456739"/>
                  <a:gd name="connsiteY73" fmla="*/ 1390650 h 1990725"/>
                  <a:gd name="connsiteX74" fmla="*/ 3094206 w 3456739"/>
                  <a:gd name="connsiteY74" fmla="*/ 1447800 h 1990725"/>
                  <a:gd name="connsiteX75" fmla="*/ 3113256 w 3456739"/>
                  <a:gd name="connsiteY75" fmla="*/ 1504950 h 1990725"/>
                  <a:gd name="connsiteX76" fmla="*/ 3132306 w 3456739"/>
                  <a:gd name="connsiteY76" fmla="*/ 1562100 h 1990725"/>
                  <a:gd name="connsiteX77" fmla="*/ 3141831 w 3456739"/>
                  <a:gd name="connsiteY77" fmla="*/ 1590675 h 1990725"/>
                  <a:gd name="connsiteX78" fmla="*/ 3141831 w 3456739"/>
                  <a:gd name="connsiteY78" fmla="*/ 1638300 h 1990725"/>
                  <a:gd name="connsiteX79" fmla="*/ 3160881 w 3456739"/>
                  <a:gd name="connsiteY79" fmla="*/ 1685925 h 1990725"/>
                  <a:gd name="connsiteX80" fmla="*/ 3160881 w 3456739"/>
                  <a:gd name="connsiteY80" fmla="*/ 1743075 h 1990725"/>
                  <a:gd name="connsiteX81" fmla="*/ 3170406 w 3456739"/>
                  <a:gd name="connsiteY81" fmla="*/ 1800225 h 1990725"/>
                  <a:gd name="connsiteX82" fmla="*/ 3160881 w 3456739"/>
                  <a:gd name="connsiteY82" fmla="*/ 1838325 h 1990725"/>
                  <a:gd name="connsiteX83" fmla="*/ 3170406 w 3456739"/>
                  <a:gd name="connsiteY83" fmla="*/ 1876425 h 1990725"/>
                  <a:gd name="connsiteX84" fmla="*/ 3189456 w 3456739"/>
                  <a:gd name="connsiteY84" fmla="*/ 1933575 h 1990725"/>
                  <a:gd name="connsiteX85" fmla="*/ 3160881 w 3456739"/>
                  <a:gd name="connsiteY85" fmla="*/ 1962150 h 1990725"/>
                  <a:gd name="connsiteX86" fmla="*/ 3189456 w 3456739"/>
                  <a:gd name="connsiteY86" fmla="*/ 1990725 h 1990725"/>
                  <a:gd name="connsiteX87" fmla="*/ 3237081 w 3456739"/>
                  <a:gd name="connsiteY87" fmla="*/ 1924050 h 1990725"/>
                  <a:gd name="connsiteX88" fmla="*/ 3237081 w 3456739"/>
                  <a:gd name="connsiteY88" fmla="*/ 1857375 h 1990725"/>
                  <a:gd name="connsiteX89" fmla="*/ 3246606 w 3456739"/>
                  <a:gd name="connsiteY89" fmla="*/ 1800225 h 1990725"/>
                  <a:gd name="connsiteX90" fmla="*/ 3246606 w 3456739"/>
                  <a:gd name="connsiteY90" fmla="*/ 1752600 h 1990725"/>
                  <a:gd name="connsiteX91" fmla="*/ 3246606 w 3456739"/>
                  <a:gd name="connsiteY91" fmla="*/ 1685925 h 1990725"/>
                  <a:gd name="connsiteX92" fmla="*/ 3256131 w 3456739"/>
                  <a:gd name="connsiteY92" fmla="*/ 1628775 h 1990725"/>
                  <a:gd name="connsiteX93" fmla="*/ 3265656 w 3456739"/>
                  <a:gd name="connsiteY93" fmla="*/ 1562100 h 1990725"/>
                  <a:gd name="connsiteX94" fmla="*/ 3256131 w 3456739"/>
                  <a:gd name="connsiteY94" fmla="*/ 1504950 h 1990725"/>
                  <a:gd name="connsiteX95" fmla="*/ 3284706 w 3456739"/>
                  <a:gd name="connsiteY95" fmla="*/ 1457325 h 1990725"/>
                  <a:gd name="connsiteX96" fmla="*/ 3256131 w 3456739"/>
                  <a:gd name="connsiteY96" fmla="*/ 1419225 h 1990725"/>
                  <a:gd name="connsiteX97" fmla="*/ 3284706 w 3456739"/>
                  <a:gd name="connsiteY97" fmla="*/ 1352550 h 1990725"/>
                  <a:gd name="connsiteX98" fmla="*/ 3284706 w 3456739"/>
                  <a:gd name="connsiteY98" fmla="*/ 1285875 h 1990725"/>
                  <a:gd name="connsiteX99" fmla="*/ 3265656 w 3456739"/>
                  <a:gd name="connsiteY99" fmla="*/ 1238250 h 1990725"/>
                  <a:gd name="connsiteX100" fmla="*/ 3275181 w 3456739"/>
                  <a:gd name="connsiteY100" fmla="*/ 1181100 h 1990725"/>
                  <a:gd name="connsiteX101" fmla="*/ 3275181 w 3456739"/>
                  <a:gd name="connsiteY101" fmla="*/ 1152525 h 1990725"/>
                  <a:gd name="connsiteX102" fmla="*/ 3284706 w 3456739"/>
                  <a:gd name="connsiteY102" fmla="*/ 1085850 h 1990725"/>
                  <a:gd name="connsiteX103" fmla="*/ 3284706 w 3456739"/>
                  <a:gd name="connsiteY103" fmla="*/ 1047750 h 1990725"/>
                  <a:gd name="connsiteX104" fmla="*/ 3275181 w 3456739"/>
                  <a:gd name="connsiteY104" fmla="*/ 981075 h 1990725"/>
                  <a:gd name="connsiteX105" fmla="*/ 3284706 w 3456739"/>
                  <a:gd name="connsiteY105" fmla="*/ 933450 h 1990725"/>
                  <a:gd name="connsiteX106" fmla="*/ 3303756 w 3456739"/>
                  <a:gd name="connsiteY106" fmla="*/ 866775 h 1990725"/>
                  <a:gd name="connsiteX107" fmla="*/ 3322806 w 3456739"/>
                  <a:gd name="connsiteY107" fmla="*/ 819150 h 1990725"/>
                  <a:gd name="connsiteX108" fmla="*/ 3303756 w 3456739"/>
                  <a:gd name="connsiteY108" fmla="*/ 781050 h 1990725"/>
                  <a:gd name="connsiteX109" fmla="*/ 3322806 w 3456739"/>
                  <a:gd name="connsiteY109" fmla="*/ 685800 h 1990725"/>
                  <a:gd name="connsiteX110" fmla="*/ 3389485 w 3456739"/>
                  <a:gd name="connsiteY110" fmla="*/ 742950 h 1990725"/>
                  <a:gd name="connsiteX111" fmla="*/ 3389481 w 3456739"/>
                  <a:gd name="connsiteY111" fmla="*/ 533400 h 1990725"/>
                  <a:gd name="connsiteX112" fmla="*/ 3399006 w 3456739"/>
                  <a:gd name="connsiteY112" fmla="*/ 485775 h 1990725"/>
                  <a:gd name="connsiteX113" fmla="*/ 3399006 w 3456739"/>
                  <a:gd name="connsiteY113" fmla="*/ 428625 h 1990725"/>
                  <a:gd name="connsiteX114" fmla="*/ 3418056 w 3456739"/>
                  <a:gd name="connsiteY114" fmla="*/ 361950 h 1990725"/>
                  <a:gd name="connsiteX115" fmla="*/ 3408531 w 3456739"/>
                  <a:gd name="connsiteY115" fmla="*/ 314325 h 1990725"/>
                  <a:gd name="connsiteX116" fmla="*/ 3408531 w 3456739"/>
                  <a:gd name="connsiteY116" fmla="*/ 247650 h 1990725"/>
                  <a:gd name="connsiteX117" fmla="*/ 3418056 w 3456739"/>
                  <a:gd name="connsiteY117" fmla="*/ 190500 h 1990725"/>
                  <a:gd name="connsiteX118" fmla="*/ 3446631 w 3456739"/>
                  <a:gd name="connsiteY118" fmla="*/ 142875 h 1990725"/>
                  <a:gd name="connsiteX119" fmla="*/ 3427581 w 3456739"/>
                  <a:gd name="connsiteY119" fmla="*/ 95250 h 1990725"/>
                  <a:gd name="connsiteX120" fmla="*/ 3456156 w 3456739"/>
                  <a:gd name="connsiteY120" fmla="*/ 57150 h 1990725"/>
                  <a:gd name="connsiteX121" fmla="*/ 3446631 w 3456739"/>
                  <a:gd name="connsiteY121" fmla="*/ 0 h 1990725"/>
                  <a:gd name="connsiteX0" fmla="*/ 507350 w 3527617"/>
                  <a:gd name="connsiteY0" fmla="*/ 790575 h 1990725"/>
                  <a:gd name="connsiteX1" fmla="*/ 455934 w 3527617"/>
                  <a:gd name="connsiteY1" fmla="*/ 809625 h 1990725"/>
                  <a:gd name="connsiteX2" fmla="*/ 398628 w 3527617"/>
                  <a:gd name="connsiteY2" fmla="*/ 857250 h 1990725"/>
                  <a:gd name="connsiteX3" fmla="*/ 320690 w 3527617"/>
                  <a:gd name="connsiteY3" fmla="*/ 866775 h 1990725"/>
                  <a:gd name="connsiteX4" fmla="*/ 250319 w 3527617"/>
                  <a:gd name="connsiteY4" fmla="*/ 914400 h 1990725"/>
                  <a:gd name="connsiteX5" fmla="*/ 175229 w 3527617"/>
                  <a:gd name="connsiteY5" fmla="*/ 952500 h 1990725"/>
                  <a:gd name="connsiteX6" fmla="*/ 86795 w 3527617"/>
                  <a:gd name="connsiteY6" fmla="*/ 1009650 h 1990725"/>
                  <a:gd name="connsiteX7" fmla="*/ 23253 w 3527617"/>
                  <a:gd name="connsiteY7" fmla="*/ 1057275 h 1990725"/>
                  <a:gd name="connsiteX8" fmla="*/ 507348 w 3527617"/>
                  <a:gd name="connsiteY8" fmla="*/ 790575 h 1990725"/>
                  <a:gd name="connsiteX9" fmla="*/ 614135 w 3527617"/>
                  <a:gd name="connsiteY9" fmla="*/ 923925 h 1990725"/>
                  <a:gd name="connsiteX10" fmla="*/ 659748 w 3527617"/>
                  <a:gd name="connsiteY10" fmla="*/ 742950 h 1990725"/>
                  <a:gd name="connsiteX11" fmla="*/ 732342 w 3527617"/>
                  <a:gd name="connsiteY11" fmla="*/ 763161 h 1990725"/>
                  <a:gd name="connsiteX12" fmla="*/ 816047 w 3527617"/>
                  <a:gd name="connsiteY12" fmla="*/ 590550 h 1990725"/>
                  <a:gd name="connsiteX13" fmla="*/ 969546 w 3527617"/>
                  <a:gd name="connsiteY13" fmla="*/ 514358 h 1990725"/>
                  <a:gd name="connsiteX14" fmla="*/ 1174152 w 3527617"/>
                  <a:gd name="connsiteY14" fmla="*/ 390525 h 1990725"/>
                  <a:gd name="connsiteX15" fmla="*/ 1621856 w 3527617"/>
                  <a:gd name="connsiteY15" fmla="*/ 176059 h 1990725"/>
                  <a:gd name="connsiteX16" fmla="*/ 2050659 w 3527617"/>
                  <a:gd name="connsiteY16" fmla="*/ 28575 h 1990725"/>
                  <a:gd name="connsiteX17" fmla="*/ 2117334 w 3527617"/>
                  <a:gd name="connsiteY17" fmla="*/ 9525 h 1990725"/>
                  <a:gd name="connsiteX18" fmla="*/ 2231634 w 3527617"/>
                  <a:gd name="connsiteY18" fmla="*/ 19050 h 1990725"/>
                  <a:gd name="connsiteX19" fmla="*/ 2250684 w 3527617"/>
                  <a:gd name="connsiteY19" fmla="*/ 47625 h 1990725"/>
                  <a:gd name="connsiteX20" fmla="*/ 2260209 w 3527617"/>
                  <a:gd name="connsiteY20" fmla="*/ 95250 h 1990725"/>
                  <a:gd name="connsiteX21" fmla="*/ 2269734 w 3527617"/>
                  <a:gd name="connsiteY21" fmla="*/ 333375 h 1990725"/>
                  <a:gd name="connsiteX22" fmla="*/ 2298309 w 3527617"/>
                  <a:gd name="connsiteY22" fmla="*/ 495300 h 1990725"/>
                  <a:gd name="connsiteX23" fmla="*/ 2307834 w 3527617"/>
                  <a:gd name="connsiteY23" fmla="*/ 523875 h 1990725"/>
                  <a:gd name="connsiteX24" fmla="*/ 2326885 w 3527617"/>
                  <a:gd name="connsiteY24" fmla="*/ 647700 h 1990725"/>
                  <a:gd name="connsiteX25" fmla="*/ 2326882 w 3527617"/>
                  <a:gd name="connsiteY25" fmla="*/ 695325 h 1990725"/>
                  <a:gd name="connsiteX26" fmla="*/ 2326883 w 3527617"/>
                  <a:gd name="connsiteY26" fmla="*/ 742950 h 1990725"/>
                  <a:gd name="connsiteX27" fmla="*/ 2374509 w 3527617"/>
                  <a:gd name="connsiteY27" fmla="*/ 723900 h 1990725"/>
                  <a:gd name="connsiteX28" fmla="*/ 2384034 w 3527617"/>
                  <a:gd name="connsiteY28" fmla="*/ 876300 h 1990725"/>
                  <a:gd name="connsiteX29" fmla="*/ 2393559 w 3527617"/>
                  <a:gd name="connsiteY29" fmla="*/ 904875 h 1990725"/>
                  <a:gd name="connsiteX30" fmla="*/ 2384034 w 3527617"/>
                  <a:gd name="connsiteY30" fmla="*/ 952500 h 1990725"/>
                  <a:gd name="connsiteX31" fmla="*/ 2403084 w 3527617"/>
                  <a:gd name="connsiteY31" fmla="*/ 1000125 h 1990725"/>
                  <a:gd name="connsiteX32" fmla="*/ 2403084 w 3527617"/>
                  <a:gd name="connsiteY32" fmla="*/ 1028700 h 1990725"/>
                  <a:gd name="connsiteX33" fmla="*/ 2412609 w 3527617"/>
                  <a:gd name="connsiteY33" fmla="*/ 1076325 h 1990725"/>
                  <a:gd name="connsiteX34" fmla="*/ 2412609 w 3527617"/>
                  <a:gd name="connsiteY34" fmla="*/ 1123950 h 1990725"/>
                  <a:gd name="connsiteX35" fmla="*/ 2422134 w 3527617"/>
                  <a:gd name="connsiteY35" fmla="*/ 1162050 h 1990725"/>
                  <a:gd name="connsiteX36" fmla="*/ 2412609 w 3527617"/>
                  <a:gd name="connsiteY36" fmla="*/ 1181100 h 1990725"/>
                  <a:gd name="connsiteX37" fmla="*/ 2431659 w 3527617"/>
                  <a:gd name="connsiteY37" fmla="*/ 1219200 h 1990725"/>
                  <a:gd name="connsiteX38" fmla="*/ 2431659 w 3527617"/>
                  <a:gd name="connsiteY38" fmla="*/ 1266825 h 1990725"/>
                  <a:gd name="connsiteX39" fmla="*/ 2450709 w 3527617"/>
                  <a:gd name="connsiteY39" fmla="*/ 1314450 h 1990725"/>
                  <a:gd name="connsiteX40" fmla="*/ 2450709 w 3527617"/>
                  <a:gd name="connsiteY40" fmla="*/ 1362075 h 1990725"/>
                  <a:gd name="connsiteX41" fmla="*/ 2488809 w 3527617"/>
                  <a:gd name="connsiteY41" fmla="*/ 1400175 h 1990725"/>
                  <a:gd name="connsiteX42" fmla="*/ 2517384 w 3527617"/>
                  <a:gd name="connsiteY42" fmla="*/ 1362075 h 1990725"/>
                  <a:gd name="connsiteX43" fmla="*/ 2526909 w 3527617"/>
                  <a:gd name="connsiteY43" fmla="*/ 1314450 h 1990725"/>
                  <a:gd name="connsiteX44" fmla="*/ 2545959 w 3527617"/>
                  <a:gd name="connsiteY44" fmla="*/ 1257300 h 1990725"/>
                  <a:gd name="connsiteX45" fmla="*/ 2545959 w 3527617"/>
                  <a:gd name="connsiteY45" fmla="*/ 1219200 h 1990725"/>
                  <a:gd name="connsiteX46" fmla="*/ 2565009 w 3527617"/>
                  <a:gd name="connsiteY46" fmla="*/ 1152525 h 1990725"/>
                  <a:gd name="connsiteX47" fmla="*/ 2555484 w 3527617"/>
                  <a:gd name="connsiteY47" fmla="*/ 1085850 h 1990725"/>
                  <a:gd name="connsiteX48" fmla="*/ 2565009 w 3527617"/>
                  <a:gd name="connsiteY48" fmla="*/ 1057275 h 1990725"/>
                  <a:gd name="connsiteX49" fmla="*/ 2584059 w 3527617"/>
                  <a:gd name="connsiteY49" fmla="*/ 990600 h 1990725"/>
                  <a:gd name="connsiteX50" fmla="*/ 2593584 w 3527617"/>
                  <a:gd name="connsiteY50" fmla="*/ 942975 h 1990725"/>
                  <a:gd name="connsiteX51" fmla="*/ 2603109 w 3527617"/>
                  <a:gd name="connsiteY51" fmla="*/ 895350 h 1990725"/>
                  <a:gd name="connsiteX52" fmla="*/ 2622159 w 3527617"/>
                  <a:gd name="connsiteY52" fmla="*/ 847725 h 1990725"/>
                  <a:gd name="connsiteX53" fmla="*/ 2669784 w 3527617"/>
                  <a:gd name="connsiteY53" fmla="*/ 904875 h 1990725"/>
                  <a:gd name="connsiteX54" fmla="*/ 2669784 w 3527617"/>
                  <a:gd name="connsiteY54" fmla="*/ 952500 h 1990725"/>
                  <a:gd name="connsiteX55" fmla="*/ 2736462 w 3527617"/>
                  <a:gd name="connsiteY55" fmla="*/ 1047750 h 1990725"/>
                  <a:gd name="connsiteX56" fmla="*/ 2803136 w 3527617"/>
                  <a:gd name="connsiteY56" fmla="*/ 962025 h 1990725"/>
                  <a:gd name="connsiteX57" fmla="*/ 2831709 w 3527617"/>
                  <a:gd name="connsiteY57" fmla="*/ 1019175 h 1990725"/>
                  <a:gd name="connsiteX58" fmla="*/ 2841234 w 3527617"/>
                  <a:gd name="connsiteY58" fmla="*/ 819150 h 1990725"/>
                  <a:gd name="connsiteX59" fmla="*/ 2888859 w 3527617"/>
                  <a:gd name="connsiteY59" fmla="*/ 762000 h 1990725"/>
                  <a:gd name="connsiteX60" fmla="*/ 2946009 w 3527617"/>
                  <a:gd name="connsiteY60" fmla="*/ 762000 h 1990725"/>
                  <a:gd name="connsiteX61" fmla="*/ 3003159 w 3527617"/>
                  <a:gd name="connsiteY61" fmla="*/ 771525 h 1990725"/>
                  <a:gd name="connsiteX62" fmla="*/ 3060310 w 3527617"/>
                  <a:gd name="connsiteY62" fmla="*/ 790575 h 1990725"/>
                  <a:gd name="connsiteX63" fmla="*/ 3069834 w 3527617"/>
                  <a:gd name="connsiteY63" fmla="*/ 857250 h 1990725"/>
                  <a:gd name="connsiteX64" fmla="*/ 3088884 w 3527617"/>
                  <a:gd name="connsiteY64" fmla="*/ 914400 h 1990725"/>
                  <a:gd name="connsiteX65" fmla="*/ 3107934 w 3527617"/>
                  <a:gd name="connsiteY65" fmla="*/ 971550 h 1990725"/>
                  <a:gd name="connsiteX66" fmla="*/ 3126984 w 3527617"/>
                  <a:gd name="connsiteY66" fmla="*/ 1028700 h 1990725"/>
                  <a:gd name="connsiteX67" fmla="*/ 3117459 w 3527617"/>
                  <a:gd name="connsiteY67" fmla="*/ 1057275 h 1990725"/>
                  <a:gd name="connsiteX68" fmla="*/ 3146034 w 3527617"/>
                  <a:gd name="connsiteY68" fmla="*/ 1114425 h 1990725"/>
                  <a:gd name="connsiteX69" fmla="*/ 3146034 w 3527617"/>
                  <a:gd name="connsiteY69" fmla="*/ 1162050 h 1990725"/>
                  <a:gd name="connsiteX70" fmla="*/ 3146034 w 3527617"/>
                  <a:gd name="connsiteY70" fmla="*/ 1209675 h 1990725"/>
                  <a:gd name="connsiteX71" fmla="*/ 3126984 w 3527617"/>
                  <a:gd name="connsiteY71" fmla="*/ 1238250 h 1990725"/>
                  <a:gd name="connsiteX72" fmla="*/ 3136509 w 3527617"/>
                  <a:gd name="connsiteY72" fmla="*/ 1276350 h 1990725"/>
                  <a:gd name="connsiteX73" fmla="*/ 3146034 w 3527617"/>
                  <a:gd name="connsiteY73" fmla="*/ 1333500 h 1990725"/>
                  <a:gd name="connsiteX74" fmla="*/ 3165084 w 3527617"/>
                  <a:gd name="connsiteY74" fmla="*/ 1390650 h 1990725"/>
                  <a:gd name="connsiteX75" fmla="*/ 3165084 w 3527617"/>
                  <a:gd name="connsiteY75" fmla="*/ 1447800 h 1990725"/>
                  <a:gd name="connsiteX76" fmla="*/ 3184134 w 3527617"/>
                  <a:gd name="connsiteY76" fmla="*/ 1504950 h 1990725"/>
                  <a:gd name="connsiteX77" fmla="*/ 3203184 w 3527617"/>
                  <a:gd name="connsiteY77" fmla="*/ 1562100 h 1990725"/>
                  <a:gd name="connsiteX78" fmla="*/ 3212709 w 3527617"/>
                  <a:gd name="connsiteY78" fmla="*/ 1590675 h 1990725"/>
                  <a:gd name="connsiteX79" fmla="*/ 3212709 w 3527617"/>
                  <a:gd name="connsiteY79" fmla="*/ 1638300 h 1990725"/>
                  <a:gd name="connsiteX80" fmla="*/ 3231759 w 3527617"/>
                  <a:gd name="connsiteY80" fmla="*/ 1685925 h 1990725"/>
                  <a:gd name="connsiteX81" fmla="*/ 3231759 w 3527617"/>
                  <a:gd name="connsiteY81" fmla="*/ 1743075 h 1990725"/>
                  <a:gd name="connsiteX82" fmla="*/ 3241284 w 3527617"/>
                  <a:gd name="connsiteY82" fmla="*/ 1800225 h 1990725"/>
                  <a:gd name="connsiteX83" fmla="*/ 3231759 w 3527617"/>
                  <a:gd name="connsiteY83" fmla="*/ 1838325 h 1990725"/>
                  <a:gd name="connsiteX84" fmla="*/ 3241284 w 3527617"/>
                  <a:gd name="connsiteY84" fmla="*/ 1876425 h 1990725"/>
                  <a:gd name="connsiteX85" fmla="*/ 3260334 w 3527617"/>
                  <a:gd name="connsiteY85" fmla="*/ 1933575 h 1990725"/>
                  <a:gd name="connsiteX86" fmla="*/ 3231759 w 3527617"/>
                  <a:gd name="connsiteY86" fmla="*/ 1962150 h 1990725"/>
                  <a:gd name="connsiteX87" fmla="*/ 3260334 w 3527617"/>
                  <a:gd name="connsiteY87" fmla="*/ 1990725 h 1990725"/>
                  <a:gd name="connsiteX88" fmla="*/ 3307959 w 3527617"/>
                  <a:gd name="connsiteY88" fmla="*/ 1924050 h 1990725"/>
                  <a:gd name="connsiteX89" fmla="*/ 3307959 w 3527617"/>
                  <a:gd name="connsiteY89" fmla="*/ 1857375 h 1990725"/>
                  <a:gd name="connsiteX90" fmla="*/ 3317484 w 3527617"/>
                  <a:gd name="connsiteY90" fmla="*/ 1800225 h 1990725"/>
                  <a:gd name="connsiteX91" fmla="*/ 3317484 w 3527617"/>
                  <a:gd name="connsiteY91" fmla="*/ 1752600 h 1990725"/>
                  <a:gd name="connsiteX92" fmla="*/ 3317484 w 3527617"/>
                  <a:gd name="connsiteY92" fmla="*/ 1685925 h 1990725"/>
                  <a:gd name="connsiteX93" fmla="*/ 3327009 w 3527617"/>
                  <a:gd name="connsiteY93" fmla="*/ 1628775 h 1990725"/>
                  <a:gd name="connsiteX94" fmla="*/ 3336534 w 3527617"/>
                  <a:gd name="connsiteY94" fmla="*/ 1562100 h 1990725"/>
                  <a:gd name="connsiteX95" fmla="*/ 3327009 w 3527617"/>
                  <a:gd name="connsiteY95" fmla="*/ 1504950 h 1990725"/>
                  <a:gd name="connsiteX96" fmla="*/ 3355584 w 3527617"/>
                  <a:gd name="connsiteY96" fmla="*/ 1457325 h 1990725"/>
                  <a:gd name="connsiteX97" fmla="*/ 3327009 w 3527617"/>
                  <a:gd name="connsiteY97" fmla="*/ 1419225 h 1990725"/>
                  <a:gd name="connsiteX98" fmla="*/ 3355584 w 3527617"/>
                  <a:gd name="connsiteY98" fmla="*/ 1352550 h 1990725"/>
                  <a:gd name="connsiteX99" fmla="*/ 3355584 w 3527617"/>
                  <a:gd name="connsiteY99" fmla="*/ 1285875 h 1990725"/>
                  <a:gd name="connsiteX100" fmla="*/ 3336534 w 3527617"/>
                  <a:gd name="connsiteY100" fmla="*/ 1238250 h 1990725"/>
                  <a:gd name="connsiteX101" fmla="*/ 3346059 w 3527617"/>
                  <a:gd name="connsiteY101" fmla="*/ 1181100 h 1990725"/>
                  <a:gd name="connsiteX102" fmla="*/ 3346059 w 3527617"/>
                  <a:gd name="connsiteY102" fmla="*/ 1152525 h 1990725"/>
                  <a:gd name="connsiteX103" fmla="*/ 3355584 w 3527617"/>
                  <a:gd name="connsiteY103" fmla="*/ 1085850 h 1990725"/>
                  <a:gd name="connsiteX104" fmla="*/ 3355584 w 3527617"/>
                  <a:gd name="connsiteY104" fmla="*/ 1047750 h 1990725"/>
                  <a:gd name="connsiteX105" fmla="*/ 3346059 w 3527617"/>
                  <a:gd name="connsiteY105" fmla="*/ 981075 h 1990725"/>
                  <a:gd name="connsiteX106" fmla="*/ 3355584 w 3527617"/>
                  <a:gd name="connsiteY106" fmla="*/ 933450 h 1990725"/>
                  <a:gd name="connsiteX107" fmla="*/ 3374634 w 3527617"/>
                  <a:gd name="connsiteY107" fmla="*/ 866775 h 1990725"/>
                  <a:gd name="connsiteX108" fmla="*/ 3393684 w 3527617"/>
                  <a:gd name="connsiteY108" fmla="*/ 819150 h 1990725"/>
                  <a:gd name="connsiteX109" fmla="*/ 3374634 w 3527617"/>
                  <a:gd name="connsiteY109" fmla="*/ 781050 h 1990725"/>
                  <a:gd name="connsiteX110" fmla="*/ 3393684 w 3527617"/>
                  <a:gd name="connsiteY110" fmla="*/ 685800 h 1990725"/>
                  <a:gd name="connsiteX111" fmla="*/ 3460363 w 3527617"/>
                  <a:gd name="connsiteY111" fmla="*/ 742950 h 1990725"/>
                  <a:gd name="connsiteX112" fmla="*/ 3460359 w 3527617"/>
                  <a:gd name="connsiteY112" fmla="*/ 533400 h 1990725"/>
                  <a:gd name="connsiteX113" fmla="*/ 3469884 w 3527617"/>
                  <a:gd name="connsiteY113" fmla="*/ 485775 h 1990725"/>
                  <a:gd name="connsiteX114" fmla="*/ 3469884 w 3527617"/>
                  <a:gd name="connsiteY114" fmla="*/ 428625 h 1990725"/>
                  <a:gd name="connsiteX115" fmla="*/ 3488934 w 3527617"/>
                  <a:gd name="connsiteY115" fmla="*/ 361950 h 1990725"/>
                  <a:gd name="connsiteX116" fmla="*/ 3479409 w 3527617"/>
                  <a:gd name="connsiteY116" fmla="*/ 314325 h 1990725"/>
                  <a:gd name="connsiteX117" fmla="*/ 3479409 w 3527617"/>
                  <a:gd name="connsiteY117" fmla="*/ 247650 h 1990725"/>
                  <a:gd name="connsiteX118" fmla="*/ 3488934 w 3527617"/>
                  <a:gd name="connsiteY118" fmla="*/ 190500 h 1990725"/>
                  <a:gd name="connsiteX119" fmla="*/ 3517509 w 3527617"/>
                  <a:gd name="connsiteY119" fmla="*/ 142875 h 1990725"/>
                  <a:gd name="connsiteX120" fmla="*/ 3498459 w 3527617"/>
                  <a:gd name="connsiteY120" fmla="*/ 95250 h 1990725"/>
                  <a:gd name="connsiteX121" fmla="*/ 3527034 w 3527617"/>
                  <a:gd name="connsiteY121" fmla="*/ 57150 h 1990725"/>
                  <a:gd name="connsiteX122" fmla="*/ 3517509 w 3527617"/>
                  <a:gd name="connsiteY122" fmla="*/ 0 h 1990725"/>
                  <a:gd name="connsiteX0" fmla="*/ 572840 w 3593107"/>
                  <a:gd name="connsiteY0" fmla="*/ 790575 h 1990725"/>
                  <a:gd name="connsiteX1" fmla="*/ 521424 w 3593107"/>
                  <a:gd name="connsiteY1" fmla="*/ 809625 h 1990725"/>
                  <a:gd name="connsiteX2" fmla="*/ 464118 w 3593107"/>
                  <a:gd name="connsiteY2" fmla="*/ 857250 h 1990725"/>
                  <a:gd name="connsiteX3" fmla="*/ 386180 w 3593107"/>
                  <a:gd name="connsiteY3" fmla="*/ 866775 h 1990725"/>
                  <a:gd name="connsiteX4" fmla="*/ 315809 w 3593107"/>
                  <a:gd name="connsiteY4" fmla="*/ 914400 h 1990725"/>
                  <a:gd name="connsiteX5" fmla="*/ 240719 w 3593107"/>
                  <a:gd name="connsiteY5" fmla="*/ 952500 h 1990725"/>
                  <a:gd name="connsiteX6" fmla="*/ 152285 w 3593107"/>
                  <a:gd name="connsiteY6" fmla="*/ 1009650 h 1990725"/>
                  <a:gd name="connsiteX7" fmla="*/ 88743 w 3593107"/>
                  <a:gd name="connsiteY7" fmla="*/ 1057275 h 1990725"/>
                  <a:gd name="connsiteX8" fmla="*/ 27390 w 3593107"/>
                  <a:gd name="connsiteY8" fmla="*/ 1085850 h 1990725"/>
                  <a:gd name="connsiteX9" fmla="*/ 572838 w 3593107"/>
                  <a:gd name="connsiteY9" fmla="*/ 790575 h 1990725"/>
                  <a:gd name="connsiteX10" fmla="*/ 679625 w 3593107"/>
                  <a:gd name="connsiteY10" fmla="*/ 923925 h 1990725"/>
                  <a:gd name="connsiteX11" fmla="*/ 725238 w 3593107"/>
                  <a:gd name="connsiteY11" fmla="*/ 742950 h 1990725"/>
                  <a:gd name="connsiteX12" fmla="*/ 797832 w 3593107"/>
                  <a:gd name="connsiteY12" fmla="*/ 763161 h 1990725"/>
                  <a:gd name="connsiteX13" fmla="*/ 881537 w 3593107"/>
                  <a:gd name="connsiteY13" fmla="*/ 590550 h 1990725"/>
                  <a:gd name="connsiteX14" fmla="*/ 1035036 w 3593107"/>
                  <a:gd name="connsiteY14" fmla="*/ 514358 h 1990725"/>
                  <a:gd name="connsiteX15" fmla="*/ 1239642 w 3593107"/>
                  <a:gd name="connsiteY15" fmla="*/ 390525 h 1990725"/>
                  <a:gd name="connsiteX16" fmla="*/ 1687346 w 3593107"/>
                  <a:gd name="connsiteY16" fmla="*/ 176059 h 1990725"/>
                  <a:gd name="connsiteX17" fmla="*/ 2116149 w 3593107"/>
                  <a:gd name="connsiteY17" fmla="*/ 28575 h 1990725"/>
                  <a:gd name="connsiteX18" fmla="*/ 2182824 w 3593107"/>
                  <a:gd name="connsiteY18" fmla="*/ 9525 h 1990725"/>
                  <a:gd name="connsiteX19" fmla="*/ 2297124 w 3593107"/>
                  <a:gd name="connsiteY19" fmla="*/ 19050 h 1990725"/>
                  <a:gd name="connsiteX20" fmla="*/ 2316174 w 3593107"/>
                  <a:gd name="connsiteY20" fmla="*/ 47625 h 1990725"/>
                  <a:gd name="connsiteX21" fmla="*/ 2325699 w 3593107"/>
                  <a:gd name="connsiteY21" fmla="*/ 95250 h 1990725"/>
                  <a:gd name="connsiteX22" fmla="*/ 2335224 w 3593107"/>
                  <a:gd name="connsiteY22" fmla="*/ 333375 h 1990725"/>
                  <a:gd name="connsiteX23" fmla="*/ 2363799 w 3593107"/>
                  <a:gd name="connsiteY23" fmla="*/ 495300 h 1990725"/>
                  <a:gd name="connsiteX24" fmla="*/ 2373324 w 3593107"/>
                  <a:gd name="connsiteY24" fmla="*/ 523875 h 1990725"/>
                  <a:gd name="connsiteX25" fmla="*/ 2392375 w 3593107"/>
                  <a:gd name="connsiteY25" fmla="*/ 647700 h 1990725"/>
                  <a:gd name="connsiteX26" fmla="*/ 2392372 w 3593107"/>
                  <a:gd name="connsiteY26" fmla="*/ 695325 h 1990725"/>
                  <a:gd name="connsiteX27" fmla="*/ 2392373 w 3593107"/>
                  <a:gd name="connsiteY27" fmla="*/ 742950 h 1990725"/>
                  <a:gd name="connsiteX28" fmla="*/ 2439999 w 3593107"/>
                  <a:gd name="connsiteY28" fmla="*/ 723900 h 1990725"/>
                  <a:gd name="connsiteX29" fmla="*/ 2449524 w 3593107"/>
                  <a:gd name="connsiteY29" fmla="*/ 876300 h 1990725"/>
                  <a:gd name="connsiteX30" fmla="*/ 2459049 w 3593107"/>
                  <a:gd name="connsiteY30" fmla="*/ 904875 h 1990725"/>
                  <a:gd name="connsiteX31" fmla="*/ 2449524 w 3593107"/>
                  <a:gd name="connsiteY31" fmla="*/ 952500 h 1990725"/>
                  <a:gd name="connsiteX32" fmla="*/ 2468574 w 3593107"/>
                  <a:gd name="connsiteY32" fmla="*/ 1000125 h 1990725"/>
                  <a:gd name="connsiteX33" fmla="*/ 2468574 w 3593107"/>
                  <a:gd name="connsiteY33" fmla="*/ 1028700 h 1990725"/>
                  <a:gd name="connsiteX34" fmla="*/ 2478099 w 3593107"/>
                  <a:gd name="connsiteY34" fmla="*/ 1076325 h 1990725"/>
                  <a:gd name="connsiteX35" fmla="*/ 2478099 w 3593107"/>
                  <a:gd name="connsiteY35" fmla="*/ 1123950 h 1990725"/>
                  <a:gd name="connsiteX36" fmla="*/ 2487624 w 3593107"/>
                  <a:gd name="connsiteY36" fmla="*/ 1162050 h 1990725"/>
                  <a:gd name="connsiteX37" fmla="*/ 2478099 w 3593107"/>
                  <a:gd name="connsiteY37" fmla="*/ 1181100 h 1990725"/>
                  <a:gd name="connsiteX38" fmla="*/ 2497149 w 3593107"/>
                  <a:gd name="connsiteY38" fmla="*/ 1219200 h 1990725"/>
                  <a:gd name="connsiteX39" fmla="*/ 2497149 w 3593107"/>
                  <a:gd name="connsiteY39" fmla="*/ 1266825 h 1990725"/>
                  <a:gd name="connsiteX40" fmla="*/ 2516199 w 3593107"/>
                  <a:gd name="connsiteY40" fmla="*/ 1314450 h 1990725"/>
                  <a:gd name="connsiteX41" fmla="*/ 2516199 w 3593107"/>
                  <a:gd name="connsiteY41" fmla="*/ 1362075 h 1990725"/>
                  <a:gd name="connsiteX42" fmla="*/ 2554299 w 3593107"/>
                  <a:gd name="connsiteY42" fmla="*/ 1400175 h 1990725"/>
                  <a:gd name="connsiteX43" fmla="*/ 2582874 w 3593107"/>
                  <a:gd name="connsiteY43" fmla="*/ 1362075 h 1990725"/>
                  <a:gd name="connsiteX44" fmla="*/ 2592399 w 3593107"/>
                  <a:gd name="connsiteY44" fmla="*/ 1314450 h 1990725"/>
                  <a:gd name="connsiteX45" fmla="*/ 2611449 w 3593107"/>
                  <a:gd name="connsiteY45" fmla="*/ 1257300 h 1990725"/>
                  <a:gd name="connsiteX46" fmla="*/ 2611449 w 3593107"/>
                  <a:gd name="connsiteY46" fmla="*/ 1219200 h 1990725"/>
                  <a:gd name="connsiteX47" fmla="*/ 2630499 w 3593107"/>
                  <a:gd name="connsiteY47" fmla="*/ 1152525 h 1990725"/>
                  <a:gd name="connsiteX48" fmla="*/ 2620974 w 3593107"/>
                  <a:gd name="connsiteY48" fmla="*/ 1085850 h 1990725"/>
                  <a:gd name="connsiteX49" fmla="*/ 2630499 w 3593107"/>
                  <a:gd name="connsiteY49" fmla="*/ 1057275 h 1990725"/>
                  <a:gd name="connsiteX50" fmla="*/ 2649549 w 3593107"/>
                  <a:gd name="connsiteY50" fmla="*/ 990600 h 1990725"/>
                  <a:gd name="connsiteX51" fmla="*/ 2659074 w 3593107"/>
                  <a:gd name="connsiteY51" fmla="*/ 942975 h 1990725"/>
                  <a:gd name="connsiteX52" fmla="*/ 2668599 w 3593107"/>
                  <a:gd name="connsiteY52" fmla="*/ 895350 h 1990725"/>
                  <a:gd name="connsiteX53" fmla="*/ 2687649 w 3593107"/>
                  <a:gd name="connsiteY53" fmla="*/ 847725 h 1990725"/>
                  <a:gd name="connsiteX54" fmla="*/ 2735274 w 3593107"/>
                  <a:gd name="connsiteY54" fmla="*/ 904875 h 1990725"/>
                  <a:gd name="connsiteX55" fmla="*/ 2735274 w 3593107"/>
                  <a:gd name="connsiteY55" fmla="*/ 952500 h 1990725"/>
                  <a:gd name="connsiteX56" fmla="*/ 2801952 w 3593107"/>
                  <a:gd name="connsiteY56" fmla="*/ 1047750 h 1990725"/>
                  <a:gd name="connsiteX57" fmla="*/ 2868626 w 3593107"/>
                  <a:gd name="connsiteY57" fmla="*/ 962025 h 1990725"/>
                  <a:gd name="connsiteX58" fmla="*/ 2897199 w 3593107"/>
                  <a:gd name="connsiteY58" fmla="*/ 1019175 h 1990725"/>
                  <a:gd name="connsiteX59" fmla="*/ 2906724 w 3593107"/>
                  <a:gd name="connsiteY59" fmla="*/ 819150 h 1990725"/>
                  <a:gd name="connsiteX60" fmla="*/ 2954349 w 3593107"/>
                  <a:gd name="connsiteY60" fmla="*/ 762000 h 1990725"/>
                  <a:gd name="connsiteX61" fmla="*/ 3011499 w 3593107"/>
                  <a:gd name="connsiteY61" fmla="*/ 762000 h 1990725"/>
                  <a:gd name="connsiteX62" fmla="*/ 3068649 w 3593107"/>
                  <a:gd name="connsiteY62" fmla="*/ 771525 h 1990725"/>
                  <a:gd name="connsiteX63" fmla="*/ 3125800 w 3593107"/>
                  <a:gd name="connsiteY63" fmla="*/ 790575 h 1990725"/>
                  <a:gd name="connsiteX64" fmla="*/ 3135324 w 3593107"/>
                  <a:gd name="connsiteY64" fmla="*/ 857250 h 1990725"/>
                  <a:gd name="connsiteX65" fmla="*/ 3154374 w 3593107"/>
                  <a:gd name="connsiteY65" fmla="*/ 914400 h 1990725"/>
                  <a:gd name="connsiteX66" fmla="*/ 3173424 w 3593107"/>
                  <a:gd name="connsiteY66" fmla="*/ 971550 h 1990725"/>
                  <a:gd name="connsiteX67" fmla="*/ 3192474 w 3593107"/>
                  <a:gd name="connsiteY67" fmla="*/ 1028700 h 1990725"/>
                  <a:gd name="connsiteX68" fmla="*/ 3182949 w 3593107"/>
                  <a:gd name="connsiteY68" fmla="*/ 1057275 h 1990725"/>
                  <a:gd name="connsiteX69" fmla="*/ 3211524 w 3593107"/>
                  <a:gd name="connsiteY69" fmla="*/ 1114425 h 1990725"/>
                  <a:gd name="connsiteX70" fmla="*/ 3211524 w 3593107"/>
                  <a:gd name="connsiteY70" fmla="*/ 1162050 h 1990725"/>
                  <a:gd name="connsiteX71" fmla="*/ 3211524 w 3593107"/>
                  <a:gd name="connsiteY71" fmla="*/ 1209675 h 1990725"/>
                  <a:gd name="connsiteX72" fmla="*/ 3192474 w 3593107"/>
                  <a:gd name="connsiteY72" fmla="*/ 1238250 h 1990725"/>
                  <a:gd name="connsiteX73" fmla="*/ 3201999 w 3593107"/>
                  <a:gd name="connsiteY73" fmla="*/ 1276350 h 1990725"/>
                  <a:gd name="connsiteX74" fmla="*/ 3211524 w 3593107"/>
                  <a:gd name="connsiteY74" fmla="*/ 1333500 h 1990725"/>
                  <a:gd name="connsiteX75" fmla="*/ 3230574 w 3593107"/>
                  <a:gd name="connsiteY75" fmla="*/ 1390650 h 1990725"/>
                  <a:gd name="connsiteX76" fmla="*/ 3230574 w 3593107"/>
                  <a:gd name="connsiteY76" fmla="*/ 1447800 h 1990725"/>
                  <a:gd name="connsiteX77" fmla="*/ 3249624 w 3593107"/>
                  <a:gd name="connsiteY77" fmla="*/ 1504950 h 1990725"/>
                  <a:gd name="connsiteX78" fmla="*/ 3268674 w 3593107"/>
                  <a:gd name="connsiteY78" fmla="*/ 1562100 h 1990725"/>
                  <a:gd name="connsiteX79" fmla="*/ 3278199 w 3593107"/>
                  <a:gd name="connsiteY79" fmla="*/ 1590675 h 1990725"/>
                  <a:gd name="connsiteX80" fmla="*/ 3278199 w 3593107"/>
                  <a:gd name="connsiteY80" fmla="*/ 1638300 h 1990725"/>
                  <a:gd name="connsiteX81" fmla="*/ 3297249 w 3593107"/>
                  <a:gd name="connsiteY81" fmla="*/ 1685925 h 1990725"/>
                  <a:gd name="connsiteX82" fmla="*/ 3297249 w 3593107"/>
                  <a:gd name="connsiteY82" fmla="*/ 1743075 h 1990725"/>
                  <a:gd name="connsiteX83" fmla="*/ 3306774 w 3593107"/>
                  <a:gd name="connsiteY83" fmla="*/ 1800225 h 1990725"/>
                  <a:gd name="connsiteX84" fmla="*/ 3297249 w 3593107"/>
                  <a:gd name="connsiteY84" fmla="*/ 1838325 h 1990725"/>
                  <a:gd name="connsiteX85" fmla="*/ 3306774 w 3593107"/>
                  <a:gd name="connsiteY85" fmla="*/ 1876425 h 1990725"/>
                  <a:gd name="connsiteX86" fmla="*/ 3325824 w 3593107"/>
                  <a:gd name="connsiteY86" fmla="*/ 1933575 h 1990725"/>
                  <a:gd name="connsiteX87" fmla="*/ 3297249 w 3593107"/>
                  <a:gd name="connsiteY87" fmla="*/ 1962150 h 1990725"/>
                  <a:gd name="connsiteX88" fmla="*/ 3325824 w 3593107"/>
                  <a:gd name="connsiteY88" fmla="*/ 1990725 h 1990725"/>
                  <a:gd name="connsiteX89" fmla="*/ 3373449 w 3593107"/>
                  <a:gd name="connsiteY89" fmla="*/ 1924050 h 1990725"/>
                  <a:gd name="connsiteX90" fmla="*/ 3373449 w 3593107"/>
                  <a:gd name="connsiteY90" fmla="*/ 1857375 h 1990725"/>
                  <a:gd name="connsiteX91" fmla="*/ 3382974 w 3593107"/>
                  <a:gd name="connsiteY91" fmla="*/ 1800225 h 1990725"/>
                  <a:gd name="connsiteX92" fmla="*/ 3382974 w 3593107"/>
                  <a:gd name="connsiteY92" fmla="*/ 1752600 h 1990725"/>
                  <a:gd name="connsiteX93" fmla="*/ 3382974 w 3593107"/>
                  <a:gd name="connsiteY93" fmla="*/ 1685925 h 1990725"/>
                  <a:gd name="connsiteX94" fmla="*/ 3392499 w 3593107"/>
                  <a:gd name="connsiteY94" fmla="*/ 1628775 h 1990725"/>
                  <a:gd name="connsiteX95" fmla="*/ 3402024 w 3593107"/>
                  <a:gd name="connsiteY95" fmla="*/ 1562100 h 1990725"/>
                  <a:gd name="connsiteX96" fmla="*/ 3392499 w 3593107"/>
                  <a:gd name="connsiteY96" fmla="*/ 1504950 h 1990725"/>
                  <a:gd name="connsiteX97" fmla="*/ 3421074 w 3593107"/>
                  <a:gd name="connsiteY97" fmla="*/ 1457325 h 1990725"/>
                  <a:gd name="connsiteX98" fmla="*/ 3392499 w 3593107"/>
                  <a:gd name="connsiteY98" fmla="*/ 1419225 h 1990725"/>
                  <a:gd name="connsiteX99" fmla="*/ 3421074 w 3593107"/>
                  <a:gd name="connsiteY99" fmla="*/ 1352550 h 1990725"/>
                  <a:gd name="connsiteX100" fmla="*/ 3421074 w 3593107"/>
                  <a:gd name="connsiteY100" fmla="*/ 1285875 h 1990725"/>
                  <a:gd name="connsiteX101" fmla="*/ 3402024 w 3593107"/>
                  <a:gd name="connsiteY101" fmla="*/ 1238250 h 1990725"/>
                  <a:gd name="connsiteX102" fmla="*/ 3411549 w 3593107"/>
                  <a:gd name="connsiteY102" fmla="*/ 1181100 h 1990725"/>
                  <a:gd name="connsiteX103" fmla="*/ 3411549 w 3593107"/>
                  <a:gd name="connsiteY103" fmla="*/ 1152525 h 1990725"/>
                  <a:gd name="connsiteX104" fmla="*/ 3421074 w 3593107"/>
                  <a:gd name="connsiteY104" fmla="*/ 1085850 h 1990725"/>
                  <a:gd name="connsiteX105" fmla="*/ 3421074 w 3593107"/>
                  <a:gd name="connsiteY105" fmla="*/ 1047750 h 1990725"/>
                  <a:gd name="connsiteX106" fmla="*/ 3411549 w 3593107"/>
                  <a:gd name="connsiteY106" fmla="*/ 981075 h 1990725"/>
                  <a:gd name="connsiteX107" fmla="*/ 3421074 w 3593107"/>
                  <a:gd name="connsiteY107" fmla="*/ 933450 h 1990725"/>
                  <a:gd name="connsiteX108" fmla="*/ 3440124 w 3593107"/>
                  <a:gd name="connsiteY108" fmla="*/ 866775 h 1990725"/>
                  <a:gd name="connsiteX109" fmla="*/ 3459174 w 3593107"/>
                  <a:gd name="connsiteY109" fmla="*/ 819150 h 1990725"/>
                  <a:gd name="connsiteX110" fmla="*/ 3440124 w 3593107"/>
                  <a:gd name="connsiteY110" fmla="*/ 781050 h 1990725"/>
                  <a:gd name="connsiteX111" fmla="*/ 3459174 w 3593107"/>
                  <a:gd name="connsiteY111" fmla="*/ 685800 h 1990725"/>
                  <a:gd name="connsiteX112" fmla="*/ 3525853 w 3593107"/>
                  <a:gd name="connsiteY112" fmla="*/ 742950 h 1990725"/>
                  <a:gd name="connsiteX113" fmla="*/ 3525849 w 3593107"/>
                  <a:gd name="connsiteY113" fmla="*/ 533400 h 1990725"/>
                  <a:gd name="connsiteX114" fmla="*/ 3535374 w 3593107"/>
                  <a:gd name="connsiteY114" fmla="*/ 485775 h 1990725"/>
                  <a:gd name="connsiteX115" fmla="*/ 3535374 w 3593107"/>
                  <a:gd name="connsiteY115" fmla="*/ 428625 h 1990725"/>
                  <a:gd name="connsiteX116" fmla="*/ 3554424 w 3593107"/>
                  <a:gd name="connsiteY116" fmla="*/ 361950 h 1990725"/>
                  <a:gd name="connsiteX117" fmla="*/ 3544899 w 3593107"/>
                  <a:gd name="connsiteY117" fmla="*/ 314325 h 1990725"/>
                  <a:gd name="connsiteX118" fmla="*/ 3544899 w 3593107"/>
                  <a:gd name="connsiteY118" fmla="*/ 247650 h 1990725"/>
                  <a:gd name="connsiteX119" fmla="*/ 3554424 w 3593107"/>
                  <a:gd name="connsiteY119" fmla="*/ 190500 h 1990725"/>
                  <a:gd name="connsiteX120" fmla="*/ 3582999 w 3593107"/>
                  <a:gd name="connsiteY120" fmla="*/ 142875 h 1990725"/>
                  <a:gd name="connsiteX121" fmla="*/ 3563949 w 3593107"/>
                  <a:gd name="connsiteY121" fmla="*/ 95250 h 1990725"/>
                  <a:gd name="connsiteX122" fmla="*/ 3592524 w 3593107"/>
                  <a:gd name="connsiteY122" fmla="*/ 57150 h 1990725"/>
                  <a:gd name="connsiteX123" fmla="*/ 3582999 w 3593107"/>
                  <a:gd name="connsiteY123" fmla="*/ 0 h 1990725"/>
                  <a:gd name="connsiteX0" fmla="*/ 675870 w 3696137"/>
                  <a:gd name="connsiteY0" fmla="*/ 790575 h 1990725"/>
                  <a:gd name="connsiteX1" fmla="*/ 624454 w 3696137"/>
                  <a:gd name="connsiteY1" fmla="*/ 809625 h 1990725"/>
                  <a:gd name="connsiteX2" fmla="*/ 567148 w 3696137"/>
                  <a:gd name="connsiteY2" fmla="*/ 857250 h 1990725"/>
                  <a:gd name="connsiteX3" fmla="*/ 489210 w 3696137"/>
                  <a:gd name="connsiteY3" fmla="*/ 866775 h 1990725"/>
                  <a:gd name="connsiteX4" fmla="*/ 418839 w 3696137"/>
                  <a:gd name="connsiteY4" fmla="*/ 914400 h 1990725"/>
                  <a:gd name="connsiteX5" fmla="*/ 343749 w 3696137"/>
                  <a:gd name="connsiteY5" fmla="*/ 952500 h 1990725"/>
                  <a:gd name="connsiteX6" fmla="*/ 255315 w 3696137"/>
                  <a:gd name="connsiteY6" fmla="*/ 1009650 h 1990725"/>
                  <a:gd name="connsiteX7" fmla="*/ 191773 w 3696137"/>
                  <a:gd name="connsiteY7" fmla="*/ 1057275 h 1990725"/>
                  <a:gd name="connsiteX8" fmla="*/ 130420 w 3696137"/>
                  <a:gd name="connsiteY8" fmla="*/ 1085850 h 1990725"/>
                  <a:gd name="connsiteX9" fmla="*/ 26830 w 3696137"/>
                  <a:gd name="connsiteY9" fmla="*/ 1085850 h 1990725"/>
                  <a:gd name="connsiteX10" fmla="*/ 675868 w 3696137"/>
                  <a:gd name="connsiteY10" fmla="*/ 790575 h 1990725"/>
                  <a:gd name="connsiteX11" fmla="*/ 782655 w 3696137"/>
                  <a:gd name="connsiteY11" fmla="*/ 923925 h 1990725"/>
                  <a:gd name="connsiteX12" fmla="*/ 828268 w 3696137"/>
                  <a:gd name="connsiteY12" fmla="*/ 742950 h 1990725"/>
                  <a:gd name="connsiteX13" fmla="*/ 900862 w 3696137"/>
                  <a:gd name="connsiteY13" fmla="*/ 763161 h 1990725"/>
                  <a:gd name="connsiteX14" fmla="*/ 984567 w 3696137"/>
                  <a:gd name="connsiteY14" fmla="*/ 590550 h 1990725"/>
                  <a:gd name="connsiteX15" fmla="*/ 1138066 w 3696137"/>
                  <a:gd name="connsiteY15" fmla="*/ 514358 h 1990725"/>
                  <a:gd name="connsiteX16" fmla="*/ 1342672 w 3696137"/>
                  <a:gd name="connsiteY16" fmla="*/ 390525 h 1990725"/>
                  <a:gd name="connsiteX17" fmla="*/ 1790376 w 3696137"/>
                  <a:gd name="connsiteY17" fmla="*/ 176059 h 1990725"/>
                  <a:gd name="connsiteX18" fmla="*/ 2219179 w 3696137"/>
                  <a:gd name="connsiteY18" fmla="*/ 28575 h 1990725"/>
                  <a:gd name="connsiteX19" fmla="*/ 2285854 w 3696137"/>
                  <a:gd name="connsiteY19" fmla="*/ 9525 h 1990725"/>
                  <a:gd name="connsiteX20" fmla="*/ 2400154 w 3696137"/>
                  <a:gd name="connsiteY20" fmla="*/ 19050 h 1990725"/>
                  <a:gd name="connsiteX21" fmla="*/ 2419204 w 3696137"/>
                  <a:gd name="connsiteY21" fmla="*/ 47625 h 1990725"/>
                  <a:gd name="connsiteX22" fmla="*/ 2428729 w 3696137"/>
                  <a:gd name="connsiteY22" fmla="*/ 95250 h 1990725"/>
                  <a:gd name="connsiteX23" fmla="*/ 2438254 w 3696137"/>
                  <a:gd name="connsiteY23" fmla="*/ 333375 h 1990725"/>
                  <a:gd name="connsiteX24" fmla="*/ 2466829 w 3696137"/>
                  <a:gd name="connsiteY24" fmla="*/ 495300 h 1990725"/>
                  <a:gd name="connsiteX25" fmla="*/ 2476354 w 3696137"/>
                  <a:gd name="connsiteY25" fmla="*/ 523875 h 1990725"/>
                  <a:gd name="connsiteX26" fmla="*/ 2495405 w 3696137"/>
                  <a:gd name="connsiteY26" fmla="*/ 647700 h 1990725"/>
                  <a:gd name="connsiteX27" fmla="*/ 2495402 w 3696137"/>
                  <a:gd name="connsiteY27" fmla="*/ 695325 h 1990725"/>
                  <a:gd name="connsiteX28" fmla="*/ 2495403 w 3696137"/>
                  <a:gd name="connsiteY28" fmla="*/ 742950 h 1990725"/>
                  <a:gd name="connsiteX29" fmla="*/ 2543029 w 3696137"/>
                  <a:gd name="connsiteY29" fmla="*/ 723900 h 1990725"/>
                  <a:gd name="connsiteX30" fmla="*/ 2552554 w 3696137"/>
                  <a:gd name="connsiteY30" fmla="*/ 876300 h 1990725"/>
                  <a:gd name="connsiteX31" fmla="*/ 2562079 w 3696137"/>
                  <a:gd name="connsiteY31" fmla="*/ 904875 h 1990725"/>
                  <a:gd name="connsiteX32" fmla="*/ 2552554 w 3696137"/>
                  <a:gd name="connsiteY32" fmla="*/ 952500 h 1990725"/>
                  <a:gd name="connsiteX33" fmla="*/ 2571604 w 3696137"/>
                  <a:gd name="connsiteY33" fmla="*/ 1000125 h 1990725"/>
                  <a:gd name="connsiteX34" fmla="*/ 2571604 w 3696137"/>
                  <a:gd name="connsiteY34" fmla="*/ 1028700 h 1990725"/>
                  <a:gd name="connsiteX35" fmla="*/ 2581129 w 3696137"/>
                  <a:gd name="connsiteY35" fmla="*/ 1076325 h 1990725"/>
                  <a:gd name="connsiteX36" fmla="*/ 2581129 w 3696137"/>
                  <a:gd name="connsiteY36" fmla="*/ 1123950 h 1990725"/>
                  <a:gd name="connsiteX37" fmla="*/ 2590654 w 3696137"/>
                  <a:gd name="connsiteY37" fmla="*/ 1162050 h 1990725"/>
                  <a:gd name="connsiteX38" fmla="*/ 2581129 w 3696137"/>
                  <a:gd name="connsiteY38" fmla="*/ 1181100 h 1990725"/>
                  <a:gd name="connsiteX39" fmla="*/ 2600179 w 3696137"/>
                  <a:gd name="connsiteY39" fmla="*/ 1219200 h 1990725"/>
                  <a:gd name="connsiteX40" fmla="*/ 2600179 w 3696137"/>
                  <a:gd name="connsiteY40" fmla="*/ 1266825 h 1990725"/>
                  <a:gd name="connsiteX41" fmla="*/ 2619229 w 3696137"/>
                  <a:gd name="connsiteY41" fmla="*/ 1314450 h 1990725"/>
                  <a:gd name="connsiteX42" fmla="*/ 2619229 w 3696137"/>
                  <a:gd name="connsiteY42" fmla="*/ 1362075 h 1990725"/>
                  <a:gd name="connsiteX43" fmla="*/ 2657329 w 3696137"/>
                  <a:gd name="connsiteY43" fmla="*/ 1400175 h 1990725"/>
                  <a:gd name="connsiteX44" fmla="*/ 2685904 w 3696137"/>
                  <a:gd name="connsiteY44" fmla="*/ 1362075 h 1990725"/>
                  <a:gd name="connsiteX45" fmla="*/ 2695429 w 3696137"/>
                  <a:gd name="connsiteY45" fmla="*/ 1314450 h 1990725"/>
                  <a:gd name="connsiteX46" fmla="*/ 2714479 w 3696137"/>
                  <a:gd name="connsiteY46" fmla="*/ 1257300 h 1990725"/>
                  <a:gd name="connsiteX47" fmla="*/ 2714479 w 3696137"/>
                  <a:gd name="connsiteY47" fmla="*/ 1219200 h 1990725"/>
                  <a:gd name="connsiteX48" fmla="*/ 2733529 w 3696137"/>
                  <a:gd name="connsiteY48" fmla="*/ 1152525 h 1990725"/>
                  <a:gd name="connsiteX49" fmla="*/ 2724004 w 3696137"/>
                  <a:gd name="connsiteY49" fmla="*/ 1085850 h 1990725"/>
                  <a:gd name="connsiteX50" fmla="*/ 2733529 w 3696137"/>
                  <a:gd name="connsiteY50" fmla="*/ 1057275 h 1990725"/>
                  <a:gd name="connsiteX51" fmla="*/ 2752579 w 3696137"/>
                  <a:gd name="connsiteY51" fmla="*/ 990600 h 1990725"/>
                  <a:gd name="connsiteX52" fmla="*/ 2762104 w 3696137"/>
                  <a:gd name="connsiteY52" fmla="*/ 942975 h 1990725"/>
                  <a:gd name="connsiteX53" fmla="*/ 2771629 w 3696137"/>
                  <a:gd name="connsiteY53" fmla="*/ 895350 h 1990725"/>
                  <a:gd name="connsiteX54" fmla="*/ 2790679 w 3696137"/>
                  <a:gd name="connsiteY54" fmla="*/ 847725 h 1990725"/>
                  <a:gd name="connsiteX55" fmla="*/ 2838304 w 3696137"/>
                  <a:gd name="connsiteY55" fmla="*/ 904875 h 1990725"/>
                  <a:gd name="connsiteX56" fmla="*/ 2838304 w 3696137"/>
                  <a:gd name="connsiteY56" fmla="*/ 952500 h 1990725"/>
                  <a:gd name="connsiteX57" fmla="*/ 2904982 w 3696137"/>
                  <a:gd name="connsiteY57" fmla="*/ 1047750 h 1990725"/>
                  <a:gd name="connsiteX58" fmla="*/ 2971656 w 3696137"/>
                  <a:gd name="connsiteY58" fmla="*/ 962025 h 1990725"/>
                  <a:gd name="connsiteX59" fmla="*/ 3000229 w 3696137"/>
                  <a:gd name="connsiteY59" fmla="*/ 1019175 h 1990725"/>
                  <a:gd name="connsiteX60" fmla="*/ 3009754 w 3696137"/>
                  <a:gd name="connsiteY60" fmla="*/ 819150 h 1990725"/>
                  <a:gd name="connsiteX61" fmla="*/ 3057379 w 3696137"/>
                  <a:gd name="connsiteY61" fmla="*/ 762000 h 1990725"/>
                  <a:gd name="connsiteX62" fmla="*/ 3114529 w 3696137"/>
                  <a:gd name="connsiteY62" fmla="*/ 762000 h 1990725"/>
                  <a:gd name="connsiteX63" fmla="*/ 3171679 w 3696137"/>
                  <a:gd name="connsiteY63" fmla="*/ 771525 h 1990725"/>
                  <a:gd name="connsiteX64" fmla="*/ 3228830 w 3696137"/>
                  <a:gd name="connsiteY64" fmla="*/ 790575 h 1990725"/>
                  <a:gd name="connsiteX65" fmla="*/ 3238354 w 3696137"/>
                  <a:gd name="connsiteY65" fmla="*/ 857250 h 1990725"/>
                  <a:gd name="connsiteX66" fmla="*/ 3257404 w 3696137"/>
                  <a:gd name="connsiteY66" fmla="*/ 914400 h 1990725"/>
                  <a:gd name="connsiteX67" fmla="*/ 3276454 w 3696137"/>
                  <a:gd name="connsiteY67" fmla="*/ 971550 h 1990725"/>
                  <a:gd name="connsiteX68" fmla="*/ 3295504 w 3696137"/>
                  <a:gd name="connsiteY68" fmla="*/ 1028700 h 1990725"/>
                  <a:gd name="connsiteX69" fmla="*/ 3285979 w 3696137"/>
                  <a:gd name="connsiteY69" fmla="*/ 1057275 h 1990725"/>
                  <a:gd name="connsiteX70" fmla="*/ 3314554 w 3696137"/>
                  <a:gd name="connsiteY70" fmla="*/ 1114425 h 1990725"/>
                  <a:gd name="connsiteX71" fmla="*/ 3314554 w 3696137"/>
                  <a:gd name="connsiteY71" fmla="*/ 1162050 h 1990725"/>
                  <a:gd name="connsiteX72" fmla="*/ 3314554 w 3696137"/>
                  <a:gd name="connsiteY72" fmla="*/ 1209675 h 1990725"/>
                  <a:gd name="connsiteX73" fmla="*/ 3295504 w 3696137"/>
                  <a:gd name="connsiteY73" fmla="*/ 1238250 h 1990725"/>
                  <a:gd name="connsiteX74" fmla="*/ 3305029 w 3696137"/>
                  <a:gd name="connsiteY74" fmla="*/ 1276350 h 1990725"/>
                  <a:gd name="connsiteX75" fmla="*/ 3314554 w 3696137"/>
                  <a:gd name="connsiteY75" fmla="*/ 1333500 h 1990725"/>
                  <a:gd name="connsiteX76" fmla="*/ 3333604 w 3696137"/>
                  <a:gd name="connsiteY76" fmla="*/ 1390650 h 1990725"/>
                  <a:gd name="connsiteX77" fmla="*/ 3333604 w 3696137"/>
                  <a:gd name="connsiteY77" fmla="*/ 1447800 h 1990725"/>
                  <a:gd name="connsiteX78" fmla="*/ 3352654 w 3696137"/>
                  <a:gd name="connsiteY78" fmla="*/ 1504950 h 1990725"/>
                  <a:gd name="connsiteX79" fmla="*/ 3371704 w 3696137"/>
                  <a:gd name="connsiteY79" fmla="*/ 1562100 h 1990725"/>
                  <a:gd name="connsiteX80" fmla="*/ 3381229 w 3696137"/>
                  <a:gd name="connsiteY80" fmla="*/ 1590675 h 1990725"/>
                  <a:gd name="connsiteX81" fmla="*/ 3381229 w 3696137"/>
                  <a:gd name="connsiteY81" fmla="*/ 1638300 h 1990725"/>
                  <a:gd name="connsiteX82" fmla="*/ 3400279 w 3696137"/>
                  <a:gd name="connsiteY82" fmla="*/ 1685925 h 1990725"/>
                  <a:gd name="connsiteX83" fmla="*/ 3400279 w 3696137"/>
                  <a:gd name="connsiteY83" fmla="*/ 1743075 h 1990725"/>
                  <a:gd name="connsiteX84" fmla="*/ 3409804 w 3696137"/>
                  <a:gd name="connsiteY84" fmla="*/ 1800225 h 1990725"/>
                  <a:gd name="connsiteX85" fmla="*/ 3400279 w 3696137"/>
                  <a:gd name="connsiteY85" fmla="*/ 1838325 h 1990725"/>
                  <a:gd name="connsiteX86" fmla="*/ 3409804 w 3696137"/>
                  <a:gd name="connsiteY86" fmla="*/ 1876425 h 1990725"/>
                  <a:gd name="connsiteX87" fmla="*/ 3428854 w 3696137"/>
                  <a:gd name="connsiteY87" fmla="*/ 1933575 h 1990725"/>
                  <a:gd name="connsiteX88" fmla="*/ 3400279 w 3696137"/>
                  <a:gd name="connsiteY88" fmla="*/ 1962150 h 1990725"/>
                  <a:gd name="connsiteX89" fmla="*/ 3428854 w 3696137"/>
                  <a:gd name="connsiteY89" fmla="*/ 1990725 h 1990725"/>
                  <a:gd name="connsiteX90" fmla="*/ 3476479 w 3696137"/>
                  <a:gd name="connsiteY90" fmla="*/ 1924050 h 1990725"/>
                  <a:gd name="connsiteX91" fmla="*/ 3476479 w 3696137"/>
                  <a:gd name="connsiteY91" fmla="*/ 1857375 h 1990725"/>
                  <a:gd name="connsiteX92" fmla="*/ 3486004 w 3696137"/>
                  <a:gd name="connsiteY92" fmla="*/ 1800225 h 1990725"/>
                  <a:gd name="connsiteX93" fmla="*/ 3486004 w 3696137"/>
                  <a:gd name="connsiteY93" fmla="*/ 1752600 h 1990725"/>
                  <a:gd name="connsiteX94" fmla="*/ 3486004 w 3696137"/>
                  <a:gd name="connsiteY94" fmla="*/ 1685925 h 1990725"/>
                  <a:gd name="connsiteX95" fmla="*/ 3495529 w 3696137"/>
                  <a:gd name="connsiteY95" fmla="*/ 1628775 h 1990725"/>
                  <a:gd name="connsiteX96" fmla="*/ 3505054 w 3696137"/>
                  <a:gd name="connsiteY96" fmla="*/ 1562100 h 1990725"/>
                  <a:gd name="connsiteX97" fmla="*/ 3495529 w 3696137"/>
                  <a:gd name="connsiteY97" fmla="*/ 1504950 h 1990725"/>
                  <a:gd name="connsiteX98" fmla="*/ 3524104 w 3696137"/>
                  <a:gd name="connsiteY98" fmla="*/ 1457325 h 1990725"/>
                  <a:gd name="connsiteX99" fmla="*/ 3495529 w 3696137"/>
                  <a:gd name="connsiteY99" fmla="*/ 1419225 h 1990725"/>
                  <a:gd name="connsiteX100" fmla="*/ 3524104 w 3696137"/>
                  <a:gd name="connsiteY100" fmla="*/ 1352550 h 1990725"/>
                  <a:gd name="connsiteX101" fmla="*/ 3524104 w 3696137"/>
                  <a:gd name="connsiteY101" fmla="*/ 1285875 h 1990725"/>
                  <a:gd name="connsiteX102" fmla="*/ 3505054 w 3696137"/>
                  <a:gd name="connsiteY102" fmla="*/ 1238250 h 1990725"/>
                  <a:gd name="connsiteX103" fmla="*/ 3514579 w 3696137"/>
                  <a:gd name="connsiteY103" fmla="*/ 1181100 h 1990725"/>
                  <a:gd name="connsiteX104" fmla="*/ 3514579 w 3696137"/>
                  <a:gd name="connsiteY104" fmla="*/ 1152525 h 1990725"/>
                  <a:gd name="connsiteX105" fmla="*/ 3524104 w 3696137"/>
                  <a:gd name="connsiteY105" fmla="*/ 1085850 h 1990725"/>
                  <a:gd name="connsiteX106" fmla="*/ 3524104 w 3696137"/>
                  <a:gd name="connsiteY106" fmla="*/ 1047750 h 1990725"/>
                  <a:gd name="connsiteX107" fmla="*/ 3514579 w 3696137"/>
                  <a:gd name="connsiteY107" fmla="*/ 981075 h 1990725"/>
                  <a:gd name="connsiteX108" fmla="*/ 3524104 w 3696137"/>
                  <a:gd name="connsiteY108" fmla="*/ 933450 h 1990725"/>
                  <a:gd name="connsiteX109" fmla="*/ 3543154 w 3696137"/>
                  <a:gd name="connsiteY109" fmla="*/ 866775 h 1990725"/>
                  <a:gd name="connsiteX110" fmla="*/ 3562204 w 3696137"/>
                  <a:gd name="connsiteY110" fmla="*/ 819150 h 1990725"/>
                  <a:gd name="connsiteX111" fmla="*/ 3543154 w 3696137"/>
                  <a:gd name="connsiteY111" fmla="*/ 781050 h 1990725"/>
                  <a:gd name="connsiteX112" fmla="*/ 3562204 w 3696137"/>
                  <a:gd name="connsiteY112" fmla="*/ 685800 h 1990725"/>
                  <a:gd name="connsiteX113" fmla="*/ 3628883 w 3696137"/>
                  <a:gd name="connsiteY113" fmla="*/ 742950 h 1990725"/>
                  <a:gd name="connsiteX114" fmla="*/ 3628879 w 3696137"/>
                  <a:gd name="connsiteY114" fmla="*/ 533400 h 1990725"/>
                  <a:gd name="connsiteX115" fmla="*/ 3638404 w 3696137"/>
                  <a:gd name="connsiteY115" fmla="*/ 485775 h 1990725"/>
                  <a:gd name="connsiteX116" fmla="*/ 3638404 w 3696137"/>
                  <a:gd name="connsiteY116" fmla="*/ 428625 h 1990725"/>
                  <a:gd name="connsiteX117" fmla="*/ 3657454 w 3696137"/>
                  <a:gd name="connsiteY117" fmla="*/ 361950 h 1990725"/>
                  <a:gd name="connsiteX118" fmla="*/ 3647929 w 3696137"/>
                  <a:gd name="connsiteY118" fmla="*/ 314325 h 1990725"/>
                  <a:gd name="connsiteX119" fmla="*/ 3647929 w 3696137"/>
                  <a:gd name="connsiteY119" fmla="*/ 247650 h 1990725"/>
                  <a:gd name="connsiteX120" fmla="*/ 3657454 w 3696137"/>
                  <a:gd name="connsiteY120" fmla="*/ 190500 h 1990725"/>
                  <a:gd name="connsiteX121" fmla="*/ 3686029 w 3696137"/>
                  <a:gd name="connsiteY121" fmla="*/ 142875 h 1990725"/>
                  <a:gd name="connsiteX122" fmla="*/ 3666979 w 3696137"/>
                  <a:gd name="connsiteY122" fmla="*/ 95250 h 1990725"/>
                  <a:gd name="connsiteX123" fmla="*/ 3695554 w 3696137"/>
                  <a:gd name="connsiteY123" fmla="*/ 57150 h 1990725"/>
                  <a:gd name="connsiteX124" fmla="*/ 3686029 w 3696137"/>
                  <a:gd name="connsiteY124" fmla="*/ 0 h 1990725"/>
                  <a:gd name="connsiteX0" fmla="*/ 675870 w 3696137"/>
                  <a:gd name="connsiteY0" fmla="*/ 790575 h 1990725"/>
                  <a:gd name="connsiteX1" fmla="*/ 624454 w 3696137"/>
                  <a:gd name="connsiteY1" fmla="*/ 809625 h 1990725"/>
                  <a:gd name="connsiteX2" fmla="*/ 567148 w 3696137"/>
                  <a:gd name="connsiteY2" fmla="*/ 857250 h 1990725"/>
                  <a:gd name="connsiteX3" fmla="*/ 489210 w 3696137"/>
                  <a:gd name="connsiteY3" fmla="*/ 866775 h 1990725"/>
                  <a:gd name="connsiteX4" fmla="*/ 418839 w 3696137"/>
                  <a:gd name="connsiteY4" fmla="*/ 914400 h 1990725"/>
                  <a:gd name="connsiteX5" fmla="*/ 343749 w 3696137"/>
                  <a:gd name="connsiteY5" fmla="*/ 952500 h 1990725"/>
                  <a:gd name="connsiteX6" fmla="*/ 255315 w 3696137"/>
                  <a:gd name="connsiteY6" fmla="*/ 1009650 h 1990725"/>
                  <a:gd name="connsiteX7" fmla="*/ 191773 w 3696137"/>
                  <a:gd name="connsiteY7" fmla="*/ 1057275 h 1990725"/>
                  <a:gd name="connsiteX8" fmla="*/ 130420 w 3696137"/>
                  <a:gd name="connsiteY8" fmla="*/ 1085850 h 1990725"/>
                  <a:gd name="connsiteX9" fmla="*/ 26830 w 3696137"/>
                  <a:gd name="connsiteY9" fmla="*/ 1085850 h 1990725"/>
                  <a:gd name="connsiteX10" fmla="*/ 675868 w 3696137"/>
                  <a:gd name="connsiteY10" fmla="*/ 790575 h 1990725"/>
                  <a:gd name="connsiteX11" fmla="*/ 782655 w 3696137"/>
                  <a:gd name="connsiteY11" fmla="*/ 923925 h 1990725"/>
                  <a:gd name="connsiteX12" fmla="*/ 828268 w 3696137"/>
                  <a:gd name="connsiteY12" fmla="*/ 742950 h 1990725"/>
                  <a:gd name="connsiteX13" fmla="*/ 900862 w 3696137"/>
                  <a:gd name="connsiteY13" fmla="*/ 763161 h 1990725"/>
                  <a:gd name="connsiteX14" fmla="*/ 984567 w 3696137"/>
                  <a:gd name="connsiteY14" fmla="*/ 590550 h 1990725"/>
                  <a:gd name="connsiteX15" fmla="*/ 1138066 w 3696137"/>
                  <a:gd name="connsiteY15" fmla="*/ 514358 h 1990725"/>
                  <a:gd name="connsiteX16" fmla="*/ 1342672 w 3696137"/>
                  <a:gd name="connsiteY16" fmla="*/ 390525 h 1990725"/>
                  <a:gd name="connsiteX17" fmla="*/ 1790376 w 3696137"/>
                  <a:gd name="connsiteY17" fmla="*/ 176059 h 1990725"/>
                  <a:gd name="connsiteX18" fmla="*/ 2219179 w 3696137"/>
                  <a:gd name="connsiteY18" fmla="*/ 28575 h 1990725"/>
                  <a:gd name="connsiteX19" fmla="*/ 2285854 w 3696137"/>
                  <a:gd name="connsiteY19" fmla="*/ 9525 h 1990725"/>
                  <a:gd name="connsiteX20" fmla="*/ 2400154 w 3696137"/>
                  <a:gd name="connsiteY20" fmla="*/ 19050 h 1990725"/>
                  <a:gd name="connsiteX21" fmla="*/ 2419204 w 3696137"/>
                  <a:gd name="connsiteY21" fmla="*/ 47625 h 1990725"/>
                  <a:gd name="connsiteX22" fmla="*/ 2428729 w 3696137"/>
                  <a:gd name="connsiteY22" fmla="*/ 95250 h 1990725"/>
                  <a:gd name="connsiteX23" fmla="*/ 2438254 w 3696137"/>
                  <a:gd name="connsiteY23" fmla="*/ 333375 h 1990725"/>
                  <a:gd name="connsiteX24" fmla="*/ 2466829 w 3696137"/>
                  <a:gd name="connsiteY24" fmla="*/ 495300 h 1990725"/>
                  <a:gd name="connsiteX25" fmla="*/ 2476354 w 3696137"/>
                  <a:gd name="connsiteY25" fmla="*/ 523875 h 1990725"/>
                  <a:gd name="connsiteX26" fmla="*/ 2495405 w 3696137"/>
                  <a:gd name="connsiteY26" fmla="*/ 647700 h 1990725"/>
                  <a:gd name="connsiteX27" fmla="*/ 2495402 w 3696137"/>
                  <a:gd name="connsiteY27" fmla="*/ 695325 h 1990725"/>
                  <a:gd name="connsiteX28" fmla="*/ 2495403 w 3696137"/>
                  <a:gd name="connsiteY28" fmla="*/ 742950 h 1990725"/>
                  <a:gd name="connsiteX29" fmla="*/ 2543029 w 3696137"/>
                  <a:gd name="connsiteY29" fmla="*/ 723900 h 1990725"/>
                  <a:gd name="connsiteX30" fmla="*/ 2552554 w 3696137"/>
                  <a:gd name="connsiteY30" fmla="*/ 876300 h 1990725"/>
                  <a:gd name="connsiteX31" fmla="*/ 2562079 w 3696137"/>
                  <a:gd name="connsiteY31" fmla="*/ 904875 h 1990725"/>
                  <a:gd name="connsiteX32" fmla="*/ 2552554 w 3696137"/>
                  <a:gd name="connsiteY32" fmla="*/ 952500 h 1990725"/>
                  <a:gd name="connsiteX33" fmla="*/ 2571604 w 3696137"/>
                  <a:gd name="connsiteY33" fmla="*/ 1000125 h 1990725"/>
                  <a:gd name="connsiteX34" fmla="*/ 2571604 w 3696137"/>
                  <a:gd name="connsiteY34" fmla="*/ 1028700 h 1990725"/>
                  <a:gd name="connsiteX35" fmla="*/ 2581129 w 3696137"/>
                  <a:gd name="connsiteY35" fmla="*/ 1076325 h 1990725"/>
                  <a:gd name="connsiteX36" fmla="*/ 2581129 w 3696137"/>
                  <a:gd name="connsiteY36" fmla="*/ 1123950 h 1990725"/>
                  <a:gd name="connsiteX37" fmla="*/ 2590654 w 3696137"/>
                  <a:gd name="connsiteY37" fmla="*/ 1162050 h 1990725"/>
                  <a:gd name="connsiteX38" fmla="*/ 2581129 w 3696137"/>
                  <a:gd name="connsiteY38" fmla="*/ 1181100 h 1990725"/>
                  <a:gd name="connsiteX39" fmla="*/ 2600179 w 3696137"/>
                  <a:gd name="connsiteY39" fmla="*/ 1219200 h 1990725"/>
                  <a:gd name="connsiteX40" fmla="*/ 2600179 w 3696137"/>
                  <a:gd name="connsiteY40" fmla="*/ 1266825 h 1990725"/>
                  <a:gd name="connsiteX41" fmla="*/ 2619229 w 3696137"/>
                  <a:gd name="connsiteY41" fmla="*/ 1314450 h 1990725"/>
                  <a:gd name="connsiteX42" fmla="*/ 2619229 w 3696137"/>
                  <a:gd name="connsiteY42" fmla="*/ 1362075 h 1990725"/>
                  <a:gd name="connsiteX43" fmla="*/ 2657329 w 3696137"/>
                  <a:gd name="connsiteY43" fmla="*/ 1400175 h 1990725"/>
                  <a:gd name="connsiteX44" fmla="*/ 2685904 w 3696137"/>
                  <a:gd name="connsiteY44" fmla="*/ 1362075 h 1990725"/>
                  <a:gd name="connsiteX45" fmla="*/ 2695429 w 3696137"/>
                  <a:gd name="connsiteY45" fmla="*/ 1314450 h 1990725"/>
                  <a:gd name="connsiteX46" fmla="*/ 2714479 w 3696137"/>
                  <a:gd name="connsiteY46" fmla="*/ 1257300 h 1990725"/>
                  <a:gd name="connsiteX47" fmla="*/ 2714479 w 3696137"/>
                  <a:gd name="connsiteY47" fmla="*/ 1219200 h 1990725"/>
                  <a:gd name="connsiteX48" fmla="*/ 2733529 w 3696137"/>
                  <a:gd name="connsiteY48" fmla="*/ 1152525 h 1990725"/>
                  <a:gd name="connsiteX49" fmla="*/ 2724004 w 3696137"/>
                  <a:gd name="connsiteY49" fmla="*/ 1085850 h 1990725"/>
                  <a:gd name="connsiteX50" fmla="*/ 2733529 w 3696137"/>
                  <a:gd name="connsiteY50" fmla="*/ 1057275 h 1990725"/>
                  <a:gd name="connsiteX51" fmla="*/ 2752579 w 3696137"/>
                  <a:gd name="connsiteY51" fmla="*/ 990600 h 1990725"/>
                  <a:gd name="connsiteX52" fmla="*/ 2762104 w 3696137"/>
                  <a:gd name="connsiteY52" fmla="*/ 942975 h 1990725"/>
                  <a:gd name="connsiteX53" fmla="*/ 2771629 w 3696137"/>
                  <a:gd name="connsiteY53" fmla="*/ 895350 h 1990725"/>
                  <a:gd name="connsiteX54" fmla="*/ 2790679 w 3696137"/>
                  <a:gd name="connsiteY54" fmla="*/ 847725 h 1990725"/>
                  <a:gd name="connsiteX55" fmla="*/ 2838304 w 3696137"/>
                  <a:gd name="connsiteY55" fmla="*/ 904875 h 1990725"/>
                  <a:gd name="connsiteX56" fmla="*/ 2838304 w 3696137"/>
                  <a:gd name="connsiteY56" fmla="*/ 952500 h 1990725"/>
                  <a:gd name="connsiteX57" fmla="*/ 2904982 w 3696137"/>
                  <a:gd name="connsiteY57" fmla="*/ 1047750 h 1990725"/>
                  <a:gd name="connsiteX58" fmla="*/ 2971656 w 3696137"/>
                  <a:gd name="connsiteY58" fmla="*/ 962025 h 1990725"/>
                  <a:gd name="connsiteX59" fmla="*/ 3000229 w 3696137"/>
                  <a:gd name="connsiteY59" fmla="*/ 1019175 h 1990725"/>
                  <a:gd name="connsiteX60" fmla="*/ 3009754 w 3696137"/>
                  <a:gd name="connsiteY60" fmla="*/ 819150 h 1990725"/>
                  <a:gd name="connsiteX61" fmla="*/ 3057379 w 3696137"/>
                  <a:gd name="connsiteY61" fmla="*/ 762000 h 1990725"/>
                  <a:gd name="connsiteX62" fmla="*/ 3114529 w 3696137"/>
                  <a:gd name="connsiteY62" fmla="*/ 762000 h 1990725"/>
                  <a:gd name="connsiteX63" fmla="*/ 3171679 w 3696137"/>
                  <a:gd name="connsiteY63" fmla="*/ 771525 h 1990725"/>
                  <a:gd name="connsiteX64" fmla="*/ 3228830 w 3696137"/>
                  <a:gd name="connsiteY64" fmla="*/ 790575 h 1990725"/>
                  <a:gd name="connsiteX65" fmla="*/ 3238354 w 3696137"/>
                  <a:gd name="connsiteY65" fmla="*/ 857250 h 1990725"/>
                  <a:gd name="connsiteX66" fmla="*/ 3257404 w 3696137"/>
                  <a:gd name="connsiteY66" fmla="*/ 914400 h 1990725"/>
                  <a:gd name="connsiteX67" fmla="*/ 3276454 w 3696137"/>
                  <a:gd name="connsiteY67" fmla="*/ 971550 h 1990725"/>
                  <a:gd name="connsiteX68" fmla="*/ 3295504 w 3696137"/>
                  <a:gd name="connsiteY68" fmla="*/ 1028700 h 1990725"/>
                  <a:gd name="connsiteX69" fmla="*/ 3285979 w 3696137"/>
                  <a:gd name="connsiteY69" fmla="*/ 1057275 h 1990725"/>
                  <a:gd name="connsiteX70" fmla="*/ 3314554 w 3696137"/>
                  <a:gd name="connsiteY70" fmla="*/ 1114425 h 1990725"/>
                  <a:gd name="connsiteX71" fmla="*/ 3314554 w 3696137"/>
                  <a:gd name="connsiteY71" fmla="*/ 1162050 h 1990725"/>
                  <a:gd name="connsiteX72" fmla="*/ 3314554 w 3696137"/>
                  <a:gd name="connsiteY72" fmla="*/ 1209675 h 1990725"/>
                  <a:gd name="connsiteX73" fmla="*/ 3295504 w 3696137"/>
                  <a:gd name="connsiteY73" fmla="*/ 1238250 h 1990725"/>
                  <a:gd name="connsiteX74" fmla="*/ 3305029 w 3696137"/>
                  <a:gd name="connsiteY74" fmla="*/ 1276350 h 1990725"/>
                  <a:gd name="connsiteX75" fmla="*/ 3314554 w 3696137"/>
                  <a:gd name="connsiteY75" fmla="*/ 1333500 h 1990725"/>
                  <a:gd name="connsiteX76" fmla="*/ 3333604 w 3696137"/>
                  <a:gd name="connsiteY76" fmla="*/ 1390650 h 1990725"/>
                  <a:gd name="connsiteX77" fmla="*/ 3333604 w 3696137"/>
                  <a:gd name="connsiteY77" fmla="*/ 1447800 h 1990725"/>
                  <a:gd name="connsiteX78" fmla="*/ 3352654 w 3696137"/>
                  <a:gd name="connsiteY78" fmla="*/ 1504950 h 1990725"/>
                  <a:gd name="connsiteX79" fmla="*/ 3371704 w 3696137"/>
                  <a:gd name="connsiteY79" fmla="*/ 1562100 h 1990725"/>
                  <a:gd name="connsiteX80" fmla="*/ 3381229 w 3696137"/>
                  <a:gd name="connsiteY80" fmla="*/ 1590675 h 1990725"/>
                  <a:gd name="connsiteX81" fmla="*/ 3381229 w 3696137"/>
                  <a:gd name="connsiteY81" fmla="*/ 1638300 h 1990725"/>
                  <a:gd name="connsiteX82" fmla="*/ 3400279 w 3696137"/>
                  <a:gd name="connsiteY82" fmla="*/ 1685925 h 1990725"/>
                  <a:gd name="connsiteX83" fmla="*/ 3400279 w 3696137"/>
                  <a:gd name="connsiteY83" fmla="*/ 1743075 h 1990725"/>
                  <a:gd name="connsiteX84" fmla="*/ 3409804 w 3696137"/>
                  <a:gd name="connsiteY84" fmla="*/ 1800225 h 1990725"/>
                  <a:gd name="connsiteX85" fmla="*/ 3400279 w 3696137"/>
                  <a:gd name="connsiteY85" fmla="*/ 1838325 h 1990725"/>
                  <a:gd name="connsiteX86" fmla="*/ 3409804 w 3696137"/>
                  <a:gd name="connsiteY86" fmla="*/ 1876425 h 1990725"/>
                  <a:gd name="connsiteX87" fmla="*/ 3428854 w 3696137"/>
                  <a:gd name="connsiteY87" fmla="*/ 1933575 h 1990725"/>
                  <a:gd name="connsiteX88" fmla="*/ 3400279 w 3696137"/>
                  <a:gd name="connsiteY88" fmla="*/ 1962150 h 1990725"/>
                  <a:gd name="connsiteX89" fmla="*/ 3428854 w 3696137"/>
                  <a:gd name="connsiteY89" fmla="*/ 1990725 h 1990725"/>
                  <a:gd name="connsiteX90" fmla="*/ 3476479 w 3696137"/>
                  <a:gd name="connsiteY90" fmla="*/ 1924050 h 1990725"/>
                  <a:gd name="connsiteX91" fmla="*/ 3476479 w 3696137"/>
                  <a:gd name="connsiteY91" fmla="*/ 1857375 h 1990725"/>
                  <a:gd name="connsiteX92" fmla="*/ 3486004 w 3696137"/>
                  <a:gd name="connsiteY92" fmla="*/ 1800225 h 1990725"/>
                  <a:gd name="connsiteX93" fmla="*/ 3486004 w 3696137"/>
                  <a:gd name="connsiteY93" fmla="*/ 1752600 h 1990725"/>
                  <a:gd name="connsiteX94" fmla="*/ 3486004 w 3696137"/>
                  <a:gd name="connsiteY94" fmla="*/ 1685925 h 1990725"/>
                  <a:gd name="connsiteX95" fmla="*/ 3495529 w 3696137"/>
                  <a:gd name="connsiteY95" fmla="*/ 1628775 h 1990725"/>
                  <a:gd name="connsiteX96" fmla="*/ 3505054 w 3696137"/>
                  <a:gd name="connsiteY96" fmla="*/ 1562100 h 1990725"/>
                  <a:gd name="connsiteX97" fmla="*/ 3495529 w 3696137"/>
                  <a:gd name="connsiteY97" fmla="*/ 1504950 h 1990725"/>
                  <a:gd name="connsiteX98" fmla="*/ 3524104 w 3696137"/>
                  <a:gd name="connsiteY98" fmla="*/ 1457325 h 1990725"/>
                  <a:gd name="connsiteX99" fmla="*/ 3495529 w 3696137"/>
                  <a:gd name="connsiteY99" fmla="*/ 1419225 h 1990725"/>
                  <a:gd name="connsiteX100" fmla="*/ 3524104 w 3696137"/>
                  <a:gd name="connsiteY100" fmla="*/ 1352550 h 1990725"/>
                  <a:gd name="connsiteX101" fmla="*/ 3524104 w 3696137"/>
                  <a:gd name="connsiteY101" fmla="*/ 1285875 h 1990725"/>
                  <a:gd name="connsiteX102" fmla="*/ 3505054 w 3696137"/>
                  <a:gd name="connsiteY102" fmla="*/ 1238250 h 1990725"/>
                  <a:gd name="connsiteX103" fmla="*/ 3514579 w 3696137"/>
                  <a:gd name="connsiteY103" fmla="*/ 1181100 h 1990725"/>
                  <a:gd name="connsiteX104" fmla="*/ 3514579 w 3696137"/>
                  <a:gd name="connsiteY104" fmla="*/ 1152525 h 1990725"/>
                  <a:gd name="connsiteX105" fmla="*/ 3524104 w 3696137"/>
                  <a:gd name="connsiteY105" fmla="*/ 1085850 h 1990725"/>
                  <a:gd name="connsiteX106" fmla="*/ 3524104 w 3696137"/>
                  <a:gd name="connsiteY106" fmla="*/ 1047750 h 1990725"/>
                  <a:gd name="connsiteX107" fmla="*/ 3514579 w 3696137"/>
                  <a:gd name="connsiteY107" fmla="*/ 981075 h 1990725"/>
                  <a:gd name="connsiteX108" fmla="*/ 3524104 w 3696137"/>
                  <a:gd name="connsiteY108" fmla="*/ 933450 h 1990725"/>
                  <a:gd name="connsiteX109" fmla="*/ 3543154 w 3696137"/>
                  <a:gd name="connsiteY109" fmla="*/ 866775 h 1990725"/>
                  <a:gd name="connsiteX110" fmla="*/ 3562204 w 3696137"/>
                  <a:gd name="connsiteY110" fmla="*/ 819150 h 1990725"/>
                  <a:gd name="connsiteX111" fmla="*/ 3543154 w 3696137"/>
                  <a:gd name="connsiteY111" fmla="*/ 781050 h 1990725"/>
                  <a:gd name="connsiteX112" fmla="*/ 3562204 w 3696137"/>
                  <a:gd name="connsiteY112" fmla="*/ 685800 h 1990725"/>
                  <a:gd name="connsiteX113" fmla="*/ 3628883 w 3696137"/>
                  <a:gd name="connsiteY113" fmla="*/ 742950 h 1990725"/>
                  <a:gd name="connsiteX114" fmla="*/ 3628879 w 3696137"/>
                  <a:gd name="connsiteY114" fmla="*/ 533400 h 1990725"/>
                  <a:gd name="connsiteX115" fmla="*/ 3638404 w 3696137"/>
                  <a:gd name="connsiteY115" fmla="*/ 485775 h 1990725"/>
                  <a:gd name="connsiteX116" fmla="*/ 3638404 w 3696137"/>
                  <a:gd name="connsiteY116" fmla="*/ 428625 h 1990725"/>
                  <a:gd name="connsiteX117" fmla="*/ 3657454 w 3696137"/>
                  <a:gd name="connsiteY117" fmla="*/ 361950 h 1990725"/>
                  <a:gd name="connsiteX118" fmla="*/ 3647929 w 3696137"/>
                  <a:gd name="connsiteY118" fmla="*/ 314325 h 1990725"/>
                  <a:gd name="connsiteX119" fmla="*/ 3647929 w 3696137"/>
                  <a:gd name="connsiteY119" fmla="*/ 247650 h 1990725"/>
                  <a:gd name="connsiteX120" fmla="*/ 3657454 w 3696137"/>
                  <a:gd name="connsiteY120" fmla="*/ 190500 h 1990725"/>
                  <a:gd name="connsiteX121" fmla="*/ 3686029 w 3696137"/>
                  <a:gd name="connsiteY121" fmla="*/ 142875 h 1990725"/>
                  <a:gd name="connsiteX122" fmla="*/ 3666979 w 3696137"/>
                  <a:gd name="connsiteY122" fmla="*/ 95250 h 1990725"/>
                  <a:gd name="connsiteX123" fmla="*/ 3695554 w 3696137"/>
                  <a:gd name="connsiteY123" fmla="*/ 57150 h 1990725"/>
                  <a:gd name="connsiteX124" fmla="*/ 3686029 w 3696137"/>
                  <a:gd name="connsiteY124" fmla="*/ 0 h 1990725"/>
                  <a:gd name="connsiteX0" fmla="*/ 649040 w 3669307"/>
                  <a:gd name="connsiteY0" fmla="*/ 790575 h 1990725"/>
                  <a:gd name="connsiteX1" fmla="*/ 597624 w 3669307"/>
                  <a:gd name="connsiteY1" fmla="*/ 809625 h 1990725"/>
                  <a:gd name="connsiteX2" fmla="*/ 540318 w 3669307"/>
                  <a:gd name="connsiteY2" fmla="*/ 857250 h 1990725"/>
                  <a:gd name="connsiteX3" fmla="*/ 462380 w 3669307"/>
                  <a:gd name="connsiteY3" fmla="*/ 866775 h 1990725"/>
                  <a:gd name="connsiteX4" fmla="*/ 392009 w 3669307"/>
                  <a:gd name="connsiteY4" fmla="*/ 914400 h 1990725"/>
                  <a:gd name="connsiteX5" fmla="*/ 316919 w 3669307"/>
                  <a:gd name="connsiteY5" fmla="*/ 952500 h 1990725"/>
                  <a:gd name="connsiteX6" fmla="*/ 228485 w 3669307"/>
                  <a:gd name="connsiteY6" fmla="*/ 1009650 h 1990725"/>
                  <a:gd name="connsiteX7" fmla="*/ 164943 w 3669307"/>
                  <a:gd name="connsiteY7" fmla="*/ 1057275 h 1990725"/>
                  <a:gd name="connsiteX8" fmla="*/ 103590 w 3669307"/>
                  <a:gd name="connsiteY8" fmla="*/ 1085850 h 1990725"/>
                  <a:gd name="connsiteX9" fmla="*/ 0 w 3669307"/>
                  <a:gd name="connsiteY9" fmla="*/ 1085850 h 1990725"/>
                  <a:gd name="connsiteX10" fmla="*/ 649038 w 3669307"/>
                  <a:gd name="connsiteY10" fmla="*/ 790575 h 1990725"/>
                  <a:gd name="connsiteX11" fmla="*/ 755825 w 3669307"/>
                  <a:gd name="connsiteY11" fmla="*/ 923925 h 1990725"/>
                  <a:gd name="connsiteX12" fmla="*/ 801438 w 3669307"/>
                  <a:gd name="connsiteY12" fmla="*/ 742950 h 1990725"/>
                  <a:gd name="connsiteX13" fmla="*/ 874032 w 3669307"/>
                  <a:gd name="connsiteY13" fmla="*/ 763161 h 1990725"/>
                  <a:gd name="connsiteX14" fmla="*/ 957737 w 3669307"/>
                  <a:gd name="connsiteY14" fmla="*/ 590550 h 1990725"/>
                  <a:gd name="connsiteX15" fmla="*/ 1111236 w 3669307"/>
                  <a:gd name="connsiteY15" fmla="*/ 514358 h 1990725"/>
                  <a:gd name="connsiteX16" fmla="*/ 1315842 w 3669307"/>
                  <a:gd name="connsiteY16" fmla="*/ 390525 h 1990725"/>
                  <a:gd name="connsiteX17" fmla="*/ 1763546 w 3669307"/>
                  <a:gd name="connsiteY17" fmla="*/ 176059 h 1990725"/>
                  <a:gd name="connsiteX18" fmla="*/ 2192349 w 3669307"/>
                  <a:gd name="connsiteY18" fmla="*/ 28575 h 1990725"/>
                  <a:gd name="connsiteX19" fmla="*/ 2259024 w 3669307"/>
                  <a:gd name="connsiteY19" fmla="*/ 9525 h 1990725"/>
                  <a:gd name="connsiteX20" fmla="*/ 2373324 w 3669307"/>
                  <a:gd name="connsiteY20" fmla="*/ 19050 h 1990725"/>
                  <a:gd name="connsiteX21" fmla="*/ 2392374 w 3669307"/>
                  <a:gd name="connsiteY21" fmla="*/ 47625 h 1990725"/>
                  <a:gd name="connsiteX22" fmla="*/ 2401899 w 3669307"/>
                  <a:gd name="connsiteY22" fmla="*/ 95250 h 1990725"/>
                  <a:gd name="connsiteX23" fmla="*/ 2411424 w 3669307"/>
                  <a:gd name="connsiteY23" fmla="*/ 333375 h 1990725"/>
                  <a:gd name="connsiteX24" fmla="*/ 2439999 w 3669307"/>
                  <a:gd name="connsiteY24" fmla="*/ 495300 h 1990725"/>
                  <a:gd name="connsiteX25" fmla="*/ 2449524 w 3669307"/>
                  <a:gd name="connsiteY25" fmla="*/ 523875 h 1990725"/>
                  <a:gd name="connsiteX26" fmla="*/ 2468575 w 3669307"/>
                  <a:gd name="connsiteY26" fmla="*/ 647700 h 1990725"/>
                  <a:gd name="connsiteX27" fmla="*/ 2468572 w 3669307"/>
                  <a:gd name="connsiteY27" fmla="*/ 695325 h 1990725"/>
                  <a:gd name="connsiteX28" fmla="*/ 2468573 w 3669307"/>
                  <a:gd name="connsiteY28" fmla="*/ 742950 h 1990725"/>
                  <a:gd name="connsiteX29" fmla="*/ 2516199 w 3669307"/>
                  <a:gd name="connsiteY29" fmla="*/ 723900 h 1990725"/>
                  <a:gd name="connsiteX30" fmla="*/ 2525724 w 3669307"/>
                  <a:gd name="connsiteY30" fmla="*/ 876300 h 1990725"/>
                  <a:gd name="connsiteX31" fmla="*/ 2535249 w 3669307"/>
                  <a:gd name="connsiteY31" fmla="*/ 904875 h 1990725"/>
                  <a:gd name="connsiteX32" fmla="*/ 2525724 w 3669307"/>
                  <a:gd name="connsiteY32" fmla="*/ 952500 h 1990725"/>
                  <a:gd name="connsiteX33" fmla="*/ 2544774 w 3669307"/>
                  <a:gd name="connsiteY33" fmla="*/ 1000125 h 1990725"/>
                  <a:gd name="connsiteX34" fmla="*/ 2544774 w 3669307"/>
                  <a:gd name="connsiteY34" fmla="*/ 1028700 h 1990725"/>
                  <a:gd name="connsiteX35" fmla="*/ 2554299 w 3669307"/>
                  <a:gd name="connsiteY35" fmla="*/ 1076325 h 1990725"/>
                  <a:gd name="connsiteX36" fmla="*/ 2554299 w 3669307"/>
                  <a:gd name="connsiteY36" fmla="*/ 1123950 h 1990725"/>
                  <a:gd name="connsiteX37" fmla="*/ 2563824 w 3669307"/>
                  <a:gd name="connsiteY37" fmla="*/ 1162050 h 1990725"/>
                  <a:gd name="connsiteX38" fmla="*/ 2554299 w 3669307"/>
                  <a:gd name="connsiteY38" fmla="*/ 1181100 h 1990725"/>
                  <a:gd name="connsiteX39" fmla="*/ 2573349 w 3669307"/>
                  <a:gd name="connsiteY39" fmla="*/ 1219200 h 1990725"/>
                  <a:gd name="connsiteX40" fmla="*/ 2573349 w 3669307"/>
                  <a:gd name="connsiteY40" fmla="*/ 1266825 h 1990725"/>
                  <a:gd name="connsiteX41" fmla="*/ 2592399 w 3669307"/>
                  <a:gd name="connsiteY41" fmla="*/ 1314450 h 1990725"/>
                  <a:gd name="connsiteX42" fmla="*/ 2592399 w 3669307"/>
                  <a:gd name="connsiteY42" fmla="*/ 1362075 h 1990725"/>
                  <a:gd name="connsiteX43" fmla="*/ 2630499 w 3669307"/>
                  <a:gd name="connsiteY43" fmla="*/ 1400175 h 1990725"/>
                  <a:gd name="connsiteX44" fmla="*/ 2659074 w 3669307"/>
                  <a:gd name="connsiteY44" fmla="*/ 1362075 h 1990725"/>
                  <a:gd name="connsiteX45" fmla="*/ 2668599 w 3669307"/>
                  <a:gd name="connsiteY45" fmla="*/ 1314450 h 1990725"/>
                  <a:gd name="connsiteX46" fmla="*/ 2687649 w 3669307"/>
                  <a:gd name="connsiteY46" fmla="*/ 1257300 h 1990725"/>
                  <a:gd name="connsiteX47" fmla="*/ 2687649 w 3669307"/>
                  <a:gd name="connsiteY47" fmla="*/ 1219200 h 1990725"/>
                  <a:gd name="connsiteX48" fmla="*/ 2706699 w 3669307"/>
                  <a:gd name="connsiteY48" fmla="*/ 1152525 h 1990725"/>
                  <a:gd name="connsiteX49" fmla="*/ 2697174 w 3669307"/>
                  <a:gd name="connsiteY49" fmla="*/ 1085850 h 1990725"/>
                  <a:gd name="connsiteX50" fmla="*/ 2706699 w 3669307"/>
                  <a:gd name="connsiteY50" fmla="*/ 1057275 h 1990725"/>
                  <a:gd name="connsiteX51" fmla="*/ 2725749 w 3669307"/>
                  <a:gd name="connsiteY51" fmla="*/ 990600 h 1990725"/>
                  <a:gd name="connsiteX52" fmla="*/ 2735274 w 3669307"/>
                  <a:gd name="connsiteY52" fmla="*/ 942975 h 1990725"/>
                  <a:gd name="connsiteX53" fmla="*/ 2744799 w 3669307"/>
                  <a:gd name="connsiteY53" fmla="*/ 895350 h 1990725"/>
                  <a:gd name="connsiteX54" fmla="*/ 2763849 w 3669307"/>
                  <a:gd name="connsiteY54" fmla="*/ 847725 h 1990725"/>
                  <a:gd name="connsiteX55" fmla="*/ 2811474 w 3669307"/>
                  <a:gd name="connsiteY55" fmla="*/ 904875 h 1990725"/>
                  <a:gd name="connsiteX56" fmla="*/ 2811474 w 3669307"/>
                  <a:gd name="connsiteY56" fmla="*/ 952500 h 1990725"/>
                  <a:gd name="connsiteX57" fmla="*/ 2878152 w 3669307"/>
                  <a:gd name="connsiteY57" fmla="*/ 1047750 h 1990725"/>
                  <a:gd name="connsiteX58" fmla="*/ 2944826 w 3669307"/>
                  <a:gd name="connsiteY58" fmla="*/ 962025 h 1990725"/>
                  <a:gd name="connsiteX59" fmla="*/ 2973399 w 3669307"/>
                  <a:gd name="connsiteY59" fmla="*/ 1019175 h 1990725"/>
                  <a:gd name="connsiteX60" fmla="*/ 2982924 w 3669307"/>
                  <a:gd name="connsiteY60" fmla="*/ 819150 h 1990725"/>
                  <a:gd name="connsiteX61" fmla="*/ 3030549 w 3669307"/>
                  <a:gd name="connsiteY61" fmla="*/ 762000 h 1990725"/>
                  <a:gd name="connsiteX62" fmla="*/ 3087699 w 3669307"/>
                  <a:gd name="connsiteY62" fmla="*/ 762000 h 1990725"/>
                  <a:gd name="connsiteX63" fmla="*/ 3144849 w 3669307"/>
                  <a:gd name="connsiteY63" fmla="*/ 771525 h 1990725"/>
                  <a:gd name="connsiteX64" fmla="*/ 3202000 w 3669307"/>
                  <a:gd name="connsiteY64" fmla="*/ 790575 h 1990725"/>
                  <a:gd name="connsiteX65" fmla="*/ 3211524 w 3669307"/>
                  <a:gd name="connsiteY65" fmla="*/ 857250 h 1990725"/>
                  <a:gd name="connsiteX66" fmla="*/ 3230574 w 3669307"/>
                  <a:gd name="connsiteY66" fmla="*/ 914400 h 1990725"/>
                  <a:gd name="connsiteX67" fmla="*/ 3249624 w 3669307"/>
                  <a:gd name="connsiteY67" fmla="*/ 971550 h 1990725"/>
                  <a:gd name="connsiteX68" fmla="*/ 3268674 w 3669307"/>
                  <a:gd name="connsiteY68" fmla="*/ 1028700 h 1990725"/>
                  <a:gd name="connsiteX69" fmla="*/ 3259149 w 3669307"/>
                  <a:gd name="connsiteY69" fmla="*/ 1057275 h 1990725"/>
                  <a:gd name="connsiteX70" fmla="*/ 3287724 w 3669307"/>
                  <a:gd name="connsiteY70" fmla="*/ 1114425 h 1990725"/>
                  <a:gd name="connsiteX71" fmla="*/ 3287724 w 3669307"/>
                  <a:gd name="connsiteY71" fmla="*/ 1162050 h 1990725"/>
                  <a:gd name="connsiteX72" fmla="*/ 3287724 w 3669307"/>
                  <a:gd name="connsiteY72" fmla="*/ 1209675 h 1990725"/>
                  <a:gd name="connsiteX73" fmla="*/ 3268674 w 3669307"/>
                  <a:gd name="connsiteY73" fmla="*/ 1238250 h 1990725"/>
                  <a:gd name="connsiteX74" fmla="*/ 3278199 w 3669307"/>
                  <a:gd name="connsiteY74" fmla="*/ 1276350 h 1990725"/>
                  <a:gd name="connsiteX75" fmla="*/ 3287724 w 3669307"/>
                  <a:gd name="connsiteY75" fmla="*/ 1333500 h 1990725"/>
                  <a:gd name="connsiteX76" fmla="*/ 3306774 w 3669307"/>
                  <a:gd name="connsiteY76" fmla="*/ 1390650 h 1990725"/>
                  <a:gd name="connsiteX77" fmla="*/ 3306774 w 3669307"/>
                  <a:gd name="connsiteY77" fmla="*/ 1447800 h 1990725"/>
                  <a:gd name="connsiteX78" fmla="*/ 3325824 w 3669307"/>
                  <a:gd name="connsiteY78" fmla="*/ 1504950 h 1990725"/>
                  <a:gd name="connsiteX79" fmla="*/ 3344874 w 3669307"/>
                  <a:gd name="connsiteY79" fmla="*/ 1562100 h 1990725"/>
                  <a:gd name="connsiteX80" fmla="*/ 3354399 w 3669307"/>
                  <a:gd name="connsiteY80" fmla="*/ 1590675 h 1990725"/>
                  <a:gd name="connsiteX81" fmla="*/ 3354399 w 3669307"/>
                  <a:gd name="connsiteY81" fmla="*/ 1638300 h 1990725"/>
                  <a:gd name="connsiteX82" fmla="*/ 3373449 w 3669307"/>
                  <a:gd name="connsiteY82" fmla="*/ 1685925 h 1990725"/>
                  <a:gd name="connsiteX83" fmla="*/ 3373449 w 3669307"/>
                  <a:gd name="connsiteY83" fmla="*/ 1743075 h 1990725"/>
                  <a:gd name="connsiteX84" fmla="*/ 3382974 w 3669307"/>
                  <a:gd name="connsiteY84" fmla="*/ 1800225 h 1990725"/>
                  <a:gd name="connsiteX85" fmla="*/ 3373449 w 3669307"/>
                  <a:gd name="connsiteY85" fmla="*/ 1838325 h 1990725"/>
                  <a:gd name="connsiteX86" fmla="*/ 3382974 w 3669307"/>
                  <a:gd name="connsiteY86" fmla="*/ 1876425 h 1990725"/>
                  <a:gd name="connsiteX87" fmla="*/ 3402024 w 3669307"/>
                  <a:gd name="connsiteY87" fmla="*/ 1933575 h 1990725"/>
                  <a:gd name="connsiteX88" fmla="*/ 3373449 w 3669307"/>
                  <a:gd name="connsiteY88" fmla="*/ 1962150 h 1990725"/>
                  <a:gd name="connsiteX89" fmla="*/ 3402024 w 3669307"/>
                  <a:gd name="connsiteY89" fmla="*/ 1990725 h 1990725"/>
                  <a:gd name="connsiteX90" fmla="*/ 3449649 w 3669307"/>
                  <a:gd name="connsiteY90" fmla="*/ 1924050 h 1990725"/>
                  <a:gd name="connsiteX91" fmla="*/ 3449649 w 3669307"/>
                  <a:gd name="connsiteY91" fmla="*/ 1857375 h 1990725"/>
                  <a:gd name="connsiteX92" fmla="*/ 3459174 w 3669307"/>
                  <a:gd name="connsiteY92" fmla="*/ 1800225 h 1990725"/>
                  <a:gd name="connsiteX93" fmla="*/ 3459174 w 3669307"/>
                  <a:gd name="connsiteY93" fmla="*/ 1752600 h 1990725"/>
                  <a:gd name="connsiteX94" fmla="*/ 3459174 w 3669307"/>
                  <a:gd name="connsiteY94" fmla="*/ 1685925 h 1990725"/>
                  <a:gd name="connsiteX95" fmla="*/ 3468699 w 3669307"/>
                  <a:gd name="connsiteY95" fmla="*/ 1628775 h 1990725"/>
                  <a:gd name="connsiteX96" fmla="*/ 3478224 w 3669307"/>
                  <a:gd name="connsiteY96" fmla="*/ 1562100 h 1990725"/>
                  <a:gd name="connsiteX97" fmla="*/ 3468699 w 3669307"/>
                  <a:gd name="connsiteY97" fmla="*/ 1504950 h 1990725"/>
                  <a:gd name="connsiteX98" fmla="*/ 3497274 w 3669307"/>
                  <a:gd name="connsiteY98" fmla="*/ 1457325 h 1990725"/>
                  <a:gd name="connsiteX99" fmla="*/ 3468699 w 3669307"/>
                  <a:gd name="connsiteY99" fmla="*/ 1419225 h 1990725"/>
                  <a:gd name="connsiteX100" fmla="*/ 3497274 w 3669307"/>
                  <a:gd name="connsiteY100" fmla="*/ 1352550 h 1990725"/>
                  <a:gd name="connsiteX101" fmla="*/ 3497274 w 3669307"/>
                  <a:gd name="connsiteY101" fmla="*/ 1285875 h 1990725"/>
                  <a:gd name="connsiteX102" fmla="*/ 3478224 w 3669307"/>
                  <a:gd name="connsiteY102" fmla="*/ 1238250 h 1990725"/>
                  <a:gd name="connsiteX103" fmla="*/ 3487749 w 3669307"/>
                  <a:gd name="connsiteY103" fmla="*/ 1181100 h 1990725"/>
                  <a:gd name="connsiteX104" fmla="*/ 3487749 w 3669307"/>
                  <a:gd name="connsiteY104" fmla="*/ 1152525 h 1990725"/>
                  <a:gd name="connsiteX105" fmla="*/ 3497274 w 3669307"/>
                  <a:gd name="connsiteY105" fmla="*/ 1085850 h 1990725"/>
                  <a:gd name="connsiteX106" fmla="*/ 3497274 w 3669307"/>
                  <a:gd name="connsiteY106" fmla="*/ 1047750 h 1990725"/>
                  <a:gd name="connsiteX107" fmla="*/ 3487749 w 3669307"/>
                  <a:gd name="connsiteY107" fmla="*/ 981075 h 1990725"/>
                  <a:gd name="connsiteX108" fmla="*/ 3497274 w 3669307"/>
                  <a:gd name="connsiteY108" fmla="*/ 933450 h 1990725"/>
                  <a:gd name="connsiteX109" fmla="*/ 3516324 w 3669307"/>
                  <a:gd name="connsiteY109" fmla="*/ 866775 h 1990725"/>
                  <a:gd name="connsiteX110" fmla="*/ 3535374 w 3669307"/>
                  <a:gd name="connsiteY110" fmla="*/ 819150 h 1990725"/>
                  <a:gd name="connsiteX111" fmla="*/ 3516324 w 3669307"/>
                  <a:gd name="connsiteY111" fmla="*/ 781050 h 1990725"/>
                  <a:gd name="connsiteX112" fmla="*/ 3535374 w 3669307"/>
                  <a:gd name="connsiteY112" fmla="*/ 685800 h 1990725"/>
                  <a:gd name="connsiteX113" fmla="*/ 3602053 w 3669307"/>
                  <a:gd name="connsiteY113" fmla="*/ 742950 h 1990725"/>
                  <a:gd name="connsiteX114" fmla="*/ 3602049 w 3669307"/>
                  <a:gd name="connsiteY114" fmla="*/ 533400 h 1990725"/>
                  <a:gd name="connsiteX115" fmla="*/ 3611574 w 3669307"/>
                  <a:gd name="connsiteY115" fmla="*/ 485775 h 1990725"/>
                  <a:gd name="connsiteX116" fmla="*/ 3611574 w 3669307"/>
                  <a:gd name="connsiteY116" fmla="*/ 428625 h 1990725"/>
                  <a:gd name="connsiteX117" fmla="*/ 3630624 w 3669307"/>
                  <a:gd name="connsiteY117" fmla="*/ 361950 h 1990725"/>
                  <a:gd name="connsiteX118" fmla="*/ 3621099 w 3669307"/>
                  <a:gd name="connsiteY118" fmla="*/ 314325 h 1990725"/>
                  <a:gd name="connsiteX119" fmla="*/ 3621099 w 3669307"/>
                  <a:gd name="connsiteY119" fmla="*/ 247650 h 1990725"/>
                  <a:gd name="connsiteX120" fmla="*/ 3630624 w 3669307"/>
                  <a:gd name="connsiteY120" fmla="*/ 190500 h 1990725"/>
                  <a:gd name="connsiteX121" fmla="*/ 3659199 w 3669307"/>
                  <a:gd name="connsiteY121" fmla="*/ 142875 h 1990725"/>
                  <a:gd name="connsiteX122" fmla="*/ 3640149 w 3669307"/>
                  <a:gd name="connsiteY122" fmla="*/ 95250 h 1990725"/>
                  <a:gd name="connsiteX123" fmla="*/ 3668724 w 3669307"/>
                  <a:gd name="connsiteY123" fmla="*/ 57150 h 1990725"/>
                  <a:gd name="connsiteX124" fmla="*/ 3659199 w 3669307"/>
                  <a:gd name="connsiteY124" fmla="*/ 0 h 1990725"/>
                  <a:gd name="connsiteX0" fmla="*/ 649040 w 3669307"/>
                  <a:gd name="connsiteY0" fmla="*/ 790575 h 1990725"/>
                  <a:gd name="connsiteX1" fmla="*/ 597624 w 3669307"/>
                  <a:gd name="connsiteY1" fmla="*/ 809625 h 1990725"/>
                  <a:gd name="connsiteX2" fmla="*/ 540318 w 3669307"/>
                  <a:gd name="connsiteY2" fmla="*/ 857250 h 1990725"/>
                  <a:gd name="connsiteX3" fmla="*/ 462380 w 3669307"/>
                  <a:gd name="connsiteY3" fmla="*/ 866775 h 1990725"/>
                  <a:gd name="connsiteX4" fmla="*/ 392009 w 3669307"/>
                  <a:gd name="connsiteY4" fmla="*/ 914400 h 1990725"/>
                  <a:gd name="connsiteX5" fmla="*/ 316919 w 3669307"/>
                  <a:gd name="connsiteY5" fmla="*/ 952500 h 1990725"/>
                  <a:gd name="connsiteX6" fmla="*/ 228485 w 3669307"/>
                  <a:gd name="connsiteY6" fmla="*/ 1009650 h 1990725"/>
                  <a:gd name="connsiteX7" fmla="*/ 183995 w 3669307"/>
                  <a:gd name="connsiteY7" fmla="*/ 1095375 h 1990725"/>
                  <a:gd name="connsiteX8" fmla="*/ 103590 w 3669307"/>
                  <a:gd name="connsiteY8" fmla="*/ 1085850 h 1990725"/>
                  <a:gd name="connsiteX9" fmla="*/ 0 w 3669307"/>
                  <a:gd name="connsiteY9" fmla="*/ 1085850 h 1990725"/>
                  <a:gd name="connsiteX10" fmla="*/ 649038 w 3669307"/>
                  <a:gd name="connsiteY10" fmla="*/ 790575 h 1990725"/>
                  <a:gd name="connsiteX11" fmla="*/ 755825 w 3669307"/>
                  <a:gd name="connsiteY11" fmla="*/ 923925 h 1990725"/>
                  <a:gd name="connsiteX12" fmla="*/ 801438 w 3669307"/>
                  <a:gd name="connsiteY12" fmla="*/ 742950 h 1990725"/>
                  <a:gd name="connsiteX13" fmla="*/ 874032 w 3669307"/>
                  <a:gd name="connsiteY13" fmla="*/ 763161 h 1990725"/>
                  <a:gd name="connsiteX14" fmla="*/ 957737 w 3669307"/>
                  <a:gd name="connsiteY14" fmla="*/ 590550 h 1990725"/>
                  <a:gd name="connsiteX15" fmla="*/ 1111236 w 3669307"/>
                  <a:gd name="connsiteY15" fmla="*/ 514358 h 1990725"/>
                  <a:gd name="connsiteX16" fmla="*/ 1315842 w 3669307"/>
                  <a:gd name="connsiteY16" fmla="*/ 390525 h 1990725"/>
                  <a:gd name="connsiteX17" fmla="*/ 1763546 w 3669307"/>
                  <a:gd name="connsiteY17" fmla="*/ 176059 h 1990725"/>
                  <a:gd name="connsiteX18" fmla="*/ 2192349 w 3669307"/>
                  <a:gd name="connsiteY18" fmla="*/ 28575 h 1990725"/>
                  <a:gd name="connsiteX19" fmla="*/ 2259024 w 3669307"/>
                  <a:gd name="connsiteY19" fmla="*/ 9525 h 1990725"/>
                  <a:gd name="connsiteX20" fmla="*/ 2373324 w 3669307"/>
                  <a:gd name="connsiteY20" fmla="*/ 19050 h 1990725"/>
                  <a:gd name="connsiteX21" fmla="*/ 2392374 w 3669307"/>
                  <a:gd name="connsiteY21" fmla="*/ 47625 h 1990725"/>
                  <a:gd name="connsiteX22" fmla="*/ 2401899 w 3669307"/>
                  <a:gd name="connsiteY22" fmla="*/ 95250 h 1990725"/>
                  <a:gd name="connsiteX23" fmla="*/ 2411424 w 3669307"/>
                  <a:gd name="connsiteY23" fmla="*/ 333375 h 1990725"/>
                  <a:gd name="connsiteX24" fmla="*/ 2439999 w 3669307"/>
                  <a:gd name="connsiteY24" fmla="*/ 495300 h 1990725"/>
                  <a:gd name="connsiteX25" fmla="*/ 2449524 w 3669307"/>
                  <a:gd name="connsiteY25" fmla="*/ 523875 h 1990725"/>
                  <a:gd name="connsiteX26" fmla="*/ 2468575 w 3669307"/>
                  <a:gd name="connsiteY26" fmla="*/ 647700 h 1990725"/>
                  <a:gd name="connsiteX27" fmla="*/ 2468572 w 3669307"/>
                  <a:gd name="connsiteY27" fmla="*/ 695325 h 1990725"/>
                  <a:gd name="connsiteX28" fmla="*/ 2468573 w 3669307"/>
                  <a:gd name="connsiteY28" fmla="*/ 742950 h 1990725"/>
                  <a:gd name="connsiteX29" fmla="*/ 2516199 w 3669307"/>
                  <a:gd name="connsiteY29" fmla="*/ 723900 h 1990725"/>
                  <a:gd name="connsiteX30" fmla="*/ 2525724 w 3669307"/>
                  <a:gd name="connsiteY30" fmla="*/ 876300 h 1990725"/>
                  <a:gd name="connsiteX31" fmla="*/ 2535249 w 3669307"/>
                  <a:gd name="connsiteY31" fmla="*/ 904875 h 1990725"/>
                  <a:gd name="connsiteX32" fmla="*/ 2525724 w 3669307"/>
                  <a:gd name="connsiteY32" fmla="*/ 952500 h 1990725"/>
                  <a:gd name="connsiteX33" fmla="*/ 2544774 w 3669307"/>
                  <a:gd name="connsiteY33" fmla="*/ 1000125 h 1990725"/>
                  <a:gd name="connsiteX34" fmla="*/ 2544774 w 3669307"/>
                  <a:gd name="connsiteY34" fmla="*/ 1028700 h 1990725"/>
                  <a:gd name="connsiteX35" fmla="*/ 2554299 w 3669307"/>
                  <a:gd name="connsiteY35" fmla="*/ 1076325 h 1990725"/>
                  <a:gd name="connsiteX36" fmla="*/ 2554299 w 3669307"/>
                  <a:gd name="connsiteY36" fmla="*/ 1123950 h 1990725"/>
                  <a:gd name="connsiteX37" fmla="*/ 2563824 w 3669307"/>
                  <a:gd name="connsiteY37" fmla="*/ 1162050 h 1990725"/>
                  <a:gd name="connsiteX38" fmla="*/ 2554299 w 3669307"/>
                  <a:gd name="connsiteY38" fmla="*/ 1181100 h 1990725"/>
                  <a:gd name="connsiteX39" fmla="*/ 2573349 w 3669307"/>
                  <a:gd name="connsiteY39" fmla="*/ 1219200 h 1990725"/>
                  <a:gd name="connsiteX40" fmla="*/ 2573349 w 3669307"/>
                  <a:gd name="connsiteY40" fmla="*/ 1266825 h 1990725"/>
                  <a:gd name="connsiteX41" fmla="*/ 2592399 w 3669307"/>
                  <a:gd name="connsiteY41" fmla="*/ 1314450 h 1990725"/>
                  <a:gd name="connsiteX42" fmla="*/ 2592399 w 3669307"/>
                  <a:gd name="connsiteY42" fmla="*/ 1362075 h 1990725"/>
                  <a:gd name="connsiteX43" fmla="*/ 2630499 w 3669307"/>
                  <a:gd name="connsiteY43" fmla="*/ 1400175 h 1990725"/>
                  <a:gd name="connsiteX44" fmla="*/ 2659074 w 3669307"/>
                  <a:gd name="connsiteY44" fmla="*/ 1362075 h 1990725"/>
                  <a:gd name="connsiteX45" fmla="*/ 2668599 w 3669307"/>
                  <a:gd name="connsiteY45" fmla="*/ 1314450 h 1990725"/>
                  <a:gd name="connsiteX46" fmla="*/ 2687649 w 3669307"/>
                  <a:gd name="connsiteY46" fmla="*/ 1257300 h 1990725"/>
                  <a:gd name="connsiteX47" fmla="*/ 2687649 w 3669307"/>
                  <a:gd name="connsiteY47" fmla="*/ 1219200 h 1990725"/>
                  <a:gd name="connsiteX48" fmla="*/ 2706699 w 3669307"/>
                  <a:gd name="connsiteY48" fmla="*/ 1152525 h 1990725"/>
                  <a:gd name="connsiteX49" fmla="*/ 2697174 w 3669307"/>
                  <a:gd name="connsiteY49" fmla="*/ 1085850 h 1990725"/>
                  <a:gd name="connsiteX50" fmla="*/ 2706699 w 3669307"/>
                  <a:gd name="connsiteY50" fmla="*/ 1057275 h 1990725"/>
                  <a:gd name="connsiteX51" fmla="*/ 2725749 w 3669307"/>
                  <a:gd name="connsiteY51" fmla="*/ 990600 h 1990725"/>
                  <a:gd name="connsiteX52" fmla="*/ 2735274 w 3669307"/>
                  <a:gd name="connsiteY52" fmla="*/ 942975 h 1990725"/>
                  <a:gd name="connsiteX53" fmla="*/ 2744799 w 3669307"/>
                  <a:gd name="connsiteY53" fmla="*/ 895350 h 1990725"/>
                  <a:gd name="connsiteX54" fmla="*/ 2763849 w 3669307"/>
                  <a:gd name="connsiteY54" fmla="*/ 847725 h 1990725"/>
                  <a:gd name="connsiteX55" fmla="*/ 2811474 w 3669307"/>
                  <a:gd name="connsiteY55" fmla="*/ 904875 h 1990725"/>
                  <a:gd name="connsiteX56" fmla="*/ 2811474 w 3669307"/>
                  <a:gd name="connsiteY56" fmla="*/ 952500 h 1990725"/>
                  <a:gd name="connsiteX57" fmla="*/ 2878152 w 3669307"/>
                  <a:gd name="connsiteY57" fmla="*/ 1047750 h 1990725"/>
                  <a:gd name="connsiteX58" fmla="*/ 2944826 w 3669307"/>
                  <a:gd name="connsiteY58" fmla="*/ 962025 h 1990725"/>
                  <a:gd name="connsiteX59" fmla="*/ 2973399 w 3669307"/>
                  <a:gd name="connsiteY59" fmla="*/ 1019175 h 1990725"/>
                  <a:gd name="connsiteX60" fmla="*/ 2982924 w 3669307"/>
                  <a:gd name="connsiteY60" fmla="*/ 819150 h 1990725"/>
                  <a:gd name="connsiteX61" fmla="*/ 3030549 w 3669307"/>
                  <a:gd name="connsiteY61" fmla="*/ 762000 h 1990725"/>
                  <a:gd name="connsiteX62" fmla="*/ 3087699 w 3669307"/>
                  <a:gd name="connsiteY62" fmla="*/ 762000 h 1990725"/>
                  <a:gd name="connsiteX63" fmla="*/ 3144849 w 3669307"/>
                  <a:gd name="connsiteY63" fmla="*/ 771525 h 1990725"/>
                  <a:gd name="connsiteX64" fmla="*/ 3202000 w 3669307"/>
                  <a:gd name="connsiteY64" fmla="*/ 790575 h 1990725"/>
                  <a:gd name="connsiteX65" fmla="*/ 3211524 w 3669307"/>
                  <a:gd name="connsiteY65" fmla="*/ 857250 h 1990725"/>
                  <a:gd name="connsiteX66" fmla="*/ 3230574 w 3669307"/>
                  <a:gd name="connsiteY66" fmla="*/ 914400 h 1990725"/>
                  <a:gd name="connsiteX67" fmla="*/ 3249624 w 3669307"/>
                  <a:gd name="connsiteY67" fmla="*/ 971550 h 1990725"/>
                  <a:gd name="connsiteX68" fmla="*/ 3268674 w 3669307"/>
                  <a:gd name="connsiteY68" fmla="*/ 1028700 h 1990725"/>
                  <a:gd name="connsiteX69" fmla="*/ 3259149 w 3669307"/>
                  <a:gd name="connsiteY69" fmla="*/ 1057275 h 1990725"/>
                  <a:gd name="connsiteX70" fmla="*/ 3287724 w 3669307"/>
                  <a:gd name="connsiteY70" fmla="*/ 1114425 h 1990725"/>
                  <a:gd name="connsiteX71" fmla="*/ 3287724 w 3669307"/>
                  <a:gd name="connsiteY71" fmla="*/ 1162050 h 1990725"/>
                  <a:gd name="connsiteX72" fmla="*/ 3287724 w 3669307"/>
                  <a:gd name="connsiteY72" fmla="*/ 1209675 h 1990725"/>
                  <a:gd name="connsiteX73" fmla="*/ 3268674 w 3669307"/>
                  <a:gd name="connsiteY73" fmla="*/ 1238250 h 1990725"/>
                  <a:gd name="connsiteX74" fmla="*/ 3278199 w 3669307"/>
                  <a:gd name="connsiteY74" fmla="*/ 1276350 h 1990725"/>
                  <a:gd name="connsiteX75" fmla="*/ 3287724 w 3669307"/>
                  <a:gd name="connsiteY75" fmla="*/ 1333500 h 1990725"/>
                  <a:gd name="connsiteX76" fmla="*/ 3306774 w 3669307"/>
                  <a:gd name="connsiteY76" fmla="*/ 1390650 h 1990725"/>
                  <a:gd name="connsiteX77" fmla="*/ 3306774 w 3669307"/>
                  <a:gd name="connsiteY77" fmla="*/ 1447800 h 1990725"/>
                  <a:gd name="connsiteX78" fmla="*/ 3325824 w 3669307"/>
                  <a:gd name="connsiteY78" fmla="*/ 1504950 h 1990725"/>
                  <a:gd name="connsiteX79" fmla="*/ 3344874 w 3669307"/>
                  <a:gd name="connsiteY79" fmla="*/ 1562100 h 1990725"/>
                  <a:gd name="connsiteX80" fmla="*/ 3354399 w 3669307"/>
                  <a:gd name="connsiteY80" fmla="*/ 1590675 h 1990725"/>
                  <a:gd name="connsiteX81" fmla="*/ 3354399 w 3669307"/>
                  <a:gd name="connsiteY81" fmla="*/ 1638300 h 1990725"/>
                  <a:gd name="connsiteX82" fmla="*/ 3373449 w 3669307"/>
                  <a:gd name="connsiteY82" fmla="*/ 1685925 h 1990725"/>
                  <a:gd name="connsiteX83" fmla="*/ 3373449 w 3669307"/>
                  <a:gd name="connsiteY83" fmla="*/ 1743075 h 1990725"/>
                  <a:gd name="connsiteX84" fmla="*/ 3382974 w 3669307"/>
                  <a:gd name="connsiteY84" fmla="*/ 1800225 h 1990725"/>
                  <a:gd name="connsiteX85" fmla="*/ 3373449 w 3669307"/>
                  <a:gd name="connsiteY85" fmla="*/ 1838325 h 1990725"/>
                  <a:gd name="connsiteX86" fmla="*/ 3382974 w 3669307"/>
                  <a:gd name="connsiteY86" fmla="*/ 1876425 h 1990725"/>
                  <a:gd name="connsiteX87" fmla="*/ 3402024 w 3669307"/>
                  <a:gd name="connsiteY87" fmla="*/ 1933575 h 1990725"/>
                  <a:gd name="connsiteX88" fmla="*/ 3373449 w 3669307"/>
                  <a:gd name="connsiteY88" fmla="*/ 1962150 h 1990725"/>
                  <a:gd name="connsiteX89" fmla="*/ 3402024 w 3669307"/>
                  <a:gd name="connsiteY89" fmla="*/ 1990725 h 1990725"/>
                  <a:gd name="connsiteX90" fmla="*/ 3449649 w 3669307"/>
                  <a:gd name="connsiteY90" fmla="*/ 1924050 h 1990725"/>
                  <a:gd name="connsiteX91" fmla="*/ 3449649 w 3669307"/>
                  <a:gd name="connsiteY91" fmla="*/ 1857375 h 1990725"/>
                  <a:gd name="connsiteX92" fmla="*/ 3459174 w 3669307"/>
                  <a:gd name="connsiteY92" fmla="*/ 1800225 h 1990725"/>
                  <a:gd name="connsiteX93" fmla="*/ 3459174 w 3669307"/>
                  <a:gd name="connsiteY93" fmla="*/ 1752600 h 1990725"/>
                  <a:gd name="connsiteX94" fmla="*/ 3459174 w 3669307"/>
                  <a:gd name="connsiteY94" fmla="*/ 1685925 h 1990725"/>
                  <a:gd name="connsiteX95" fmla="*/ 3468699 w 3669307"/>
                  <a:gd name="connsiteY95" fmla="*/ 1628775 h 1990725"/>
                  <a:gd name="connsiteX96" fmla="*/ 3478224 w 3669307"/>
                  <a:gd name="connsiteY96" fmla="*/ 1562100 h 1990725"/>
                  <a:gd name="connsiteX97" fmla="*/ 3468699 w 3669307"/>
                  <a:gd name="connsiteY97" fmla="*/ 1504950 h 1990725"/>
                  <a:gd name="connsiteX98" fmla="*/ 3497274 w 3669307"/>
                  <a:gd name="connsiteY98" fmla="*/ 1457325 h 1990725"/>
                  <a:gd name="connsiteX99" fmla="*/ 3468699 w 3669307"/>
                  <a:gd name="connsiteY99" fmla="*/ 1419225 h 1990725"/>
                  <a:gd name="connsiteX100" fmla="*/ 3497274 w 3669307"/>
                  <a:gd name="connsiteY100" fmla="*/ 1352550 h 1990725"/>
                  <a:gd name="connsiteX101" fmla="*/ 3497274 w 3669307"/>
                  <a:gd name="connsiteY101" fmla="*/ 1285875 h 1990725"/>
                  <a:gd name="connsiteX102" fmla="*/ 3478224 w 3669307"/>
                  <a:gd name="connsiteY102" fmla="*/ 1238250 h 1990725"/>
                  <a:gd name="connsiteX103" fmla="*/ 3487749 w 3669307"/>
                  <a:gd name="connsiteY103" fmla="*/ 1181100 h 1990725"/>
                  <a:gd name="connsiteX104" fmla="*/ 3487749 w 3669307"/>
                  <a:gd name="connsiteY104" fmla="*/ 1152525 h 1990725"/>
                  <a:gd name="connsiteX105" fmla="*/ 3497274 w 3669307"/>
                  <a:gd name="connsiteY105" fmla="*/ 1085850 h 1990725"/>
                  <a:gd name="connsiteX106" fmla="*/ 3497274 w 3669307"/>
                  <a:gd name="connsiteY106" fmla="*/ 1047750 h 1990725"/>
                  <a:gd name="connsiteX107" fmla="*/ 3487749 w 3669307"/>
                  <a:gd name="connsiteY107" fmla="*/ 981075 h 1990725"/>
                  <a:gd name="connsiteX108" fmla="*/ 3497274 w 3669307"/>
                  <a:gd name="connsiteY108" fmla="*/ 933450 h 1990725"/>
                  <a:gd name="connsiteX109" fmla="*/ 3516324 w 3669307"/>
                  <a:gd name="connsiteY109" fmla="*/ 866775 h 1990725"/>
                  <a:gd name="connsiteX110" fmla="*/ 3535374 w 3669307"/>
                  <a:gd name="connsiteY110" fmla="*/ 819150 h 1990725"/>
                  <a:gd name="connsiteX111" fmla="*/ 3516324 w 3669307"/>
                  <a:gd name="connsiteY111" fmla="*/ 781050 h 1990725"/>
                  <a:gd name="connsiteX112" fmla="*/ 3535374 w 3669307"/>
                  <a:gd name="connsiteY112" fmla="*/ 685800 h 1990725"/>
                  <a:gd name="connsiteX113" fmla="*/ 3602053 w 3669307"/>
                  <a:gd name="connsiteY113" fmla="*/ 742950 h 1990725"/>
                  <a:gd name="connsiteX114" fmla="*/ 3602049 w 3669307"/>
                  <a:gd name="connsiteY114" fmla="*/ 533400 h 1990725"/>
                  <a:gd name="connsiteX115" fmla="*/ 3611574 w 3669307"/>
                  <a:gd name="connsiteY115" fmla="*/ 485775 h 1990725"/>
                  <a:gd name="connsiteX116" fmla="*/ 3611574 w 3669307"/>
                  <a:gd name="connsiteY116" fmla="*/ 428625 h 1990725"/>
                  <a:gd name="connsiteX117" fmla="*/ 3630624 w 3669307"/>
                  <a:gd name="connsiteY117" fmla="*/ 361950 h 1990725"/>
                  <a:gd name="connsiteX118" fmla="*/ 3621099 w 3669307"/>
                  <a:gd name="connsiteY118" fmla="*/ 314325 h 1990725"/>
                  <a:gd name="connsiteX119" fmla="*/ 3621099 w 3669307"/>
                  <a:gd name="connsiteY119" fmla="*/ 247650 h 1990725"/>
                  <a:gd name="connsiteX120" fmla="*/ 3630624 w 3669307"/>
                  <a:gd name="connsiteY120" fmla="*/ 190500 h 1990725"/>
                  <a:gd name="connsiteX121" fmla="*/ 3659199 w 3669307"/>
                  <a:gd name="connsiteY121" fmla="*/ 142875 h 1990725"/>
                  <a:gd name="connsiteX122" fmla="*/ 3640149 w 3669307"/>
                  <a:gd name="connsiteY122" fmla="*/ 95250 h 1990725"/>
                  <a:gd name="connsiteX123" fmla="*/ 3668724 w 3669307"/>
                  <a:gd name="connsiteY123" fmla="*/ 57150 h 1990725"/>
                  <a:gd name="connsiteX124" fmla="*/ 3659199 w 3669307"/>
                  <a:gd name="connsiteY124" fmla="*/ 0 h 1990725"/>
                  <a:gd name="connsiteX0" fmla="*/ 570243 w 3590510"/>
                  <a:gd name="connsiteY0" fmla="*/ 790575 h 1990725"/>
                  <a:gd name="connsiteX1" fmla="*/ 518827 w 3590510"/>
                  <a:gd name="connsiteY1" fmla="*/ 809625 h 1990725"/>
                  <a:gd name="connsiteX2" fmla="*/ 461521 w 3590510"/>
                  <a:gd name="connsiteY2" fmla="*/ 857250 h 1990725"/>
                  <a:gd name="connsiteX3" fmla="*/ 383583 w 3590510"/>
                  <a:gd name="connsiteY3" fmla="*/ 866775 h 1990725"/>
                  <a:gd name="connsiteX4" fmla="*/ 313212 w 3590510"/>
                  <a:gd name="connsiteY4" fmla="*/ 914400 h 1990725"/>
                  <a:gd name="connsiteX5" fmla="*/ 238122 w 3590510"/>
                  <a:gd name="connsiteY5" fmla="*/ 952500 h 1990725"/>
                  <a:gd name="connsiteX6" fmla="*/ 149688 w 3590510"/>
                  <a:gd name="connsiteY6" fmla="*/ 1009650 h 1990725"/>
                  <a:gd name="connsiteX7" fmla="*/ 105198 w 3590510"/>
                  <a:gd name="connsiteY7" fmla="*/ 1095375 h 1990725"/>
                  <a:gd name="connsiteX8" fmla="*/ 24793 w 3590510"/>
                  <a:gd name="connsiteY8" fmla="*/ 1085850 h 1990725"/>
                  <a:gd name="connsiteX9" fmla="*/ 570241 w 3590510"/>
                  <a:gd name="connsiteY9" fmla="*/ 790575 h 1990725"/>
                  <a:gd name="connsiteX10" fmla="*/ 677028 w 3590510"/>
                  <a:gd name="connsiteY10" fmla="*/ 923925 h 1990725"/>
                  <a:gd name="connsiteX11" fmla="*/ 722641 w 3590510"/>
                  <a:gd name="connsiteY11" fmla="*/ 742950 h 1990725"/>
                  <a:gd name="connsiteX12" fmla="*/ 795235 w 3590510"/>
                  <a:gd name="connsiteY12" fmla="*/ 763161 h 1990725"/>
                  <a:gd name="connsiteX13" fmla="*/ 878940 w 3590510"/>
                  <a:gd name="connsiteY13" fmla="*/ 590550 h 1990725"/>
                  <a:gd name="connsiteX14" fmla="*/ 1032439 w 3590510"/>
                  <a:gd name="connsiteY14" fmla="*/ 514358 h 1990725"/>
                  <a:gd name="connsiteX15" fmla="*/ 1237045 w 3590510"/>
                  <a:gd name="connsiteY15" fmla="*/ 390525 h 1990725"/>
                  <a:gd name="connsiteX16" fmla="*/ 1684749 w 3590510"/>
                  <a:gd name="connsiteY16" fmla="*/ 176059 h 1990725"/>
                  <a:gd name="connsiteX17" fmla="*/ 2113552 w 3590510"/>
                  <a:gd name="connsiteY17" fmla="*/ 28575 h 1990725"/>
                  <a:gd name="connsiteX18" fmla="*/ 2180227 w 3590510"/>
                  <a:gd name="connsiteY18" fmla="*/ 9525 h 1990725"/>
                  <a:gd name="connsiteX19" fmla="*/ 2294527 w 3590510"/>
                  <a:gd name="connsiteY19" fmla="*/ 19050 h 1990725"/>
                  <a:gd name="connsiteX20" fmla="*/ 2313577 w 3590510"/>
                  <a:gd name="connsiteY20" fmla="*/ 47625 h 1990725"/>
                  <a:gd name="connsiteX21" fmla="*/ 2323102 w 3590510"/>
                  <a:gd name="connsiteY21" fmla="*/ 95250 h 1990725"/>
                  <a:gd name="connsiteX22" fmla="*/ 2332627 w 3590510"/>
                  <a:gd name="connsiteY22" fmla="*/ 333375 h 1990725"/>
                  <a:gd name="connsiteX23" fmla="*/ 2361202 w 3590510"/>
                  <a:gd name="connsiteY23" fmla="*/ 495300 h 1990725"/>
                  <a:gd name="connsiteX24" fmla="*/ 2370727 w 3590510"/>
                  <a:gd name="connsiteY24" fmla="*/ 523875 h 1990725"/>
                  <a:gd name="connsiteX25" fmla="*/ 2389778 w 3590510"/>
                  <a:gd name="connsiteY25" fmla="*/ 647700 h 1990725"/>
                  <a:gd name="connsiteX26" fmla="*/ 2389775 w 3590510"/>
                  <a:gd name="connsiteY26" fmla="*/ 695325 h 1990725"/>
                  <a:gd name="connsiteX27" fmla="*/ 2389776 w 3590510"/>
                  <a:gd name="connsiteY27" fmla="*/ 742950 h 1990725"/>
                  <a:gd name="connsiteX28" fmla="*/ 2437402 w 3590510"/>
                  <a:gd name="connsiteY28" fmla="*/ 723900 h 1990725"/>
                  <a:gd name="connsiteX29" fmla="*/ 2446927 w 3590510"/>
                  <a:gd name="connsiteY29" fmla="*/ 876300 h 1990725"/>
                  <a:gd name="connsiteX30" fmla="*/ 2456452 w 3590510"/>
                  <a:gd name="connsiteY30" fmla="*/ 904875 h 1990725"/>
                  <a:gd name="connsiteX31" fmla="*/ 2446927 w 3590510"/>
                  <a:gd name="connsiteY31" fmla="*/ 952500 h 1990725"/>
                  <a:gd name="connsiteX32" fmla="*/ 2465977 w 3590510"/>
                  <a:gd name="connsiteY32" fmla="*/ 1000125 h 1990725"/>
                  <a:gd name="connsiteX33" fmla="*/ 2465977 w 3590510"/>
                  <a:gd name="connsiteY33" fmla="*/ 1028700 h 1990725"/>
                  <a:gd name="connsiteX34" fmla="*/ 2475502 w 3590510"/>
                  <a:gd name="connsiteY34" fmla="*/ 1076325 h 1990725"/>
                  <a:gd name="connsiteX35" fmla="*/ 2475502 w 3590510"/>
                  <a:gd name="connsiteY35" fmla="*/ 1123950 h 1990725"/>
                  <a:gd name="connsiteX36" fmla="*/ 2485027 w 3590510"/>
                  <a:gd name="connsiteY36" fmla="*/ 1162050 h 1990725"/>
                  <a:gd name="connsiteX37" fmla="*/ 2475502 w 3590510"/>
                  <a:gd name="connsiteY37" fmla="*/ 1181100 h 1990725"/>
                  <a:gd name="connsiteX38" fmla="*/ 2494552 w 3590510"/>
                  <a:gd name="connsiteY38" fmla="*/ 1219200 h 1990725"/>
                  <a:gd name="connsiteX39" fmla="*/ 2494552 w 3590510"/>
                  <a:gd name="connsiteY39" fmla="*/ 1266825 h 1990725"/>
                  <a:gd name="connsiteX40" fmla="*/ 2513602 w 3590510"/>
                  <a:gd name="connsiteY40" fmla="*/ 1314450 h 1990725"/>
                  <a:gd name="connsiteX41" fmla="*/ 2513602 w 3590510"/>
                  <a:gd name="connsiteY41" fmla="*/ 1362075 h 1990725"/>
                  <a:gd name="connsiteX42" fmla="*/ 2551702 w 3590510"/>
                  <a:gd name="connsiteY42" fmla="*/ 1400175 h 1990725"/>
                  <a:gd name="connsiteX43" fmla="*/ 2580277 w 3590510"/>
                  <a:gd name="connsiteY43" fmla="*/ 1362075 h 1990725"/>
                  <a:gd name="connsiteX44" fmla="*/ 2589802 w 3590510"/>
                  <a:gd name="connsiteY44" fmla="*/ 1314450 h 1990725"/>
                  <a:gd name="connsiteX45" fmla="*/ 2608852 w 3590510"/>
                  <a:gd name="connsiteY45" fmla="*/ 1257300 h 1990725"/>
                  <a:gd name="connsiteX46" fmla="*/ 2608852 w 3590510"/>
                  <a:gd name="connsiteY46" fmla="*/ 1219200 h 1990725"/>
                  <a:gd name="connsiteX47" fmla="*/ 2627902 w 3590510"/>
                  <a:gd name="connsiteY47" fmla="*/ 1152525 h 1990725"/>
                  <a:gd name="connsiteX48" fmla="*/ 2618377 w 3590510"/>
                  <a:gd name="connsiteY48" fmla="*/ 1085850 h 1990725"/>
                  <a:gd name="connsiteX49" fmla="*/ 2627902 w 3590510"/>
                  <a:gd name="connsiteY49" fmla="*/ 1057275 h 1990725"/>
                  <a:gd name="connsiteX50" fmla="*/ 2646952 w 3590510"/>
                  <a:gd name="connsiteY50" fmla="*/ 990600 h 1990725"/>
                  <a:gd name="connsiteX51" fmla="*/ 2656477 w 3590510"/>
                  <a:gd name="connsiteY51" fmla="*/ 942975 h 1990725"/>
                  <a:gd name="connsiteX52" fmla="*/ 2666002 w 3590510"/>
                  <a:gd name="connsiteY52" fmla="*/ 895350 h 1990725"/>
                  <a:gd name="connsiteX53" fmla="*/ 2685052 w 3590510"/>
                  <a:gd name="connsiteY53" fmla="*/ 847725 h 1990725"/>
                  <a:gd name="connsiteX54" fmla="*/ 2732677 w 3590510"/>
                  <a:gd name="connsiteY54" fmla="*/ 904875 h 1990725"/>
                  <a:gd name="connsiteX55" fmla="*/ 2732677 w 3590510"/>
                  <a:gd name="connsiteY55" fmla="*/ 952500 h 1990725"/>
                  <a:gd name="connsiteX56" fmla="*/ 2799355 w 3590510"/>
                  <a:gd name="connsiteY56" fmla="*/ 1047750 h 1990725"/>
                  <a:gd name="connsiteX57" fmla="*/ 2866029 w 3590510"/>
                  <a:gd name="connsiteY57" fmla="*/ 962025 h 1990725"/>
                  <a:gd name="connsiteX58" fmla="*/ 2894602 w 3590510"/>
                  <a:gd name="connsiteY58" fmla="*/ 1019175 h 1990725"/>
                  <a:gd name="connsiteX59" fmla="*/ 2904127 w 3590510"/>
                  <a:gd name="connsiteY59" fmla="*/ 819150 h 1990725"/>
                  <a:gd name="connsiteX60" fmla="*/ 2951752 w 3590510"/>
                  <a:gd name="connsiteY60" fmla="*/ 762000 h 1990725"/>
                  <a:gd name="connsiteX61" fmla="*/ 3008902 w 3590510"/>
                  <a:gd name="connsiteY61" fmla="*/ 762000 h 1990725"/>
                  <a:gd name="connsiteX62" fmla="*/ 3066052 w 3590510"/>
                  <a:gd name="connsiteY62" fmla="*/ 771525 h 1990725"/>
                  <a:gd name="connsiteX63" fmla="*/ 3123203 w 3590510"/>
                  <a:gd name="connsiteY63" fmla="*/ 790575 h 1990725"/>
                  <a:gd name="connsiteX64" fmla="*/ 3132727 w 3590510"/>
                  <a:gd name="connsiteY64" fmla="*/ 857250 h 1990725"/>
                  <a:gd name="connsiteX65" fmla="*/ 3151777 w 3590510"/>
                  <a:gd name="connsiteY65" fmla="*/ 914400 h 1990725"/>
                  <a:gd name="connsiteX66" fmla="*/ 3170827 w 3590510"/>
                  <a:gd name="connsiteY66" fmla="*/ 971550 h 1990725"/>
                  <a:gd name="connsiteX67" fmla="*/ 3189877 w 3590510"/>
                  <a:gd name="connsiteY67" fmla="*/ 1028700 h 1990725"/>
                  <a:gd name="connsiteX68" fmla="*/ 3180352 w 3590510"/>
                  <a:gd name="connsiteY68" fmla="*/ 1057275 h 1990725"/>
                  <a:gd name="connsiteX69" fmla="*/ 3208927 w 3590510"/>
                  <a:gd name="connsiteY69" fmla="*/ 1114425 h 1990725"/>
                  <a:gd name="connsiteX70" fmla="*/ 3208927 w 3590510"/>
                  <a:gd name="connsiteY70" fmla="*/ 1162050 h 1990725"/>
                  <a:gd name="connsiteX71" fmla="*/ 3208927 w 3590510"/>
                  <a:gd name="connsiteY71" fmla="*/ 1209675 h 1990725"/>
                  <a:gd name="connsiteX72" fmla="*/ 3189877 w 3590510"/>
                  <a:gd name="connsiteY72" fmla="*/ 1238250 h 1990725"/>
                  <a:gd name="connsiteX73" fmla="*/ 3199402 w 3590510"/>
                  <a:gd name="connsiteY73" fmla="*/ 1276350 h 1990725"/>
                  <a:gd name="connsiteX74" fmla="*/ 3208927 w 3590510"/>
                  <a:gd name="connsiteY74" fmla="*/ 1333500 h 1990725"/>
                  <a:gd name="connsiteX75" fmla="*/ 3227977 w 3590510"/>
                  <a:gd name="connsiteY75" fmla="*/ 1390650 h 1990725"/>
                  <a:gd name="connsiteX76" fmla="*/ 3227977 w 3590510"/>
                  <a:gd name="connsiteY76" fmla="*/ 1447800 h 1990725"/>
                  <a:gd name="connsiteX77" fmla="*/ 3247027 w 3590510"/>
                  <a:gd name="connsiteY77" fmla="*/ 1504950 h 1990725"/>
                  <a:gd name="connsiteX78" fmla="*/ 3266077 w 3590510"/>
                  <a:gd name="connsiteY78" fmla="*/ 1562100 h 1990725"/>
                  <a:gd name="connsiteX79" fmla="*/ 3275602 w 3590510"/>
                  <a:gd name="connsiteY79" fmla="*/ 1590675 h 1990725"/>
                  <a:gd name="connsiteX80" fmla="*/ 3275602 w 3590510"/>
                  <a:gd name="connsiteY80" fmla="*/ 1638300 h 1990725"/>
                  <a:gd name="connsiteX81" fmla="*/ 3294652 w 3590510"/>
                  <a:gd name="connsiteY81" fmla="*/ 1685925 h 1990725"/>
                  <a:gd name="connsiteX82" fmla="*/ 3294652 w 3590510"/>
                  <a:gd name="connsiteY82" fmla="*/ 1743075 h 1990725"/>
                  <a:gd name="connsiteX83" fmla="*/ 3304177 w 3590510"/>
                  <a:gd name="connsiteY83" fmla="*/ 1800225 h 1990725"/>
                  <a:gd name="connsiteX84" fmla="*/ 3294652 w 3590510"/>
                  <a:gd name="connsiteY84" fmla="*/ 1838325 h 1990725"/>
                  <a:gd name="connsiteX85" fmla="*/ 3304177 w 3590510"/>
                  <a:gd name="connsiteY85" fmla="*/ 1876425 h 1990725"/>
                  <a:gd name="connsiteX86" fmla="*/ 3323227 w 3590510"/>
                  <a:gd name="connsiteY86" fmla="*/ 1933575 h 1990725"/>
                  <a:gd name="connsiteX87" fmla="*/ 3294652 w 3590510"/>
                  <a:gd name="connsiteY87" fmla="*/ 1962150 h 1990725"/>
                  <a:gd name="connsiteX88" fmla="*/ 3323227 w 3590510"/>
                  <a:gd name="connsiteY88" fmla="*/ 1990725 h 1990725"/>
                  <a:gd name="connsiteX89" fmla="*/ 3370852 w 3590510"/>
                  <a:gd name="connsiteY89" fmla="*/ 1924050 h 1990725"/>
                  <a:gd name="connsiteX90" fmla="*/ 3370852 w 3590510"/>
                  <a:gd name="connsiteY90" fmla="*/ 1857375 h 1990725"/>
                  <a:gd name="connsiteX91" fmla="*/ 3380377 w 3590510"/>
                  <a:gd name="connsiteY91" fmla="*/ 1800225 h 1990725"/>
                  <a:gd name="connsiteX92" fmla="*/ 3380377 w 3590510"/>
                  <a:gd name="connsiteY92" fmla="*/ 1752600 h 1990725"/>
                  <a:gd name="connsiteX93" fmla="*/ 3380377 w 3590510"/>
                  <a:gd name="connsiteY93" fmla="*/ 1685925 h 1990725"/>
                  <a:gd name="connsiteX94" fmla="*/ 3389902 w 3590510"/>
                  <a:gd name="connsiteY94" fmla="*/ 1628775 h 1990725"/>
                  <a:gd name="connsiteX95" fmla="*/ 3399427 w 3590510"/>
                  <a:gd name="connsiteY95" fmla="*/ 1562100 h 1990725"/>
                  <a:gd name="connsiteX96" fmla="*/ 3389902 w 3590510"/>
                  <a:gd name="connsiteY96" fmla="*/ 1504950 h 1990725"/>
                  <a:gd name="connsiteX97" fmla="*/ 3418477 w 3590510"/>
                  <a:gd name="connsiteY97" fmla="*/ 1457325 h 1990725"/>
                  <a:gd name="connsiteX98" fmla="*/ 3389902 w 3590510"/>
                  <a:gd name="connsiteY98" fmla="*/ 1419225 h 1990725"/>
                  <a:gd name="connsiteX99" fmla="*/ 3418477 w 3590510"/>
                  <a:gd name="connsiteY99" fmla="*/ 1352550 h 1990725"/>
                  <a:gd name="connsiteX100" fmla="*/ 3418477 w 3590510"/>
                  <a:gd name="connsiteY100" fmla="*/ 1285875 h 1990725"/>
                  <a:gd name="connsiteX101" fmla="*/ 3399427 w 3590510"/>
                  <a:gd name="connsiteY101" fmla="*/ 1238250 h 1990725"/>
                  <a:gd name="connsiteX102" fmla="*/ 3408952 w 3590510"/>
                  <a:gd name="connsiteY102" fmla="*/ 1181100 h 1990725"/>
                  <a:gd name="connsiteX103" fmla="*/ 3408952 w 3590510"/>
                  <a:gd name="connsiteY103" fmla="*/ 1152525 h 1990725"/>
                  <a:gd name="connsiteX104" fmla="*/ 3418477 w 3590510"/>
                  <a:gd name="connsiteY104" fmla="*/ 1085850 h 1990725"/>
                  <a:gd name="connsiteX105" fmla="*/ 3418477 w 3590510"/>
                  <a:gd name="connsiteY105" fmla="*/ 1047750 h 1990725"/>
                  <a:gd name="connsiteX106" fmla="*/ 3408952 w 3590510"/>
                  <a:gd name="connsiteY106" fmla="*/ 981075 h 1990725"/>
                  <a:gd name="connsiteX107" fmla="*/ 3418477 w 3590510"/>
                  <a:gd name="connsiteY107" fmla="*/ 933450 h 1990725"/>
                  <a:gd name="connsiteX108" fmla="*/ 3437527 w 3590510"/>
                  <a:gd name="connsiteY108" fmla="*/ 866775 h 1990725"/>
                  <a:gd name="connsiteX109" fmla="*/ 3456577 w 3590510"/>
                  <a:gd name="connsiteY109" fmla="*/ 819150 h 1990725"/>
                  <a:gd name="connsiteX110" fmla="*/ 3437527 w 3590510"/>
                  <a:gd name="connsiteY110" fmla="*/ 781050 h 1990725"/>
                  <a:gd name="connsiteX111" fmla="*/ 3456577 w 3590510"/>
                  <a:gd name="connsiteY111" fmla="*/ 685800 h 1990725"/>
                  <a:gd name="connsiteX112" fmla="*/ 3523256 w 3590510"/>
                  <a:gd name="connsiteY112" fmla="*/ 742950 h 1990725"/>
                  <a:gd name="connsiteX113" fmla="*/ 3523252 w 3590510"/>
                  <a:gd name="connsiteY113" fmla="*/ 533400 h 1990725"/>
                  <a:gd name="connsiteX114" fmla="*/ 3532777 w 3590510"/>
                  <a:gd name="connsiteY114" fmla="*/ 485775 h 1990725"/>
                  <a:gd name="connsiteX115" fmla="*/ 3532777 w 3590510"/>
                  <a:gd name="connsiteY115" fmla="*/ 428625 h 1990725"/>
                  <a:gd name="connsiteX116" fmla="*/ 3551827 w 3590510"/>
                  <a:gd name="connsiteY116" fmla="*/ 361950 h 1990725"/>
                  <a:gd name="connsiteX117" fmla="*/ 3542302 w 3590510"/>
                  <a:gd name="connsiteY117" fmla="*/ 314325 h 1990725"/>
                  <a:gd name="connsiteX118" fmla="*/ 3542302 w 3590510"/>
                  <a:gd name="connsiteY118" fmla="*/ 247650 h 1990725"/>
                  <a:gd name="connsiteX119" fmla="*/ 3551827 w 3590510"/>
                  <a:gd name="connsiteY119" fmla="*/ 190500 h 1990725"/>
                  <a:gd name="connsiteX120" fmla="*/ 3580402 w 3590510"/>
                  <a:gd name="connsiteY120" fmla="*/ 142875 h 1990725"/>
                  <a:gd name="connsiteX121" fmla="*/ 3561352 w 3590510"/>
                  <a:gd name="connsiteY121" fmla="*/ 95250 h 1990725"/>
                  <a:gd name="connsiteX122" fmla="*/ 3589927 w 3590510"/>
                  <a:gd name="connsiteY122" fmla="*/ 57150 h 1990725"/>
                  <a:gd name="connsiteX123" fmla="*/ 3580402 w 3590510"/>
                  <a:gd name="connsiteY123" fmla="*/ 0 h 1990725"/>
                  <a:gd name="connsiteX0" fmla="*/ 563057 w 3583324"/>
                  <a:gd name="connsiteY0" fmla="*/ 790575 h 1990725"/>
                  <a:gd name="connsiteX1" fmla="*/ 511641 w 3583324"/>
                  <a:gd name="connsiteY1" fmla="*/ 809625 h 1990725"/>
                  <a:gd name="connsiteX2" fmla="*/ 454335 w 3583324"/>
                  <a:gd name="connsiteY2" fmla="*/ 857250 h 1990725"/>
                  <a:gd name="connsiteX3" fmla="*/ 376397 w 3583324"/>
                  <a:gd name="connsiteY3" fmla="*/ 866775 h 1990725"/>
                  <a:gd name="connsiteX4" fmla="*/ 306026 w 3583324"/>
                  <a:gd name="connsiteY4" fmla="*/ 914400 h 1990725"/>
                  <a:gd name="connsiteX5" fmla="*/ 230936 w 3583324"/>
                  <a:gd name="connsiteY5" fmla="*/ 952500 h 1990725"/>
                  <a:gd name="connsiteX6" fmla="*/ 142502 w 3583324"/>
                  <a:gd name="connsiteY6" fmla="*/ 1009650 h 1990725"/>
                  <a:gd name="connsiteX7" fmla="*/ 17607 w 3583324"/>
                  <a:gd name="connsiteY7" fmla="*/ 1085850 h 1990725"/>
                  <a:gd name="connsiteX8" fmla="*/ 563055 w 3583324"/>
                  <a:gd name="connsiteY8" fmla="*/ 790575 h 1990725"/>
                  <a:gd name="connsiteX9" fmla="*/ 669842 w 3583324"/>
                  <a:gd name="connsiteY9" fmla="*/ 923925 h 1990725"/>
                  <a:gd name="connsiteX10" fmla="*/ 715455 w 3583324"/>
                  <a:gd name="connsiteY10" fmla="*/ 742950 h 1990725"/>
                  <a:gd name="connsiteX11" fmla="*/ 788049 w 3583324"/>
                  <a:gd name="connsiteY11" fmla="*/ 763161 h 1990725"/>
                  <a:gd name="connsiteX12" fmla="*/ 871754 w 3583324"/>
                  <a:gd name="connsiteY12" fmla="*/ 590550 h 1990725"/>
                  <a:gd name="connsiteX13" fmla="*/ 1025253 w 3583324"/>
                  <a:gd name="connsiteY13" fmla="*/ 514358 h 1990725"/>
                  <a:gd name="connsiteX14" fmla="*/ 1229859 w 3583324"/>
                  <a:gd name="connsiteY14" fmla="*/ 390525 h 1990725"/>
                  <a:gd name="connsiteX15" fmla="*/ 1677563 w 3583324"/>
                  <a:gd name="connsiteY15" fmla="*/ 176059 h 1990725"/>
                  <a:gd name="connsiteX16" fmla="*/ 2106366 w 3583324"/>
                  <a:gd name="connsiteY16" fmla="*/ 28575 h 1990725"/>
                  <a:gd name="connsiteX17" fmla="*/ 2173041 w 3583324"/>
                  <a:gd name="connsiteY17" fmla="*/ 9525 h 1990725"/>
                  <a:gd name="connsiteX18" fmla="*/ 2287341 w 3583324"/>
                  <a:gd name="connsiteY18" fmla="*/ 19050 h 1990725"/>
                  <a:gd name="connsiteX19" fmla="*/ 2306391 w 3583324"/>
                  <a:gd name="connsiteY19" fmla="*/ 47625 h 1990725"/>
                  <a:gd name="connsiteX20" fmla="*/ 2315916 w 3583324"/>
                  <a:gd name="connsiteY20" fmla="*/ 95250 h 1990725"/>
                  <a:gd name="connsiteX21" fmla="*/ 2325441 w 3583324"/>
                  <a:gd name="connsiteY21" fmla="*/ 333375 h 1990725"/>
                  <a:gd name="connsiteX22" fmla="*/ 2354016 w 3583324"/>
                  <a:gd name="connsiteY22" fmla="*/ 495300 h 1990725"/>
                  <a:gd name="connsiteX23" fmla="*/ 2363541 w 3583324"/>
                  <a:gd name="connsiteY23" fmla="*/ 523875 h 1990725"/>
                  <a:gd name="connsiteX24" fmla="*/ 2382592 w 3583324"/>
                  <a:gd name="connsiteY24" fmla="*/ 647700 h 1990725"/>
                  <a:gd name="connsiteX25" fmla="*/ 2382589 w 3583324"/>
                  <a:gd name="connsiteY25" fmla="*/ 695325 h 1990725"/>
                  <a:gd name="connsiteX26" fmla="*/ 2382590 w 3583324"/>
                  <a:gd name="connsiteY26" fmla="*/ 742950 h 1990725"/>
                  <a:gd name="connsiteX27" fmla="*/ 2430216 w 3583324"/>
                  <a:gd name="connsiteY27" fmla="*/ 723900 h 1990725"/>
                  <a:gd name="connsiteX28" fmla="*/ 2439741 w 3583324"/>
                  <a:gd name="connsiteY28" fmla="*/ 876300 h 1990725"/>
                  <a:gd name="connsiteX29" fmla="*/ 2449266 w 3583324"/>
                  <a:gd name="connsiteY29" fmla="*/ 904875 h 1990725"/>
                  <a:gd name="connsiteX30" fmla="*/ 2439741 w 3583324"/>
                  <a:gd name="connsiteY30" fmla="*/ 952500 h 1990725"/>
                  <a:gd name="connsiteX31" fmla="*/ 2458791 w 3583324"/>
                  <a:gd name="connsiteY31" fmla="*/ 1000125 h 1990725"/>
                  <a:gd name="connsiteX32" fmla="*/ 2458791 w 3583324"/>
                  <a:gd name="connsiteY32" fmla="*/ 1028700 h 1990725"/>
                  <a:gd name="connsiteX33" fmla="*/ 2468316 w 3583324"/>
                  <a:gd name="connsiteY33" fmla="*/ 1076325 h 1990725"/>
                  <a:gd name="connsiteX34" fmla="*/ 2468316 w 3583324"/>
                  <a:gd name="connsiteY34" fmla="*/ 1123950 h 1990725"/>
                  <a:gd name="connsiteX35" fmla="*/ 2477841 w 3583324"/>
                  <a:gd name="connsiteY35" fmla="*/ 1162050 h 1990725"/>
                  <a:gd name="connsiteX36" fmla="*/ 2468316 w 3583324"/>
                  <a:gd name="connsiteY36" fmla="*/ 1181100 h 1990725"/>
                  <a:gd name="connsiteX37" fmla="*/ 2487366 w 3583324"/>
                  <a:gd name="connsiteY37" fmla="*/ 1219200 h 1990725"/>
                  <a:gd name="connsiteX38" fmla="*/ 2487366 w 3583324"/>
                  <a:gd name="connsiteY38" fmla="*/ 1266825 h 1990725"/>
                  <a:gd name="connsiteX39" fmla="*/ 2506416 w 3583324"/>
                  <a:gd name="connsiteY39" fmla="*/ 1314450 h 1990725"/>
                  <a:gd name="connsiteX40" fmla="*/ 2506416 w 3583324"/>
                  <a:gd name="connsiteY40" fmla="*/ 1362075 h 1990725"/>
                  <a:gd name="connsiteX41" fmla="*/ 2544516 w 3583324"/>
                  <a:gd name="connsiteY41" fmla="*/ 1400175 h 1990725"/>
                  <a:gd name="connsiteX42" fmla="*/ 2573091 w 3583324"/>
                  <a:gd name="connsiteY42" fmla="*/ 1362075 h 1990725"/>
                  <a:gd name="connsiteX43" fmla="*/ 2582616 w 3583324"/>
                  <a:gd name="connsiteY43" fmla="*/ 1314450 h 1990725"/>
                  <a:gd name="connsiteX44" fmla="*/ 2601666 w 3583324"/>
                  <a:gd name="connsiteY44" fmla="*/ 1257300 h 1990725"/>
                  <a:gd name="connsiteX45" fmla="*/ 2601666 w 3583324"/>
                  <a:gd name="connsiteY45" fmla="*/ 1219200 h 1990725"/>
                  <a:gd name="connsiteX46" fmla="*/ 2620716 w 3583324"/>
                  <a:gd name="connsiteY46" fmla="*/ 1152525 h 1990725"/>
                  <a:gd name="connsiteX47" fmla="*/ 2611191 w 3583324"/>
                  <a:gd name="connsiteY47" fmla="*/ 1085850 h 1990725"/>
                  <a:gd name="connsiteX48" fmla="*/ 2620716 w 3583324"/>
                  <a:gd name="connsiteY48" fmla="*/ 1057275 h 1990725"/>
                  <a:gd name="connsiteX49" fmla="*/ 2639766 w 3583324"/>
                  <a:gd name="connsiteY49" fmla="*/ 990600 h 1990725"/>
                  <a:gd name="connsiteX50" fmla="*/ 2649291 w 3583324"/>
                  <a:gd name="connsiteY50" fmla="*/ 942975 h 1990725"/>
                  <a:gd name="connsiteX51" fmla="*/ 2658816 w 3583324"/>
                  <a:gd name="connsiteY51" fmla="*/ 895350 h 1990725"/>
                  <a:gd name="connsiteX52" fmla="*/ 2677866 w 3583324"/>
                  <a:gd name="connsiteY52" fmla="*/ 847725 h 1990725"/>
                  <a:gd name="connsiteX53" fmla="*/ 2725491 w 3583324"/>
                  <a:gd name="connsiteY53" fmla="*/ 904875 h 1990725"/>
                  <a:gd name="connsiteX54" fmla="*/ 2725491 w 3583324"/>
                  <a:gd name="connsiteY54" fmla="*/ 952500 h 1990725"/>
                  <a:gd name="connsiteX55" fmla="*/ 2792169 w 3583324"/>
                  <a:gd name="connsiteY55" fmla="*/ 1047750 h 1990725"/>
                  <a:gd name="connsiteX56" fmla="*/ 2858843 w 3583324"/>
                  <a:gd name="connsiteY56" fmla="*/ 962025 h 1990725"/>
                  <a:gd name="connsiteX57" fmla="*/ 2887416 w 3583324"/>
                  <a:gd name="connsiteY57" fmla="*/ 1019175 h 1990725"/>
                  <a:gd name="connsiteX58" fmla="*/ 2896941 w 3583324"/>
                  <a:gd name="connsiteY58" fmla="*/ 819150 h 1990725"/>
                  <a:gd name="connsiteX59" fmla="*/ 2944566 w 3583324"/>
                  <a:gd name="connsiteY59" fmla="*/ 762000 h 1990725"/>
                  <a:gd name="connsiteX60" fmla="*/ 3001716 w 3583324"/>
                  <a:gd name="connsiteY60" fmla="*/ 762000 h 1990725"/>
                  <a:gd name="connsiteX61" fmla="*/ 3058866 w 3583324"/>
                  <a:gd name="connsiteY61" fmla="*/ 771525 h 1990725"/>
                  <a:gd name="connsiteX62" fmla="*/ 3116017 w 3583324"/>
                  <a:gd name="connsiteY62" fmla="*/ 790575 h 1990725"/>
                  <a:gd name="connsiteX63" fmla="*/ 3125541 w 3583324"/>
                  <a:gd name="connsiteY63" fmla="*/ 857250 h 1990725"/>
                  <a:gd name="connsiteX64" fmla="*/ 3144591 w 3583324"/>
                  <a:gd name="connsiteY64" fmla="*/ 914400 h 1990725"/>
                  <a:gd name="connsiteX65" fmla="*/ 3163641 w 3583324"/>
                  <a:gd name="connsiteY65" fmla="*/ 971550 h 1990725"/>
                  <a:gd name="connsiteX66" fmla="*/ 3182691 w 3583324"/>
                  <a:gd name="connsiteY66" fmla="*/ 1028700 h 1990725"/>
                  <a:gd name="connsiteX67" fmla="*/ 3173166 w 3583324"/>
                  <a:gd name="connsiteY67" fmla="*/ 1057275 h 1990725"/>
                  <a:gd name="connsiteX68" fmla="*/ 3201741 w 3583324"/>
                  <a:gd name="connsiteY68" fmla="*/ 1114425 h 1990725"/>
                  <a:gd name="connsiteX69" fmla="*/ 3201741 w 3583324"/>
                  <a:gd name="connsiteY69" fmla="*/ 1162050 h 1990725"/>
                  <a:gd name="connsiteX70" fmla="*/ 3201741 w 3583324"/>
                  <a:gd name="connsiteY70" fmla="*/ 1209675 h 1990725"/>
                  <a:gd name="connsiteX71" fmla="*/ 3182691 w 3583324"/>
                  <a:gd name="connsiteY71" fmla="*/ 1238250 h 1990725"/>
                  <a:gd name="connsiteX72" fmla="*/ 3192216 w 3583324"/>
                  <a:gd name="connsiteY72" fmla="*/ 1276350 h 1990725"/>
                  <a:gd name="connsiteX73" fmla="*/ 3201741 w 3583324"/>
                  <a:gd name="connsiteY73" fmla="*/ 1333500 h 1990725"/>
                  <a:gd name="connsiteX74" fmla="*/ 3220791 w 3583324"/>
                  <a:gd name="connsiteY74" fmla="*/ 1390650 h 1990725"/>
                  <a:gd name="connsiteX75" fmla="*/ 3220791 w 3583324"/>
                  <a:gd name="connsiteY75" fmla="*/ 1447800 h 1990725"/>
                  <a:gd name="connsiteX76" fmla="*/ 3239841 w 3583324"/>
                  <a:gd name="connsiteY76" fmla="*/ 1504950 h 1990725"/>
                  <a:gd name="connsiteX77" fmla="*/ 3258891 w 3583324"/>
                  <a:gd name="connsiteY77" fmla="*/ 1562100 h 1990725"/>
                  <a:gd name="connsiteX78" fmla="*/ 3268416 w 3583324"/>
                  <a:gd name="connsiteY78" fmla="*/ 1590675 h 1990725"/>
                  <a:gd name="connsiteX79" fmla="*/ 3268416 w 3583324"/>
                  <a:gd name="connsiteY79" fmla="*/ 1638300 h 1990725"/>
                  <a:gd name="connsiteX80" fmla="*/ 3287466 w 3583324"/>
                  <a:gd name="connsiteY80" fmla="*/ 1685925 h 1990725"/>
                  <a:gd name="connsiteX81" fmla="*/ 3287466 w 3583324"/>
                  <a:gd name="connsiteY81" fmla="*/ 1743075 h 1990725"/>
                  <a:gd name="connsiteX82" fmla="*/ 3296991 w 3583324"/>
                  <a:gd name="connsiteY82" fmla="*/ 1800225 h 1990725"/>
                  <a:gd name="connsiteX83" fmla="*/ 3287466 w 3583324"/>
                  <a:gd name="connsiteY83" fmla="*/ 1838325 h 1990725"/>
                  <a:gd name="connsiteX84" fmla="*/ 3296991 w 3583324"/>
                  <a:gd name="connsiteY84" fmla="*/ 1876425 h 1990725"/>
                  <a:gd name="connsiteX85" fmla="*/ 3316041 w 3583324"/>
                  <a:gd name="connsiteY85" fmla="*/ 1933575 h 1990725"/>
                  <a:gd name="connsiteX86" fmla="*/ 3287466 w 3583324"/>
                  <a:gd name="connsiteY86" fmla="*/ 1962150 h 1990725"/>
                  <a:gd name="connsiteX87" fmla="*/ 3316041 w 3583324"/>
                  <a:gd name="connsiteY87" fmla="*/ 1990725 h 1990725"/>
                  <a:gd name="connsiteX88" fmla="*/ 3363666 w 3583324"/>
                  <a:gd name="connsiteY88" fmla="*/ 1924050 h 1990725"/>
                  <a:gd name="connsiteX89" fmla="*/ 3363666 w 3583324"/>
                  <a:gd name="connsiteY89" fmla="*/ 1857375 h 1990725"/>
                  <a:gd name="connsiteX90" fmla="*/ 3373191 w 3583324"/>
                  <a:gd name="connsiteY90" fmla="*/ 1800225 h 1990725"/>
                  <a:gd name="connsiteX91" fmla="*/ 3373191 w 3583324"/>
                  <a:gd name="connsiteY91" fmla="*/ 1752600 h 1990725"/>
                  <a:gd name="connsiteX92" fmla="*/ 3373191 w 3583324"/>
                  <a:gd name="connsiteY92" fmla="*/ 1685925 h 1990725"/>
                  <a:gd name="connsiteX93" fmla="*/ 3382716 w 3583324"/>
                  <a:gd name="connsiteY93" fmla="*/ 1628775 h 1990725"/>
                  <a:gd name="connsiteX94" fmla="*/ 3392241 w 3583324"/>
                  <a:gd name="connsiteY94" fmla="*/ 1562100 h 1990725"/>
                  <a:gd name="connsiteX95" fmla="*/ 3382716 w 3583324"/>
                  <a:gd name="connsiteY95" fmla="*/ 1504950 h 1990725"/>
                  <a:gd name="connsiteX96" fmla="*/ 3411291 w 3583324"/>
                  <a:gd name="connsiteY96" fmla="*/ 1457325 h 1990725"/>
                  <a:gd name="connsiteX97" fmla="*/ 3382716 w 3583324"/>
                  <a:gd name="connsiteY97" fmla="*/ 1419225 h 1990725"/>
                  <a:gd name="connsiteX98" fmla="*/ 3411291 w 3583324"/>
                  <a:gd name="connsiteY98" fmla="*/ 1352550 h 1990725"/>
                  <a:gd name="connsiteX99" fmla="*/ 3411291 w 3583324"/>
                  <a:gd name="connsiteY99" fmla="*/ 1285875 h 1990725"/>
                  <a:gd name="connsiteX100" fmla="*/ 3392241 w 3583324"/>
                  <a:gd name="connsiteY100" fmla="*/ 1238250 h 1990725"/>
                  <a:gd name="connsiteX101" fmla="*/ 3401766 w 3583324"/>
                  <a:gd name="connsiteY101" fmla="*/ 1181100 h 1990725"/>
                  <a:gd name="connsiteX102" fmla="*/ 3401766 w 3583324"/>
                  <a:gd name="connsiteY102" fmla="*/ 1152525 h 1990725"/>
                  <a:gd name="connsiteX103" fmla="*/ 3411291 w 3583324"/>
                  <a:gd name="connsiteY103" fmla="*/ 1085850 h 1990725"/>
                  <a:gd name="connsiteX104" fmla="*/ 3411291 w 3583324"/>
                  <a:gd name="connsiteY104" fmla="*/ 1047750 h 1990725"/>
                  <a:gd name="connsiteX105" fmla="*/ 3401766 w 3583324"/>
                  <a:gd name="connsiteY105" fmla="*/ 981075 h 1990725"/>
                  <a:gd name="connsiteX106" fmla="*/ 3411291 w 3583324"/>
                  <a:gd name="connsiteY106" fmla="*/ 933450 h 1990725"/>
                  <a:gd name="connsiteX107" fmla="*/ 3430341 w 3583324"/>
                  <a:gd name="connsiteY107" fmla="*/ 866775 h 1990725"/>
                  <a:gd name="connsiteX108" fmla="*/ 3449391 w 3583324"/>
                  <a:gd name="connsiteY108" fmla="*/ 819150 h 1990725"/>
                  <a:gd name="connsiteX109" fmla="*/ 3430341 w 3583324"/>
                  <a:gd name="connsiteY109" fmla="*/ 781050 h 1990725"/>
                  <a:gd name="connsiteX110" fmla="*/ 3449391 w 3583324"/>
                  <a:gd name="connsiteY110" fmla="*/ 685800 h 1990725"/>
                  <a:gd name="connsiteX111" fmla="*/ 3516070 w 3583324"/>
                  <a:gd name="connsiteY111" fmla="*/ 742950 h 1990725"/>
                  <a:gd name="connsiteX112" fmla="*/ 3516066 w 3583324"/>
                  <a:gd name="connsiteY112" fmla="*/ 533400 h 1990725"/>
                  <a:gd name="connsiteX113" fmla="*/ 3525591 w 3583324"/>
                  <a:gd name="connsiteY113" fmla="*/ 485775 h 1990725"/>
                  <a:gd name="connsiteX114" fmla="*/ 3525591 w 3583324"/>
                  <a:gd name="connsiteY114" fmla="*/ 428625 h 1990725"/>
                  <a:gd name="connsiteX115" fmla="*/ 3544641 w 3583324"/>
                  <a:gd name="connsiteY115" fmla="*/ 361950 h 1990725"/>
                  <a:gd name="connsiteX116" fmla="*/ 3535116 w 3583324"/>
                  <a:gd name="connsiteY116" fmla="*/ 314325 h 1990725"/>
                  <a:gd name="connsiteX117" fmla="*/ 3535116 w 3583324"/>
                  <a:gd name="connsiteY117" fmla="*/ 247650 h 1990725"/>
                  <a:gd name="connsiteX118" fmla="*/ 3544641 w 3583324"/>
                  <a:gd name="connsiteY118" fmla="*/ 190500 h 1990725"/>
                  <a:gd name="connsiteX119" fmla="*/ 3573216 w 3583324"/>
                  <a:gd name="connsiteY119" fmla="*/ 142875 h 1990725"/>
                  <a:gd name="connsiteX120" fmla="*/ 3554166 w 3583324"/>
                  <a:gd name="connsiteY120" fmla="*/ 95250 h 1990725"/>
                  <a:gd name="connsiteX121" fmla="*/ 3582741 w 3583324"/>
                  <a:gd name="connsiteY121" fmla="*/ 57150 h 1990725"/>
                  <a:gd name="connsiteX122" fmla="*/ 3573216 w 3583324"/>
                  <a:gd name="connsiteY122" fmla="*/ 0 h 1990725"/>
                  <a:gd name="connsiteX0" fmla="*/ 643331 w 3663598"/>
                  <a:gd name="connsiteY0" fmla="*/ 790575 h 1990725"/>
                  <a:gd name="connsiteX1" fmla="*/ 591915 w 3663598"/>
                  <a:gd name="connsiteY1" fmla="*/ 809625 h 1990725"/>
                  <a:gd name="connsiteX2" fmla="*/ 534609 w 3663598"/>
                  <a:gd name="connsiteY2" fmla="*/ 857250 h 1990725"/>
                  <a:gd name="connsiteX3" fmla="*/ 456671 w 3663598"/>
                  <a:gd name="connsiteY3" fmla="*/ 866775 h 1990725"/>
                  <a:gd name="connsiteX4" fmla="*/ 386300 w 3663598"/>
                  <a:gd name="connsiteY4" fmla="*/ 914400 h 1990725"/>
                  <a:gd name="connsiteX5" fmla="*/ 311210 w 3663598"/>
                  <a:gd name="connsiteY5" fmla="*/ 952500 h 1990725"/>
                  <a:gd name="connsiteX6" fmla="*/ 222776 w 3663598"/>
                  <a:gd name="connsiteY6" fmla="*/ 1009650 h 1990725"/>
                  <a:gd name="connsiteX7" fmla="*/ 97881 w 3663598"/>
                  <a:gd name="connsiteY7" fmla="*/ 1085850 h 1990725"/>
                  <a:gd name="connsiteX8" fmla="*/ 32649 w 3663598"/>
                  <a:gd name="connsiteY8" fmla="*/ 1104900 h 1990725"/>
                  <a:gd name="connsiteX9" fmla="*/ 643329 w 3663598"/>
                  <a:gd name="connsiteY9" fmla="*/ 790575 h 1990725"/>
                  <a:gd name="connsiteX10" fmla="*/ 750116 w 3663598"/>
                  <a:gd name="connsiteY10" fmla="*/ 923925 h 1990725"/>
                  <a:gd name="connsiteX11" fmla="*/ 795729 w 3663598"/>
                  <a:gd name="connsiteY11" fmla="*/ 742950 h 1990725"/>
                  <a:gd name="connsiteX12" fmla="*/ 868323 w 3663598"/>
                  <a:gd name="connsiteY12" fmla="*/ 763161 h 1990725"/>
                  <a:gd name="connsiteX13" fmla="*/ 952028 w 3663598"/>
                  <a:gd name="connsiteY13" fmla="*/ 590550 h 1990725"/>
                  <a:gd name="connsiteX14" fmla="*/ 1105527 w 3663598"/>
                  <a:gd name="connsiteY14" fmla="*/ 514358 h 1990725"/>
                  <a:gd name="connsiteX15" fmla="*/ 1310133 w 3663598"/>
                  <a:gd name="connsiteY15" fmla="*/ 390525 h 1990725"/>
                  <a:gd name="connsiteX16" fmla="*/ 1757837 w 3663598"/>
                  <a:gd name="connsiteY16" fmla="*/ 176059 h 1990725"/>
                  <a:gd name="connsiteX17" fmla="*/ 2186640 w 3663598"/>
                  <a:gd name="connsiteY17" fmla="*/ 28575 h 1990725"/>
                  <a:gd name="connsiteX18" fmla="*/ 2253315 w 3663598"/>
                  <a:gd name="connsiteY18" fmla="*/ 9525 h 1990725"/>
                  <a:gd name="connsiteX19" fmla="*/ 2367615 w 3663598"/>
                  <a:gd name="connsiteY19" fmla="*/ 19050 h 1990725"/>
                  <a:gd name="connsiteX20" fmla="*/ 2386665 w 3663598"/>
                  <a:gd name="connsiteY20" fmla="*/ 47625 h 1990725"/>
                  <a:gd name="connsiteX21" fmla="*/ 2396190 w 3663598"/>
                  <a:gd name="connsiteY21" fmla="*/ 95250 h 1990725"/>
                  <a:gd name="connsiteX22" fmla="*/ 2405715 w 3663598"/>
                  <a:gd name="connsiteY22" fmla="*/ 333375 h 1990725"/>
                  <a:gd name="connsiteX23" fmla="*/ 2434290 w 3663598"/>
                  <a:gd name="connsiteY23" fmla="*/ 495300 h 1990725"/>
                  <a:gd name="connsiteX24" fmla="*/ 2443815 w 3663598"/>
                  <a:gd name="connsiteY24" fmla="*/ 523875 h 1990725"/>
                  <a:gd name="connsiteX25" fmla="*/ 2462866 w 3663598"/>
                  <a:gd name="connsiteY25" fmla="*/ 647700 h 1990725"/>
                  <a:gd name="connsiteX26" fmla="*/ 2462863 w 3663598"/>
                  <a:gd name="connsiteY26" fmla="*/ 695325 h 1990725"/>
                  <a:gd name="connsiteX27" fmla="*/ 2462864 w 3663598"/>
                  <a:gd name="connsiteY27" fmla="*/ 742950 h 1990725"/>
                  <a:gd name="connsiteX28" fmla="*/ 2510490 w 3663598"/>
                  <a:gd name="connsiteY28" fmla="*/ 723900 h 1990725"/>
                  <a:gd name="connsiteX29" fmla="*/ 2520015 w 3663598"/>
                  <a:gd name="connsiteY29" fmla="*/ 876300 h 1990725"/>
                  <a:gd name="connsiteX30" fmla="*/ 2529540 w 3663598"/>
                  <a:gd name="connsiteY30" fmla="*/ 904875 h 1990725"/>
                  <a:gd name="connsiteX31" fmla="*/ 2520015 w 3663598"/>
                  <a:gd name="connsiteY31" fmla="*/ 952500 h 1990725"/>
                  <a:gd name="connsiteX32" fmla="*/ 2539065 w 3663598"/>
                  <a:gd name="connsiteY32" fmla="*/ 1000125 h 1990725"/>
                  <a:gd name="connsiteX33" fmla="*/ 2539065 w 3663598"/>
                  <a:gd name="connsiteY33" fmla="*/ 1028700 h 1990725"/>
                  <a:gd name="connsiteX34" fmla="*/ 2548590 w 3663598"/>
                  <a:gd name="connsiteY34" fmla="*/ 1076325 h 1990725"/>
                  <a:gd name="connsiteX35" fmla="*/ 2548590 w 3663598"/>
                  <a:gd name="connsiteY35" fmla="*/ 1123950 h 1990725"/>
                  <a:gd name="connsiteX36" fmla="*/ 2558115 w 3663598"/>
                  <a:gd name="connsiteY36" fmla="*/ 1162050 h 1990725"/>
                  <a:gd name="connsiteX37" fmla="*/ 2548590 w 3663598"/>
                  <a:gd name="connsiteY37" fmla="*/ 1181100 h 1990725"/>
                  <a:gd name="connsiteX38" fmla="*/ 2567640 w 3663598"/>
                  <a:gd name="connsiteY38" fmla="*/ 1219200 h 1990725"/>
                  <a:gd name="connsiteX39" fmla="*/ 2567640 w 3663598"/>
                  <a:gd name="connsiteY39" fmla="*/ 1266825 h 1990725"/>
                  <a:gd name="connsiteX40" fmla="*/ 2586690 w 3663598"/>
                  <a:gd name="connsiteY40" fmla="*/ 1314450 h 1990725"/>
                  <a:gd name="connsiteX41" fmla="*/ 2586690 w 3663598"/>
                  <a:gd name="connsiteY41" fmla="*/ 1362075 h 1990725"/>
                  <a:gd name="connsiteX42" fmla="*/ 2624790 w 3663598"/>
                  <a:gd name="connsiteY42" fmla="*/ 1400175 h 1990725"/>
                  <a:gd name="connsiteX43" fmla="*/ 2653365 w 3663598"/>
                  <a:gd name="connsiteY43" fmla="*/ 1362075 h 1990725"/>
                  <a:gd name="connsiteX44" fmla="*/ 2662890 w 3663598"/>
                  <a:gd name="connsiteY44" fmla="*/ 1314450 h 1990725"/>
                  <a:gd name="connsiteX45" fmla="*/ 2681940 w 3663598"/>
                  <a:gd name="connsiteY45" fmla="*/ 1257300 h 1990725"/>
                  <a:gd name="connsiteX46" fmla="*/ 2681940 w 3663598"/>
                  <a:gd name="connsiteY46" fmla="*/ 1219200 h 1990725"/>
                  <a:gd name="connsiteX47" fmla="*/ 2700990 w 3663598"/>
                  <a:gd name="connsiteY47" fmla="*/ 1152525 h 1990725"/>
                  <a:gd name="connsiteX48" fmla="*/ 2691465 w 3663598"/>
                  <a:gd name="connsiteY48" fmla="*/ 1085850 h 1990725"/>
                  <a:gd name="connsiteX49" fmla="*/ 2700990 w 3663598"/>
                  <a:gd name="connsiteY49" fmla="*/ 1057275 h 1990725"/>
                  <a:gd name="connsiteX50" fmla="*/ 2720040 w 3663598"/>
                  <a:gd name="connsiteY50" fmla="*/ 990600 h 1990725"/>
                  <a:gd name="connsiteX51" fmla="*/ 2729565 w 3663598"/>
                  <a:gd name="connsiteY51" fmla="*/ 942975 h 1990725"/>
                  <a:gd name="connsiteX52" fmla="*/ 2739090 w 3663598"/>
                  <a:gd name="connsiteY52" fmla="*/ 895350 h 1990725"/>
                  <a:gd name="connsiteX53" fmla="*/ 2758140 w 3663598"/>
                  <a:gd name="connsiteY53" fmla="*/ 847725 h 1990725"/>
                  <a:gd name="connsiteX54" fmla="*/ 2805765 w 3663598"/>
                  <a:gd name="connsiteY54" fmla="*/ 904875 h 1990725"/>
                  <a:gd name="connsiteX55" fmla="*/ 2805765 w 3663598"/>
                  <a:gd name="connsiteY55" fmla="*/ 952500 h 1990725"/>
                  <a:gd name="connsiteX56" fmla="*/ 2872443 w 3663598"/>
                  <a:gd name="connsiteY56" fmla="*/ 1047750 h 1990725"/>
                  <a:gd name="connsiteX57" fmla="*/ 2939117 w 3663598"/>
                  <a:gd name="connsiteY57" fmla="*/ 962025 h 1990725"/>
                  <a:gd name="connsiteX58" fmla="*/ 2967690 w 3663598"/>
                  <a:gd name="connsiteY58" fmla="*/ 1019175 h 1990725"/>
                  <a:gd name="connsiteX59" fmla="*/ 2977215 w 3663598"/>
                  <a:gd name="connsiteY59" fmla="*/ 819150 h 1990725"/>
                  <a:gd name="connsiteX60" fmla="*/ 3024840 w 3663598"/>
                  <a:gd name="connsiteY60" fmla="*/ 762000 h 1990725"/>
                  <a:gd name="connsiteX61" fmla="*/ 3081990 w 3663598"/>
                  <a:gd name="connsiteY61" fmla="*/ 762000 h 1990725"/>
                  <a:gd name="connsiteX62" fmla="*/ 3139140 w 3663598"/>
                  <a:gd name="connsiteY62" fmla="*/ 771525 h 1990725"/>
                  <a:gd name="connsiteX63" fmla="*/ 3196291 w 3663598"/>
                  <a:gd name="connsiteY63" fmla="*/ 790575 h 1990725"/>
                  <a:gd name="connsiteX64" fmla="*/ 3205815 w 3663598"/>
                  <a:gd name="connsiteY64" fmla="*/ 857250 h 1990725"/>
                  <a:gd name="connsiteX65" fmla="*/ 3224865 w 3663598"/>
                  <a:gd name="connsiteY65" fmla="*/ 914400 h 1990725"/>
                  <a:gd name="connsiteX66" fmla="*/ 3243915 w 3663598"/>
                  <a:gd name="connsiteY66" fmla="*/ 971550 h 1990725"/>
                  <a:gd name="connsiteX67" fmla="*/ 3262965 w 3663598"/>
                  <a:gd name="connsiteY67" fmla="*/ 1028700 h 1990725"/>
                  <a:gd name="connsiteX68" fmla="*/ 3253440 w 3663598"/>
                  <a:gd name="connsiteY68" fmla="*/ 1057275 h 1990725"/>
                  <a:gd name="connsiteX69" fmla="*/ 3282015 w 3663598"/>
                  <a:gd name="connsiteY69" fmla="*/ 1114425 h 1990725"/>
                  <a:gd name="connsiteX70" fmla="*/ 3282015 w 3663598"/>
                  <a:gd name="connsiteY70" fmla="*/ 1162050 h 1990725"/>
                  <a:gd name="connsiteX71" fmla="*/ 3282015 w 3663598"/>
                  <a:gd name="connsiteY71" fmla="*/ 1209675 h 1990725"/>
                  <a:gd name="connsiteX72" fmla="*/ 3262965 w 3663598"/>
                  <a:gd name="connsiteY72" fmla="*/ 1238250 h 1990725"/>
                  <a:gd name="connsiteX73" fmla="*/ 3272490 w 3663598"/>
                  <a:gd name="connsiteY73" fmla="*/ 1276350 h 1990725"/>
                  <a:gd name="connsiteX74" fmla="*/ 3282015 w 3663598"/>
                  <a:gd name="connsiteY74" fmla="*/ 1333500 h 1990725"/>
                  <a:gd name="connsiteX75" fmla="*/ 3301065 w 3663598"/>
                  <a:gd name="connsiteY75" fmla="*/ 1390650 h 1990725"/>
                  <a:gd name="connsiteX76" fmla="*/ 3301065 w 3663598"/>
                  <a:gd name="connsiteY76" fmla="*/ 1447800 h 1990725"/>
                  <a:gd name="connsiteX77" fmla="*/ 3320115 w 3663598"/>
                  <a:gd name="connsiteY77" fmla="*/ 1504950 h 1990725"/>
                  <a:gd name="connsiteX78" fmla="*/ 3339165 w 3663598"/>
                  <a:gd name="connsiteY78" fmla="*/ 1562100 h 1990725"/>
                  <a:gd name="connsiteX79" fmla="*/ 3348690 w 3663598"/>
                  <a:gd name="connsiteY79" fmla="*/ 1590675 h 1990725"/>
                  <a:gd name="connsiteX80" fmla="*/ 3348690 w 3663598"/>
                  <a:gd name="connsiteY80" fmla="*/ 1638300 h 1990725"/>
                  <a:gd name="connsiteX81" fmla="*/ 3367740 w 3663598"/>
                  <a:gd name="connsiteY81" fmla="*/ 1685925 h 1990725"/>
                  <a:gd name="connsiteX82" fmla="*/ 3367740 w 3663598"/>
                  <a:gd name="connsiteY82" fmla="*/ 1743075 h 1990725"/>
                  <a:gd name="connsiteX83" fmla="*/ 3377265 w 3663598"/>
                  <a:gd name="connsiteY83" fmla="*/ 1800225 h 1990725"/>
                  <a:gd name="connsiteX84" fmla="*/ 3367740 w 3663598"/>
                  <a:gd name="connsiteY84" fmla="*/ 1838325 h 1990725"/>
                  <a:gd name="connsiteX85" fmla="*/ 3377265 w 3663598"/>
                  <a:gd name="connsiteY85" fmla="*/ 1876425 h 1990725"/>
                  <a:gd name="connsiteX86" fmla="*/ 3396315 w 3663598"/>
                  <a:gd name="connsiteY86" fmla="*/ 1933575 h 1990725"/>
                  <a:gd name="connsiteX87" fmla="*/ 3367740 w 3663598"/>
                  <a:gd name="connsiteY87" fmla="*/ 1962150 h 1990725"/>
                  <a:gd name="connsiteX88" fmla="*/ 3396315 w 3663598"/>
                  <a:gd name="connsiteY88" fmla="*/ 1990725 h 1990725"/>
                  <a:gd name="connsiteX89" fmla="*/ 3443940 w 3663598"/>
                  <a:gd name="connsiteY89" fmla="*/ 1924050 h 1990725"/>
                  <a:gd name="connsiteX90" fmla="*/ 3443940 w 3663598"/>
                  <a:gd name="connsiteY90" fmla="*/ 1857375 h 1990725"/>
                  <a:gd name="connsiteX91" fmla="*/ 3453465 w 3663598"/>
                  <a:gd name="connsiteY91" fmla="*/ 1800225 h 1990725"/>
                  <a:gd name="connsiteX92" fmla="*/ 3453465 w 3663598"/>
                  <a:gd name="connsiteY92" fmla="*/ 1752600 h 1990725"/>
                  <a:gd name="connsiteX93" fmla="*/ 3453465 w 3663598"/>
                  <a:gd name="connsiteY93" fmla="*/ 1685925 h 1990725"/>
                  <a:gd name="connsiteX94" fmla="*/ 3462990 w 3663598"/>
                  <a:gd name="connsiteY94" fmla="*/ 1628775 h 1990725"/>
                  <a:gd name="connsiteX95" fmla="*/ 3472515 w 3663598"/>
                  <a:gd name="connsiteY95" fmla="*/ 1562100 h 1990725"/>
                  <a:gd name="connsiteX96" fmla="*/ 3462990 w 3663598"/>
                  <a:gd name="connsiteY96" fmla="*/ 1504950 h 1990725"/>
                  <a:gd name="connsiteX97" fmla="*/ 3491565 w 3663598"/>
                  <a:gd name="connsiteY97" fmla="*/ 1457325 h 1990725"/>
                  <a:gd name="connsiteX98" fmla="*/ 3462990 w 3663598"/>
                  <a:gd name="connsiteY98" fmla="*/ 1419225 h 1990725"/>
                  <a:gd name="connsiteX99" fmla="*/ 3491565 w 3663598"/>
                  <a:gd name="connsiteY99" fmla="*/ 1352550 h 1990725"/>
                  <a:gd name="connsiteX100" fmla="*/ 3491565 w 3663598"/>
                  <a:gd name="connsiteY100" fmla="*/ 1285875 h 1990725"/>
                  <a:gd name="connsiteX101" fmla="*/ 3472515 w 3663598"/>
                  <a:gd name="connsiteY101" fmla="*/ 1238250 h 1990725"/>
                  <a:gd name="connsiteX102" fmla="*/ 3482040 w 3663598"/>
                  <a:gd name="connsiteY102" fmla="*/ 1181100 h 1990725"/>
                  <a:gd name="connsiteX103" fmla="*/ 3482040 w 3663598"/>
                  <a:gd name="connsiteY103" fmla="*/ 1152525 h 1990725"/>
                  <a:gd name="connsiteX104" fmla="*/ 3491565 w 3663598"/>
                  <a:gd name="connsiteY104" fmla="*/ 1085850 h 1990725"/>
                  <a:gd name="connsiteX105" fmla="*/ 3491565 w 3663598"/>
                  <a:gd name="connsiteY105" fmla="*/ 1047750 h 1990725"/>
                  <a:gd name="connsiteX106" fmla="*/ 3482040 w 3663598"/>
                  <a:gd name="connsiteY106" fmla="*/ 981075 h 1990725"/>
                  <a:gd name="connsiteX107" fmla="*/ 3491565 w 3663598"/>
                  <a:gd name="connsiteY107" fmla="*/ 933450 h 1990725"/>
                  <a:gd name="connsiteX108" fmla="*/ 3510615 w 3663598"/>
                  <a:gd name="connsiteY108" fmla="*/ 866775 h 1990725"/>
                  <a:gd name="connsiteX109" fmla="*/ 3529665 w 3663598"/>
                  <a:gd name="connsiteY109" fmla="*/ 819150 h 1990725"/>
                  <a:gd name="connsiteX110" fmla="*/ 3510615 w 3663598"/>
                  <a:gd name="connsiteY110" fmla="*/ 781050 h 1990725"/>
                  <a:gd name="connsiteX111" fmla="*/ 3529665 w 3663598"/>
                  <a:gd name="connsiteY111" fmla="*/ 685800 h 1990725"/>
                  <a:gd name="connsiteX112" fmla="*/ 3596344 w 3663598"/>
                  <a:gd name="connsiteY112" fmla="*/ 742950 h 1990725"/>
                  <a:gd name="connsiteX113" fmla="*/ 3596340 w 3663598"/>
                  <a:gd name="connsiteY113" fmla="*/ 533400 h 1990725"/>
                  <a:gd name="connsiteX114" fmla="*/ 3605865 w 3663598"/>
                  <a:gd name="connsiteY114" fmla="*/ 485775 h 1990725"/>
                  <a:gd name="connsiteX115" fmla="*/ 3605865 w 3663598"/>
                  <a:gd name="connsiteY115" fmla="*/ 428625 h 1990725"/>
                  <a:gd name="connsiteX116" fmla="*/ 3624915 w 3663598"/>
                  <a:gd name="connsiteY116" fmla="*/ 361950 h 1990725"/>
                  <a:gd name="connsiteX117" fmla="*/ 3615390 w 3663598"/>
                  <a:gd name="connsiteY117" fmla="*/ 314325 h 1990725"/>
                  <a:gd name="connsiteX118" fmla="*/ 3615390 w 3663598"/>
                  <a:gd name="connsiteY118" fmla="*/ 247650 h 1990725"/>
                  <a:gd name="connsiteX119" fmla="*/ 3624915 w 3663598"/>
                  <a:gd name="connsiteY119" fmla="*/ 190500 h 1990725"/>
                  <a:gd name="connsiteX120" fmla="*/ 3653490 w 3663598"/>
                  <a:gd name="connsiteY120" fmla="*/ 142875 h 1990725"/>
                  <a:gd name="connsiteX121" fmla="*/ 3634440 w 3663598"/>
                  <a:gd name="connsiteY121" fmla="*/ 95250 h 1990725"/>
                  <a:gd name="connsiteX122" fmla="*/ 3663015 w 3663598"/>
                  <a:gd name="connsiteY122" fmla="*/ 57150 h 1990725"/>
                  <a:gd name="connsiteX123" fmla="*/ 3653490 w 3663598"/>
                  <a:gd name="connsiteY123" fmla="*/ 0 h 1990725"/>
                  <a:gd name="connsiteX0" fmla="*/ 708278 w 3728545"/>
                  <a:gd name="connsiteY0" fmla="*/ 790575 h 1990725"/>
                  <a:gd name="connsiteX1" fmla="*/ 656862 w 3728545"/>
                  <a:gd name="connsiteY1" fmla="*/ 809625 h 1990725"/>
                  <a:gd name="connsiteX2" fmla="*/ 599556 w 3728545"/>
                  <a:gd name="connsiteY2" fmla="*/ 857250 h 1990725"/>
                  <a:gd name="connsiteX3" fmla="*/ 521618 w 3728545"/>
                  <a:gd name="connsiteY3" fmla="*/ 866775 h 1990725"/>
                  <a:gd name="connsiteX4" fmla="*/ 451247 w 3728545"/>
                  <a:gd name="connsiteY4" fmla="*/ 914400 h 1990725"/>
                  <a:gd name="connsiteX5" fmla="*/ 376157 w 3728545"/>
                  <a:gd name="connsiteY5" fmla="*/ 952500 h 1990725"/>
                  <a:gd name="connsiteX6" fmla="*/ 287723 w 3728545"/>
                  <a:gd name="connsiteY6" fmla="*/ 1009650 h 1990725"/>
                  <a:gd name="connsiteX7" fmla="*/ 162828 w 3728545"/>
                  <a:gd name="connsiteY7" fmla="*/ 1085850 h 1990725"/>
                  <a:gd name="connsiteX8" fmla="*/ 97596 w 3728545"/>
                  <a:gd name="connsiteY8" fmla="*/ 1104900 h 1990725"/>
                  <a:gd name="connsiteX9" fmla="*/ 36372 w 3728545"/>
                  <a:gd name="connsiteY9" fmla="*/ 1038225 h 1990725"/>
                  <a:gd name="connsiteX10" fmla="*/ 708276 w 3728545"/>
                  <a:gd name="connsiteY10" fmla="*/ 790575 h 1990725"/>
                  <a:gd name="connsiteX11" fmla="*/ 815063 w 3728545"/>
                  <a:gd name="connsiteY11" fmla="*/ 923925 h 1990725"/>
                  <a:gd name="connsiteX12" fmla="*/ 860676 w 3728545"/>
                  <a:gd name="connsiteY12" fmla="*/ 742950 h 1990725"/>
                  <a:gd name="connsiteX13" fmla="*/ 933270 w 3728545"/>
                  <a:gd name="connsiteY13" fmla="*/ 763161 h 1990725"/>
                  <a:gd name="connsiteX14" fmla="*/ 1016975 w 3728545"/>
                  <a:gd name="connsiteY14" fmla="*/ 590550 h 1990725"/>
                  <a:gd name="connsiteX15" fmla="*/ 1170474 w 3728545"/>
                  <a:gd name="connsiteY15" fmla="*/ 514358 h 1990725"/>
                  <a:gd name="connsiteX16" fmla="*/ 1375080 w 3728545"/>
                  <a:gd name="connsiteY16" fmla="*/ 390525 h 1990725"/>
                  <a:gd name="connsiteX17" fmla="*/ 1822784 w 3728545"/>
                  <a:gd name="connsiteY17" fmla="*/ 176059 h 1990725"/>
                  <a:gd name="connsiteX18" fmla="*/ 2251587 w 3728545"/>
                  <a:gd name="connsiteY18" fmla="*/ 28575 h 1990725"/>
                  <a:gd name="connsiteX19" fmla="*/ 2318262 w 3728545"/>
                  <a:gd name="connsiteY19" fmla="*/ 9525 h 1990725"/>
                  <a:gd name="connsiteX20" fmla="*/ 2432562 w 3728545"/>
                  <a:gd name="connsiteY20" fmla="*/ 19050 h 1990725"/>
                  <a:gd name="connsiteX21" fmla="*/ 2451612 w 3728545"/>
                  <a:gd name="connsiteY21" fmla="*/ 47625 h 1990725"/>
                  <a:gd name="connsiteX22" fmla="*/ 2461137 w 3728545"/>
                  <a:gd name="connsiteY22" fmla="*/ 95250 h 1990725"/>
                  <a:gd name="connsiteX23" fmla="*/ 2470662 w 3728545"/>
                  <a:gd name="connsiteY23" fmla="*/ 333375 h 1990725"/>
                  <a:gd name="connsiteX24" fmla="*/ 2499237 w 3728545"/>
                  <a:gd name="connsiteY24" fmla="*/ 495300 h 1990725"/>
                  <a:gd name="connsiteX25" fmla="*/ 2508762 w 3728545"/>
                  <a:gd name="connsiteY25" fmla="*/ 523875 h 1990725"/>
                  <a:gd name="connsiteX26" fmla="*/ 2527813 w 3728545"/>
                  <a:gd name="connsiteY26" fmla="*/ 647700 h 1990725"/>
                  <a:gd name="connsiteX27" fmla="*/ 2527810 w 3728545"/>
                  <a:gd name="connsiteY27" fmla="*/ 695325 h 1990725"/>
                  <a:gd name="connsiteX28" fmla="*/ 2527811 w 3728545"/>
                  <a:gd name="connsiteY28" fmla="*/ 742950 h 1990725"/>
                  <a:gd name="connsiteX29" fmla="*/ 2575437 w 3728545"/>
                  <a:gd name="connsiteY29" fmla="*/ 723900 h 1990725"/>
                  <a:gd name="connsiteX30" fmla="*/ 2584962 w 3728545"/>
                  <a:gd name="connsiteY30" fmla="*/ 876300 h 1990725"/>
                  <a:gd name="connsiteX31" fmla="*/ 2594487 w 3728545"/>
                  <a:gd name="connsiteY31" fmla="*/ 904875 h 1990725"/>
                  <a:gd name="connsiteX32" fmla="*/ 2584962 w 3728545"/>
                  <a:gd name="connsiteY32" fmla="*/ 952500 h 1990725"/>
                  <a:gd name="connsiteX33" fmla="*/ 2604012 w 3728545"/>
                  <a:gd name="connsiteY33" fmla="*/ 1000125 h 1990725"/>
                  <a:gd name="connsiteX34" fmla="*/ 2604012 w 3728545"/>
                  <a:gd name="connsiteY34" fmla="*/ 1028700 h 1990725"/>
                  <a:gd name="connsiteX35" fmla="*/ 2613537 w 3728545"/>
                  <a:gd name="connsiteY35" fmla="*/ 1076325 h 1990725"/>
                  <a:gd name="connsiteX36" fmla="*/ 2613537 w 3728545"/>
                  <a:gd name="connsiteY36" fmla="*/ 1123950 h 1990725"/>
                  <a:gd name="connsiteX37" fmla="*/ 2623062 w 3728545"/>
                  <a:gd name="connsiteY37" fmla="*/ 1162050 h 1990725"/>
                  <a:gd name="connsiteX38" fmla="*/ 2613537 w 3728545"/>
                  <a:gd name="connsiteY38" fmla="*/ 1181100 h 1990725"/>
                  <a:gd name="connsiteX39" fmla="*/ 2632587 w 3728545"/>
                  <a:gd name="connsiteY39" fmla="*/ 1219200 h 1990725"/>
                  <a:gd name="connsiteX40" fmla="*/ 2632587 w 3728545"/>
                  <a:gd name="connsiteY40" fmla="*/ 1266825 h 1990725"/>
                  <a:gd name="connsiteX41" fmla="*/ 2651637 w 3728545"/>
                  <a:gd name="connsiteY41" fmla="*/ 1314450 h 1990725"/>
                  <a:gd name="connsiteX42" fmla="*/ 2651637 w 3728545"/>
                  <a:gd name="connsiteY42" fmla="*/ 1362075 h 1990725"/>
                  <a:gd name="connsiteX43" fmla="*/ 2689737 w 3728545"/>
                  <a:gd name="connsiteY43" fmla="*/ 1400175 h 1990725"/>
                  <a:gd name="connsiteX44" fmla="*/ 2718312 w 3728545"/>
                  <a:gd name="connsiteY44" fmla="*/ 1362075 h 1990725"/>
                  <a:gd name="connsiteX45" fmla="*/ 2727837 w 3728545"/>
                  <a:gd name="connsiteY45" fmla="*/ 1314450 h 1990725"/>
                  <a:gd name="connsiteX46" fmla="*/ 2746887 w 3728545"/>
                  <a:gd name="connsiteY46" fmla="*/ 1257300 h 1990725"/>
                  <a:gd name="connsiteX47" fmla="*/ 2746887 w 3728545"/>
                  <a:gd name="connsiteY47" fmla="*/ 1219200 h 1990725"/>
                  <a:gd name="connsiteX48" fmla="*/ 2765937 w 3728545"/>
                  <a:gd name="connsiteY48" fmla="*/ 1152525 h 1990725"/>
                  <a:gd name="connsiteX49" fmla="*/ 2756412 w 3728545"/>
                  <a:gd name="connsiteY49" fmla="*/ 1085850 h 1990725"/>
                  <a:gd name="connsiteX50" fmla="*/ 2765937 w 3728545"/>
                  <a:gd name="connsiteY50" fmla="*/ 1057275 h 1990725"/>
                  <a:gd name="connsiteX51" fmla="*/ 2784987 w 3728545"/>
                  <a:gd name="connsiteY51" fmla="*/ 990600 h 1990725"/>
                  <a:gd name="connsiteX52" fmla="*/ 2794512 w 3728545"/>
                  <a:gd name="connsiteY52" fmla="*/ 942975 h 1990725"/>
                  <a:gd name="connsiteX53" fmla="*/ 2804037 w 3728545"/>
                  <a:gd name="connsiteY53" fmla="*/ 895350 h 1990725"/>
                  <a:gd name="connsiteX54" fmla="*/ 2823087 w 3728545"/>
                  <a:gd name="connsiteY54" fmla="*/ 847725 h 1990725"/>
                  <a:gd name="connsiteX55" fmla="*/ 2870712 w 3728545"/>
                  <a:gd name="connsiteY55" fmla="*/ 904875 h 1990725"/>
                  <a:gd name="connsiteX56" fmla="*/ 2870712 w 3728545"/>
                  <a:gd name="connsiteY56" fmla="*/ 952500 h 1990725"/>
                  <a:gd name="connsiteX57" fmla="*/ 2937390 w 3728545"/>
                  <a:gd name="connsiteY57" fmla="*/ 1047750 h 1990725"/>
                  <a:gd name="connsiteX58" fmla="*/ 3004064 w 3728545"/>
                  <a:gd name="connsiteY58" fmla="*/ 962025 h 1990725"/>
                  <a:gd name="connsiteX59" fmla="*/ 3032637 w 3728545"/>
                  <a:gd name="connsiteY59" fmla="*/ 1019175 h 1990725"/>
                  <a:gd name="connsiteX60" fmla="*/ 3042162 w 3728545"/>
                  <a:gd name="connsiteY60" fmla="*/ 819150 h 1990725"/>
                  <a:gd name="connsiteX61" fmla="*/ 3089787 w 3728545"/>
                  <a:gd name="connsiteY61" fmla="*/ 762000 h 1990725"/>
                  <a:gd name="connsiteX62" fmla="*/ 3146937 w 3728545"/>
                  <a:gd name="connsiteY62" fmla="*/ 762000 h 1990725"/>
                  <a:gd name="connsiteX63" fmla="*/ 3204087 w 3728545"/>
                  <a:gd name="connsiteY63" fmla="*/ 771525 h 1990725"/>
                  <a:gd name="connsiteX64" fmla="*/ 3261238 w 3728545"/>
                  <a:gd name="connsiteY64" fmla="*/ 790575 h 1990725"/>
                  <a:gd name="connsiteX65" fmla="*/ 3270762 w 3728545"/>
                  <a:gd name="connsiteY65" fmla="*/ 857250 h 1990725"/>
                  <a:gd name="connsiteX66" fmla="*/ 3289812 w 3728545"/>
                  <a:gd name="connsiteY66" fmla="*/ 914400 h 1990725"/>
                  <a:gd name="connsiteX67" fmla="*/ 3308862 w 3728545"/>
                  <a:gd name="connsiteY67" fmla="*/ 971550 h 1990725"/>
                  <a:gd name="connsiteX68" fmla="*/ 3327912 w 3728545"/>
                  <a:gd name="connsiteY68" fmla="*/ 1028700 h 1990725"/>
                  <a:gd name="connsiteX69" fmla="*/ 3318387 w 3728545"/>
                  <a:gd name="connsiteY69" fmla="*/ 1057275 h 1990725"/>
                  <a:gd name="connsiteX70" fmla="*/ 3346962 w 3728545"/>
                  <a:gd name="connsiteY70" fmla="*/ 1114425 h 1990725"/>
                  <a:gd name="connsiteX71" fmla="*/ 3346962 w 3728545"/>
                  <a:gd name="connsiteY71" fmla="*/ 1162050 h 1990725"/>
                  <a:gd name="connsiteX72" fmla="*/ 3346962 w 3728545"/>
                  <a:gd name="connsiteY72" fmla="*/ 1209675 h 1990725"/>
                  <a:gd name="connsiteX73" fmla="*/ 3327912 w 3728545"/>
                  <a:gd name="connsiteY73" fmla="*/ 1238250 h 1990725"/>
                  <a:gd name="connsiteX74" fmla="*/ 3337437 w 3728545"/>
                  <a:gd name="connsiteY74" fmla="*/ 1276350 h 1990725"/>
                  <a:gd name="connsiteX75" fmla="*/ 3346962 w 3728545"/>
                  <a:gd name="connsiteY75" fmla="*/ 1333500 h 1990725"/>
                  <a:gd name="connsiteX76" fmla="*/ 3366012 w 3728545"/>
                  <a:gd name="connsiteY76" fmla="*/ 1390650 h 1990725"/>
                  <a:gd name="connsiteX77" fmla="*/ 3366012 w 3728545"/>
                  <a:gd name="connsiteY77" fmla="*/ 1447800 h 1990725"/>
                  <a:gd name="connsiteX78" fmla="*/ 3385062 w 3728545"/>
                  <a:gd name="connsiteY78" fmla="*/ 1504950 h 1990725"/>
                  <a:gd name="connsiteX79" fmla="*/ 3404112 w 3728545"/>
                  <a:gd name="connsiteY79" fmla="*/ 1562100 h 1990725"/>
                  <a:gd name="connsiteX80" fmla="*/ 3413637 w 3728545"/>
                  <a:gd name="connsiteY80" fmla="*/ 1590675 h 1990725"/>
                  <a:gd name="connsiteX81" fmla="*/ 3413637 w 3728545"/>
                  <a:gd name="connsiteY81" fmla="*/ 1638300 h 1990725"/>
                  <a:gd name="connsiteX82" fmla="*/ 3432687 w 3728545"/>
                  <a:gd name="connsiteY82" fmla="*/ 1685925 h 1990725"/>
                  <a:gd name="connsiteX83" fmla="*/ 3432687 w 3728545"/>
                  <a:gd name="connsiteY83" fmla="*/ 1743075 h 1990725"/>
                  <a:gd name="connsiteX84" fmla="*/ 3442212 w 3728545"/>
                  <a:gd name="connsiteY84" fmla="*/ 1800225 h 1990725"/>
                  <a:gd name="connsiteX85" fmla="*/ 3432687 w 3728545"/>
                  <a:gd name="connsiteY85" fmla="*/ 1838325 h 1990725"/>
                  <a:gd name="connsiteX86" fmla="*/ 3442212 w 3728545"/>
                  <a:gd name="connsiteY86" fmla="*/ 1876425 h 1990725"/>
                  <a:gd name="connsiteX87" fmla="*/ 3461262 w 3728545"/>
                  <a:gd name="connsiteY87" fmla="*/ 1933575 h 1990725"/>
                  <a:gd name="connsiteX88" fmla="*/ 3432687 w 3728545"/>
                  <a:gd name="connsiteY88" fmla="*/ 1962150 h 1990725"/>
                  <a:gd name="connsiteX89" fmla="*/ 3461262 w 3728545"/>
                  <a:gd name="connsiteY89" fmla="*/ 1990725 h 1990725"/>
                  <a:gd name="connsiteX90" fmla="*/ 3508887 w 3728545"/>
                  <a:gd name="connsiteY90" fmla="*/ 1924050 h 1990725"/>
                  <a:gd name="connsiteX91" fmla="*/ 3508887 w 3728545"/>
                  <a:gd name="connsiteY91" fmla="*/ 1857375 h 1990725"/>
                  <a:gd name="connsiteX92" fmla="*/ 3518412 w 3728545"/>
                  <a:gd name="connsiteY92" fmla="*/ 1800225 h 1990725"/>
                  <a:gd name="connsiteX93" fmla="*/ 3518412 w 3728545"/>
                  <a:gd name="connsiteY93" fmla="*/ 1752600 h 1990725"/>
                  <a:gd name="connsiteX94" fmla="*/ 3518412 w 3728545"/>
                  <a:gd name="connsiteY94" fmla="*/ 1685925 h 1990725"/>
                  <a:gd name="connsiteX95" fmla="*/ 3527937 w 3728545"/>
                  <a:gd name="connsiteY95" fmla="*/ 1628775 h 1990725"/>
                  <a:gd name="connsiteX96" fmla="*/ 3537462 w 3728545"/>
                  <a:gd name="connsiteY96" fmla="*/ 1562100 h 1990725"/>
                  <a:gd name="connsiteX97" fmla="*/ 3527937 w 3728545"/>
                  <a:gd name="connsiteY97" fmla="*/ 1504950 h 1990725"/>
                  <a:gd name="connsiteX98" fmla="*/ 3556512 w 3728545"/>
                  <a:gd name="connsiteY98" fmla="*/ 1457325 h 1990725"/>
                  <a:gd name="connsiteX99" fmla="*/ 3527937 w 3728545"/>
                  <a:gd name="connsiteY99" fmla="*/ 1419225 h 1990725"/>
                  <a:gd name="connsiteX100" fmla="*/ 3556512 w 3728545"/>
                  <a:gd name="connsiteY100" fmla="*/ 1352550 h 1990725"/>
                  <a:gd name="connsiteX101" fmla="*/ 3556512 w 3728545"/>
                  <a:gd name="connsiteY101" fmla="*/ 1285875 h 1990725"/>
                  <a:gd name="connsiteX102" fmla="*/ 3537462 w 3728545"/>
                  <a:gd name="connsiteY102" fmla="*/ 1238250 h 1990725"/>
                  <a:gd name="connsiteX103" fmla="*/ 3546987 w 3728545"/>
                  <a:gd name="connsiteY103" fmla="*/ 1181100 h 1990725"/>
                  <a:gd name="connsiteX104" fmla="*/ 3546987 w 3728545"/>
                  <a:gd name="connsiteY104" fmla="*/ 1152525 h 1990725"/>
                  <a:gd name="connsiteX105" fmla="*/ 3556512 w 3728545"/>
                  <a:gd name="connsiteY105" fmla="*/ 1085850 h 1990725"/>
                  <a:gd name="connsiteX106" fmla="*/ 3556512 w 3728545"/>
                  <a:gd name="connsiteY106" fmla="*/ 1047750 h 1990725"/>
                  <a:gd name="connsiteX107" fmla="*/ 3546987 w 3728545"/>
                  <a:gd name="connsiteY107" fmla="*/ 981075 h 1990725"/>
                  <a:gd name="connsiteX108" fmla="*/ 3556512 w 3728545"/>
                  <a:gd name="connsiteY108" fmla="*/ 933450 h 1990725"/>
                  <a:gd name="connsiteX109" fmla="*/ 3575562 w 3728545"/>
                  <a:gd name="connsiteY109" fmla="*/ 866775 h 1990725"/>
                  <a:gd name="connsiteX110" fmla="*/ 3594612 w 3728545"/>
                  <a:gd name="connsiteY110" fmla="*/ 819150 h 1990725"/>
                  <a:gd name="connsiteX111" fmla="*/ 3575562 w 3728545"/>
                  <a:gd name="connsiteY111" fmla="*/ 781050 h 1990725"/>
                  <a:gd name="connsiteX112" fmla="*/ 3594612 w 3728545"/>
                  <a:gd name="connsiteY112" fmla="*/ 685800 h 1990725"/>
                  <a:gd name="connsiteX113" fmla="*/ 3661291 w 3728545"/>
                  <a:gd name="connsiteY113" fmla="*/ 742950 h 1990725"/>
                  <a:gd name="connsiteX114" fmla="*/ 3661287 w 3728545"/>
                  <a:gd name="connsiteY114" fmla="*/ 533400 h 1990725"/>
                  <a:gd name="connsiteX115" fmla="*/ 3670812 w 3728545"/>
                  <a:gd name="connsiteY115" fmla="*/ 485775 h 1990725"/>
                  <a:gd name="connsiteX116" fmla="*/ 3670812 w 3728545"/>
                  <a:gd name="connsiteY116" fmla="*/ 428625 h 1990725"/>
                  <a:gd name="connsiteX117" fmla="*/ 3689862 w 3728545"/>
                  <a:gd name="connsiteY117" fmla="*/ 361950 h 1990725"/>
                  <a:gd name="connsiteX118" fmla="*/ 3680337 w 3728545"/>
                  <a:gd name="connsiteY118" fmla="*/ 314325 h 1990725"/>
                  <a:gd name="connsiteX119" fmla="*/ 3680337 w 3728545"/>
                  <a:gd name="connsiteY119" fmla="*/ 247650 h 1990725"/>
                  <a:gd name="connsiteX120" fmla="*/ 3689862 w 3728545"/>
                  <a:gd name="connsiteY120" fmla="*/ 190500 h 1990725"/>
                  <a:gd name="connsiteX121" fmla="*/ 3718437 w 3728545"/>
                  <a:gd name="connsiteY121" fmla="*/ 142875 h 1990725"/>
                  <a:gd name="connsiteX122" fmla="*/ 3699387 w 3728545"/>
                  <a:gd name="connsiteY122" fmla="*/ 95250 h 1990725"/>
                  <a:gd name="connsiteX123" fmla="*/ 3727962 w 3728545"/>
                  <a:gd name="connsiteY123" fmla="*/ 57150 h 1990725"/>
                  <a:gd name="connsiteX124" fmla="*/ 3718437 w 3728545"/>
                  <a:gd name="connsiteY124" fmla="*/ 0 h 1990725"/>
                  <a:gd name="connsiteX0" fmla="*/ 708278 w 3728545"/>
                  <a:gd name="connsiteY0" fmla="*/ 790575 h 1990725"/>
                  <a:gd name="connsiteX1" fmla="*/ 656862 w 3728545"/>
                  <a:gd name="connsiteY1" fmla="*/ 809625 h 1990725"/>
                  <a:gd name="connsiteX2" fmla="*/ 599556 w 3728545"/>
                  <a:gd name="connsiteY2" fmla="*/ 857250 h 1990725"/>
                  <a:gd name="connsiteX3" fmla="*/ 521618 w 3728545"/>
                  <a:gd name="connsiteY3" fmla="*/ 866775 h 1990725"/>
                  <a:gd name="connsiteX4" fmla="*/ 451247 w 3728545"/>
                  <a:gd name="connsiteY4" fmla="*/ 914400 h 1990725"/>
                  <a:gd name="connsiteX5" fmla="*/ 376157 w 3728545"/>
                  <a:gd name="connsiteY5" fmla="*/ 952500 h 1990725"/>
                  <a:gd name="connsiteX6" fmla="*/ 162828 w 3728545"/>
                  <a:gd name="connsiteY6" fmla="*/ 1085850 h 1990725"/>
                  <a:gd name="connsiteX7" fmla="*/ 97596 w 3728545"/>
                  <a:gd name="connsiteY7" fmla="*/ 1104900 h 1990725"/>
                  <a:gd name="connsiteX8" fmla="*/ 36372 w 3728545"/>
                  <a:gd name="connsiteY8" fmla="*/ 1038225 h 1990725"/>
                  <a:gd name="connsiteX9" fmla="*/ 708276 w 3728545"/>
                  <a:gd name="connsiteY9" fmla="*/ 790575 h 1990725"/>
                  <a:gd name="connsiteX10" fmla="*/ 815063 w 3728545"/>
                  <a:gd name="connsiteY10" fmla="*/ 923925 h 1990725"/>
                  <a:gd name="connsiteX11" fmla="*/ 860676 w 3728545"/>
                  <a:gd name="connsiteY11" fmla="*/ 742950 h 1990725"/>
                  <a:gd name="connsiteX12" fmla="*/ 933270 w 3728545"/>
                  <a:gd name="connsiteY12" fmla="*/ 763161 h 1990725"/>
                  <a:gd name="connsiteX13" fmla="*/ 1016975 w 3728545"/>
                  <a:gd name="connsiteY13" fmla="*/ 590550 h 1990725"/>
                  <a:gd name="connsiteX14" fmla="*/ 1170474 w 3728545"/>
                  <a:gd name="connsiteY14" fmla="*/ 514358 h 1990725"/>
                  <a:gd name="connsiteX15" fmla="*/ 1375080 w 3728545"/>
                  <a:gd name="connsiteY15" fmla="*/ 390525 h 1990725"/>
                  <a:gd name="connsiteX16" fmla="*/ 1822784 w 3728545"/>
                  <a:gd name="connsiteY16" fmla="*/ 176059 h 1990725"/>
                  <a:gd name="connsiteX17" fmla="*/ 2251587 w 3728545"/>
                  <a:gd name="connsiteY17" fmla="*/ 28575 h 1990725"/>
                  <a:gd name="connsiteX18" fmla="*/ 2318262 w 3728545"/>
                  <a:gd name="connsiteY18" fmla="*/ 9525 h 1990725"/>
                  <a:gd name="connsiteX19" fmla="*/ 2432562 w 3728545"/>
                  <a:gd name="connsiteY19" fmla="*/ 19050 h 1990725"/>
                  <a:gd name="connsiteX20" fmla="*/ 2451612 w 3728545"/>
                  <a:gd name="connsiteY20" fmla="*/ 47625 h 1990725"/>
                  <a:gd name="connsiteX21" fmla="*/ 2461137 w 3728545"/>
                  <a:gd name="connsiteY21" fmla="*/ 95250 h 1990725"/>
                  <a:gd name="connsiteX22" fmla="*/ 2470662 w 3728545"/>
                  <a:gd name="connsiteY22" fmla="*/ 333375 h 1990725"/>
                  <a:gd name="connsiteX23" fmla="*/ 2499237 w 3728545"/>
                  <a:gd name="connsiteY23" fmla="*/ 495300 h 1990725"/>
                  <a:gd name="connsiteX24" fmla="*/ 2508762 w 3728545"/>
                  <a:gd name="connsiteY24" fmla="*/ 523875 h 1990725"/>
                  <a:gd name="connsiteX25" fmla="*/ 2527813 w 3728545"/>
                  <a:gd name="connsiteY25" fmla="*/ 647700 h 1990725"/>
                  <a:gd name="connsiteX26" fmla="*/ 2527810 w 3728545"/>
                  <a:gd name="connsiteY26" fmla="*/ 695325 h 1990725"/>
                  <a:gd name="connsiteX27" fmla="*/ 2527811 w 3728545"/>
                  <a:gd name="connsiteY27" fmla="*/ 742950 h 1990725"/>
                  <a:gd name="connsiteX28" fmla="*/ 2575437 w 3728545"/>
                  <a:gd name="connsiteY28" fmla="*/ 723900 h 1990725"/>
                  <a:gd name="connsiteX29" fmla="*/ 2584962 w 3728545"/>
                  <a:gd name="connsiteY29" fmla="*/ 876300 h 1990725"/>
                  <a:gd name="connsiteX30" fmla="*/ 2594487 w 3728545"/>
                  <a:gd name="connsiteY30" fmla="*/ 904875 h 1990725"/>
                  <a:gd name="connsiteX31" fmla="*/ 2584962 w 3728545"/>
                  <a:gd name="connsiteY31" fmla="*/ 952500 h 1990725"/>
                  <a:gd name="connsiteX32" fmla="*/ 2604012 w 3728545"/>
                  <a:gd name="connsiteY32" fmla="*/ 1000125 h 1990725"/>
                  <a:gd name="connsiteX33" fmla="*/ 2604012 w 3728545"/>
                  <a:gd name="connsiteY33" fmla="*/ 1028700 h 1990725"/>
                  <a:gd name="connsiteX34" fmla="*/ 2613537 w 3728545"/>
                  <a:gd name="connsiteY34" fmla="*/ 1076325 h 1990725"/>
                  <a:gd name="connsiteX35" fmla="*/ 2613537 w 3728545"/>
                  <a:gd name="connsiteY35" fmla="*/ 1123950 h 1990725"/>
                  <a:gd name="connsiteX36" fmla="*/ 2623062 w 3728545"/>
                  <a:gd name="connsiteY36" fmla="*/ 1162050 h 1990725"/>
                  <a:gd name="connsiteX37" fmla="*/ 2613537 w 3728545"/>
                  <a:gd name="connsiteY37" fmla="*/ 1181100 h 1990725"/>
                  <a:gd name="connsiteX38" fmla="*/ 2632587 w 3728545"/>
                  <a:gd name="connsiteY38" fmla="*/ 1219200 h 1990725"/>
                  <a:gd name="connsiteX39" fmla="*/ 2632587 w 3728545"/>
                  <a:gd name="connsiteY39" fmla="*/ 1266825 h 1990725"/>
                  <a:gd name="connsiteX40" fmla="*/ 2651637 w 3728545"/>
                  <a:gd name="connsiteY40" fmla="*/ 1314450 h 1990725"/>
                  <a:gd name="connsiteX41" fmla="*/ 2651637 w 3728545"/>
                  <a:gd name="connsiteY41" fmla="*/ 1362075 h 1990725"/>
                  <a:gd name="connsiteX42" fmla="*/ 2689737 w 3728545"/>
                  <a:gd name="connsiteY42" fmla="*/ 1400175 h 1990725"/>
                  <a:gd name="connsiteX43" fmla="*/ 2718312 w 3728545"/>
                  <a:gd name="connsiteY43" fmla="*/ 1362075 h 1990725"/>
                  <a:gd name="connsiteX44" fmla="*/ 2727837 w 3728545"/>
                  <a:gd name="connsiteY44" fmla="*/ 1314450 h 1990725"/>
                  <a:gd name="connsiteX45" fmla="*/ 2746887 w 3728545"/>
                  <a:gd name="connsiteY45" fmla="*/ 1257300 h 1990725"/>
                  <a:gd name="connsiteX46" fmla="*/ 2746887 w 3728545"/>
                  <a:gd name="connsiteY46" fmla="*/ 1219200 h 1990725"/>
                  <a:gd name="connsiteX47" fmla="*/ 2765937 w 3728545"/>
                  <a:gd name="connsiteY47" fmla="*/ 1152525 h 1990725"/>
                  <a:gd name="connsiteX48" fmla="*/ 2756412 w 3728545"/>
                  <a:gd name="connsiteY48" fmla="*/ 1085850 h 1990725"/>
                  <a:gd name="connsiteX49" fmla="*/ 2765937 w 3728545"/>
                  <a:gd name="connsiteY49" fmla="*/ 1057275 h 1990725"/>
                  <a:gd name="connsiteX50" fmla="*/ 2784987 w 3728545"/>
                  <a:gd name="connsiteY50" fmla="*/ 990600 h 1990725"/>
                  <a:gd name="connsiteX51" fmla="*/ 2794512 w 3728545"/>
                  <a:gd name="connsiteY51" fmla="*/ 942975 h 1990725"/>
                  <a:gd name="connsiteX52" fmla="*/ 2804037 w 3728545"/>
                  <a:gd name="connsiteY52" fmla="*/ 895350 h 1990725"/>
                  <a:gd name="connsiteX53" fmla="*/ 2823087 w 3728545"/>
                  <a:gd name="connsiteY53" fmla="*/ 847725 h 1990725"/>
                  <a:gd name="connsiteX54" fmla="*/ 2870712 w 3728545"/>
                  <a:gd name="connsiteY54" fmla="*/ 904875 h 1990725"/>
                  <a:gd name="connsiteX55" fmla="*/ 2870712 w 3728545"/>
                  <a:gd name="connsiteY55" fmla="*/ 952500 h 1990725"/>
                  <a:gd name="connsiteX56" fmla="*/ 2937390 w 3728545"/>
                  <a:gd name="connsiteY56" fmla="*/ 1047750 h 1990725"/>
                  <a:gd name="connsiteX57" fmla="*/ 3004064 w 3728545"/>
                  <a:gd name="connsiteY57" fmla="*/ 962025 h 1990725"/>
                  <a:gd name="connsiteX58" fmla="*/ 3032637 w 3728545"/>
                  <a:gd name="connsiteY58" fmla="*/ 1019175 h 1990725"/>
                  <a:gd name="connsiteX59" fmla="*/ 3042162 w 3728545"/>
                  <a:gd name="connsiteY59" fmla="*/ 819150 h 1990725"/>
                  <a:gd name="connsiteX60" fmla="*/ 3089787 w 3728545"/>
                  <a:gd name="connsiteY60" fmla="*/ 762000 h 1990725"/>
                  <a:gd name="connsiteX61" fmla="*/ 3146937 w 3728545"/>
                  <a:gd name="connsiteY61" fmla="*/ 762000 h 1990725"/>
                  <a:gd name="connsiteX62" fmla="*/ 3204087 w 3728545"/>
                  <a:gd name="connsiteY62" fmla="*/ 771525 h 1990725"/>
                  <a:gd name="connsiteX63" fmla="*/ 3261238 w 3728545"/>
                  <a:gd name="connsiteY63" fmla="*/ 790575 h 1990725"/>
                  <a:gd name="connsiteX64" fmla="*/ 3270762 w 3728545"/>
                  <a:gd name="connsiteY64" fmla="*/ 857250 h 1990725"/>
                  <a:gd name="connsiteX65" fmla="*/ 3289812 w 3728545"/>
                  <a:gd name="connsiteY65" fmla="*/ 914400 h 1990725"/>
                  <a:gd name="connsiteX66" fmla="*/ 3308862 w 3728545"/>
                  <a:gd name="connsiteY66" fmla="*/ 971550 h 1990725"/>
                  <a:gd name="connsiteX67" fmla="*/ 3327912 w 3728545"/>
                  <a:gd name="connsiteY67" fmla="*/ 1028700 h 1990725"/>
                  <a:gd name="connsiteX68" fmla="*/ 3318387 w 3728545"/>
                  <a:gd name="connsiteY68" fmla="*/ 1057275 h 1990725"/>
                  <a:gd name="connsiteX69" fmla="*/ 3346962 w 3728545"/>
                  <a:gd name="connsiteY69" fmla="*/ 1114425 h 1990725"/>
                  <a:gd name="connsiteX70" fmla="*/ 3346962 w 3728545"/>
                  <a:gd name="connsiteY70" fmla="*/ 1162050 h 1990725"/>
                  <a:gd name="connsiteX71" fmla="*/ 3346962 w 3728545"/>
                  <a:gd name="connsiteY71" fmla="*/ 1209675 h 1990725"/>
                  <a:gd name="connsiteX72" fmla="*/ 3327912 w 3728545"/>
                  <a:gd name="connsiteY72" fmla="*/ 1238250 h 1990725"/>
                  <a:gd name="connsiteX73" fmla="*/ 3337437 w 3728545"/>
                  <a:gd name="connsiteY73" fmla="*/ 1276350 h 1990725"/>
                  <a:gd name="connsiteX74" fmla="*/ 3346962 w 3728545"/>
                  <a:gd name="connsiteY74" fmla="*/ 1333500 h 1990725"/>
                  <a:gd name="connsiteX75" fmla="*/ 3366012 w 3728545"/>
                  <a:gd name="connsiteY75" fmla="*/ 1390650 h 1990725"/>
                  <a:gd name="connsiteX76" fmla="*/ 3366012 w 3728545"/>
                  <a:gd name="connsiteY76" fmla="*/ 1447800 h 1990725"/>
                  <a:gd name="connsiteX77" fmla="*/ 3385062 w 3728545"/>
                  <a:gd name="connsiteY77" fmla="*/ 1504950 h 1990725"/>
                  <a:gd name="connsiteX78" fmla="*/ 3404112 w 3728545"/>
                  <a:gd name="connsiteY78" fmla="*/ 1562100 h 1990725"/>
                  <a:gd name="connsiteX79" fmla="*/ 3413637 w 3728545"/>
                  <a:gd name="connsiteY79" fmla="*/ 1590675 h 1990725"/>
                  <a:gd name="connsiteX80" fmla="*/ 3413637 w 3728545"/>
                  <a:gd name="connsiteY80" fmla="*/ 1638300 h 1990725"/>
                  <a:gd name="connsiteX81" fmla="*/ 3432687 w 3728545"/>
                  <a:gd name="connsiteY81" fmla="*/ 1685925 h 1990725"/>
                  <a:gd name="connsiteX82" fmla="*/ 3432687 w 3728545"/>
                  <a:gd name="connsiteY82" fmla="*/ 1743075 h 1990725"/>
                  <a:gd name="connsiteX83" fmla="*/ 3442212 w 3728545"/>
                  <a:gd name="connsiteY83" fmla="*/ 1800225 h 1990725"/>
                  <a:gd name="connsiteX84" fmla="*/ 3432687 w 3728545"/>
                  <a:gd name="connsiteY84" fmla="*/ 1838325 h 1990725"/>
                  <a:gd name="connsiteX85" fmla="*/ 3442212 w 3728545"/>
                  <a:gd name="connsiteY85" fmla="*/ 1876425 h 1990725"/>
                  <a:gd name="connsiteX86" fmla="*/ 3461262 w 3728545"/>
                  <a:gd name="connsiteY86" fmla="*/ 1933575 h 1990725"/>
                  <a:gd name="connsiteX87" fmla="*/ 3432687 w 3728545"/>
                  <a:gd name="connsiteY87" fmla="*/ 1962150 h 1990725"/>
                  <a:gd name="connsiteX88" fmla="*/ 3461262 w 3728545"/>
                  <a:gd name="connsiteY88" fmla="*/ 1990725 h 1990725"/>
                  <a:gd name="connsiteX89" fmla="*/ 3508887 w 3728545"/>
                  <a:gd name="connsiteY89" fmla="*/ 1924050 h 1990725"/>
                  <a:gd name="connsiteX90" fmla="*/ 3508887 w 3728545"/>
                  <a:gd name="connsiteY90" fmla="*/ 1857375 h 1990725"/>
                  <a:gd name="connsiteX91" fmla="*/ 3518412 w 3728545"/>
                  <a:gd name="connsiteY91" fmla="*/ 1800225 h 1990725"/>
                  <a:gd name="connsiteX92" fmla="*/ 3518412 w 3728545"/>
                  <a:gd name="connsiteY92" fmla="*/ 1752600 h 1990725"/>
                  <a:gd name="connsiteX93" fmla="*/ 3518412 w 3728545"/>
                  <a:gd name="connsiteY93" fmla="*/ 1685925 h 1990725"/>
                  <a:gd name="connsiteX94" fmla="*/ 3527937 w 3728545"/>
                  <a:gd name="connsiteY94" fmla="*/ 1628775 h 1990725"/>
                  <a:gd name="connsiteX95" fmla="*/ 3537462 w 3728545"/>
                  <a:gd name="connsiteY95" fmla="*/ 1562100 h 1990725"/>
                  <a:gd name="connsiteX96" fmla="*/ 3527937 w 3728545"/>
                  <a:gd name="connsiteY96" fmla="*/ 1504950 h 1990725"/>
                  <a:gd name="connsiteX97" fmla="*/ 3556512 w 3728545"/>
                  <a:gd name="connsiteY97" fmla="*/ 1457325 h 1990725"/>
                  <a:gd name="connsiteX98" fmla="*/ 3527937 w 3728545"/>
                  <a:gd name="connsiteY98" fmla="*/ 1419225 h 1990725"/>
                  <a:gd name="connsiteX99" fmla="*/ 3556512 w 3728545"/>
                  <a:gd name="connsiteY99" fmla="*/ 1352550 h 1990725"/>
                  <a:gd name="connsiteX100" fmla="*/ 3556512 w 3728545"/>
                  <a:gd name="connsiteY100" fmla="*/ 1285875 h 1990725"/>
                  <a:gd name="connsiteX101" fmla="*/ 3537462 w 3728545"/>
                  <a:gd name="connsiteY101" fmla="*/ 1238250 h 1990725"/>
                  <a:gd name="connsiteX102" fmla="*/ 3546987 w 3728545"/>
                  <a:gd name="connsiteY102" fmla="*/ 1181100 h 1990725"/>
                  <a:gd name="connsiteX103" fmla="*/ 3546987 w 3728545"/>
                  <a:gd name="connsiteY103" fmla="*/ 1152525 h 1990725"/>
                  <a:gd name="connsiteX104" fmla="*/ 3556512 w 3728545"/>
                  <a:gd name="connsiteY104" fmla="*/ 1085850 h 1990725"/>
                  <a:gd name="connsiteX105" fmla="*/ 3556512 w 3728545"/>
                  <a:gd name="connsiteY105" fmla="*/ 1047750 h 1990725"/>
                  <a:gd name="connsiteX106" fmla="*/ 3546987 w 3728545"/>
                  <a:gd name="connsiteY106" fmla="*/ 981075 h 1990725"/>
                  <a:gd name="connsiteX107" fmla="*/ 3556512 w 3728545"/>
                  <a:gd name="connsiteY107" fmla="*/ 933450 h 1990725"/>
                  <a:gd name="connsiteX108" fmla="*/ 3575562 w 3728545"/>
                  <a:gd name="connsiteY108" fmla="*/ 866775 h 1990725"/>
                  <a:gd name="connsiteX109" fmla="*/ 3594612 w 3728545"/>
                  <a:gd name="connsiteY109" fmla="*/ 819150 h 1990725"/>
                  <a:gd name="connsiteX110" fmla="*/ 3575562 w 3728545"/>
                  <a:gd name="connsiteY110" fmla="*/ 781050 h 1990725"/>
                  <a:gd name="connsiteX111" fmla="*/ 3594612 w 3728545"/>
                  <a:gd name="connsiteY111" fmla="*/ 685800 h 1990725"/>
                  <a:gd name="connsiteX112" fmla="*/ 3661291 w 3728545"/>
                  <a:gd name="connsiteY112" fmla="*/ 742950 h 1990725"/>
                  <a:gd name="connsiteX113" fmla="*/ 3661287 w 3728545"/>
                  <a:gd name="connsiteY113" fmla="*/ 533400 h 1990725"/>
                  <a:gd name="connsiteX114" fmla="*/ 3670812 w 3728545"/>
                  <a:gd name="connsiteY114" fmla="*/ 485775 h 1990725"/>
                  <a:gd name="connsiteX115" fmla="*/ 3670812 w 3728545"/>
                  <a:gd name="connsiteY115" fmla="*/ 428625 h 1990725"/>
                  <a:gd name="connsiteX116" fmla="*/ 3689862 w 3728545"/>
                  <a:gd name="connsiteY116" fmla="*/ 361950 h 1990725"/>
                  <a:gd name="connsiteX117" fmla="*/ 3680337 w 3728545"/>
                  <a:gd name="connsiteY117" fmla="*/ 314325 h 1990725"/>
                  <a:gd name="connsiteX118" fmla="*/ 3680337 w 3728545"/>
                  <a:gd name="connsiteY118" fmla="*/ 247650 h 1990725"/>
                  <a:gd name="connsiteX119" fmla="*/ 3689862 w 3728545"/>
                  <a:gd name="connsiteY119" fmla="*/ 190500 h 1990725"/>
                  <a:gd name="connsiteX120" fmla="*/ 3718437 w 3728545"/>
                  <a:gd name="connsiteY120" fmla="*/ 142875 h 1990725"/>
                  <a:gd name="connsiteX121" fmla="*/ 3699387 w 3728545"/>
                  <a:gd name="connsiteY121" fmla="*/ 95250 h 1990725"/>
                  <a:gd name="connsiteX122" fmla="*/ 3727962 w 3728545"/>
                  <a:gd name="connsiteY122" fmla="*/ 57150 h 1990725"/>
                  <a:gd name="connsiteX123" fmla="*/ 3718437 w 3728545"/>
                  <a:gd name="connsiteY123" fmla="*/ 0 h 1990725"/>
                  <a:gd name="connsiteX0" fmla="*/ 643332 w 3663599"/>
                  <a:gd name="connsiteY0" fmla="*/ 790575 h 1990725"/>
                  <a:gd name="connsiteX1" fmla="*/ 591916 w 3663599"/>
                  <a:gd name="connsiteY1" fmla="*/ 809625 h 1990725"/>
                  <a:gd name="connsiteX2" fmla="*/ 534610 w 3663599"/>
                  <a:gd name="connsiteY2" fmla="*/ 857250 h 1990725"/>
                  <a:gd name="connsiteX3" fmla="*/ 456672 w 3663599"/>
                  <a:gd name="connsiteY3" fmla="*/ 866775 h 1990725"/>
                  <a:gd name="connsiteX4" fmla="*/ 386301 w 3663599"/>
                  <a:gd name="connsiteY4" fmla="*/ 914400 h 1990725"/>
                  <a:gd name="connsiteX5" fmla="*/ 311211 w 3663599"/>
                  <a:gd name="connsiteY5" fmla="*/ 952500 h 1990725"/>
                  <a:gd name="connsiteX6" fmla="*/ 97882 w 3663599"/>
                  <a:gd name="connsiteY6" fmla="*/ 1085850 h 1990725"/>
                  <a:gd name="connsiteX7" fmla="*/ 32650 w 3663599"/>
                  <a:gd name="connsiteY7" fmla="*/ 1104900 h 1990725"/>
                  <a:gd name="connsiteX8" fmla="*/ 643330 w 3663599"/>
                  <a:gd name="connsiteY8" fmla="*/ 790575 h 1990725"/>
                  <a:gd name="connsiteX9" fmla="*/ 750117 w 3663599"/>
                  <a:gd name="connsiteY9" fmla="*/ 923925 h 1990725"/>
                  <a:gd name="connsiteX10" fmla="*/ 795730 w 3663599"/>
                  <a:gd name="connsiteY10" fmla="*/ 742950 h 1990725"/>
                  <a:gd name="connsiteX11" fmla="*/ 868324 w 3663599"/>
                  <a:gd name="connsiteY11" fmla="*/ 763161 h 1990725"/>
                  <a:gd name="connsiteX12" fmla="*/ 952029 w 3663599"/>
                  <a:gd name="connsiteY12" fmla="*/ 590550 h 1990725"/>
                  <a:gd name="connsiteX13" fmla="*/ 1105528 w 3663599"/>
                  <a:gd name="connsiteY13" fmla="*/ 514358 h 1990725"/>
                  <a:gd name="connsiteX14" fmla="*/ 1310134 w 3663599"/>
                  <a:gd name="connsiteY14" fmla="*/ 390525 h 1990725"/>
                  <a:gd name="connsiteX15" fmla="*/ 1757838 w 3663599"/>
                  <a:gd name="connsiteY15" fmla="*/ 176059 h 1990725"/>
                  <a:gd name="connsiteX16" fmla="*/ 2186641 w 3663599"/>
                  <a:gd name="connsiteY16" fmla="*/ 28575 h 1990725"/>
                  <a:gd name="connsiteX17" fmla="*/ 2253316 w 3663599"/>
                  <a:gd name="connsiteY17" fmla="*/ 9525 h 1990725"/>
                  <a:gd name="connsiteX18" fmla="*/ 2367616 w 3663599"/>
                  <a:gd name="connsiteY18" fmla="*/ 19050 h 1990725"/>
                  <a:gd name="connsiteX19" fmla="*/ 2386666 w 3663599"/>
                  <a:gd name="connsiteY19" fmla="*/ 47625 h 1990725"/>
                  <a:gd name="connsiteX20" fmla="*/ 2396191 w 3663599"/>
                  <a:gd name="connsiteY20" fmla="*/ 95250 h 1990725"/>
                  <a:gd name="connsiteX21" fmla="*/ 2405716 w 3663599"/>
                  <a:gd name="connsiteY21" fmla="*/ 333375 h 1990725"/>
                  <a:gd name="connsiteX22" fmla="*/ 2434291 w 3663599"/>
                  <a:gd name="connsiteY22" fmla="*/ 495300 h 1990725"/>
                  <a:gd name="connsiteX23" fmla="*/ 2443816 w 3663599"/>
                  <a:gd name="connsiteY23" fmla="*/ 523875 h 1990725"/>
                  <a:gd name="connsiteX24" fmla="*/ 2462867 w 3663599"/>
                  <a:gd name="connsiteY24" fmla="*/ 647700 h 1990725"/>
                  <a:gd name="connsiteX25" fmla="*/ 2462864 w 3663599"/>
                  <a:gd name="connsiteY25" fmla="*/ 695325 h 1990725"/>
                  <a:gd name="connsiteX26" fmla="*/ 2462865 w 3663599"/>
                  <a:gd name="connsiteY26" fmla="*/ 742950 h 1990725"/>
                  <a:gd name="connsiteX27" fmla="*/ 2510491 w 3663599"/>
                  <a:gd name="connsiteY27" fmla="*/ 723900 h 1990725"/>
                  <a:gd name="connsiteX28" fmla="*/ 2520016 w 3663599"/>
                  <a:gd name="connsiteY28" fmla="*/ 876300 h 1990725"/>
                  <a:gd name="connsiteX29" fmla="*/ 2529541 w 3663599"/>
                  <a:gd name="connsiteY29" fmla="*/ 904875 h 1990725"/>
                  <a:gd name="connsiteX30" fmla="*/ 2520016 w 3663599"/>
                  <a:gd name="connsiteY30" fmla="*/ 952500 h 1990725"/>
                  <a:gd name="connsiteX31" fmla="*/ 2539066 w 3663599"/>
                  <a:gd name="connsiteY31" fmla="*/ 1000125 h 1990725"/>
                  <a:gd name="connsiteX32" fmla="*/ 2539066 w 3663599"/>
                  <a:gd name="connsiteY32" fmla="*/ 1028700 h 1990725"/>
                  <a:gd name="connsiteX33" fmla="*/ 2548591 w 3663599"/>
                  <a:gd name="connsiteY33" fmla="*/ 1076325 h 1990725"/>
                  <a:gd name="connsiteX34" fmla="*/ 2548591 w 3663599"/>
                  <a:gd name="connsiteY34" fmla="*/ 1123950 h 1990725"/>
                  <a:gd name="connsiteX35" fmla="*/ 2558116 w 3663599"/>
                  <a:gd name="connsiteY35" fmla="*/ 1162050 h 1990725"/>
                  <a:gd name="connsiteX36" fmla="*/ 2548591 w 3663599"/>
                  <a:gd name="connsiteY36" fmla="*/ 1181100 h 1990725"/>
                  <a:gd name="connsiteX37" fmla="*/ 2567641 w 3663599"/>
                  <a:gd name="connsiteY37" fmla="*/ 1219200 h 1990725"/>
                  <a:gd name="connsiteX38" fmla="*/ 2567641 w 3663599"/>
                  <a:gd name="connsiteY38" fmla="*/ 1266825 h 1990725"/>
                  <a:gd name="connsiteX39" fmla="*/ 2586691 w 3663599"/>
                  <a:gd name="connsiteY39" fmla="*/ 1314450 h 1990725"/>
                  <a:gd name="connsiteX40" fmla="*/ 2586691 w 3663599"/>
                  <a:gd name="connsiteY40" fmla="*/ 1362075 h 1990725"/>
                  <a:gd name="connsiteX41" fmla="*/ 2624791 w 3663599"/>
                  <a:gd name="connsiteY41" fmla="*/ 1400175 h 1990725"/>
                  <a:gd name="connsiteX42" fmla="*/ 2653366 w 3663599"/>
                  <a:gd name="connsiteY42" fmla="*/ 1362075 h 1990725"/>
                  <a:gd name="connsiteX43" fmla="*/ 2662891 w 3663599"/>
                  <a:gd name="connsiteY43" fmla="*/ 1314450 h 1990725"/>
                  <a:gd name="connsiteX44" fmla="*/ 2681941 w 3663599"/>
                  <a:gd name="connsiteY44" fmla="*/ 1257300 h 1990725"/>
                  <a:gd name="connsiteX45" fmla="*/ 2681941 w 3663599"/>
                  <a:gd name="connsiteY45" fmla="*/ 1219200 h 1990725"/>
                  <a:gd name="connsiteX46" fmla="*/ 2700991 w 3663599"/>
                  <a:gd name="connsiteY46" fmla="*/ 1152525 h 1990725"/>
                  <a:gd name="connsiteX47" fmla="*/ 2691466 w 3663599"/>
                  <a:gd name="connsiteY47" fmla="*/ 1085850 h 1990725"/>
                  <a:gd name="connsiteX48" fmla="*/ 2700991 w 3663599"/>
                  <a:gd name="connsiteY48" fmla="*/ 1057275 h 1990725"/>
                  <a:gd name="connsiteX49" fmla="*/ 2720041 w 3663599"/>
                  <a:gd name="connsiteY49" fmla="*/ 990600 h 1990725"/>
                  <a:gd name="connsiteX50" fmla="*/ 2729566 w 3663599"/>
                  <a:gd name="connsiteY50" fmla="*/ 942975 h 1990725"/>
                  <a:gd name="connsiteX51" fmla="*/ 2739091 w 3663599"/>
                  <a:gd name="connsiteY51" fmla="*/ 895350 h 1990725"/>
                  <a:gd name="connsiteX52" fmla="*/ 2758141 w 3663599"/>
                  <a:gd name="connsiteY52" fmla="*/ 847725 h 1990725"/>
                  <a:gd name="connsiteX53" fmla="*/ 2805766 w 3663599"/>
                  <a:gd name="connsiteY53" fmla="*/ 904875 h 1990725"/>
                  <a:gd name="connsiteX54" fmla="*/ 2805766 w 3663599"/>
                  <a:gd name="connsiteY54" fmla="*/ 952500 h 1990725"/>
                  <a:gd name="connsiteX55" fmla="*/ 2872444 w 3663599"/>
                  <a:gd name="connsiteY55" fmla="*/ 1047750 h 1990725"/>
                  <a:gd name="connsiteX56" fmla="*/ 2939118 w 3663599"/>
                  <a:gd name="connsiteY56" fmla="*/ 962025 h 1990725"/>
                  <a:gd name="connsiteX57" fmla="*/ 2967691 w 3663599"/>
                  <a:gd name="connsiteY57" fmla="*/ 1019175 h 1990725"/>
                  <a:gd name="connsiteX58" fmla="*/ 2977216 w 3663599"/>
                  <a:gd name="connsiteY58" fmla="*/ 819150 h 1990725"/>
                  <a:gd name="connsiteX59" fmla="*/ 3024841 w 3663599"/>
                  <a:gd name="connsiteY59" fmla="*/ 762000 h 1990725"/>
                  <a:gd name="connsiteX60" fmla="*/ 3081991 w 3663599"/>
                  <a:gd name="connsiteY60" fmla="*/ 762000 h 1990725"/>
                  <a:gd name="connsiteX61" fmla="*/ 3139141 w 3663599"/>
                  <a:gd name="connsiteY61" fmla="*/ 771525 h 1990725"/>
                  <a:gd name="connsiteX62" fmla="*/ 3196292 w 3663599"/>
                  <a:gd name="connsiteY62" fmla="*/ 790575 h 1990725"/>
                  <a:gd name="connsiteX63" fmla="*/ 3205816 w 3663599"/>
                  <a:gd name="connsiteY63" fmla="*/ 857250 h 1990725"/>
                  <a:gd name="connsiteX64" fmla="*/ 3224866 w 3663599"/>
                  <a:gd name="connsiteY64" fmla="*/ 914400 h 1990725"/>
                  <a:gd name="connsiteX65" fmla="*/ 3243916 w 3663599"/>
                  <a:gd name="connsiteY65" fmla="*/ 971550 h 1990725"/>
                  <a:gd name="connsiteX66" fmla="*/ 3262966 w 3663599"/>
                  <a:gd name="connsiteY66" fmla="*/ 1028700 h 1990725"/>
                  <a:gd name="connsiteX67" fmla="*/ 3253441 w 3663599"/>
                  <a:gd name="connsiteY67" fmla="*/ 1057275 h 1990725"/>
                  <a:gd name="connsiteX68" fmla="*/ 3282016 w 3663599"/>
                  <a:gd name="connsiteY68" fmla="*/ 1114425 h 1990725"/>
                  <a:gd name="connsiteX69" fmla="*/ 3282016 w 3663599"/>
                  <a:gd name="connsiteY69" fmla="*/ 1162050 h 1990725"/>
                  <a:gd name="connsiteX70" fmla="*/ 3282016 w 3663599"/>
                  <a:gd name="connsiteY70" fmla="*/ 1209675 h 1990725"/>
                  <a:gd name="connsiteX71" fmla="*/ 3262966 w 3663599"/>
                  <a:gd name="connsiteY71" fmla="*/ 1238250 h 1990725"/>
                  <a:gd name="connsiteX72" fmla="*/ 3272491 w 3663599"/>
                  <a:gd name="connsiteY72" fmla="*/ 1276350 h 1990725"/>
                  <a:gd name="connsiteX73" fmla="*/ 3282016 w 3663599"/>
                  <a:gd name="connsiteY73" fmla="*/ 1333500 h 1990725"/>
                  <a:gd name="connsiteX74" fmla="*/ 3301066 w 3663599"/>
                  <a:gd name="connsiteY74" fmla="*/ 1390650 h 1990725"/>
                  <a:gd name="connsiteX75" fmla="*/ 3301066 w 3663599"/>
                  <a:gd name="connsiteY75" fmla="*/ 1447800 h 1990725"/>
                  <a:gd name="connsiteX76" fmla="*/ 3320116 w 3663599"/>
                  <a:gd name="connsiteY76" fmla="*/ 1504950 h 1990725"/>
                  <a:gd name="connsiteX77" fmla="*/ 3339166 w 3663599"/>
                  <a:gd name="connsiteY77" fmla="*/ 1562100 h 1990725"/>
                  <a:gd name="connsiteX78" fmla="*/ 3348691 w 3663599"/>
                  <a:gd name="connsiteY78" fmla="*/ 1590675 h 1990725"/>
                  <a:gd name="connsiteX79" fmla="*/ 3348691 w 3663599"/>
                  <a:gd name="connsiteY79" fmla="*/ 1638300 h 1990725"/>
                  <a:gd name="connsiteX80" fmla="*/ 3367741 w 3663599"/>
                  <a:gd name="connsiteY80" fmla="*/ 1685925 h 1990725"/>
                  <a:gd name="connsiteX81" fmla="*/ 3367741 w 3663599"/>
                  <a:gd name="connsiteY81" fmla="*/ 1743075 h 1990725"/>
                  <a:gd name="connsiteX82" fmla="*/ 3377266 w 3663599"/>
                  <a:gd name="connsiteY82" fmla="*/ 1800225 h 1990725"/>
                  <a:gd name="connsiteX83" fmla="*/ 3367741 w 3663599"/>
                  <a:gd name="connsiteY83" fmla="*/ 1838325 h 1990725"/>
                  <a:gd name="connsiteX84" fmla="*/ 3377266 w 3663599"/>
                  <a:gd name="connsiteY84" fmla="*/ 1876425 h 1990725"/>
                  <a:gd name="connsiteX85" fmla="*/ 3396316 w 3663599"/>
                  <a:gd name="connsiteY85" fmla="*/ 1933575 h 1990725"/>
                  <a:gd name="connsiteX86" fmla="*/ 3367741 w 3663599"/>
                  <a:gd name="connsiteY86" fmla="*/ 1962150 h 1990725"/>
                  <a:gd name="connsiteX87" fmla="*/ 3396316 w 3663599"/>
                  <a:gd name="connsiteY87" fmla="*/ 1990725 h 1990725"/>
                  <a:gd name="connsiteX88" fmla="*/ 3443941 w 3663599"/>
                  <a:gd name="connsiteY88" fmla="*/ 1924050 h 1990725"/>
                  <a:gd name="connsiteX89" fmla="*/ 3443941 w 3663599"/>
                  <a:gd name="connsiteY89" fmla="*/ 1857375 h 1990725"/>
                  <a:gd name="connsiteX90" fmla="*/ 3453466 w 3663599"/>
                  <a:gd name="connsiteY90" fmla="*/ 1800225 h 1990725"/>
                  <a:gd name="connsiteX91" fmla="*/ 3453466 w 3663599"/>
                  <a:gd name="connsiteY91" fmla="*/ 1752600 h 1990725"/>
                  <a:gd name="connsiteX92" fmla="*/ 3453466 w 3663599"/>
                  <a:gd name="connsiteY92" fmla="*/ 1685925 h 1990725"/>
                  <a:gd name="connsiteX93" fmla="*/ 3462991 w 3663599"/>
                  <a:gd name="connsiteY93" fmla="*/ 1628775 h 1990725"/>
                  <a:gd name="connsiteX94" fmla="*/ 3472516 w 3663599"/>
                  <a:gd name="connsiteY94" fmla="*/ 1562100 h 1990725"/>
                  <a:gd name="connsiteX95" fmla="*/ 3462991 w 3663599"/>
                  <a:gd name="connsiteY95" fmla="*/ 1504950 h 1990725"/>
                  <a:gd name="connsiteX96" fmla="*/ 3491566 w 3663599"/>
                  <a:gd name="connsiteY96" fmla="*/ 1457325 h 1990725"/>
                  <a:gd name="connsiteX97" fmla="*/ 3462991 w 3663599"/>
                  <a:gd name="connsiteY97" fmla="*/ 1419225 h 1990725"/>
                  <a:gd name="connsiteX98" fmla="*/ 3491566 w 3663599"/>
                  <a:gd name="connsiteY98" fmla="*/ 1352550 h 1990725"/>
                  <a:gd name="connsiteX99" fmla="*/ 3491566 w 3663599"/>
                  <a:gd name="connsiteY99" fmla="*/ 1285875 h 1990725"/>
                  <a:gd name="connsiteX100" fmla="*/ 3472516 w 3663599"/>
                  <a:gd name="connsiteY100" fmla="*/ 1238250 h 1990725"/>
                  <a:gd name="connsiteX101" fmla="*/ 3482041 w 3663599"/>
                  <a:gd name="connsiteY101" fmla="*/ 1181100 h 1990725"/>
                  <a:gd name="connsiteX102" fmla="*/ 3482041 w 3663599"/>
                  <a:gd name="connsiteY102" fmla="*/ 1152525 h 1990725"/>
                  <a:gd name="connsiteX103" fmla="*/ 3491566 w 3663599"/>
                  <a:gd name="connsiteY103" fmla="*/ 1085850 h 1990725"/>
                  <a:gd name="connsiteX104" fmla="*/ 3491566 w 3663599"/>
                  <a:gd name="connsiteY104" fmla="*/ 1047750 h 1990725"/>
                  <a:gd name="connsiteX105" fmla="*/ 3482041 w 3663599"/>
                  <a:gd name="connsiteY105" fmla="*/ 981075 h 1990725"/>
                  <a:gd name="connsiteX106" fmla="*/ 3491566 w 3663599"/>
                  <a:gd name="connsiteY106" fmla="*/ 933450 h 1990725"/>
                  <a:gd name="connsiteX107" fmla="*/ 3510616 w 3663599"/>
                  <a:gd name="connsiteY107" fmla="*/ 866775 h 1990725"/>
                  <a:gd name="connsiteX108" fmla="*/ 3529666 w 3663599"/>
                  <a:gd name="connsiteY108" fmla="*/ 819150 h 1990725"/>
                  <a:gd name="connsiteX109" fmla="*/ 3510616 w 3663599"/>
                  <a:gd name="connsiteY109" fmla="*/ 781050 h 1990725"/>
                  <a:gd name="connsiteX110" fmla="*/ 3529666 w 3663599"/>
                  <a:gd name="connsiteY110" fmla="*/ 685800 h 1990725"/>
                  <a:gd name="connsiteX111" fmla="*/ 3596345 w 3663599"/>
                  <a:gd name="connsiteY111" fmla="*/ 742950 h 1990725"/>
                  <a:gd name="connsiteX112" fmla="*/ 3596341 w 3663599"/>
                  <a:gd name="connsiteY112" fmla="*/ 533400 h 1990725"/>
                  <a:gd name="connsiteX113" fmla="*/ 3605866 w 3663599"/>
                  <a:gd name="connsiteY113" fmla="*/ 485775 h 1990725"/>
                  <a:gd name="connsiteX114" fmla="*/ 3605866 w 3663599"/>
                  <a:gd name="connsiteY114" fmla="*/ 428625 h 1990725"/>
                  <a:gd name="connsiteX115" fmla="*/ 3624916 w 3663599"/>
                  <a:gd name="connsiteY115" fmla="*/ 361950 h 1990725"/>
                  <a:gd name="connsiteX116" fmla="*/ 3615391 w 3663599"/>
                  <a:gd name="connsiteY116" fmla="*/ 314325 h 1990725"/>
                  <a:gd name="connsiteX117" fmla="*/ 3615391 w 3663599"/>
                  <a:gd name="connsiteY117" fmla="*/ 247650 h 1990725"/>
                  <a:gd name="connsiteX118" fmla="*/ 3624916 w 3663599"/>
                  <a:gd name="connsiteY118" fmla="*/ 190500 h 1990725"/>
                  <a:gd name="connsiteX119" fmla="*/ 3653491 w 3663599"/>
                  <a:gd name="connsiteY119" fmla="*/ 142875 h 1990725"/>
                  <a:gd name="connsiteX120" fmla="*/ 3634441 w 3663599"/>
                  <a:gd name="connsiteY120" fmla="*/ 95250 h 1990725"/>
                  <a:gd name="connsiteX121" fmla="*/ 3663016 w 3663599"/>
                  <a:gd name="connsiteY121" fmla="*/ 57150 h 1990725"/>
                  <a:gd name="connsiteX122" fmla="*/ 3653491 w 3663599"/>
                  <a:gd name="connsiteY122" fmla="*/ 0 h 1990725"/>
                  <a:gd name="connsiteX0" fmla="*/ 643332 w 3663599"/>
                  <a:gd name="connsiteY0" fmla="*/ 790575 h 1990725"/>
                  <a:gd name="connsiteX1" fmla="*/ 591916 w 3663599"/>
                  <a:gd name="connsiteY1" fmla="*/ 809625 h 1990725"/>
                  <a:gd name="connsiteX2" fmla="*/ 534610 w 3663599"/>
                  <a:gd name="connsiteY2" fmla="*/ 857250 h 1990725"/>
                  <a:gd name="connsiteX3" fmla="*/ 456672 w 3663599"/>
                  <a:gd name="connsiteY3" fmla="*/ 866775 h 1990725"/>
                  <a:gd name="connsiteX4" fmla="*/ 386301 w 3663599"/>
                  <a:gd name="connsiteY4" fmla="*/ 914400 h 1990725"/>
                  <a:gd name="connsiteX5" fmla="*/ 130222 w 3663599"/>
                  <a:gd name="connsiteY5" fmla="*/ 790575 h 1990725"/>
                  <a:gd name="connsiteX6" fmla="*/ 97882 w 3663599"/>
                  <a:gd name="connsiteY6" fmla="*/ 1085850 h 1990725"/>
                  <a:gd name="connsiteX7" fmla="*/ 32650 w 3663599"/>
                  <a:gd name="connsiteY7" fmla="*/ 1104900 h 1990725"/>
                  <a:gd name="connsiteX8" fmla="*/ 643330 w 3663599"/>
                  <a:gd name="connsiteY8" fmla="*/ 790575 h 1990725"/>
                  <a:gd name="connsiteX9" fmla="*/ 750117 w 3663599"/>
                  <a:gd name="connsiteY9" fmla="*/ 923925 h 1990725"/>
                  <a:gd name="connsiteX10" fmla="*/ 795730 w 3663599"/>
                  <a:gd name="connsiteY10" fmla="*/ 742950 h 1990725"/>
                  <a:gd name="connsiteX11" fmla="*/ 868324 w 3663599"/>
                  <a:gd name="connsiteY11" fmla="*/ 763161 h 1990725"/>
                  <a:gd name="connsiteX12" fmla="*/ 952029 w 3663599"/>
                  <a:gd name="connsiteY12" fmla="*/ 590550 h 1990725"/>
                  <a:gd name="connsiteX13" fmla="*/ 1105528 w 3663599"/>
                  <a:gd name="connsiteY13" fmla="*/ 514358 h 1990725"/>
                  <a:gd name="connsiteX14" fmla="*/ 1310134 w 3663599"/>
                  <a:gd name="connsiteY14" fmla="*/ 390525 h 1990725"/>
                  <a:gd name="connsiteX15" fmla="*/ 1757838 w 3663599"/>
                  <a:gd name="connsiteY15" fmla="*/ 176059 h 1990725"/>
                  <a:gd name="connsiteX16" fmla="*/ 2186641 w 3663599"/>
                  <a:gd name="connsiteY16" fmla="*/ 28575 h 1990725"/>
                  <a:gd name="connsiteX17" fmla="*/ 2253316 w 3663599"/>
                  <a:gd name="connsiteY17" fmla="*/ 9525 h 1990725"/>
                  <a:gd name="connsiteX18" fmla="*/ 2367616 w 3663599"/>
                  <a:gd name="connsiteY18" fmla="*/ 19050 h 1990725"/>
                  <a:gd name="connsiteX19" fmla="*/ 2386666 w 3663599"/>
                  <a:gd name="connsiteY19" fmla="*/ 47625 h 1990725"/>
                  <a:gd name="connsiteX20" fmla="*/ 2396191 w 3663599"/>
                  <a:gd name="connsiteY20" fmla="*/ 95250 h 1990725"/>
                  <a:gd name="connsiteX21" fmla="*/ 2405716 w 3663599"/>
                  <a:gd name="connsiteY21" fmla="*/ 333375 h 1990725"/>
                  <a:gd name="connsiteX22" fmla="*/ 2434291 w 3663599"/>
                  <a:gd name="connsiteY22" fmla="*/ 495300 h 1990725"/>
                  <a:gd name="connsiteX23" fmla="*/ 2443816 w 3663599"/>
                  <a:gd name="connsiteY23" fmla="*/ 523875 h 1990725"/>
                  <a:gd name="connsiteX24" fmla="*/ 2462867 w 3663599"/>
                  <a:gd name="connsiteY24" fmla="*/ 647700 h 1990725"/>
                  <a:gd name="connsiteX25" fmla="*/ 2462864 w 3663599"/>
                  <a:gd name="connsiteY25" fmla="*/ 695325 h 1990725"/>
                  <a:gd name="connsiteX26" fmla="*/ 2462865 w 3663599"/>
                  <a:gd name="connsiteY26" fmla="*/ 742950 h 1990725"/>
                  <a:gd name="connsiteX27" fmla="*/ 2510491 w 3663599"/>
                  <a:gd name="connsiteY27" fmla="*/ 723900 h 1990725"/>
                  <a:gd name="connsiteX28" fmla="*/ 2520016 w 3663599"/>
                  <a:gd name="connsiteY28" fmla="*/ 876300 h 1990725"/>
                  <a:gd name="connsiteX29" fmla="*/ 2529541 w 3663599"/>
                  <a:gd name="connsiteY29" fmla="*/ 904875 h 1990725"/>
                  <a:gd name="connsiteX30" fmla="*/ 2520016 w 3663599"/>
                  <a:gd name="connsiteY30" fmla="*/ 952500 h 1990725"/>
                  <a:gd name="connsiteX31" fmla="*/ 2539066 w 3663599"/>
                  <a:gd name="connsiteY31" fmla="*/ 1000125 h 1990725"/>
                  <a:gd name="connsiteX32" fmla="*/ 2539066 w 3663599"/>
                  <a:gd name="connsiteY32" fmla="*/ 1028700 h 1990725"/>
                  <a:gd name="connsiteX33" fmla="*/ 2548591 w 3663599"/>
                  <a:gd name="connsiteY33" fmla="*/ 1076325 h 1990725"/>
                  <a:gd name="connsiteX34" fmla="*/ 2548591 w 3663599"/>
                  <a:gd name="connsiteY34" fmla="*/ 1123950 h 1990725"/>
                  <a:gd name="connsiteX35" fmla="*/ 2558116 w 3663599"/>
                  <a:gd name="connsiteY35" fmla="*/ 1162050 h 1990725"/>
                  <a:gd name="connsiteX36" fmla="*/ 2548591 w 3663599"/>
                  <a:gd name="connsiteY36" fmla="*/ 1181100 h 1990725"/>
                  <a:gd name="connsiteX37" fmla="*/ 2567641 w 3663599"/>
                  <a:gd name="connsiteY37" fmla="*/ 1219200 h 1990725"/>
                  <a:gd name="connsiteX38" fmla="*/ 2567641 w 3663599"/>
                  <a:gd name="connsiteY38" fmla="*/ 1266825 h 1990725"/>
                  <a:gd name="connsiteX39" fmla="*/ 2586691 w 3663599"/>
                  <a:gd name="connsiteY39" fmla="*/ 1314450 h 1990725"/>
                  <a:gd name="connsiteX40" fmla="*/ 2586691 w 3663599"/>
                  <a:gd name="connsiteY40" fmla="*/ 1362075 h 1990725"/>
                  <a:gd name="connsiteX41" fmla="*/ 2624791 w 3663599"/>
                  <a:gd name="connsiteY41" fmla="*/ 1400175 h 1990725"/>
                  <a:gd name="connsiteX42" fmla="*/ 2653366 w 3663599"/>
                  <a:gd name="connsiteY42" fmla="*/ 1362075 h 1990725"/>
                  <a:gd name="connsiteX43" fmla="*/ 2662891 w 3663599"/>
                  <a:gd name="connsiteY43" fmla="*/ 1314450 h 1990725"/>
                  <a:gd name="connsiteX44" fmla="*/ 2681941 w 3663599"/>
                  <a:gd name="connsiteY44" fmla="*/ 1257300 h 1990725"/>
                  <a:gd name="connsiteX45" fmla="*/ 2681941 w 3663599"/>
                  <a:gd name="connsiteY45" fmla="*/ 1219200 h 1990725"/>
                  <a:gd name="connsiteX46" fmla="*/ 2700991 w 3663599"/>
                  <a:gd name="connsiteY46" fmla="*/ 1152525 h 1990725"/>
                  <a:gd name="connsiteX47" fmla="*/ 2691466 w 3663599"/>
                  <a:gd name="connsiteY47" fmla="*/ 1085850 h 1990725"/>
                  <a:gd name="connsiteX48" fmla="*/ 2700991 w 3663599"/>
                  <a:gd name="connsiteY48" fmla="*/ 1057275 h 1990725"/>
                  <a:gd name="connsiteX49" fmla="*/ 2720041 w 3663599"/>
                  <a:gd name="connsiteY49" fmla="*/ 990600 h 1990725"/>
                  <a:gd name="connsiteX50" fmla="*/ 2729566 w 3663599"/>
                  <a:gd name="connsiteY50" fmla="*/ 942975 h 1990725"/>
                  <a:gd name="connsiteX51" fmla="*/ 2739091 w 3663599"/>
                  <a:gd name="connsiteY51" fmla="*/ 895350 h 1990725"/>
                  <a:gd name="connsiteX52" fmla="*/ 2758141 w 3663599"/>
                  <a:gd name="connsiteY52" fmla="*/ 847725 h 1990725"/>
                  <a:gd name="connsiteX53" fmla="*/ 2805766 w 3663599"/>
                  <a:gd name="connsiteY53" fmla="*/ 904875 h 1990725"/>
                  <a:gd name="connsiteX54" fmla="*/ 2805766 w 3663599"/>
                  <a:gd name="connsiteY54" fmla="*/ 952500 h 1990725"/>
                  <a:gd name="connsiteX55" fmla="*/ 2872444 w 3663599"/>
                  <a:gd name="connsiteY55" fmla="*/ 1047750 h 1990725"/>
                  <a:gd name="connsiteX56" fmla="*/ 2939118 w 3663599"/>
                  <a:gd name="connsiteY56" fmla="*/ 962025 h 1990725"/>
                  <a:gd name="connsiteX57" fmla="*/ 2967691 w 3663599"/>
                  <a:gd name="connsiteY57" fmla="*/ 1019175 h 1990725"/>
                  <a:gd name="connsiteX58" fmla="*/ 2977216 w 3663599"/>
                  <a:gd name="connsiteY58" fmla="*/ 819150 h 1990725"/>
                  <a:gd name="connsiteX59" fmla="*/ 3024841 w 3663599"/>
                  <a:gd name="connsiteY59" fmla="*/ 762000 h 1990725"/>
                  <a:gd name="connsiteX60" fmla="*/ 3081991 w 3663599"/>
                  <a:gd name="connsiteY60" fmla="*/ 762000 h 1990725"/>
                  <a:gd name="connsiteX61" fmla="*/ 3139141 w 3663599"/>
                  <a:gd name="connsiteY61" fmla="*/ 771525 h 1990725"/>
                  <a:gd name="connsiteX62" fmla="*/ 3196292 w 3663599"/>
                  <a:gd name="connsiteY62" fmla="*/ 790575 h 1990725"/>
                  <a:gd name="connsiteX63" fmla="*/ 3205816 w 3663599"/>
                  <a:gd name="connsiteY63" fmla="*/ 857250 h 1990725"/>
                  <a:gd name="connsiteX64" fmla="*/ 3224866 w 3663599"/>
                  <a:gd name="connsiteY64" fmla="*/ 914400 h 1990725"/>
                  <a:gd name="connsiteX65" fmla="*/ 3243916 w 3663599"/>
                  <a:gd name="connsiteY65" fmla="*/ 971550 h 1990725"/>
                  <a:gd name="connsiteX66" fmla="*/ 3262966 w 3663599"/>
                  <a:gd name="connsiteY66" fmla="*/ 1028700 h 1990725"/>
                  <a:gd name="connsiteX67" fmla="*/ 3253441 w 3663599"/>
                  <a:gd name="connsiteY67" fmla="*/ 1057275 h 1990725"/>
                  <a:gd name="connsiteX68" fmla="*/ 3282016 w 3663599"/>
                  <a:gd name="connsiteY68" fmla="*/ 1114425 h 1990725"/>
                  <a:gd name="connsiteX69" fmla="*/ 3282016 w 3663599"/>
                  <a:gd name="connsiteY69" fmla="*/ 1162050 h 1990725"/>
                  <a:gd name="connsiteX70" fmla="*/ 3282016 w 3663599"/>
                  <a:gd name="connsiteY70" fmla="*/ 1209675 h 1990725"/>
                  <a:gd name="connsiteX71" fmla="*/ 3262966 w 3663599"/>
                  <a:gd name="connsiteY71" fmla="*/ 1238250 h 1990725"/>
                  <a:gd name="connsiteX72" fmla="*/ 3272491 w 3663599"/>
                  <a:gd name="connsiteY72" fmla="*/ 1276350 h 1990725"/>
                  <a:gd name="connsiteX73" fmla="*/ 3282016 w 3663599"/>
                  <a:gd name="connsiteY73" fmla="*/ 1333500 h 1990725"/>
                  <a:gd name="connsiteX74" fmla="*/ 3301066 w 3663599"/>
                  <a:gd name="connsiteY74" fmla="*/ 1390650 h 1990725"/>
                  <a:gd name="connsiteX75" fmla="*/ 3301066 w 3663599"/>
                  <a:gd name="connsiteY75" fmla="*/ 1447800 h 1990725"/>
                  <a:gd name="connsiteX76" fmla="*/ 3320116 w 3663599"/>
                  <a:gd name="connsiteY76" fmla="*/ 1504950 h 1990725"/>
                  <a:gd name="connsiteX77" fmla="*/ 3339166 w 3663599"/>
                  <a:gd name="connsiteY77" fmla="*/ 1562100 h 1990725"/>
                  <a:gd name="connsiteX78" fmla="*/ 3348691 w 3663599"/>
                  <a:gd name="connsiteY78" fmla="*/ 1590675 h 1990725"/>
                  <a:gd name="connsiteX79" fmla="*/ 3348691 w 3663599"/>
                  <a:gd name="connsiteY79" fmla="*/ 1638300 h 1990725"/>
                  <a:gd name="connsiteX80" fmla="*/ 3367741 w 3663599"/>
                  <a:gd name="connsiteY80" fmla="*/ 1685925 h 1990725"/>
                  <a:gd name="connsiteX81" fmla="*/ 3367741 w 3663599"/>
                  <a:gd name="connsiteY81" fmla="*/ 1743075 h 1990725"/>
                  <a:gd name="connsiteX82" fmla="*/ 3377266 w 3663599"/>
                  <a:gd name="connsiteY82" fmla="*/ 1800225 h 1990725"/>
                  <a:gd name="connsiteX83" fmla="*/ 3367741 w 3663599"/>
                  <a:gd name="connsiteY83" fmla="*/ 1838325 h 1990725"/>
                  <a:gd name="connsiteX84" fmla="*/ 3377266 w 3663599"/>
                  <a:gd name="connsiteY84" fmla="*/ 1876425 h 1990725"/>
                  <a:gd name="connsiteX85" fmla="*/ 3396316 w 3663599"/>
                  <a:gd name="connsiteY85" fmla="*/ 1933575 h 1990725"/>
                  <a:gd name="connsiteX86" fmla="*/ 3367741 w 3663599"/>
                  <a:gd name="connsiteY86" fmla="*/ 1962150 h 1990725"/>
                  <a:gd name="connsiteX87" fmla="*/ 3396316 w 3663599"/>
                  <a:gd name="connsiteY87" fmla="*/ 1990725 h 1990725"/>
                  <a:gd name="connsiteX88" fmla="*/ 3443941 w 3663599"/>
                  <a:gd name="connsiteY88" fmla="*/ 1924050 h 1990725"/>
                  <a:gd name="connsiteX89" fmla="*/ 3443941 w 3663599"/>
                  <a:gd name="connsiteY89" fmla="*/ 1857375 h 1990725"/>
                  <a:gd name="connsiteX90" fmla="*/ 3453466 w 3663599"/>
                  <a:gd name="connsiteY90" fmla="*/ 1800225 h 1990725"/>
                  <a:gd name="connsiteX91" fmla="*/ 3453466 w 3663599"/>
                  <a:gd name="connsiteY91" fmla="*/ 1752600 h 1990725"/>
                  <a:gd name="connsiteX92" fmla="*/ 3453466 w 3663599"/>
                  <a:gd name="connsiteY92" fmla="*/ 1685925 h 1990725"/>
                  <a:gd name="connsiteX93" fmla="*/ 3462991 w 3663599"/>
                  <a:gd name="connsiteY93" fmla="*/ 1628775 h 1990725"/>
                  <a:gd name="connsiteX94" fmla="*/ 3472516 w 3663599"/>
                  <a:gd name="connsiteY94" fmla="*/ 1562100 h 1990725"/>
                  <a:gd name="connsiteX95" fmla="*/ 3462991 w 3663599"/>
                  <a:gd name="connsiteY95" fmla="*/ 1504950 h 1990725"/>
                  <a:gd name="connsiteX96" fmla="*/ 3491566 w 3663599"/>
                  <a:gd name="connsiteY96" fmla="*/ 1457325 h 1990725"/>
                  <a:gd name="connsiteX97" fmla="*/ 3462991 w 3663599"/>
                  <a:gd name="connsiteY97" fmla="*/ 1419225 h 1990725"/>
                  <a:gd name="connsiteX98" fmla="*/ 3491566 w 3663599"/>
                  <a:gd name="connsiteY98" fmla="*/ 1352550 h 1990725"/>
                  <a:gd name="connsiteX99" fmla="*/ 3491566 w 3663599"/>
                  <a:gd name="connsiteY99" fmla="*/ 1285875 h 1990725"/>
                  <a:gd name="connsiteX100" fmla="*/ 3472516 w 3663599"/>
                  <a:gd name="connsiteY100" fmla="*/ 1238250 h 1990725"/>
                  <a:gd name="connsiteX101" fmla="*/ 3482041 w 3663599"/>
                  <a:gd name="connsiteY101" fmla="*/ 1181100 h 1990725"/>
                  <a:gd name="connsiteX102" fmla="*/ 3482041 w 3663599"/>
                  <a:gd name="connsiteY102" fmla="*/ 1152525 h 1990725"/>
                  <a:gd name="connsiteX103" fmla="*/ 3491566 w 3663599"/>
                  <a:gd name="connsiteY103" fmla="*/ 1085850 h 1990725"/>
                  <a:gd name="connsiteX104" fmla="*/ 3491566 w 3663599"/>
                  <a:gd name="connsiteY104" fmla="*/ 1047750 h 1990725"/>
                  <a:gd name="connsiteX105" fmla="*/ 3482041 w 3663599"/>
                  <a:gd name="connsiteY105" fmla="*/ 981075 h 1990725"/>
                  <a:gd name="connsiteX106" fmla="*/ 3491566 w 3663599"/>
                  <a:gd name="connsiteY106" fmla="*/ 933450 h 1990725"/>
                  <a:gd name="connsiteX107" fmla="*/ 3510616 w 3663599"/>
                  <a:gd name="connsiteY107" fmla="*/ 866775 h 1990725"/>
                  <a:gd name="connsiteX108" fmla="*/ 3529666 w 3663599"/>
                  <a:gd name="connsiteY108" fmla="*/ 819150 h 1990725"/>
                  <a:gd name="connsiteX109" fmla="*/ 3510616 w 3663599"/>
                  <a:gd name="connsiteY109" fmla="*/ 781050 h 1990725"/>
                  <a:gd name="connsiteX110" fmla="*/ 3529666 w 3663599"/>
                  <a:gd name="connsiteY110" fmla="*/ 685800 h 1990725"/>
                  <a:gd name="connsiteX111" fmla="*/ 3596345 w 3663599"/>
                  <a:gd name="connsiteY111" fmla="*/ 742950 h 1990725"/>
                  <a:gd name="connsiteX112" fmla="*/ 3596341 w 3663599"/>
                  <a:gd name="connsiteY112" fmla="*/ 533400 h 1990725"/>
                  <a:gd name="connsiteX113" fmla="*/ 3605866 w 3663599"/>
                  <a:gd name="connsiteY113" fmla="*/ 485775 h 1990725"/>
                  <a:gd name="connsiteX114" fmla="*/ 3605866 w 3663599"/>
                  <a:gd name="connsiteY114" fmla="*/ 428625 h 1990725"/>
                  <a:gd name="connsiteX115" fmla="*/ 3624916 w 3663599"/>
                  <a:gd name="connsiteY115" fmla="*/ 361950 h 1990725"/>
                  <a:gd name="connsiteX116" fmla="*/ 3615391 w 3663599"/>
                  <a:gd name="connsiteY116" fmla="*/ 314325 h 1990725"/>
                  <a:gd name="connsiteX117" fmla="*/ 3615391 w 3663599"/>
                  <a:gd name="connsiteY117" fmla="*/ 247650 h 1990725"/>
                  <a:gd name="connsiteX118" fmla="*/ 3624916 w 3663599"/>
                  <a:gd name="connsiteY118" fmla="*/ 190500 h 1990725"/>
                  <a:gd name="connsiteX119" fmla="*/ 3653491 w 3663599"/>
                  <a:gd name="connsiteY119" fmla="*/ 142875 h 1990725"/>
                  <a:gd name="connsiteX120" fmla="*/ 3634441 w 3663599"/>
                  <a:gd name="connsiteY120" fmla="*/ 95250 h 1990725"/>
                  <a:gd name="connsiteX121" fmla="*/ 3663016 w 3663599"/>
                  <a:gd name="connsiteY121" fmla="*/ 57150 h 1990725"/>
                  <a:gd name="connsiteX122" fmla="*/ 3653491 w 3663599"/>
                  <a:gd name="connsiteY122" fmla="*/ 0 h 1990725"/>
                  <a:gd name="connsiteX0" fmla="*/ 647837 w 3668104"/>
                  <a:gd name="connsiteY0" fmla="*/ 790575 h 1990725"/>
                  <a:gd name="connsiteX1" fmla="*/ 596421 w 3668104"/>
                  <a:gd name="connsiteY1" fmla="*/ 809625 h 1990725"/>
                  <a:gd name="connsiteX2" fmla="*/ 539115 w 3668104"/>
                  <a:gd name="connsiteY2" fmla="*/ 857250 h 1990725"/>
                  <a:gd name="connsiteX3" fmla="*/ 461177 w 3668104"/>
                  <a:gd name="connsiteY3" fmla="*/ 866775 h 1990725"/>
                  <a:gd name="connsiteX4" fmla="*/ 390806 w 3668104"/>
                  <a:gd name="connsiteY4" fmla="*/ 914400 h 1990725"/>
                  <a:gd name="connsiteX5" fmla="*/ 102387 w 3668104"/>
                  <a:gd name="connsiteY5" fmla="*/ 1085850 h 1990725"/>
                  <a:gd name="connsiteX6" fmla="*/ 37155 w 3668104"/>
                  <a:gd name="connsiteY6" fmla="*/ 1104900 h 1990725"/>
                  <a:gd name="connsiteX7" fmla="*/ 647835 w 3668104"/>
                  <a:gd name="connsiteY7" fmla="*/ 790575 h 1990725"/>
                  <a:gd name="connsiteX8" fmla="*/ 754622 w 3668104"/>
                  <a:gd name="connsiteY8" fmla="*/ 923925 h 1990725"/>
                  <a:gd name="connsiteX9" fmla="*/ 800235 w 3668104"/>
                  <a:gd name="connsiteY9" fmla="*/ 742950 h 1990725"/>
                  <a:gd name="connsiteX10" fmla="*/ 872829 w 3668104"/>
                  <a:gd name="connsiteY10" fmla="*/ 763161 h 1990725"/>
                  <a:gd name="connsiteX11" fmla="*/ 956534 w 3668104"/>
                  <a:gd name="connsiteY11" fmla="*/ 590550 h 1990725"/>
                  <a:gd name="connsiteX12" fmla="*/ 1110033 w 3668104"/>
                  <a:gd name="connsiteY12" fmla="*/ 514358 h 1990725"/>
                  <a:gd name="connsiteX13" fmla="*/ 1314639 w 3668104"/>
                  <a:gd name="connsiteY13" fmla="*/ 390525 h 1990725"/>
                  <a:gd name="connsiteX14" fmla="*/ 1762343 w 3668104"/>
                  <a:gd name="connsiteY14" fmla="*/ 176059 h 1990725"/>
                  <a:gd name="connsiteX15" fmla="*/ 2191146 w 3668104"/>
                  <a:gd name="connsiteY15" fmla="*/ 28575 h 1990725"/>
                  <a:gd name="connsiteX16" fmla="*/ 2257821 w 3668104"/>
                  <a:gd name="connsiteY16" fmla="*/ 9525 h 1990725"/>
                  <a:gd name="connsiteX17" fmla="*/ 2372121 w 3668104"/>
                  <a:gd name="connsiteY17" fmla="*/ 19050 h 1990725"/>
                  <a:gd name="connsiteX18" fmla="*/ 2391171 w 3668104"/>
                  <a:gd name="connsiteY18" fmla="*/ 47625 h 1990725"/>
                  <a:gd name="connsiteX19" fmla="*/ 2400696 w 3668104"/>
                  <a:gd name="connsiteY19" fmla="*/ 95250 h 1990725"/>
                  <a:gd name="connsiteX20" fmla="*/ 2410221 w 3668104"/>
                  <a:gd name="connsiteY20" fmla="*/ 333375 h 1990725"/>
                  <a:gd name="connsiteX21" fmla="*/ 2438796 w 3668104"/>
                  <a:gd name="connsiteY21" fmla="*/ 495300 h 1990725"/>
                  <a:gd name="connsiteX22" fmla="*/ 2448321 w 3668104"/>
                  <a:gd name="connsiteY22" fmla="*/ 523875 h 1990725"/>
                  <a:gd name="connsiteX23" fmla="*/ 2467372 w 3668104"/>
                  <a:gd name="connsiteY23" fmla="*/ 647700 h 1990725"/>
                  <a:gd name="connsiteX24" fmla="*/ 2467369 w 3668104"/>
                  <a:gd name="connsiteY24" fmla="*/ 695325 h 1990725"/>
                  <a:gd name="connsiteX25" fmla="*/ 2467370 w 3668104"/>
                  <a:gd name="connsiteY25" fmla="*/ 742950 h 1990725"/>
                  <a:gd name="connsiteX26" fmla="*/ 2514996 w 3668104"/>
                  <a:gd name="connsiteY26" fmla="*/ 723900 h 1990725"/>
                  <a:gd name="connsiteX27" fmla="*/ 2524521 w 3668104"/>
                  <a:gd name="connsiteY27" fmla="*/ 876300 h 1990725"/>
                  <a:gd name="connsiteX28" fmla="*/ 2534046 w 3668104"/>
                  <a:gd name="connsiteY28" fmla="*/ 904875 h 1990725"/>
                  <a:gd name="connsiteX29" fmla="*/ 2524521 w 3668104"/>
                  <a:gd name="connsiteY29" fmla="*/ 952500 h 1990725"/>
                  <a:gd name="connsiteX30" fmla="*/ 2543571 w 3668104"/>
                  <a:gd name="connsiteY30" fmla="*/ 1000125 h 1990725"/>
                  <a:gd name="connsiteX31" fmla="*/ 2543571 w 3668104"/>
                  <a:gd name="connsiteY31" fmla="*/ 1028700 h 1990725"/>
                  <a:gd name="connsiteX32" fmla="*/ 2553096 w 3668104"/>
                  <a:gd name="connsiteY32" fmla="*/ 1076325 h 1990725"/>
                  <a:gd name="connsiteX33" fmla="*/ 2553096 w 3668104"/>
                  <a:gd name="connsiteY33" fmla="*/ 1123950 h 1990725"/>
                  <a:gd name="connsiteX34" fmla="*/ 2562621 w 3668104"/>
                  <a:gd name="connsiteY34" fmla="*/ 1162050 h 1990725"/>
                  <a:gd name="connsiteX35" fmla="*/ 2553096 w 3668104"/>
                  <a:gd name="connsiteY35" fmla="*/ 1181100 h 1990725"/>
                  <a:gd name="connsiteX36" fmla="*/ 2572146 w 3668104"/>
                  <a:gd name="connsiteY36" fmla="*/ 1219200 h 1990725"/>
                  <a:gd name="connsiteX37" fmla="*/ 2572146 w 3668104"/>
                  <a:gd name="connsiteY37" fmla="*/ 1266825 h 1990725"/>
                  <a:gd name="connsiteX38" fmla="*/ 2591196 w 3668104"/>
                  <a:gd name="connsiteY38" fmla="*/ 1314450 h 1990725"/>
                  <a:gd name="connsiteX39" fmla="*/ 2591196 w 3668104"/>
                  <a:gd name="connsiteY39" fmla="*/ 1362075 h 1990725"/>
                  <a:gd name="connsiteX40" fmla="*/ 2629296 w 3668104"/>
                  <a:gd name="connsiteY40" fmla="*/ 1400175 h 1990725"/>
                  <a:gd name="connsiteX41" fmla="*/ 2657871 w 3668104"/>
                  <a:gd name="connsiteY41" fmla="*/ 1362075 h 1990725"/>
                  <a:gd name="connsiteX42" fmla="*/ 2667396 w 3668104"/>
                  <a:gd name="connsiteY42" fmla="*/ 1314450 h 1990725"/>
                  <a:gd name="connsiteX43" fmla="*/ 2686446 w 3668104"/>
                  <a:gd name="connsiteY43" fmla="*/ 1257300 h 1990725"/>
                  <a:gd name="connsiteX44" fmla="*/ 2686446 w 3668104"/>
                  <a:gd name="connsiteY44" fmla="*/ 1219200 h 1990725"/>
                  <a:gd name="connsiteX45" fmla="*/ 2705496 w 3668104"/>
                  <a:gd name="connsiteY45" fmla="*/ 1152525 h 1990725"/>
                  <a:gd name="connsiteX46" fmla="*/ 2695971 w 3668104"/>
                  <a:gd name="connsiteY46" fmla="*/ 1085850 h 1990725"/>
                  <a:gd name="connsiteX47" fmla="*/ 2705496 w 3668104"/>
                  <a:gd name="connsiteY47" fmla="*/ 1057275 h 1990725"/>
                  <a:gd name="connsiteX48" fmla="*/ 2724546 w 3668104"/>
                  <a:gd name="connsiteY48" fmla="*/ 990600 h 1990725"/>
                  <a:gd name="connsiteX49" fmla="*/ 2734071 w 3668104"/>
                  <a:gd name="connsiteY49" fmla="*/ 942975 h 1990725"/>
                  <a:gd name="connsiteX50" fmla="*/ 2743596 w 3668104"/>
                  <a:gd name="connsiteY50" fmla="*/ 895350 h 1990725"/>
                  <a:gd name="connsiteX51" fmla="*/ 2762646 w 3668104"/>
                  <a:gd name="connsiteY51" fmla="*/ 847725 h 1990725"/>
                  <a:gd name="connsiteX52" fmla="*/ 2810271 w 3668104"/>
                  <a:gd name="connsiteY52" fmla="*/ 904875 h 1990725"/>
                  <a:gd name="connsiteX53" fmla="*/ 2810271 w 3668104"/>
                  <a:gd name="connsiteY53" fmla="*/ 952500 h 1990725"/>
                  <a:gd name="connsiteX54" fmla="*/ 2876949 w 3668104"/>
                  <a:gd name="connsiteY54" fmla="*/ 1047750 h 1990725"/>
                  <a:gd name="connsiteX55" fmla="*/ 2943623 w 3668104"/>
                  <a:gd name="connsiteY55" fmla="*/ 962025 h 1990725"/>
                  <a:gd name="connsiteX56" fmla="*/ 2972196 w 3668104"/>
                  <a:gd name="connsiteY56" fmla="*/ 1019175 h 1990725"/>
                  <a:gd name="connsiteX57" fmla="*/ 2981721 w 3668104"/>
                  <a:gd name="connsiteY57" fmla="*/ 819150 h 1990725"/>
                  <a:gd name="connsiteX58" fmla="*/ 3029346 w 3668104"/>
                  <a:gd name="connsiteY58" fmla="*/ 762000 h 1990725"/>
                  <a:gd name="connsiteX59" fmla="*/ 3086496 w 3668104"/>
                  <a:gd name="connsiteY59" fmla="*/ 762000 h 1990725"/>
                  <a:gd name="connsiteX60" fmla="*/ 3143646 w 3668104"/>
                  <a:gd name="connsiteY60" fmla="*/ 771525 h 1990725"/>
                  <a:gd name="connsiteX61" fmla="*/ 3200797 w 3668104"/>
                  <a:gd name="connsiteY61" fmla="*/ 790575 h 1990725"/>
                  <a:gd name="connsiteX62" fmla="*/ 3210321 w 3668104"/>
                  <a:gd name="connsiteY62" fmla="*/ 857250 h 1990725"/>
                  <a:gd name="connsiteX63" fmla="*/ 3229371 w 3668104"/>
                  <a:gd name="connsiteY63" fmla="*/ 914400 h 1990725"/>
                  <a:gd name="connsiteX64" fmla="*/ 3248421 w 3668104"/>
                  <a:gd name="connsiteY64" fmla="*/ 971550 h 1990725"/>
                  <a:gd name="connsiteX65" fmla="*/ 3267471 w 3668104"/>
                  <a:gd name="connsiteY65" fmla="*/ 1028700 h 1990725"/>
                  <a:gd name="connsiteX66" fmla="*/ 3257946 w 3668104"/>
                  <a:gd name="connsiteY66" fmla="*/ 1057275 h 1990725"/>
                  <a:gd name="connsiteX67" fmla="*/ 3286521 w 3668104"/>
                  <a:gd name="connsiteY67" fmla="*/ 1114425 h 1990725"/>
                  <a:gd name="connsiteX68" fmla="*/ 3286521 w 3668104"/>
                  <a:gd name="connsiteY68" fmla="*/ 1162050 h 1990725"/>
                  <a:gd name="connsiteX69" fmla="*/ 3286521 w 3668104"/>
                  <a:gd name="connsiteY69" fmla="*/ 1209675 h 1990725"/>
                  <a:gd name="connsiteX70" fmla="*/ 3267471 w 3668104"/>
                  <a:gd name="connsiteY70" fmla="*/ 1238250 h 1990725"/>
                  <a:gd name="connsiteX71" fmla="*/ 3276996 w 3668104"/>
                  <a:gd name="connsiteY71" fmla="*/ 1276350 h 1990725"/>
                  <a:gd name="connsiteX72" fmla="*/ 3286521 w 3668104"/>
                  <a:gd name="connsiteY72" fmla="*/ 1333500 h 1990725"/>
                  <a:gd name="connsiteX73" fmla="*/ 3305571 w 3668104"/>
                  <a:gd name="connsiteY73" fmla="*/ 1390650 h 1990725"/>
                  <a:gd name="connsiteX74" fmla="*/ 3305571 w 3668104"/>
                  <a:gd name="connsiteY74" fmla="*/ 1447800 h 1990725"/>
                  <a:gd name="connsiteX75" fmla="*/ 3324621 w 3668104"/>
                  <a:gd name="connsiteY75" fmla="*/ 1504950 h 1990725"/>
                  <a:gd name="connsiteX76" fmla="*/ 3343671 w 3668104"/>
                  <a:gd name="connsiteY76" fmla="*/ 1562100 h 1990725"/>
                  <a:gd name="connsiteX77" fmla="*/ 3353196 w 3668104"/>
                  <a:gd name="connsiteY77" fmla="*/ 1590675 h 1990725"/>
                  <a:gd name="connsiteX78" fmla="*/ 3353196 w 3668104"/>
                  <a:gd name="connsiteY78" fmla="*/ 1638300 h 1990725"/>
                  <a:gd name="connsiteX79" fmla="*/ 3372246 w 3668104"/>
                  <a:gd name="connsiteY79" fmla="*/ 1685925 h 1990725"/>
                  <a:gd name="connsiteX80" fmla="*/ 3372246 w 3668104"/>
                  <a:gd name="connsiteY80" fmla="*/ 1743075 h 1990725"/>
                  <a:gd name="connsiteX81" fmla="*/ 3381771 w 3668104"/>
                  <a:gd name="connsiteY81" fmla="*/ 1800225 h 1990725"/>
                  <a:gd name="connsiteX82" fmla="*/ 3372246 w 3668104"/>
                  <a:gd name="connsiteY82" fmla="*/ 1838325 h 1990725"/>
                  <a:gd name="connsiteX83" fmla="*/ 3381771 w 3668104"/>
                  <a:gd name="connsiteY83" fmla="*/ 1876425 h 1990725"/>
                  <a:gd name="connsiteX84" fmla="*/ 3400821 w 3668104"/>
                  <a:gd name="connsiteY84" fmla="*/ 1933575 h 1990725"/>
                  <a:gd name="connsiteX85" fmla="*/ 3372246 w 3668104"/>
                  <a:gd name="connsiteY85" fmla="*/ 1962150 h 1990725"/>
                  <a:gd name="connsiteX86" fmla="*/ 3400821 w 3668104"/>
                  <a:gd name="connsiteY86" fmla="*/ 1990725 h 1990725"/>
                  <a:gd name="connsiteX87" fmla="*/ 3448446 w 3668104"/>
                  <a:gd name="connsiteY87" fmla="*/ 1924050 h 1990725"/>
                  <a:gd name="connsiteX88" fmla="*/ 3448446 w 3668104"/>
                  <a:gd name="connsiteY88" fmla="*/ 1857375 h 1990725"/>
                  <a:gd name="connsiteX89" fmla="*/ 3457971 w 3668104"/>
                  <a:gd name="connsiteY89" fmla="*/ 1800225 h 1990725"/>
                  <a:gd name="connsiteX90" fmla="*/ 3457971 w 3668104"/>
                  <a:gd name="connsiteY90" fmla="*/ 1752600 h 1990725"/>
                  <a:gd name="connsiteX91" fmla="*/ 3457971 w 3668104"/>
                  <a:gd name="connsiteY91" fmla="*/ 1685925 h 1990725"/>
                  <a:gd name="connsiteX92" fmla="*/ 3467496 w 3668104"/>
                  <a:gd name="connsiteY92" fmla="*/ 1628775 h 1990725"/>
                  <a:gd name="connsiteX93" fmla="*/ 3477021 w 3668104"/>
                  <a:gd name="connsiteY93" fmla="*/ 1562100 h 1990725"/>
                  <a:gd name="connsiteX94" fmla="*/ 3467496 w 3668104"/>
                  <a:gd name="connsiteY94" fmla="*/ 1504950 h 1990725"/>
                  <a:gd name="connsiteX95" fmla="*/ 3496071 w 3668104"/>
                  <a:gd name="connsiteY95" fmla="*/ 1457325 h 1990725"/>
                  <a:gd name="connsiteX96" fmla="*/ 3467496 w 3668104"/>
                  <a:gd name="connsiteY96" fmla="*/ 1419225 h 1990725"/>
                  <a:gd name="connsiteX97" fmla="*/ 3496071 w 3668104"/>
                  <a:gd name="connsiteY97" fmla="*/ 1352550 h 1990725"/>
                  <a:gd name="connsiteX98" fmla="*/ 3496071 w 3668104"/>
                  <a:gd name="connsiteY98" fmla="*/ 1285875 h 1990725"/>
                  <a:gd name="connsiteX99" fmla="*/ 3477021 w 3668104"/>
                  <a:gd name="connsiteY99" fmla="*/ 1238250 h 1990725"/>
                  <a:gd name="connsiteX100" fmla="*/ 3486546 w 3668104"/>
                  <a:gd name="connsiteY100" fmla="*/ 1181100 h 1990725"/>
                  <a:gd name="connsiteX101" fmla="*/ 3486546 w 3668104"/>
                  <a:gd name="connsiteY101" fmla="*/ 1152525 h 1990725"/>
                  <a:gd name="connsiteX102" fmla="*/ 3496071 w 3668104"/>
                  <a:gd name="connsiteY102" fmla="*/ 1085850 h 1990725"/>
                  <a:gd name="connsiteX103" fmla="*/ 3496071 w 3668104"/>
                  <a:gd name="connsiteY103" fmla="*/ 1047750 h 1990725"/>
                  <a:gd name="connsiteX104" fmla="*/ 3486546 w 3668104"/>
                  <a:gd name="connsiteY104" fmla="*/ 981075 h 1990725"/>
                  <a:gd name="connsiteX105" fmla="*/ 3496071 w 3668104"/>
                  <a:gd name="connsiteY105" fmla="*/ 933450 h 1990725"/>
                  <a:gd name="connsiteX106" fmla="*/ 3515121 w 3668104"/>
                  <a:gd name="connsiteY106" fmla="*/ 866775 h 1990725"/>
                  <a:gd name="connsiteX107" fmla="*/ 3534171 w 3668104"/>
                  <a:gd name="connsiteY107" fmla="*/ 819150 h 1990725"/>
                  <a:gd name="connsiteX108" fmla="*/ 3515121 w 3668104"/>
                  <a:gd name="connsiteY108" fmla="*/ 781050 h 1990725"/>
                  <a:gd name="connsiteX109" fmla="*/ 3534171 w 3668104"/>
                  <a:gd name="connsiteY109" fmla="*/ 685800 h 1990725"/>
                  <a:gd name="connsiteX110" fmla="*/ 3600850 w 3668104"/>
                  <a:gd name="connsiteY110" fmla="*/ 742950 h 1990725"/>
                  <a:gd name="connsiteX111" fmla="*/ 3600846 w 3668104"/>
                  <a:gd name="connsiteY111" fmla="*/ 533400 h 1990725"/>
                  <a:gd name="connsiteX112" fmla="*/ 3610371 w 3668104"/>
                  <a:gd name="connsiteY112" fmla="*/ 485775 h 1990725"/>
                  <a:gd name="connsiteX113" fmla="*/ 3610371 w 3668104"/>
                  <a:gd name="connsiteY113" fmla="*/ 428625 h 1990725"/>
                  <a:gd name="connsiteX114" fmla="*/ 3629421 w 3668104"/>
                  <a:gd name="connsiteY114" fmla="*/ 361950 h 1990725"/>
                  <a:gd name="connsiteX115" fmla="*/ 3619896 w 3668104"/>
                  <a:gd name="connsiteY115" fmla="*/ 314325 h 1990725"/>
                  <a:gd name="connsiteX116" fmla="*/ 3619896 w 3668104"/>
                  <a:gd name="connsiteY116" fmla="*/ 247650 h 1990725"/>
                  <a:gd name="connsiteX117" fmla="*/ 3629421 w 3668104"/>
                  <a:gd name="connsiteY117" fmla="*/ 190500 h 1990725"/>
                  <a:gd name="connsiteX118" fmla="*/ 3657996 w 3668104"/>
                  <a:gd name="connsiteY118" fmla="*/ 142875 h 1990725"/>
                  <a:gd name="connsiteX119" fmla="*/ 3638946 w 3668104"/>
                  <a:gd name="connsiteY119" fmla="*/ 95250 h 1990725"/>
                  <a:gd name="connsiteX120" fmla="*/ 3667521 w 3668104"/>
                  <a:gd name="connsiteY120" fmla="*/ 57150 h 1990725"/>
                  <a:gd name="connsiteX121" fmla="*/ 3657996 w 3668104"/>
                  <a:gd name="connsiteY121" fmla="*/ 0 h 1990725"/>
                  <a:gd name="connsiteX0" fmla="*/ 619029 w 3639296"/>
                  <a:gd name="connsiteY0" fmla="*/ 790575 h 1990725"/>
                  <a:gd name="connsiteX1" fmla="*/ 567613 w 3639296"/>
                  <a:gd name="connsiteY1" fmla="*/ 809625 h 1990725"/>
                  <a:gd name="connsiteX2" fmla="*/ 510307 w 3639296"/>
                  <a:gd name="connsiteY2" fmla="*/ 857250 h 1990725"/>
                  <a:gd name="connsiteX3" fmla="*/ 432369 w 3639296"/>
                  <a:gd name="connsiteY3" fmla="*/ 866775 h 1990725"/>
                  <a:gd name="connsiteX4" fmla="*/ 361998 w 3639296"/>
                  <a:gd name="connsiteY4" fmla="*/ 914400 h 1990725"/>
                  <a:gd name="connsiteX5" fmla="*/ 73579 w 3639296"/>
                  <a:gd name="connsiteY5" fmla="*/ 1085850 h 1990725"/>
                  <a:gd name="connsiteX6" fmla="*/ 8347 w 3639296"/>
                  <a:gd name="connsiteY6" fmla="*/ 1104900 h 1990725"/>
                  <a:gd name="connsiteX7" fmla="*/ 142658 w 3639296"/>
                  <a:gd name="connsiteY7" fmla="*/ 790575 h 1990725"/>
                  <a:gd name="connsiteX8" fmla="*/ 619027 w 3639296"/>
                  <a:gd name="connsiteY8" fmla="*/ 790575 h 1990725"/>
                  <a:gd name="connsiteX9" fmla="*/ 725814 w 3639296"/>
                  <a:gd name="connsiteY9" fmla="*/ 923925 h 1990725"/>
                  <a:gd name="connsiteX10" fmla="*/ 771427 w 3639296"/>
                  <a:gd name="connsiteY10" fmla="*/ 742950 h 1990725"/>
                  <a:gd name="connsiteX11" fmla="*/ 844021 w 3639296"/>
                  <a:gd name="connsiteY11" fmla="*/ 763161 h 1990725"/>
                  <a:gd name="connsiteX12" fmla="*/ 927726 w 3639296"/>
                  <a:gd name="connsiteY12" fmla="*/ 590550 h 1990725"/>
                  <a:gd name="connsiteX13" fmla="*/ 1081225 w 3639296"/>
                  <a:gd name="connsiteY13" fmla="*/ 514358 h 1990725"/>
                  <a:gd name="connsiteX14" fmla="*/ 1285831 w 3639296"/>
                  <a:gd name="connsiteY14" fmla="*/ 390525 h 1990725"/>
                  <a:gd name="connsiteX15" fmla="*/ 1733535 w 3639296"/>
                  <a:gd name="connsiteY15" fmla="*/ 176059 h 1990725"/>
                  <a:gd name="connsiteX16" fmla="*/ 2162338 w 3639296"/>
                  <a:gd name="connsiteY16" fmla="*/ 28575 h 1990725"/>
                  <a:gd name="connsiteX17" fmla="*/ 2229013 w 3639296"/>
                  <a:gd name="connsiteY17" fmla="*/ 9525 h 1990725"/>
                  <a:gd name="connsiteX18" fmla="*/ 2343313 w 3639296"/>
                  <a:gd name="connsiteY18" fmla="*/ 19050 h 1990725"/>
                  <a:gd name="connsiteX19" fmla="*/ 2362363 w 3639296"/>
                  <a:gd name="connsiteY19" fmla="*/ 47625 h 1990725"/>
                  <a:gd name="connsiteX20" fmla="*/ 2371888 w 3639296"/>
                  <a:gd name="connsiteY20" fmla="*/ 95250 h 1990725"/>
                  <a:gd name="connsiteX21" fmla="*/ 2381413 w 3639296"/>
                  <a:gd name="connsiteY21" fmla="*/ 333375 h 1990725"/>
                  <a:gd name="connsiteX22" fmla="*/ 2409988 w 3639296"/>
                  <a:gd name="connsiteY22" fmla="*/ 495300 h 1990725"/>
                  <a:gd name="connsiteX23" fmla="*/ 2419513 w 3639296"/>
                  <a:gd name="connsiteY23" fmla="*/ 523875 h 1990725"/>
                  <a:gd name="connsiteX24" fmla="*/ 2438564 w 3639296"/>
                  <a:gd name="connsiteY24" fmla="*/ 647700 h 1990725"/>
                  <a:gd name="connsiteX25" fmla="*/ 2438561 w 3639296"/>
                  <a:gd name="connsiteY25" fmla="*/ 695325 h 1990725"/>
                  <a:gd name="connsiteX26" fmla="*/ 2438562 w 3639296"/>
                  <a:gd name="connsiteY26" fmla="*/ 742950 h 1990725"/>
                  <a:gd name="connsiteX27" fmla="*/ 2486188 w 3639296"/>
                  <a:gd name="connsiteY27" fmla="*/ 723900 h 1990725"/>
                  <a:gd name="connsiteX28" fmla="*/ 2495713 w 3639296"/>
                  <a:gd name="connsiteY28" fmla="*/ 876300 h 1990725"/>
                  <a:gd name="connsiteX29" fmla="*/ 2505238 w 3639296"/>
                  <a:gd name="connsiteY29" fmla="*/ 904875 h 1990725"/>
                  <a:gd name="connsiteX30" fmla="*/ 2495713 w 3639296"/>
                  <a:gd name="connsiteY30" fmla="*/ 952500 h 1990725"/>
                  <a:gd name="connsiteX31" fmla="*/ 2514763 w 3639296"/>
                  <a:gd name="connsiteY31" fmla="*/ 1000125 h 1990725"/>
                  <a:gd name="connsiteX32" fmla="*/ 2514763 w 3639296"/>
                  <a:gd name="connsiteY32" fmla="*/ 1028700 h 1990725"/>
                  <a:gd name="connsiteX33" fmla="*/ 2524288 w 3639296"/>
                  <a:gd name="connsiteY33" fmla="*/ 1076325 h 1990725"/>
                  <a:gd name="connsiteX34" fmla="*/ 2524288 w 3639296"/>
                  <a:gd name="connsiteY34" fmla="*/ 1123950 h 1990725"/>
                  <a:gd name="connsiteX35" fmla="*/ 2533813 w 3639296"/>
                  <a:gd name="connsiteY35" fmla="*/ 1162050 h 1990725"/>
                  <a:gd name="connsiteX36" fmla="*/ 2524288 w 3639296"/>
                  <a:gd name="connsiteY36" fmla="*/ 1181100 h 1990725"/>
                  <a:gd name="connsiteX37" fmla="*/ 2543338 w 3639296"/>
                  <a:gd name="connsiteY37" fmla="*/ 1219200 h 1990725"/>
                  <a:gd name="connsiteX38" fmla="*/ 2543338 w 3639296"/>
                  <a:gd name="connsiteY38" fmla="*/ 1266825 h 1990725"/>
                  <a:gd name="connsiteX39" fmla="*/ 2562388 w 3639296"/>
                  <a:gd name="connsiteY39" fmla="*/ 1314450 h 1990725"/>
                  <a:gd name="connsiteX40" fmla="*/ 2562388 w 3639296"/>
                  <a:gd name="connsiteY40" fmla="*/ 1362075 h 1990725"/>
                  <a:gd name="connsiteX41" fmla="*/ 2600488 w 3639296"/>
                  <a:gd name="connsiteY41" fmla="*/ 1400175 h 1990725"/>
                  <a:gd name="connsiteX42" fmla="*/ 2629063 w 3639296"/>
                  <a:gd name="connsiteY42" fmla="*/ 1362075 h 1990725"/>
                  <a:gd name="connsiteX43" fmla="*/ 2638588 w 3639296"/>
                  <a:gd name="connsiteY43" fmla="*/ 1314450 h 1990725"/>
                  <a:gd name="connsiteX44" fmla="*/ 2657638 w 3639296"/>
                  <a:gd name="connsiteY44" fmla="*/ 1257300 h 1990725"/>
                  <a:gd name="connsiteX45" fmla="*/ 2657638 w 3639296"/>
                  <a:gd name="connsiteY45" fmla="*/ 1219200 h 1990725"/>
                  <a:gd name="connsiteX46" fmla="*/ 2676688 w 3639296"/>
                  <a:gd name="connsiteY46" fmla="*/ 1152525 h 1990725"/>
                  <a:gd name="connsiteX47" fmla="*/ 2667163 w 3639296"/>
                  <a:gd name="connsiteY47" fmla="*/ 1085850 h 1990725"/>
                  <a:gd name="connsiteX48" fmla="*/ 2676688 w 3639296"/>
                  <a:gd name="connsiteY48" fmla="*/ 1057275 h 1990725"/>
                  <a:gd name="connsiteX49" fmla="*/ 2695738 w 3639296"/>
                  <a:gd name="connsiteY49" fmla="*/ 990600 h 1990725"/>
                  <a:gd name="connsiteX50" fmla="*/ 2705263 w 3639296"/>
                  <a:gd name="connsiteY50" fmla="*/ 942975 h 1990725"/>
                  <a:gd name="connsiteX51" fmla="*/ 2714788 w 3639296"/>
                  <a:gd name="connsiteY51" fmla="*/ 895350 h 1990725"/>
                  <a:gd name="connsiteX52" fmla="*/ 2733838 w 3639296"/>
                  <a:gd name="connsiteY52" fmla="*/ 847725 h 1990725"/>
                  <a:gd name="connsiteX53" fmla="*/ 2781463 w 3639296"/>
                  <a:gd name="connsiteY53" fmla="*/ 904875 h 1990725"/>
                  <a:gd name="connsiteX54" fmla="*/ 2781463 w 3639296"/>
                  <a:gd name="connsiteY54" fmla="*/ 952500 h 1990725"/>
                  <a:gd name="connsiteX55" fmla="*/ 2848141 w 3639296"/>
                  <a:gd name="connsiteY55" fmla="*/ 1047750 h 1990725"/>
                  <a:gd name="connsiteX56" fmla="*/ 2914815 w 3639296"/>
                  <a:gd name="connsiteY56" fmla="*/ 962025 h 1990725"/>
                  <a:gd name="connsiteX57" fmla="*/ 2943388 w 3639296"/>
                  <a:gd name="connsiteY57" fmla="*/ 1019175 h 1990725"/>
                  <a:gd name="connsiteX58" fmla="*/ 2952913 w 3639296"/>
                  <a:gd name="connsiteY58" fmla="*/ 819150 h 1990725"/>
                  <a:gd name="connsiteX59" fmla="*/ 3000538 w 3639296"/>
                  <a:gd name="connsiteY59" fmla="*/ 762000 h 1990725"/>
                  <a:gd name="connsiteX60" fmla="*/ 3057688 w 3639296"/>
                  <a:gd name="connsiteY60" fmla="*/ 762000 h 1990725"/>
                  <a:gd name="connsiteX61" fmla="*/ 3114838 w 3639296"/>
                  <a:gd name="connsiteY61" fmla="*/ 771525 h 1990725"/>
                  <a:gd name="connsiteX62" fmla="*/ 3171989 w 3639296"/>
                  <a:gd name="connsiteY62" fmla="*/ 790575 h 1990725"/>
                  <a:gd name="connsiteX63" fmla="*/ 3181513 w 3639296"/>
                  <a:gd name="connsiteY63" fmla="*/ 857250 h 1990725"/>
                  <a:gd name="connsiteX64" fmla="*/ 3200563 w 3639296"/>
                  <a:gd name="connsiteY64" fmla="*/ 914400 h 1990725"/>
                  <a:gd name="connsiteX65" fmla="*/ 3219613 w 3639296"/>
                  <a:gd name="connsiteY65" fmla="*/ 971550 h 1990725"/>
                  <a:gd name="connsiteX66" fmla="*/ 3238663 w 3639296"/>
                  <a:gd name="connsiteY66" fmla="*/ 1028700 h 1990725"/>
                  <a:gd name="connsiteX67" fmla="*/ 3229138 w 3639296"/>
                  <a:gd name="connsiteY67" fmla="*/ 1057275 h 1990725"/>
                  <a:gd name="connsiteX68" fmla="*/ 3257713 w 3639296"/>
                  <a:gd name="connsiteY68" fmla="*/ 1114425 h 1990725"/>
                  <a:gd name="connsiteX69" fmla="*/ 3257713 w 3639296"/>
                  <a:gd name="connsiteY69" fmla="*/ 1162050 h 1990725"/>
                  <a:gd name="connsiteX70" fmla="*/ 3257713 w 3639296"/>
                  <a:gd name="connsiteY70" fmla="*/ 1209675 h 1990725"/>
                  <a:gd name="connsiteX71" fmla="*/ 3238663 w 3639296"/>
                  <a:gd name="connsiteY71" fmla="*/ 1238250 h 1990725"/>
                  <a:gd name="connsiteX72" fmla="*/ 3248188 w 3639296"/>
                  <a:gd name="connsiteY72" fmla="*/ 1276350 h 1990725"/>
                  <a:gd name="connsiteX73" fmla="*/ 3257713 w 3639296"/>
                  <a:gd name="connsiteY73" fmla="*/ 1333500 h 1990725"/>
                  <a:gd name="connsiteX74" fmla="*/ 3276763 w 3639296"/>
                  <a:gd name="connsiteY74" fmla="*/ 1390650 h 1990725"/>
                  <a:gd name="connsiteX75" fmla="*/ 3276763 w 3639296"/>
                  <a:gd name="connsiteY75" fmla="*/ 1447800 h 1990725"/>
                  <a:gd name="connsiteX76" fmla="*/ 3295813 w 3639296"/>
                  <a:gd name="connsiteY76" fmla="*/ 1504950 h 1990725"/>
                  <a:gd name="connsiteX77" fmla="*/ 3314863 w 3639296"/>
                  <a:gd name="connsiteY77" fmla="*/ 1562100 h 1990725"/>
                  <a:gd name="connsiteX78" fmla="*/ 3324388 w 3639296"/>
                  <a:gd name="connsiteY78" fmla="*/ 1590675 h 1990725"/>
                  <a:gd name="connsiteX79" fmla="*/ 3324388 w 3639296"/>
                  <a:gd name="connsiteY79" fmla="*/ 1638300 h 1990725"/>
                  <a:gd name="connsiteX80" fmla="*/ 3343438 w 3639296"/>
                  <a:gd name="connsiteY80" fmla="*/ 1685925 h 1990725"/>
                  <a:gd name="connsiteX81" fmla="*/ 3343438 w 3639296"/>
                  <a:gd name="connsiteY81" fmla="*/ 1743075 h 1990725"/>
                  <a:gd name="connsiteX82" fmla="*/ 3352963 w 3639296"/>
                  <a:gd name="connsiteY82" fmla="*/ 1800225 h 1990725"/>
                  <a:gd name="connsiteX83" fmla="*/ 3343438 w 3639296"/>
                  <a:gd name="connsiteY83" fmla="*/ 1838325 h 1990725"/>
                  <a:gd name="connsiteX84" fmla="*/ 3352963 w 3639296"/>
                  <a:gd name="connsiteY84" fmla="*/ 1876425 h 1990725"/>
                  <a:gd name="connsiteX85" fmla="*/ 3372013 w 3639296"/>
                  <a:gd name="connsiteY85" fmla="*/ 1933575 h 1990725"/>
                  <a:gd name="connsiteX86" fmla="*/ 3343438 w 3639296"/>
                  <a:gd name="connsiteY86" fmla="*/ 1962150 h 1990725"/>
                  <a:gd name="connsiteX87" fmla="*/ 3372013 w 3639296"/>
                  <a:gd name="connsiteY87" fmla="*/ 1990725 h 1990725"/>
                  <a:gd name="connsiteX88" fmla="*/ 3419638 w 3639296"/>
                  <a:gd name="connsiteY88" fmla="*/ 1924050 h 1990725"/>
                  <a:gd name="connsiteX89" fmla="*/ 3419638 w 3639296"/>
                  <a:gd name="connsiteY89" fmla="*/ 1857375 h 1990725"/>
                  <a:gd name="connsiteX90" fmla="*/ 3429163 w 3639296"/>
                  <a:gd name="connsiteY90" fmla="*/ 1800225 h 1990725"/>
                  <a:gd name="connsiteX91" fmla="*/ 3429163 w 3639296"/>
                  <a:gd name="connsiteY91" fmla="*/ 1752600 h 1990725"/>
                  <a:gd name="connsiteX92" fmla="*/ 3429163 w 3639296"/>
                  <a:gd name="connsiteY92" fmla="*/ 1685925 h 1990725"/>
                  <a:gd name="connsiteX93" fmla="*/ 3438688 w 3639296"/>
                  <a:gd name="connsiteY93" fmla="*/ 1628775 h 1990725"/>
                  <a:gd name="connsiteX94" fmla="*/ 3448213 w 3639296"/>
                  <a:gd name="connsiteY94" fmla="*/ 1562100 h 1990725"/>
                  <a:gd name="connsiteX95" fmla="*/ 3438688 w 3639296"/>
                  <a:gd name="connsiteY95" fmla="*/ 1504950 h 1990725"/>
                  <a:gd name="connsiteX96" fmla="*/ 3467263 w 3639296"/>
                  <a:gd name="connsiteY96" fmla="*/ 1457325 h 1990725"/>
                  <a:gd name="connsiteX97" fmla="*/ 3438688 w 3639296"/>
                  <a:gd name="connsiteY97" fmla="*/ 1419225 h 1990725"/>
                  <a:gd name="connsiteX98" fmla="*/ 3467263 w 3639296"/>
                  <a:gd name="connsiteY98" fmla="*/ 1352550 h 1990725"/>
                  <a:gd name="connsiteX99" fmla="*/ 3467263 w 3639296"/>
                  <a:gd name="connsiteY99" fmla="*/ 1285875 h 1990725"/>
                  <a:gd name="connsiteX100" fmla="*/ 3448213 w 3639296"/>
                  <a:gd name="connsiteY100" fmla="*/ 1238250 h 1990725"/>
                  <a:gd name="connsiteX101" fmla="*/ 3457738 w 3639296"/>
                  <a:gd name="connsiteY101" fmla="*/ 1181100 h 1990725"/>
                  <a:gd name="connsiteX102" fmla="*/ 3457738 w 3639296"/>
                  <a:gd name="connsiteY102" fmla="*/ 1152525 h 1990725"/>
                  <a:gd name="connsiteX103" fmla="*/ 3467263 w 3639296"/>
                  <a:gd name="connsiteY103" fmla="*/ 1085850 h 1990725"/>
                  <a:gd name="connsiteX104" fmla="*/ 3467263 w 3639296"/>
                  <a:gd name="connsiteY104" fmla="*/ 1047750 h 1990725"/>
                  <a:gd name="connsiteX105" fmla="*/ 3457738 w 3639296"/>
                  <a:gd name="connsiteY105" fmla="*/ 981075 h 1990725"/>
                  <a:gd name="connsiteX106" fmla="*/ 3467263 w 3639296"/>
                  <a:gd name="connsiteY106" fmla="*/ 933450 h 1990725"/>
                  <a:gd name="connsiteX107" fmla="*/ 3486313 w 3639296"/>
                  <a:gd name="connsiteY107" fmla="*/ 866775 h 1990725"/>
                  <a:gd name="connsiteX108" fmla="*/ 3505363 w 3639296"/>
                  <a:gd name="connsiteY108" fmla="*/ 819150 h 1990725"/>
                  <a:gd name="connsiteX109" fmla="*/ 3486313 w 3639296"/>
                  <a:gd name="connsiteY109" fmla="*/ 781050 h 1990725"/>
                  <a:gd name="connsiteX110" fmla="*/ 3505363 w 3639296"/>
                  <a:gd name="connsiteY110" fmla="*/ 685800 h 1990725"/>
                  <a:gd name="connsiteX111" fmla="*/ 3572042 w 3639296"/>
                  <a:gd name="connsiteY111" fmla="*/ 742950 h 1990725"/>
                  <a:gd name="connsiteX112" fmla="*/ 3572038 w 3639296"/>
                  <a:gd name="connsiteY112" fmla="*/ 533400 h 1990725"/>
                  <a:gd name="connsiteX113" fmla="*/ 3581563 w 3639296"/>
                  <a:gd name="connsiteY113" fmla="*/ 485775 h 1990725"/>
                  <a:gd name="connsiteX114" fmla="*/ 3581563 w 3639296"/>
                  <a:gd name="connsiteY114" fmla="*/ 428625 h 1990725"/>
                  <a:gd name="connsiteX115" fmla="*/ 3600613 w 3639296"/>
                  <a:gd name="connsiteY115" fmla="*/ 361950 h 1990725"/>
                  <a:gd name="connsiteX116" fmla="*/ 3591088 w 3639296"/>
                  <a:gd name="connsiteY116" fmla="*/ 314325 h 1990725"/>
                  <a:gd name="connsiteX117" fmla="*/ 3591088 w 3639296"/>
                  <a:gd name="connsiteY117" fmla="*/ 247650 h 1990725"/>
                  <a:gd name="connsiteX118" fmla="*/ 3600613 w 3639296"/>
                  <a:gd name="connsiteY118" fmla="*/ 190500 h 1990725"/>
                  <a:gd name="connsiteX119" fmla="*/ 3629188 w 3639296"/>
                  <a:gd name="connsiteY119" fmla="*/ 142875 h 1990725"/>
                  <a:gd name="connsiteX120" fmla="*/ 3610138 w 3639296"/>
                  <a:gd name="connsiteY120" fmla="*/ 95250 h 1990725"/>
                  <a:gd name="connsiteX121" fmla="*/ 3638713 w 3639296"/>
                  <a:gd name="connsiteY121" fmla="*/ 57150 h 1990725"/>
                  <a:gd name="connsiteX122" fmla="*/ 3629188 w 3639296"/>
                  <a:gd name="connsiteY122" fmla="*/ 0 h 1990725"/>
                  <a:gd name="connsiteX0" fmla="*/ 647837 w 3668104"/>
                  <a:gd name="connsiteY0" fmla="*/ 790575 h 1990725"/>
                  <a:gd name="connsiteX1" fmla="*/ 596421 w 3668104"/>
                  <a:gd name="connsiteY1" fmla="*/ 809625 h 1990725"/>
                  <a:gd name="connsiteX2" fmla="*/ 539115 w 3668104"/>
                  <a:gd name="connsiteY2" fmla="*/ 857250 h 1990725"/>
                  <a:gd name="connsiteX3" fmla="*/ 461177 w 3668104"/>
                  <a:gd name="connsiteY3" fmla="*/ 866775 h 1990725"/>
                  <a:gd name="connsiteX4" fmla="*/ 390806 w 3668104"/>
                  <a:gd name="connsiteY4" fmla="*/ 914400 h 1990725"/>
                  <a:gd name="connsiteX5" fmla="*/ 102387 w 3668104"/>
                  <a:gd name="connsiteY5" fmla="*/ 1085850 h 1990725"/>
                  <a:gd name="connsiteX6" fmla="*/ 37155 w 3668104"/>
                  <a:gd name="connsiteY6" fmla="*/ 1104900 h 1990725"/>
                  <a:gd name="connsiteX7" fmla="*/ 647835 w 3668104"/>
                  <a:gd name="connsiteY7" fmla="*/ 790575 h 1990725"/>
                  <a:gd name="connsiteX8" fmla="*/ 754622 w 3668104"/>
                  <a:gd name="connsiteY8" fmla="*/ 923925 h 1990725"/>
                  <a:gd name="connsiteX9" fmla="*/ 800235 w 3668104"/>
                  <a:gd name="connsiteY9" fmla="*/ 742950 h 1990725"/>
                  <a:gd name="connsiteX10" fmla="*/ 872829 w 3668104"/>
                  <a:gd name="connsiteY10" fmla="*/ 763161 h 1990725"/>
                  <a:gd name="connsiteX11" fmla="*/ 956534 w 3668104"/>
                  <a:gd name="connsiteY11" fmla="*/ 590550 h 1990725"/>
                  <a:gd name="connsiteX12" fmla="*/ 1110033 w 3668104"/>
                  <a:gd name="connsiteY12" fmla="*/ 514358 h 1990725"/>
                  <a:gd name="connsiteX13" fmla="*/ 1314639 w 3668104"/>
                  <a:gd name="connsiteY13" fmla="*/ 390525 h 1990725"/>
                  <a:gd name="connsiteX14" fmla="*/ 1762343 w 3668104"/>
                  <a:gd name="connsiteY14" fmla="*/ 176059 h 1990725"/>
                  <a:gd name="connsiteX15" fmla="*/ 2191146 w 3668104"/>
                  <a:gd name="connsiteY15" fmla="*/ 28575 h 1990725"/>
                  <a:gd name="connsiteX16" fmla="*/ 2257821 w 3668104"/>
                  <a:gd name="connsiteY16" fmla="*/ 9525 h 1990725"/>
                  <a:gd name="connsiteX17" fmla="*/ 2372121 w 3668104"/>
                  <a:gd name="connsiteY17" fmla="*/ 19050 h 1990725"/>
                  <a:gd name="connsiteX18" fmla="*/ 2391171 w 3668104"/>
                  <a:gd name="connsiteY18" fmla="*/ 47625 h 1990725"/>
                  <a:gd name="connsiteX19" fmla="*/ 2400696 w 3668104"/>
                  <a:gd name="connsiteY19" fmla="*/ 95250 h 1990725"/>
                  <a:gd name="connsiteX20" fmla="*/ 2410221 w 3668104"/>
                  <a:gd name="connsiteY20" fmla="*/ 333375 h 1990725"/>
                  <a:gd name="connsiteX21" fmla="*/ 2438796 w 3668104"/>
                  <a:gd name="connsiteY21" fmla="*/ 495300 h 1990725"/>
                  <a:gd name="connsiteX22" fmla="*/ 2448321 w 3668104"/>
                  <a:gd name="connsiteY22" fmla="*/ 523875 h 1990725"/>
                  <a:gd name="connsiteX23" fmla="*/ 2467372 w 3668104"/>
                  <a:gd name="connsiteY23" fmla="*/ 647700 h 1990725"/>
                  <a:gd name="connsiteX24" fmla="*/ 2467369 w 3668104"/>
                  <a:gd name="connsiteY24" fmla="*/ 695325 h 1990725"/>
                  <a:gd name="connsiteX25" fmla="*/ 2467370 w 3668104"/>
                  <a:gd name="connsiteY25" fmla="*/ 742950 h 1990725"/>
                  <a:gd name="connsiteX26" fmla="*/ 2514996 w 3668104"/>
                  <a:gd name="connsiteY26" fmla="*/ 723900 h 1990725"/>
                  <a:gd name="connsiteX27" fmla="*/ 2524521 w 3668104"/>
                  <a:gd name="connsiteY27" fmla="*/ 876300 h 1990725"/>
                  <a:gd name="connsiteX28" fmla="*/ 2534046 w 3668104"/>
                  <a:gd name="connsiteY28" fmla="*/ 904875 h 1990725"/>
                  <a:gd name="connsiteX29" fmla="*/ 2524521 w 3668104"/>
                  <a:gd name="connsiteY29" fmla="*/ 952500 h 1990725"/>
                  <a:gd name="connsiteX30" fmla="*/ 2543571 w 3668104"/>
                  <a:gd name="connsiteY30" fmla="*/ 1000125 h 1990725"/>
                  <a:gd name="connsiteX31" fmla="*/ 2543571 w 3668104"/>
                  <a:gd name="connsiteY31" fmla="*/ 1028700 h 1990725"/>
                  <a:gd name="connsiteX32" fmla="*/ 2553096 w 3668104"/>
                  <a:gd name="connsiteY32" fmla="*/ 1076325 h 1990725"/>
                  <a:gd name="connsiteX33" fmla="*/ 2553096 w 3668104"/>
                  <a:gd name="connsiteY33" fmla="*/ 1123950 h 1990725"/>
                  <a:gd name="connsiteX34" fmla="*/ 2562621 w 3668104"/>
                  <a:gd name="connsiteY34" fmla="*/ 1162050 h 1990725"/>
                  <a:gd name="connsiteX35" fmla="*/ 2553096 w 3668104"/>
                  <a:gd name="connsiteY35" fmla="*/ 1181100 h 1990725"/>
                  <a:gd name="connsiteX36" fmla="*/ 2572146 w 3668104"/>
                  <a:gd name="connsiteY36" fmla="*/ 1219200 h 1990725"/>
                  <a:gd name="connsiteX37" fmla="*/ 2572146 w 3668104"/>
                  <a:gd name="connsiteY37" fmla="*/ 1266825 h 1990725"/>
                  <a:gd name="connsiteX38" fmla="*/ 2591196 w 3668104"/>
                  <a:gd name="connsiteY38" fmla="*/ 1314450 h 1990725"/>
                  <a:gd name="connsiteX39" fmla="*/ 2591196 w 3668104"/>
                  <a:gd name="connsiteY39" fmla="*/ 1362075 h 1990725"/>
                  <a:gd name="connsiteX40" fmla="*/ 2629296 w 3668104"/>
                  <a:gd name="connsiteY40" fmla="*/ 1400175 h 1990725"/>
                  <a:gd name="connsiteX41" fmla="*/ 2657871 w 3668104"/>
                  <a:gd name="connsiteY41" fmla="*/ 1362075 h 1990725"/>
                  <a:gd name="connsiteX42" fmla="*/ 2667396 w 3668104"/>
                  <a:gd name="connsiteY42" fmla="*/ 1314450 h 1990725"/>
                  <a:gd name="connsiteX43" fmla="*/ 2686446 w 3668104"/>
                  <a:gd name="connsiteY43" fmla="*/ 1257300 h 1990725"/>
                  <a:gd name="connsiteX44" fmla="*/ 2686446 w 3668104"/>
                  <a:gd name="connsiteY44" fmla="*/ 1219200 h 1990725"/>
                  <a:gd name="connsiteX45" fmla="*/ 2705496 w 3668104"/>
                  <a:gd name="connsiteY45" fmla="*/ 1152525 h 1990725"/>
                  <a:gd name="connsiteX46" fmla="*/ 2695971 w 3668104"/>
                  <a:gd name="connsiteY46" fmla="*/ 1085850 h 1990725"/>
                  <a:gd name="connsiteX47" fmla="*/ 2705496 w 3668104"/>
                  <a:gd name="connsiteY47" fmla="*/ 1057275 h 1990725"/>
                  <a:gd name="connsiteX48" fmla="*/ 2724546 w 3668104"/>
                  <a:gd name="connsiteY48" fmla="*/ 990600 h 1990725"/>
                  <a:gd name="connsiteX49" fmla="*/ 2734071 w 3668104"/>
                  <a:gd name="connsiteY49" fmla="*/ 942975 h 1990725"/>
                  <a:gd name="connsiteX50" fmla="*/ 2743596 w 3668104"/>
                  <a:gd name="connsiteY50" fmla="*/ 895350 h 1990725"/>
                  <a:gd name="connsiteX51" fmla="*/ 2762646 w 3668104"/>
                  <a:gd name="connsiteY51" fmla="*/ 847725 h 1990725"/>
                  <a:gd name="connsiteX52" fmla="*/ 2810271 w 3668104"/>
                  <a:gd name="connsiteY52" fmla="*/ 904875 h 1990725"/>
                  <a:gd name="connsiteX53" fmla="*/ 2810271 w 3668104"/>
                  <a:gd name="connsiteY53" fmla="*/ 952500 h 1990725"/>
                  <a:gd name="connsiteX54" fmla="*/ 2876949 w 3668104"/>
                  <a:gd name="connsiteY54" fmla="*/ 1047750 h 1990725"/>
                  <a:gd name="connsiteX55" fmla="*/ 2943623 w 3668104"/>
                  <a:gd name="connsiteY55" fmla="*/ 962025 h 1990725"/>
                  <a:gd name="connsiteX56" fmla="*/ 2972196 w 3668104"/>
                  <a:gd name="connsiteY56" fmla="*/ 1019175 h 1990725"/>
                  <a:gd name="connsiteX57" fmla="*/ 2981721 w 3668104"/>
                  <a:gd name="connsiteY57" fmla="*/ 819150 h 1990725"/>
                  <a:gd name="connsiteX58" fmla="*/ 3029346 w 3668104"/>
                  <a:gd name="connsiteY58" fmla="*/ 762000 h 1990725"/>
                  <a:gd name="connsiteX59" fmla="*/ 3086496 w 3668104"/>
                  <a:gd name="connsiteY59" fmla="*/ 762000 h 1990725"/>
                  <a:gd name="connsiteX60" fmla="*/ 3143646 w 3668104"/>
                  <a:gd name="connsiteY60" fmla="*/ 771525 h 1990725"/>
                  <a:gd name="connsiteX61" fmla="*/ 3200797 w 3668104"/>
                  <a:gd name="connsiteY61" fmla="*/ 790575 h 1990725"/>
                  <a:gd name="connsiteX62" fmla="*/ 3210321 w 3668104"/>
                  <a:gd name="connsiteY62" fmla="*/ 857250 h 1990725"/>
                  <a:gd name="connsiteX63" fmla="*/ 3229371 w 3668104"/>
                  <a:gd name="connsiteY63" fmla="*/ 914400 h 1990725"/>
                  <a:gd name="connsiteX64" fmla="*/ 3248421 w 3668104"/>
                  <a:gd name="connsiteY64" fmla="*/ 971550 h 1990725"/>
                  <a:gd name="connsiteX65" fmla="*/ 3267471 w 3668104"/>
                  <a:gd name="connsiteY65" fmla="*/ 1028700 h 1990725"/>
                  <a:gd name="connsiteX66" fmla="*/ 3257946 w 3668104"/>
                  <a:gd name="connsiteY66" fmla="*/ 1057275 h 1990725"/>
                  <a:gd name="connsiteX67" fmla="*/ 3286521 w 3668104"/>
                  <a:gd name="connsiteY67" fmla="*/ 1114425 h 1990725"/>
                  <a:gd name="connsiteX68" fmla="*/ 3286521 w 3668104"/>
                  <a:gd name="connsiteY68" fmla="*/ 1162050 h 1990725"/>
                  <a:gd name="connsiteX69" fmla="*/ 3286521 w 3668104"/>
                  <a:gd name="connsiteY69" fmla="*/ 1209675 h 1990725"/>
                  <a:gd name="connsiteX70" fmla="*/ 3267471 w 3668104"/>
                  <a:gd name="connsiteY70" fmla="*/ 1238250 h 1990725"/>
                  <a:gd name="connsiteX71" fmla="*/ 3276996 w 3668104"/>
                  <a:gd name="connsiteY71" fmla="*/ 1276350 h 1990725"/>
                  <a:gd name="connsiteX72" fmla="*/ 3286521 w 3668104"/>
                  <a:gd name="connsiteY72" fmla="*/ 1333500 h 1990725"/>
                  <a:gd name="connsiteX73" fmla="*/ 3305571 w 3668104"/>
                  <a:gd name="connsiteY73" fmla="*/ 1390650 h 1990725"/>
                  <a:gd name="connsiteX74" fmla="*/ 3305571 w 3668104"/>
                  <a:gd name="connsiteY74" fmla="*/ 1447800 h 1990725"/>
                  <a:gd name="connsiteX75" fmla="*/ 3324621 w 3668104"/>
                  <a:gd name="connsiteY75" fmla="*/ 1504950 h 1990725"/>
                  <a:gd name="connsiteX76" fmla="*/ 3343671 w 3668104"/>
                  <a:gd name="connsiteY76" fmla="*/ 1562100 h 1990725"/>
                  <a:gd name="connsiteX77" fmla="*/ 3353196 w 3668104"/>
                  <a:gd name="connsiteY77" fmla="*/ 1590675 h 1990725"/>
                  <a:gd name="connsiteX78" fmla="*/ 3353196 w 3668104"/>
                  <a:gd name="connsiteY78" fmla="*/ 1638300 h 1990725"/>
                  <a:gd name="connsiteX79" fmla="*/ 3372246 w 3668104"/>
                  <a:gd name="connsiteY79" fmla="*/ 1685925 h 1990725"/>
                  <a:gd name="connsiteX80" fmla="*/ 3372246 w 3668104"/>
                  <a:gd name="connsiteY80" fmla="*/ 1743075 h 1990725"/>
                  <a:gd name="connsiteX81" fmla="*/ 3381771 w 3668104"/>
                  <a:gd name="connsiteY81" fmla="*/ 1800225 h 1990725"/>
                  <a:gd name="connsiteX82" fmla="*/ 3372246 w 3668104"/>
                  <a:gd name="connsiteY82" fmla="*/ 1838325 h 1990725"/>
                  <a:gd name="connsiteX83" fmla="*/ 3381771 w 3668104"/>
                  <a:gd name="connsiteY83" fmla="*/ 1876425 h 1990725"/>
                  <a:gd name="connsiteX84" fmla="*/ 3400821 w 3668104"/>
                  <a:gd name="connsiteY84" fmla="*/ 1933575 h 1990725"/>
                  <a:gd name="connsiteX85" fmla="*/ 3372246 w 3668104"/>
                  <a:gd name="connsiteY85" fmla="*/ 1962150 h 1990725"/>
                  <a:gd name="connsiteX86" fmla="*/ 3400821 w 3668104"/>
                  <a:gd name="connsiteY86" fmla="*/ 1990725 h 1990725"/>
                  <a:gd name="connsiteX87" fmla="*/ 3448446 w 3668104"/>
                  <a:gd name="connsiteY87" fmla="*/ 1924050 h 1990725"/>
                  <a:gd name="connsiteX88" fmla="*/ 3448446 w 3668104"/>
                  <a:gd name="connsiteY88" fmla="*/ 1857375 h 1990725"/>
                  <a:gd name="connsiteX89" fmla="*/ 3457971 w 3668104"/>
                  <a:gd name="connsiteY89" fmla="*/ 1800225 h 1990725"/>
                  <a:gd name="connsiteX90" fmla="*/ 3457971 w 3668104"/>
                  <a:gd name="connsiteY90" fmla="*/ 1752600 h 1990725"/>
                  <a:gd name="connsiteX91" fmla="*/ 3457971 w 3668104"/>
                  <a:gd name="connsiteY91" fmla="*/ 1685925 h 1990725"/>
                  <a:gd name="connsiteX92" fmla="*/ 3467496 w 3668104"/>
                  <a:gd name="connsiteY92" fmla="*/ 1628775 h 1990725"/>
                  <a:gd name="connsiteX93" fmla="*/ 3477021 w 3668104"/>
                  <a:gd name="connsiteY93" fmla="*/ 1562100 h 1990725"/>
                  <a:gd name="connsiteX94" fmla="*/ 3467496 w 3668104"/>
                  <a:gd name="connsiteY94" fmla="*/ 1504950 h 1990725"/>
                  <a:gd name="connsiteX95" fmla="*/ 3496071 w 3668104"/>
                  <a:gd name="connsiteY95" fmla="*/ 1457325 h 1990725"/>
                  <a:gd name="connsiteX96" fmla="*/ 3467496 w 3668104"/>
                  <a:gd name="connsiteY96" fmla="*/ 1419225 h 1990725"/>
                  <a:gd name="connsiteX97" fmla="*/ 3496071 w 3668104"/>
                  <a:gd name="connsiteY97" fmla="*/ 1352550 h 1990725"/>
                  <a:gd name="connsiteX98" fmla="*/ 3496071 w 3668104"/>
                  <a:gd name="connsiteY98" fmla="*/ 1285875 h 1990725"/>
                  <a:gd name="connsiteX99" fmla="*/ 3477021 w 3668104"/>
                  <a:gd name="connsiteY99" fmla="*/ 1238250 h 1990725"/>
                  <a:gd name="connsiteX100" fmla="*/ 3486546 w 3668104"/>
                  <a:gd name="connsiteY100" fmla="*/ 1181100 h 1990725"/>
                  <a:gd name="connsiteX101" fmla="*/ 3486546 w 3668104"/>
                  <a:gd name="connsiteY101" fmla="*/ 1152525 h 1990725"/>
                  <a:gd name="connsiteX102" fmla="*/ 3496071 w 3668104"/>
                  <a:gd name="connsiteY102" fmla="*/ 1085850 h 1990725"/>
                  <a:gd name="connsiteX103" fmla="*/ 3496071 w 3668104"/>
                  <a:gd name="connsiteY103" fmla="*/ 1047750 h 1990725"/>
                  <a:gd name="connsiteX104" fmla="*/ 3486546 w 3668104"/>
                  <a:gd name="connsiteY104" fmla="*/ 981075 h 1990725"/>
                  <a:gd name="connsiteX105" fmla="*/ 3496071 w 3668104"/>
                  <a:gd name="connsiteY105" fmla="*/ 933450 h 1990725"/>
                  <a:gd name="connsiteX106" fmla="*/ 3515121 w 3668104"/>
                  <a:gd name="connsiteY106" fmla="*/ 866775 h 1990725"/>
                  <a:gd name="connsiteX107" fmla="*/ 3534171 w 3668104"/>
                  <a:gd name="connsiteY107" fmla="*/ 819150 h 1990725"/>
                  <a:gd name="connsiteX108" fmla="*/ 3515121 w 3668104"/>
                  <a:gd name="connsiteY108" fmla="*/ 781050 h 1990725"/>
                  <a:gd name="connsiteX109" fmla="*/ 3534171 w 3668104"/>
                  <a:gd name="connsiteY109" fmla="*/ 685800 h 1990725"/>
                  <a:gd name="connsiteX110" fmla="*/ 3600850 w 3668104"/>
                  <a:gd name="connsiteY110" fmla="*/ 742950 h 1990725"/>
                  <a:gd name="connsiteX111" fmla="*/ 3600846 w 3668104"/>
                  <a:gd name="connsiteY111" fmla="*/ 533400 h 1990725"/>
                  <a:gd name="connsiteX112" fmla="*/ 3610371 w 3668104"/>
                  <a:gd name="connsiteY112" fmla="*/ 485775 h 1990725"/>
                  <a:gd name="connsiteX113" fmla="*/ 3610371 w 3668104"/>
                  <a:gd name="connsiteY113" fmla="*/ 428625 h 1990725"/>
                  <a:gd name="connsiteX114" fmla="*/ 3629421 w 3668104"/>
                  <a:gd name="connsiteY114" fmla="*/ 361950 h 1990725"/>
                  <a:gd name="connsiteX115" fmla="*/ 3619896 w 3668104"/>
                  <a:gd name="connsiteY115" fmla="*/ 314325 h 1990725"/>
                  <a:gd name="connsiteX116" fmla="*/ 3619896 w 3668104"/>
                  <a:gd name="connsiteY116" fmla="*/ 247650 h 1990725"/>
                  <a:gd name="connsiteX117" fmla="*/ 3629421 w 3668104"/>
                  <a:gd name="connsiteY117" fmla="*/ 190500 h 1990725"/>
                  <a:gd name="connsiteX118" fmla="*/ 3657996 w 3668104"/>
                  <a:gd name="connsiteY118" fmla="*/ 142875 h 1990725"/>
                  <a:gd name="connsiteX119" fmla="*/ 3638946 w 3668104"/>
                  <a:gd name="connsiteY119" fmla="*/ 95250 h 1990725"/>
                  <a:gd name="connsiteX120" fmla="*/ 3667521 w 3668104"/>
                  <a:gd name="connsiteY120" fmla="*/ 57150 h 1990725"/>
                  <a:gd name="connsiteX121" fmla="*/ 3657996 w 3668104"/>
                  <a:gd name="connsiteY121" fmla="*/ 0 h 1990725"/>
                  <a:gd name="connsiteX0" fmla="*/ 621009 w 3641276"/>
                  <a:gd name="connsiteY0" fmla="*/ 790575 h 1990725"/>
                  <a:gd name="connsiteX1" fmla="*/ 569593 w 3641276"/>
                  <a:gd name="connsiteY1" fmla="*/ 809625 h 1990725"/>
                  <a:gd name="connsiteX2" fmla="*/ 512287 w 3641276"/>
                  <a:gd name="connsiteY2" fmla="*/ 857250 h 1990725"/>
                  <a:gd name="connsiteX3" fmla="*/ 434349 w 3641276"/>
                  <a:gd name="connsiteY3" fmla="*/ 866775 h 1990725"/>
                  <a:gd name="connsiteX4" fmla="*/ 363978 w 3641276"/>
                  <a:gd name="connsiteY4" fmla="*/ 914400 h 1990725"/>
                  <a:gd name="connsiteX5" fmla="*/ 75559 w 3641276"/>
                  <a:gd name="connsiteY5" fmla="*/ 1085850 h 1990725"/>
                  <a:gd name="connsiteX6" fmla="*/ 10327 w 3641276"/>
                  <a:gd name="connsiteY6" fmla="*/ 1104900 h 1990725"/>
                  <a:gd name="connsiteX7" fmla="*/ 97009 w 3641276"/>
                  <a:gd name="connsiteY7" fmla="*/ 666750 h 1990725"/>
                  <a:gd name="connsiteX8" fmla="*/ 621007 w 3641276"/>
                  <a:gd name="connsiteY8" fmla="*/ 790575 h 1990725"/>
                  <a:gd name="connsiteX9" fmla="*/ 727794 w 3641276"/>
                  <a:gd name="connsiteY9" fmla="*/ 923925 h 1990725"/>
                  <a:gd name="connsiteX10" fmla="*/ 773407 w 3641276"/>
                  <a:gd name="connsiteY10" fmla="*/ 742950 h 1990725"/>
                  <a:gd name="connsiteX11" fmla="*/ 846001 w 3641276"/>
                  <a:gd name="connsiteY11" fmla="*/ 763161 h 1990725"/>
                  <a:gd name="connsiteX12" fmla="*/ 929706 w 3641276"/>
                  <a:gd name="connsiteY12" fmla="*/ 590550 h 1990725"/>
                  <a:gd name="connsiteX13" fmla="*/ 1083205 w 3641276"/>
                  <a:gd name="connsiteY13" fmla="*/ 514358 h 1990725"/>
                  <a:gd name="connsiteX14" fmla="*/ 1287811 w 3641276"/>
                  <a:gd name="connsiteY14" fmla="*/ 390525 h 1990725"/>
                  <a:gd name="connsiteX15" fmla="*/ 1735515 w 3641276"/>
                  <a:gd name="connsiteY15" fmla="*/ 176059 h 1990725"/>
                  <a:gd name="connsiteX16" fmla="*/ 2164318 w 3641276"/>
                  <a:gd name="connsiteY16" fmla="*/ 28575 h 1990725"/>
                  <a:gd name="connsiteX17" fmla="*/ 2230993 w 3641276"/>
                  <a:gd name="connsiteY17" fmla="*/ 9525 h 1990725"/>
                  <a:gd name="connsiteX18" fmla="*/ 2345293 w 3641276"/>
                  <a:gd name="connsiteY18" fmla="*/ 19050 h 1990725"/>
                  <a:gd name="connsiteX19" fmla="*/ 2364343 w 3641276"/>
                  <a:gd name="connsiteY19" fmla="*/ 47625 h 1990725"/>
                  <a:gd name="connsiteX20" fmla="*/ 2373868 w 3641276"/>
                  <a:gd name="connsiteY20" fmla="*/ 95250 h 1990725"/>
                  <a:gd name="connsiteX21" fmla="*/ 2383393 w 3641276"/>
                  <a:gd name="connsiteY21" fmla="*/ 333375 h 1990725"/>
                  <a:gd name="connsiteX22" fmla="*/ 2411968 w 3641276"/>
                  <a:gd name="connsiteY22" fmla="*/ 495300 h 1990725"/>
                  <a:gd name="connsiteX23" fmla="*/ 2421493 w 3641276"/>
                  <a:gd name="connsiteY23" fmla="*/ 523875 h 1990725"/>
                  <a:gd name="connsiteX24" fmla="*/ 2440544 w 3641276"/>
                  <a:gd name="connsiteY24" fmla="*/ 647700 h 1990725"/>
                  <a:gd name="connsiteX25" fmla="*/ 2440541 w 3641276"/>
                  <a:gd name="connsiteY25" fmla="*/ 695325 h 1990725"/>
                  <a:gd name="connsiteX26" fmla="*/ 2440542 w 3641276"/>
                  <a:gd name="connsiteY26" fmla="*/ 742950 h 1990725"/>
                  <a:gd name="connsiteX27" fmla="*/ 2488168 w 3641276"/>
                  <a:gd name="connsiteY27" fmla="*/ 723900 h 1990725"/>
                  <a:gd name="connsiteX28" fmla="*/ 2497693 w 3641276"/>
                  <a:gd name="connsiteY28" fmla="*/ 876300 h 1990725"/>
                  <a:gd name="connsiteX29" fmla="*/ 2507218 w 3641276"/>
                  <a:gd name="connsiteY29" fmla="*/ 904875 h 1990725"/>
                  <a:gd name="connsiteX30" fmla="*/ 2497693 w 3641276"/>
                  <a:gd name="connsiteY30" fmla="*/ 952500 h 1990725"/>
                  <a:gd name="connsiteX31" fmla="*/ 2516743 w 3641276"/>
                  <a:gd name="connsiteY31" fmla="*/ 1000125 h 1990725"/>
                  <a:gd name="connsiteX32" fmla="*/ 2516743 w 3641276"/>
                  <a:gd name="connsiteY32" fmla="*/ 1028700 h 1990725"/>
                  <a:gd name="connsiteX33" fmla="*/ 2526268 w 3641276"/>
                  <a:gd name="connsiteY33" fmla="*/ 1076325 h 1990725"/>
                  <a:gd name="connsiteX34" fmla="*/ 2526268 w 3641276"/>
                  <a:gd name="connsiteY34" fmla="*/ 1123950 h 1990725"/>
                  <a:gd name="connsiteX35" fmla="*/ 2535793 w 3641276"/>
                  <a:gd name="connsiteY35" fmla="*/ 1162050 h 1990725"/>
                  <a:gd name="connsiteX36" fmla="*/ 2526268 w 3641276"/>
                  <a:gd name="connsiteY36" fmla="*/ 1181100 h 1990725"/>
                  <a:gd name="connsiteX37" fmla="*/ 2545318 w 3641276"/>
                  <a:gd name="connsiteY37" fmla="*/ 1219200 h 1990725"/>
                  <a:gd name="connsiteX38" fmla="*/ 2545318 w 3641276"/>
                  <a:gd name="connsiteY38" fmla="*/ 1266825 h 1990725"/>
                  <a:gd name="connsiteX39" fmla="*/ 2564368 w 3641276"/>
                  <a:gd name="connsiteY39" fmla="*/ 1314450 h 1990725"/>
                  <a:gd name="connsiteX40" fmla="*/ 2564368 w 3641276"/>
                  <a:gd name="connsiteY40" fmla="*/ 1362075 h 1990725"/>
                  <a:gd name="connsiteX41" fmla="*/ 2602468 w 3641276"/>
                  <a:gd name="connsiteY41" fmla="*/ 1400175 h 1990725"/>
                  <a:gd name="connsiteX42" fmla="*/ 2631043 w 3641276"/>
                  <a:gd name="connsiteY42" fmla="*/ 1362075 h 1990725"/>
                  <a:gd name="connsiteX43" fmla="*/ 2640568 w 3641276"/>
                  <a:gd name="connsiteY43" fmla="*/ 1314450 h 1990725"/>
                  <a:gd name="connsiteX44" fmla="*/ 2659618 w 3641276"/>
                  <a:gd name="connsiteY44" fmla="*/ 1257300 h 1990725"/>
                  <a:gd name="connsiteX45" fmla="*/ 2659618 w 3641276"/>
                  <a:gd name="connsiteY45" fmla="*/ 1219200 h 1990725"/>
                  <a:gd name="connsiteX46" fmla="*/ 2678668 w 3641276"/>
                  <a:gd name="connsiteY46" fmla="*/ 1152525 h 1990725"/>
                  <a:gd name="connsiteX47" fmla="*/ 2669143 w 3641276"/>
                  <a:gd name="connsiteY47" fmla="*/ 1085850 h 1990725"/>
                  <a:gd name="connsiteX48" fmla="*/ 2678668 w 3641276"/>
                  <a:gd name="connsiteY48" fmla="*/ 1057275 h 1990725"/>
                  <a:gd name="connsiteX49" fmla="*/ 2697718 w 3641276"/>
                  <a:gd name="connsiteY49" fmla="*/ 990600 h 1990725"/>
                  <a:gd name="connsiteX50" fmla="*/ 2707243 w 3641276"/>
                  <a:gd name="connsiteY50" fmla="*/ 942975 h 1990725"/>
                  <a:gd name="connsiteX51" fmla="*/ 2716768 w 3641276"/>
                  <a:gd name="connsiteY51" fmla="*/ 895350 h 1990725"/>
                  <a:gd name="connsiteX52" fmla="*/ 2735818 w 3641276"/>
                  <a:gd name="connsiteY52" fmla="*/ 847725 h 1990725"/>
                  <a:gd name="connsiteX53" fmla="*/ 2783443 w 3641276"/>
                  <a:gd name="connsiteY53" fmla="*/ 904875 h 1990725"/>
                  <a:gd name="connsiteX54" fmla="*/ 2783443 w 3641276"/>
                  <a:gd name="connsiteY54" fmla="*/ 952500 h 1990725"/>
                  <a:gd name="connsiteX55" fmla="*/ 2850121 w 3641276"/>
                  <a:gd name="connsiteY55" fmla="*/ 1047750 h 1990725"/>
                  <a:gd name="connsiteX56" fmla="*/ 2916795 w 3641276"/>
                  <a:gd name="connsiteY56" fmla="*/ 962025 h 1990725"/>
                  <a:gd name="connsiteX57" fmla="*/ 2945368 w 3641276"/>
                  <a:gd name="connsiteY57" fmla="*/ 1019175 h 1990725"/>
                  <a:gd name="connsiteX58" fmla="*/ 2954893 w 3641276"/>
                  <a:gd name="connsiteY58" fmla="*/ 819150 h 1990725"/>
                  <a:gd name="connsiteX59" fmla="*/ 3002518 w 3641276"/>
                  <a:gd name="connsiteY59" fmla="*/ 762000 h 1990725"/>
                  <a:gd name="connsiteX60" fmla="*/ 3059668 w 3641276"/>
                  <a:gd name="connsiteY60" fmla="*/ 762000 h 1990725"/>
                  <a:gd name="connsiteX61" fmla="*/ 3116818 w 3641276"/>
                  <a:gd name="connsiteY61" fmla="*/ 771525 h 1990725"/>
                  <a:gd name="connsiteX62" fmla="*/ 3173969 w 3641276"/>
                  <a:gd name="connsiteY62" fmla="*/ 790575 h 1990725"/>
                  <a:gd name="connsiteX63" fmla="*/ 3183493 w 3641276"/>
                  <a:gd name="connsiteY63" fmla="*/ 857250 h 1990725"/>
                  <a:gd name="connsiteX64" fmla="*/ 3202543 w 3641276"/>
                  <a:gd name="connsiteY64" fmla="*/ 914400 h 1990725"/>
                  <a:gd name="connsiteX65" fmla="*/ 3221593 w 3641276"/>
                  <a:gd name="connsiteY65" fmla="*/ 971550 h 1990725"/>
                  <a:gd name="connsiteX66" fmla="*/ 3240643 w 3641276"/>
                  <a:gd name="connsiteY66" fmla="*/ 1028700 h 1990725"/>
                  <a:gd name="connsiteX67" fmla="*/ 3231118 w 3641276"/>
                  <a:gd name="connsiteY67" fmla="*/ 1057275 h 1990725"/>
                  <a:gd name="connsiteX68" fmla="*/ 3259693 w 3641276"/>
                  <a:gd name="connsiteY68" fmla="*/ 1114425 h 1990725"/>
                  <a:gd name="connsiteX69" fmla="*/ 3259693 w 3641276"/>
                  <a:gd name="connsiteY69" fmla="*/ 1162050 h 1990725"/>
                  <a:gd name="connsiteX70" fmla="*/ 3259693 w 3641276"/>
                  <a:gd name="connsiteY70" fmla="*/ 1209675 h 1990725"/>
                  <a:gd name="connsiteX71" fmla="*/ 3240643 w 3641276"/>
                  <a:gd name="connsiteY71" fmla="*/ 1238250 h 1990725"/>
                  <a:gd name="connsiteX72" fmla="*/ 3250168 w 3641276"/>
                  <a:gd name="connsiteY72" fmla="*/ 1276350 h 1990725"/>
                  <a:gd name="connsiteX73" fmla="*/ 3259693 w 3641276"/>
                  <a:gd name="connsiteY73" fmla="*/ 1333500 h 1990725"/>
                  <a:gd name="connsiteX74" fmla="*/ 3278743 w 3641276"/>
                  <a:gd name="connsiteY74" fmla="*/ 1390650 h 1990725"/>
                  <a:gd name="connsiteX75" fmla="*/ 3278743 w 3641276"/>
                  <a:gd name="connsiteY75" fmla="*/ 1447800 h 1990725"/>
                  <a:gd name="connsiteX76" fmla="*/ 3297793 w 3641276"/>
                  <a:gd name="connsiteY76" fmla="*/ 1504950 h 1990725"/>
                  <a:gd name="connsiteX77" fmla="*/ 3316843 w 3641276"/>
                  <a:gd name="connsiteY77" fmla="*/ 1562100 h 1990725"/>
                  <a:gd name="connsiteX78" fmla="*/ 3326368 w 3641276"/>
                  <a:gd name="connsiteY78" fmla="*/ 1590675 h 1990725"/>
                  <a:gd name="connsiteX79" fmla="*/ 3326368 w 3641276"/>
                  <a:gd name="connsiteY79" fmla="*/ 1638300 h 1990725"/>
                  <a:gd name="connsiteX80" fmla="*/ 3345418 w 3641276"/>
                  <a:gd name="connsiteY80" fmla="*/ 1685925 h 1990725"/>
                  <a:gd name="connsiteX81" fmla="*/ 3345418 w 3641276"/>
                  <a:gd name="connsiteY81" fmla="*/ 1743075 h 1990725"/>
                  <a:gd name="connsiteX82" fmla="*/ 3354943 w 3641276"/>
                  <a:gd name="connsiteY82" fmla="*/ 1800225 h 1990725"/>
                  <a:gd name="connsiteX83" fmla="*/ 3345418 w 3641276"/>
                  <a:gd name="connsiteY83" fmla="*/ 1838325 h 1990725"/>
                  <a:gd name="connsiteX84" fmla="*/ 3354943 w 3641276"/>
                  <a:gd name="connsiteY84" fmla="*/ 1876425 h 1990725"/>
                  <a:gd name="connsiteX85" fmla="*/ 3373993 w 3641276"/>
                  <a:gd name="connsiteY85" fmla="*/ 1933575 h 1990725"/>
                  <a:gd name="connsiteX86" fmla="*/ 3345418 w 3641276"/>
                  <a:gd name="connsiteY86" fmla="*/ 1962150 h 1990725"/>
                  <a:gd name="connsiteX87" fmla="*/ 3373993 w 3641276"/>
                  <a:gd name="connsiteY87" fmla="*/ 1990725 h 1990725"/>
                  <a:gd name="connsiteX88" fmla="*/ 3421618 w 3641276"/>
                  <a:gd name="connsiteY88" fmla="*/ 1924050 h 1990725"/>
                  <a:gd name="connsiteX89" fmla="*/ 3421618 w 3641276"/>
                  <a:gd name="connsiteY89" fmla="*/ 1857375 h 1990725"/>
                  <a:gd name="connsiteX90" fmla="*/ 3431143 w 3641276"/>
                  <a:gd name="connsiteY90" fmla="*/ 1800225 h 1990725"/>
                  <a:gd name="connsiteX91" fmla="*/ 3431143 w 3641276"/>
                  <a:gd name="connsiteY91" fmla="*/ 1752600 h 1990725"/>
                  <a:gd name="connsiteX92" fmla="*/ 3431143 w 3641276"/>
                  <a:gd name="connsiteY92" fmla="*/ 1685925 h 1990725"/>
                  <a:gd name="connsiteX93" fmla="*/ 3440668 w 3641276"/>
                  <a:gd name="connsiteY93" fmla="*/ 1628775 h 1990725"/>
                  <a:gd name="connsiteX94" fmla="*/ 3450193 w 3641276"/>
                  <a:gd name="connsiteY94" fmla="*/ 1562100 h 1990725"/>
                  <a:gd name="connsiteX95" fmla="*/ 3440668 w 3641276"/>
                  <a:gd name="connsiteY95" fmla="*/ 1504950 h 1990725"/>
                  <a:gd name="connsiteX96" fmla="*/ 3469243 w 3641276"/>
                  <a:gd name="connsiteY96" fmla="*/ 1457325 h 1990725"/>
                  <a:gd name="connsiteX97" fmla="*/ 3440668 w 3641276"/>
                  <a:gd name="connsiteY97" fmla="*/ 1419225 h 1990725"/>
                  <a:gd name="connsiteX98" fmla="*/ 3469243 w 3641276"/>
                  <a:gd name="connsiteY98" fmla="*/ 1352550 h 1990725"/>
                  <a:gd name="connsiteX99" fmla="*/ 3469243 w 3641276"/>
                  <a:gd name="connsiteY99" fmla="*/ 1285875 h 1990725"/>
                  <a:gd name="connsiteX100" fmla="*/ 3450193 w 3641276"/>
                  <a:gd name="connsiteY100" fmla="*/ 1238250 h 1990725"/>
                  <a:gd name="connsiteX101" fmla="*/ 3459718 w 3641276"/>
                  <a:gd name="connsiteY101" fmla="*/ 1181100 h 1990725"/>
                  <a:gd name="connsiteX102" fmla="*/ 3459718 w 3641276"/>
                  <a:gd name="connsiteY102" fmla="*/ 1152525 h 1990725"/>
                  <a:gd name="connsiteX103" fmla="*/ 3469243 w 3641276"/>
                  <a:gd name="connsiteY103" fmla="*/ 1085850 h 1990725"/>
                  <a:gd name="connsiteX104" fmla="*/ 3469243 w 3641276"/>
                  <a:gd name="connsiteY104" fmla="*/ 1047750 h 1990725"/>
                  <a:gd name="connsiteX105" fmla="*/ 3459718 w 3641276"/>
                  <a:gd name="connsiteY105" fmla="*/ 981075 h 1990725"/>
                  <a:gd name="connsiteX106" fmla="*/ 3469243 w 3641276"/>
                  <a:gd name="connsiteY106" fmla="*/ 933450 h 1990725"/>
                  <a:gd name="connsiteX107" fmla="*/ 3488293 w 3641276"/>
                  <a:gd name="connsiteY107" fmla="*/ 866775 h 1990725"/>
                  <a:gd name="connsiteX108" fmla="*/ 3507343 w 3641276"/>
                  <a:gd name="connsiteY108" fmla="*/ 819150 h 1990725"/>
                  <a:gd name="connsiteX109" fmla="*/ 3488293 w 3641276"/>
                  <a:gd name="connsiteY109" fmla="*/ 781050 h 1990725"/>
                  <a:gd name="connsiteX110" fmla="*/ 3507343 w 3641276"/>
                  <a:gd name="connsiteY110" fmla="*/ 685800 h 1990725"/>
                  <a:gd name="connsiteX111" fmla="*/ 3574022 w 3641276"/>
                  <a:gd name="connsiteY111" fmla="*/ 742950 h 1990725"/>
                  <a:gd name="connsiteX112" fmla="*/ 3574018 w 3641276"/>
                  <a:gd name="connsiteY112" fmla="*/ 533400 h 1990725"/>
                  <a:gd name="connsiteX113" fmla="*/ 3583543 w 3641276"/>
                  <a:gd name="connsiteY113" fmla="*/ 485775 h 1990725"/>
                  <a:gd name="connsiteX114" fmla="*/ 3583543 w 3641276"/>
                  <a:gd name="connsiteY114" fmla="*/ 428625 h 1990725"/>
                  <a:gd name="connsiteX115" fmla="*/ 3602593 w 3641276"/>
                  <a:gd name="connsiteY115" fmla="*/ 361950 h 1990725"/>
                  <a:gd name="connsiteX116" fmla="*/ 3593068 w 3641276"/>
                  <a:gd name="connsiteY116" fmla="*/ 314325 h 1990725"/>
                  <a:gd name="connsiteX117" fmla="*/ 3593068 w 3641276"/>
                  <a:gd name="connsiteY117" fmla="*/ 247650 h 1990725"/>
                  <a:gd name="connsiteX118" fmla="*/ 3602593 w 3641276"/>
                  <a:gd name="connsiteY118" fmla="*/ 190500 h 1990725"/>
                  <a:gd name="connsiteX119" fmla="*/ 3631168 w 3641276"/>
                  <a:gd name="connsiteY119" fmla="*/ 142875 h 1990725"/>
                  <a:gd name="connsiteX120" fmla="*/ 3612118 w 3641276"/>
                  <a:gd name="connsiteY120" fmla="*/ 95250 h 1990725"/>
                  <a:gd name="connsiteX121" fmla="*/ 3640693 w 3641276"/>
                  <a:gd name="connsiteY121" fmla="*/ 57150 h 1990725"/>
                  <a:gd name="connsiteX122" fmla="*/ 3631168 w 3641276"/>
                  <a:gd name="connsiteY122" fmla="*/ 0 h 1990725"/>
                  <a:gd name="connsiteX0" fmla="*/ 647837 w 3668104"/>
                  <a:gd name="connsiteY0" fmla="*/ 790575 h 1990725"/>
                  <a:gd name="connsiteX1" fmla="*/ 596421 w 3668104"/>
                  <a:gd name="connsiteY1" fmla="*/ 809625 h 1990725"/>
                  <a:gd name="connsiteX2" fmla="*/ 539115 w 3668104"/>
                  <a:gd name="connsiteY2" fmla="*/ 857250 h 1990725"/>
                  <a:gd name="connsiteX3" fmla="*/ 461177 w 3668104"/>
                  <a:gd name="connsiteY3" fmla="*/ 866775 h 1990725"/>
                  <a:gd name="connsiteX4" fmla="*/ 390806 w 3668104"/>
                  <a:gd name="connsiteY4" fmla="*/ 914400 h 1990725"/>
                  <a:gd name="connsiteX5" fmla="*/ 102387 w 3668104"/>
                  <a:gd name="connsiteY5" fmla="*/ 1085850 h 1990725"/>
                  <a:gd name="connsiteX6" fmla="*/ 37155 w 3668104"/>
                  <a:gd name="connsiteY6" fmla="*/ 1104900 h 1990725"/>
                  <a:gd name="connsiteX7" fmla="*/ 647835 w 3668104"/>
                  <a:gd name="connsiteY7" fmla="*/ 790575 h 1990725"/>
                  <a:gd name="connsiteX8" fmla="*/ 754622 w 3668104"/>
                  <a:gd name="connsiteY8" fmla="*/ 923925 h 1990725"/>
                  <a:gd name="connsiteX9" fmla="*/ 800235 w 3668104"/>
                  <a:gd name="connsiteY9" fmla="*/ 742950 h 1990725"/>
                  <a:gd name="connsiteX10" fmla="*/ 872829 w 3668104"/>
                  <a:gd name="connsiteY10" fmla="*/ 763161 h 1990725"/>
                  <a:gd name="connsiteX11" fmla="*/ 956534 w 3668104"/>
                  <a:gd name="connsiteY11" fmla="*/ 590550 h 1990725"/>
                  <a:gd name="connsiteX12" fmla="*/ 1110033 w 3668104"/>
                  <a:gd name="connsiteY12" fmla="*/ 514358 h 1990725"/>
                  <a:gd name="connsiteX13" fmla="*/ 1314639 w 3668104"/>
                  <a:gd name="connsiteY13" fmla="*/ 390525 h 1990725"/>
                  <a:gd name="connsiteX14" fmla="*/ 1762343 w 3668104"/>
                  <a:gd name="connsiteY14" fmla="*/ 176059 h 1990725"/>
                  <a:gd name="connsiteX15" fmla="*/ 2191146 w 3668104"/>
                  <a:gd name="connsiteY15" fmla="*/ 28575 h 1990725"/>
                  <a:gd name="connsiteX16" fmla="*/ 2257821 w 3668104"/>
                  <a:gd name="connsiteY16" fmla="*/ 9525 h 1990725"/>
                  <a:gd name="connsiteX17" fmla="*/ 2372121 w 3668104"/>
                  <a:gd name="connsiteY17" fmla="*/ 19050 h 1990725"/>
                  <a:gd name="connsiteX18" fmla="*/ 2391171 w 3668104"/>
                  <a:gd name="connsiteY18" fmla="*/ 47625 h 1990725"/>
                  <a:gd name="connsiteX19" fmla="*/ 2400696 w 3668104"/>
                  <a:gd name="connsiteY19" fmla="*/ 95250 h 1990725"/>
                  <a:gd name="connsiteX20" fmla="*/ 2410221 w 3668104"/>
                  <a:gd name="connsiteY20" fmla="*/ 333375 h 1990725"/>
                  <a:gd name="connsiteX21" fmla="*/ 2438796 w 3668104"/>
                  <a:gd name="connsiteY21" fmla="*/ 495300 h 1990725"/>
                  <a:gd name="connsiteX22" fmla="*/ 2448321 w 3668104"/>
                  <a:gd name="connsiteY22" fmla="*/ 523875 h 1990725"/>
                  <a:gd name="connsiteX23" fmla="*/ 2467372 w 3668104"/>
                  <a:gd name="connsiteY23" fmla="*/ 647700 h 1990725"/>
                  <a:gd name="connsiteX24" fmla="*/ 2467369 w 3668104"/>
                  <a:gd name="connsiteY24" fmla="*/ 695325 h 1990725"/>
                  <a:gd name="connsiteX25" fmla="*/ 2467370 w 3668104"/>
                  <a:gd name="connsiteY25" fmla="*/ 742950 h 1990725"/>
                  <a:gd name="connsiteX26" fmla="*/ 2514996 w 3668104"/>
                  <a:gd name="connsiteY26" fmla="*/ 723900 h 1990725"/>
                  <a:gd name="connsiteX27" fmla="*/ 2524521 w 3668104"/>
                  <a:gd name="connsiteY27" fmla="*/ 876300 h 1990725"/>
                  <a:gd name="connsiteX28" fmla="*/ 2534046 w 3668104"/>
                  <a:gd name="connsiteY28" fmla="*/ 904875 h 1990725"/>
                  <a:gd name="connsiteX29" fmla="*/ 2524521 w 3668104"/>
                  <a:gd name="connsiteY29" fmla="*/ 952500 h 1990725"/>
                  <a:gd name="connsiteX30" fmla="*/ 2543571 w 3668104"/>
                  <a:gd name="connsiteY30" fmla="*/ 1000125 h 1990725"/>
                  <a:gd name="connsiteX31" fmla="*/ 2543571 w 3668104"/>
                  <a:gd name="connsiteY31" fmla="*/ 1028700 h 1990725"/>
                  <a:gd name="connsiteX32" fmla="*/ 2553096 w 3668104"/>
                  <a:gd name="connsiteY32" fmla="*/ 1076325 h 1990725"/>
                  <a:gd name="connsiteX33" fmla="*/ 2553096 w 3668104"/>
                  <a:gd name="connsiteY33" fmla="*/ 1123950 h 1990725"/>
                  <a:gd name="connsiteX34" fmla="*/ 2562621 w 3668104"/>
                  <a:gd name="connsiteY34" fmla="*/ 1162050 h 1990725"/>
                  <a:gd name="connsiteX35" fmla="*/ 2553096 w 3668104"/>
                  <a:gd name="connsiteY35" fmla="*/ 1181100 h 1990725"/>
                  <a:gd name="connsiteX36" fmla="*/ 2572146 w 3668104"/>
                  <a:gd name="connsiteY36" fmla="*/ 1219200 h 1990725"/>
                  <a:gd name="connsiteX37" fmla="*/ 2572146 w 3668104"/>
                  <a:gd name="connsiteY37" fmla="*/ 1266825 h 1990725"/>
                  <a:gd name="connsiteX38" fmla="*/ 2591196 w 3668104"/>
                  <a:gd name="connsiteY38" fmla="*/ 1314450 h 1990725"/>
                  <a:gd name="connsiteX39" fmla="*/ 2591196 w 3668104"/>
                  <a:gd name="connsiteY39" fmla="*/ 1362075 h 1990725"/>
                  <a:gd name="connsiteX40" fmla="*/ 2629296 w 3668104"/>
                  <a:gd name="connsiteY40" fmla="*/ 1400175 h 1990725"/>
                  <a:gd name="connsiteX41" fmla="*/ 2657871 w 3668104"/>
                  <a:gd name="connsiteY41" fmla="*/ 1362075 h 1990725"/>
                  <a:gd name="connsiteX42" fmla="*/ 2667396 w 3668104"/>
                  <a:gd name="connsiteY42" fmla="*/ 1314450 h 1990725"/>
                  <a:gd name="connsiteX43" fmla="*/ 2686446 w 3668104"/>
                  <a:gd name="connsiteY43" fmla="*/ 1257300 h 1990725"/>
                  <a:gd name="connsiteX44" fmla="*/ 2686446 w 3668104"/>
                  <a:gd name="connsiteY44" fmla="*/ 1219200 h 1990725"/>
                  <a:gd name="connsiteX45" fmla="*/ 2705496 w 3668104"/>
                  <a:gd name="connsiteY45" fmla="*/ 1152525 h 1990725"/>
                  <a:gd name="connsiteX46" fmla="*/ 2695971 w 3668104"/>
                  <a:gd name="connsiteY46" fmla="*/ 1085850 h 1990725"/>
                  <a:gd name="connsiteX47" fmla="*/ 2705496 w 3668104"/>
                  <a:gd name="connsiteY47" fmla="*/ 1057275 h 1990725"/>
                  <a:gd name="connsiteX48" fmla="*/ 2724546 w 3668104"/>
                  <a:gd name="connsiteY48" fmla="*/ 990600 h 1990725"/>
                  <a:gd name="connsiteX49" fmla="*/ 2734071 w 3668104"/>
                  <a:gd name="connsiteY49" fmla="*/ 942975 h 1990725"/>
                  <a:gd name="connsiteX50" fmla="*/ 2743596 w 3668104"/>
                  <a:gd name="connsiteY50" fmla="*/ 895350 h 1990725"/>
                  <a:gd name="connsiteX51" fmla="*/ 2762646 w 3668104"/>
                  <a:gd name="connsiteY51" fmla="*/ 847725 h 1990725"/>
                  <a:gd name="connsiteX52" fmla="*/ 2810271 w 3668104"/>
                  <a:gd name="connsiteY52" fmla="*/ 904875 h 1990725"/>
                  <a:gd name="connsiteX53" fmla="*/ 2810271 w 3668104"/>
                  <a:gd name="connsiteY53" fmla="*/ 952500 h 1990725"/>
                  <a:gd name="connsiteX54" fmla="*/ 2876949 w 3668104"/>
                  <a:gd name="connsiteY54" fmla="*/ 1047750 h 1990725"/>
                  <a:gd name="connsiteX55" fmla="*/ 2943623 w 3668104"/>
                  <a:gd name="connsiteY55" fmla="*/ 962025 h 1990725"/>
                  <a:gd name="connsiteX56" fmla="*/ 2972196 w 3668104"/>
                  <a:gd name="connsiteY56" fmla="*/ 1019175 h 1990725"/>
                  <a:gd name="connsiteX57" fmla="*/ 2981721 w 3668104"/>
                  <a:gd name="connsiteY57" fmla="*/ 819150 h 1990725"/>
                  <a:gd name="connsiteX58" fmla="*/ 3029346 w 3668104"/>
                  <a:gd name="connsiteY58" fmla="*/ 762000 h 1990725"/>
                  <a:gd name="connsiteX59" fmla="*/ 3086496 w 3668104"/>
                  <a:gd name="connsiteY59" fmla="*/ 762000 h 1990725"/>
                  <a:gd name="connsiteX60" fmla="*/ 3143646 w 3668104"/>
                  <a:gd name="connsiteY60" fmla="*/ 771525 h 1990725"/>
                  <a:gd name="connsiteX61" fmla="*/ 3200797 w 3668104"/>
                  <a:gd name="connsiteY61" fmla="*/ 790575 h 1990725"/>
                  <a:gd name="connsiteX62" fmla="*/ 3210321 w 3668104"/>
                  <a:gd name="connsiteY62" fmla="*/ 857250 h 1990725"/>
                  <a:gd name="connsiteX63" fmla="*/ 3229371 w 3668104"/>
                  <a:gd name="connsiteY63" fmla="*/ 914400 h 1990725"/>
                  <a:gd name="connsiteX64" fmla="*/ 3248421 w 3668104"/>
                  <a:gd name="connsiteY64" fmla="*/ 971550 h 1990725"/>
                  <a:gd name="connsiteX65" fmla="*/ 3267471 w 3668104"/>
                  <a:gd name="connsiteY65" fmla="*/ 1028700 h 1990725"/>
                  <a:gd name="connsiteX66" fmla="*/ 3257946 w 3668104"/>
                  <a:gd name="connsiteY66" fmla="*/ 1057275 h 1990725"/>
                  <a:gd name="connsiteX67" fmla="*/ 3286521 w 3668104"/>
                  <a:gd name="connsiteY67" fmla="*/ 1114425 h 1990725"/>
                  <a:gd name="connsiteX68" fmla="*/ 3286521 w 3668104"/>
                  <a:gd name="connsiteY68" fmla="*/ 1162050 h 1990725"/>
                  <a:gd name="connsiteX69" fmla="*/ 3286521 w 3668104"/>
                  <a:gd name="connsiteY69" fmla="*/ 1209675 h 1990725"/>
                  <a:gd name="connsiteX70" fmla="*/ 3267471 w 3668104"/>
                  <a:gd name="connsiteY70" fmla="*/ 1238250 h 1990725"/>
                  <a:gd name="connsiteX71" fmla="*/ 3276996 w 3668104"/>
                  <a:gd name="connsiteY71" fmla="*/ 1276350 h 1990725"/>
                  <a:gd name="connsiteX72" fmla="*/ 3286521 w 3668104"/>
                  <a:gd name="connsiteY72" fmla="*/ 1333500 h 1990725"/>
                  <a:gd name="connsiteX73" fmla="*/ 3305571 w 3668104"/>
                  <a:gd name="connsiteY73" fmla="*/ 1390650 h 1990725"/>
                  <a:gd name="connsiteX74" fmla="*/ 3305571 w 3668104"/>
                  <a:gd name="connsiteY74" fmla="*/ 1447800 h 1990725"/>
                  <a:gd name="connsiteX75" fmla="*/ 3324621 w 3668104"/>
                  <a:gd name="connsiteY75" fmla="*/ 1504950 h 1990725"/>
                  <a:gd name="connsiteX76" fmla="*/ 3343671 w 3668104"/>
                  <a:gd name="connsiteY76" fmla="*/ 1562100 h 1990725"/>
                  <a:gd name="connsiteX77" fmla="*/ 3353196 w 3668104"/>
                  <a:gd name="connsiteY77" fmla="*/ 1590675 h 1990725"/>
                  <a:gd name="connsiteX78" fmla="*/ 3353196 w 3668104"/>
                  <a:gd name="connsiteY78" fmla="*/ 1638300 h 1990725"/>
                  <a:gd name="connsiteX79" fmla="*/ 3372246 w 3668104"/>
                  <a:gd name="connsiteY79" fmla="*/ 1685925 h 1990725"/>
                  <a:gd name="connsiteX80" fmla="*/ 3372246 w 3668104"/>
                  <a:gd name="connsiteY80" fmla="*/ 1743075 h 1990725"/>
                  <a:gd name="connsiteX81" fmla="*/ 3381771 w 3668104"/>
                  <a:gd name="connsiteY81" fmla="*/ 1800225 h 1990725"/>
                  <a:gd name="connsiteX82" fmla="*/ 3372246 w 3668104"/>
                  <a:gd name="connsiteY82" fmla="*/ 1838325 h 1990725"/>
                  <a:gd name="connsiteX83" fmla="*/ 3381771 w 3668104"/>
                  <a:gd name="connsiteY83" fmla="*/ 1876425 h 1990725"/>
                  <a:gd name="connsiteX84" fmla="*/ 3400821 w 3668104"/>
                  <a:gd name="connsiteY84" fmla="*/ 1933575 h 1990725"/>
                  <a:gd name="connsiteX85" fmla="*/ 3372246 w 3668104"/>
                  <a:gd name="connsiteY85" fmla="*/ 1962150 h 1990725"/>
                  <a:gd name="connsiteX86" fmla="*/ 3400821 w 3668104"/>
                  <a:gd name="connsiteY86" fmla="*/ 1990725 h 1990725"/>
                  <a:gd name="connsiteX87" fmla="*/ 3448446 w 3668104"/>
                  <a:gd name="connsiteY87" fmla="*/ 1924050 h 1990725"/>
                  <a:gd name="connsiteX88" fmla="*/ 3448446 w 3668104"/>
                  <a:gd name="connsiteY88" fmla="*/ 1857375 h 1990725"/>
                  <a:gd name="connsiteX89" fmla="*/ 3457971 w 3668104"/>
                  <a:gd name="connsiteY89" fmla="*/ 1800225 h 1990725"/>
                  <a:gd name="connsiteX90" fmla="*/ 3457971 w 3668104"/>
                  <a:gd name="connsiteY90" fmla="*/ 1752600 h 1990725"/>
                  <a:gd name="connsiteX91" fmla="*/ 3457971 w 3668104"/>
                  <a:gd name="connsiteY91" fmla="*/ 1685925 h 1990725"/>
                  <a:gd name="connsiteX92" fmla="*/ 3467496 w 3668104"/>
                  <a:gd name="connsiteY92" fmla="*/ 1628775 h 1990725"/>
                  <a:gd name="connsiteX93" fmla="*/ 3477021 w 3668104"/>
                  <a:gd name="connsiteY93" fmla="*/ 1562100 h 1990725"/>
                  <a:gd name="connsiteX94" fmla="*/ 3467496 w 3668104"/>
                  <a:gd name="connsiteY94" fmla="*/ 1504950 h 1990725"/>
                  <a:gd name="connsiteX95" fmla="*/ 3496071 w 3668104"/>
                  <a:gd name="connsiteY95" fmla="*/ 1457325 h 1990725"/>
                  <a:gd name="connsiteX96" fmla="*/ 3467496 w 3668104"/>
                  <a:gd name="connsiteY96" fmla="*/ 1419225 h 1990725"/>
                  <a:gd name="connsiteX97" fmla="*/ 3496071 w 3668104"/>
                  <a:gd name="connsiteY97" fmla="*/ 1352550 h 1990725"/>
                  <a:gd name="connsiteX98" fmla="*/ 3496071 w 3668104"/>
                  <a:gd name="connsiteY98" fmla="*/ 1285875 h 1990725"/>
                  <a:gd name="connsiteX99" fmla="*/ 3477021 w 3668104"/>
                  <a:gd name="connsiteY99" fmla="*/ 1238250 h 1990725"/>
                  <a:gd name="connsiteX100" fmla="*/ 3486546 w 3668104"/>
                  <a:gd name="connsiteY100" fmla="*/ 1181100 h 1990725"/>
                  <a:gd name="connsiteX101" fmla="*/ 3486546 w 3668104"/>
                  <a:gd name="connsiteY101" fmla="*/ 1152525 h 1990725"/>
                  <a:gd name="connsiteX102" fmla="*/ 3496071 w 3668104"/>
                  <a:gd name="connsiteY102" fmla="*/ 1085850 h 1990725"/>
                  <a:gd name="connsiteX103" fmla="*/ 3496071 w 3668104"/>
                  <a:gd name="connsiteY103" fmla="*/ 1047750 h 1990725"/>
                  <a:gd name="connsiteX104" fmla="*/ 3486546 w 3668104"/>
                  <a:gd name="connsiteY104" fmla="*/ 981075 h 1990725"/>
                  <a:gd name="connsiteX105" fmla="*/ 3496071 w 3668104"/>
                  <a:gd name="connsiteY105" fmla="*/ 933450 h 1990725"/>
                  <a:gd name="connsiteX106" fmla="*/ 3515121 w 3668104"/>
                  <a:gd name="connsiteY106" fmla="*/ 866775 h 1990725"/>
                  <a:gd name="connsiteX107" fmla="*/ 3534171 w 3668104"/>
                  <a:gd name="connsiteY107" fmla="*/ 819150 h 1990725"/>
                  <a:gd name="connsiteX108" fmla="*/ 3515121 w 3668104"/>
                  <a:gd name="connsiteY108" fmla="*/ 781050 h 1990725"/>
                  <a:gd name="connsiteX109" fmla="*/ 3534171 w 3668104"/>
                  <a:gd name="connsiteY109" fmla="*/ 685800 h 1990725"/>
                  <a:gd name="connsiteX110" fmla="*/ 3600850 w 3668104"/>
                  <a:gd name="connsiteY110" fmla="*/ 742950 h 1990725"/>
                  <a:gd name="connsiteX111" fmla="*/ 3600846 w 3668104"/>
                  <a:gd name="connsiteY111" fmla="*/ 533400 h 1990725"/>
                  <a:gd name="connsiteX112" fmla="*/ 3610371 w 3668104"/>
                  <a:gd name="connsiteY112" fmla="*/ 485775 h 1990725"/>
                  <a:gd name="connsiteX113" fmla="*/ 3610371 w 3668104"/>
                  <a:gd name="connsiteY113" fmla="*/ 428625 h 1990725"/>
                  <a:gd name="connsiteX114" fmla="*/ 3629421 w 3668104"/>
                  <a:gd name="connsiteY114" fmla="*/ 361950 h 1990725"/>
                  <a:gd name="connsiteX115" fmla="*/ 3619896 w 3668104"/>
                  <a:gd name="connsiteY115" fmla="*/ 314325 h 1990725"/>
                  <a:gd name="connsiteX116" fmla="*/ 3619896 w 3668104"/>
                  <a:gd name="connsiteY116" fmla="*/ 247650 h 1990725"/>
                  <a:gd name="connsiteX117" fmla="*/ 3629421 w 3668104"/>
                  <a:gd name="connsiteY117" fmla="*/ 190500 h 1990725"/>
                  <a:gd name="connsiteX118" fmla="*/ 3657996 w 3668104"/>
                  <a:gd name="connsiteY118" fmla="*/ 142875 h 1990725"/>
                  <a:gd name="connsiteX119" fmla="*/ 3638946 w 3668104"/>
                  <a:gd name="connsiteY119" fmla="*/ 95250 h 1990725"/>
                  <a:gd name="connsiteX120" fmla="*/ 3667521 w 3668104"/>
                  <a:gd name="connsiteY120" fmla="*/ 57150 h 1990725"/>
                  <a:gd name="connsiteX121" fmla="*/ 3657996 w 3668104"/>
                  <a:gd name="connsiteY121" fmla="*/ 0 h 1990725"/>
                  <a:gd name="connsiteX0" fmla="*/ 673997 w 3694264"/>
                  <a:gd name="connsiteY0" fmla="*/ 790575 h 1990725"/>
                  <a:gd name="connsiteX1" fmla="*/ 622581 w 3694264"/>
                  <a:gd name="connsiteY1" fmla="*/ 809625 h 1990725"/>
                  <a:gd name="connsiteX2" fmla="*/ 565275 w 3694264"/>
                  <a:gd name="connsiteY2" fmla="*/ 857250 h 1990725"/>
                  <a:gd name="connsiteX3" fmla="*/ 487337 w 3694264"/>
                  <a:gd name="connsiteY3" fmla="*/ 866775 h 1990725"/>
                  <a:gd name="connsiteX4" fmla="*/ 416966 w 3694264"/>
                  <a:gd name="connsiteY4" fmla="*/ 914400 h 1990725"/>
                  <a:gd name="connsiteX5" fmla="*/ 128547 w 3694264"/>
                  <a:gd name="connsiteY5" fmla="*/ 1085850 h 1990725"/>
                  <a:gd name="connsiteX6" fmla="*/ 63315 w 3694264"/>
                  <a:gd name="connsiteY6" fmla="*/ 1104900 h 1990725"/>
                  <a:gd name="connsiteX7" fmla="*/ 35686 w 3694264"/>
                  <a:gd name="connsiteY7" fmla="*/ 400050 h 1990725"/>
                  <a:gd name="connsiteX8" fmla="*/ 673995 w 3694264"/>
                  <a:gd name="connsiteY8" fmla="*/ 790575 h 1990725"/>
                  <a:gd name="connsiteX9" fmla="*/ 780782 w 3694264"/>
                  <a:gd name="connsiteY9" fmla="*/ 923925 h 1990725"/>
                  <a:gd name="connsiteX10" fmla="*/ 826395 w 3694264"/>
                  <a:gd name="connsiteY10" fmla="*/ 742950 h 1990725"/>
                  <a:gd name="connsiteX11" fmla="*/ 898989 w 3694264"/>
                  <a:gd name="connsiteY11" fmla="*/ 763161 h 1990725"/>
                  <a:gd name="connsiteX12" fmla="*/ 982694 w 3694264"/>
                  <a:gd name="connsiteY12" fmla="*/ 590550 h 1990725"/>
                  <a:gd name="connsiteX13" fmla="*/ 1136193 w 3694264"/>
                  <a:gd name="connsiteY13" fmla="*/ 514358 h 1990725"/>
                  <a:gd name="connsiteX14" fmla="*/ 1340799 w 3694264"/>
                  <a:gd name="connsiteY14" fmla="*/ 390525 h 1990725"/>
                  <a:gd name="connsiteX15" fmla="*/ 1788503 w 3694264"/>
                  <a:gd name="connsiteY15" fmla="*/ 176059 h 1990725"/>
                  <a:gd name="connsiteX16" fmla="*/ 2217306 w 3694264"/>
                  <a:gd name="connsiteY16" fmla="*/ 28575 h 1990725"/>
                  <a:gd name="connsiteX17" fmla="*/ 2283981 w 3694264"/>
                  <a:gd name="connsiteY17" fmla="*/ 9525 h 1990725"/>
                  <a:gd name="connsiteX18" fmla="*/ 2398281 w 3694264"/>
                  <a:gd name="connsiteY18" fmla="*/ 19050 h 1990725"/>
                  <a:gd name="connsiteX19" fmla="*/ 2417331 w 3694264"/>
                  <a:gd name="connsiteY19" fmla="*/ 47625 h 1990725"/>
                  <a:gd name="connsiteX20" fmla="*/ 2426856 w 3694264"/>
                  <a:gd name="connsiteY20" fmla="*/ 95250 h 1990725"/>
                  <a:gd name="connsiteX21" fmla="*/ 2436381 w 3694264"/>
                  <a:gd name="connsiteY21" fmla="*/ 333375 h 1990725"/>
                  <a:gd name="connsiteX22" fmla="*/ 2464956 w 3694264"/>
                  <a:gd name="connsiteY22" fmla="*/ 495300 h 1990725"/>
                  <a:gd name="connsiteX23" fmla="*/ 2474481 w 3694264"/>
                  <a:gd name="connsiteY23" fmla="*/ 523875 h 1990725"/>
                  <a:gd name="connsiteX24" fmla="*/ 2493532 w 3694264"/>
                  <a:gd name="connsiteY24" fmla="*/ 647700 h 1990725"/>
                  <a:gd name="connsiteX25" fmla="*/ 2493529 w 3694264"/>
                  <a:gd name="connsiteY25" fmla="*/ 695325 h 1990725"/>
                  <a:gd name="connsiteX26" fmla="*/ 2493530 w 3694264"/>
                  <a:gd name="connsiteY26" fmla="*/ 742950 h 1990725"/>
                  <a:gd name="connsiteX27" fmla="*/ 2541156 w 3694264"/>
                  <a:gd name="connsiteY27" fmla="*/ 723900 h 1990725"/>
                  <a:gd name="connsiteX28" fmla="*/ 2550681 w 3694264"/>
                  <a:gd name="connsiteY28" fmla="*/ 876300 h 1990725"/>
                  <a:gd name="connsiteX29" fmla="*/ 2560206 w 3694264"/>
                  <a:gd name="connsiteY29" fmla="*/ 904875 h 1990725"/>
                  <a:gd name="connsiteX30" fmla="*/ 2550681 w 3694264"/>
                  <a:gd name="connsiteY30" fmla="*/ 952500 h 1990725"/>
                  <a:gd name="connsiteX31" fmla="*/ 2569731 w 3694264"/>
                  <a:gd name="connsiteY31" fmla="*/ 1000125 h 1990725"/>
                  <a:gd name="connsiteX32" fmla="*/ 2569731 w 3694264"/>
                  <a:gd name="connsiteY32" fmla="*/ 1028700 h 1990725"/>
                  <a:gd name="connsiteX33" fmla="*/ 2579256 w 3694264"/>
                  <a:gd name="connsiteY33" fmla="*/ 1076325 h 1990725"/>
                  <a:gd name="connsiteX34" fmla="*/ 2579256 w 3694264"/>
                  <a:gd name="connsiteY34" fmla="*/ 1123950 h 1990725"/>
                  <a:gd name="connsiteX35" fmla="*/ 2588781 w 3694264"/>
                  <a:gd name="connsiteY35" fmla="*/ 1162050 h 1990725"/>
                  <a:gd name="connsiteX36" fmla="*/ 2579256 w 3694264"/>
                  <a:gd name="connsiteY36" fmla="*/ 1181100 h 1990725"/>
                  <a:gd name="connsiteX37" fmla="*/ 2598306 w 3694264"/>
                  <a:gd name="connsiteY37" fmla="*/ 1219200 h 1990725"/>
                  <a:gd name="connsiteX38" fmla="*/ 2598306 w 3694264"/>
                  <a:gd name="connsiteY38" fmla="*/ 1266825 h 1990725"/>
                  <a:gd name="connsiteX39" fmla="*/ 2617356 w 3694264"/>
                  <a:gd name="connsiteY39" fmla="*/ 1314450 h 1990725"/>
                  <a:gd name="connsiteX40" fmla="*/ 2617356 w 3694264"/>
                  <a:gd name="connsiteY40" fmla="*/ 1362075 h 1990725"/>
                  <a:gd name="connsiteX41" fmla="*/ 2655456 w 3694264"/>
                  <a:gd name="connsiteY41" fmla="*/ 1400175 h 1990725"/>
                  <a:gd name="connsiteX42" fmla="*/ 2684031 w 3694264"/>
                  <a:gd name="connsiteY42" fmla="*/ 1362075 h 1990725"/>
                  <a:gd name="connsiteX43" fmla="*/ 2693556 w 3694264"/>
                  <a:gd name="connsiteY43" fmla="*/ 1314450 h 1990725"/>
                  <a:gd name="connsiteX44" fmla="*/ 2712606 w 3694264"/>
                  <a:gd name="connsiteY44" fmla="*/ 1257300 h 1990725"/>
                  <a:gd name="connsiteX45" fmla="*/ 2712606 w 3694264"/>
                  <a:gd name="connsiteY45" fmla="*/ 1219200 h 1990725"/>
                  <a:gd name="connsiteX46" fmla="*/ 2731656 w 3694264"/>
                  <a:gd name="connsiteY46" fmla="*/ 1152525 h 1990725"/>
                  <a:gd name="connsiteX47" fmla="*/ 2722131 w 3694264"/>
                  <a:gd name="connsiteY47" fmla="*/ 1085850 h 1990725"/>
                  <a:gd name="connsiteX48" fmla="*/ 2731656 w 3694264"/>
                  <a:gd name="connsiteY48" fmla="*/ 1057275 h 1990725"/>
                  <a:gd name="connsiteX49" fmla="*/ 2750706 w 3694264"/>
                  <a:gd name="connsiteY49" fmla="*/ 990600 h 1990725"/>
                  <a:gd name="connsiteX50" fmla="*/ 2760231 w 3694264"/>
                  <a:gd name="connsiteY50" fmla="*/ 942975 h 1990725"/>
                  <a:gd name="connsiteX51" fmla="*/ 2769756 w 3694264"/>
                  <a:gd name="connsiteY51" fmla="*/ 895350 h 1990725"/>
                  <a:gd name="connsiteX52" fmla="*/ 2788806 w 3694264"/>
                  <a:gd name="connsiteY52" fmla="*/ 847725 h 1990725"/>
                  <a:gd name="connsiteX53" fmla="*/ 2836431 w 3694264"/>
                  <a:gd name="connsiteY53" fmla="*/ 904875 h 1990725"/>
                  <a:gd name="connsiteX54" fmla="*/ 2836431 w 3694264"/>
                  <a:gd name="connsiteY54" fmla="*/ 952500 h 1990725"/>
                  <a:gd name="connsiteX55" fmla="*/ 2903109 w 3694264"/>
                  <a:gd name="connsiteY55" fmla="*/ 1047750 h 1990725"/>
                  <a:gd name="connsiteX56" fmla="*/ 2969783 w 3694264"/>
                  <a:gd name="connsiteY56" fmla="*/ 962025 h 1990725"/>
                  <a:gd name="connsiteX57" fmla="*/ 2998356 w 3694264"/>
                  <a:gd name="connsiteY57" fmla="*/ 1019175 h 1990725"/>
                  <a:gd name="connsiteX58" fmla="*/ 3007881 w 3694264"/>
                  <a:gd name="connsiteY58" fmla="*/ 819150 h 1990725"/>
                  <a:gd name="connsiteX59" fmla="*/ 3055506 w 3694264"/>
                  <a:gd name="connsiteY59" fmla="*/ 762000 h 1990725"/>
                  <a:gd name="connsiteX60" fmla="*/ 3112656 w 3694264"/>
                  <a:gd name="connsiteY60" fmla="*/ 762000 h 1990725"/>
                  <a:gd name="connsiteX61" fmla="*/ 3169806 w 3694264"/>
                  <a:gd name="connsiteY61" fmla="*/ 771525 h 1990725"/>
                  <a:gd name="connsiteX62" fmla="*/ 3226957 w 3694264"/>
                  <a:gd name="connsiteY62" fmla="*/ 790575 h 1990725"/>
                  <a:gd name="connsiteX63" fmla="*/ 3236481 w 3694264"/>
                  <a:gd name="connsiteY63" fmla="*/ 857250 h 1990725"/>
                  <a:gd name="connsiteX64" fmla="*/ 3255531 w 3694264"/>
                  <a:gd name="connsiteY64" fmla="*/ 914400 h 1990725"/>
                  <a:gd name="connsiteX65" fmla="*/ 3274581 w 3694264"/>
                  <a:gd name="connsiteY65" fmla="*/ 971550 h 1990725"/>
                  <a:gd name="connsiteX66" fmla="*/ 3293631 w 3694264"/>
                  <a:gd name="connsiteY66" fmla="*/ 1028700 h 1990725"/>
                  <a:gd name="connsiteX67" fmla="*/ 3284106 w 3694264"/>
                  <a:gd name="connsiteY67" fmla="*/ 1057275 h 1990725"/>
                  <a:gd name="connsiteX68" fmla="*/ 3312681 w 3694264"/>
                  <a:gd name="connsiteY68" fmla="*/ 1114425 h 1990725"/>
                  <a:gd name="connsiteX69" fmla="*/ 3312681 w 3694264"/>
                  <a:gd name="connsiteY69" fmla="*/ 1162050 h 1990725"/>
                  <a:gd name="connsiteX70" fmla="*/ 3312681 w 3694264"/>
                  <a:gd name="connsiteY70" fmla="*/ 1209675 h 1990725"/>
                  <a:gd name="connsiteX71" fmla="*/ 3293631 w 3694264"/>
                  <a:gd name="connsiteY71" fmla="*/ 1238250 h 1990725"/>
                  <a:gd name="connsiteX72" fmla="*/ 3303156 w 3694264"/>
                  <a:gd name="connsiteY72" fmla="*/ 1276350 h 1990725"/>
                  <a:gd name="connsiteX73" fmla="*/ 3312681 w 3694264"/>
                  <a:gd name="connsiteY73" fmla="*/ 1333500 h 1990725"/>
                  <a:gd name="connsiteX74" fmla="*/ 3331731 w 3694264"/>
                  <a:gd name="connsiteY74" fmla="*/ 1390650 h 1990725"/>
                  <a:gd name="connsiteX75" fmla="*/ 3331731 w 3694264"/>
                  <a:gd name="connsiteY75" fmla="*/ 1447800 h 1990725"/>
                  <a:gd name="connsiteX76" fmla="*/ 3350781 w 3694264"/>
                  <a:gd name="connsiteY76" fmla="*/ 1504950 h 1990725"/>
                  <a:gd name="connsiteX77" fmla="*/ 3369831 w 3694264"/>
                  <a:gd name="connsiteY77" fmla="*/ 1562100 h 1990725"/>
                  <a:gd name="connsiteX78" fmla="*/ 3379356 w 3694264"/>
                  <a:gd name="connsiteY78" fmla="*/ 1590675 h 1990725"/>
                  <a:gd name="connsiteX79" fmla="*/ 3379356 w 3694264"/>
                  <a:gd name="connsiteY79" fmla="*/ 1638300 h 1990725"/>
                  <a:gd name="connsiteX80" fmla="*/ 3398406 w 3694264"/>
                  <a:gd name="connsiteY80" fmla="*/ 1685925 h 1990725"/>
                  <a:gd name="connsiteX81" fmla="*/ 3398406 w 3694264"/>
                  <a:gd name="connsiteY81" fmla="*/ 1743075 h 1990725"/>
                  <a:gd name="connsiteX82" fmla="*/ 3407931 w 3694264"/>
                  <a:gd name="connsiteY82" fmla="*/ 1800225 h 1990725"/>
                  <a:gd name="connsiteX83" fmla="*/ 3398406 w 3694264"/>
                  <a:gd name="connsiteY83" fmla="*/ 1838325 h 1990725"/>
                  <a:gd name="connsiteX84" fmla="*/ 3407931 w 3694264"/>
                  <a:gd name="connsiteY84" fmla="*/ 1876425 h 1990725"/>
                  <a:gd name="connsiteX85" fmla="*/ 3426981 w 3694264"/>
                  <a:gd name="connsiteY85" fmla="*/ 1933575 h 1990725"/>
                  <a:gd name="connsiteX86" fmla="*/ 3398406 w 3694264"/>
                  <a:gd name="connsiteY86" fmla="*/ 1962150 h 1990725"/>
                  <a:gd name="connsiteX87" fmla="*/ 3426981 w 3694264"/>
                  <a:gd name="connsiteY87" fmla="*/ 1990725 h 1990725"/>
                  <a:gd name="connsiteX88" fmla="*/ 3474606 w 3694264"/>
                  <a:gd name="connsiteY88" fmla="*/ 1924050 h 1990725"/>
                  <a:gd name="connsiteX89" fmla="*/ 3474606 w 3694264"/>
                  <a:gd name="connsiteY89" fmla="*/ 1857375 h 1990725"/>
                  <a:gd name="connsiteX90" fmla="*/ 3484131 w 3694264"/>
                  <a:gd name="connsiteY90" fmla="*/ 1800225 h 1990725"/>
                  <a:gd name="connsiteX91" fmla="*/ 3484131 w 3694264"/>
                  <a:gd name="connsiteY91" fmla="*/ 1752600 h 1990725"/>
                  <a:gd name="connsiteX92" fmla="*/ 3484131 w 3694264"/>
                  <a:gd name="connsiteY92" fmla="*/ 1685925 h 1990725"/>
                  <a:gd name="connsiteX93" fmla="*/ 3493656 w 3694264"/>
                  <a:gd name="connsiteY93" fmla="*/ 1628775 h 1990725"/>
                  <a:gd name="connsiteX94" fmla="*/ 3503181 w 3694264"/>
                  <a:gd name="connsiteY94" fmla="*/ 1562100 h 1990725"/>
                  <a:gd name="connsiteX95" fmla="*/ 3493656 w 3694264"/>
                  <a:gd name="connsiteY95" fmla="*/ 1504950 h 1990725"/>
                  <a:gd name="connsiteX96" fmla="*/ 3522231 w 3694264"/>
                  <a:gd name="connsiteY96" fmla="*/ 1457325 h 1990725"/>
                  <a:gd name="connsiteX97" fmla="*/ 3493656 w 3694264"/>
                  <a:gd name="connsiteY97" fmla="*/ 1419225 h 1990725"/>
                  <a:gd name="connsiteX98" fmla="*/ 3522231 w 3694264"/>
                  <a:gd name="connsiteY98" fmla="*/ 1352550 h 1990725"/>
                  <a:gd name="connsiteX99" fmla="*/ 3522231 w 3694264"/>
                  <a:gd name="connsiteY99" fmla="*/ 1285875 h 1990725"/>
                  <a:gd name="connsiteX100" fmla="*/ 3503181 w 3694264"/>
                  <a:gd name="connsiteY100" fmla="*/ 1238250 h 1990725"/>
                  <a:gd name="connsiteX101" fmla="*/ 3512706 w 3694264"/>
                  <a:gd name="connsiteY101" fmla="*/ 1181100 h 1990725"/>
                  <a:gd name="connsiteX102" fmla="*/ 3512706 w 3694264"/>
                  <a:gd name="connsiteY102" fmla="*/ 1152525 h 1990725"/>
                  <a:gd name="connsiteX103" fmla="*/ 3522231 w 3694264"/>
                  <a:gd name="connsiteY103" fmla="*/ 1085850 h 1990725"/>
                  <a:gd name="connsiteX104" fmla="*/ 3522231 w 3694264"/>
                  <a:gd name="connsiteY104" fmla="*/ 1047750 h 1990725"/>
                  <a:gd name="connsiteX105" fmla="*/ 3512706 w 3694264"/>
                  <a:gd name="connsiteY105" fmla="*/ 981075 h 1990725"/>
                  <a:gd name="connsiteX106" fmla="*/ 3522231 w 3694264"/>
                  <a:gd name="connsiteY106" fmla="*/ 933450 h 1990725"/>
                  <a:gd name="connsiteX107" fmla="*/ 3541281 w 3694264"/>
                  <a:gd name="connsiteY107" fmla="*/ 866775 h 1990725"/>
                  <a:gd name="connsiteX108" fmla="*/ 3560331 w 3694264"/>
                  <a:gd name="connsiteY108" fmla="*/ 819150 h 1990725"/>
                  <a:gd name="connsiteX109" fmla="*/ 3541281 w 3694264"/>
                  <a:gd name="connsiteY109" fmla="*/ 781050 h 1990725"/>
                  <a:gd name="connsiteX110" fmla="*/ 3560331 w 3694264"/>
                  <a:gd name="connsiteY110" fmla="*/ 685800 h 1990725"/>
                  <a:gd name="connsiteX111" fmla="*/ 3627010 w 3694264"/>
                  <a:gd name="connsiteY111" fmla="*/ 742950 h 1990725"/>
                  <a:gd name="connsiteX112" fmla="*/ 3627006 w 3694264"/>
                  <a:gd name="connsiteY112" fmla="*/ 533400 h 1990725"/>
                  <a:gd name="connsiteX113" fmla="*/ 3636531 w 3694264"/>
                  <a:gd name="connsiteY113" fmla="*/ 485775 h 1990725"/>
                  <a:gd name="connsiteX114" fmla="*/ 3636531 w 3694264"/>
                  <a:gd name="connsiteY114" fmla="*/ 428625 h 1990725"/>
                  <a:gd name="connsiteX115" fmla="*/ 3655581 w 3694264"/>
                  <a:gd name="connsiteY115" fmla="*/ 361950 h 1990725"/>
                  <a:gd name="connsiteX116" fmla="*/ 3646056 w 3694264"/>
                  <a:gd name="connsiteY116" fmla="*/ 314325 h 1990725"/>
                  <a:gd name="connsiteX117" fmla="*/ 3646056 w 3694264"/>
                  <a:gd name="connsiteY117" fmla="*/ 247650 h 1990725"/>
                  <a:gd name="connsiteX118" fmla="*/ 3655581 w 3694264"/>
                  <a:gd name="connsiteY118" fmla="*/ 190500 h 1990725"/>
                  <a:gd name="connsiteX119" fmla="*/ 3684156 w 3694264"/>
                  <a:gd name="connsiteY119" fmla="*/ 142875 h 1990725"/>
                  <a:gd name="connsiteX120" fmla="*/ 3665106 w 3694264"/>
                  <a:gd name="connsiteY120" fmla="*/ 95250 h 1990725"/>
                  <a:gd name="connsiteX121" fmla="*/ 3693681 w 3694264"/>
                  <a:gd name="connsiteY121" fmla="*/ 57150 h 1990725"/>
                  <a:gd name="connsiteX122" fmla="*/ 3684156 w 3694264"/>
                  <a:gd name="connsiteY122" fmla="*/ 0 h 1990725"/>
                  <a:gd name="connsiteX0" fmla="*/ 647838 w 3668105"/>
                  <a:gd name="connsiteY0" fmla="*/ 790575 h 1990725"/>
                  <a:gd name="connsiteX1" fmla="*/ 596422 w 3668105"/>
                  <a:gd name="connsiteY1" fmla="*/ 809625 h 1990725"/>
                  <a:gd name="connsiteX2" fmla="*/ 539116 w 3668105"/>
                  <a:gd name="connsiteY2" fmla="*/ 857250 h 1990725"/>
                  <a:gd name="connsiteX3" fmla="*/ 461178 w 3668105"/>
                  <a:gd name="connsiteY3" fmla="*/ 866775 h 1990725"/>
                  <a:gd name="connsiteX4" fmla="*/ 390807 w 3668105"/>
                  <a:gd name="connsiteY4" fmla="*/ 914400 h 1990725"/>
                  <a:gd name="connsiteX5" fmla="*/ 102388 w 3668105"/>
                  <a:gd name="connsiteY5" fmla="*/ 1085850 h 1990725"/>
                  <a:gd name="connsiteX6" fmla="*/ 37156 w 3668105"/>
                  <a:gd name="connsiteY6" fmla="*/ 1104900 h 1990725"/>
                  <a:gd name="connsiteX7" fmla="*/ 647836 w 3668105"/>
                  <a:gd name="connsiteY7" fmla="*/ 790575 h 1990725"/>
                  <a:gd name="connsiteX8" fmla="*/ 754623 w 3668105"/>
                  <a:gd name="connsiteY8" fmla="*/ 923925 h 1990725"/>
                  <a:gd name="connsiteX9" fmla="*/ 800236 w 3668105"/>
                  <a:gd name="connsiteY9" fmla="*/ 742950 h 1990725"/>
                  <a:gd name="connsiteX10" fmla="*/ 872830 w 3668105"/>
                  <a:gd name="connsiteY10" fmla="*/ 763161 h 1990725"/>
                  <a:gd name="connsiteX11" fmla="*/ 956535 w 3668105"/>
                  <a:gd name="connsiteY11" fmla="*/ 590550 h 1990725"/>
                  <a:gd name="connsiteX12" fmla="*/ 1110034 w 3668105"/>
                  <a:gd name="connsiteY12" fmla="*/ 514358 h 1990725"/>
                  <a:gd name="connsiteX13" fmla="*/ 1314640 w 3668105"/>
                  <a:gd name="connsiteY13" fmla="*/ 390525 h 1990725"/>
                  <a:gd name="connsiteX14" fmla="*/ 1762344 w 3668105"/>
                  <a:gd name="connsiteY14" fmla="*/ 176059 h 1990725"/>
                  <a:gd name="connsiteX15" fmla="*/ 2191147 w 3668105"/>
                  <a:gd name="connsiteY15" fmla="*/ 28575 h 1990725"/>
                  <a:gd name="connsiteX16" fmla="*/ 2257822 w 3668105"/>
                  <a:gd name="connsiteY16" fmla="*/ 9525 h 1990725"/>
                  <a:gd name="connsiteX17" fmla="*/ 2372122 w 3668105"/>
                  <a:gd name="connsiteY17" fmla="*/ 19050 h 1990725"/>
                  <a:gd name="connsiteX18" fmla="*/ 2391172 w 3668105"/>
                  <a:gd name="connsiteY18" fmla="*/ 47625 h 1990725"/>
                  <a:gd name="connsiteX19" fmla="*/ 2400697 w 3668105"/>
                  <a:gd name="connsiteY19" fmla="*/ 95250 h 1990725"/>
                  <a:gd name="connsiteX20" fmla="*/ 2410222 w 3668105"/>
                  <a:gd name="connsiteY20" fmla="*/ 333375 h 1990725"/>
                  <a:gd name="connsiteX21" fmla="*/ 2438797 w 3668105"/>
                  <a:gd name="connsiteY21" fmla="*/ 495300 h 1990725"/>
                  <a:gd name="connsiteX22" fmla="*/ 2448322 w 3668105"/>
                  <a:gd name="connsiteY22" fmla="*/ 523875 h 1990725"/>
                  <a:gd name="connsiteX23" fmla="*/ 2467373 w 3668105"/>
                  <a:gd name="connsiteY23" fmla="*/ 647700 h 1990725"/>
                  <a:gd name="connsiteX24" fmla="*/ 2467370 w 3668105"/>
                  <a:gd name="connsiteY24" fmla="*/ 695325 h 1990725"/>
                  <a:gd name="connsiteX25" fmla="*/ 2467371 w 3668105"/>
                  <a:gd name="connsiteY25" fmla="*/ 742950 h 1990725"/>
                  <a:gd name="connsiteX26" fmla="*/ 2514997 w 3668105"/>
                  <a:gd name="connsiteY26" fmla="*/ 723900 h 1990725"/>
                  <a:gd name="connsiteX27" fmla="*/ 2524522 w 3668105"/>
                  <a:gd name="connsiteY27" fmla="*/ 876300 h 1990725"/>
                  <a:gd name="connsiteX28" fmla="*/ 2534047 w 3668105"/>
                  <a:gd name="connsiteY28" fmla="*/ 904875 h 1990725"/>
                  <a:gd name="connsiteX29" fmla="*/ 2524522 w 3668105"/>
                  <a:gd name="connsiteY29" fmla="*/ 952500 h 1990725"/>
                  <a:gd name="connsiteX30" fmla="*/ 2543572 w 3668105"/>
                  <a:gd name="connsiteY30" fmla="*/ 1000125 h 1990725"/>
                  <a:gd name="connsiteX31" fmla="*/ 2543572 w 3668105"/>
                  <a:gd name="connsiteY31" fmla="*/ 1028700 h 1990725"/>
                  <a:gd name="connsiteX32" fmla="*/ 2553097 w 3668105"/>
                  <a:gd name="connsiteY32" fmla="*/ 1076325 h 1990725"/>
                  <a:gd name="connsiteX33" fmla="*/ 2553097 w 3668105"/>
                  <a:gd name="connsiteY33" fmla="*/ 1123950 h 1990725"/>
                  <a:gd name="connsiteX34" fmla="*/ 2562622 w 3668105"/>
                  <a:gd name="connsiteY34" fmla="*/ 1162050 h 1990725"/>
                  <a:gd name="connsiteX35" fmla="*/ 2553097 w 3668105"/>
                  <a:gd name="connsiteY35" fmla="*/ 1181100 h 1990725"/>
                  <a:gd name="connsiteX36" fmla="*/ 2572147 w 3668105"/>
                  <a:gd name="connsiteY36" fmla="*/ 1219200 h 1990725"/>
                  <a:gd name="connsiteX37" fmla="*/ 2572147 w 3668105"/>
                  <a:gd name="connsiteY37" fmla="*/ 1266825 h 1990725"/>
                  <a:gd name="connsiteX38" fmla="*/ 2591197 w 3668105"/>
                  <a:gd name="connsiteY38" fmla="*/ 1314450 h 1990725"/>
                  <a:gd name="connsiteX39" fmla="*/ 2591197 w 3668105"/>
                  <a:gd name="connsiteY39" fmla="*/ 1362075 h 1990725"/>
                  <a:gd name="connsiteX40" fmla="*/ 2629297 w 3668105"/>
                  <a:gd name="connsiteY40" fmla="*/ 1400175 h 1990725"/>
                  <a:gd name="connsiteX41" fmla="*/ 2657872 w 3668105"/>
                  <a:gd name="connsiteY41" fmla="*/ 1362075 h 1990725"/>
                  <a:gd name="connsiteX42" fmla="*/ 2667397 w 3668105"/>
                  <a:gd name="connsiteY42" fmla="*/ 1314450 h 1990725"/>
                  <a:gd name="connsiteX43" fmla="*/ 2686447 w 3668105"/>
                  <a:gd name="connsiteY43" fmla="*/ 1257300 h 1990725"/>
                  <a:gd name="connsiteX44" fmla="*/ 2686447 w 3668105"/>
                  <a:gd name="connsiteY44" fmla="*/ 1219200 h 1990725"/>
                  <a:gd name="connsiteX45" fmla="*/ 2705497 w 3668105"/>
                  <a:gd name="connsiteY45" fmla="*/ 1152525 h 1990725"/>
                  <a:gd name="connsiteX46" fmla="*/ 2695972 w 3668105"/>
                  <a:gd name="connsiteY46" fmla="*/ 1085850 h 1990725"/>
                  <a:gd name="connsiteX47" fmla="*/ 2705497 w 3668105"/>
                  <a:gd name="connsiteY47" fmla="*/ 1057275 h 1990725"/>
                  <a:gd name="connsiteX48" fmla="*/ 2724547 w 3668105"/>
                  <a:gd name="connsiteY48" fmla="*/ 990600 h 1990725"/>
                  <a:gd name="connsiteX49" fmla="*/ 2734072 w 3668105"/>
                  <a:gd name="connsiteY49" fmla="*/ 942975 h 1990725"/>
                  <a:gd name="connsiteX50" fmla="*/ 2743597 w 3668105"/>
                  <a:gd name="connsiteY50" fmla="*/ 895350 h 1990725"/>
                  <a:gd name="connsiteX51" fmla="*/ 2762647 w 3668105"/>
                  <a:gd name="connsiteY51" fmla="*/ 847725 h 1990725"/>
                  <a:gd name="connsiteX52" fmla="*/ 2810272 w 3668105"/>
                  <a:gd name="connsiteY52" fmla="*/ 904875 h 1990725"/>
                  <a:gd name="connsiteX53" fmla="*/ 2810272 w 3668105"/>
                  <a:gd name="connsiteY53" fmla="*/ 952500 h 1990725"/>
                  <a:gd name="connsiteX54" fmla="*/ 2876950 w 3668105"/>
                  <a:gd name="connsiteY54" fmla="*/ 1047750 h 1990725"/>
                  <a:gd name="connsiteX55" fmla="*/ 2943624 w 3668105"/>
                  <a:gd name="connsiteY55" fmla="*/ 962025 h 1990725"/>
                  <a:gd name="connsiteX56" fmla="*/ 2972197 w 3668105"/>
                  <a:gd name="connsiteY56" fmla="*/ 1019175 h 1990725"/>
                  <a:gd name="connsiteX57" fmla="*/ 2981722 w 3668105"/>
                  <a:gd name="connsiteY57" fmla="*/ 819150 h 1990725"/>
                  <a:gd name="connsiteX58" fmla="*/ 3029347 w 3668105"/>
                  <a:gd name="connsiteY58" fmla="*/ 762000 h 1990725"/>
                  <a:gd name="connsiteX59" fmla="*/ 3086497 w 3668105"/>
                  <a:gd name="connsiteY59" fmla="*/ 762000 h 1990725"/>
                  <a:gd name="connsiteX60" fmla="*/ 3143647 w 3668105"/>
                  <a:gd name="connsiteY60" fmla="*/ 771525 h 1990725"/>
                  <a:gd name="connsiteX61" fmla="*/ 3200798 w 3668105"/>
                  <a:gd name="connsiteY61" fmla="*/ 790575 h 1990725"/>
                  <a:gd name="connsiteX62" fmla="*/ 3210322 w 3668105"/>
                  <a:gd name="connsiteY62" fmla="*/ 857250 h 1990725"/>
                  <a:gd name="connsiteX63" fmla="*/ 3229372 w 3668105"/>
                  <a:gd name="connsiteY63" fmla="*/ 914400 h 1990725"/>
                  <a:gd name="connsiteX64" fmla="*/ 3248422 w 3668105"/>
                  <a:gd name="connsiteY64" fmla="*/ 971550 h 1990725"/>
                  <a:gd name="connsiteX65" fmla="*/ 3267472 w 3668105"/>
                  <a:gd name="connsiteY65" fmla="*/ 1028700 h 1990725"/>
                  <a:gd name="connsiteX66" fmla="*/ 3257947 w 3668105"/>
                  <a:gd name="connsiteY66" fmla="*/ 1057275 h 1990725"/>
                  <a:gd name="connsiteX67" fmla="*/ 3286522 w 3668105"/>
                  <a:gd name="connsiteY67" fmla="*/ 1114425 h 1990725"/>
                  <a:gd name="connsiteX68" fmla="*/ 3286522 w 3668105"/>
                  <a:gd name="connsiteY68" fmla="*/ 1162050 h 1990725"/>
                  <a:gd name="connsiteX69" fmla="*/ 3286522 w 3668105"/>
                  <a:gd name="connsiteY69" fmla="*/ 1209675 h 1990725"/>
                  <a:gd name="connsiteX70" fmla="*/ 3267472 w 3668105"/>
                  <a:gd name="connsiteY70" fmla="*/ 1238250 h 1990725"/>
                  <a:gd name="connsiteX71" fmla="*/ 3276997 w 3668105"/>
                  <a:gd name="connsiteY71" fmla="*/ 1276350 h 1990725"/>
                  <a:gd name="connsiteX72" fmla="*/ 3286522 w 3668105"/>
                  <a:gd name="connsiteY72" fmla="*/ 1333500 h 1990725"/>
                  <a:gd name="connsiteX73" fmla="*/ 3305572 w 3668105"/>
                  <a:gd name="connsiteY73" fmla="*/ 1390650 h 1990725"/>
                  <a:gd name="connsiteX74" fmla="*/ 3305572 w 3668105"/>
                  <a:gd name="connsiteY74" fmla="*/ 1447800 h 1990725"/>
                  <a:gd name="connsiteX75" fmla="*/ 3324622 w 3668105"/>
                  <a:gd name="connsiteY75" fmla="*/ 1504950 h 1990725"/>
                  <a:gd name="connsiteX76" fmla="*/ 3343672 w 3668105"/>
                  <a:gd name="connsiteY76" fmla="*/ 1562100 h 1990725"/>
                  <a:gd name="connsiteX77" fmla="*/ 3353197 w 3668105"/>
                  <a:gd name="connsiteY77" fmla="*/ 1590675 h 1990725"/>
                  <a:gd name="connsiteX78" fmla="*/ 3353197 w 3668105"/>
                  <a:gd name="connsiteY78" fmla="*/ 1638300 h 1990725"/>
                  <a:gd name="connsiteX79" fmla="*/ 3372247 w 3668105"/>
                  <a:gd name="connsiteY79" fmla="*/ 1685925 h 1990725"/>
                  <a:gd name="connsiteX80" fmla="*/ 3372247 w 3668105"/>
                  <a:gd name="connsiteY80" fmla="*/ 1743075 h 1990725"/>
                  <a:gd name="connsiteX81" fmla="*/ 3381772 w 3668105"/>
                  <a:gd name="connsiteY81" fmla="*/ 1800225 h 1990725"/>
                  <a:gd name="connsiteX82" fmla="*/ 3372247 w 3668105"/>
                  <a:gd name="connsiteY82" fmla="*/ 1838325 h 1990725"/>
                  <a:gd name="connsiteX83" fmla="*/ 3381772 w 3668105"/>
                  <a:gd name="connsiteY83" fmla="*/ 1876425 h 1990725"/>
                  <a:gd name="connsiteX84" fmla="*/ 3400822 w 3668105"/>
                  <a:gd name="connsiteY84" fmla="*/ 1933575 h 1990725"/>
                  <a:gd name="connsiteX85" fmla="*/ 3372247 w 3668105"/>
                  <a:gd name="connsiteY85" fmla="*/ 1962150 h 1990725"/>
                  <a:gd name="connsiteX86" fmla="*/ 3400822 w 3668105"/>
                  <a:gd name="connsiteY86" fmla="*/ 1990725 h 1990725"/>
                  <a:gd name="connsiteX87" fmla="*/ 3448447 w 3668105"/>
                  <a:gd name="connsiteY87" fmla="*/ 1924050 h 1990725"/>
                  <a:gd name="connsiteX88" fmla="*/ 3448447 w 3668105"/>
                  <a:gd name="connsiteY88" fmla="*/ 1857375 h 1990725"/>
                  <a:gd name="connsiteX89" fmla="*/ 3457972 w 3668105"/>
                  <a:gd name="connsiteY89" fmla="*/ 1800225 h 1990725"/>
                  <a:gd name="connsiteX90" fmla="*/ 3457972 w 3668105"/>
                  <a:gd name="connsiteY90" fmla="*/ 1752600 h 1990725"/>
                  <a:gd name="connsiteX91" fmla="*/ 3457972 w 3668105"/>
                  <a:gd name="connsiteY91" fmla="*/ 1685925 h 1990725"/>
                  <a:gd name="connsiteX92" fmla="*/ 3467497 w 3668105"/>
                  <a:gd name="connsiteY92" fmla="*/ 1628775 h 1990725"/>
                  <a:gd name="connsiteX93" fmla="*/ 3477022 w 3668105"/>
                  <a:gd name="connsiteY93" fmla="*/ 1562100 h 1990725"/>
                  <a:gd name="connsiteX94" fmla="*/ 3467497 w 3668105"/>
                  <a:gd name="connsiteY94" fmla="*/ 1504950 h 1990725"/>
                  <a:gd name="connsiteX95" fmla="*/ 3496072 w 3668105"/>
                  <a:gd name="connsiteY95" fmla="*/ 1457325 h 1990725"/>
                  <a:gd name="connsiteX96" fmla="*/ 3467497 w 3668105"/>
                  <a:gd name="connsiteY96" fmla="*/ 1419225 h 1990725"/>
                  <a:gd name="connsiteX97" fmla="*/ 3496072 w 3668105"/>
                  <a:gd name="connsiteY97" fmla="*/ 1352550 h 1990725"/>
                  <a:gd name="connsiteX98" fmla="*/ 3496072 w 3668105"/>
                  <a:gd name="connsiteY98" fmla="*/ 1285875 h 1990725"/>
                  <a:gd name="connsiteX99" fmla="*/ 3477022 w 3668105"/>
                  <a:gd name="connsiteY99" fmla="*/ 1238250 h 1990725"/>
                  <a:gd name="connsiteX100" fmla="*/ 3486547 w 3668105"/>
                  <a:gd name="connsiteY100" fmla="*/ 1181100 h 1990725"/>
                  <a:gd name="connsiteX101" fmla="*/ 3486547 w 3668105"/>
                  <a:gd name="connsiteY101" fmla="*/ 1152525 h 1990725"/>
                  <a:gd name="connsiteX102" fmla="*/ 3496072 w 3668105"/>
                  <a:gd name="connsiteY102" fmla="*/ 1085850 h 1990725"/>
                  <a:gd name="connsiteX103" fmla="*/ 3496072 w 3668105"/>
                  <a:gd name="connsiteY103" fmla="*/ 1047750 h 1990725"/>
                  <a:gd name="connsiteX104" fmla="*/ 3486547 w 3668105"/>
                  <a:gd name="connsiteY104" fmla="*/ 981075 h 1990725"/>
                  <a:gd name="connsiteX105" fmla="*/ 3496072 w 3668105"/>
                  <a:gd name="connsiteY105" fmla="*/ 933450 h 1990725"/>
                  <a:gd name="connsiteX106" fmla="*/ 3515122 w 3668105"/>
                  <a:gd name="connsiteY106" fmla="*/ 866775 h 1990725"/>
                  <a:gd name="connsiteX107" fmla="*/ 3534172 w 3668105"/>
                  <a:gd name="connsiteY107" fmla="*/ 819150 h 1990725"/>
                  <a:gd name="connsiteX108" fmla="*/ 3515122 w 3668105"/>
                  <a:gd name="connsiteY108" fmla="*/ 781050 h 1990725"/>
                  <a:gd name="connsiteX109" fmla="*/ 3534172 w 3668105"/>
                  <a:gd name="connsiteY109" fmla="*/ 685800 h 1990725"/>
                  <a:gd name="connsiteX110" fmla="*/ 3600851 w 3668105"/>
                  <a:gd name="connsiteY110" fmla="*/ 742950 h 1990725"/>
                  <a:gd name="connsiteX111" fmla="*/ 3600847 w 3668105"/>
                  <a:gd name="connsiteY111" fmla="*/ 533400 h 1990725"/>
                  <a:gd name="connsiteX112" fmla="*/ 3610372 w 3668105"/>
                  <a:gd name="connsiteY112" fmla="*/ 485775 h 1990725"/>
                  <a:gd name="connsiteX113" fmla="*/ 3610372 w 3668105"/>
                  <a:gd name="connsiteY113" fmla="*/ 428625 h 1990725"/>
                  <a:gd name="connsiteX114" fmla="*/ 3629422 w 3668105"/>
                  <a:gd name="connsiteY114" fmla="*/ 361950 h 1990725"/>
                  <a:gd name="connsiteX115" fmla="*/ 3619897 w 3668105"/>
                  <a:gd name="connsiteY115" fmla="*/ 314325 h 1990725"/>
                  <a:gd name="connsiteX116" fmla="*/ 3619897 w 3668105"/>
                  <a:gd name="connsiteY116" fmla="*/ 247650 h 1990725"/>
                  <a:gd name="connsiteX117" fmla="*/ 3629422 w 3668105"/>
                  <a:gd name="connsiteY117" fmla="*/ 190500 h 1990725"/>
                  <a:gd name="connsiteX118" fmla="*/ 3657997 w 3668105"/>
                  <a:gd name="connsiteY118" fmla="*/ 142875 h 1990725"/>
                  <a:gd name="connsiteX119" fmla="*/ 3638947 w 3668105"/>
                  <a:gd name="connsiteY119" fmla="*/ 95250 h 1990725"/>
                  <a:gd name="connsiteX120" fmla="*/ 3667522 w 3668105"/>
                  <a:gd name="connsiteY120" fmla="*/ 57150 h 1990725"/>
                  <a:gd name="connsiteX121" fmla="*/ 3657997 w 3668105"/>
                  <a:gd name="connsiteY121" fmla="*/ 0 h 1990725"/>
                  <a:gd name="connsiteX0" fmla="*/ 623687 w 3643954"/>
                  <a:gd name="connsiteY0" fmla="*/ 790575 h 1990725"/>
                  <a:gd name="connsiteX1" fmla="*/ 572271 w 3643954"/>
                  <a:gd name="connsiteY1" fmla="*/ 809625 h 1990725"/>
                  <a:gd name="connsiteX2" fmla="*/ 514965 w 3643954"/>
                  <a:gd name="connsiteY2" fmla="*/ 857250 h 1990725"/>
                  <a:gd name="connsiteX3" fmla="*/ 437027 w 3643954"/>
                  <a:gd name="connsiteY3" fmla="*/ 866775 h 1990725"/>
                  <a:gd name="connsiteX4" fmla="*/ 366656 w 3643954"/>
                  <a:gd name="connsiteY4" fmla="*/ 914400 h 1990725"/>
                  <a:gd name="connsiteX5" fmla="*/ 78237 w 3643954"/>
                  <a:gd name="connsiteY5" fmla="*/ 1085850 h 1990725"/>
                  <a:gd name="connsiteX6" fmla="*/ 13005 w 3643954"/>
                  <a:gd name="connsiteY6" fmla="*/ 1104900 h 1990725"/>
                  <a:gd name="connsiteX7" fmla="*/ 156841 w 3643954"/>
                  <a:gd name="connsiteY7" fmla="*/ 676275 h 1990725"/>
                  <a:gd name="connsiteX8" fmla="*/ 623685 w 3643954"/>
                  <a:gd name="connsiteY8" fmla="*/ 790575 h 1990725"/>
                  <a:gd name="connsiteX9" fmla="*/ 730472 w 3643954"/>
                  <a:gd name="connsiteY9" fmla="*/ 923925 h 1990725"/>
                  <a:gd name="connsiteX10" fmla="*/ 776085 w 3643954"/>
                  <a:gd name="connsiteY10" fmla="*/ 742950 h 1990725"/>
                  <a:gd name="connsiteX11" fmla="*/ 848679 w 3643954"/>
                  <a:gd name="connsiteY11" fmla="*/ 763161 h 1990725"/>
                  <a:gd name="connsiteX12" fmla="*/ 932384 w 3643954"/>
                  <a:gd name="connsiteY12" fmla="*/ 590550 h 1990725"/>
                  <a:gd name="connsiteX13" fmla="*/ 1085883 w 3643954"/>
                  <a:gd name="connsiteY13" fmla="*/ 514358 h 1990725"/>
                  <a:gd name="connsiteX14" fmla="*/ 1290489 w 3643954"/>
                  <a:gd name="connsiteY14" fmla="*/ 390525 h 1990725"/>
                  <a:gd name="connsiteX15" fmla="*/ 1738193 w 3643954"/>
                  <a:gd name="connsiteY15" fmla="*/ 176059 h 1990725"/>
                  <a:gd name="connsiteX16" fmla="*/ 2166996 w 3643954"/>
                  <a:gd name="connsiteY16" fmla="*/ 28575 h 1990725"/>
                  <a:gd name="connsiteX17" fmla="*/ 2233671 w 3643954"/>
                  <a:gd name="connsiteY17" fmla="*/ 9525 h 1990725"/>
                  <a:gd name="connsiteX18" fmla="*/ 2347971 w 3643954"/>
                  <a:gd name="connsiteY18" fmla="*/ 19050 h 1990725"/>
                  <a:gd name="connsiteX19" fmla="*/ 2367021 w 3643954"/>
                  <a:gd name="connsiteY19" fmla="*/ 47625 h 1990725"/>
                  <a:gd name="connsiteX20" fmla="*/ 2376546 w 3643954"/>
                  <a:gd name="connsiteY20" fmla="*/ 95250 h 1990725"/>
                  <a:gd name="connsiteX21" fmla="*/ 2386071 w 3643954"/>
                  <a:gd name="connsiteY21" fmla="*/ 333375 h 1990725"/>
                  <a:gd name="connsiteX22" fmla="*/ 2414646 w 3643954"/>
                  <a:gd name="connsiteY22" fmla="*/ 495300 h 1990725"/>
                  <a:gd name="connsiteX23" fmla="*/ 2424171 w 3643954"/>
                  <a:gd name="connsiteY23" fmla="*/ 523875 h 1990725"/>
                  <a:gd name="connsiteX24" fmla="*/ 2443222 w 3643954"/>
                  <a:gd name="connsiteY24" fmla="*/ 647700 h 1990725"/>
                  <a:gd name="connsiteX25" fmla="*/ 2443219 w 3643954"/>
                  <a:gd name="connsiteY25" fmla="*/ 695325 h 1990725"/>
                  <a:gd name="connsiteX26" fmla="*/ 2443220 w 3643954"/>
                  <a:gd name="connsiteY26" fmla="*/ 742950 h 1990725"/>
                  <a:gd name="connsiteX27" fmla="*/ 2490846 w 3643954"/>
                  <a:gd name="connsiteY27" fmla="*/ 723900 h 1990725"/>
                  <a:gd name="connsiteX28" fmla="*/ 2500371 w 3643954"/>
                  <a:gd name="connsiteY28" fmla="*/ 876300 h 1990725"/>
                  <a:gd name="connsiteX29" fmla="*/ 2509896 w 3643954"/>
                  <a:gd name="connsiteY29" fmla="*/ 904875 h 1990725"/>
                  <a:gd name="connsiteX30" fmla="*/ 2500371 w 3643954"/>
                  <a:gd name="connsiteY30" fmla="*/ 952500 h 1990725"/>
                  <a:gd name="connsiteX31" fmla="*/ 2519421 w 3643954"/>
                  <a:gd name="connsiteY31" fmla="*/ 1000125 h 1990725"/>
                  <a:gd name="connsiteX32" fmla="*/ 2519421 w 3643954"/>
                  <a:gd name="connsiteY32" fmla="*/ 1028700 h 1990725"/>
                  <a:gd name="connsiteX33" fmla="*/ 2528946 w 3643954"/>
                  <a:gd name="connsiteY33" fmla="*/ 1076325 h 1990725"/>
                  <a:gd name="connsiteX34" fmla="*/ 2528946 w 3643954"/>
                  <a:gd name="connsiteY34" fmla="*/ 1123950 h 1990725"/>
                  <a:gd name="connsiteX35" fmla="*/ 2538471 w 3643954"/>
                  <a:gd name="connsiteY35" fmla="*/ 1162050 h 1990725"/>
                  <a:gd name="connsiteX36" fmla="*/ 2528946 w 3643954"/>
                  <a:gd name="connsiteY36" fmla="*/ 1181100 h 1990725"/>
                  <a:gd name="connsiteX37" fmla="*/ 2547996 w 3643954"/>
                  <a:gd name="connsiteY37" fmla="*/ 1219200 h 1990725"/>
                  <a:gd name="connsiteX38" fmla="*/ 2547996 w 3643954"/>
                  <a:gd name="connsiteY38" fmla="*/ 1266825 h 1990725"/>
                  <a:gd name="connsiteX39" fmla="*/ 2567046 w 3643954"/>
                  <a:gd name="connsiteY39" fmla="*/ 1314450 h 1990725"/>
                  <a:gd name="connsiteX40" fmla="*/ 2567046 w 3643954"/>
                  <a:gd name="connsiteY40" fmla="*/ 1362075 h 1990725"/>
                  <a:gd name="connsiteX41" fmla="*/ 2605146 w 3643954"/>
                  <a:gd name="connsiteY41" fmla="*/ 1400175 h 1990725"/>
                  <a:gd name="connsiteX42" fmla="*/ 2633721 w 3643954"/>
                  <a:gd name="connsiteY42" fmla="*/ 1362075 h 1990725"/>
                  <a:gd name="connsiteX43" fmla="*/ 2643246 w 3643954"/>
                  <a:gd name="connsiteY43" fmla="*/ 1314450 h 1990725"/>
                  <a:gd name="connsiteX44" fmla="*/ 2662296 w 3643954"/>
                  <a:gd name="connsiteY44" fmla="*/ 1257300 h 1990725"/>
                  <a:gd name="connsiteX45" fmla="*/ 2662296 w 3643954"/>
                  <a:gd name="connsiteY45" fmla="*/ 1219200 h 1990725"/>
                  <a:gd name="connsiteX46" fmla="*/ 2681346 w 3643954"/>
                  <a:gd name="connsiteY46" fmla="*/ 1152525 h 1990725"/>
                  <a:gd name="connsiteX47" fmla="*/ 2671821 w 3643954"/>
                  <a:gd name="connsiteY47" fmla="*/ 1085850 h 1990725"/>
                  <a:gd name="connsiteX48" fmla="*/ 2681346 w 3643954"/>
                  <a:gd name="connsiteY48" fmla="*/ 1057275 h 1990725"/>
                  <a:gd name="connsiteX49" fmla="*/ 2700396 w 3643954"/>
                  <a:gd name="connsiteY49" fmla="*/ 990600 h 1990725"/>
                  <a:gd name="connsiteX50" fmla="*/ 2709921 w 3643954"/>
                  <a:gd name="connsiteY50" fmla="*/ 942975 h 1990725"/>
                  <a:gd name="connsiteX51" fmla="*/ 2719446 w 3643954"/>
                  <a:gd name="connsiteY51" fmla="*/ 895350 h 1990725"/>
                  <a:gd name="connsiteX52" fmla="*/ 2738496 w 3643954"/>
                  <a:gd name="connsiteY52" fmla="*/ 847725 h 1990725"/>
                  <a:gd name="connsiteX53" fmla="*/ 2786121 w 3643954"/>
                  <a:gd name="connsiteY53" fmla="*/ 904875 h 1990725"/>
                  <a:gd name="connsiteX54" fmla="*/ 2786121 w 3643954"/>
                  <a:gd name="connsiteY54" fmla="*/ 952500 h 1990725"/>
                  <a:gd name="connsiteX55" fmla="*/ 2852799 w 3643954"/>
                  <a:gd name="connsiteY55" fmla="*/ 1047750 h 1990725"/>
                  <a:gd name="connsiteX56" fmla="*/ 2919473 w 3643954"/>
                  <a:gd name="connsiteY56" fmla="*/ 962025 h 1990725"/>
                  <a:gd name="connsiteX57" fmla="*/ 2948046 w 3643954"/>
                  <a:gd name="connsiteY57" fmla="*/ 1019175 h 1990725"/>
                  <a:gd name="connsiteX58" fmla="*/ 2957571 w 3643954"/>
                  <a:gd name="connsiteY58" fmla="*/ 819150 h 1990725"/>
                  <a:gd name="connsiteX59" fmla="*/ 3005196 w 3643954"/>
                  <a:gd name="connsiteY59" fmla="*/ 762000 h 1990725"/>
                  <a:gd name="connsiteX60" fmla="*/ 3062346 w 3643954"/>
                  <a:gd name="connsiteY60" fmla="*/ 762000 h 1990725"/>
                  <a:gd name="connsiteX61" fmla="*/ 3119496 w 3643954"/>
                  <a:gd name="connsiteY61" fmla="*/ 771525 h 1990725"/>
                  <a:gd name="connsiteX62" fmla="*/ 3176647 w 3643954"/>
                  <a:gd name="connsiteY62" fmla="*/ 790575 h 1990725"/>
                  <a:gd name="connsiteX63" fmla="*/ 3186171 w 3643954"/>
                  <a:gd name="connsiteY63" fmla="*/ 857250 h 1990725"/>
                  <a:gd name="connsiteX64" fmla="*/ 3205221 w 3643954"/>
                  <a:gd name="connsiteY64" fmla="*/ 914400 h 1990725"/>
                  <a:gd name="connsiteX65" fmla="*/ 3224271 w 3643954"/>
                  <a:gd name="connsiteY65" fmla="*/ 971550 h 1990725"/>
                  <a:gd name="connsiteX66" fmla="*/ 3243321 w 3643954"/>
                  <a:gd name="connsiteY66" fmla="*/ 1028700 h 1990725"/>
                  <a:gd name="connsiteX67" fmla="*/ 3233796 w 3643954"/>
                  <a:gd name="connsiteY67" fmla="*/ 1057275 h 1990725"/>
                  <a:gd name="connsiteX68" fmla="*/ 3262371 w 3643954"/>
                  <a:gd name="connsiteY68" fmla="*/ 1114425 h 1990725"/>
                  <a:gd name="connsiteX69" fmla="*/ 3262371 w 3643954"/>
                  <a:gd name="connsiteY69" fmla="*/ 1162050 h 1990725"/>
                  <a:gd name="connsiteX70" fmla="*/ 3262371 w 3643954"/>
                  <a:gd name="connsiteY70" fmla="*/ 1209675 h 1990725"/>
                  <a:gd name="connsiteX71" fmla="*/ 3243321 w 3643954"/>
                  <a:gd name="connsiteY71" fmla="*/ 1238250 h 1990725"/>
                  <a:gd name="connsiteX72" fmla="*/ 3252846 w 3643954"/>
                  <a:gd name="connsiteY72" fmla="*/ 1276350 h 1990725"/>
                  <a:gd name="connsiteX73" fmla="*/ 3262371 w 3643954"/>
                  <a:gd name="connsiteY73" fmla="*/ 1333500 h 1990725"/>
                  <a:gd name="connsiteX74" fmla="*/ 3281421 w 3643954"/>
                  <a:gd name="connsiteY74" fmla="*/ 1390650 h 1990725"/>
                  <a:gd name="connsiteX75" fmla="*/ 3281421 w 3643954"/>
                  <a:gd name="connsiteY75" fmla="*/ 1447800 h 1990725"/>
                  <a:gd name="connsiteX76" fmla="*/ 3300471 w 3643954"/>
                  <a:gd name="connsiteY76" fmla="*/ 1504950 h 1990725"/>
                  <a:gd name="connsiteX77" fmla="*/ 3319521 w 3643954"/>
                  <a:gd name="connsiteY77" fmla="*/ 1562100 h 1990725"/>
                  <a:gd name="connsiteX78" fmla="*/ 3329046 w 3643954"/>
                  <a:gd name="connsiteY78" fmla="*/ 1590675 h 1990725"/>
                  <a:gd name="connsiteX79" fmla="*/ 3329046 w 3643954"/>
                  <a:gd name="connsiteY79" fmla="*/ 1638300 h 1990725"/>
                  <a:gd name="connsiteX80" fmla="*/ 3348096 w 3643954"/>
                  <a:gd name="connsiteY80" fmla="*/ 1685925 h 1990725"/>
                  <a:gd name="connsiteX81" fmla="*/ 3348096 w 3643954"/>
                  <a:gd name="connsiteY81" fmla="*/ 1743075 h 1990725"/>
                  <a:gd name="connsiteX82" fmla="*/ 3357621 w 3643954"/>
                  <a:gd name="connsiteY82" fmla="*/ 1800225 h 1990725"/>
                  <a:gd name="connsiteX83" fmla="*/ 3348096 w 3643954"/>
                  <a:gd name="connsiteY83" fmla="*/ 1838325 h 1990725"/>
                  <a:gd name="connsiteX84" fmla="*/ 3357621 w 3643954"/>
                  <a:gd name="connsiteY84" fmla="*/ 1876425 h 1990725"/>
                  <a:gd name="connsiteX85" fmla="*/ 3376671 w 3643954"/>
                  <a:gd name="connsiteY85" fmla="*/ 1933575 h 1990725"/>
                  <a:gd name="connsiteX86" fmla="*/ 3348096 w 3643954"/>
                  <a:gd name="connsiteY86" fmla="*/ 1962150 h 1990725"/>
                  <a:gd name="connsiteX87" fmla="*/ 3376671 w 3643954"/>
                  <a:gd name="connsiteY87" fmla="*/ 1990725 h 1990725"/>
                  <a:gd name="connsiteX88" fmla="*/ 3424296 w 3643954"/>
                  <a:gd name="connsiteY88" fmla="*/ 1924050 h 1990725"/>
                  <a:gd name="connsiteX89" fmla="*/ 3424296 w 3643954"/>
                  <a:gd name="connsiteY89" fmla="*/ 1857375 h 1990725"/>
                  <a:gd name="connsiteX90" fmla="*/ 3433821 w 3643954"/>
                  <a:gd name="connsiteY90" fmla="*/ 1800225 h 1990725"/>
                  <a:gd name="connsiteX91" fmla="*/ 3433821 w 3643954"/>
                  <a:gd name="connsiteY91" fmla="*/ 1752600 h 1990725"/>
                  <a:gd name="connsiteX92" fmla="*/ 3433821 w 3643954"/>
                  <a:gd name="connsiteY92" fmla="*/ 1685925 h 1990725"/>
                  <a:gd name="connsiteX93" fmla="*/ 3443346 w 3643954"/>
                  <a:gd name="connsiteY93" fmla="*/ 1628775 h 1990725"/>
                  <a:gd name="connsiteX94" fmla="*/ 3452871 w 3643954"/>
                  <a:gd name="connsiteY94" fmla="*/ 1562100 h 1990725"/>
                  <a:gd name="connsiteX95" fmla="*/ 3443346 w 3643954"/>
                  <a:gd name="connsiteY95" fmla="*/ 1504950 h 1990725"/>
                  <a:gd name="connsiteX96" fmla="*/ 3471921 w 3643954"/>
                  <a:gd name="connsiteY96" fmla="*/ 1457325 h 1990725"/>
                  <a:gd name="connsiteX97" fmla="*/ 3443346 w 3643954"/>
                  <a:gd name="connsiteY97" fmla="*/ 1419225 h 1990725"/>
                  <a:gd name="connsiteX98" fmla="*/ 3471921 w 3643954"/>
                  <a:gd name="connsiteY98" fmla="*/ 1352550 h 1990725"/>
                  <a:gd name="connsiteX99" fmla="*/ 3471921 w 3643954"/>
                  <a:gd name="connsiteY99" fmla="*/ 1285875 h 1990725"/>
                  <a:gd name="connsiteX100" fmla="*/ 3452871 w 3643954"/>
                  <a:gd name="connsiteY100" fmla="*/ 1238250 h 1990725"/>
                  <a:gd name="connsiteX101" fmla="*/ 3462396 w 3643954"/>
                  <a:gd name="connsiteY101" fmla="*/ 1181100 h 1990725"/>
                  <a:gd name="connsiteX102" fmla="*/ 3462396 w 3643954"/>
                  <a:gd name="connsiteY102" fmla="*/ 1152525 h 1990725"/>
                  <a:gd name="connsiteX103" fmla="*/ 3471921 w 3643954"/>
                  <a:gd name="connsiteY103" fmla="*/ 1085850 h 1990725"/>
                  <a:gd name="connsiteX104" fmla="*/ 3471921 w 3643954"/>
                  <a:gd name="connsiteY104" fmla="*/ 1047750 h 1990725"/>
                  <a:gd name="connsiteX105" fmla="*/ 3462396 w 3643954"/>
                  <a:gd name="connsiteY105" fmla="*/ 981075 h 1990725"/>
                  <a:gd name="connsiteX106" fmla="*/ 3471921 w 3643954"/>
                  <a:gd name="connsiteY106" fmla="*/ 933450 h 1990725"/>
                  <a:gd name="connsiteX107" fmla="*/ 3490971 w 3643954"/>
                  <a:gd name="connsiteY107" fmla="*/ 866775 h 1990725"/>
                  <a:gd name="connsiteX108" fmla="*/ 3510021 w 3643954"/>
                  <a:gd name="connsiteY108" fmla="*/ 819150 h 1990725"/>
                  <a:gd name="connsiteX109" fmla="*/ 3490971 w 3643954"/>
                  <a:gd name="connsiteY109" fmla="*/ 781050 h 1990725"/>
                  <a:gd name="connsiteX110" fmla="*/ 3510021 w 3643954"/>
                  <a:gd name="connsiteY110" fmla="*/ 685800 h 1990725"/>
                  <a:gd name="connsiteX111" fmla="*/ 3576700 w 3643954"/>
                  <a:gd name="connsiteY111" fmla="*/ 742950 h 1990725"/>
                  <a:gd name="connsiteX112" fmla="*/ 3576696 w 3643954"/>
                  <a:gd name="connsiteY112" fmla="*/ 533400 h 1990725"/>
                  <a:gd name="connsiteX113" fmla="*/ 3586221 w 3643954"/>
                  <a:gd name="connsiteY113" fmla="*/ 485775 h 1990725"/>
                  <a:gd name="connsiteX114" fmla="*/ 3586221 w 3643954"/>
                  <a:gd name="connsiteY114" fmla="*/ 428625 h 1990725"/>
                  <a:gd name="connsiteX115" fmla="*/ 3605271 w 3643954"/>
                  <a:gd name="connsiteY115" fmla="*/ 361950 h 1990725"/>
                  <a:gd name="connsiteX116" fmla="*/ 3595746 w 3643954"/>
                  <a:gd name="connsiteY116" fmla="*/ 314325 h 1990725"/>
                  <a:gd name="connsiteX117" fmla="*/ 3595746 w 3643954"/>
                  <a:gd name="connsiteY117" fmla="*/ 247650 h 1990725"/>
                  <a:gd name="connsiteX118" fmla="*/ 3605271 w 3643954"/>
                  <a:gd name="connsiteY118" fmla="*/ 190500 h 1990725"/>
                  <a:gd name="connsiteX119" fmla="*/ 3633846 w 3643954"/>
                  <a:gd name="connsiteY119" fmla="*/ 142875 h 1990725"/>
                  <a:gd name="connsiteX120" fmla="*/ 3614796 w 3643954"/>
                  <a:gd name="connsiteY120" fmla="*/ 95250 h 1990725"/>
                  <a:gd name="connsiteX121" fmla="*/ 3643371 w 3643954"/>
                  <a:gd name="connsiteY121" fmla="*/ 57150 h 1990725"/>
                  <a:gd name="connsiteX122" fmla="*/ 3633846 w 3643954"/>
                  <a:gd name="connsiteY122" fmla="*/ 0 h 1990725"/>
                  <a:gd name="connsiteX0" fmla="*/ 647837 w 3668104"/>
                  <a:gd name="connsiteY0" fmla="*/ 790575 h 1990725"/>
                  <a:gd name="connsiteX1" fmla="*/ 596421 w 3668104"/>
                  <a:gd name="connsiteY1" fmla="*/ 809625 h 1990725"/>
                  <a:gd name="connsiteX2" fmla="*/ 539115 w 3668104"/>
                  <a:gd name="connsiteY2" fmla="*/ 857250 h 1990725"/>
                  <a:gd name="connsiteX3" fmla="*/ 461177 w 3668104"/>
                  <a:gd name="connsiteY3" fmla="*/ 866775 h 1990725"/>
                  <a:gd name="connsiteX4" fmla="*/ 390806 w 3668104"/>
                  <a:gd name="connsiteY4" fmla="*/ 914400 h 1990725"/>
                  <a:gd name="connsiteX5" fmla="*/ 102387 w 3668104"/>
                  <a:gd name="connsiteY5" fmla="*/ 1085850 h 1990725"/>
                  <a:gd name="connsiteX6" fmla="*/ 37155 w 3668104"/>
                  <a:gd name="connsiteY6" fmla="*/ 1104900 h 1990725"/>
                  <a:gd name="connsiteX7" fmla="*/ 647835 w 3668104"/>
                  <a:gd name="connsiteY7" fmla="*/ 790575 h 1990725"/>
                  <a:gd name="connsiteX8" fmla="*/ 754622 w 3668104"/>
                  <a:gd name="connsiteY8" fmla="*/ 923925 h 1990725"/>
                  <a:gd name="connsiteX9" fmla="*/ 800235 w 3668104"/>
                  <a:gd name="connsiteY9" fmla="*/ 742950 h 1990725"/>
                  <a:gd name="connsiteX10" fmla="*/ 872829 w 3668104"/>
                  <a:gd name="connsiteY10" fmla="*/ 763161 h 1990725"/>
                  <a:gd name="connsiteX11" fmla="*/ 956534 w 3668104"/>
                  <a:gd name="connsiteY11" fmla="*/ 590550 h 1990725"/>
                  <a:gd name="connsiteX12" fmla="*/ 1110033 w 3668104"/>
                  <a:gd name="connsiteY12" fmla="*/ 514358 h 1990725"/>
                  <a:gd name="connsiteX13" fmla="*/ 1314639 w 3668104"/>
                  <a:gd name="connsiteY13" fmla="*/ 390525 h 1990725"/>
                  <a:gd name="connsiteX14" fmla="*/ 1762343 w 3668104"/>
                  <a:gd name="connsiteY14" fmla="*/ 176059 h 1990725"/>
                  <a:gd name="connsiteX15" fmla="*/ 2191146 w 3668104"/>
                  <a:gd name="connsiteY15" fmla="*/ 28575 h 1990725"/>
                  <a:gd name="connsiteX16" fmla="*/ 2257821 w 3668104"/>
                  <a:gd name="connsiteY16" fmla="*/ 9525 h 1990725"/>
                  <a:gd name="connsiteX17" fmla="*/ 2372121 w 3668104"/>
                  <a:gd name="connsiteY17" fmla="*/ 19050 h 1990725"/>
                  <a:gd name="connsiteX18" fmla="*/ 2391171 w 3668104"/>
                  <a:gd name="connsiteY18" fmla="*/ 47625 h 1990725"/>
                  <a:gd name="connsiteX19" fmla="*/ 2400696 w 3668104"/>
                  <a:gd name="connsiteY19" fmla="*/ 95250 h 1990725"/>
                  <a:gd name="connsiteX20" fmla="*/ 2410221 w 3668104"/>
                  <a:gd name="connsiteY20" fmla="*/ 333375 h 1990725"/>
                  <a:gd name="connsiteX21" fmla="*/ 2438796 w 3668104"/>
                  <a:gd name="connsiteY21" fmla="*/ 495300 h 1990725"/>
                  <a:gd name="connsiteX22" fmla="*/ 2448321 w 3668104"/>
                  <a:gd name="connsiteY22" fmla="*/ 523875 h 1990725"/>
                  <a:gd name="connsiteX23" fmla="*/ 2467372 w 3668104"/>
                  <a:gd name="connsiteY23" fmla="*/ 647700 h 1990725"/>
                  <a:gd name="connsiteX24" fmla="*/ 2467369 w 3668104"/>
                  <a:gd name="connsiteY24" fmla="*/ 695325 h 1990725"/>
                  <a:gd name="connsiteX25" fmla="*/ 2467370 w 3668104"/>
                  <a:gd name="connsiteY25" fmla="*/ 742950 h 1990725"/>
                  <a:gd name="connsiteX26" fmla="*/ 2514996 w 3668104"/>
                  <a:gd name="connsiteY26" fmla="*/ 723900 h 1990725"/>
                  <a:gd name="connsiteX27" fmla="*/ 2524521 w 3668104"/>
                  <a:gd name="connsiteY27" fmla="*/ 876300 h 1990725"/>
                  <a:gd name="connsiteX28" fmla="*/ 2534046 w 3668104"/>
                  <a:gd name="connsiteY28" fmla="*/ 904875 h 1990725"/>
                  <a:gd name="connsiteX29" fmla="*/ 2524521 w 3668104"/>
                  <a:gd name="connsiteY29" fmla="*/ 952500 h 1990725"/>
                  <a:gd name="connsiteX30" fmla="*/ 2543571 w 3668104"/>
                  <a:gd name="connsiteY30" fmla="*/ 1000125 h 1990725"/>
                  <a:gd name="connsiteX31" fmla="*/ 2543571 w 3668104"/>
                  <a:gd name="connsiteY31" fmla="*/ 1028700 h 1990725"/>
                  <a:gd name="connsiteX32" fmla="*/ 2553096 w 3668104"/>
                  <a:gd name="connsiteY32" fmla="*/ 1076325 h 1990725"/>
                  <a:gd name="connsiteX33" fmla="*/ 2553096 w 3668104"/>
                  <a:gd name="connsiteY33" fmla="*/ 1123950 h 1990725"/>
                  <a:gd name="connsiteX34" fmla="*/ 2562621 w 3668104"/>
                  <a:gd name="connsiteY34" fmla="*/ 1162050 h 1990725"/>
                  <a:gd name="connsiteX35" fmla="*/ 2553096 w 3668104"/>
                  <a:gd name="connsiteY35" fmla="*/ 1181100 h 1990725"/>
                  <a:gd name="connsiteX36" fmla="*/ 2572146 w 3668104"/>
                  <a:gd name="connsiteY36" fmla="*/ 1219200 h 1990725"/>
                  <a:gd name="connsiteX37" fmla="*/ 2572146 w 3668104"/>
                  <a:gd name="connsiteY37" fmla="*/ 1266825 h 1990725"/>
                  <a:gd name="connsiteX38" fmla="*/ 2591196 w 3668104"/>
                  <a:gd name="connsiteY38" fmla="*/ 1314450 h 1990725"/>
                  <a:gd name="connsiteX39" fmla="*/ 2591196 w 3668104"/>
                  <a:gd name="connsiteY39" fmla="*/ 1362075 h 1990725"/>
                  <a:gd name="connsiteX40" fmla="*/ 2629296 w 3668104"/>
                  <a:gd name="connsiteY40" fmla="*/ 1400175 h 1990725"/>
                  <a:gd name="connsiteX41" fmla="*/ 2657871 w 3668104"/>
                  <a:gd name="connsiteY41" fmla="*/ 1362075 h 1990725"/>
                  <a:gd name="connsiteX42" fmla="*/ 2667396 w 3668104"/>
                  <a:gd name="connsiteY42" fmla="*/ 1314450 h 1990725"/>
                  <a:gd name="connsiteX43" fmla="*/ 2686446 w 3668104"/>
                  <a:gd name="connsiteY43" fmla="*/ 1257300 h 1990725"/>
                  <a:gd name="connsiteX44" fmla="*/ 2686446 w 3668104"/>
                  <a:gd name="connsiteY44" fmla="*/ 1219200 h 1990725"/>
                  <a:gd name="connsiteX45" fmla="*/ 2705496 w 3668104"/>
                  <a:gd name="connsiteY45" fmla="*/ 1152525 h 1990725"/>
                  <a:gd name="connsiteX46" fmla="*/ 2695971 w 3668104"/>
                  <a:gd name="connsiteY46" fmla="*/ 1085850 h 1990725"/>
                  <a:gd name="connsiteX47" fmla="*/ 2705496 w 3668104"/>
                  <a:gd name="connsiteY47" fmla="*/ 1057275 h 1990725"/>
                  <a:gd name="connsiteX48" fmla="*/ 2724546 w 3668104"/>
                  <a:gd name="connsiteY48" fmla="*/ 990600 h 1990725"/>
                  <a:gd name="connsiteX49" fmla="*/ 2734071 w 3668104"/>
                  <a:gd name="connsiteY49" fmla="*/ 942975 h 1990725"/>
                  <a:gd name="connsiteX50" fmla="*/ 2743596 w 3668104"/>
                  <a:gd name="connsiteY50" fmla="*/ 895350 h 1990725"/>
                  <a:gd name="connsiteX51" fmla="*/ 2762646 w 3668104"/>
                  <a:gd name="connsiteY51" fmla="*/ 847725 h 1990725"/>
                  <a:gd name="connsiteX52" fmla="*/ 2810271 w 3668104"/>
                  <a:gd name="connsiteY52" fmla="*/ 904875 h 1990725"/>
                  <a:gd name="connsiteX53" fmla="*/ 2810271 w 3668104"/>
                  <a:gd name="connsiteY53" fmla="*/ 952500 h 1990725"/>
                  <a:gd name="connsiteX54" fmla="*/ 2876949 w 3668104"/>
                  <a:gd name="connsiteY54" fmla="*/ 1047750 h 1990725"/>
                  <a:gd name="connsiteX55" fmla="*/ 2943623 w 3668104"/>
                  <a:gd name="connsiteY55" fmla="*/ 962025 h 1990725"/>
                  <a:gd name="connsiteX56" fmla="*/ 2972196 w 3668104"/>
                  <a:gd name="connsiteY56" fmla="*/ 1019175 h 1990725"/>
                  <a:gd name="connsiteX57" fmla="*/ 2981721 w 3668104"/>
                  <a:gd name="connsiteY57" fmla="*/ 819150 h 1990725"/>
                  <a:gd name="connsiteX58" fmla="*/ 3029346 w 3668104"/>
                  <a:gd name="connsiteY58" fmla="*/ 762000 h 1990725"/>
                  <a:gd name="connsiteX59" fmla="*/ 3086496 w 3668104"/>
                  <a:gd name="connsiteY59" fmla="*/ 762000 h 1990725"/>
                  <a:gd name="connsiteX60" fmla="*/ 3143646 w 3668104"/>
                  <a:gd name="connsiteY60" fmla="*/ 771525 h 1990725"/>
                  <a:gd name="connsiteX61" fmla="*/ 3200797 w 3668104"/>
                  <a:gd name="connsiteY61" fmla="*/ 790575 h 1990725"/>
                  <a:gd name="connsiteX62" fmla="*/ 3210321 w 3668104"/>
                  <a:gd name="connsiteY62" fmla="*/ 857250 h 1990725"/>
                  <a:gd name="connsiteX63" fmla="*/ 3229371 w 3668104"/>
                  <a:gd name="connsiteY63" fmla="*/ 914400 h 1990725"/>
                  <a:gd name="connsiteX64" fmla="*/ 3248421 w 3668104"/>
                  <a:gd name="connsiteY64" fmla="*/ 971550 h 1990725"/>
                  <a:gd name="connsiteX65" fmla="*/ 3267471 w 3668104"/>
                  <a:gd name="connsiteY65" fmla="*/ 1028700 h 1990725"/>
                  <a:gd name="connsiteX66" fmla="*/ 3257946 w 3668104"/>
                  <a:gd name="connsiteY66" fmla="*/ 1057275 h 1990725"/>
                  <a:gd name="connsiteX67" fmla="*/ 3286521 w 3668104"/>
                  <a:gd name="connsiteY67" fmla="*/ 1114425 h 1990725"/>
                  <a:gd name="connsiteX68" fmla="*/ 3286521 w 3668104"/>
                  <a:gd name="connsiteY68" fmla="*/ 1162050 h 1990725"/>
                  <a:gd name="connsiteX69" fmla="*/ 3286521 w 3668104"/>
                  <a:gd name="connsiteY69" fmla="*/ 1209675 h 1990725"/>
                  <a:gd name="connsiteX70" fmla="*/ 3267471 w 3668104"/>
                  <a:gd name="connsiteY70" fmla="*/ 1238250 h 1990725"/>
                  <a:gd name="connsiteX71" fmla="*/ 3276996 w 3668104"/>
                  <a:gd name="connsiteY71" fmla="*/ 1276350 h 1990725"/>
                  <a:gd name="connsiteX72" fmla="*/ 3286521 w 3668104"/>
                  <a:gd name="connsiteY72" fmla="*/ 1333500 h 1990725"/>
                  <a:gd name="connsiteX73" fmla="*/ 3305571 w 3668104"/>
                  <a:gd name="connsiteY73" fmla="*/ 1390650 h 1990725"/>
                  <a:gd name="connsiteX74" fmla="*/ 3305571 w 3668104"/>
                  <a:gd name="connsiteY74" fmla="*/ 1447800 h 1990725"/>
                  <a:gd name="connsiteX75" fmla="*/ 3324621 w 3668104"/>
                  <a:gd name="connsiteY75" fmla="*/ 1504950 h 1990725"/>
                  <a:gd name="connsiteX76" fmla="*/ 3343671 w 3668104"/>
                  <a:gd name="connsiteY76" fmla="*/ 1562100 h 1990725"/>
                  <a:gd name="connsiteX77" fmla="*/ 3353196 w 3668104"/>
                  <a:gd name="connsiteY77" fmla="*/ 1590675 h 1990725"/>
                  <a:gd name="connsiteX78" fmla="*/ 3353196 w 3668104"/>
                  <a:gd name="connsiteY78" fmla="*/ 1638300 h 1990725"/>
                  <a:gd name="connsiteX79" fmla="*/ 3372246 w 3668104"/>
                  <a:gd name="connsiteY79" fmla="*/ 1685925 h 1990725"/>
                  <a:gd name="connsiteX80" fmla="*/ 3372246 w 3668104"/>
                  <a:gd name="connsiteY80" fmla="*/ 1743075 h 1990725"/>
                  <a:gd name="connsiteX81" fmla="*/ 3381771 w 3668104"/>
                  <a:gd name="connsiteY81" fmla="*/ 1800225 h 1990725"/>
                  <a:gd name="connsiteX82" fmla="*/ 3372246 w 3668104"/>
                  <a:gd name="connsiteY82" fmla="*/ 1838325 h 1990725"/>
                  <a:gd name="connsiteX83" fmla="*/ 3381771 w 3668104"/>
                  <a:gd name="connsiteY83" fmla="*/ 1876425 h 1990725"/>
                  <a:gd name="connsiteX84" fmla="*/ 3400821 w 3668104"/>
                  <a:gd name="connsiteY84" fmla="*/ 1933575 h 1990725"/>
                  <a:gd name="connsiteX85" fmla="*/ 3372246 w 3668104"/>
                  <a:gd name="connsiteY85" fmla="*/ 1962150 h 1990725"/>
                  <a:gd name="connsiteX86" fmla="*/ 3400821 w 3668104"/>
                  <a:gd name="connsiteY86" fmla="*/ 1990725 h 1990725"/>
                  <a:gd name="connsiteX87" fmla="*/ 3448446 w 3668104"/>
                  <a:gd name="connsiteY87" fmla="*/ 1924050 h 1990725"/>
                  <a:gd name="connsiteX88" fmla="*/ 3448446 w 3668104"/>
                  <a:gd name="connsiteY88" fmla="*/ 1857375 h 1990725"/>
                  <a:gd name="connsiteX89" fmla="*/ 3457971 w 3668104"/>
                  <a:gd name="connsiteY89" fmla="*/ 1800225 h 1990725"/>
                  <a:gd name="connsiteX90" fmla="*/ 3457971 w 3668104"/>
                  <a:gd name="connsiteY90" fmla="*/ 1752600 h 1990725"/>
                  <a:gd name="connsiteX91" fmla="*/ 3457971 w 3668104"/>
                  <a:gd name="connsiteY91" fmla="*/ 1685925 h 1990725"/>
                  <a:gd name="connsiteX92" fmla="*/ 3467496 w 3668104"/>
                  <a:gd name="connsiteY92" fmla="*/ 1628775 h 1990725"/>
                  <a:gd name="connsiteX93" fmla="*/ 3477021 w 3668104"/>
                  <a:gd name="connsiteY93" fmla="*/ 1562100 h 1990725"/>
                  <a:gd name="connsiteX94" fmla="*/ 3467496 w 3668104"/>
                  <a:gd name="connsiteY94" fmla="*/ 1504950 h 1990725"/>
                  <a:gd name="connsiteX95" fmla="*/ 3496071 w 3668104"/>
                  <a:gd name="connsiteY95" fmla="*/ 1457325 h 1990725"/>
                  <a:gd name="connsiteX96" fmla="*/ 3467496 w 3668104"/>
                  <a:gd name="connsiteY96" fmla="*/ 1419225 h 1990725"/>
                  <a:gd name="connsiteX97" fmla="*/ 3496071 w 3668104"/>
                  <a:gd name="connsiteY97" fmla="*/ 1352550 h 1990725"/>
                  <a:gd name="connsiteX98" fmla="*/ 3496071 w 3668104"/>
                  <a:gd name="connsiteY98" fmla="*/ 1285875 h 1990725"/>
                  <a:gd name="connsiteX99" fmla="*/ 3477021 w 3668104"/>
                  <a:gd name="connsiteY99" fmla="*/ 1238250 h 1990725"/>
                  <a:gd name="connsiteX100" fmla="*/ 3486546 w 3668104"/>
                  <a:gd name="connsiteY100" fmla="*/ 1181100 h 1990725"/>
                  <a:gd name="connsiteX101" fmla="*/ 3486546 w 3668104"/>
                  <a:gd name="connsiteY101" fmla="*/ 1152525 h 1990725"/>
                  <a:gd name="connsiteX102" fmla="*/ 3496071 w 3668104"/>
                  <a:gd name="connsiteY102" fmla="*/ 1085850 h 1990725"/>
                  <a:gd name="connsiteX103" fmla="*/ 3496071 w 3668104"/>
                  <a:gd name="connsiteY103" fmla="*/ 1047750 h 1990725"/>
                  <a:gd name="connsiteX104" fmla="*/ 3486546 w 3668104"/>
                  <a:gd name="connsiteY104" fmla="*/ 981075 h 1990725"/>
                  <a:gd name="connsiteX105" fmla="*/ 3496071 w 3668104"/>
                  <a:gd name="connsiteY105" fmla="*/ 933450 h 1990725"/>
                  <a:gd name="connsiteX106" fmla="*/ 3515121 w 3668104"/>
                  <a:gd name="connsiteY106" fmla="*/ 866775 h 1990725"/>
                  <a:gd name="connsiteX107" fmla="*/ 3534171 w 3668104"/>
                  <a:gd name="connsiteY107" fmla="*/ 819150 h 1990725"/>
                  <a:gd name="connsiteX108" fmla="*/ 3515121 w 3668104"/>
                  <a:gd name="connsiteY108" fmla="*/ 781050 h 1990725"/>
                  <a:gd name="connsiteX109" fmla="*/ 3534171 w 3668104"/>
                  <a:gd name="connsiteY109" fmla="*/ 685800 h 1990725"/>
                  <a:gd name="connsiteX110" fmla="*/ 3600850 w 3668104"/>
                  <a:gd name="connsiteY110" fmla="*/ 742950 h 1990725"/>
                  <a:gd name="connsiteX111" fmla="*/ 3600846 w 3668104"/>
                  <a:gd name="connsiteY111" fmla="*/ 533400 h 1990725"/>
                  <a:gd name="connsiteX112" fmla="*/ 3610371 w 3668104"/>
                  <a:gd name="connsiteY112" fmla="*/ 485775 h 1990725"/>
                  <a:gd name="connsiteX113" fmla="*/ 3610371 w 3668104"/>
                  <a:gd name="connsiteY113" fmla="*/ 428625 h 1990725"/>
                  <a:gd name="connsiteX114" fmla="*/ 3629421 w 3668104"/>
                  <a:gd name="connsiteY114" fmla="*/ 361950 h 1990725"/>
                  <a:gd name="connsiteX115" fmla="*/ 3619896 w 3668104"/>
                  <a:gd name="connsiteY115" fmla="*/ 314325 h 1990725"/>
                  <a:gd name="connsiteX116" fmla="*/ 3619896 w 3668104"/>
                  <a:gd name="connsiteY116" fmla="*/ 247650 h 1990725"/>
                  <a:gd name="connsiteX117" fmla="*/ 3629421 w 3668104"/>
                  <a:gd name="connsiteY117" fmla="*/ 190500 h 1990725"/>
                  <a:gd name="connsiteX118" fmla="*/ 3657996 w 3668104"/>
                  <a:gd name="connsiteY118" fmla="*/ 142875 h 1990725"/>
                  <a:gd name="connsiteX119" fmla="*/ 3638946 w 3668104"/>
                  <a:gd name="connsiteY119" fmla="*/ 95250 h 1990725"/>
                  <a:gd name="connsiteX120" fmla="*/ 3667521 w 3668104"/>
                  <a:gd name="connsiteY120" fmla="*/ 57150 h 1990725"/>
                  <a:gd name="connsiteX121" fmla="*/ 3657996 w 3668104"/>
                  <a:gd name="connsiteY121" fmla="*/ 0 h 1990725"/>
                  <a:gd name="connsiteX0" fmla="*/ 647837 w 3668104"/>
                  <a:gd name="connsiteY0" fmla="*/ 790575 h 1990725"/>
                  <a:gd name="connsiteX1" fmla="*/ 596421 w 3668104"/>
                  <a:gd name="connsiteY1" fmla="*/ 809625 h 1990725"/>
                  <a:gd name="connsiteX2" fmla="*/ 539115 w 3668104"/>
                  <a:gd name="connsiteY2" fmla="*/ 857250 h 1990725"/>
                  <a:gd name="connsiteX3" fmla="*/ 461177 w 3668104"/>
                  <a:gd name="connsiteY3" fmla="*/ 866775 h 1990725"/>
                  <a:gd name="connsiteX4" fmla="*/ 324124 w 3668104"/>
                  <a:gd name="connsiteY4" fmla="*/ 495300 h 1990725"/>
                  <a:gd name="connsiteX5" fmla="*/ 102387 w 3668104"/>
                  <a:gd name="connsiteY5" fmla="*/ 1085850 h 1990725"/>
                  <a:gd name="connsiteX6" fmla="*/ 37155 w 3668104"/>
                  <a:gd name="connsiteY6" fmla="*/ 1104900 h 1990725"/>
                  <a:gd name="connsiteX7" fmla="*/ 647835 w 3668104"/>
                  <a:gd name="connsiteY7" fmla="*/ 790575 h 1990725"/>
                  <a:gd name="connsiteX8" fmla="*/ 754622 w 3668104"/>
                  <a:gd name="connsiteY8" fmla="*/ 923925 h 1990725"/>
                  <a:gd name="connsiteX9" fmla="*/ 800235 w 3668104"/>
                  <a:gd name="connsiteY9" fmla="*/ 742950 h 1990725"/>
                  <a:gd name="connsiteX10" fmla="*/ 872829 w 3668104"/>
                  <a:gd name="connsiteY10" fmla="*/ 763161 h 1990725"/>
                  <a:gd name="connsiteX11" fmla="*/ 956534 w 3668104"/>
                  <a:gd name="connsiteY11" fmla="*/ 590550 h 1990725"/>
                  <a:gd name="connsiteX12" fmla="*/ 1110033 w 3668104"/>
                  <a:gd name="connsiteY12" fmla="*/ 514358 h 1990725"/>
                  <a:gd name="connsiteX13" fmla="*/ 1314639 w 3668104"/>
                  <a:gd name="connsiteY13" fmla="*/ 390525 h 1990725"/>
                  <a:gd name="connsiteX14" fmla="*/ 1762343 w 3668104"/>
                  <a:gd name="connsiteY14" fmla="*/ 176059 h 1990725"/>
                  <a:gd name="connsiteX15" fmla="*/ 2191146 w 3668104"/>
                  <a:gd name="connsiteY15" fmla="*/ 28575 h 1990725"/>
                  <a:gd name="connsiteX16" fmla="*/ 2257821 w 3668104"/>
                  <a:gd name="connsiteY16" fmla="*/ 9525 h 1990725"/>
                  <a:gd name="connsiteX17" fmla="*/ 2372121 w 3668104"/>
                  <a:gd name="connsiteY17" fmla="*/ 19050 h 1990725"/>
                  <a:gd name="connsiteX18" fmla="*/ 2391171 w 3668104"/>
                  <a:gd name="connsiteY18" fmla="*/ 47625 h 1990725"/>
                  <a:gd name="connsiteX19" fmla="*/ 2400696 w 3668104"/>
                  <a:gd name="connsiteY19" fmla="*/ 95250 h 1990725"/>
                  <a:gd name="connsiteX20" fmla="*/ 2410221 w 3668104"/>
                  <a:gd name="connsiteY20" fmla="*/ 333375 h 1990725"/>
                  <a:gd name="connsiteX21" fmla="*/ 2438796 w 3668104"/>
                  <a:gd name="connsiteY21" fmla="*/ 495300 h 1990725"/>
                  <a:gd name="connsiteX22" fmla="*/ 2448321 w 3668104"/>
                  <a:gd name="connsiteY22" fmla="*/ 523875 h 1990725"/>
                  <a:gd name="connsiteX23" fmla="*/ 2467372 w 3668104"/>
                  <a:gd name="connsiteY23" fmla="*/ 647700 h 1990725"/>
                  <a:gd name="connsiteX24" fmla="*/ 2467369 w 3668104"/>
                  <a:gd name="connsiteY24" fmla="*/ 695325 h 1990725"/>
                  <a:gd name="connsiteX25" fmla="*/ 2467370 w 3668104"/>
                  <a:gd name="connsiteY25" fmla="*/ 742950 h 1990725"/>
                  <a:gd name="connsiteX26" fmla="*/ 2514996 w 3668104"/>
                  <a:gd name="connsiteY26" fmla="*/ 723900 h 1990725"/>
                  <a:gd name="connsiteX27" fmla="*/ 2524521 w 3668104"/>
                  <a:gd name="connsiteY27" fmla="*/ 876300 h 1990725"/>
                  <a:gd name="connsiteX28" fmla="*/ 2534046 w 3668104"/>
                  <a:gd name="connsiteY28" fmla="*/ 904875 h 1990725"/>
                  <a:gd name="connsiteX29" fmla="*/ 2524521 w 3668104"/>
                  <a:gd name="connsiteY29" fmla="*/ 952500 h 1990725"/>
                  <a:gd name="connsiteX30" fmla="*/ 2543571 w 3668104"/>
                  <a:gd name="connsiteY30" fmla="*/ 1000125 h 1990725"/>
                  <a:gd name="connsiteX31" fmla="*/ 2543571 w 3668104"/>
                  <a:gd name="connsiteY31" fmla="*/ 1028700 h 1990725"/>
                  <a:gd name="connsiteX32" fmla="*/ 2553096 w 3668104"/>
                  <a:gd name="connsiteY32" fmla="*/ 1076325 h 1990725"/>
                  <a:gd name="connsiteX33" fmla="*/ 2553096 w 3668104"/>
                  <a:gd name="connsiteY33" fmla="*/ 1123950 h 1990725"/>
                  <a:gd name="connsiteX34" fmla="*/ 2562621 w 3668104"/>
                  <a:gd name="connsiteY34" fmla="*/ 1162050 h 1990725"/>
                  <a:gd name="connsiteX35" fmla="*/ 2553096 w 3668104"/>
                  <a:gd name="connsiteY35" fmla="*/ 1181100 h 1990725"/>
                  <a:gd name="connsiteX36" fmla="*/ 2572146 w 3668104"/>
                  <a:gd name="connsiteY36" fmla="*/ 1219200 h 1990725"/>
                  <a:gd name="connsiteX37" fmla="*/ 2572146 w 3668104"/>
                  <a:gd name="connsiteY37" fmla="*/ 1266825 h 1990725"/>
                  <a:gd name="connsiteX38" fmla="*/ 2591196 w 3668104"/>
                  <a:gd name="connsiteY38" fmla="*/ 1314450 h 1990725"/>
                  <a:gd name="connsiteX39" fmla="*/ 2591196 w 3668104"/>
                  <a:gd name="connsiteY39" fmla="*/ 1362075 h 1990725"/>
                  <a:gd name="connsiteX40" fmla="*/ 2629296 w 3668104"/>
                  <a:gd name="connsiteY40" fmla="*/ 1400175 h 1990725"/>
                  <a:gd name="connsiteX41" fmla="*/ 2657871 w 3668104"/>
                  <a:gd name="connsiteY41" fmla="*/ 1362075 h 1990725"/>
                  <a:gd name="connsiteX42" fmla="*/ 2667396 w 3668104"/>
                  <a:gd name="connsiteY42" fmla="*/ 1314450 h 1990725"/>
                  <a:gd name="connsiteX43" fmla="*/ 2686446 w 3668104"/>
                  <a:gd name="connsiteY43" fmla="*/ 1257300 h 1990725"/>
                  <a:gd name="connsiteX44" fmla="*/ 2686446 w 3668104"/>
                  <a:gd name="connsiteY44" fmla="*/ 1219200 h 1990725"/>
                  <a:gd name="connsiteX45" fmla="*/ 2705496 w 3668104"/>
                  <a:gd name="connsiteY45" fmla="*/ 1152525 h 1990725"/>
                  <a:gd name="connsiteX46" fmla="*/ 2695971 w 3668104"/>
                  <a:gd name="connsiteY46" fmla="*/ 1085850 h 1990725"/>
                  <a:gd name="connsiteX47" fmla="*/ 2705496 w 3668104"/>
                  <a:gd name="connsiteY47" fmla="*/ 1057275 h 1990725"/>
                  <a:gd name="connsiteX48" fmla="*/ 2724546 w 3668104"/>
                  <a:gd name="connsiteY48" fmla="*/ 990600 h 1990725"/>
                  <a:gd name="connsiteX49" fmla="*/ 2734071 w 3668104"/>
                  <a:gd name="connsiteY49" fmla="*/ 942975 h 1990725"/>
                  <a:gd name="connsiteX50" fmla="*/ 2743596 w 3668104"/>
                  <a:gd name="connsiteY50" fmla="*/ 895350 h 1990725"/>
                  <a:gd name="connsiteX51" fmla="*/ 2762646 w 3668104"/>
                  <a:gd name="connsiteY51" fmla="*/ 847725 h 1990725"/>
                  <a:gd name="connsiteX52" fmla="*/ 2810271 w 3668104"/>
                  <a:gd name="connsiteY52" fmla="*/ 904875 h 1990725"/>
                  <a:gd name="connsiteX53" fmla="*/ 2810271 w 3668104"/>
                  <a:gd name="connsiteY53" fmla="*/ 952500 h 1990725"/>
                  <a:gd name="connsiteX54" fmla="*/ 2876949 w 3668104"/>
                  <a:gd name="connsiteY54" fmla="*/ 1047750 h 1990725"/>
                  <a:gd name="connsiteX55" fmla="*/ 2943623 w 3668104"/>
                  <a:gd name="connsiteY55" fmla="*/ 962025 h 1990725"/>
                  <a:gd name="connsiteX56" fmla="*/ 2972196 w 3668104"/>
                  <a:gd name="connsiteY56" fmla="*/ 1019175 h 1990725"/>
                  <a:gd name="connsiteX57" fmla="*/ 2981721 w 3668104"/>
                  <a:gd name="connsiteY57" fmla="*/ 819150 h 1990725"/>
                  <a:gd name="connsiteX58" fmla="*/ 3029346 w 3668104"/>
                  <a:gd name="connsiteY58" fmla="*/ 762000 h 1990725"/>
                  <a:gd name="connsiteX59" fmla="*/ 3086496 w 3668104"/>
                  <a:gd name="connsiteY59" fmla="*/ 762000 h 1990725"/>
                  <a:gd name="connsiteX60" fmla="*/ 3143646 w 3668104"/>
                  <a:gd name="connsiteY60" fmla="*/ 771525 h 1990725"/>
                  <a:gd name="connsiteX61" fmla="*/ 3200797 w 3668104"/>
                  <a:gd name="connsiteY61" fmla="*/ 790575 h 1990725"/>
                  <a:gd name="connsiteX62" fmla="*/ 3210321 w 3668104"/>
                  <a:gd name="connsiteY62" fmla="*/ 857250 h 1990725"/>
                  <a:gd name="connsiteX63" fmla="*/ 3229371 w 3668104"/>
                  <a:gd name="connsiteY63" fmla="*/ 914400 h 1990725"/>
                  <a:gd name="connsiteX64" fmla="*/ 3248421 w 3668104"/>
                  <a:gd name="connsiteY64" fmla="*/ 971550 h 1990725"/>
                  <a:gd name="connsiteX65" fmla="*/ 3267471 w 3668104"/>
                  <a:gd name="connsiteY65" fmla="*/ 1028700 h 1990725"/>
                  <a:gd name="connsiteX66" fmla="*/ 3257946 w 3668104"/>
                  <a:gd name="connsiteY66" fmla="*/ 1057275 h 1990725"/>
                  <a:gd name="connsiteX67" fmla="*/ 3286521 w 3668104"/>
                  <a:gd name="connsiteY67" fmla="*/ 1114425 h 1990725"/>
                  <a:gd name="connsiteX68" fmla="*/ 3286521 w 3668104"/>
                  <a:gd name="connsiteY68" fmla="*/ 1162050 h 1990725"/>
                  <a:gd name="connsiteX69" fmla="*/ 3286521 w 3668104"/>
                  <a:gd name="connsiteY69" fmla="*/ 1209675 h 1990725"/>
                  <a:gd name="connsiteX70" fmla="*/ 3267471 w 3668104"/>
                  <a:gd name="connsiteY70" fmla="*/ 1238250 h 1990725"/>
                  <a:gd name="connsiteX71" fmla="*/ 3276996 w 3668104"/>
                  <a:gd name="connsiteY71" fmla="*/ 1276350 h 1990725"/>
                  <a:gd name="connsiteX72" fmla="*/ 3286521 w 3668104"/>
                  <a:gd name="connsiteY72" fmla="*/ 1333500 h 1990725"/>
                  <a:gd name="connsiteX73" fmla="*/ 3305571 w 3668104"/>
                  <a:gd name="connsiteY73" fmla="*/ 1390650 h 1990725"/>
                  <a:gd name="connsiteX74" fmla="*/ 3305571 w 3668104"/>
                  <a:gd name="connsiteY74" fmla="*/ 1447800 h 1990725"/>
                  <a:gd name="connsiteX75" fmla="*/ 3324621 w 3668104"/>
                  <a:gd name="connsiteY75" fmla="*/ 1504950 h 1990725"/>
                  <a:gd name="connsiteX76" fmla="*/ 3343671 w 3668104"/>
                  <a:gd name="connsiteY76" fmla="*/ 1562100 h 1990725"/>
                  <a:gd name="connsiteX77" fmla="*/ 3353196 w 3668104"/>
                  <a:gd name="connsiteY77" fmla="*/ 1590675 h 1990725"/>
                  <a:gd name="connsiteX78" fmla="*/ 3353196 w 3668104"/>
                  <a:gd name="connsiteY78" fmla="*/ 1638300 h 1990725"/>
                  <a:gd name="connsiteX79" fmla="*/ 3372246 w 3668104"/>
                  <a:gd name="connsiteY79" fmla="*/ 1685925 h 1990725"/>
                  <a:gd name="connsiteX80" fmla="*/ 3372246 w 3668104"/>
                  <a:gd name="connsiteY80" fmla="*/ 1743075 h 1990725"/>
                  <a:gd name="connsiteX81" fmla="*/ 3381771 w 3668104"/>
                  <a:gd name="connsiteY81" fmla="*/ 1800225 h 1990725"/>
                  <a:gd name="connsiteX82" fmla="*/ 3372246 w 3668104"/>
                  <a:gd name="connsiteY82" fmla="*/ 1838325 h 1990725"/>
                  <a:gd name="connsiteX83" fmla="*/ 3381771 w 3668104"/>
                  <a:gd name="connsiteY83" fmla="*/ 1876425 h 1990725"/>
                  <a:gd name="connsiteX84" fmla="*/ 3400821 w 3668104"/>
                  <a:gd name="connsiteY84" fmla="*/ 1933575 h 1990725"/>
                  <a:gd name="connsiteX85" fmla="*/ 3372246 w 3668104"/>
                  <a:gd name="connsiteY85" fmla="*/ 1962150 h 1990725"/>
                  <a:gd name="connsiteX86" fmla="*/ 3400821 w 3668104"/>
                  <a:gd name="connsiteY86" fmla="*/ 1990725 h 1990725"/>
                  <a:gd name="connsiteX87" fmla="*/ 3448446 w 3668104"/>
                  <a:gd name="connsiteY87" fmla="*/ 1924050 h 1990725"/>
                  <a:gd name="connsiteX88" fmla="*/ 3448446 w 3668104"/>
                  <a:gd name="connsiteY88" fmla="*/ 1857375 h 1990725"/>
                  <a:gd name="connsiteX89" fmla="*/ 3457971 w 3668104"/>
                  <a:gd name="connsiteY89" fmla="*/ 1800225 h 1990725"/>
                  <a:gd name="connsiteX90" fmla="*/ 3457971 w 3668104"/>
                  <a:gd name="connsiteY90" fmla="*/ 1752600 h 1990725"/>
                  <a:gd name="connsiteX91" fmla="*/ 3457971 w 3668104"/>
                  <a:gd name="connsiteY91" fmla="*/ 1685925 h 1990725"/>
                  <a:gd name="connsiteX92" fmla="*/ 3467496 w 3668104"/>
                  <a:gd name="connsiteY92" fmla="*/ 1628775 h 1990725"/>
                  <a:gd name="connsiteX93" fmla="*/ 3477021 w 3668104"/>
                  <a:gd name="connsiteY93" fmla="*/ 1562100 h 1990725"/>
                  <a:gd name="connsiteX94" fmla="*/ 3467496 w 3668104"/>
                  <a:gd name="connsiteY94" fmla="*/ 1504950 h 1990725"/>
                  <a:gd name="connsiteX95" fmla="*/ 3496071 w 3668104"/>
                  <a:gd name="connsiteY95" fmla="*/ 1457325 h 1990725"/>
                  <a:gd name="connsiteX96" fmla="*/ 3467496 w 3668104"/>
                  <a:gd name="connsiteY96" fmla="*/ 1419225 h 1990725"/>
                  <a:gd name="connsiteX97" fmla="*/ 3496071 w 3668104"/>
                  <a:gd name="connsiteY97" fmla="*/ 1352550 h 1990725"/>
                  <a:gd name="connsiteX98" fmla="*/ 3496071 w 3668104"/>
                  <a:gd name="connsiteY98" fmla="*/ 1285875 h 1990725"/>
                  <a:gd name="connsiteX99" fmla="*/ 3477021 w 3668104"/>
                  <a:gd name="connsiteY99" fmla="*/ 1238250 h 1990725"/>
                  <a:gd name="connsiteX100" fmla="*/ 3486546 w 3668104"/>
                  <a:gd name="connsiteY100" fmla="*/ 1181100 h 1990725"/>
                  <a:gd name="connsiteX101" fmla="*/ 3486546 w 3668104"/>
                  <a:gd name="connsiteY101" fmla="*/ 1152525 h 1990725"/>
                  <a:gd name="connsiteX102" fmla="*/ 3496071 w 3668104"/>
                  <a:gd name="connsiteY102" fmla="*/ 1085850 h 1990725"/>
                  <a:gd name="connsiteX103" fmla="*/ 3496071 w 3668104"/>
                  <a:gd name="connsiteY103" fmla="*/ 1047750 h 1990725"/>
                  <a:gd name="connsiteX104" fmla="*/ 3486546 w 3668104"/>
                  <a:gd name="connsiteY104" fmla="*/ 981075 h 1990725"/>
                  <a:gd name="connsiteX105" fmla="*/ 3496071 w 3668104"/>
                  <a:gd name="connsiteY105" fmla="*/ 933450 h 1990725"/>
                  <a:gd name="connsiteX106" fmla="*/ 3515121 w 3668104"/>
                  <a:gd name="connsiteY106" fmla="*/ 866775 h 1990725"/>
                  <a:gd name="connsiteX107" fmla="*/ 3534171 w 3668104"/>
                  <a:gd name="connsiteY107" fmla="*/ 819150 h 1990725"/>
                  <a:gd name="connsiteX108" fmla="*/ 3515121 w 3668104"/>
                  <a:gd name="connsiteY108" fmla="*/ 781050 h 1990725"/>
                  <a:gd name="connsiteX109" fmla="*/ 3534171 w 3668104"/>
                  <a:gd name="connsiteY109" fmla="*/ 685800 h 1990725"/>
                  <a:gd name="connsiteX110" fmla="*/ 3600850 w 3668104"/>
                  <a:gd name="connsiteY110" fmla="*/ 742950 h 1990725"/>
                  <a:gd name="connsiteX111" fmla="*/ 3600846 w 3668104"/>
                  <a:gd name="connsiteY111" fmla="*/ 533400 h 1990725"/>
                  <a:gd name="connsiteX112" fmla="*/ 3610371 w 3668104"/>
                  <a:gd name="connsiteY112" fmla="*/ 485775 h 1990725"/>
                  <a:gd name="connsiteX113" fmla="*/ 3610371 w 3668104"/>
                  <a:gd name="connsiteY113" fmla="*/ 428625 h 1990725"/>
                  <a:gd name="connsiteX114" fmla="*/ 3629421 w 3668104"/>
                  <a:gd name="connsiteY114" fmla="*/ 361950 h 1990725"/>
                  <a:gd name="connsiteX115" fmla="*/ 3619896 w 3668104"/>
                  <a:gd name="connsiteY115" fmla="*/ 314325 h 1990725"/>
                  <a:gd name="connsiteX116" fmla="*/ 3619896 w 3668104"/>
                  <a:gd name="connsiteY116" fmla="*/ 247650 h 1990725"/>
                  <a:gd name="connsiteX117" fmla="*/ 3629421 w 3668104"/>
                  <a:gd name="connsiteY117" fmla="*/ 190500 h 1990725"/>
                  <a:gd name="connsiteX118" fmla="*/ 3657996 w 3668104"/>
                  <a:gd name="connsiteY118" fmla="*/ 142875 h 1990725"/>
                  <a:gd name="connsiteX119" fmla="*/ 3638946 w 3668104"/>
                  <a:gd name="connsiteY119" fmla="*/ 95250 h 1990725"/>
                  <a:gd name="connsiteX120" fmla="*/ 3667521 w 3668104"/>
                  <a:gd name="connsiteY120" fmla="*/ 57150 h 1990725"/>
                  <a:gd name="connsiteX121" fmla="*/ 3657996 w 3668104"/>
                  <a:gd name="connsiteY121" fmla="*/ 0 h 1990725"/>
                  <a:gd name="connsiteX0" fmla="*/ 650072 w 3670339"/>
                  <a:gd name="connsiteY0" fmla="*/ 790575 h 1990725"/>
                  <a:gd name="connsiteX1" fmla="*/ 598656 w 3670339"/>
                  <a:gd name="connsiteY1" fmla="*/ 809625 h 1990725"/>
                  <a:gd name="connsiteX2" fmla="*/ 541350 w 3670339"/>
                  <a:gd name="connsiteY2" fmla="*/ 857250 h 1990725"/>
                  <a:gd name="connsiteX3" fmla="*/ 463412 w 3670339"/>
                  <a:gd name="connsiteY3" fmla="*/ 866775 h 1990725"/>
                  <a:gd name="connsiteX4" fmla="*/ 104622 w 3670339"/>
                  <a:gd name="connsiteY4" fmla="*/ 1085850 h 1990725"/>
                  <a:gd name="connsiteX5" fmla="*/ 39390 w 3670339"/>
                  <a:gd name="connsiteY5" fmla="*/ 1104900 h 1990725"/>
                  <a:gd name="connsiteX6" fmla="*/ 650070 w 3670339"/>
                  <a:gd name="connsiteY6" fmla="*/ 790575 h 1990725"/>
                  <a:gd name="connsiteX7" fmla="*/ 756857 w 3670339"/>
                  <a:gd name="connsiteY7" fmla="*/ 923925 h 1990725"/>
                  <a:gd name="connsiteX8" fmla="*/ 802470 w 3670339"/>
                  <a:gd name="connsiteY8" fmla="*/ 742950 h 1990725"/>
                  <a:gd name="connsiteX9" fmla="*/ 875064 w 3670339"/>
                  <a:gd name="connsiteY9" fmla="*/ 763161 h 1990725"/>
                  <a:gd name="connsiteX10" fmla="*/ 958769 w 3670339"/>
                  <a:gd name="connsiteY10" fmla="*/ 590550 h 1990725"/>
                  <a:gd name="connsiteX11" fmla="*/ 1112268 w 3670339"/>
                  <a:gd name="connsiteY11" fmla="*/ 514358 h 1990725"/>
                  <a:gd name="connsiteX12" fmla="*/ 1316874 w 3670339"/>
                  <a:gd name="connsiteY12" fmla="*/ 390525 h 1990725"/>
                  <a:gd name="connsiteX13" fmla="*/ 1764578 w 3670339"/>
                  <a:gd name="connsiteY13" fmla="*/ 176059 h 1990725"/>
                  <a:gd name="connsiteX14" fmla="*/ 2193381 w 3670339"/>
                  <a:gd name="connsiteY14" fmla="*/ 28575 h 1990725"/>
                  <a:gd name="connsiteX15" fmla="*/ 2260056 w 3670339"/>
                  <a:gd name="connsiteY15" fmla="*/ 9525 h 1990725"/>
                  <a:gd name="connsiteX16" fmla="*/ 2374356 w 3670339"/>
                  <a:gd name="connsiteY16" fmla="*/ 19050 h 1990725"/>
                  <a:gd name="connsiteX17" fmla="*/ 2393406 w 3670339"/>
                  <a:gd name="connsiteY17" fmla="*/ 47625 h 1990725"/>
                  <a:gd name="connsiteX18" fmla="*/ 2402931 w 3670339"/>
                  <a:gd name="connsiteY18" fmla="*/ 95250 h 1990725"/>
                  <a:gd name="connsiteX19" fmla="*/ 2412456 w 3670339"/>
                  <a:gd name="connsiteY19" fmla="*/ 333375 h 1990725"/>
                  <a:gd name="connsiteX20" fmla="*/ 2441031 w 3670339"/>
                  <a:gd name="connsiteY20" fmla="*/ 495300 h 1990725"/>
                  <a:gd name="connsiteX21" fmla="*/ 2450556 w 3670339"/>
                  <a:gd name="connsiteY21" fmla="*/ 523875 h 1990725"/>
                  <a:gd name="connsiteX22" fmla="*/ 2469607 w 3670339"/>
                  <a:gd name="connsiteY22" fmla="*/ 647700 h 1990725"/>
                  <a:gd name="connsiteX23" fmla="*/ 2469604 w 3670339"/>
                  <a:gd name="connsiteY23" fmla="*/ 695325 h 1990725"/>
                  <a:gd name="connsiteX24" fmla="*/ 2469605 w 3670339"/>
                  <a:gd name="connsiteY24" fmla="*/ 742950 h 1990725"/>
                  <a:gd name="connsiteX25" fmla="*/ 2517231 w 3670339"/>
                  <a:gd name="connsiteY25" fmla="*/ 723900 h 1990725"/>
                  <a:gd name="connsiteX26" fmla="*/ 2526756 w 3670339"/>
                  <a:gd name="connsiteY26" fmla="*/ 876300 h 1990725"/>
                  <a:gd name="connsiteX27" fmla="*/ 2536281 w 3670339"/>
                  <a:gd name="connsiteY27" fmla="*/ 904875 h 1990725"/>
                  <a:gd name="connsiteX28" fmla="*/ 2526756 w 3670339"/>
                  <a:gd name="connsiteY28" fmla="*/ 952500 h 1990725"/>
                  <a:gd name="connsiteX29" fmla="*/ 2545806 w 3670339"/>
                  <a:gd name="connsiteY29" fmla="*/ 1000125 h 1990725"/>
                  <a:gd name="connsiteX30" fmla="*/ 2545806 w 3670339"/>
                  <a:gd name="connsiteY30" fmla="*/ 1028700 h 1990725"/>
                  <a:gd name="connsiteX31" fmla="*/ 2555331 w 3670339"/>
                  <a:gd name="connsiteY31" fmla="*/ 1076325 h 1990725"/>
                  <a:gd name="connsiteX32" fmla="*/ 2555331 w 3670339"/>
                  <a:gd name="connsiteY32" fmla="*/ 1123950 h 1990725"/>
                  <a:gd name="connsiteX33" fmla="*/ 2564856 w 3670339"/>
                  <a:gd name="connsiteY33" fmla="*/ 1162050 h 1990725"/>
                  <a:gd name="connsiteX34" fmla="*/ 2555331 w 3670339"/>
                  <a:gd name="connsiteY34" fmla="*/ 1181100 h 1990725"/>
                  <a:gd name="connsiteX35" fmla="*/ 2574381 w 3670339"/>
                  <a:gd name="connsiteY35" fmla="*/ 1219200 h 1990725"/>
                  <a:gd name="connsiteX36" fmla="*/ 2574381 w 3670339"/>
                  <a:gd name="connsiteY36" fmla="*/ 1266825 h 1990725"/>
                  <a:gd name="connsiteX37" fmla="*/ 2593431 w 3670339"/>
                  <a:gd name="connsiteY37" fmla="*/ 1314450 h 1990725"/>
                  <a:gd name="connsiteX38" fmla="*/ 2593431 w 3670339"/>
                  <a:gd name="connsiteY38" fmla="*/ 1362075 h 1990725"/>
                  <a:gd name="connsiteX39" fmla="*/ 2631531 w 3670339"/>
                  <a:gd name="connsiteY39" fmla="*/ 1400175 h 1990725"/>
                  <a:gd name="connsiteX40" fmla="*/ 2660106 w 3670339"/>
                  <a:gd name="connsiteY40" fmla="*/ 1362075 h 1990725"/>
                  <a:gd name="connsiteX41" fmla="*/ 2669631 w 3670339"/>
                  <a:gd name="connsiteY41" fmla="*/ 1314450 h 1990725"/>
                  <a:gd name="connsiteX42" fmla="*/ 2688681 w 3670339"/>
                  <a:gd name="connsiteY42" fmla="*/ 1257300 h 1990725"/>
                  <a:gd name="connsiteX43" fmla="*/ 2688681 w 3670339"/>
                  <a:gd name="connsiteY43" fmla="*/ 1219200 h 1990725"/>
                  <a:gd name="connsiteX44" fmla="*/ 2707731 w 3670339"/>
                  <a:gd name="connsiteY44" fmla="*/ 1152525 h 1990725"/>
                  <a:gd name="connsiteX45" fmla="*/ 2698206 w 3670339"/>
                  <a:gd name="connsiteY45" fmla="*/ 1085850 h 1990725"/>
                  <a:gd name="connsiteX46" fmla="*/ 2707731 w 3670339"/>
                  <a:gd name="connsiteY46" fmla="*/ 1057275 h 1990725"/>
                  <a:gd name="connsiteX47" fmla="*/ 2726781 w 3670339"/>
                  <a:gd name="connsiteY47" fmla="*/ 990600 h 1990725"/>
                  <a:gd name="connsiteX48" fmla="*/ 2736306 w 3670339"/>
                  <a:gd name="connsiteY48" fmla="*/ 942975 h 1990725"/>
                  <a:gd name="connsiteX49" fmla="*/ 2745831 w 3670339"/>
                  <a:gd name="connsiteY49" fmla="*/ 895350 h 1990725"/>
                  <a:gd name="connsiteX50" fmla="*/ 2764881 w 3670339"/>
                  <a:gd name="connsiteY50" fmla="*/ 847725 h 1990725"/>
                  <a:gd name="connsiteX51" fmla="*/ 2812506 w 3670339"/>
                  <a:gd name="connsiteY51" fmla="*/ 904875 h 1990725"/>
                  <a:gd name="connsiteX52" fmla="*/ 2812506 w 3670339"/>
                  <a:gd name="connsiteY52" fmla="*/ 952500 h 1990725"/>
                  <a:gd name="connsiteX53" fmla="*/ 2879184 w 3670339"/>
                  <a:gd name="connsiteY53" fmla="*/ 1047750 h 1990725"/>
                  <a:gd name="connsiteX54" fmla="*/ 2945858 w 3670339"/>
                  <a:gd name="connsiteY54" fmla="*/ 962025 h 1990725"/>
                  <a:gd name="connsiteX55" fmla="*/ 2974431 w 3670339"/>
                  <a:gd name="connsiteY55" fmla="*/ 1019175 h 1990725"/>
                  <a:gd name="connsiteX56" fmla="*/ 2983956 w 3670339"/>
                  <a:gd name="connsiteY56" fmla="*/ 819150 h 1990725"/>
                  <a:gd name="connsiteX57" fmla="*/ 3031581 w 3670339"/>
                  <a:gd name="connsiteY57" fmla="*/ 762000 h 1990725"/>
                  <a:gd name="connsiteX58" fmla="*/ 3088731 w 3670339"/>
                  <a:gd name="connsiteY58" fmla="*/ 762000 h 1990725"/>
                  <a:gd name="connsiteX59" fmla="*/ 3145881 w 3670339"/>
                  <a:gd name="connsiteY59" fmla="*/ 771525 h 1990725"/>
                  <a:gd name="connsiteX60" fmla="*/ 3203032 w 3670339"/>
                  <a:gd name="connsiteY60" fmla="*/ 790575 h 1990725"/>
                  <a:gd name="connsiteX61" fmla="*/ 3212556 w 3670339"/>
                  <a:gd name="connsiteY61" fmla="*/ 857250 h 1990725"/>
                  <a:gd name="connsiteX62" fmla="*/ 3231606 w 3670339"/>
                  <a:gd name="connsiteY62" fmla="*/ 914400 h 1990725"/>
                  <a:gd name="connsiteX63" fmla="*/ 3250656 w 3670339"/>
                  <a:gd name="connsiteY63" fmla="*/ 971550 h 1990725"/>
                  <a:gd name="connsiteX64" fmla="*/ 3269706 w 3670339"/>
                  <a:gd name="connsiteY64" fmla="*/ 1028700 h 1990725"/>
                  <a:gd name="connsiteX65" fmla="*/ 3260181 w 3670339"/>
                  <a:gd name="connsiteY65" fmla="*/ 1057275 h 1990725"/>
                  <a:gd name="connsiteX66" fmla="*/ 3288756 w 3670339"/>
                  <a:gd name="connsiteY66" fmla="*/ 1114425 h 1990725"/>
                  <a:gd name="connsiteX67" fmla="*/ 3288756 w 3670339"/>
                  <a:gd name="connsiteY67" fmla="*/ 1162050 h 1990725"/>
                  <a:gd name="connsiteX68" fmla="*/ 3288756 w 3670339"/>
                  <a:gd name="connsiteY68" fmla="*/ 1209675 h 1990725"/>
                  <a:gd name="connsiteX69" fmla="*/ 3269706 w 3670339"/>
                  <a:gd name="connsiteY69" fmla="*/ 1238250 h 1990725"/>
                  <a:gd name="connsiteX70" fmla="*/ 3279231 w 3670339"/>
                  <a:gd name="connsiteY70" fmla="*/ 1276350 h 1990725"/>
                  <a:gd name="connsiteX71" fmla="*/ 3288756 w 3670339"/>
                  <a:gd name="connsiteY71" fmla="*/ 1333500 h 1990725"/>
                  <a:gd name="connsiteX72" fmla="*/ 3307806 w 3670339"/>
                  <a:gd name="connsiteY72" fmla="*/ 1390650 h 1990725"/>
                  <a:gd name="connsiteX73" fmla="*/ 3307806 w 3670339"/>
                  <a:gd name="connsiteY73" fmla="*/ 1447800 h 1990725"/>
                  <a:gd name="connsiteX74" fmla="*/ 3326856 w 3670339"/>
                  <a:gd name="connsiteY74" fmla="*/ 1504950 h 1990725"/>
                  <a:gd name="connsiteX75" fmla="*/ 3345906 w 3670339"/>
                  <a:gd name="connsiteY75" fmla="*/ 1562100 h 1990725"/>
                  <a:gd name="connsiteX76" fmla="*/ 3355431 w 3670339"/>
                  <a:gd name="connsiteY76" fmla="*/ 1590675 h 1990725"/>
                  <a:gd name="connsiteX77" fmla="*/ 3355431 w 3670339"/>
                  <a:gd name="connsiteY77" fmla="*/ 1638300 h 1990725"/>
                  <a:gd name="connsiteX78" fmla="*/ 3374481 w 3670339"/>
                  <a:gd name="connsiteY78" fmla="*/ 1685925 h 1990725"/>
                  <a:gd name="connsiteX79" fmla="*/ 3374481 w 3670339"/>
                  <a:gd name="connsiteY79" fmla="*/ 1743075 h 1990725"/>
                  <a:gd name="connsiteX80" fmla="*/ 3384006 w 3670339"/>
                  <a:gd name="connsiteY80" fmla="*/ 1800225 h 1990725"/>
                  <a:gd name="connsiteX81" fmla="*/ 3374481 w 3670339"/>
                  <a:gd name="connsiteY81" fmla="*/ 1838325 h 1990725"/>
                  <a:gd name="connsiteX82" fmla="*/ 3384006 w 3670339"/>
                  <a:gd name="connsiteY82" fmla="*/ 1876425 h 1990725"/>
                  <a:gd name="connsiteX83" fmla="*/ 3403056 w 3670339"/>
                  <a:gd name="connsiteY83" fmla="*/ 1933575 h 1990725"/>
                  <a:gd name="connsiteX84" fmla="*/ 3374481 w 3670339"/>
                  <a:gd name="connsiteY84" fmla="*/ 1962150 h 1990725"/>
                  <a:gd name="connsiteX85" fmla="*/ 3403056 w 3670339"/>
                  <a:gd name="connsiteY85" fmla="*/ 1990725 h 1990725"/>
                  <a:gd name="connsiteX86" fmla="*/ 3450681 w 3670339"/>
                  <a:gd name="connsiteY86" fmla="*/ 1924050 h 1990725"/>
                  <a:gd name="connsiteX87" fmla="*/ 3450681 w 3670339"/>
                  <a:gd name="connsiteY87" fmla="*/ 1857375 h 1990725"/>
                  <a:gd name="connsiteX88" fmla="*/ 3460206 w 3670339"/>
                  <a:gd name="connsiteY88" fmla="*/ 1800225 h 1990725"/>
                  <a:gd name="connsiteX89" fmla="*/ 3460206 w 3670339"/>
                  <a:gd name="connsiteY89" fmla="*/ 1752600 h 1990725"/>
                  <a:gd name="connsiteX90" fmla="*/ 3460206 w 3670339"/>
                  <a:gd name="connsiteY90" fmla="*/ 1685925 h 1990725"/>
                  <a:gd name="connsiteX91" fmla="*/ 3469731 w 3670339"/>
                  <a:gd name="connsiteY91" fmla="*/ 1628775 h 1990725"/>
                  <a:gd name="connsiteX92" fmla="*/ 3479256 w 3670339"/>
                  <a:gd name="connsiteY92" fmla="*/ 1562100 h 1990725"/>
                  <a:gd name="connsiteX93" fmla="*/ 3469731 w 3670339"/>
                  <a:gd name="connsiteY93" fmla="*/ 1504950 h 1990725"/>
                  <a:gd name="connsiteX94" fmla="*/ 3498306 w 3670339"/>
                  <a:gd name="connsiteY94" fmla="*/ 1457325 h 1990725"/>
                  <a:gd name="connsiteX95" fmla="*/ 3469731 w 3670339"/>
                  <a:gd name="connsiteY95" fmla="*/ 1419225 h 1990725"/>
                  <a:gd name="connsiteX96" fmla="*/ 3498306 w 3670339"/>
                  <a:gd name="connsiteY96" fmla="*/ 1352550 h 1990725"/>
                  <a:gd name="connsiteX97" fmla="*/ 3498306 w 3670339"/>
                  <a:gd name="connsiteY97" fmla="*/ 1285875 h 1990725"/>
                  <a:gd name="connsiteX98" fmla="*/ 3479256 w 3670339"/>
                  <a:gd name="connsiteY98" fmla="*/ 1238250 h 1990725"/>
                  <a:gd name="connsiteX99" fmla="*/ 3488781 w 3670339"/>
                  <a:gd name="connsiteY99" fmla="*/ 1181100 h 1990725"/>
                  <a:gd name="connsiteX100" fmla="*/ 3488781 w 3670339"/>
                  <a:gd name="connsiteY100" fmla="*/ 1152525 h 1990725"/>
                  <a:gd name="connsiteX101" fmla="*/ 3498306 w 3670339"/>
                  <a:gd name="connsiteY101" fmla="*/ 1085850 h 1990725"/>
                  <a:gd name="connsiteX102" fmla="*/ 3498306 w 3670339"/>
                  <a:gd name="connsiteY102" fmla="*/ 1047750 h 1990725"/>
                  <a:gd name="connsiteX103" fmla="*/ 3488781 w 3670339"/>
                  <a:gd name="connsiteY103" fmla="*/ 981075 h 1990725"/>
                  <a:gd name="connsiteX104" fmla="*/ 3498306 w 3670339"/>
                  <a:gd name="connsiteY104" fmla="*/ 933450 h 1990725"/>
                  <a:gd name="connsiteX105" fmla="*/ 3517356 w 3670339"/>
                  <a:gd name="connsiteY105" fmla="*/ 866775 h 1990725"/>
                  <a:gd name="connsiteX106" fmla="*/ 3536406 w 3670339"/>
                  <a:gd name="connsiteY106" fmla="*/ 819150 h 1990725"/>
                  <a:gd name="connsiteX107" fmla="*/ 3517356 w 3670339"/>
                  <a:gd name="connsiteY107" fmla="*/ 781050 h 1990725"/>
                  <a:gd name="connsiteX108" fmla="*/ 3536406 w 3670339"/>
                  <a:gd name="connsiteY108" fmla="*/ 685800 h 1990725"/>
                  <a:gd name="connsiteX109" fmla="*/ 3603085 w 3670339"/>
                  <a:gd name="connsiteY109" fmla="*/ 742950 h 1990725"/>
                  <a:gd name="connsiteX110" fmla="*/ 3603081 w 3670339"/>
                  <a:gd name="connsiteY110" fmla="*/ 533400 h 1990725"/>
                  <a:gd name="connsiteX111" fmla="*/ 3612606 w 3670339"/>
                  <a:gd name="connsiteY111" fmla="*/ 485775 h 1990725"/>
                  <a:gd name="connsiteX112" fmla="*/ 3612606 w 3670339"/>
                  <a:gd name="connsiteY112" fmla="*/ 428625 h 1990725"/>
                  <a:gd name="connsiteX113" fmla="*/ 3631656 w 3670339"/>
                  <a:gd name="connsiteY113" fmla="*/ 361950 h 1990725"/>
                  <a:gd name="connsiteX114" fmla="*/ 3622131 w 3670339"/>
                  <a:gd name="connsiteY114" fmla="*/ 314325 h 1990725"/>
                  <a:gd name="connsiteX115" fmla="*/ 3622131 w 3670339"/>
                  <a:gd name="connsiteY115" fmla="*/ 247650 h 1990725"/>
                  <a:gd name="connsiteX116" fmla="*/ 3631656 w 3670339"/>
                  <a:gd name="connsiteY116" fmla="*/ 190500 h 1990725"/>
                  <a:gd name="connsiteX117" fmla="*/ 3660231 w 3670339"/>
                  <a:gd name="connsiteY117" fmla="*/ 142875 h 1990725"/>
                  <a:gd name="connsiteX118" fmla="*/ 3641181 w 3670339"/>
                  <a:gd name="connsiteY118" fmla="*/ 95250 h 1990725"/>
                  <a:gd name="connsiteX119" fmla="*/ 3669756 w 3670339"/>
                  <a:gd name="connsiteY119" fmla="*/ 57150 h 1990725"/>
                  <a:gd name="connsiteX120" fmla="*/ 3660231 w 3670339"/>
                  <a:gd name="connsiteY120" fmla="*/ 0 h 1990725"/>
                  <a:gd name="connsiteX0" fmla="*/ 801695 w 3821962"/>
                  <a:gd name="connsiteY0" fmla="*/ 790575 h 1990725"/>
                  <a:gd name="connsiteX1" fmla="*/ 750279 w 3821962"/>
                  <a:gd name="connsiteY1" fmla="*/ 809625 h 1990725"/>
                  <a:gd name="connsiteX2" fmla="*/ 692973 w 3821962"/>
                  <a:gd name="connsiteY2" fmla="*/ 857250 h 1990725"/>
                  <a:gd name="connsiteX3" fmla="*/ 615035 w 3821962"/>
                  <a:gd name="connsiteY3" fmla="*/ 866775 h 1990725"/>
                  <a:gd name="connsiteX4" fmla="*/ 18118 w 3821962"/>
                  <a:gd name="connsiteY4" fmla="*/ 342900 h 1990725"/>
                  <a:gd name="connsiteX5" fmla="*/ 191013 w 3821962"/>
                  <a:gd name="connsiteY5" fmla="*/ 1104900 h 1990725"/>
                  <a:gd name="connsiteX6" fmla="*/ 801693 w 3821962"/>
                  <a:gd name="connsiteY6" fmla="*/ 790575 h 1990725"/>
                  <a:gd name="connsiteX7" fmla="*/ 908480 w 3821962"/>
                  <a:gd name="connsiteY7" fmla="*/ 923925 h 1990725"/>
                  <a:gd name="connsiteX8" fmla="*/ 954093 w 3821962"/>
                  <a:gd name="connsiteY8" fmla="*/ 742950 h 1990725"/>
                  <a:gd name="connsiteX9" fmla="*/ 1026687 w 3821962"/>
                  <a:gd name="connsiteY9" fmla="*/ 763161 h 1990725"/>
                  <a:gd name="connsiteX10" fmla="*/ 1110392 w 3821962"/>
                  <a:gd name="connsiteY10" fmla="*/ 590550 h 1990725"/>
                  <a:gd name="connsiteX11" fmla="*/ 1263891 w 3821962"/>
                  <a:gd name="connsiteY11" fmla="*/ 514358 h 1990725"/>
                  <a:gd name="connsiteX12" fmla="*/ 1468497 w 3821962"/>
                  <a:gd name="connsiteY12" fmla="*/ 390525 h 1990725"/>
                  <a:gd name="connsiteX13" fmla="*/ 1916201 w 3821962"/>
                  <a:gd name="connsiteY13" fmla="*/ 176059 h 1990725"/>
                  <a:gd name="connsiteX14" fmla="*/ 2345004 w 3821962"/>
                  <a:gd name="connsiteY14" fmla="*/ 28575 h 1990725"/>
                  <a:gd name="connsiteX15" fmla="*/ 2411679 w 3821962"/>
                  <a:gd name="connsiteY15" fmla="*/ 9525 h 1990725"/>
                  <a:gd name="connsiteX16" fmla="*/ 2525979 w 3821962"/>
                  <a:gd name="connsiteY16" fmla="*/ 19050 h 1990725"/>
                  <a:gd name="connsiteX17" fmla="*/ 2545029 w 3821962"/>
                  <a:gd name="connsiteY17" fmla="*/ 47625 h 1990725"/>
                  <a:gd name="connsiteX18" fmla="*/ 2554554 w 3821962"/>
                  <a:gd name="connsiteY18" fmla="*/ 95250 h 1990725"/>
                  <a:gd name="connsiteX19" fmla="*/ 2564079 w 3821962"/>
                  <a:gd name="connsiteY19" fmla="*/ 333375 h 1990725"/>
                  <a:gd name="connsiteX20" fmla="*/ 2592654 w 3821962"/>
                  <a:gd name="connsiteY20" fmla="*/ 495300 h 1990725"/>
                  <a:gd name="connsiteX21" fmla="*/ 2602179 w 3821962"/>
                  <a:gd name="connsiteY21" fmla="*/ 523875 h 1990725"/>
                  <a:gd name="connsiteX22" fmla="*/ 2621230 w 3821962"/>
                  <a:gd name="connsiteY22" fmla="*/ 647700 h 1990725"/>
                  <a:gd name="connsiteX23" fmla="*/ 2621227 w 3821962"/>
                  <a:gd name="connsiteY23" fmla="*/ 695325 h 1990725"/>
                  <a:gd name="connsiteX24" fmla="*/ 2621228 w 3821962"/>
                  <a:gd name="connsiteY24" fmla="*/ 742950 h 1990725"/>
                  <a:gd name="connsiteX25" fmla="*/ 2668854 w 3821962"/>
                  <a:gd name="connsiteY25" fmla="*/ 723900 h 1990725"/>
                  <a:gd name="connsiteX26" fmla="*/ 2678379 w 3821962"/>
                  <a:gd name="connsiteY26" fmla="*/ 876300 h 1990725"/>
                  <a:gd name="connsiteX27" fmla="*/ 2687904 w 3821962"/>
                  <a:gd name="connsiteY27" fmla="*/ 904875 h 1990725"/>
                  <a:gd name="connsiteX28" fmla="*/ 2678379 w 3821962"/>
                  <a:gd name="connsiteY28" fmla="*/ 952500 h 1990725"/>
                  <a:gd name="connsiteX29" fmla="*/ 2697429 w 3821962"/>
                  <a:gd name="connsiteY29" fmla="*/ 1000125 h 1990725"/>
                  <a:gd name="connsiteX30" fmla="*/ 2697429 w 3821962"/>
                  <a:gd name="connsiteY30" fmla="*/ 1028700 h 1990725"/>
                  <a:gd name="connsiteX31" fmla="*/ 2706954 w 3821962"/>
                  <a:gd name="connsiteY31" fmla="*/ 1076325 h 1990725"/>
                  <a:gd name="connsiteX32" fmla="*/ 2706954 w 3821962"/>
                  <a:gd name="connsiteY32" fmla="*/ 1123950 h 1990725"/>
                  <a:gd name="connsiteX33" fmla="*/ 2716479 w 3821962"/>
                  <a:gd name="connsiteY33" fmla="*/ 1162050 h 1990725"/>
                  <a:gd name="connsiteX34" fmla="*/ 2706954 w 3821962"/>
                  <a:gd name="connsiteY34" fmla="*/ 1181100 h 1990725"/>
                  <a:gd name="connsiteX35" fmla="*/ 2726004 w 3821962"/>
                  <a:gd name="connsiteY35" fmla="*/ 1219200 h 1990725"/>
                  <a:gd name="connsiteX36" fmla="*/ 2726004 w 3821962"/>
                  <a:gd name="connsiteY36" fmla="*/ 1266825 h 1990725"/>
                  <a:gd name="connsiteX37" fmla="*/ 2745054 w 3821962"/>
                  <a:gd name="connsiteY37" fmla="*/ 1314450 h 1990725"/>
                  <a:gd name="connsiteX38" fmla="*/ 2745054 w 3821962"/>
                  <a:gd name="connsiteY38" fmla="*/ 1362075 h 1990725"/>
                  <a:gd name="connsiteX39" fmla="*/ 2783154 w 3821962"/>
                  <a:gd name="connsiteY39" fmla="*/ 1400175 h 1990725"/>
                  <a:gd name="connsiteX40" fmla="*/ 2811729 w 3821962"/>
                  <a:gd name="connsiteY40" fmla="*/ 1362075 h 1990725"/>
                  <a:gd name="connsiteX41" fmla="*/ 2821254 w 3821962"/>
                  <a:gd name="connsiteY41" fmla="*/ 1314450 h 1990725"/>
                  <a:gd name="connsiteX42" fmla="*/ 2840304 w 3821962"/>
                  <a:gd name="connsiteY42" fmla="*/ 1257300 h 1990725"/>
                  <a:gd name="connsiteX43" fmla="*/ 2840304 w 3821962"/>
                  <a:gd name="connsiteY43" fmla="*/ 1219200 h 1990725"/>
                  <a:gd name="connsiteX44" fmla="*/ 2859354 w 3821962"/>
                  <a:gd name="connsiteY44" fmla="*/ 1152525 h 1990725"/>
                  <a:gd name="connsiteX45" fmla="*/ 2849829 w 3821962"/>
                  <a:gd name="connsiteY45" fmla="*/ 1085850 h 1990725"/>
                  <a:gd name="connsiteX46" fmla="*/ 2859354 w 3821962"/>
                  <a:gd name="connsiteY46" fmla="*/ 1057275 h 1990725"/>
                  <a:gd name="connsiteX47" fmla="*/ 2878404 w 3821962"/>
                  <a:gd name="connsiteY47" fmla="*/ 990600 h 1990725"/>
                  <a:gd name="connsiteX48" fmla="*/ 2887929 w 3821962"/>
                  <a:gd name="connsiteY48" fmla="*/ 942975 h 1990725"/>
                  <a:gd name="connsiteX49" fmla="*/ 2897454 w 3821962"/>
                  <a:gd name="connsiteY49" fmla="*/ 895350 h 1990725"/>
                  <a:gd name="connsiteX50" fmla="*/ 2916504 w 3821962"/>
                  <a:gd name="connsiteY50" fmla="*/ 847725 h 1990725"/>
                  <a:gd name="connsiteX51" fmla="*/ 2964129 w 3821962"/>
                  <a:gd name="connsiteY51" fmla="*/ 904875 h 1990725"/>
                  <a:gd name="connsiteX52" fmla="*/ 2964129 w 3821962"/>
                  <a:gd name="connsiteY52" fmla="*/ 952500 h 1990725"/>
                  <a:gd name="connsiteX53" fmla="*/ 3030807 w 3821962"/>
                  <a:gd name="connsiteY53" fmla="*/ 1047750 h 1990725"/>
                  <a:gd name="connsiteX54" fmla="*/ 3097481 w 3821962"/>
                  <a:gd name="connsiteY54" fmla="*/ 962025 h 1990725"/>
                  <a:gd name="connsiteX55" fmla="*/ 3126054 w 3821962"/>
                  <a:gd name="connsiteY55" fmla="*/ 1019175 h 1990725"/>
                  <a:gd name="connsiteX56" fmla="*/ 3135579 w 3821962"/>
                  <a:gd name="connsiteY56" fmla="*/ 819150 h 1990725"/>
                  <a:gd name="connsiteX57" fmla="*/ 3183204 w 3821962"/>
                  <a:gd name="connsiteY57" fmla="*/ 762000 h 1990725"/>
                  <a:gd name="connsiteX58" fmla="*/ 3240354 w 3821962"/>
                  <a:gd name="connsiteY58" fmla="*/ 762000 h 1990725"/>
                  <a:gd name="connsiteX59" fmla="*/ 3297504 w 3821962"/>
                  <a:gd name="connsiteY59" fmla="*/ 771525 h 1990725"/>
                  <a:gd name="connsiteX60" fmla="*/ 3354655 w 3821962"/>
                  <a:gd name="connsiteY60" fmla="*/ 790575 h 1990725"/>
                  <a:gd name="connsiteX61" fmla="*/ 3364179 w 3821962"/>
                  <a:gd name="connsiteY61" fmla="*/ 857250 h 1990725"/>
                  <a:gd name="connsiteX62" fmla="*/ 3383229 w 3821962"/>
                  <a:gd name="connsiteY62" fmla="*/ 914400 h 1990725"/>
                  <a:gd name="connsiteX63" fmla="*/ 3402279 w 3821962"/>
                  <a:gd name="connsiteY63" fmla="*/ 971550 h 1990725"/>
                  <a:gd name="connsiteX64" fmla="*/ 3421329 w 3821962"/>
                  <a:gd name="connsiteY64" fmla="*/ 1028700 h 1990725"/>
                  <a:gd name="connsiteX65" fmla="*/ 3411804 w 3821962"/>
                  <a:gd name="connsiteY65" fmla="*/ 1057275 h 1990725"/>
                  <a:gd name="connsiteX66" fmla="*/ 3440379 w 3821962"/>
                  <a:gd name="connsiteY66" fmla="*/ 1114425 h 1990725"/>
                  <a:gd name="connsiteX67" fmla="*/ 3440379 w 3821962"/>
                  <a:gd name="connsiteY67" fmla="*/ 1162050 h 1990725"/>
                  <a:gd name="connsiteX68" fmla="*/ 3440379 w 3821962"/>
                  <a:gd name="connsiteY68" fmla="*/ 1209675 h 1990725"/>
                  <a:gd name="connsiteX69" fmla="*/ 3421329 w 3821962"/>
                  <a:gd name="connsiteY69" fmla="*/ 1238250 h 1990725"/>
                  <a:gd name="connsiteX70" fmla="*/ 3430854 w 3821962"/>
                  <a:gd name="connsiteY70" fmla="*/ 1276350 h 1990725"/>
                  <a:gd name="connsiteX71" fmla="*/ 3440379 w 3821962"/>
                  <a:gd name="connsiteY71" fmla="*/ 1333500 h 1990725"/>
                  <a:gd name="connsiteX72" fmla="*/ 3459429 w 3821962"/>
                  <a:gd name="connsiteY72" fmla="*/ 1390650 h 1990725"/>
                  <a:gd name="connsiteX73" fmla="*/ 3459429 w 3821962"/>
                  <a:gd name="connsiteY73" fmla="*/ 1447800 h 1990725"/>
                  <a:gd name="connsiteX74" fmla="*/ 3478479 w 3821962"/>
                  <a:gd name="connsiteY74" fmla="*/ 1504950 h 1990725"/>
                  <a:gd name="connsiteX75" fmla="*/ 3497529 w 3821962"/>
                  <a:gd name="connsiteY75" fmla="*/ 1562100 h 1990725"/>
                  <a:gd name="connsiteX76" fmla="*/ 3507054 w 3821962"/>
                  <a:gd name="connsiteY76" fmla="*/ 1590675 h 1990725"/>
                  <a:gd name="connsiteX77" fmla="*/ 3507054 w 3821962"/>
                  <a:gd name="connsiteY77" fmla="*/ 1638300 h 1990725"/>
                  <a:gd name="connsiteX78" fmla="*/ 3526104 w 3821962"/>
                  <a:gd name="connsiteY78" fmla="*/ 1685925 h 1990725"/>
                  <a:gd name="connsiteX79" fmla="*/ 3526104 w 3821962"/>
                  <a:gd name="connsiteY79" fmla="*/ 1743075 h 1990725"/>
                  <a:gd name="connsiteX80" fmla="*/ 3535629 w 3821962"/>
                  <a:gd name="connsiteY80" fmla="*/ 1800225 h 1990725"/>
                  <a:gd name="connsiteX81" fmla="*/ 3526104 w 3821962"/>
                  <a:gd name="connsiteY81" fmla="*/ 1838325 h 1990725"/>
                  <a:gd name="connsiteX82" fmla="*/ 3535629 w 3821962"/>
                  <a:gd name="connsiteY82" fmla="*/ 1876425 h 1990725"/>
                  <a:gd name="connsiteX83" fmla="*/ 3554679 w 3821962"/>
                  <a:gd name="connsiteY83" fmla="*/ 1933575 h 1990725"/>
                  <a:gd name="connsiteX84" fmla="*/ 3526104 w 3821962"/>
                  <a:gd name="connsiteY84" fmla="*/ 1962150 h 1990725"/>
                  <a:gd name="connsiteX85" fmla="*/ 3554679 w 3821962"/>
                  <a:gd name="connsiteY85" fmla="*/ 1990725 h 1990725"/>
                  <a:gd name="connsiteX86" fmla="*/ 3602304 w 3821962"/>
                  <a:gd name="connsiteY86" fmla="*/ 1924050 h 1990725"/>
                  <a:gd name="connsiteX87" fmla="*/ 3602304 w 3821962"/>
                  <a:gd name="connsiteY87" fmla="*/ 1857375 h 1990725"/>
                  <a:gd name="connsiteX88" fmla="*/ 3611829 w 3821962"/>
                  <a:gd name="connsiteY88" fmla="*/ 1800225 h 1990725"/>
                  <a:gd name="connsiteX89" fmla="*/ 3611829 w 3821962"/>
                  <a:gd name="connsiteY89" fmla="*/ 1752600 h 1990725"/>
                  <a:gd name="connsiteX90" fmla="*/ 3611829 w 3821962"/>
                  <a:gd name="connsiteY90" fmla="*/ 1685925 h 1990725"/>
                  <a:gd name="connsiteX91" fmla="*/ 3621354 w 3821962"/>
                  <a:gd name="connsiteY91" fmla="*/ 1628775 h 1990725"/>
                  <a:gd name="connsiteX92" fmla="*/ 3630879 w 3821962"/>
                  <a:gd name="connsiteY92" fmla="*/ 1562100 h 1990725"/>
                  <a:gd name="connsiteX93" fmla="*/ 3621354 w 3821962"/>
                  <a:gd name="connsiteY93" fmla="*/ 1504950 h 1990725"/>
                  <a:gd name="connsiteX94" fmla="*/ 3649929 w 3821962"/>
                  <a:gd name="connsiteY94" fmla="*/ 1457325 h 1990725"/>
                  <a:gd name="connsiteX95" fmla="*/ 3621354 w 3821962"/>
                  <a:gd name="connsiteY95" fmla="*/ 1419225 h 1990725"/>
                  <a:gd name="connsiteX96" fmla="*/ 3649929 w 3821962"/>
                  <a:gd name="connsiteY96" fmla="*/ 1352550 h 1990725"/>
                  <a:gd name="connsiteX97" fmla="*/ 3649929 w 3821962"/>
                  <a:gd name="connsiteY97" fmla="*/ 1285875 h 1990725"/>
                  <a:gd name="connsiteX98" fmla="*/ 3630879 w 3821962"/>
                  <a:gd name="connsiteY98" fmla="*/ 1238250 h 1990725"/>
                  <a:gd name="connsiteX99" fmla="*/ 3640404 w 3821962"/>
                  <a:gd name="connsiteY99" fmla="*/ 1181100 h 1990725"/>
                  <a:gd name="connsiteX100" fmla="*/ 3640404 w 3821962"/>
                  <a:gd name="connsiteY100" fmla="*/ 1152525 h 1990725"/>
                  <a:gd name="connsiteX101" fmla="*/ 3649929 w 3821962"/>
                  <a:gd name="connsiteY101" fmla="*/ 1085850 h 1990725"/>
                  <a:gd name="connsiteX102" fmla="*/ 3649929 w 3821962"/>
                  <a:gd name="connsiteY102" fmla="*/ 1047750 h 1990725"/>
                  <a:gd name="connsiteX103" fmla="*/ 3640404 w 3821962"/>
                  <a:gd name="connsiteY103" fmla="*/ 981075 h 1990725"/>
                  <a:gd name="connsiteX104" fmla="*/ 3649929 w 3821962"/>
                  <a:gd name="connsiteY104" fmla="*/ 933450 h 1990725"/>
                  <a:gd name="connsiteX105" fmla="*/ 3668979 w 3821962"/>
                  <a:gd name="connsiteY105" fmla="*/ 866775 h 1990725"/>
                  <a:gd name="connsiteX106" fmla="*/ 3688029 w 3821962"/>
                  <a:gd name="connsiteY106" fmla="*/ 819150 h 1990725"/>
                  <a:gd name="connsiteX107" fmla="*/ 3668979 w 3821962"/>
                  <a:gd name="connsiteY107" fmla="*/ 781050 h 1990725"/>
                  <a:gd name="connsiteX108" fmla="*/ 3688029 w 3821962"/>
                  <a:gd name="connsiteY108" fmla="*/ 685800 h 1990725"/>
                  <a:gd name="connsiteX109" fmla="*/ 3754708 w 3821962"/>
                  <a:gd name="connsiteY109" fmla="*/ 742950 h 1990725"/>
                  <a:gd name="connsiteX110" fmla="*/ 3754704 w 3821962"/>
                  <a:gd name="connsiteY110" fmla="*/ 533400 h 1990725"/>
                  <a:gd name="connsiteX111" fmla="*/ 3764229 w 3821962"/>
                  <a:gd name="connsiteY111" fmla="*/ 485775 h 1990725"/>
                  <a:gd name="connsiteX112" fmla="*/ 3764229 w 3821962"/>
                  <a:gd name="connsiteY112" fmla="*/ 428625 h 1990725"/>
                  <a:gd name="connsiteX113" fmla="*/ 3783279 w 3821962"/>
                  <a:gd name="connsiteY113" fmla="*/ 361950 h 1990725"/>
                  <a:gd name="connsiteX114" fmla="*/ 3773754 w 3821962"/>
                  <a:gd name="connsiteY114" fmla="*/ 314325 h 1990725"/>
                  <a:gd name="connsiteX115" fmla="*/ 3773754 w 3821962"/>
                  <a:gd name="connsiteY115" fmla="*/ 247650 h 1990725"/>
                  <a:gd name="connsiteX116" fmla="*/ 3783279 w 3821962"/>
                  <a:gd name="connsiteY116" fmla="*/ 190500 h 1990725"/>
                  <a:gd name="connsiteX117" fmla="*/ 3811854 w 3821962"/>
                  <a:gd name="connsiteY117" fmla="*/ 142875 h 1990725"/>
                  <a:gd name="connsiteX118" fmla="*/ 3792804 w 3821962"/>
                  <a:gd name="connsiteY118" fmla="*/ 95250 h 1990725"/>
                  <a:gd name="connsiteX119" fmla="*/ 3821379 w 3821962"/>
                  <a:gd name="connsiteY119" fmla="*/ 57150 h 1990725"/>
                  <a:gd name="connsiteX120" fmla="*/ 3811854 w 3821962"/>
                  <a:gd name="connsiteY120" fmla="*/ 0 h 1990725"/>
                  <a:gd name="connsiteX0" fmla="*/ 828138 w 3848405"/>
                  <a:gd name="connsiteY0" fmla="*/ 790575 h 1990725"/>
                  <a:gd name="connsiteX1" fmla="*/ 776722 w 3848405"/>
                  <a:gd name="connsiteY1" fmla="*/ 809625 h 1990725"/>
                  <a:gd name="connsiteX2" fmla="*/ 719416 w 3848405"/>
                  <a:gd name="connsiteY2" fmla="*/ 857250 h 1990725"/>
                  <a:gd name="connsiteX3" fmla="*/ 641478 w 3848405"/>
                  <a:gd name="connsiteY3" fmla="*/ 866775 h 1990725"/>
                  <a:gd name="connsiteX4" fmla="*/ 15982 w 3848405"/>
                  <a:gd name="connsiteY4" fmla="*/ 485775 h 1990725"/>
                  <a:gd name="connsiteX5" fmla="*/ 217456 w 3848405"/>
                  <a:gd name="connsiteY5" fmla="*/ 1104900 h 1990725"/>
                  <a:gd name="connsiteX6" fmla="*/ 828136 w 3848405"/>
                  <a:gd name="connsiteY6" fmla="*/ 790575 h 1990725"/>
                  <a:gd name="connsiteX7" fmla="*/ 934923 w 3848405"/>
                  <a:gd name="connsiteY7" fmla="*/ 923925 h 1990725"/>
                  <a:gd name="connsiteX8" fmla="*/ 980536 w 3848405"/>
                  <a:gd name="connsiteY8" fmla="*/ 742950 h 1990725"/>
                  <a:gd name="connsiteX9" fmla="*/ 1053130 w 3848405"/>
                  <a:gd name="connsiteY9" fmla="*/ 763161 h 1990725"/>
                  <a:gd name="connsiteX10" fmla="*/ 1136835 w 3848405"/>
                  <a:gd name="connsiteY10" fmla="*/ 590550 h 1990725"/>
                  <a:gd name="connsiteX11" fmla="*/ 1290334 w 3848405"/>
                  <a:gd name="connsiteY11" fmla="*/ 514358 h 1990725"/>
                  <a:gd name="connsiteX12" fmla="*/ 1494940 w 3848405"/>
                  <a:gd name="connsiteY12" fmla="*/ 390525 h 1990725"/>
                  <a:gd name="connsiteX13" fmla="*/ 1942644 w 3848405"/>
                  <a:gd name="connsiteY13" fmla="*/ 176059 h 1990725"/>
                  <a:gd name="connsiteX14" fmla="*/ 2371447 w 3848405"/>
                  <a:gd name="connsiteY14" fmla="*/ 28575 h 1990725"/>
                  <a:gd name="connsiteX15" fmla="*/ 2438122 w 3848405"/>
                  <a:gd name="connsiteY15" fmla="*/ 9525 h 1990725"/>
                  <a:gd name="connsiteX16" fmla="*/ 2552422 w 3848405"/>
                  <a:gd name="connsiteY16" fmla="*/ 19050 h 1990725"/>
                  <a:gd name="connsiteX17" fmla="*/ 2571472 w 3848405"/>
                  <a:gd name="connsiteY17" fmla="*/ 47625 h 1990725"/>
                  <a:gd name="connsiteX18" fmla="*/ 2580997 w 3848405"/>
                  <a:gd name="connsiteY18" fmla="*/ 95250 h 1990725"/>
                  <a:gd name="connsiteX19" fmla="*/ 2590522 w 3848405"/>
                  <a:gd name="connsiteY19" fmla="*/ 333375 h 1990725"/>
                  <a:gd name="connsiteX20" fmla="*/ 2619097 w 3848405"/>
                  <a:gd name="connsiteY20" fmla="*/ 495300 h 1990725"/>
                  <a:gd name="connsiteX21" fmla="*/ 2628622 w 3848405"/>
                  <a:gd name="connsiteY21" fmla="*/ 523875 h 1990725"/>
                  <a:gd name="connsiteX22" fmla="*/ 2647673 w 3848405"/>
                  <a:gd name="connsiteY22" fmla="*/ 647700 h 1990725"/>
                  <a:gd name="connsiteX23" fmla="*/ 2647670 w 3848405"/>
                  <a:gd name="connsiteY23" fmla="*/ 695325 h 1990725"/>
                  <a:gd name="connsiteX24" fmla="*/ 2647671 w 3848405"/>
                  <a:gd name="connsiteY24" fmla="*/ 742950 h 1990725"/>
                  <a:gd name="connsiteX25" fmla="*/ 2695297 w 3848405"/>
                  <a:gd name="connsiteY25" fmla="*/ 723900 h 1990725"/>
                  <a:gd name="connsiteX26" fmla="*/ 2704822 w 3848405"/>
                  <a:gd name="connsiteY26" fmla="*/ 876300 h 1990725"/>
                  <a:gd name="connsiteX27" fmla="*/ 2714347 w 3848405"/>
                  <a:gd name="connsiteY27" fmla="*/ 904875 h 1990725"/>
                  <a:gd name="connsiteX28" fmla="*/ 2704822 w 3848405"/>
                  <a:gd name="connsiteY28" fmla="*/ 952500 h 1990725"/>
                  <a:gd name="connsiteX29" fmla="*/ 2723872 w 3848405"/>
                  <a:gd name="connsiteY29" fmla="*/ 1000125 h 1990725"/>
                  <a:gd name="connsiteX30" fmla="*/ 2723872 w 3848405"/>
                  <a:gd name="connsiteY30" fmla="*/ 1028700 h 1990725"/>
                  <a:gd name="connsiteX31" fmla="*/ 2733397 w 3848405"/>
                  <a:gd name="connsiteY31" fmla="*/ 1076325 h 1990725"/>
                  <a:gd name="connsiteX32" fmla="*/ 2733397 w 3848405"/>
                  <a:gd name="connsiteY32" fmla="*/ 1123950 h 1990725"/>
                  <a:gd name="connsiteX33" fmla="*/ 2742922 w 3848405"/>
                  <a:gd name="connsiteY33" fmla="*/ 1162050 h 1990725"/>
                  <a:gd name="connsiteX34" fmla="*/ 2733397 w 3848405"/>
                  <a:gd name="connsiteY34" fmla="*/ 1181100 h 1990725"/>
                  <a:gd name="connsiteX35" fmla="*/ 2752447 w 3848405"/>
                  <a:gd name="connsiteY35" fmla="*/ 1219200 h 1990725"/>
                  <a:gd name="connsiteX36" fmla="*/ 2752447 w 3848405"/>
                  <a:gd name="connsiteY36" fmla="*/ 1266825 h 1990725"/>
                  <a:gd name="connsiteX37" fmla="*/ 2771497 w 3848405"/>
                  <a:gd name="connsiteY37" fmla="*/ 1314450 h 1990725"/>
                  <a:gd name="connsiteX38" fmla="*/ 2771497 w 3848405"/>
                  <a:gd name="connsiteY38" fmla="*/ 1362075 h 1990725"/>
                  <a:gd name="connsiteX39" fmla="*/ 2809597 w 3848405"/>
                  <a:gd name="connsiteY39" fmla="*/ 1400175 h 1990725"/>
                  <a:gd name="connsiteX40" fmla="*/ 2838172 w 3848405"/>
                  <a:gd name="connsiteY40" fmla="*/ 1362075 h 1990725"/>
                  <a:gd name="connsiteX41" fmla="*/ 2847697 w 3848405"/>
                  <a:gd name="connsiteY41" fmla="*/ 1314450 h 1990725"/>
                  <a:gd name="connsiteX42" fmla="*/ 2866747 w 3848405"/>
                  <a:gd name="connsiteY42" fmla="*/ 1257300 h 1990725"/>
                  <a:gd name="connsiteX43" fmla="*/ 2866747 w 3848405"/>
                  <a:gd name="connsiteY43" fmla="*/ 1219200 h 1990725"/>
                  <a:gd name="connsiteX44" fmla="*/ 2885797 w 3848405"/>
                  <a:gd name="connsiteY44" fmla="*/ 1152525 h 1990725"/>
                  <a:gd name="connsiteX45" fmla="*/ 2876272 w 3848405"/>
                  <a:gd name="connsiteY45" fmla="*/ 1085850 h 1990725"/>
                  <a:gd name="connsiteX46" fmla="*/ 2885797 w 3848405"/>
                  <a:gd name="connsiteY46" fmla="*/ 1057275 h 1990725"/>
                  <a:gd name="connsiteX47" fmla="*/ 2904847 w 3848405"/>
                  <a:gd name="connsiteY47" fmla="*/ 990600 h 1990725"/>
                  <a:gd name="connsiteX48" fmla="*/ 2914372 w 3848405"/>
                  <a:gd name="connsiteY48" fmla="*/ 942975 h 1990725"/>
                  <a:gd name="connsiteX49" fmla="*/ 2923897 w 3848405"/>
                  <a:gd name="connsiteY49" fmla="*/ 895350 h 1990725"/>
                  <a:gd name="connsiteX50" fmla="*/ 2942947 w 3848405"/>
                  <a:gd name="connsiteY50" fmla="*/ 847725 h 1990725"/>
                  <a:gd name="connsiteX51" fmla="*/ 2990572 w 3848405"/>
                  <a:gd name="connsiteY51" fmla="*/ 904875 h 1990725"/>
                  <a:gd name="connsiteX52" fmla="*/ 2990572 w 3848405"/>
                  <a:gd name="connsiteY52" fmla="*/ 952500 h 1990725"/>
                  <a:gd name="connsiteX53" fmla="*/ 3057250 w 3848405"/>
                  <a:gd name="connsiteY53" fmla="*/ 1047750 h 1990725"/>
                  <a:gd name="connsiteX54" fmla="*/ 3123924 w 3848405"/>
                  <a:gd name="connsiteY54" fmla="*/ 962025 h 1990725"/>
                  <a:gd name="connsiteX55" fmla="*/ 3152497 w 3848405"/>
                  <a:gd name="connsiteY55" fmla="*/ 1019175 h 1990725"/>
                  <a:gd name="connsiteX56" fmla="*/ 3162022 w 3848405"/>
                  <a:gd name="connsiteY56" fmla="*/ 819150 h 1990725"/>
                  <a:gd name="connsiteX57" fmla="*/ 3209647 w 3848405"/>
                  <a:gd name="connsiteY57" fmla="*/ 762000 h 1990725"/>
                  <a:gd name="connsiteX58" fmla="*/ 3266797 w 3848405"/>
                  <a:gd name="connsiteY58" fmla="*/ 762000 h 1990725"/>
                  <a:gd name="connsiteX59" fmla="*/ 3323947 w 3848405"/>
                  <a:gd name="connsiteY59" fmla="*/ 771525 h 1990725"/>
                  <a:gd name="connsiteX60" fmla="*/ 3381098 w 3848405"/>
                  <a:gd name="connsiteY60" fmla="*/ 790575 h 1990725"/>
                  <a:gd name="connsiteX61" fmla="*/ 3390622 w 3848405"/>
                  <a:gd name="connsiteY61" fmla="*/ 857250 h 1990725"/>
                  <a:gd name="connsiteX62" fmla="*/ 3409672 w 3848405"/>
                  <a:gd name="connsiteY62" fmla="*/ 914400 h 1990725"/>
                  <a:gd name="connsiteX63" fmla="*/ 3428722 w 3848405"/>
                  <a:gd name="connsiteY63" fmla="*/ 971550 h 1990725"/>
                  <a:gd name="connsiteX64" fmla="*/ 3447772 w 3848405"/>
                  <a:gd name="connsiteY64" fmla="*/ 1028700 h 1990725"/>
                  <a:gd name="connsiteX65" fmla="*/ 3438247 w 3848405"/>
                  <a:gd name="connsiteY65" fmla="*/ 1057275 h 1990725"/>
                  <a:gd name="connsiteX66" fmla="*/ 3466822 w 3848405"/>
                  <a:gd name="connsiteY66" fmla="*/ 1114425 h 1990725"/>
                  <a:gd name="connsiteX67" fmla="*/ 3466822 w 3848405"/>
                  <a:gd name="connsiteY67" fmla="*/ 1162050 h 1990725"/>
                  <a:gd name="connsiteX68" fmla="*/ 3466822 w 3848405"/>
                  <a:gd name="connsiteY68" fmla="*/ 1209675 h 1990725"/>
                  <a:gd name="connsiteX69" fmla="*/ 3447772 w 3848405"/>
                  <a:gd name="connsiteY69" fmla="*/ 1238250 h 1990725"/>
                  <a:gd name="connsiteX70" fmla="*/ 3457297 w 3848405"/>
                  <a:gd name="connsiteY70" fmla="*/ 1276350 h 1990725"/>
                  <a:gd name="connsiteX71" fmla="*/ 3466822 w 3848405"/>
                  <a:gd name="connsiteY71" fmla="*/ 1333500 h 1990725"/>
                  <a:gd name="connsiteX72" fmla="*/ 3485872 w 3848405"/>
                  <a:gd name="connsiteY72" fmla="*/ 1390650 h 1990725"/>
                  <a:gd name="connsiteX73" fmla="*/ 3485872 w 3848405"/>
                  <a:gd name="connsiteY73" fmla="*/ 1447800 h 1990725"/>
                  <a:gd name="connsiteX74" fmla="*/ 3504922 w 3848405"/>
                  <a:gd name="connsiteY74" fmla="*/ 1504950 h 1990725"/>
                  <a:gd name="connsiteX75" fmla="*/ 3523972 w 3848405"/>
                  <a:gd name="connsiteY75" fmla="*/ 1562100 h 1990725"/>
                  <a:gd name="connsiteX76" fmla="*/ 3533497 w 3848405"/>
                  <a:gd name="connsiteY76" fmla="*/ 1590675 h 1990725"/>
                  <a:gd name="connsiteX77" fmla="*/ 3533497 w 3848405"/>
                  <a:gd name="connsiteY77" fmla="*/ 1638300 h 1990725"/>
                  <a:gd name="connsiteX78" fmla="*/ 3552547 w 3848405"/>
                  <a:gd name="connsiteY78" fmla="*/ 1685925 h 1990725"/>
                  <a:gd name="connsiteX79" fmla="*/ 3552547 w 3848405"/>
                  <a:gd name="connsiteY79" fmla="*/ 1743075 h 1990725"/>
                  <a:gd name="connsiteX80" fmla="*/ 3562072 w 3848405"/>
                  <a:gd name="connsiteY80" fmla="*/ 1800225 h 1990725"/>
                  <a:gd name="connsiteX81" fmla="*/ 3552547 w 3848405"/>
                  <a:gd name="connsiteY81" fmla="*/ 1838325 h 1990725"/>
                  <a:gd name="connsiteX82" fmla="*/ 3562072 w 3848405"/>
                  <a:gd name="connsiteY82" fmla="*/ 1876425 h 1990725"/>
                  <a:gd name="connsiteX83" fmla="*/ 3581122 w 3848405"/>
                  <a:gd name="connsiteY83" fmla="*/ 1933575 h 1990725"/>
                  <a:gd name="connsiteX84" fmla="*/ 3552547 w 3848405"/>
                  <a:gd name="connsiteY84" fmla="*/ 1962150 h 1990725"/>
                  <a:gd name="connsiteX85" fmla="*/ 3581122 w 3848405"/>
                  <a:gd name="connsiteY85" fmla="*/ 1990725 h 1990725"/>
                  <a:gd name="connsiteX86" fmla="*/ 3628747 w 3848405"/>
                  <a:gd name="connsiteY86" fmla="*/ 1924050 h 1990725"/>
                  <a:gd name="connsiteX87" fmla="*/ 3628747 w 3848405"/>
                  <a:gd name="connsiteY87" fmla="*/ 1857375 h 1990725"/>
                  <a:gd name="connsiteX88" fmla="*/ 3638272 w 3848405"/>
                  <a:gd name="connsiteY88" fmla="*/ 1800225 h 1990725"/>
                  <a:gd name="connsiteX89" fmla="*/ 3638272 w 3848405"/>
                  <a:gd name="connsiteY89" fmla="*/ 1752600 h 1990725"/>
                  <a:gd name="connsiteX90" fmla="*/ 3638272 w 3848405"/>
                  <a:gd name="connsiteY90" fmla="*/ 1685925 h 1990725"/>
                  <a:gd name="connsiteX91" fmla="*/ 3647797 w 3848405"/>
                  <a:gd name="connsiteY91" fmla="*/ 1628775 h 1990725"/>
                  <a:gd name="connsiteX92" fmla="*/ 3657322 w 3848405"/>
                  <a:gd name="connsiteY92" fmla="*/ 1562100 h 1990725"/>
                  <a:gd name="connsiteX93" fmla="*/ 3647797 w 3848405"/>
                  <a:gd name="connsiteY93" fmla="*/ 1504950 h 1990725"/>
                  <a:gd name="connsiteX94" fmla="*/ 3676372 w 3848405"/>
                  <a:gd name="connsiteY94" fmla="*/ 1457325 h 1990725"/>
                  <a:gd name="connsiteX95" fmla="*/ 3647797 w 3848405"/>
                  <a:gd name="connsiteY95" fmla="*/ 1419225 h 1990725"/>
                  <a:gd name="connsiteX96" fmla="*/ 3676372 w 3848405"/>
                  <a:gd name="connsiteY96" fmla="*/ 1352550 h 1990725"/>
                  <a:gd name="connsiteX97" fmla="*/ 3676372 w 3848405"/>
                  <a:gd name="connsiteY97" fmla="*/ 1285875 h 1990725"/>
                  <a:gd name="connsiteX98" fmla="*/ 3657322 w 3848405"/>
                  <a:gd name="connsiteY98" fmla="*/ 1238250 h 1990725"/>
                  <a:gd name="connsiteX99" fmla="*/ 3666847 w 3848405"/>
                  <a:gd name="connsiteY99" fmla="*/ 1181100 h 1990725"/>
                  <a:gd name="connsiteX100" fmla="*/ 3666847 w 3848405"/>
                  <a:gd name="connsiteY100" fmla="*/ 1152525 h 1990725"/>
                  <a:gd name="connsiteX101" fmla="*/ 3676372 w 3848405"/>
                  <a:gd name="connsiteY101" fmla="*/ 1085850 h 1990725"/>
                  <a:gd name="connsiteX102" fmla="*/ 3676372 w 3848405"/>
                  <a:gd name="connsiteY102" fmla="*/ 1047750 h 1990725"/>
                  <a:gd name="connsiteX103" fmla="*/ 3666847 w 3848405"/>
                  <a:gd name="connsiteY103" fmla="*/ 981075 h 1990725"/>
                  <a:gd name="connsiteX104" fmla="*/ 3676372 w 3848405"/>
                  <a:gd name="connsiteY104" fmla="*/ 933450 h 1990725"/>
                  <a:gd name="connsiteX105" fmla="*/ 3695422 w 3848405"/>
                  <a:gd name="connsiteY105" fmla="*/ 866775 h 1990725"/>
                  <a:gd name="connsiteX106" fmla="*/ 3714472 w 3848405"/>
                  <a:gd name="connsiteY106" fmla="*/ 819150 h 1990725"/>
                  <a:gd name="connsiteX107" fmla="*/ 3695422 w 3848405"/>
                  <a:gd name="connsiteY107" fmla="*/ 781050 h 1990725"/>
                  <a:gd name="connsiteX108" fmla="*/ 3714472 w 3848405"/>
                  <a:gd name="connsiteY108" fmla="*/ 685800 h 1990725"/>
                  <a:gd name="connsiteX109" fmla="*/ 3781151 w 3848405"/>
                  <a:gd name="connsiteY109" fmla="*/ 742950 h 1990725"/>
                  <a:gd name="connsiteX110" fmla="*/ 3781147 w 3848405"/>
                  <a:gd name="connsiteY110" fmla="*/ 533400 h 1990725"/>
                  <a:gd name="connsiteX111" fmla="*/ 3790672 w 3848405"/>
                  <a:gd name="connsiteY111" fmla="*/ 485775 h 1990725"/>
                  <a:gd name="connsiteX112" fmla="*/ 3790672 w 3848405"/>
                  <a:gd name="connsiteY112" fmla="*/ 428625 h 1990725"/>
                  <a:gd name="connsiteX113" fmla="*/ 3809722 w 3848405"/>
                  <a:gd name="connsiteY113" fmla="*/ 361950 h 1990725"/>
                  <a:gd name="connsiteX114" fmla="*/ 3800197 w 3848405"/>
                  <a:gd name="connsiteY114" fmla="*/ 314325 h 1990725"/>
                  <a:gd name="connsiteX115" fmla="*/ 3800197 w 3848405"/>
                  <a:gd name="connsiteY115" fmla="*/ 247650 h 1990725"/>
                  <a:gd name="connsiteX116" fmla="*/ 3809722 w 3848405"/>
                  <a:gd name="connsiteY116" fmla="*/ 190500 h 1990725"/>
                  <a:gd name="connsiteX117" fmla="*/ 3838297 w 3848405"/>
                  <a:gd name="connsiteY117" fmla="*/ 142875 h 1990725"/>
                  <a:gd name="connsiteX118" fmla="*/ 3819247 w 3848405"/>
                  <a:gd name="connsiteY118" fmla="*/ 95250 h 1990725"/>
                  <a:gd name="connsiteX119" fmla="*/ 3847822 w 3848405"/>
                  <a:gd name="connsiteY119" fmla="*/ 57150 h 1990725"/>
                  <a:gd name="connsiteX120" fmla="*/ 3838297 w 3848405"/>
                  <a:gd name="connsiteY120" fmla="*/ 0 h 1990725"/>
                  <a:gd name="connsiteX0" fmla="*/ 832602 w 3852869"/>
                  <a:gd name="connsiteY0" fmla="*/ 790575 h 1990725"/>
                  <a:gd name="connsiteX1" fmla="*/ 781186 w 3852869"/>
                  <a:gd name="connsiteY1" fmla="*/ 809625 h 1990725"/>
                  <a:gd name="connsiteX2" fmla="*/ 723880 w 3852869"/>
                  <a:gd name="connsiteY2" fmla="*/ 857250 h 1990725"/>
                  <a:gd name="connsiteX3" fmla="*/ 20446 w 3852869"/>
                  <a:gd name="connsiteY3" fmla="*/ 485775 h 1990725"/>
                  <a:gd name="connsiteX4" fmla="*/ 221920 w 3852869"/>
                  <a:gd name="connsiteY4" fmla="*/ 1104900 h 1990725"/>
                  <a:gd name="connsiteX5" fmla="*/ 832600 w 3852869"/>
                  <a:gd name="connsiteY5" fmla="*/ 790575 h 1990725"/>
                  <a:gd name="connsiteX6" fmla="*/ 939387 w 3852869"/>
                  <a:gd name="connsiteY6" fmla="*/ 923925 h 1990725"/>
                  <a:gd name="connsiteX7" fmla="*/ 985000 w 3852869"/>
                  <a:gd name="connsiteY7" fmla="*/ 742950 h 1990725"/>
                  <a:gd name="connsiteX8" fmla="*/ 1057594 w 3852869"/>
                  <a:gd name="connsiteY8" fmla="*/ 763161 h 1990725"/>
                  <a:gd name="connsiteX9" fmla="*/ 1141299 w 3852869"/>
                  <a:gd name="connsiteY9" fmla="*/ 590550 h 1990725"/>
                  <a:gd name="connsiteX10" fmla="*/ 1294798 w 3852869"/>
                  <a:gd name="connsiteY10" fmla="*/ 514358 h 1990725"/>
                  <a:gd name="connsiteX11" fmla="*/ 1499404 w 3852869"/>
                  <a:gd name="connsiteY11" fmla="*/ 390525 h 1990725"/>
                  <a:gd name="connsiteX12" fmla="*/ 1947108 w 3852869"/>
                  <a:gd name="connsiteY12" fmla="*/ 176059 h 1990725"/>
                  <a:gd name="connsiteX13" fmla="*/ 2375911 w 3852869"/>
                  <a:gd name="connsiteY13" fmla="*/ 28575 h 1990725"/>
                  <a:gd name="connsiteX14" fmla="*/ 2442586 w 3852869"/>
                  <a:gd name="connsiteY14" fmla="*/ 9525 h 1990725"/>
                  <a:gd name="connsiteX15" fmla="*/ 2556886 w 3852869"/>
                  <a:gd name="connsiteY15" fmla="*/ 19050 h 1990725"/>
                  <a:gd name="connsiteX16" fmla="*/ 2575936 w 3852869"/>
                  <a:gd name="connsiteY16" fmla="*/ 47625 h 1990725"/>
                  <a:gd name="connsiteX17" fmla="*/ 2585461 w 3852869"/>
                  <a:gd name="connsiteY17" fmla="*/ 95250 h 1990725"/>
                  <a:gd name="connsiteX18" fmla="*/ 2594986 w 3852869"/>
                  <a:gd name="connsiteY18" fmla="*/ 333375 h 1990725"/>
                  <a:gd name="connsiteX19" fmla="*/ 2623561 w 3852869"/>
                  <a:gd name="connsiteY19" fmla="*/ 495300 h 1990725"/>
                  <a:gd name="connsiteX20" fmla="*/ 2633086 w 3852869"/>
                  <a:gd name="connsiteY20" fmla="*/ 523875 h 1990725"/>
                  <a:gd name="connsiteX21" fmla="*/ 2652137 w 3852869"/>
                  <a:gd name="connsiteY21" fmla="*/ 647700 h 1990725"/>
                  <a:gd name="connsiteX22" fmla="*/ 2652134 w 3852869"/>
                  <a:gd name="connsiteY22" fmla="*/ 695325 h 1990725"/>
                  <a:gd name="connsiteX23" fmla="*/ 2652135 w 3852869"/>
                  <a:gd name="connsiteY23" fmla="*/ 742950 h 1990725"/>
                  <a:gd name="connsiteX24" fmla="*/ 2699761 w 3852869"/>
                  <a:gd name="connsiteY24" fmla="*/ 723900 h 1990725"/>
                  <a:gd name="connsiteX25" fmla="*/ 2709286 w 3852869"/>
                  <a:gd name="connsiteY25" fmla="*/ 876300 h 1990725"/>
                  <a:gd name="connsiteX26" fmla="*/ 2718811 w 3852869"/>
                  <a:gd name="connsiteY26" fmla="*/ 904875 h 1990725"/>
                  <a:gd name="connsiteX27" fmla="*/ 2709286 w 3852869"/>
                  <a:gd name="connsiteY27" fmla="*/ 952500 h 1990725"/>
                  <a:gd name="connsiteX28" fmla="*/ 2728336 w 3852869"/>
                  <a:gd name="connsiteY28" fmla="*/ 1000125 h 1990725"/>
                  <a:gd name="connsiteX29" fmla="*/ 2728336 w 3852869"/>
                  <a:gd name="connsiteY29" fmla="*/ 1028700 h 1990725"/>
                  <a:gd name="connsiteX30" fmla="*/ 2737861 w 3852869"/>
                  <a:gd name="connsiteY30" fmla="*/ 1076325 h 1990725"/>
                  <a:gd name="connsiteX31" fmla="*/ 2737861 w 3852869"/>
                  <a:gd name="connsiteY31" fmla="*/ 1123950 h 1990725"/>
                  <a:gd name="connsiteX32" fmla="*/ 2747386 w 3852869"/>
                  <a:gd name="connsiteY32" fmla="*/ 1162050 h 1990725"/>
                  <a:gd name="connsiteX33" fmla="*/ 2737861 w 3852869"/>
                  <a:gd name="connsiteY33" fmla="*/ 1181100 h 1990725"/>
                  <a:gd name="connsiteX34" fmla="*/ 2756911 w 3852869"/>
                  <a:gd name="connsiteY34" fmla="*/ 1219200 h 1990725"/>
                  <a:gd name="connsiteX35" fmla="*/ 2756911 w 3852869"/>
                  <a:gd name="connsiteY35" fmla="*/ 1266825 h 1990725"/>
                  <a:gd name="connsiteX36" fmla="*/ 2775961 w 3852869"/>
                  <a:gd name="connsiteY36" fmla="*/ 1314450 h 1990725"/>
                  <a:gd name="connsiteX37" fmla="*/ 2775961 w 3852869"/>
                  <a:gd name="connsiteY37" fmla="*/ 1362075 h 1990725"/>
                  <a:gd name="connsiteX38" fmla="*/ 2814061 w 3852869"/>
                  <a:gd name="connsiteY38" fmla="*/ 1400175 h 1990725"/>
                  <a:gd name="connsiteX39" fmla="*/ 2842636 w 3852869"/>
                  <a:gd name="connsiteY39" fmla="*/ 1362075 h 1990725"/>
                  <a:gd name="connsiteX40" fmla="*/ 2852161 w 3852869"/>
                  <a:gd name="connsiteY40" fmla="*/ 1314450 h 1990725"/>
                  <a:gd name="connsiteX41" fmla="*/ 2871211 w 3852869"/>
                  <a:gd name="connsiteY41" fmla="*/ 1257300 h 1990725"/>
                  <a:gd name="connsiteX42" fmla="*/ 2871211 w 3852869"/>
                  <a:gd name="connsiteY42" fmla="*/ 1219200 h 1990725"/>
                  <a:gd name="connsiteX43" fmla="*/ 2890261 w 3852869"/>
                  <a:gd name="connsiteY43" fmla="*/ 1152525 h 1990725"/>
                  <a:gd name="connsiteX44" fmla="*/ 2880736 w 3852869"/>
                  <a:gd name="connsiteY44" fmla="*/ 1085850 h 1990725"/>
                  <a:gd name="connsiteX45" fmla="*/ 2890261 w 3852869"/>
                  <a:gd name="connsiteY45" fmla="*/ 1057275 h 1990725"/>
                  <a:gd name="connsiteX46" fmla="*/ 2909311 w 3852869"/>
                  <a:gd name="connsiteY46" fmla="*/ 990600 h 1990725"/>
                  <a:gd name="connsiteX47" fmla="*/ 2918836 w 3852869"/>
                  <a:gd name="connsiteY47" fmla="*/ 942975 h 1990725"/>
                  <a:gd name="connsiteX48" fmla="*/ 2928361 w 3852869"/>
                  <a:gd name="connsiteY48" fmla="*/ 895350 h 1990725"/>
                  <a:gd name="connsiteX49" fmla="*/ 2947411 w 3852869"/>
                  <a:gd name="connsiteY49" fmla="*/ 847725 h 1990725"/>
                  <a:gd name="connsiteX50" fmla="*/ 2995036 w 3852869"/>
                  <a:gd name="connsiteY50" fmla="*/ 904875 h 1990725"/>
                  <a:gd name="connsiteX51" fmla="*/ 2995036 w 3852869"/>
                  <a:gd name="connsiteY51" fmla="*/ 952500 h 1990725"/>
                  <a:gd name="connsiteX52" fmla="*/ 3061714 w 3852869"/>
                  <a:gd name="connsiteY52" fmla="*/ 1047750 h 1990725"/>
                  <a:gd name="connsiteX53" fmla="*/ 3128388 w 3852869"/>
                  <a:gd name="connsiteY53" fmla="*/ 962025 h 1990725"/>
                  <a:gd name="connsiteX54" fmla="*/ 3156961 w 3852869"/>
                  <a:gd name="connsiteY54" fmla="*/ 1019175 h 1990725"/>
                  <a:gd name="connsiteX55" fmla="*/ 3166486 w 3852869"/>
                  <a:gd name="connsiteY55" fmla="*/ 819150 h 1990725"/>
                  <a:gd name="connsiteX56" fmla="*/ 3214111 w 3852869"/>
                  <a:gd name="connsiteY56" fmla="*/ 762000 h 1990725"/>
                  <a:gd name="connsiteX57" fmla="*/ 3271261 w 3852869"/>
                  <a:gd name="connsiteY57" fmla="*/ 762000 h 1990725"/>
                  <a:gd name="connsiteX58" fmla="*/ 3328411 w 3852869"/>
                  <a:gd name="connsiteY58" fmla="*/ 771525 h 1990725"/>
                  <a:gd name="connsiteX59" fmla="*/ 3385562 w 3852869"/>
                  <a:gd name="connsiteY59" fmla="*/ 790575 h 1990725"/>
                  <a:gd name="connsiteX60" fmla="*/ 3395086 w 3852869"/>
                  <a:gd name="connsiteY60" fmla="*/ 857250 h 1990725"/>
                  <a:gd name="connsiteX61" fmla="*/ 3414136 w 3852869"/>
                  <a:gd name="connsiteY61" fmla="*/ 914400 h 1990725"/>
                  <a:gd name="connsiteX62" fmla="*/ 3433186 w 3852869"/>
                  <a:gd name="connsiteY62" fmla="*/ 971550 h 1990725"/>
                  <a:gd name="connsiteX63" fmla="*/ 3452236 w 3852869"/>
                  <a:gd name="connsiteY63" fmla="*/ 1028700 h 1990725"/>
                  <a:gd name="connsiteX64" fmla="*/ 3442711 w 3852869"/>
                  <a:gd name="connsiteY64" fmla="*/ 1057275 h 1990725"/>
                  <a:gd name="connsiteX65" fmla="*/ 3471286 w 3852869"/>
                  <a:gd name="connsiteY65" fmla="*/ 1114425 h 1990725"/>
                  <a:gd name="connsiteX66" fmla="*/ 3471286 w 3852869"/>
                  <a:gd name="connsiteY66" fmla="*/ 1162050 h 1990725"/>
                  <a:gd name="connsiteX67" fmla="*/ 3471286 w 3852869"/>
                  <a:gd name="connsiteY67" fmla="*/ 1209675 h 1990725"/>
                  <a:gd name="connsiteX68" fmla="*/ 3452236 w 3852869"/>
                  <a:gd name="connsiteY68" fmla="*/ 1238250 h 1990725"/>
                  <a:gd name="connsiteX69" fmla="*/ 3461761 w 3852869"/>
                  <a:gd name="connsiteY69" fmla="*/ 1276350 h 1990725"/>
                  <a:gd name="connsiteX70" fmla="*/ 3471286 w 3852869"/>
                  <a:gd name="connsiteY70" fmla="*/ 1333500 h 1990725"/>
                  <a:gd name="connsiteX71" fmla="*/ 3490336 w 3852869"/>
                  <a:gd name="connsiteY71" fmla="*/ 1390650 h 1990725"/>
                  <a:gd name="connsiteX72" fmla="*/ 3490336 w 3852869"/>
                  <a:gd name="connsiteY72" fmla="*/ 1447800 h 1990725"/>
                  <a:gd name="connsiteX73" fmla="*/ 3509386 w 3852869"/>
                  <a:gd name="connsiteY73" fmla="*/ 1504950 h 1990725"/>
                  <a:gd name="connsiteX74" fmla="*/ 3528436 w 3852869"/>
                  <a:gd name="connsiteY74" fmla="*/ 1562100 h 1990725"/>
                  <a:gd name="connsiteX75" fmla="*/ 3537961 w 3852869"/>
                  <a:gd name="connsiteY75" fmla="*/ 1590675 h 1990725"/>
                  <a:gd name="connsiteX76" fmla="*/ 3537961 w 3852869"/>
                  <a:gd name="connsiteY76" fmla="*/ 1638300 h 1990725"/>
                  <a:gd name="connsiteX77" fmla="*/ 3557011 w 3852869"/>
                  <a:gd name="connsiteY77" fmla="*/ 1685925 h 1990725"/>
                  <a:gd name="connsiteX78" fmla="*/ 3557011 w 3852869"/>
                  <a:gd name="connsiteY78" fmla="*/ 1743075 h 1990725"/>
                  <a:gd name="connsiteX79" fmla="*/ 3566536 w 3852869"/>
                  <a:gd name="connsiteY79" fmla="*/ 1800225 h 1990725"/>
                  <a:gd name="connsiteX80" fmla="*/ 3557011 w 3852869"/>
                  <a:gd name="connsiteY80" fmla="*/ 1838325 h 1990725"/>
                  <a:gd name="connsiteX81" fmla="*/ 3566536 w 3852869"/>
                  <a:gd name="connsiteY81" fmla="*/ 1876425 h 1990725"/>
                  <a:gd name="connsiteX82" fmla="*/ 3585586 w 3852869"/>
                  <a:gd name="connsiteY82" fmla="*/ 1933575 h 1990725"/>
                  <a:gd name="connsiteX83" fmla="*/ 3557011 w 3852869"/>
                  <a:gd name="connsiteY83" fmla="*/ 1962150 h 1990725"/>
                  <a:gd name="connsiteX84" fmla="*/ 3585586 w 3852869"/>
                  <a:gd name="connsiteY84" fmla="*/ 1990725 h 1990725"/>
                  <a:gd name="connsiteX85" fmla="*/ 3633211 w 3852869"/>
                  <a:gd name="connsiteY85" fmla="*/ 1924050 h 1990725"/>
                  <a:gd name="connsiteX86" fmla="*/ 3633211 w 3852869"/>
                  <a:gd name="connsiteY86" fmla="*/ 1857375 h 1990725"/>
                  <a:gd name="connsiteX87" fmla="*/ 3642736 w 3852869"/>
                  <a:gd name="connsiteY87" fmla="*/ 1800225 h 1990725"/>
                  <a:gd name="connsiteX88" fmla="*/ 3642736 w 3852869"/>
                  <a:gd name="connsiteY88" fmla="*/ 1752600 h 1990725"/>
                  <a:gd name="connsiteX89" fmla="*/ 3642736 w 3852869"/>
                  <a:gd name="connsiteY89" fmla="*/ 1685925 h 1990725"/>
                  <a:gd name="connsiteX90" fmla="*/ 3652261 w 3852869"/>
                  <a:gd name="connsiteY90" fmla="*/ 1628775 h 1990725"/>
                  <a:gd name="connsiteX91" fmla="*/ 3661786 w 3852869"/>
                  <a:gd name="connsiteY91" fmla="*/ 1562100 h 1990725"/>
                  <a:gd name="connsiteX92" fmla="*/ 3652261 w 3852869"/>
                  <a:gd name="connsiteY92" fmla="*/ 1504950 h 1990725"/>
                  <a:gd name="connsiteX93" fmla="*/ 3680836 w 3852869"/>
                  <a:gd name="connsiteY93" fmla="*/ 1457325 h 1990725"/>
                  <a:gd name="connsiteX94" fmla="*/ 3652261 w 3852869"/>
                  <a:gd name="connsiteY94" fmla="*/ 1419225 h 1990725"/>
                  <a:gd name="connsiteX95" fmla="*/ 3680836 w 3852869"/>
                  <a:gd name="connsiteY95" fmla="*/ 1352550 h 1990725"/>
                  <a:gd name="connsiteX96" fmla="*/ 3680836 w 3852869"/>
                  <a:gd name="connsiteY96" fmla="*/ 1285875 h 1990725"/>
                  <a:gd name="connsiteX97" fmla="*/ 3661786 w 3852869"/>
                  <a:gd name="connsiteY97" fmla="*/ 1238250 h 1990725"/>
                  <a:gd name="connsiteX98" fmla="*/ 3671311 w 3852869"/>
                  <a:gd name="connsiteY98" fmla="*/ 1181100 h 1990725"/>
                  <a:gd name="connsiteX99" fmla="*/ 3671311 w 3852869"/>
                  <a:gd name="connsiteY99" fmla="*/ 1152525 h 1990725"/>
                  <a:gd name="connsiteX100" fmla="*/ 3680836 w 3852869"/>
                  <a:gd name="connsiteY100" fmla="*/ 1085850 h 1990725"/>
                  <a:gd name="connsiteX101" fmla="*/ 3680836 w 3852869"/>
                  <a:gd name="connsiteY101" fmla="*/ 1047750 h 1990725"/>
                  <a:gd name="connsiteX102" fmla="*/ 3671311 w 3852869"/>
                  <a:gd name="connsiteY102" fmla="*/ 981075 h 1990725"/>
                  <a:gd name="connsiteX103" fmla="*/ 3680836 w 3852869"/>
                  <a:gd name="connsiteY103" fmla="*/ 933450 h 1990725"/>
                  <a:gd name="connsiteX104" fmla="*/ 3699886 w 3852869"/>
                  <a:gd name="connsiteY104" fmla="*/ 866775 h 1990725"/>
                  <a:gd name="connsiteX105" fmla="*/ 3718936 w 3852869"/>
                  <a:gd name="connsiteY105" fmla="*/ 819150 h 1990725"/>
                  <a:gd name="connsiteX106" fmla="*/ 3699886 w 3852869"/>
                  <a:gd name="connsiteY106" fmla="*/ 781050 h 1990725"/>
                  <a:gd name="connsiteX107" fmla="*/ 3718936 w 3852869"/>
                  <a:gd name="connsiteY107" fmla="*/ 685800 h 1990725"/>
                  <a:gd name="connsiteX108" fmla="*/ 3785615 w 3852869"/>
                  <a:gd name="connsiteY108" fmla="*/ 742950 h 1990725"/>
                  <a:gd name="connsiteX109" fmla="*/ 3785611 w 3852869"/>
                  <a:gd name="connsiteY109" fmla="*/ 533400 h 1990725"/>
                  <a:gd name="connsiteX110" fmla="*/ 3795136 w 3852869"/>
                  <a:gd name="connsiteY110" fmla="*/ 485775 h 1990725"/>
                  <a:gd name="connsiteX111" fmla="*/ 3795136 w 3852869"/>
                  <a:gd name="connsiteY111" fmla="*/ 428625 h 1990725"/>
                  <a:gd name="connsiteX112" fmla="*/ 3814186 w 3852869"/>
                  <a:gd name="connsiteY112" fmla="*/ 361950 h 1990725"/>
                  <a:gd name="connsiteX113" fmla="*/ 3804661 w 3852869"/>
                  <a:gd name="connsiteY113" fmla="*/ 314325 h 1990725"/>
                  <a:gd name="connsiteX114" fmla="*/ 3804661 w 3852869"/>
                  <a:gd name="connsiteY114" fmla="*/ 247650 h 1990725"/>
                  <a:gd name="connsiteX115" fmla="*/ 3814186 w 3852869"/>
                  <a:gd name="connsiteY115" fmla="*/ 190500 h 1990725"/>
                  <a:gd name="connsiteX116" fmla="*/ 3842761 w 3852869"/>
                  <a:gd name="connsiteY116" fmla="*/ 142875 h 1990725"/>
                  <a:gd name="connsiteX117" fmla="*/ 3823711 w 3852869"/>
                  <a:gd name="connsiteY117" fmla="*/ 95250 h 1990725"/>
                  <a:gd name="connsiteX118" fmla="*/ 3852286 w 3852869"/>
                  <a:gd name="connsiteY118" fmla="*/ 57150 h 1990725"/>
                  <a:gd name="connsiteX119" fmla="*/ 3842761 w 3852869"/>
                  <a:gd name="connsiteY119" fmla="*/ 0 h 1990725"/>
                  <a:gd name="connsiteX0" fmla="*/ 813003 w 3833270"/>
                  <a:gd name="connsiteY0" fmla="*/ 790575 h 1990725"/>
                  <a:gd name="connsiteX1" fmla="*/ 761587 w 3833270"/>
                  <a:gd name="connsiteY1" fmla="*/ 809625 h 1990725"/>
                  <a:gd name="connsiteX2" fmla="*/ 704281 w 3833270"/>
                  <a:gd name="connsiteY2" fmla="*/ 857250 h 1990725"/>
                  <a:gd name="connsiteX3" fmla="*/ 313804 w 3833270"/>
                  <a:gd name="connsiteY3" fmla="*/ 561975 h 1990725"/>
                  <a:gd name="connsiteX4" fmla="*/ 847 w 3833270"/>
                  <a:gd name="connsiteY4" fmla="*/ 485775 h 1990725"/>
                  <a:gd name="connsiteX5" fmla="*/ 202321 w 3833270"/>
                  <a:gd name="connsiteY5" fmla="*/ 1104900 h 1990725"/>
                  <a:gd name="connsiteX6" fmla="*/ 813001 w 3833270"/>
                  <a:gd name="connsiteY6" fmla="*/ 790575 h 1990725"/>
                  <a:gd name="connsiteX7" fmla="*/ 919788 w 3833270"/>
                  <a:gd name="connsiteY7" fmla="*/ 923925 h 1990725"/>
                  <a:gd name="connsiteX8" fmla="*/ 965401 w 3833270"/>
                  <a:gd name="connsiteY8" fmla="*/ 742950 h 1990725"/>
                  <a:gd name="connsiteX9" fmla="*/ 1037995 w 3833270"/>
                  <a:gd name="connsiteY9" fmla="*/ 763161 h 1990725"/>
                  <a:gd name="connsiteX10" fmla="*/ 1121700 w 3833270"/>
                  <a:gd name="connsiteY10" fmla="*/ 590550 h 1990725"/>
                  <a:gd name="connsiteX11" fmla="*/ 1275199 w 3833270"/>
                  <a:gd name="connsiteY11" fmla="*/ 514358 h 1990725"/>
                  <a:gd name="connsiteX12" fmla="*/ 1479805 w 3833270"/>
                  <a:gd name="connsiteY12" fmla="*/ 390525 h 1990725"/>
                  <a:gd name="connsiteX13" fmla="*/ 1927509 w 3833270"/>
                  <a:gd name="connsiteY13" fmla="*/ 176059 h 1990725"/>
                  <a:gd name="connsiteX14" fmla="*/ 2356312 w 3833270"/>
                  <a:gd name="connsiteY14" fmla="*/ 28575 h 1990725"/>
                  <a:gd name="connsiteX15" fmla="*/ 2422987 w 3833270"/>
                  <a:gd name="connsiteY15" fmla="*/ 9525 h 1990725"/>
                  <a:gd name="connsiteX16" fmla="*/ 2537287 w 3833270"/>
                  <a:gd name="connsiteY16" fmla="*/ 19050 h 1990725"/>
                  <a:gd name="connsiteX17" fmla="*/ 2556337 w 3833270"/>
                  <a:gd name="connsiteY17" fmla="*/ 47625 h 1990725"/>
                  <a:gd name="connsiteX18" fmla="*/ 2565862 w 3833270"/>
                  <a:gd name="connsiteY18" fmla="*/ 95250 h 1990725"/>
                  <a:gd name="connsiteX19" fmla="*/ 2575387 w 3833270"/>
                  <a:gd name="connsiteY19" fmla="*/ 333375 h 1990725"/>
                  <a:gd name="connsiteX20" fmla="*/ 2603962 w 3833270"/>
                  <a:gd name="connsiteY20" fmla="*/ 495300 h 1990725"/>
                  <a:gd name="connsiteX21" fmla="*/ 2613487 w 3833270"/>
                  <a:gd name="connsiteY21" fmla="*/ 523875 h 1990725"/>
                  <a:gd name="connsiteX22" fmla="*/ 2632538 w 3833270"/>
                  <a:gd name="connsiteY22" fmla="*/ 647700 h 1990725"/>
                  <a:gd name="connsiteX23" fmla="*/ 2632535 w 3833270"/>
                  <a:gd name="connsiteY23" fmla="*/ 695325 h 1990725"/>
                  <a:gd name="connsiteX24" fmla="*/ 2632536 w 3833270"/>
                  <a:gd name="connsiteY24" fmla="*/ 742950 h 1990725"/>
                  <a:gd name="connsiteX25" fmla="*/ 2680162 w 3833270"/>
                  <a:gd name="connsiteY25" fmla="*/ 723900 h 1990725"/>
                  <a:gd name="connsiteX26" fmla="*/ 2689687 w 3833270"/>
                  <a:gd name="connsiteY26" fmla="*/ 876300 h 1990725"/>
                  <a:gd name="connsiteX27" fmla="*/ 2699212 w 3833270"/>
                  <a:gd name="connsiteY27" fmla="*/ 904875 h 1990725"/>
                  <a:gd name="connsiteX28" fmla="*/ 2689687 w 3833270"/>
                  <a:gd name="connsiteY28" fmla="*/ 952500 h 1990725"/>
                  <a:gd name="connsiteX29" fmla="*/ 2708737 w 3833270"/>
                  <a:gd name="connsiteY29" fmla="*/ 1000125 h 1990725"/>
                  <a:gd name="connsiteX30" fmla="*/ 2708737 w 3833270"/>
                  <a:gd name="connsiteY30" fmla="*/ 1028700 h 1990725"/>
                  <a:gd name="connsiteX31" fmla="*/ 2718262 w 3833270"/>
                  <a:gd name="connsiteY31" fmla="*/ 1076325 h 1990725"/>
                  <a:gd name="connsiteX32" fmla="*/ 2718262 w 3833270"/>
                  <a:gd name="connsiteY32" fmla="*/ 1123950 h 1990725"/>
                  <a:gd name="connsiteX33" fmla="*/ 2727787 w 3833270"/>
                  <a:gd name="connsiteY33" fmla="*/ 1162050 h 1990725"/>
                  <a:gd name="connsiteX34" fmla="*/ 2718262 w 3833270"/>
                  <a:gd name="connsiteY34" fmla="*/ 1181100 h 1990725"/>
                  <a:gd name="connsiteX35" fmla="*/ 2737312 w 3833270"/>
                  <a:gd name="connsiteY35" fmla="*/ 1219200 h 1990725"/>
                  <a:gd name="connsiteX36" fmla="*/ 2737312 w 3833270"/>
                  <a:gd name="connsiteY36" fmla="*/ 1266825 h 1990725"/>
                  <a:gd name="connsiteX37" fmla="*/ 2756362 w 3833270"/>
                  <a:gd name="connsiteY37" fmla="*/ 1314450 h 1990725"/>
                  <a:gd name="connsiteX38" fmla="*/ 2756362 w 3833270"/>
                  <a:gd name="connsiteY38" fmla="*/ 1362075 h 1990725"/>
                  <a:gd name="connsiteX39" fmla="*/ 2794462 w 3833270"/>
                  <a:gd name="connsiteY39" fmla="*/ 1400175 h 1990725"/>
                  <a:gd name="connsiteX40" fmla="*/ 2823037 w 3833270"/>
                  <a:gd name="connsiteY40" fmla="*/ 1362075 h 1990725"/>
                  <a:gd name="connsiteX41" fmla="*/ 2832562 w 3833270"/>
                  <a:gd name="connsiteY41" fmla="*/ 1314450 h 1990725"/>
                  <a:gd name="connsiteX42" fmla="*/ 2851612 w 3833270"/>
                  <a:gd name="connsiteY42" fmla="*/ 1257300 h 1990725"/>
                  <a:gd name="connsiteX43" fmla="*/ 2851612 w 3833270"/>
                  <a:gd name="connsiteY43" fmla="*/ 1219200 h 1990725"/>
                  <a:gd name="connsiteX44" fmla="*/ 2870662 w 3833270"/>
                  <a:gd name="connsiteY44" fmla="*/ 1152525 h 1990725"/>
                  <a:gd name="connsiteX45" fmla="*/ 2861137 w 3833270"/>
                  <a:gd name="connsiteY45" fmla="*/ 1085850 h 1990725"/>
                  <a:gd name="connsiteX46" fmla="*/ 2870662 w 3833270"/>
                  <a:gd name="connsiteY46" fmla="*/ 1057275 h 1990725"/>
                  <a:gd name="connsiteX47" fmla="*/ 2889712 w 3833270"/>
                  <a:gd name="connsiteY47" fmla="*/ 990600 h 1990725"/>
                  <a:gd name="connsiteX48" fmla="*/ 2899237 w 3833270"/>
                  <a:gd name="connsiteY48" fmla="*/ 942975 h 1990725"/>
                  <a:gd name="connsiteX49" fmla="*/ 2908762 w 3833270"/>
                  <a:gd name="connsiteY49" fmla="*/ 895350 h 1990725"/>
                  <a:gd name="connsiteX50" fmla="*/ 2927812 w 3833270"/>
                  <a:gd name="connsiteY50" fmla="*/ 847725 h 1990725"/>
                  <a:gd name="connsiteX51" fmla="*/ 2975437 w 3833270"/>
                  <a:gd name="connsiteY51" fmla="*/ 904875 h 1990725"/>
                  <a:gd name="connsiteX52" fmla="*/ 2975437 w 3833270"/>
                  <a:gd name="connsiteY52" fmla="*/ 952500 h 1990725"/>
                  <a:gd name="connsiteX53" fmla="*/ 3042115 w 3833270"/>
                  <a:gd name="connsiteY53" fmla="*/ 1047750 h 1990725"/>
                  <a:gd name="connsiteX54" fmla="*/ 3108789 w 3833270"/>
                  <a:gd name="connsiteY54" fmla="*/ 962025 h 1990725"/>
                  <a:gd name="connsiteX55" fmla="*/ 3137362 w 3833270"/>
                  <a:gd name="connsiteY55" fmla="*/ 1019175 h 1990725"/>
                  <a:gd name="connsiteX56" fmla="*/ 3146887 w 3833270"/>
                  <a:gd name="connsiteY56" fmla="*/ 819150 h 1990725"/>
                  <a:gd name="connsiteX57" fmla="*/ 3194512 w 3833270"/>
                  <a:gd name="connsiteY57" fmla="*/ 762000 h 1990725"/>
                  <a:gd name="connsiteX58" fmla="*/ 3251662 w 3833270"/>
                  <a:gd name="connsiteY58" fmla="*/ 762000 h 1990725"/>
                  <a:gd name="connsiteX59" fmla="*/ 3308812 w 3833270"/>
                  <a:gd name="connsiteY59" fmla="*/ 771525 h 1990725"/>
                  <a:gd name="connsiteX60" fmla="*/ 3365963 w 3833270"/>
                  <a:gd name="connsiteY60" fmla="*/ 790575 h 1990725"/>
                  <a:gd name="connsiteX61" fmla="*/ 3375487 w 3833270"/>
                  <a:gd name="connsiteY61" fmla="*/ 857250 h 1990725"/>
                  <a:gd name="connsiteX62" fmla="*/ 3394537 w 3833270"/>
                  <a:gd name="connsiteY62" fmla="*/ 914400 h 1990725"/>
                  <a:gd name="connsiteX63" fmla="*/ 3413587 w 3833270"/>
                  <a:gd name="connsiteY63" fmla="*/ 971550 h 1990725"/>
                  <a:gd name="connsiteX64" fmla="*/ 3432637 w 3833270"/>
                  <a:gd name="connsiteY64" fmla="*/ 1028700 h 1990725"/>
                  <a:gd name="connsiteX65" fmla="*/ 3423112 w 3833270"/>
                  <a:gd name="connsiteY65" fmla="*/ 1057275 h 1990725"/>
                  <a:gd name="connsiteX66" fmla="*/ 3451687 w 3833270"/>
                  <a:gd name="connsiteY66" fmla="*/ 1114425 h 1990725"/>
                  <a:gd name="connsiteX67" fmla="*/ 3451687 w 3833270"/>
                  <a:gd name="connsiteY67" fmla="*/ 1162050 h 1990725"/>
                  <a:gd name="connsiteX68" fmla="*/ 3451687 w 3833270"/>
                  <a:gd name="connsiteY68" fmla="*/ 1209675 h 1990725"/>
                  <a:gd name="connsiteX69" fmla="*/ 3432637 w 3833270"/>
                  <a:gd name="connsiteY69" fmla="*/ 1238250 h 1990725"/>
                  <a:gd name="connsiteX70" fmla="*/ 3442162 w 3833270"/>
                  <a:gd name="connsiteY70" fmla="*/ 1276350 h 1990725"/>
                  <a:gd name="connsiteX71" fmla="*/ 3451687 w 3833270"/>
                  <a:gd name="connsiteY71" fmla="*/ 1333500 h 1990725"/>
                  <a:gd name="connsiteX72" fmla="*/ 3470737 w 3833270"/>
                  <a:gd name="connsiteY72" fmla="*/ 1390650 h 1990725"/>
                  <a:gd name="connsiteX73" fmla="*/ 3470737 w 3833270"/>
                  <a:gd name="connsiteY73" fmla="*/ 1447800 h 1990725"/>
                  <a:gd name="connsiteX74" fmla="*/ 3489787 w 3833270"/>
                  <a:gd name="connsiteY74" fmla="*/ 1504950 h 1990725"/>
                  <a:gd name="connsiteX75" fmla="*/ 3508837 w 3833270"/>
                  <a:gd name="connsiteY75" fmla="*/ 1562100 h 1990725"/>
                  <a:gd name="connsiteX76" fmla="*/ 3518362 w 3833270"/>
                  <a:gd name="connsiteY76" fmla="*/ 1590675 h 1990725"/>
                  <a:gd name="connsiteX77" fmla="*/ 3518362 w 3833270"/>
                  <a:gd name="connsiteY77" fmla="*/ 1638300 h 1990725"/>
                  <a:gd name="connsiteX78" fmla="*/ 3537412 w 3833270"/>
                  <a:gd name="connsiteY78" fmla="*/ 1685925 h 1990725"/>
                  <a:gd name="connsiteX79" fmla="*/ 3537412 w 3833270"/>
                  <a:gd name="connsiteY79" fmla="*/ 1743075 h 1990725"/>
                  <a:gd name="connsiteX80" fmla="*/ 3546937 w 3833270"/>
                  <a:gd name="connsiteY80" fmla="*/ 1800225 h 1990725"/>
                  <a:gd name="connsiteX81" fmla="*/ 3537412 w 3833270"/>
                  <a:gd name="connsiteY81" fmla="*/ 1838325 h 1990725"/>
                  <a:gd name="connsiteX82" fmla="*/ 3546937 w 3833270"/>
                  <a:gd name="connsiteY82" fmla="*/ 1876425 h 1990725"/>
                  <a:gd name="connsiteX83" fmla="*/ 3565987 w 3833270"/>
                  <a:gd name="connsiteY83" fmla="*/ 1933575 h 1990725"/>
                  <a:gd name="connsiteX84" fmla="*/ 3537412 w 3833270"/>
                  <a:gd name="connsiteY84" fmla="*/ 1962150 h 1990725"/>
                  <a:gd name="connsiteX85" fmla="*/ 3565987 w 3833270"/>
                  <a:gd name="connsiteY85" fmla="*/ 1990725 h 1990725"/>
                  <a:gd name="connsiteX86" fmla="*/ 3613612 w 3833270"/>
                  <a:gd name="connsiteY86" fmla="*/ 1924050 h 1990725"/>
                  <a:gd name="connsiteX87" fmla="*/ 3613612 w 3833270"/>
                  <a:gd name="connsiteY87" fmla="*/ 1857375 h 1990725"/>
                  <a:gd name="connsiteX88" fmla="*/ 3623137 w 3833270"/>
                  <a:gd name="connsiteY88" fmla="*/ 1800225 h 1990725"/>
                  <a:gd name="connsiteX89" fmla="*/ 3623137 w 3833270"/>
                  <a:gd name="connsiteY89" fmla="*/ 1752600 h 1990725"/>
                  <a:gd name="connsiteX90" fmla="*/ 3623137 w 3833270"/>
                  <a:gd name="connsiteY90" fmla="*/ 1685925 h 1990725"/>
                  <a:gd name="connsiteX91" fmla="*/ 3632662 w 3833270"/>
                  <a:gd name="connsiteY91" fmla="*/ 1628775 h 1990725"/>
                  <a:gd name="connsiteX92" fmla="*/ 3642187 w 3833270"/>
                  <a:gd name="connsiteY92" fmla="*/ 1562100 h 1990725"/>
                  <a:gd name="connsiteX93" fmla="*/ 3632662 w 3833270"/>
                  <a:gd name="connsiteY93" fmla="*/ 1504950 h 1990725"/>
                  <a:gd name="connsiteX94" fmla="*/ 3661237 w 3833270"/>
                  <a:gd name="connsiteY94" fmla="*/ 1457325 h 1990725"/>
                  <a:gd name="connsiteX95" fmla="*/ 3632662 w 3833270"/>
                  <a:gd name="connsiteY95" fmla="*/ 1419225 h 1990725"/>
                  <a:gd name="connsiteX96" fmla="*/ 3661237 w 3833270"/>
                  <a:gd name="connsiteY96" fmla="*/ 1352550 h 1990725"/>
                  <a:gd name="connsiteX97" fmla="*/ 3661237 w 3833270"/>
                  <a:gd name="connsiteY97" fmla="*/ 1285875 h 1990725"/>
                  <a:gd name="connsiteX98" fmla="*/ 3642187 w 3833270"/>
                  <a:gd name="connsiteY98" fmla="*/ 1238250 h 1990725"/>
                  <a:gd name="connsiteX99" fmla="*/ 3651712 w 3833270"/>
                  <a:gd name="connsiteY99" fmla="*/ 1181100 h 1990725"/>
                  <a:gd name="connsiteX100" fmla="*/ 3651712 w 3833270"/>
                  <a:gd name="connsiteY100" fmla="*/ 1152525 h 1990725"/>
                  <a:gd name="connsiteX101" fmla="*/ 3661237 w 3833270"/>
                  <a:gd name="connsiteY101" fmla="*/ 1085850 h 1990725"/>
                  <a:gd name="connsiteX102" fmla="*/ 3661237 w 3833270"/>
                  <a:gd name="connsiteY102" fmla="*/ 1047750 h 1990725"/>
                  <a:gd name="connsiteX103" fmla="*/ 3651712 w 3833270"/>
                  <a:gd name="connsiteY103" fmla="*/ 981075 h 1990725"/>
                  <a:gd name="connsiteX104" fmla="*/ 3661237 w 3833270"/>
                  <a:gd name="connsiteY104" fmla="*/ 933450 h 1990725"/>
                  <a:gd name="connsiteX105" fmla="*/ 3680287 w 3833270"/>
                  <a:gd name="connsiteY105" fmla="*/ 866775 h 1990725"/>
                  <a:gd name="connsiteX106" fmla="*/ 3699337 w 3833270"/>
                  <a:gd name="connsiteY106" fmla="*/ 819150 h 1990725"/>
                  <a:gd name="connsiteX107" fmla="*/ 3680287 w 3833270"/>
                  <a:gd name="connsiteY107" fmla="*/ 781050 h 1990725"/>
                  <a:gd name="connsiteX108" fmla="*/ 3699337 w 3833270"/>
                  <a:gd name="connsiteY108" fmla="*/ 685800 h 1990725"/>
                  <a:gd name="connsiteX109" fmla="*/ 3766016 w 3833270"/>
                  <a:gd name="connsiteY109" fmla="*/ 742950 h 1990725"/>
                  <a:gd name="connsiteX110" fmla="*/ 3766012 w 3833270"/>
                  <a:gd name="connsiteY110" fmla="*/ 533400 h 1990725"/>
                  <a:gd name="connsiteX111" fmla="*/ 3775537 w 3833270"/>
                  <a:gd name="connsiteY111" fmla="*/ 485775 h 1990725"/>
                  <a:gd name="connsiteX112" fmla="*/ 3775537 w 3833270"/>
                  <a:gd name="connsiteY112" fmla="*/ 428625 h 1990725"/>
                  <a:gd name="connsiteX113" fmla="*/ 3794587 w 3833270"/>
                  <a:gd name="connsiteY113" fmla="*/ 361950 h 1990725"/>
                  <a:gd name="connsiteX114" fmla="*/ 3785062 w 3833270"/>
                  <a:gd name="connsiteY114" fmla="*/ 314325 h 1990725"/>
                  <a:gd name="connsiteX115" fmla="*/ 3785062 w 3833270"/>
                  <a:gd name="connsiteY115" fmla="*/ 247650 h 1990725"/>
                  <a:gd name="connsiteX116" fmla="*/ 3794587 w 3833270"/>
                  <a:gd name="connsiteY116" fmla="*/ 190500 h 1990725"/>
                  <a:gd name="connsiteX117" fmla="*/ 3823162 w 3833270"/>
                  <a:gd name="connsiteY117" fmla="*/ 142875 h 1990725"/>
                  <a:gd name="connsiteX118" fmla="*/ 3804112 w 3833270"/>
                  <a:gd name="connsiteY118" fmla="*/ 95250 h 1990725"/>
                  <a:gd name="connsiteX119" fmla="*/ 3832687 w 3833270"/>
                  <a:gd name="connsiteY119" fmla="*/ 57150 h 1990725"/>
                  <a:gd name="connsiteX120" fmla="*/ 3823162 w 3833270"/>
                  <a:gd name="connsiteY120" fmla="*/ 0 h 1990725"/>
                  <a:gd name="connsiteX0" fmla="*/ 832602 w 3852869"/>
                  <a:gd name="connsiteY0" fmla="*/ 790575 h 1990725"/>
                  <a:gd name="connsiteX1" fmla="*/ 781186 w 3852869"/>
                  <a:gd name="connsiteY1" fmla="*/ 809625 h 1990725"/>
                  <a:gd name="connsiteX2" fmla="*/ 723880 w 3852869"/>
                  <a:gd name="connsiteY2" fmla="*/ 857250 h 1990725"/>
                  <a:gd name="connsiteX3" fmla="*/ 20446 w 3852869"/>
                  <a:gd name="connsiteY3" fmla="*/ 485775 h 1990725"/>
                  <a:gd name="connsiteX4" fmla="*/ 221920 w 3852869"/>
                  <a:gd name="connsiteY4" fmla="*/ 1104900 h 1990725"/>
                  <a:gd name="connsiteX5" fmla="*/ 832600 w 3852869"/>
                  <a:gd name="connsiteY5" fmla="*/ 790575 h 1990725"/>
                  <a:gd name="connsiteX6" fmla="*/ 939387 w 3852869"/>
                  <a:gd name="connsiteY6" fmla="*/ 923925 h 1990725"/>
                  <a:gd name="connsiteX7" fmla="*/ 985000 w 3852869"/>
                  <a:gd name="connsiteY7" fmla="*/ 742950 h 1990725"/>
                  <a:gd name="connsiteX8" fmla="*/ 1057594 w 3852869"/>
                  <a:gd name="connsiteY8" fmla="*/ 763161 h 1990725"/>
                  <a:gd name="connsiteX9" fmla="*/ 1141299 w 3852869"/>
                  <a:gd name="connsiteY9" fmla="*/ 590550 h 1990725"/>
                  <a:gd name="connsiteX10" fmla="*/ 1294798 w 3852869"/>
                  <a:gd name="connsiteY10" fmla="*/ 514358 h 1990725"/>
                  <a:gd name="connsiteX11" fmla="*/ 1499404 w 3852869"/>
                  <a:gd name="connsiteY11" fmla="*/ 390525 h 1990725"/>
                  <a:gd name="connsiteX12" fmla="*/ 1947108 w 3852869"/>
                  <a:gd name="connsiteY12" fmla="*/ 176059 h 1990725"/>
                  <a:gd name="connsiteX13" fmla="*/ 2375911 w 3852869"/>
                  <a:gd name="connsiteY13" fmla="*/ 28575 h 1990725"/>
                  <a:gd name="connsiteX14" fmla="*/ 2442586 w 3852869"/>
                  <a:gd name="connsiteY14" fmla="*/ 9525 h 1990725"/>
                  <a:gd name="connsiteX15" fmla="*/ 2556886 w 3852869"/>
                  <a:gd name="connsiteY15" fmla="*/ 19050 h 1990725"/>
                  <a:gd name="connsiteX16" fmla="*/ 2575936 w 3852869"/>
                  <a:gd name="connsiteY16" fmla="*/ 47625 h 1990725"/>
                  <a:gd name="connsiteX17" fmla="*/ 2585461 w 3852869"/>
                  <a:gd name="connsiteY17" fmla="*/ 95250 h 1990725"/>
                  <a:gd name="connsiteX18" fmla="*/ 2594986 w 3852869"/>
                  <a:gd name="connsiteY18" fmla="*/ 333375 h 1990725"/>
                  <a:gd name="connsiteX19" fmla="*/ 2623561 w 3852869"/>
                  <a:gd name="connsiteY19" fmla="*/ 495300 h 1990725"/>
                  <a:gd name="connsiteX20" fmla="*/ 2633086 w 3852869"/>
                  <a:gd name="connsiteY20" fmla="*/ 523875 h 1990725"/>
                  <a:gd name="connsiteX21" fmla="*/ 2652137 w 3852869"/>
                  <a:gd name="connsiteY21" fmla="*/ 647700 h 1990725"/>
                  <a:gd name="connsiteX22" fmla="*/ 2652134 w 3852869"/>
                  <a:gd name="connsiteY22" fmla="*/ 695325 h 1990725"/>
                  <a:gd name="connsiteX23" fmla="*/ 2652135 w 3852869"/>
                  <a:gd name="connsiteY23" fmla="*/ 742950 h 1990725"/>
                  <a:gd name="connsiteX24" fmla="*/ 2699761 w 3852869"/>
                  <a:gd name="connsiteY24" fmla="*/ 723900 h 1990725"/>
                  <a:gd name="connsiteX25" fmla="*/ 2709286 w 3852869"/>
                  <a:gd name="connsiteY25" fmla="*/ 876300 h 1990725"/>
                  <a:gd name="connsiteX26" fmla="*/ 2718811 w 3852869"/>
                  <a:gd name="connsiteY26" fmla="*/ 904875 h 1990725"/>
                  <a:gd name="connsiteX27" fmla="*/ 2709286 w 3852869"/>
                  <a:gd name="connsiteY27" fmla="*/ 952500 h 1990725"/>
                  <a:gd name="connsiteX28" fmla="*/ 2728336 w 3852869"/>
                  <a:gd name="connsiteY28" fmla="*/ 1000125 h 1990725"/>
                  <a:gd name="connsiteX29" fmla="*/ 2728336 w 3852869"/>
                  <a:gd name="connsiteY29" fmla="*/ 1028700 h 1990725"/>
                  <a:gd name="connsiteX30" fmla="*/ 2737861 w 3852869"/>
                  <a:gd name="connsiteY30" fmla="*/ 1076325 h 1990725"/>
                  <a:gd name="connsiteX31" fmla="*/ 2737861 w 3852869"/>
                  <a:gd name="connsiteY31" fmla="*/ 1123950 h 1990725"/>
                  <a:gd name="connsiteX32" fmla="*/ 2747386 w 3852869"/>
                  <a:gd name="connsiteY32" fmla="*/ 1162050 h 1990725"/>
                  <a:gd name="connsiteX33" fmla="*/ 2737861 w 3852869"/>
                  <a:gd name="connsiteY33" fmla="*/ 1181100 h 1990725"/>
                  <a:gd name="connsiteX34" fmla="*/ 2756911 w 3852869"/>
                  <a:gd name="connsiteY34" fmla="*/ 1219200 h 1990725"/>
                  <a:gd name="connsiteX35" fmla="*/ 2756911 w 3852869"/>
                  <a:gd name="connsiteY35" fmla="*/ 1266825 h 1990725"/>
                  <a:gd name="connsiteX36" fmla="*/ 2775961 w 3852869"/>
                  <a:gd name="connsiteY36" fmla="*/ 1314450 h 1990725"/>
                  <a:gd name="connsiteX37" fmla="*/ 2775961 w 3852869"/>
                  <a:gd name="connsiteY37" fmla="*/ 1362075 h 1990725"/>
                  <a:gd name="connsiteX38" fmla="*/ 2814061 w 3852869"/>
                  <a:gd name="connsiteY38" fmla="*/ 1400175 h 1990725"/>
                  <a:gd name="connsiteX39" fmla="*/ 2842636 w 3852869"/>
                  <a:gd name="connsiteY39" fmla="*/ 1362075 h 1990725"/>
                  <a:gd name="connsiteX40" fmla="*/ 2852161 w 3852869"/>
                  <a:gd name="connsiteY40" fmla="*/ 1314450 h 1990725"/>
                  <a:gd name="connsiteX41" fmla="*/ 2871211 w 3852869"/>
                  <a:gd name="connsiteY41" fmla="*/ 1257300 h 1990725"/>
                  <a:gd name="connsiteX42" fmla="*/ 2871211 w 3852869"/>
                  <a:gd name="connsiteY42" fmla="*/ 1219200 h 1990725"/>
                  <a:gd name="connsiteX43" fmla="*/ 2890261 w 3852869"/>
                  <a:gd name="connsiteY43" fmla="*/ 1152525 h 1990725"/>
                  <a:gd name="connsiteX44" fmla="*/ 2880736 w 3852869"/>
                  <a:gd name="connsiteY44" fmla="*/ 1085850 h 1990725"/>
                  <a:gd name="connsiteX45" fmla="*/ 2890261 w 3852869"/>
                  <a:gd name="connsiteY45" fmla="*/ 1057275 h 1990725"/>
                  <a:gd name="connsiteX46" fmla="*/ 2909311 w 3852869"/>
                  <a:gd name="connsiteY46" fmla="*/ 990600 h 1990725"/>
                  <a:gd name="connsiteX47" fmla="*/ 2918836 w 3852869"/>
                  <a:gd name="connsiteY47" fmla="*/ 942975 h 1990725"/>
                  <a:gd name="connsiteX48" fmla="*/ 2928361 w 3852869"/>
                  <a:gd name="connsiteY48" fmla="*/ 895350 h 1990725"/>
                  <a:gd name="connsiteX49" fmla="*/ 2947411 w 3852869"/>
                  <a:gd name="connsiteY49" fmla="*/ 847725 h 1990725"/>
                  <a:gd name="connsiteX50" fmla="*/ 2995036 w 3852869"/>
                  <a:gd name="connsiteY50" fmla="*/ 904875 h 1990725"/>
                  <a:gd name="connsiteX51" fmla="*/ 2995036 w 3852869"/>
                  <a:gd name="connsiteY51" fmla="*/ 952500 h 1990725"/>
                  <a:gd name="connsiteX52" fmla="*/ 3061714 w 3852869"/>
                  <a:gd name="connsiteY52" fmla="*/ 1047750 h 1990725"/>
                  <a:gd name="connsiteX53" fmla="*/ 3128388 w 3852869"/>
                  <a:gd name="connsiteY53" fmla="*/ 962025 h 1990725"/>
                  <a:gd name="connsiteX54" fmla="*/ 3156961 w 3852869"/>
                  <a:gd name="connsiteY54" fmla="*/ 1019175 h 1990725"/>
                  <a:gd name="connsiteX55" fmla="*/ 3166486 w 3852869"/>
                  <a:gd name="connsiteY55" fmla="*/ 819150 h 1990725"/>
                  <a:gd name="connsiteX56" fmla="*/ 3214111 w 3852869"/>
                  <a:gd name="connsiteY56" fmla="*/ 762000 h 1990725"/>
                  <a:gd name="connsiteX57" fmla="*/ 3271261 w 3852869"/>
                  <a:gd name="connsiteY57" fmla="*/ 762000 h 1990725"/>
                  <a:gd name="connsiteX58" fmla="*/ 3328411 w 3852869"/>
                  <a:gd name="connsiteY58" fmla="*/ 771525 h 1990725"/>
                  <a:gd name="connsiteX59" fmla="*/ 3385562 w 3852869"/>
                  <a:gd name="connsiteY59" fmla="*/ 790575 h 1990725"/>
                  <a:gd name="connsiteX60" fmla="*/ 3395086 w 3852869"/>
                  <a:gd name="connsiteY60" fmla="*/ 857250 h 1990725"/>
                  <a:gd name="connsiteX61" fmla="*/ 3414136 w 3852869"/>
                  <a:gd name="connsiteY61" fmla="*/ 914400 h 1990725"/>
                  <a:gd name="connsiteX62" fmla="*/ 3433186 w 3852869"/>
                  <a:gd name="connsiteY62" fmla="*/ 971550 h 1990725"/>
                  <a:gd name="connsiteX63" fmla="*/ 3452236 w 3852869"/>
                  <a:gd name="connsiteY63" fmla="*/ 1028700 h 1990725"/>
                  <a:gd name="connsiteX64" fmla="*/ 3442711 w 3852869"/>
                  <a:gd name="connsiteY64" fmla="*/ 1057275 h 1990725"/>
                  <a:gd name="connsiteX65" fmla="*/ 3471286 w 3852869"/>
                  <a:gd name="connsiteY65" fmla="*/ 1114425 h 1990725"/>
                  <a:gd name="connsiteX66" fmla="*/ 3471286 w 3852869"/>
                  <a:gd name="connsiteY66" fmla="*/ 1162050 h 1990725"/>
                  <a:gd name="connsiteX67" fmla="*/ 3471286 w 3852869"/>
                  <a:gd name="connsiteY67" fmla="*/ 1209675 h 1990725"/>
                  <a:gd name="connsiteX68" fmla="*/ 3452236 w 3852869"/>
                  <a:gd name="connsiteY68" fmla="*/ 1238250 h 1990725"/>
                  <a:gd name="connsiteX69" fmla="*/ 3461761 w 3852869"/>
                  <a:gd name="connsiteY69" fmla="*/ 1276350 h 1990725"/>
                  <a:gd name="connsiteX70" fmla="*/ 3471286 w 3852869"/>
                  <a:gd name="connsiteY70" fmla="*/ 1333500 h 1990725"/>
                  <a:gd name="connsiteX71" fmla="*/ 3490336 w 3852869"/>
                  <a:gd name="connsiteY71" fmla="*/ 1390650 h 1990725"/>
                  <a:gd name="connsiteX72" fmla="*/ 3490336 w 3852869"/>
                  <a:gd name="connsiteY72" fmla="*/ 1447800 h 1990725"/>
                  <a:gd name="connsiteX73" fmla="*/ 3509386 w 3852869"/>
                  <a:gd name="connsiteY73" fmla="*/ 1504950 h 1990725"/>
                  <a:gd name="connsiteX74" fmla="*/ 3528436 w 3852869"/>
                  <a:gd name="connsiteY74" fmla="*/ 1562100 h 1990725"/>
                  <a:gd name="connsiteX75" fmla="*/ 3537961 w 3852869"/>
                  <a:gd name="connsiteY75" fmla="*/ 1590675 h 1990725"/>
                  <a:gd name="connsiteX76" fmla="*/ 3537961 w 3852869"/>
                  <a:gd name="connsiteY76" fmla="*/ 1638300 h 1990725"/>
                  <a:gd name="connsiteX77" fmla="*/ 3557011 w 3852869"/>
                  <a:gd name="connsiteY77" fmla="*/ 1685925 h 1990725"/>
                  <a:gd name="connsiteX78" fmla="*/ 3557011 w 3852869"/>
                  <a:gd name="connsiteY78" fmla="*/ 1743075 h 1990725"/>
                  <a:gd name="connsiteX79" fmla="*/ 3566536 w 3852869"/>
                  <a:gd name="connsiteY79" fmla="*/ 1800225 h 1990725"/>
                  <a:gd name="connsiteX80" fmla="*/ 3557011 w 3852869"/>
                  <a:gd name="connsiteY80" fmla="*/ 1838325 h 1990725"/>
                  <a:gd name="connsiteX81" fmla="*/ 3566536 w 3852869"/>
                  <a:gd name="connsiteY81" fmla="*/ 1876425 h 1990725"/>
                  <a:gd name="connsiteX82" fmla="*/ 3585586 w 3852869"/>
                  <a:gd name="connsiteY82" fmla="*/ 1933575 h 1990725"/>
                  <a:gd name="connsiteX83" fmla="*/ 3557011 w 3852869"/>
                  <a:gd name="connsiteY83" fmla="*/ 1962150 h 1990725"/>
                  <a:gd name="connsiteX84" fmla="*/ 3585586 w 3852869"/>
                  <a:gd name="connsiteY84" fmla="*/ 1990725 h 1990725"/>
                  <a:gd name="connsiteX85" fmla="*/ 3633211 w 3852869"/>
                  <a:gd name="connsiteY85" fmla="*/ 1924050 h 1990725"/>
                  <a:gd name="connsiteX86" fmla="*/ 3633211 w 3852869"/>
                  <a:gd name="connsiteY86" fmla="*/ 1857375 h 1990725"/>
                  <a:gd name="connsiteX87" fmla="*/ 3642736 w 3852869"/>
                  <a:gd name="connsiteY87" fmla="*/ 1800225 h 1990725"/>
                  <a:gd name="connsiteX88" fmla="*/ 3642736 w 3852869"/>
                  <a:gd name="connsiteY88" fmla="*/ 1752600 h 1990725"/>
                  <a:gd name="connsiteX89" fmla="*/ 3642736 w 3852869"/>
                  <a:gd name="connsiteY89" fmla="*/ 1685925 h 1990725"/>
                  <a:gd name="connsiteX90" fmla="*/ 3652261 w 3852869"/>
                  <a:gd name="connsiteY90" fmla="*/ 1628775 h 1990725"/>
                  <a:gd name="connsiteX91" fmla="*/ 3661786 w 3852869"/>
                  <a:gd name="connsiteY91" fmla="*/ 1562100 h 1990725"/>
                  <a:gd name="connsiteX92" fmla="*/ 3652261 w 3852869"/>
                  <a:gd name="connsiteY92" fmla="*/ 1504950 h 1990725"/>
                  <a:gd name="connsiteX93" fmla="*/ 3680836 w 3852869"/>
                  <a:gd name="connsiteY93" fmla="*/ 1457325 h 1990725"/>
                  <a:gd name="connsiteX94" fmla="*/ 3652261 w 3852869"/>
                  <a:gd name="connsiteY94" fmla="*/ 1419225 h 1990725"/>
                  <a:gd name="connsiteX95" fmla="*/ 3680836 w 3852869"/>
                  <a:gd name="connsiteY95" fmla="*/ 1352550 h 1990725"/>
                  <a:gd name="connsiteX96" fmla="*/ 3680836 w 3852869"/>
                  <a:gd name="connsiteY96" fmla="*/ 1285875 h 1990725"/>
                  <a:gd name="connsiteX97" fmla="*/ 3661786 w 3852869"/>
                  <a:gd name="connsiteY97" fmla="*/ 1238250 h 1990725"/>
                  <a:gd name="connsiteX98" fmla="*/ 3671311 w 3852869"/>
                  <a:gd name="connsiteY98" fmla="*/ 1181100 h 1990725"/>
                  <a:gd name="connsiteX99" fmla="*/ 3671311 w 3852869"/>
                  <a:gd name="connsiteY99" fmla="*/ 1152525 h 1990725"/>
                  <a:gd name="connsiteX100" fmla="*/ 3680836 w 3852869"/>
                  <a:gd name="connsiteY100" fmla="*/ 1085850 h 1990725"/>
                  <a:gd name="connsiteX101" fmla="*/ 3680836 w 3852869"/>
                  <a:gd name="connsiteY101" fmla="*/ 1047750 h 1990725"/>
                  <a:gd name="connsiteX102" fmla="*/ 3671311 w 3852869"/>
                  <a:gd name="connsiteY102" fmla="*/ 981075 h 1990725"/>
                  <a:gd name="connsiteX103" fmla="*/ 3680836 w 3852869"/>
                  <a:gd name="connsiteY103" fmla="*/ 933450 h 1990725"/>
                  <a:gd name="connsiteX104" fmla="*/ 3699886 w 3852869"/>
                  <a:gd name="connsiteY104" fmla="*/ 866775 h 1990725"/>
                  <a:gd name="connsiteX105" fmla="*/ 3718936 w 3852869"/>
                  <a:gd name="connsiteY105" fmla="*/ 819150 h 1990725"/>
                  <a:gd name="connsiteX106" fmla="*/ 3699886 w 3852869"/>
                  <a:gd name="connsiteY106" fmla="*/ 781050 h 1990725"/>
                  <a:gd name="connsiteX107" fmla="*/ 3718936 w 3852869"/>
                  <a:gd name="connsiteY107" fmla="*/ 685800 h 1990725"/>
                  <a:gd name="connsiteX108" fmla="*/ 3785615 w 3852869"/>
                  <a:gd name="connsiteY108" fmla="*/ 742950 h 1990725"/>
                  <a:gd name="connsiteX109" fmla="*/ 3785611 w 3852869"/>
                  <a:gd name="connsiteY109" fmla="*/ 533400 h 1990725"/>
                  <a:gd name="connsiteX110" fmla="*/ 3795136 w 3852869"/>
                  <a:gd name="connsiteY110" fmla="*/ 485775 h 1990725"/>
                  <a:gd name="connsiteX111" fmla="*/ 3795136 w 3852869"/>
                  <a:gd name="connsiteY111" fmla="*/ 428625 h 1990725"/>
                  <a:gd name="connsiteX112" fmla="*/ 3814186 w 3852869"/>
                  <a:gd name="connsiteY112" fmla="*/ 361950 h 1990725"/>
                  <a:gd name="connsiteX113" fmla="*/ 3804661 w 3852869"/>
                  <a:gd name="connsiteY113" fmla="*/ 314325 h 1990725"/>
                  <a:gd name="connsiteX114" fmla="*/ 3804661 w 3852869"/>
                  <a:gd name="connsiteY114" fmla="*/ 247650 h 1990725"/>
                  <a:gd name="connsiteX115" fmla="*/ 3814186 w 3852869"/>
                  <a:gd name="connsiteY115" fmla="*/ 190500 h 1990725"/>
                  <a:gd name="connsiteX116" fmla="*/ 3842761 w 3852869"/>
                  <a:gd name="connsiteY116" fmla="*/ 142875 h 1990725"/>
                  <a:gd name="connsiteX117" fmla="*/ 3823711 w 3852869"/>
                  <a:gd name="connsiteY117" fmla="*/ 95250 h 1990725"/>
                  <a:gd name="connsiteX118" fmla="*/ 3852286 w 3852869"/>
                  <a:gd name="connsiteY118" fmla="*/ 57150 h 1990725"/>
                  <a:gd name="connsiteX119" fmla="*/ 3842761 w 3852869"/>
                  <a:gd name="connsiteY119" fmla="*/ 0 h 1990725"/>
                  <a:gd name="connsiteX0" fmla="*/ 813958 w 3834225"/>
                  <a:gd name="connsiteY0" fmla="*/ 790575 h 1990725"/>
                  <a:gd name="connsiteX1" fmla="*/ 762542 w 3834225"/>
                  <a:gd name="connsiteY1" fmla="*/ 809625 h 1990725"/>
                  <a:gd name="connsiteX2" fmla="*/ 705236 w 3834225"/>
                  <a:gd name="connsiteY2" fmla="*/ 857250 h 1990725"/>
                  <a:gd name="connsiteX3" fmla="*/ 362388 w 3834225"/>
                  <a:gd name="connsiteY3" fmla="*/ 533400 h 1990725"/>
                  <a:gd name="connsiteX4" fmla="*/ 1802 w 3834225"/>
                  <a:gd name="connsiteY4" fmla="*/ 485775 h 1990725"/>
                  <a:gd name="connsiteX5" fmla="*/ 203276 w 3834225"/>
                  <a:gd name="connsiteY5" fmla="*/ 1104900 h 1990725"/>
                  <a:gd name="connsiteX6" fmla="*/ 813956 w 3834225"/>
                  <a:gd name="connsiteY6" fmla="*/ 790575 h 1990725"/>
                  <a:gd name="connsiteX7" fmla="*/ 920743 w 3834225"/>
                  <a:gd name="connsiteY7" fmla="*/ 923925 h 1990725"/>
                  <a:gd name="connsiteX8" fmla="*/ 966356 w 3834225"/>
                  <a:gd name="connsiteY8" fmla="*/ 742950 h 1990725"/>
                  <a:gd name="connsiteX9" fmla="*/ 1038950 w 3834225"/>
                  <a:gd name="connsiteY9" fmla="*/ 763161 h 1990725"/>
                  <a:gd name="connsiteX10" fmla="*/ 1122655 w 3834225"/>
                  <a:gd name="connsiteY10" fmla="*/ 590550 h 1990725"/>
                  <a:gd name="connsiteX11" fmla="*/ 1276154 w 3834225"/>
                  <a:gd name="connsiteY11" fmla="*/ 514358 h 1990725"/>
                  <a:gd name="connsiteX12" fmla="*/ 1480760 w 3834225"/>
                  <a:gd name="connsiteY12" fmla="*/ 390525 h 1990725"/>
                  <a:gd name="connsiteX13" fmla="*/ 1928464 w 3834225"/>
                  <a:gd name="connsiteY13" fmla="*/ 176059 h 1990725"/>
                  <a:gd name="connsiteX14" fmla="*/ 2357267 w 3834225"/>
                  <a:gd name="connsiteY14" fmla="*/ 28575 h 1990725"/>
                  <a:gd name="connsiteX15" fmla="*/ 2423942 w 3834225"/>
                  <a:gd name="connsiteY15" fmla="*/ 9525 h 1990725"/>
                  <a:gd name="connsiteX16" fmla="*/ 2538242 w 3834225"/>
                  <a:gd name="connsiteY16" fmla="*/ 19050 h 1990725"/>
                  <a:gd name="connsiteX17" fmla="*/ 2557292 w 3834225"/>
                  <a:gd name="connsiteY17" fmla="*/ 47625 h 1990725"/>
                  <a:gd name="connsiteX18" fmla="*/ 2566817 w 3834225"/>
                  <a:gd name="connsiteY18" fmla="*/ 95250 h 1990725"/>
                  <a:gd name="connsiteX19" fmla="*/ 2576342 w 3834225"/>
                  <a:gd name="connsiteY19" fmla="*/ 333375 h 1990725"/>
                  <a:gd name="connsiteX20" fmla="*/ 2604917 w 3834225"/>
                  <a:gd name="connsiteY20" fmla="*/ 495300 h 1990725"/>
                  <a:gd name="connsiteX21" fmla="*/ 2614442 w 3834225"/>
                  <a:gd name="connsiteY21" fmla="*/ 523875 h 1990725"/>
                  <a:gd name="connsiteX22" fmla="*/ 2633493 w 3834225"/>
                  <a:gd name="connsiteY22" fmla="*/ 647700 h 1990725"/>
                  <a:gd name="connsiteX23" fmla="*/ 2633490 w 3834225"/>
                  <a:gd name="connsiteY23" fmla="*/ 695325 h 1990725"/>
                  <a:gd name="connsiteX24" fmla="*/ 2633491 w 3834225"/>
                  <a:gd name="connsiteY24" fmla="*/ 742950 h 1990725"/>
                  <a:gd name="connsiteX25" fmla="*/ 2681117 w 3834225"/>
                  <a:gd name="connsiteY25" fmla="*/ 723900 h 1990725"/>
                  <a:gd name="connsiteX26" fmla="*/ 2690642 w 3834225"/>
                  <a:gd name="connsiteY26" fmla="*/ 876300 h 1990725"/>
                  <a:gd name="connsiteX27" fmla="*/ 2700167 w 3834225"/>
                  <a:gd name="connsiteY27" fmla="*/ 904875 h 1990725"/>
                  <a:gd name="connsiteX28" fmla="*/ 2690642 w 3834225"/>
                  <a:gd name="connsiteY28" fmla="*/ 952500 h 1990725"/>
                  <a:gd name="connsiteX29" fmla="*/ 2709692 w 3834225"/>
                  <a:gd name="connsiteY29" fmla="*/ 1000125 h 1990725"/>
                  <a:gd name="connsiteX30" fmla="*/ 2709692 w 3834225"/>
                  <a:gd name="connsiteY30" fmla="*/ 1028700 h 1990725"/>
                  <a:gd name="connsiteX31" fmla="*/ 2719217 w 3834225"/>
                  <a:gd name="connsiteY31" fmla="*/ 1076325 h 1990725"/>
                  <a:gd name="connsiteX32" fmla="*/ 2719217 w 3834225"/>
                  <a:gd name="connsiteY32" fmla="*/ 1123950 h 1990725"/>
                  <a:gd name="connsiteX33" fmla="*/ 2728742 w 3834225"/>
                  <a:gd name="connsiteY33" fmla="*/ 1162050 h 1990725"/>
                  <a:gd name="connsiteX34" fmla="*/ 2719217 w 3834225"/>
                  <a:gd name="connsiteY34" fmla="*/ 1181100 h 1990725"/>
                  <a:gd name="connsiteX35" fmla="*/ 2738267 w 3834225"/>
                  <a:gd name="connsiteY35" fmla="*/ 1219200 h 1990725"/>
                  <a:gd name="connsiteX36" fmla="*/ 2738267 w 3834225"/>
                  <a:gd name="connsiteY36" fmla="*/ 1266825 h 1990725"/>
                  <a:gd name="connsiteX37" fmla="*/ 2757317 w 3834225"/>
                  <a:gd name="connsiteY37" fmla="*/ 1314450 h 1990725"/>
                  <a:gd name="connsiteX38" fmla="*/ 2757317 w 3834225"/>
                  <a:gd name="connsiteY38" fmla="*/ 1362075 h 1990725"/>
                  <a:gd name="connsiteX39" fmla="*/ 2795417 w 3834225"/>
                  <a:gd name="connsiteY39" fmla="*/ 1400175 h 1990725"/>
                  <a:gd name="connsiteX40" fmla="*/ 2823992 w 3834225"/>
                  <a:gd name="connsiteY40" fmla="*/ 1362075 h 1990725"/>
                  <a:gd name="connsiteX41" fmla="*/ 2833517 w 3834225"/>
                  <a:gd name="connsiteY41" fmla="*/ 1314450 h 1990725"/>
                  <a:gd name="connsiteX42" fmla="*/ 2852567 w 3834225"/>
                  <a:gd name="connsiteY42" fmla="*/ 1257300 h 1990725"/>
                  <a:gd name="connsiteX43" fmla="*/ 2852567 w 3834225"/>
                  <a:gd name="connsiteY43" fmla="*/ 1219200 h 1990725"/>
                  <a:gd name="connsiteX44" fmla="*/ 2871617 w 3834225"/>
                  <a:gd name="connsiteY44" fmla="*/ 1152525 h 1990725"/>
                  <a:gd name="connsiteX45" fmla="*/ 2862092 w 3834225"/>
                  <a:gd name="connsiteY45" fmla="*/ 1085850 h 1990725"/>
                  <a:gd name="connsiteX46" fmla="*/ 2871617 w 3834225"/>
                  <a:gd name="connsiteY46" fmla="*/ 1057275 h 1990725"/>
                  <a:gd name="connsiteX47" fmla="*/ 2890667 w 3834225"/>
                  <a:gd name="connsiteY47" fmla="*/ 990600 h 1990725"/>
                  <a:gd name="connsiteX48" fmla="*/ 2900192 w 3834225"/>
                  <a:gd name="connsiteY48" fmla="*/ 942975 h 1990725"/>
                  <a:gd name="connsiteX49" fmla="*/ 2909717 w 3834225"/>
                  <a:gd name="connsiteY49" fmla="*/ 895350 h 1990725"/>
                  <a:gd name="connsiteX50" fmla="*/ 2928767 w 3834225"/>
                  <a:gd name="connsiteY50" fmla="*/ 847725 h 1990725"/>
                  <a:gd name="connsiteX51" fmla="*/ 2976392 w 3834225"/>
                  <a:gd name="connsiteY51" fmla="*/ 904875 h 1990725"/>
                  <a:gd name="connsiteX52" fmla="*/ 2976392 w 3834225"/>
                  <a:gd name="connsiteY52" fmla="*/ 952500 h 1990725"/>
                  <a:gd name="connsiteX53" fmla="*/ 3043070 w 3834225"/>
                  <a:gd name="connsiteY53" fmla="*/ 1047750 h 1990725"/>
                  <a:gd name="connsiteX54" fmla="*/ 3109744 w 3834225"/>
                  <a:gd name="connsiteY54" fmla="*/ 962025 h 1990725"/>
                  <a:gd name="connsiteX55" fmla="*/ 3138317 w 3834225"/>
                  <a:gd name="connsiteY55" fmla="*/ 1019175 h 1990725"/>
                  <a:gd name="connsiteX56" fmla="*/ 3147842 w 3834225"/>
                  <a:gd name="connsiteY56" fmla="*/ 819150 h 1990725"/>
                  <a:gd name="connsiteX57" fmla="*/ 3195467 w 3834225"/>
                  <a:gd name="connsiteY57" fmla="*/ 762000 h 1990725"/>
                  <a:gd name="connsiteX58" fmla="*/ 3252617 w 3834225"/>
                  <a:gd name="connsiteY58" fmla="*/ 762000 h 1990725"/>
                  <a:gd name="connsiteX59" fmla="*/ 3309767 w 3834225"/>
                  <a:gd name="connsiteY59" fmla="*/ 771525 h 1990725"/>
                  <a:gd name="connsiteX60" fmla="*/ 3366918 w 3834225"/>
                  <a:gd name="connsiteY60" fmla="*/ 790575 h 1990725"/>
                  <a:gd name="connsiteX61" fmla="*/ 3376442 w 3834225"/>
                  <a:gd name="connsiteY61" fmla="*/ 857250 h 1990725"/>
                  <a:gd name="connsiteX62" fmla="*/ 3395492 w 3834225"/>
                  <a:gd name="connsiteY62" fmla="*/ 914400 h 1990725"/>
                  <a:gd name="connsiteX63" fmla="*/ 3414542 w 3834225"/>
                  <a:gd name="connsiteY63" fmla="*/ 971550 h 1990725"/>
                  <a:gd name="connsiteX64" fmla="*/ 3433592 w 3834225"/>
                  <a:gd name="connsiteY64" fmla="*/ 1028700 h 1990725"/>
                  <a:gd name="connsiteX65" fmla="*/ 3424067 w 3834225"/>
                  <a:gd name="connsiteY65" fmla="*/ 1057275 h 1990725"/>
                  <a:gd name="connsiteX66" fmla="*/ 3452642 w 3834225"/>
                  <a:gd name="connsiteY66" fmla="*/ 1114425 h 1990725"/>
                  <a:gd name="connsiteX67" fmla="*/ 3452642 w 3834225"/>
                  <a:gd name="connsiteY67" fmla="*/ 1162050 h 1990725"/>
                  <a:gd name="connsiteX68" fmla="*/ 3452642 w 3834225"/>
                  <a:gd name="connsiteY68" fmla="*/ 1209675 h 1990725"/>
                  <a:gd name="connsiteX69" fmla="*/ 3433592 w 3834225"/>
                  <a:gd name="connsiteY69" fmla="*/ 1238250 h 1990725"/>
                  <a:gd name="connsiteX70" fmla="*/ 3443117 w 3834225"/>
                  <a:gd name="connsiteY70" fmla="*/ 1276350 h 1990725"/>
                  <a:gd name="connsiteX71" fmla="*/ 3452642 w 3834225"/>
                  <a:gd name="connsiteY71" fmla="*/ 1333500 h 1990725"/>
                  <a:gd name="connsiteX72" fmla="*/ 3471692 w 3834225"/>
                  <a:gd name="connsiteY72" fmla="*/ 1390650 h 1990725"/>
                  <a:gd name="connsiteX73" fmla="*/ 3471692 w 3834225"/>
                  <a:gd name="connsiteY73" fmla="*/ 1447800 h 1990725"/>
                  <a:gd name="connsiteX74" fmla="*/ 3490742 w 3834225"/>
                  <a:gd name="connsiteY74" fmla="*/ 1504950 h 1990725"/>
                  <a:gd name="connsiteX75" fmla="*/ 3509792 w 3834225"/>
                  <a:gd name="connsiteY75" fmla="*/ 1562100 h 1990725"/>
                  <a:gd name="connsiteX76" fmla="*/ 3519317 w 3834225"/>
                  <a:gd name="connsiteY76" fmla="*/ 1590675 h 1990725"/>
                  <a:gd name="connsiteX77" fmla="*/ 3519317 w 3834225"/>
                  <a:gd name="connsiteY77" fmla="*/ 1638300 h 1990725"/>
                  <a:gd name="connsiteX78" fmla="*/ 3538367 w 3834225"/>
                  <a:gd name="connsiteY78" fmla="*/ 1685925 h 1990725"/>
                  <a:gd name="connsiteX79" fmla="*/ 3538367 w 3834225"/>
                  <a:gd name="connsiteY79" fmla="*/ 1743075 h 1990725"/>
                  <a:gd name="connsiteX80" fmla="*/ 3547892 w 3834225"/>
                  <a:gd name="connsiteY80" fmla="*/ 1800225 h 1990725"/>
                  <a:gd name="connsiteX81" fmla="*/ 3538367 w 3834225"/>
                  <a:gd name="connsiteY81" fmla="*/ 1838325 h 1990725"/>
                  <a:gd name="connsiteX82" fmla="*/ 3547892 w 3834225"/>
                  <a:gd name="connsiteY82" fmla="*/ 1876425 h 1990725"/>
                  <a:gd name="connsiteX83" fmla="*/ 3566942 w 3834225"/>
                  <a:gd name="connsiteY83" fmla="*/ 1933575 h 1990725"/>
                  <a:gd name="connsiteX84" fmla="*/ 3538367 w 3834225"/>
                  <a:gd name="connsiteY84" fmla="*/ 1962150 h 1990725"/>
                  <a:gd name="connsiteX85" fmla="*/ 3566942 w 3834225"/>
                  <a:gd name="connsiteY85" fmla="*/ 1990725 h 1990725"/>
                  <a:gd name="connsiteX86" fmla="*/ 3614567 w 3834225"/>
                  <a:gd name="connsiteY86" fmla="*/ 1924050 h 1990725"/>
                  <a:gd name="connsiteX87" fmla="*/ 3614567 w 3834225"/>
                  <a:gd name="connsiteY87" fmla="*/ 1857375 h 1990725"/>
                  <a:gd name="connsiteX88" fmla="*/ 3624092 w 3834225"/>
                  <a:gd name="connsiteY88" fmla="*/ 1800225 h 1990725"/>
                  <a:gd name="connsiteX89" fmla="*/ 3624092 w 3834225"/>
                  <a:gd name="connsiteY89" fmla="*/ 1752600 h 1990725"/>
                  <a:gd name="connsiteX90" fmla="*/ 3624092 w 3834225"/>
                  <a:gd name="connsiteY90" fmla="*/ 1685925 h 1990725"/>
                  <a:gd name="connsiteX91" fmla="*/ 3633617 w 3834225"/>
                  <a:gd name="connsiteY91" fmla="*/ 1628775 h 1990725"/>
                  <a:gd name="connsiteX92" fmla="*/ 3643142 w 3834225"/>
                  <a:gd name="connsiteY92" fmla="*/ 1562100 h 1990725"/>
                  <a:gd name="connsiteX93" fmla="*/ 3633617 w 3834225"/>
                  <a:gd name="connsiteY93" fmla="*/ 1504950 h 1990725"/>
                  <a:gd name="connsiteX94" fmla="*/ 3662192 w 3834225"/>
                  <a:gd name="connsiteY94" fmla="*/ 1457325 h 1990725"/>
                  <a:gd name="connsiteX95" fmla="*/ 3633617 w 3834225"/>
                  <a:gd name="connsiteY95" fmla="*/ 1419225 h 1990725"/>
                  <a:gd name="connsiteX96" fmla="*/ 3662192 w 3834225"/>
                  <a:gd name="connsiteY96" fmla="*/ 1352550 h 1990725"/>
                  <a:gd name="connsiteX97" fmla="*/ 3662192 w 3834225"/>
                  <a:gd name="connsiteY97" fmla="*/ 1285875 h 1990725"/>
                  <a:gd name="connsiteX98" fmla="*/ 3643142 w 3834225"/>
                  <a:gd name="connsiteY98" fmla="*/ 1238250 h 1990725"/>
                  <a:gd name="connsiteX99" fmla="*/ 3652667 w 3834225"/>
                  <a:gd name="connsiteY99" fmla="*/ 1181100 h 1990725"/>
                  <a:gd name="connsiteX100" fmla="*/ 3652667 w 3834225"/>
                  <a:gd name="connsiteY100" fmla="*/ 1152525 h 1990725"/>
                  <a:gd name="connsiteX101" fmla="*/ 3662192 w 3834225"/>
                  <a:gd name="connsiteY101" fmla="*/ 1085850 h 1990725"/>
                  <a:gd name="connsiteX102" fmla="*/ 3662192 w 3834225"/>
                  <a:gd name="connsiteY102" fmla="*/ 1047750 h 1990725"/>
                  <a:gd name="connsiteX103" fmla="*/ 3652667 w 3834225"/>
                  <a:gd name="connsiteY103" fmla="*/ 981075 h 1990725"/>
                  <a:gd name="connsiteX104" fmla="*/ 3662192 w 3834225"/>
                  <a:gd name="connsiteY104" fmla="*/ 933450 h 1990725"/>
                  <a:gd name="connsiteX105" fmla="*/ 3681242 w 3834225"/>
                  <a:gd name="connsiteY105" fmla="*/ 866775 h 1990725"/>
                  <a:gd name="connsiteX106" fmla="*/ 3700292 w 3834225"/>
                  <a:gd name="connsiteY106" fmla="*/ 819150 h 1990725"/>
                  <a:gd name="connsiteX107" fmla="*/ 3681242 w 3834225"/>
                  <a:gd name="connsiteY107" fmla="*/ 781050 h 1990725"/>
                  <a:gd name="connsiteX108" fmla="*/ 3700292 w 3834225"/>
                  <a:gd name="connsiteY108" fmla="*/ 685800 h 1990725"/>
                  <a:gd name="connsiteX109" fmla="*/ 3766971 w 3834225"/>
                  <a:gd name="connsiteY109" fmla="*/ 742950 h 1990725"/>
                  <a:gd name="connsiteX110" fmla="*/ 3766967 w 3834225"/>
                  <a:gd name="connsiteY110" fmla="*/ 533400 h 1990725"/>
                  <a:gd name="connsiteX111" fmla="*/ 3776492 w 3834225"/>
                  <a:gd name="connsiteY111" fmla="*/ 485775 h 1990725"/>
                  <a:gd name="connsiteX112" fmla="*/ 3776492 w 3834225"/>
                  <a:gd name="connsiteY112" fmla="*/ 428625 h 1990725"/>
                  <a:gd name="connsiteX113" fmla="*/ 3795542 w 3834225"/>
                  <a:gd name="connsiteY113" fmla="*/ 361950 h 1990725"/>
                  <a:gd name="connsiteX114" fmla="*/ 3786017 w 3834225"/>
                  <a:gd name="connsiteY114" fmla="*/ 314325 h 1990725"/>
                  <a:gd name="connsiteX115" fmla="*/ 3786017 w 3834225"/>
                  <a:gd name="connsiteY115" fmla="*/ 247650 h 1990725"/>
                  <a:gd name="connsiteX116" fmla="*/ 3795542 w 3834225"/>
                  <a:gd name="connsiteY116" fmla="*/ 190500 h 1990725"/>
                  <a:gd name="connsiteX117" fmla="*/ 3824117 w 3834225"/>
                  <a:gd name="connsiteY117" fmla="*/ 142875 h 1990725"/>
                  <a:gd name="connsiteX118" fmla="*/ 3805067 w 3834225"/>
                  <a:gd name="connsiteY118" fmla="*/ 95250 h 1990725"/>
                  <a:gd name="connsiteX119" fmla="*/ 3833642 w 3834225"/>
                  <a:gd name="connsiteY119" fmla="*/ 57150 h 1990725"/>
                  <a:gd name="connsiteX120" fmla="*/ 3824117 w 3834225"/>
                  <a:gd name="connsiteY120" fmla="*/ 0 h 1990725"/>
                  <a:gd name="connsiteX0" fmla="*/ 832602 w 3852869"/>
                  <a:gd name="connsiteY0" fmla="*/ 790575 h 1990725"/>
                  <a:gd name="connsiteX1" fmla="*/ 781186 w 3852869"/>
                  <a:gd name="connsiteY1" fmla="*/ 809625 h 1990725"/>
                  <a:gd name="connsiteX2" fmla="*/ 723880 w 3852869"/>
                  <a:gd name="connsiteY2" fmla="*/ 857250 h 1990725"/>
                  <a:gd name="connsiteX3" fmla="*/ 20446 w 3852869"/>
                  <a:gd name="connsiteY3" fmla="*/ 485775 h 1990725"/>
                  <a:gd name="connsiteX4" fmla="*/ 221920 w 3852869"/>
                  <a:gd name="connsiteY4" fmla="*/ 1104900 h 1990725"/>
                  <a:gd name="connsiteX5" fmla="*/ 832600 w 3852869"/>
                  <a:gd name="connsiteY5" fmla="*/ 790575 h 1990725"/>
                  <a:gd name="connsiteX6" fmla="*/ 939387 w 3852869"/>
                  <a:gd name="connsiteY6" fmla="*/ 923925 h 1990725"/>
                  <a:gd name="connsiteX7" fmla="*/ 985000 w 3852869"/>
                  <a:gd name="connsiteY7" fmla="*/ 742950 h 1990725"/>
                  <a:gd name="connsiteX8" fmla="*/ 1057594 w 3852869"/>
                  <a:gd name="connsiteY8" fmla="*/ 763161 h 1990725"/>
                  <a:gd name="connsiteX9" fmla="*/ 1141299 w 3852869"/>
                  <a:gd name="connsiteY9" fmla="*/ 590550 h 1990725"/>
                  <a:gd name="connsiteX10" fmla="*/ 1294798 w 3852869"/>
                  <a:gd name="connsiteY10" fmla="*/ 514358 h 1990725"/>
                  <a:gd name="connsiteX11" fmla="*/ 1499404 w 3852869"/>
                  <a:gd name="connsiteY11" fmla="*/ 390525 h 1990725"/>
                  <a:gd name="connsiteX12" fmla="*/ 1947108 w 3852869"/>
                  <a:gd name="connsiteY12" fmla="*/ 176059 h 1990725"/>
                  <a:gd name="connsiteX13" fmla="*/ 2375911 w 3852869"/>
                  <a:gd name="connsiteY13" fmla="*/ 28575 h 1990725"/>
                  <a:gd name="connsiteX14" fmla="*/ 2442586 w 3852869"/>
                  <a:gd name="connsiteY14" fmla="*/ 9525 h 1990725"/>
                  <a:gd name="connsiteX15" fmla="*/ 2556886 w 3852869"/>
                  <a:gd name="connsiteY15" fmla="*/ 19050 h 1990725"/>
                  <a:gd name="connsiteX16" fmla="*/ 2575936 w 3852869"/>
                  <a:gd name="connsiteY16" fmla="*/ 47625 h 1990725"/>
                  <a:gd name="connsiteX17" fmla="*/ 2585461 w 3852869"/>
                  <a:gd name="connsiteY17" fmla="*/ 95250 h 1990725"/>
                  <a:gd name="connsiteX18" fmla="*/ 2594986 w 3852869"/>
                  <a:gd name="connsiteY18" fmla="*/ 333375 h 1990725"/>
                  <a:gd name="connsiteX19" fmla="*/ 2623561 w 3852869"/>
                  <a:gd name="connsiteY19" fmla="*/ 495300 h 1990725"/>
                  <a:gd name="connsiteX20" fmla="*/ 2633086 w 3852869"/>
                  <a:gd name="connsiteY20" fmla="*/ 523875 h 1990725"/>
                  <a:gd name="connsiteX21" fmla="*/ 2652137 w 3852869"/>
                  <a:gd name="connsiteY21" fmla="*/ 647700 h 1990725"/>
                  <a:gd name="connsiteX22" fmla="*/ 2652134 w 3852869"/>
                  <a:gd name="connsiteY22" fmla="*/ 695325 h 1990725"/>
                  <a:gd name="connsiteX23" fmla="*/ 2652135 w 3852869"/>
                  <a:gd name="connsiteY23" fmla="*/ 742950 h 1990725"/>
                  <a:gd name="connsiteX24" fmla="*/ 2699761 w 3852869"/>
                  <a:gd name="connsiteY24" fmla="*/ 723900 h 1990725"/>
                  <a:gd name="connsiteX25" fmla="*/ 2709286 w 3852869"/>
                  <a:gd name="connsiteY25" fmla="*/ 876300 h 1990725"/>
                  <a:gd name="connsiteX26" fmla="*/ 2718811 w 3852869"/>
                  <a:gd name="connsiteY26" fmla="*/ 904875 h 1990725"/>
                  <a:gd name="connsiteX27" fmla="*/ 2709286 w 3852869"/>
                  <a:gd name="connsiteY27" fmla="*/ 952500 h 1990725"/>
                  <a:gd name="connsiteX28" fmla="*/ 2728336 w 3852869"/>
                  <a:gd name="connsiteY28" fmla="*/ 1000125 h 1990725"/>
                  <a:gd name="connsiteX29" fmla="*/ 2728336 w 3852869"/>
                  <a:gd name="connsiteY29" fmla="*/ 1028700 h 1990725"/>
                  <a:gd name="connsiteX30" fmla="*/ 2737861 w 3852869"/>
                  <a:gd name="connsiteY30" fmla="*/ 1076325 h 1990725"/>
                  <a:gd name="connsiteX31" fmla="*/ 2737861 w 3852869"/>
                  <a:gd name="connsiteY31" fmla="*/ 1123950 h 1990725"/>
                  <a:gd name="connsiteX32" fmla="*/ 2747386 w 3852869"/>
                  <a:gd name="connsiteY32" fmla="*/ 1162050 h 1990725"/>
                  <a:gd name="connsiteX33" fmla="*/ 2737861 w 3852869"/>
                  <a:gd name="connsiteY33" fmla="*/ 1181100 h 1990725"/>
                  <a:gd name="connsiteX34" fmla="*/ 2756911 w 3852869"/>
                  <a:gd name="connsiteY34" fmla="*/ 1219200 h 1990725"/>
                  <a:gd name="connsiteX35" fmla="*/ 2756911 w 3852869"/>
                  <a:gd name="connsiteY35" fmla="*/ 1266825 h 1990725"/>
                  <a:gd name="connsiteX36" fmla="*/ 2775961 w 3852869"/>
                  <a:gd name="connsiteY36" fmla="*/ 1314450 h 1990725"/>
                  <a:gd name="connsiteX37" fmla="*/ 2775961 w 3852869"/>
                  <a:gd name="connsiteY37" fmla="*/ 1362075 h 1990725"/>
                  <a:gd name="connsiteX38" fmla="*/ 2814061 w 3852869"/>
                  <a:gd name="connsiteY38" fmla="*/ 1400175 h 1990725"/>
                  <a:gd name="connsiteX39" fmla="*/ 2842636 w 3852869"/>
                  <a:gd name="connsiteY39" fmla="*/ 1362075 h 1990725"/>
                  <a:gd name="connsiteX40" fmla="*/ 2852161 w 3852869"/>
                  <a:gd name="connsiteY40" fmla="*/ 1314450 h 1990725"/>
                  <a:gd name="connsiteX41" fmla="*/ 2871211 w 3852869"/>
                  <a:gd name="connsiteY41" fmla="*/ 1257300 h 1990725"/>
                  <a:gd name="connsiteX42" fmla="*/ 2871211 w 3852869"/>
                  <a:gd name="connsiteY42" fmla="*/ 1219200 h 1990725"/>
                  <a:gd name="connsiteX43" fmla="*/ 2890261 w 3852869"/>
                  <a:gd name="connsiteY43" fmla="*/ 1152525 h 1990725"/>
                  <a:gd name="connsiteX44" fmla="*/ 2880736 w 3852869"/>
                  <a:gd name="connsiteY44" fmla="*/ 1085850 h 1990725"/>
                  <a:gd name="connsiteX45" fmla="*/ 2890261 w 3852869"/>
                  <a:gd name="connsiteY45" fmla="*/ 1057275 h 1990725"/>
                  <a:gd name="connsiteX46" fmla="*/ 2909311 w 3852869"/>
                  <a:gd name="connsiteY46" fmla="*/ 990600 h 1990725"/>
                  <a:gd name="connsiteX47" fmla="*/ 2918836 w 3852869"/>
                  <a:gd name="connsiteY47" fmla="*/ 942975 h 1990725"/>
                  <a:gd name="connsiteX48" fmla="*/ 2928361 w 3852869"/>
                  <a:gd name="connsiteY48" fmla="*/ 895350 h 1990725"/>
                  <a:gd name="connsiteX49" fmla="*/ 2947411 w 3852869"/>
                  <a:gd name="connsiteY49" fmla="*/ 847725 h 1990725"/>
                  <a:gd name="connsiteX50" fmla="*/ 2995036 w 3852869"/>
                  <a:gd name="connsiteY50" fmla="*/ 904875 h 1990725"/>
                  <a:gd name="connsiteX51" fmla="*/ 2995036 w 3852869"/>
                  <a:gd name="connsiteY51" fmla="*/ 952500 h 1990725"/>
                  <a:gd name="connsiteX52" fmla="*/ 3061714 w 3852869"/>
                  <a:gd name="connsiteY52" fmla="*/ 1047750 h 1990725"/>
                  <a:gd name="connsiteX53" fmla="*/ 3128388 w 3852869"/>
                  <a:gd name="connsiteY53" fmla="*/ 962025 h 1990725"/>
                  <a:gd name="connsiteX54" fmla="*/ 3156961 w 3852869"/>
                  <a:gd name="connsiteY54" fmla="*/ 1019175 h 1990725"/>
                  <a:gd name="connsiteX55" fmla="*/ 3166486 w 3852869"/>
                  <a:gd name="connsiteY55" fmla="*/ 819150 h 1990725"/>
                  <a:gd name="connsiteX56" fmla="*/ 3214111 w 3852869"/>
                  <a:gd name="connsiteY56" fmla="*/ 762000 h 1990725"/>
                  <a:gd name="connsiteX57" fmla="*/ 3271261 w 3852869"/>
                  <a:gd name="connsiteY57" fmla="*/ 762000 h 1990725"/>
                  <a:gd name="connsiteX58" fmla="*/ 3328411 w 3852869"/>
                  <a:gd name="connsiteY58" fmla="*/ 771525 h 1990725"/>
                  <a:gd name="connsiteX59" fmla="*/ 3385562 w 3852869"/>
                  <a:gd name="connsiteY59" fmla="*/ 790575 h 1990725"/>
                  <a:gd name="connsiteX60" fmla="*/ 3395086 w 3852869"/>
                  <a:gd name="connsiteY60" fmla="*/ 857250 h 1990725"/>
                  <a:gd name="connsiteX61" fmla="*/ 3414136 w 3852869"/>
                  <a:gd name="connsiteY61" fmla="*/ 914400 h 1990725"/>
                  <a:gd name="connsiteX62" fmla="*/ 3433186 w 3852869"/>
                  <a:gd name="connsiteY62" fmla="*/ 971550 h 1990725"/>
                  <a:gd name="connsiteX63" fmla="*/ 3452236 w 3852869"/>
                  <a:gd name="connsiteY63" fmla="*/ 1028700 h 1990725"/>
                  <a:gd name="connsiteX64" fmla="*/ 3442711 w 3852869"/>
                  <a:gd name="connsiteY64" fmla="*/ 1057275 h 1990725"/>
                  <a:gd name="connsiteX65" fmla="*/ 3471286 w 3852869"/>
                  <a:gd name="connsiteY65" fmla="*/ 1114425 h 1990725"/>
                  <a:gd name="connsiteX66" fmla="*/ 3471286 w 3852869"/>
                  <a:gd name="connsiteY66" fmla="*/ 1162050 h 1990725"/>
                  <a:gd name="connsiteX67" fmla="*/ 3471286 w 3852869"/>
                  <a:gd name="connsiteY67" fmla="*/ 1209675 h 1990725"/>
                  <a:gd name="connsiteX68" fmla="*/ 3452236 w 3852869"/>
                  <a:gd name="connsiteY68" fmla="*/ 1238250 h 1990725"/>
                  <a:gd name="connsiteX69" fmla="*/ 3461761 w 3852869"/>
                  <a:gd name="connsiteY69" fmla="*/ 1276350 h 1990725"/>
                  <a:gd name="connsiteX70" fmla="*/ 3471286 w 3852869"/>
                  <a:gd name="connsiteY70" fmla="*/ 1333500 h 1990725"/>
                  <a:gd name="connsiteX71" fmla="*/ 3490336 w 3852869"/>
                  <a:gd name="connsiteY71" fmla="*/ 1390650 h 1990725"/>
                  <a:gd name="connsiteX72" fmla="*/ 3490336 w 3852869"/>
                  <a:gd name="connsiteY72" fmla="*/ 1447800 h 1990725"/>
                  <a:gd name="connsiteX73" fmla="*/ 3509386 w 3852869"/>
                  <a:gd name="connsiteY73" fmla="*/ 1504950 h 1990725"/>
                  <a:gd name="connsiteX74" fmla="*/ 3528436 w 3852869"/>
                  <a:gd name="connsiteY74" fmla="*/ 1562100 h 1990725"/>
                  <a:gd name="connsiteX75" fmla="*/ 3537961 w 3852869"/>
                  <a:gd name="connsiteY75" fmla="*/ 1590675 h 1990725"/>
                  <a:gd name="connsiteX76" fmla="*/ 3537961 w 3852869"/>
                  <a:gd name="connsiteY76" fmla="*/ 1638300 h 1990725"/>
                  <a:gd name="connsiteX77" fmla="*/ 3557011 w 3852869"/>
                  <a:gd name="connsiteY77" fmla="*/ 1685925 h 1990725"/>
                  <a:gd name="connsiteX78" fmla="*/ 3557011 w 3852869"/>
                  <a:gd name="connsiteY78" fmla="*/ 1743075 h 1990725"/>
                  <a:gd name="connsiteX79" fmla="*/ 3566536 w 3852869"/>
                  <a:gd name="connsiteY79" fmla="*/ 1800225 h 1990725"/>
                  <a:gd name="connsiteX80" fmla="*/ 3557011 w 3852869"/>
                  <a:gd name="connsiteY80" fmla="*/ 1838325 h 1990725"/>
                  <a:gd name="connsiteX81" fmla="*/ 3566536 w 3852869"/>
                  <a:gd name="connsiteY81" fmla="*/ 1876425 h 1990725"/>
                  <a:gd name="connsiteX82" fmla="*/ 3585586 w 3852869"/>
                  <a:gd name="connsiteY82" fmla="*/ 1933575 h 1990725"/>
                  <a:gd name="connsiteX83" fmla="*/ 3557011 w 3852869"/>
                  <a:gd name="connsiteY83" fmla="*/ 1962150 h 1990725"/>
                  <a:gd name="connsiteX84" fmla="*/ 3585586 w 3852869"/>
                  <a:gd name="connsiteY84" fmla="*/ 1990725 h 1990725"/>
                  <a:gd name="connsiteX85" fmla="*/ 3633211 w 3852869"/>
                  <a:gd name="connsiteY85" fmla="*/ 1924050 h 1990725"/>
                  <a:gd name="connsiteX86" fmla="*/ 3633211 w 3852869"/>
                  <a:gd name="connsiteY86" fmla="*/ 1857375 h 1990725"/>
                  <a:gd name="connsiteX87" fmla="*/ 3642736 w 3852869"/>
                  <a:gd name="connsiteY87" fmla="*/ 1800225 h 1990725"/>
                  <a:gd name="connsiteX88" fmla="*/ 3642736 w 3852869"/>
                  <a:gd name="connsiteY88" fmla="*/ 1752600 h 1990725"/>
                  <a:gd name="connsiteX89" fmla="*/ 3642736 w 3852869"/>
                  <a:gd name="connsiteY89" fmla="*/ 1685925 h 1990725"/>
                  <a:gd name="connsiteX90" fmla="*/ 3652261 w 3852869"/>
                  <a:gd name="connsiteY90" fmla="*/ 1628775 h 1990725"/>
                  <a:gd name="connsiteX91" fmla="*/ 3661786 w 3852869"/>
                  <a:gd name="connsiteY91" fmla="*/ 1562100 h 1990725"/>
                  <a:gd name="connsiteX92" fmla="*/ 3652261 w 3852869"/>
                  <a:gd name="connsiteY92" fmla="*/ 1504950 h 1990725"/>
                  <a:gd name="connsiteX93" fmla="*/ 3680836 w 3852869"/>
                  <a:gd name="connsiteY93" fmla="*/ 1457325 h 1990725"/>
                  <a:gd name="connsiteX94" fmla="*/ 3652261 w 3852869"/>
                  <a:gd name="connsiteY94" fmla="*/ 1419225 h 1990725"/>
                  <a:gd name="connsiteX95" fmla="*/ 3680836 w 3852869"/>
                  <a:gd name="connsiteY95" fmla="*/ 1352550 h 1990725"/>
                  <a:gd name="connsiteX96" fmla="*/ 3680836 w 3852869"/>
                  <a:gd name="connsiteY96" fmla="*/ 1285875 h 1990725"/>
                  <a:gd name="connsiteX97" fmla="*/ 3661786 w 3852869"/>
                  <a:gd name="connsiteY97" fmla="*/ 1238250 h 1990725"/>
                  <a:gd name="connsiteX98" fmla="*/ 3671311 w 3852869"/>
                  <a:gd name="connsiteY98" fmla="*/ 1181100 h 1990725"/>
                  <a:gd name="connsiteX99" fmla="*/ 3671311 w 3852869"/>
                  <a:gd name="connsiteY99" fmla="*/ 1152525 h 1990725"/>
                  <a:gd name="connsiteX100" fmla="*/ 3680836 w 3852869"/>
                  <a:gd name="connsiteY100" fmla="*/ 1085850 h 1990725"/>
                  <a:gd name="connsiteX101" fmla="*/ 3680836 w 3852869"/>
                  <a:gd name="connsiteY101" fmla="*/ 1047750 h 1990725"/>
                  <a:gd name="connsiteX102" fmla="*/ 3671311 w 3852869"/>
                  <a:gd name="connsiteY102" fmla="*/ 981075 h 1990725"/>
                  <a:gd name="connsiteX103" fmla="*/ 3680836 w 3852869"/>
                  <a:gd name="connsiteY103" fmla="*/ 933450 h 1990725"/>
                  <a:gd name="connsiteX104" fmla="*/ 3699886 w 3852869"/>
                  <a:gd name="connsiteY104" fmla="*/ 866775 h 1990725"/>
                  <a:gd name="connsiteX105" fmla="*/ 3718936 w 3852869"/>
                  <a:gd name="connsiteY105" fmla="*/ 819150 h 1990725"/>
                  <a:gd name="connsiteX106" fmla="*/ 3699886 w 3852869"/>
                  <a:gd name="connsiteY106" fmla="*/ 781050 h 1990725"/>
                  <a:gd name="connsiteX107" fmla="*/ 3718936 w 3852869"/>
                  <a:gd name="connsiteY107" fmla="*/ 685800 h 1990725"/>
                  <a:gd name="connsiteX108" fmla="*/ 3785615 w 3852869"/>
                  <a:gd name="connsiteY108" fmla="*/ 742950 h 1990725"/>
                  <a:gd name="connsiteX109" fmla="*/ 3785611 w 3852869"/>
                  <a:gd name="connsiteY109" fmla="*/ 533400 h 1990725"/>
                  <a:gd name="connsiteX110" fmla="*/ 3795136 w 3852869"/>
                  <a:gd name="connsiteY110" fmla="*/ 485775 h 1990725"/>
                  <a:gd name="connsiteX111" fmla="*/ 3795136 w 3852869"/>
                  <a:gd name="connsiteY111" fmla="*/ 428625 h 1990725"/>
                  <a:gd name="connsiteX112" fmla="*/ 3814186 w 3852869"/>
                  <a:gd name="connsiteY112" fmla="*/ 361950 h 1990725"/>
                  <a:gd name="connsiteX113" fmla="*/ 3804661 w 3852869"/>
                  <a:gd name="connsiteY113" fmla="*/ 314325 h 1990725"/>
                  <a:gd name="connsiteX114" fmla="*/ 3804661 w 3852869"/>
                  <a:gd name="connsiteY114" fmla="*/ 247650 h 1990725"/>
                  <a:gd name="connsiteX115" fmla="*/ 3814186 w 3852869"/>
                  <a:gd name="connsiteY115" fmla="*/ 190500 h 1990725"/>
                  <a:gd name="connsiteX116" fmla="*/ 3842761 w 3852869"/>
                  <a:gd name="connsiteY116" fmla="*/ 142875 h 1990725"/>
                  <a:gd name="connsiteX117" fmla="*/ 3823711 w 3852869"/>
                  <a:gd name="connsiteY117" fmla="*/ 95250 h 1990725"/>
                  <a:gd name="connsiteX118" fmla="*/ 3852286 w 3852869"/>
                  <a:gd name="connsiteY118" fmla="*/ 57150 h 1990725"/>
                  <a:gd name="connsiteX119" fmla="*/ 3842761 w 3852869"/>
                  <a:gd name="connsiteY119" fmla="*/ 0 h 1990725"/>
                  <a:gd name="connsiteX0" fmla="*/ 836013 w 3856280"/>
                  <a:gd name="connsiteY0" fmla="*/ 790575 h 1990725"/>
                  <a:gd name="connsiteX1" fmla="*/ 784597 w 3856280"/>
                  <a:gd name="connsiteY1" fmla="*/ 809625 h 1990725"/>
                  <a:gd name="connsiteX2" fmla="*/ 23857 w 3856280"/>
                  <a:gd name="connsiteY2" fmla="*/ 485775 h 1990725"/>
                  <a:gd name="connsiteX3" fmla="*/ 225331 w 3856280"/>
                  <a:gd name="connsiteY3" fmla="*/ 1104900 h 1990725"/>
                  <a:gd name="connsiteX4" fmla="*/ 836011 w 3856280"/>
                  <a:gd name="connsiteY4" fmla="*/ 790575 h 1990725"/>
                  <a:gd name="connsiteX5" fmla="*/ 942798 w 3856280"/>
                  <a:gd name="connsiteY5" fmla="*/ 923925 h 1990725"/>
                  <a:gd name="connsiteX6" fmla="*/ 988411 w 3856280"/>
                  <a:gd name="connsiteY6" fmla="*/ 742950 h 1990725"/>
                  <a:gd name="connsiteX7" fmla="*/ 1061005 w 3856280"/>
                  <a:gd name="connsiteY7" fmla="*/ 763161 h 1990725"/>
                  <a:gd name="connsiteX8" fmla="*/ 1144710 w 3856280"/>
                  <a:gd name="connsiteY8" fmla="*/ 590550 h 1990725"/>
                  <a:gd name="connsiteX9" fmla="*/ 1298209 w 3856280"/>
                  <a:gd name="connsiteY9" fmla="*/ 514358 h 1990725"/>
                  <a:gd name="connsiteX10" fmla="*/ 1502815 w 3856280"/>
                  <a:gd name="connsiteY10" fmla="*/ 390525 h 1990725"/>
                  <a:gd name="connsiteX11" fmla="*/ 1950519 w 3856280"/>
                  <a:gd name="connsiteY11" fmla="*/ 176059 h 1990725"/>
                  <a:gd name="connsiteX12" fmla="*/ 2379322 w 3856280"/>
                  <a:gd name="connsiteY12" fmla="*/ 28575 h 1990725"/>
                  <a:gd name="connsiteX13" fmla="*/ 2445997 w 3856280"/>
                  <a:gd name="connsiteY13" fmla="*/ 9525 h 1990725"/>
                  <a:gd name="connsiteX14" fmla="*/ 2560297 w 3856280"/>
                  <a:gd name="connsiteY14" fmla="*/ 19050 h 1990725"/>
                  <a:gd name="connsiteX15" fmla="*/ 2579347 w 3856280"/>
                  <a:gd name="connsiteY15" fmla="*/ 47625 h 1990725"/>
                  <a:gd name="connsiteX16" fmla="*/ 2588872 w 3856280"/>
                  <a:gd name="connsiteY16" fmla="*/ 95250 h 1990725"/>
                  <a:gd name="connsiteX17" fmla="*/ 2598397 w 3856280"/>
                  <a:gd name="connsiteY17" fmla="*/ 333375 h 1990725"/>
                  <a:gd name="connsiteX18" fmla="*/ 2626972 w 3856280"/>
                  <a:gd name="connsiteY18" fmla="*/ 495300 h 1990725"/>
                  <a:gd name="connsiteX19" fmla="*/ 2636497 w 3856280"/>
                  <a:gd name="connsiteY19" fmla="*/ 523875 h 1990725"/>
                  <a:gd name="connsiteX20" fmla="*/ 2655548 w 3856280"/>
                  <a:gd name="connsiteY20" fmla="*/ 647700 h 1990725"/>
                  <a:gd name="connsiteX21" fmla="*/ 2655545 w 3856280"/>
                  <a:gd name="connsiteY21" fmla="*/ 695325 h 1990725"/>
                  <a:gd name="connsiteX22" fmla="*/ 2655546 w 3856280"/>
                  <a:gd name="connsiteY22" fmla="*/ 742950 h 1990725"/>
                  <a:gd name="connsiteX23" fmla="*/ 2703172 w 3856280"/>
                  <a:gd name="connsiteY23" fmla="*/ 723900 h 1990725"/>
                  <a:gd name="connsiteX24" fmla="*/ 2712697 w 3856280"/>
                  <a:gd name="connsiteY24" fmla="*/ 876300 h 1990725"/>
                  <a:gd name="connsiteX25" fmla="*/ 2722222 w 3856280"/>
                  <a:gd name="connsiteY25" fmla="*/ 904875 h 1990725"/>
                  <a:gd name="connsiteX26" fmla="*/ 2712697 w 3856280"/>
                  <a:gd name="connsiteY26" fmla="*/ 952500 h 1990725"/>
                  <a:gd name="connsiteX27" fmla="*/ 2731747 w 3856280"/>
                  <a:gd name="connsiteY27" fmla="*/ 1000125 h 1990725"/>
                  <a:gd name="connsiteX28" fmla="*/ 2731747 w 3856280"/>
                  <a:gd name="connsiteY28" fmla="*/ 1028700 h 1990725"/>
                  <a:gd name="connsiteX29" fmla="*/ 2741272 w 3856280"/>
                  <a:gd name="connsiteY29" fmla="*/ 1076325 h 1990725"/>
                  <a:gd name="connsiteX30" fmla="*/ 2741272 w 3856280"/>
                  <a:gd name="connsiteY30" fmla="*/ 1123950 h 1990725"/>
                  <a:gd name="connsiteX31" fmla="*/ 2750797 w 3856280"/>
                  <a:gd name="connsiteY31" fmla="*/ 1162050 h 1990725"/>
                  <a:gd name="connsiteX32" fmla="*/ 2741272 w 3856280"/>
                  <a:gd name="connsiteY32" fmla="*/ 1181100 h 1990725"/>
                  <a:gd name="connsiteX33" fmla="*/ 2760322 w 3856280"/>
                  <a:gd name="connsiteY33" fmla="*/ 1219200 h 1990725"/>
                  <a:gd name="connsiteX34" fmla="*/ 2760322 w 3856280"/>
                  <a:gd name="connsiteY34" fmla="*/ 1266825 h 1990725"/>
                  <a:gd name="connsiteX35" fmla="*/ 2779372 w 3856280"/>
                  <a:gd name="connsiteY35" fmla="*/ 1314450 h 1990725"/>
                  <a:gd name="connsiteX36" fmla="*/ 2779372 w 3856280"/>
                  <a:gd name="connsiteY36" fmla="*/ 1362075 h 1990725"/>
                  <a:gd name="connsiteX37" fmla="*/ 2817472 w 3856280"/>
                  <a:gd name="connsiteY37" fmla="*/ 1400175 h 1990725"/>
                  <a:gd name="connsiteX38" fmla="*/ 2846047 w 3856280"/>
                  <a:gd name="connsiteY38" fmla="*/ 1362075 h 1990725"/>
                  <a:gd name="connsiteX39" fmla="*/ 2855572 w 3856280"/>
                  <a:gd name="connsiteY39" fmla="*/ 1314450 h 1990725"/>
                  <a:gd name="connsiteX40" fmla="*/ 2874622 w 3856280"/>
                  <a:gd name="connsiteY40" fmla="*/ 1257300 h 1990725"/>
                  <a:gd name="connsiteX41" fmla="*/ 2874622 w 3856280"/>
                  <a:gd name="connsiteY41" fmla="*/ 1219200 h 1990725"/>
                  <a:gd name="connsiteX42" fmla="*/ 2893672 w 3856280"/>
                  <a:gd name="connsiteY42" fmla="*/ 1152525 h 1990725"/>
                  <a:gd name="connsiteX43" fmla="*/ 2884147 w 3856280"/>
                  <a:gd name="connsiteY43" fmla="*/ 1085850 h 1990725"/>
                  <a:gd name="connsiteX44" fmla="*/ 2893672 w 3856280"/>
                  <a:gd name="connsiteY44" fmla="*/ 1057275 h 1990725"/>
                  <a:gd name="connsiteX45" fmla="*/ 2912722 w 3856280"/>
                  <a:gd name="connsiteY45" fmla="*/ 990600 h 1990725"/>
                  <a:gd name="connsiteX46" fmla="*/ 2922247 w 3856280"/>
                  <a:gd name="connsiteY46" fmla="*/ 942975 h 1990725"/>
                  <a:gd name="connsiteX47" fmla="*/ 2931772 w 3856280"/>
                  <a:gd name="connsiteY47" fmla="*/ 895350 h 1990725"/>
                  <a:gd name="connsiteX48" fmla="*/ 2950822 w 3856280"/>
                  <a:gd name="connsiteY48" fmla="*/ 847725 h 1990725"/>
                  <a:gd name="connsiteX49" fmla="*/ 2998447 w 3856280"/>
                  <a:gd name="connsiteY49" fmla="*/ 904875 h 1990725"/>
                  <a:gd name="connsiteX50" fmla="*/ 2998447 w 3856280"/>
                  <a:gd name="connsiteY50" fmla="*/ 952500 h 1990725"/>
                  <a:gd name="connsiteX51" fmla="*/ 3065125 w 3856280"/>
                  <a:gd name="connsiteY51" fmla="*/ 1047750 h 1990725"/>
                  <a:gd name="connsiteX52" fmla="*/ 3131799 w 3856280"/>
                  <a:gd name="connsiteY52" fmla="*/ 962025 h 1990725"/>
                  <a:gd name="connsiteX53" fmla="*/ 3160372 w 3856280"/>
                  <a:gd name="connsiteY53" fmla="*/ 1019175 h 1990725"/>
                  <a:gd name="connsiteX54" fmla="*/ 3169897 w 3856280"/>
                  <a:gd name="connsiteY54" fmla="*/ 819150 h 1990725"/>
                  <a:gd name="connsiteX55" fmla="*/ 3217522 w 3856280"/>
                  <a:gd name="connsiteY55" fmla="*/ 762000 h 1990725"/>
                  <a:gd name="connsiteX56" fmla="*/ 3274672 w 3856280"/>
                  <a:gd name="connsiteY56" fmla="*/ 762000 h 1990725"/>
                  <a:gd name="connsiteX57" fmla="*/ 3331822 w 3856280"/>
                  <a:gd name="connsiteY57" fmla="*/ 771525 h 1990725"/>
                  <a:gd name="connsiteX58" fmla="*/ 3388973 w 3856280"/>
                  <a:gd name="connsiteY58" fmla="*/ 790575 h 1990725"/>
                  <a:gd name="connsiteX59" fmla="*/ 3398497 w 3856280"/>
                  <a:gd name="connsiteY59" fmla="*/ 857250 h 1990725"/>
                  <a:gd name="connsiteX60" fmla="*/ 3417547 w 3856280"/>
                  <a:gd name="connsiteY60" fmla="*/ 914400 h 1990725"/>
                  <a:gd name="connsiteX61" fmla="*/ 3436597 w 3856280"/>
                  <a:gd name="connsiteY61" fmla="*/ 971550 h 1990725"/>
                  <a:gd name="connsiteX62" fmla="*/ 3455647 w 3856280"/>
                  <a:gd name="connsiteY62" fmla="*/ 1028700 h 1990725"/>
                  <a:gd name="connsiteX63" fmla="*/ 3446122 w 3856280"/>
                  <a:gd name="connsiteY63" fmla="*/ 1057275 h 1990725"/>
                  <a:gd name="connsiteX64" fmla="*/ 3474697 w 3856280"/>
                  <a:gd name="connsiteY64" fmla="*/ 1114425 h 1990725"/>
                  <a:gd name="connsiteX65" fmla="*/ 3474697 w 3856280"/>
                  <a:gd name="connsiteY65" fmla="*/ 1162050 h 1990725"/>
                  <a:gd name="connsiteX66" fmla="*/ 3474697 w 3856280"/>
                  <a:gd name="connsiteY66" fmla="*/ 1209675 h 1990725"/>
                  <a:gd name="connsiteX67" fmla="*/ 3455647 w 3856280"/>
                  <a:gd name="connsiteY67" fmla="*/ 1238250 h 1990725"/>
                  <a:gd name="connsiteX68" fmla="*/ 3465172 w 3856280"/>
                  <a:gd name="connsiteY68" fmla="*/ 1276350 h 1990725"/>
                  <a:gd name="connsiteX69" fmla="*/ 3474697 w 3856280"/>
                  <a:gd name="connsiteY69" fmla="*/ 1333500 h 1990725"/>
                  <a:gd name="connsiteX70" fmla="*/ 3493747 w 3856280"/>
                  <a:gd name="connsiteY70" fmla="*/ 1390650 h 1990725"/>
                  <a:gd name="connsiteX71" fmla="*/ 3493747 w 3856280"/>
                  <a:gd name="connsiteY71" fmla="*/ 1447800 h 1990725"/>
                  <a:gd name="connsiteX72" fmla="*/ 3512797 w 3856280"/>
                  <a:gd name="connsiteY72" fmla="*/ 1504950 h 1990725"/>
                  <a:gd name="connsiteX73" fmla="*/ 3531847 w 3856280"/>
                  <a:gd name="connsiteY73" fmla="*/ 1562100 h 1990725"/>
                  <a:gd name="connsiteX74" fmla="*/ 3541372 w 3856280"/>
                  <a:gd name="connsiteY74" fmla="*/ 1590675 h 1990725"/>
                  <a:gd name="connsiteX75" fmla="*/ 3541372 w 3856280"/>
                  <a:gd name="connsiteY75" fmla="*/ 1638300 h 1990725"/>
                  <a:gd name="connsiteX76" fmla="*/ 3560422 w 3856280"/>
                  <a:gd name="connsiteY76" fmla="*/ 1685925 h 1990725"/>
                  <a:gd name="connsiteX77" fmla="*/ 3560422 w 3856280"/>
                  <a:gd name="connsiteY77" fmla="*/ 1743075 h 1990725"/>
                  <a:gd name="connsiteX78" fmla="*/ 3569947 w 3856280"/>
                  <a:gd name="connsiteY78" fmla="*/ 1800225 h 1990725"/>
                  <a:gd name="connsiteX79" fmla="*/ 3560422 w 3856280"/>
                  <a:gd name="connsiteY79" fmla="*/ 1838325 h 1990725"/>
                  <a:gd name="connsiteX80" fmla="*/ 3569947 w 3856280"/>
                  <a:gd name="connsiteY80" fmla="*/ 1876425 h 1990725"/>
                  <a:gd name="connsiteX81" fmla="*/ 3588997 w 3856280"/>
                  <a:gd name="connsiteY81" fmla="*/ 1933575 h 1990725"/>
                  <a:gd name="connsiteX82" fmla="*/ 3560422 w 3856280"/>
                  <a:gd name="connsiteY82" fmla="*/ 1962150 h 1990725"/>
                  <a:gd name="connsiteX83" fmla="*/ 3588997 w 3856280"/>
                  <a:gd name="connsiteY83" fmla="*/ 1990725 h 1990725"/>
                  <a:gd name="connsiteX84" fmla="*/ 3636622 w 3856280"/>
                  <a:gd name="connsiteY84" fmla="*/ 1924050 h 1990725"/>
                  <a:gd name="connsiteX85" fmla="*/ 3636622 w 3856280"/>
                  <a:gd name="connsiteY85" fmla="*/ 1857375 h 1990725"/>
                  <a:gd name="connsiteX86" fmla="*/ 3646147 w 3856280"/>
                  <a:gd name="connsiteY86" fmla="*/ 1800225 h 1990725"/>
                  <a:gd name="connsiteX87" fmla="*/ 3646147 w 3856280"/>
                  <a:gd name="connsiteY87" fmla="*/ 1752600 h 1990725"/>
                  <a:gd name="connsiteX88" fmla="*/ 3646147 w 3856280"/>
                  <a:gd name="connsiteY88" fmla="*/ 1685925 h 1990725"/>
                  <a:gd name="connsiteX89" fmla="*/ 3655672 w 3856280"/>
                  <a:gd name="connsiteY89" fmla="*/ 1628775 h 1990725"/>
                  <a:gd name="connsiteX90" fmla="*/ 3665197 w 3856280"/>
                  <a:gd name="connsiteY90" fmla="*/ 1562100 h 1990725"/>
                  <a:gd name="connsiteX91" fmla="*/ 3655672 w 3856280"/>
                  <a:gd name="connsiteY91" fmla="*/ 1504950 h 1990725"/>
                  <a:gd name="connsiteX92" fmla="*/ 3684247 w 3856280"/>
                  <a:gd name="connsiteY92" fmla="*/ 1457325 h 1990725"/>
                  <a:gd name="connsiteX93" fmla="*/ 3655672 w 3856280"/>
                  <a:gd name="connsiteY93" fmla="*/ 1419225 h 1990725"/>
                  <a:gd name="connsiteX94" fmla="*/ 3684247 w 3856280"/>
                  <a:gd name="connsiteY94" fmla="*/ 1352550 h 1990725"/>
                  <a:gd name="connsiteX95" fmla="*/ 3684247 w 3856280"/>
                  <a:gd name="connsiteY95" fmla="*/ 1285875 h 1990725"/>
                  <a:gd name="connsiteX96" fmla="*/ 3665197 w 3856280"/>
                  <a:gd name="connsiteY96" fmla="*/ 1238250 h 1990725"/>
                  <a:gd name="connsiteX97" fmla="*/ 3674722 w 3856280"/>
                  <a:gd name="connsiteY97" fmla="*/ 1181100 h 1990725"/>
                  <a:gd name="connsiteX98" fmla="*/ 3674722 w 3856280"/>
                  <a:gd name="connsiteY98" fmla="*/ 1152525 h 1990725"/>
                  <a:gd name="connsiteX99" fmla="*/ 3684247 w 3856280"/>
                  <a:gd name="connsiteY99" fmla="*/ 1085850 h 1990725"/>
                  <a:gd name="connsiteX100" fmla="*/ 3684247 w 3856280"/>
                  <a:gd name="connsiteY100" fmla="*/ 1047750 h 1990725"/>
                  <a:gd name="connsiteX101" fmla="*/ 3674722 w 3856280"/>
                  <a:gd name="connsiteY101" fmla="*/ 981075 h 1990725"/>
                  <a:gd name="connsiteX102" fmla="*/ 3684247 w 3856280"/>
                  <a:gd name="connsiteY102" fmla="*/ 933450 h 1990725"/>
                  <a:gd name="connsiteX103" fmla="*/ 3703297 w 3856280"/>
                  <a:gd name="connsiteY103" fmla="*/ 866775 h 1990725"/>
                  <a:gd name="connsiteX104" fmla="*/ 3722347 w 3856280"/>
                  <a:gd name="connsiteY104" fmla="*/ 819150 h 1990725"/>
                  <a:gd name="connsiteX105" fmla="*/ 3703297 w 3856280"/>
                  <a:gd name="connsiteY105" fmla="*/ 781050 h 1990725"/>
                  <a:gd name="connsiteX106" fmla="*/ 3722347 w 3856280"/>
                  <a:gd name="connsiteY106" fmla="*/ 685800 h 1990725"/>
                  <a:gd name="connsiteX107" fmla="*/ 3789026 w 3856280"/>
                  <a:gd name="connsiteY107" fmla="*/ 742950 h 1990725"/>
                  <a:gd name="connsiteX108" fmla="*/ 3789022 w 3856280"/>
                  <a:gd name="connsiteY108" fmla="*/ 533400 h 1990725"/>
                  <a:gd name="connsiteX109" fmla="*/ 3798547 w 3856280"/>
                  <a:gd name="connsiteY109" fmla="*/ 485775 h 1990725"/>
                  <a:gd name="connsiteX110" fmla="*/ 3798547 w 3856280"/>
                  <a:gd name="connsiteY110" fmla="*/ 428625 h 1990725"/>
                  <a:gd name="connsiteX111" fmla="*/ 3817597 w 3856280"/>
                  <a:gd name="connsiteY111" fmla="*/ 361950 h 1990725"/>
                  <a:gd name="connsiteX112" fmla="*/ 3808072 w 3856280"/>
                  <a:gd name="connsiteY112" fmla="*/ 314325 h 1990725"/>
                  <a:gd name="connsiteX113" fmla="*/ 3808072 w 3856280"/>
                  <a:gd name="connsiteY113" fmla="*/ 247650 h 1990725"/>
                  <a:gd name="connsiteX114" fmla="*/ 3817597 w 3856280"/>
                  <a:gd name="connsiteY114" fmla="*/ 190500 h 1990725"/>
                  <a:gd name="connsiteX115" fmla="*/ 3846172 w 3856280"/>
                  <a:gd name="connsiteY115" fmla="*/ 142875 h 1990725"/>
                  <a:gd name="connsiteX116" fmla="*/ 3827122 w 3856280"/>
                  <a:gd name="connsiteY116" fmla="*/ 95250 h 1990725"/>
                  <a:gd name="connsiteX117" fmla="*/ 3855697 w 3856280"/>
                  <a:gd name="connsiteY117" fmla="*/ 57150 h 1990725"/>
                  <a:gd name="connsiteX118" fmla="*/ 3846172 w 3856280"/>
                  <a:gd name="connsiteY118" fmla="*/ 0 h 1990725"/>
                  <a:gd name="connsiteX0" fmla="*/ 841968 w 3862235"/>
                  <a:gd name="connsiteY0" fmla="*/ 790575 h 1990725"/>
                  <a:gd name="connsiteX1" fmla="*/ 790552 w 3862235"/>
                  <a:gd name="connsiteY1" fmla="*/ 809625 h 1990725"/>
                  <a:gd name="connsiteX2" fmla="*/ 29812 w 3862235"/>
                  <a:gd name="connsiteY2" fmla="*/ 485775 h 1990725"/>
                  <a:gd name="connsiteX3" fmla="*/ 231286 w 3862235"/>
                  <a:gd name="connsiteY3" fmla="*/ 1104900 h 1990725"/>
                  <a:gd name="connsiteX4" fmla="*/ 948753 w 3862235"/>
                  <a:gd name="connsiteY4" fmla="*/ 923925 h 1990725"/>
                  <a:gd name="connsiteX5" fmla="*/ 994366 w 3862235"/>
                  <a:gd name="connsiteY5" fmla="*/ 742950 h 1990725"/>
                  <a:gd name="connsiteX6" fmla="*/ 1066960 w 3862235"/>
                  <a:gd name="connsiteY6" fmla="*/ 763161 h 1990725"/>
                  <a:gd name="connsiteX7" fmla="*/ 1150665 w 3862235"/>
                  <a:gd name="connsiteY7" fmla="*/ 590550 h 1990725"/>
                  <a:gd name="connsiteX8" fmla="*/ 1304164 w 3862235"/>
                  <a:gd name="connsiteY8" fmla="*/ 514358 h 1990725"/>
                  <a:gd name="connsiteX9" fmla="*/ 1508770 w 3862235"/>
                  <a:gd name="connsiteY9" fmla="*/ 390525 h 1990725"/>
                  <a:gd name="connsiteX10" fmla="*/ 1956474 w 3862235"/>
                  <a:gd name="connsiteY10" fmla="*/ 176059 h 1990725"/>
                  <a:gd name="connsiteX11" fmla="*/ 2385277 w 3862235"/>
                  <a:gd name="connsiteY11" fmla="*/ 28575 h 1990725"/>
                  <a:gd name="connsiteX12" fmla="*/ 2451952 w 3862235"/>
                  <a:gd name="connsiteY12" fmla="*/ 9525 h 1990725"/>
                  <a:gd name="connsiteX13" fmla="*/ 2566252 w 3862235"/>
                  <a:gd name="connsiteY13" fmla="*/ 19050 h 1990725"/>
                  <a:gd name="connsiteX14" fmla="*/ 2585302 w 3862235"/>
                  <a:gd name="connsiteY14" fmla="*/ 47625 h 1990725"/>
                  <a:gd name="connsiteX15" fmla="*/ 2594827 w 3862235"/>
                  <a:gd name="connsiteY15" fmla="*/ 95250 h 1990725"/>
                  <a:gd name="connsiteX16" fmla="*/ 2604352 w 3862235"/>
                  <a:gd name="connsiteY16" fmla="*/ 333375 h 1990725"/>
                  <a:gd name="connsiteX17" fmla="*/ 2632927 w 3862235"/>
                  <a:gd name="connsiteY17" fmla="*/ 495300 h 1990725"/>
                  <a:gd name="connsiteX18" fmla="*/ 2642452 w 3862235"/>
                  <a:gd name="connsiteY18" fmla="*/ 523875 h 1990725"/>
                  <a:gd name="connsiteX19" fmla="*/ 2661503 w 3862235"/>
                  <a:gd name="connsiteY19" fmla="*/ 647700 h 1990725"/>
                  <a:gd name="connsiteX20" fmla="*/ 2661500 w 3862235"/>
                  <a:gd name="connsiteY20" fmla="*/ 695325 h 1990725"/>
                  <a:gd name="connsiteX21" fmla="*/ 2661501 w 3862235"/>
                  <a:gd name="connsiteY21" fmla="*/ 742950 h 1990725"/>
                  <a:gd name="connsiteX22" fmla="*/ 2709127 w 3862235"/>
                  <a:gd name="connsiteY22" fmla="*/ 723900 h 1990725"/>
                  <a:gd name="connsiteX23" fmla="*/ 2718652 w 3862235"/>
                  <a:gd name="connsiteY23" fmla="*/ 876300 h 1990725"/>
                  <a:gd name="connsiteX24" fmla="*/ 2728177 w 3862235"/>
                  <a:gd name="connsiteY24" fmla="*/ 904875 h 1990725"/>
                  <a:gd name="connsiteX25" fmla="*/ 2718652 w 3862235"/>
                  <a:gd name="connsiteY25" fmla="*/ 952500 h 1990725"/>
                  <a:gd name="connsiteX26" fmla="*/ 2737702 w 3862235"/>
                  <a:gd name="connsiteY26" fmla="*/ 1000125 h 1990725"/>
                  <a:gd name="connsiteX27" fmla="*/ 2737702 w 3862235"/>
                  <a:gd name="connsiteY27" fmla="*/ 1028700 h 1990725"/>
                  <a:gd name="connsiteX28" fmla="*/ 2747227 w 3862235"/>
                  <a:gd name="connsiteY28" fmla="*/ 1076325 h 1990725"/>
                  <a:gd name="connsiteX29" fmla="*/ 2747227 w 3862235"/>
                  <a:gd name="connsiteY29" fmla="*/ 1123950 h 1990725"/>
                  <a:gd name="connsiteX30" fmla="*/ 2756752 w 3862235"/>
                  <a:gd name="connsiteY30" fmla="*/ 1162050 h 1990725"/>
                  <a:gd name="connsiteX31" fmla="*/ 2747227 w 3862235"/>
                  <a:gd name="connsiteY31" fmla="*/ 1181100 h 1990725"/>
                  <a:gd name="connsiteX32" fmla="*/ 2766277 w 3862235"/>
                  <a:gd name="connsiteY32" fmla="*/ 1219200 h 1990725"/>
                  <a:gd name="connsiteX33" fmla="*/ 2766277 w 3862235"/>
                  <a:gd name="connsiteY33" fmla="*/ 1266825 h 1990725"/>
                  <a:gd name="connsiteX34" fmla="*/ 2785327 w 3862235"/>
                  <a:gd name="connsiteY34" fmla="*/ 1314450 h 1990725"/>
                  <a:gd name="connsiteX35" fmla="*/ 2785327 w 3862235"/>
                  <a:gd name="connsiteY35" fmla="*/ 1362075 h 1990725"/>
                  <a:gd name="connsiteX36" fmla="*/ 2823427 w 3862235"/>
                  <a:gd name="connsiteY36" fmla="*/ 1400175 h 1990725"/>
                  <a:gd name="connsiteX37" fmla="*/ 2852002 w 3862235"/>
                  <a:gd name="connsiteY37" fmla="*/ 1362075 h 1990725"/>
                  <a:gd name="connsiteX38" fmla="*/ 2861527 w 3862235"/>
                  <a:gd name="connsiteY38" fmla="*/ 1314450 h 1990725"/>
                  <a:gd name="connsiteX39" fmla="*/ 2880577 w 3862235"/>
                  <a:gd name="connsiteY39" fmla="*/ 1257300 h 1990725"/>
                  <a:gd name="connsiteX40" fmla="*/ 2880577 w 3862235"/>
                  <a:gd name="connsiteY40" fmla="*/ 1219200 h 1990725"/>
                  <a:gd name="connsiteX41" fmla="*/ 2899627 w 3862235"/>
                  <a:gd name="connsiteY41" fmla="*/ 1152525 h 1990725"/>
                  <a:gd name="connsiteX42" fmla="*/ 2890102 w 3862235"/>
                  <a:gd name="connsiteY42" fmla="*/ 1085850 h 1990725"/>
                  <a:gd name="connsiteX43" fmla="*/ 2899627 w 3862235"/>
                  <a:gd name="connsiteY43" fmla="*/ 1057275 h 1990725"/>
                  <a:gd name="connsiteX44" fmla="*/ 2918677 w 3862235"/>
                  <a:gd name="connsiteY44" fmla="*/ 990600 h 1990725"/>
                  <a:gd name="connsiteX45" fmla="*/ 2928202 w 3862235"/>
                  <a:gd name="connsiteY45" fmla="*/ 942975 h 1990725"/>
                  <a:gd name="connsiteX46" fmla="*/ 2937727 w 3862235"/>
                  <a:gd name="connsiteY46" fmla="*/ 895350 h 1990725"/>
                  <a:gd name="connsiteX47" fmla="*/ 2956777 w 3862235"/>
                  <a:gd name="connsiteY47" fmla="*/ 847725 h 1990725"/>
                  <a:gd name="connsiteX48" fmla="*/ 3004402 w 3862235"/>
                  <a:gd name="connsiteY48" fmla="*/ 904875 h 1990725"/>
                  <a:gd name="connsiteX49" fmla="*/ 3004402 w 3862235"/>
                  <a:gd name="connsiteY49" fmla="*/ 952500 h 1990725"/>
                  <a:gd name="connsiteX50" fmla="*/ 3071080 w 3862235"/>
                  <a:gd name="connsiteY50" fmla="*/ 1047750 h 1990725"/>
                  <a:gd name="connsiteX51" fmla="*/ 3137754 w 3862235"/>
                  <a:gd name="connsiteY51" fmla="*/ 962025 h 1990725"/>
                  <a:gd name="connsiteX52" fmla="*/ 3166327 w 3862235"/>
                  <a:gd name="connsiteY52" fmla="*/ 1019175 h 1990725"/>
                  <a:gd name="connsiteX53" fmla="*/ 3175852 w 3862235"/>
                  <a:gd name="connsiteY53" fmla="*/ 819150 h 1990725"/>
                  <a:gd name="connsiteX54" fmla="*/ 3223477 w 3862235"/>
                  <a:gd name="connsiteY54" fmla="*/ 762000 h 1990725"/>
                  <a:gd name="connsiteX55" fmla="*/ 3280627 w 3862235"/>
                  <a:gd name="connsiteY55" fmla="*/ 762000 h 1990725"/>
                  <a:gd name="connsiteX56" fmla="*/ 3337777 w 3862235"/>
                  <a:gd name="connsiteY56" fmla="*/ 771525 h 1990725"/>
                  <a:gd name="connsiteX57" fmla="*/ 3394928 w 3862235"/>
                  <a:gd name="connsiteY57" fmla="*/ 790575 h 1990725"/>
                  <a:gd name="connsiteX58" fmla="*/ 3404452 w 3862235"/>
                  <a:gd name="connsiteY58" fmla="*/ 857250 h 1990725"/>
                  <a:gd name="connsiteX59" fmla="*/ 3423502 w 3862235"/>
                  <a:gd name="connsiteY59" fmla="*/ 914400 h 1990725"/>
                  <a:gd name="connsiteX60" fmla="*/ 3442552 w 3862235"/>
                  <a:gd name="connsiteY60" fmla="*/ 971550 h 1990725"/>
                  <a:gd name="connsiteX61" fmla="*/ 3461602 w 3862235"/>
                  <a:gd name="connsiteY61" fmla="*/ 1028700 h 1990725"/>
                  <a:gd name="connsiteX62" fmla="*/ 3452077 w 3862235"/>
                  <a:gd name="connsiteY62" fmla="*/ 1057275 h 1990725"/>
                  <a:gd name="connsiteX63" fmla="*/ 3480652 w 3862235"/>
                  <a:gd name="connsiteY63" fmla="*/ 1114425 h 1990725"/>
                  <a:gd name="connsiteX64" fmla="*/ 3480652 w 3862235"/>
                  <a:gd name="connsiteY64" fmla="*/ 1162050 h 1990725"/>
                  <a:gd name="connsiteX65" fmla="*/ 3480652 w 3862235"/>
                  <a:gd name="connsiteY65" fmla="*/ 1209675 h 1990725"/>
                  <a:gd name="connsiteX66" fmla="*/ 3461602 w 3862235"/>
                  <a:gd name="connsiteY66" fmla="*/ 1238250 h 1990725"/>
                  <a:gd name="connsiteX67" fmla="*/ 3471127 w 3862235"/>
                  <a:gd name="connsiteY67" fmla="*/ 1276350 h 1990725"/>
                  <a:gd name="connsiteX68" fmla="*/ 3480652 w 3862235"/>
                  <a:gd name="connsiteY68" fmla="*/ 1333500 h 1990725"/>
                  <a:gd name="connsiteX69" fmla="*/ 3499702 w 3862235"/>
                  <a:gd name="connsiteY69" fmla="*/ 1390650 h 1990725"/>
                  <a:gd name="connsiteX70" fmla="*/ 3499702 w 3862235"/>
                  <a:gd name="connsiteY70" fmla="*/ 1447800 h 1990725"/>
                  <a:gd name="connsiteX71" fmla="*/ 3518752 w 3862235"/>
                  <a:gd name="connsiteY71" fmla="*/ 1504950 h 1990725"/>
                  <a:gd name="connsiteX72" fmla="*/ 3537802 w 3862235"/>
                  <a:gd name="connsiteY72" fmla="*/ 1562100 h 1990725"/>
                  <a:gd name="connsiteX73" fmla="*/ 3547327 w 3862235"/>
                  <a:gd name="connsiteY73" fmla="*/ 1590675 h 1990725"/>
                  <a:gd name="connsiteX74" fmla="*/ 3547327 w 3862235"/>
                  <a:gd name="connsiteY74" fmla="*/ 1638300 h 1990725"/>
                  <a:gd name="connsiteX75" fmla="*/ 3566377 w 3862235"/>
                  <a:gd name="connsiteY75" fmla="*/ 1685925 h 1990725"/>
                  <a:gd name="connsiteX76" fmla="*/ 3566377 w 3862235"/>
                  <a:gd name="connsiteY76" fmla="*/ 1743075 h 1990725"/>
                  <a:gd name="connsiteX77" fmla="*/ 3575902 w 3862235"/>
                  <a:gd name="connsiteY77" fmla="*/ 1800225 h 1990725"/>
                  <a:gd name="connsiteX78" fmla="*/ 3566377 w 3862235"/>
                  <a:gd name="connsiteY78" fmla="*/ 1838325 h 1990725"/>
                  <a:gd name="connsiteX79" fmla="*/ 3575902 w 3862235"/>
                  <a:gd name="connsiteY79" fmla="*/ 1876425 h 1990725"/>
                  <a:gd name="connsiteX80" fmla="*/ 3594952 w 3862235"/>
                  <a:gd name="connsiteY80" fmla="*/ 1933575 h 1990725"/>
                  <a:gd name="connsiteX81" fmla="*/ 3566377 w 3862235"/>
                  <a:gd name="connsiteY81" fmla="*/ 1962150 h 1990725"/>
                  <a:gd name="connsiteX82" fmla="*/ 3594952 w 3862235"/>
                  <a:gd name="connsiteY82" fmla="*/ 1990725 h 1990725"/>
                  <a:gd name="connsiteX83" fmla="*/ 3642577 w 3862235"/>
                  <a:gd name="connsiteY83" fmla="*/ 1924050 h 1990725"/>
                  <a:gd name="connsiteX84" fmla="*/ 3642577 w 3862235"/>
                  <a:gd name="connsiteY84" fmla="*/ 1857375 h 1990725"/>
                  <a:gd name="connsiteX85" fmla="*/ 3652102 w 3862235"/>
                  <a:gd name="connsiteY85" fmla="*/ 1800225 h 1990725"/>
                  <a:gd name="connsiteX86" fmla="*/ 3652102 w 3862235"/>
                  <a:gd name="connsiteY86" fmla="*/ 1752600 h 1990725"/>
                  <a:gd name="connsiteX87" fmla="*/ 3652102 w 3862235"/>
                  <a:gd name="connsiteY87" fmla="*/ 1685925 h 1990725"/>
                  <a:gd name="connsiteX88" fmla="*/ 3661627 w 3862235"/>
                  <a:gd name="connsiteY88" fmla="*/ 1628775 h 1990725"/>
                  <a:gd name="connsiteX89" fmla="*/ 3671152 w 3862235"/>
                  <a:gd name="connsiteY89" fmla="*/ 1562100 h 1990725"/>
                  <a:gd name="connsiteX90" fmla="*/ 3661627 w 3862235"/>
                  <a:gd name="connsiteY90" fmla="*/ 1504950 h 1990725"/>
                  <a:gd name="connsiteX91" fmla="*/ 3690202 w 3862235"/>
                  <a:gd name="connsiteY91" fmla="*/ 1457325 h 1990725"/>
                  <a:gd name="connsiteX92" fmla="*/ 3661627 w 3862235"/>
                  <a:gd name="connsiteY92" fmla="*/ 1419225 h 1990725"/>
                  <a:gd name="connsiteX93" fmla="*/ 3690202 w 3862235"/>
                  <a:gd name="connsiteY93" fmla="*/ 1352550 h 1990725"/>
                  <a:gd name="connsiteX94" fmla="*/ 3690202 w 3862235"/>
                  <a:gd name="connsiteY94" fmla="*/ 1285875 h 1990725"/>
                  <a:gd name="connsiteX95" fmla="*/ 3671152 w 3862235"/>
                  <a:gd name="connsiteY95" fmla="*/ 1238250 h 1990725"/>
                  <a:gd name="connsiteX96" fmla="*/ 3680677 w 3862235"/>
                  <a:gd name="connsiteY96" fmla="*/ 1181100 h 1990725"/>
                  <a:gd name="connsiteX97" fmla="*/ 3680677 w 3862235"/>
                  <a:gd name="connsiteY97" fmla="*/ 1152525 h 1990725"/>
                  <a:gd name="connsiteX98" fmla="*/ 3690202 w 3862235"/>
                  <a:gd name="connsiteY98" fmla="*/ 1085850 h 1990725"/>
                  <a:gd name="connsiteX99" fmla="*/ 3690202 w 3862235"/>
                  <a:gd name="connsiteY99" fmla="*/ 1047750 h 1990725"/>
                  <a:gd name="connsiteX100" fmla="*/ 3680677 w 3862235"/>
                  <a:gd name="connsiteY100" fmla="*/ 981075 h 1990725"/>
                  <a:gd name="connsiteX101" fmla="*/ 3690202 w 3862235"/>
                  <a:gd name="connsiteY101" fmla="*/ 933450 h 1990725"/>
                  <a:gd name="connsiteX102" fmla="*/ 3709252 w 3862235"/>
                  <a:gd name="connsiteY102" fmla="*/ 866775 h 1990725"/>
                  <a:gd name="connsiteX103" fmla="*/ 3728302 w 3862235"/>
                  <a:gd name="connsiteY103" fmla="*/ 819150 h 1990725"/>
                  <a:gd name="connsiteX104" fmla="*/ 3709252 w 3862235"/>
                  <a:gd name="connsiteY104" fmla="*/ 781050 h 1990725"/>
                  <a:gd name="connsiteX105" fmla="*/ 3728302 w 3862235"/>
                  <a:gd name="connsiteY105" fmla="*/ 685800 h 1990725"/>
                  <a:gd name="connsiteX106" fmla="*/ 3794981 w 3862235"/>
                  <a:gd name="connsiteY106" fmla="*/ 742950 h 1990725"/>
                  <a:gd name="connsiteX107" fmla="*/ 3794977 w 3862235"/>
                  <a:gd name="connsiteY107" fmla="*/ 533400 h 1990725"/>
                  <a:gd name="connsiteX108" fmla="*/ 3804502 w 3862235"/>
                  <a:gd name="connsiteY108" fmla="*/ 485775 h 1990725"/>
                  <a:gd name="connsiteX109" fmla="*/ 3804502 w 3862235"/>
                  <a:gd name="connsiteY109" fmla="*/ 428625 h 1990725"/>
                  <a:gd name="connsiteX110" fmla="*/ 3823552 w 3862235"/>
                  <a:gd name="connsiteY110" fmla="*/ 361950 h 1990725"/>
                  <a:gd name="connsiteX111" fmla="*/ 3814027 w 3862235"/>
                  <a:gd name="connsiteY111" fmla="*/ 314325 h 1990725"/>
                  <a:gd name="connsiteX112" fmla="*/ 3814027 w 3862235"/>
                  <a:gd name="connsiteY112" fmla="*/ 247650 h 1990725"/>
                  <a:gd name="connsiteX113" fmla="*/ 3823552 w 3862235"/>
                  <a:gd name="connsiteY113" fmla="*/ 190500 h 1990725"/>
                  <a:gd name="connsiteX114" fmla="*/ 3852127 w 3862235"/>
                  <a:gd name="connsiteY114" fmla="*/ 142875 h 1990725"/>
                  <a:gd name="connsiteX115" fmla="*/ 3833077 w 3862235"/>
                  <a:gd name="connsiteY115" fmla="*/ 95250 h 1990725"/>
                  <a:gd name="connsiteX116" fmla="*/ 3861652 w 3862235"/>
                  <a:gd name="connsiteY116" fmla="*/ 57150 h 1990725"/>
                  <a:gd name="connsiteX117" fmla="*/ 3852127 w 3862235"/>
                  <a:gd name="connsiteY117" fmla="*/ 0 h 1990725"/>
                  <a:gd name="connsiteX0" fmla="*/ 845441 w 3865708"/>
                  <a:gd name="connsiteY0" fmla="*/ 790575 h 1990725"/>
                  <a:gd name="connsiteX1" fmla="*/ 33285 w 3865708"/>
                  <a:gd name="connsiteY1" fmla="*/ 485775 h 1990725"/>
                  <a:gd name="connsiteX2" fmla="*/ 234759 w 3865708"/>
                  <a:gd name="connsiteY2" fmla="*/ 1104900 h 1990725"/>
                  <a:gd name="connsiteX3" fmla="*/ 952226 w 3865708"/>
                  <a:gd name="connsiteY3" fmla="*/ 923925 h 1990725"/>
                  <a:gd name="connsiteX4" fmla="*/ 997839 w 3865708"/>
                  <a:gd name="connsiteY4" fmla="*/ 742950 h 1990725"/>
                  <a:gd name="connsiteX5" fmla="*/ 1070433 w 3865708"/>
                  <a:gd name="connsiteY5" fmla="*/ 763161 h 1990725"/>
                  <a:gd name="connsiteX6" fmla="*/ 1154138 w 3865708"/>
                  <a:gd name="connsiteY6" fmla="*/ 590550 h 1990725"/>
                  <a:gd name="connsiteX7" fmla="*/ 1307637 w 3865708"/>
                  <a:gd name="connsiteY7" fmla="*/ 514358 h 1990725"/>
                  <a:gd name="connsiteX8" fmla="*/ 1512243 w 3865708"/>
                  <a:gd name="connsiteY8" fmla="*/ 390525 h 1990725"/>
                  <a:gd name="connsiteX9" fmla="*/ 1959947 w 3865708"/>
                  <a:gd name="connsiteY9" fmla="*/ 176059 h 1990725"/>
                  <a:gd name="connsiteX10" fmla="*/ 2388750 w 3865708"/>
                  <a:gd name="connsiteY10" fmla="*/ 28575 h 1990725"/>
                  <a:gd name="connsiteX11" fmla="*/ 2455425 w 3865708"/>
                  <a:gd name="connsiteY11" fmla="*/ 9525 h 1990725"/>
                  <a:gd name="connsiteX12" fmla="*/ 2569725 w 3865708"/>
                  <a:gd name="connsiteY12" fmla="*/ 19050 h 1990725"/>
                  <a:gd name="connsiteX13" fmla="*/ 2588775 w 3865708"/>
                  <a:gd name="connsiteY13" fmla="*/ 47625 h 1990725"/>
                  <a:gd name="connsiteX14" fmla="*/ 2598300 w 3865708"/>
                  <a:gd name="connsiteY14" fmla="*/ 95250 h 1990725"/>
                  <a:gd name="connsiteX15" fmla="*/ 2607825 w 3865708"/>
                  <a:gd name="connsiteY15" fmla="*/ 333375 h 1990725"/>
                  <a:gd name="connsiteX16" fmla="*/ 2636400 w 3865708"/>
                  <a:gd name="connsiteY16" fmla="*/ 495300 h 1990725"/>
                  <a:gd name="connsiteX17" fmla="*/ 2645925 w 3865708"/>
                  <a:gd name="connsiteY17" fmla="*/ 523875 h 1990725"/>
                  <a:gd name="connsiteX18" fmla="*/ 2664976 w 3865708"/>
                  <a:gd name="connsiteY18" fmla="*/ 647700 h 1990725"/>
                  <a:gd name="connsiteX19" fmla="*/ 2664973 w 3865708"/>
                  <a:gd name="connsiteY19" fmla="*/ 695325 h 1990725"/>
                  <a:gd name="connsiteX20" fmla="*/ 2664974 w 3865708"/>
                  <a:gd name="connsiteY20" fmla="*/ 742950 h 1990725"/>
                  <a:gd name="connsiteX21" fmla="*/ 2712600 w 3865708"/>
                  <a:gd name="connsiteY21" fmla="*/ 723900 h 1990725"/>
                  <a:gd name="connsiteX22" fmla="*/ 2722125 w 3865708"/>
                  <a:gd name="connsiteY22" fmla="*/ 876300 h 1990725"/>
                  <a:gd name="connsiteX23" fmla="*/ 2731650 w 3865708"/>
                  <a:gd name="connsiteY23" fmla="*/ 904875 h 1990725"/>
                  <a:gd name="connsiteX24" fmla="*/ 2722125 w 3865708"/>
                  <a:gd name="connsiteY24" fmla="*/ 952500 h 1990725"/>
                  <a:gd name="connsiteX25" fmla="*/ 2741175 w 3865708"/>
                  <a:gd name="connsiteY25" fmla="*/ 1000125 h 1990725"/>
                  <a:gd name="connsiteX26" fmla="*/ 2741175 w 3865708"/>
                  <a:gd name="connsiteY26" fmla="*/ 1028700 h 1990725"/>
                  <a:gd name="connsiteX27" fmla="*/ 2750700 w 3865708"/>
                  <a:gd name="connsiteY27" fmla="*/ 1076325 h 1990725"/>
                  <a:gd name="connsiteX28" fmla="*/ 2750700 w 3865708"/>
                  <a:gd name="connsiteY28" fmla="*/ 1123950 h 1990725"/>
                  <a:gd name="connsiteX29" fmla="*/ 2760225 w 3865708"/>
                  <a:gd name="connsiteY29" fmla="*/ 1162050 h 1990725"/>
                  <a:gd name="connsiteX30" fmla="*/ 2750700 w 3865708"/>
                  <a:gd name="connsiteY30" fmla="*/ 1181100 h 1990725"/>
                  <a:gd name="connsiteX31" fmla="*/ 2769750 w 3865708"/>
                  <a:gd name="connsiteY31" fmla="*/ 1219200 h 1990725"/>
                  <a:gd name="connsiteX32" fmla="*/ 2769750 w 3865708"/>
                  <a:gd name="connsiteY32" fmla="*/ 1266825 h 1990725"/>
                  <a:gd name="connsiteX33" fmla="*/ 2788800 w 3865708"/>
                  <a:gd name="connsiteY33" fmla="*/ 1314450 h 1990725"/>
                  <a:gd name="connsiteX34" fmla="*/ 2788800 w 3865708"/>
                  <a:gd name="connsiteY34" fmla="*/ 1362075 h 1990725"/>
                  <a:gd name="connsiteX35" fmla="*/ 2826900 w 3865708"/>
                  <a:gd name="connsiteY35" fmla="*/ 1400175 h 1990725"/>
                  <a:gd name="connsiteX36" fmla="*/ 2855475 w 3865708"/>
                  <a:gd name="connsiteY36" fmla="*/ 1362075 h 1990725"/>
                  <a:gd name="connsiteX37" fmla="*/ 2865000 w 3865708"/>
                  <a:gd name="connsiteY37" fmla="*/ 1314450 h 1990725"/>
                  <a:gd name="connsiteX38" fmla="*/ 2884050 w 3865708"/>
                  <a:gd name="connsiteY38" fmla="*/ 1257300 h 1990725"/>
                  <a:gd name="connsiteX39" fmla="*/ 2884050 w 3865708"/>
                  <a:gd name="connsiteY39" fmla="*/ 1219200 h 1990725"/>
                  <a:gd name="connsiteX40" fmla="*/ 2903100 w 3865708"/>
                  <a:gd name="connsiteY40" fmla="*/ 1152525 h 1990725"/>
                  <a:gd name="connsiteX41" fmla="*/ 2893575 w 3865708"/>
                  <a:gd name="connsiteY41" fmla="*/ 1085850 h 1990725"/>
                  <a:gd name="connsiteX42" fmla="*/ 2903100 w 3865708"/>
                  <a:gd name="connsiteY42" fmla="*/ 1057275 h 1990725"/>
                  <a:gd name="connsiteX43" fmla="*/ 2922150 w 3865708"/>
                  <a:gd name="connsiteY43" fmla="*/ 990600 h 1990725"/>
                  <a:gd name="connsiteX44" fmla="*/ 2931675 w 3865708"/>
                  <a:gd name="connsiteY44" fmla="*/ 942975 h 1990725"/>
                  <a:gd name="connsiteX45" fmla="*/ 2941200 w 3865708"/>
                  <a:gd name="connsiteY45" fmla="*/ 895350 h 1990725"/>
                  <a:gd name="connsiteX46" fmla="*/ 2960250 w 3865708"/>
                  <a:gd name="connsiteY46" fmla="*/ 847725 h 1990725"/>
                  <a:gd name="connsiteX47" fmla="*/ 3007875 w 3865708"/>
                  <a:gd name="connsiteY47" fmla="*/ 904875 h 1990725"/>
                  <a:gd name="connsiteX48" fmla="*/ 3007875 w 3865708"/>
                  <a:gd name="connsiteY48" fmla="*/ 952500 h 1990725"/>
                  <a:gd name="connsiteX49" fmla="*/ 3074553 w 3865708"/>
                  <a:gd name="connsiteY49" fmla="*/ 1047750 h 1990725"/>
                  <a:gd name="connsiteX50" fmla="*/ 3141227 w 3865708"/>
                  <a:gd name="connsiteY50" fmla="*/ 962025 h 1990725"/>
                  <a:gd name="connsiteX51" fmla="*/ 3169800 w 3865708"/>
                  <a:gd name="connsiteY51" fmla="*/ 1019175 h 1990725"/>
                  <a:gd name="connsiteX52" fmla="*/ 3179325 w 3865708"/>
                  <a:gd name="connsiteY52" fmla="*/ 819150 h 1990725"/>
                  <a:gd name="connsiteX53" fmla="*/ 3226950 w 3865708"/>
                  <a:gd name="connsiteY53" fmla="*/ 762000 h 1990725"/>
                  <a:gd name="connsiteX54" fmla="*/ 3284100 w 3865708"/>
                  <a:gd name="connsiteY54" fmla="*/ 762000 h 1990725"/>
                  <a:gd name="connsiteX55" fmla="*/ 3341250 w 3865708"/>
                  <a:gd name="connsiteY55" fmla="*/ 771525 h 1990725"/>
                  <a:gd name="connsiteX56" fmla="*/ 3398401 w 3865708"/>
                  <a:gd name="connsiteY56" fmla="*/ 790575 h 1990725"/>
                  <a:gd name="connsiteX57" fmla="*/ 3407925 w 3865708"/>
                  <a:gd name="connsiteY57" fmla="*/ 857250 h 1990725"/>
                  <a:gd name="connsiteX58" fmla="*/ 3426975 w 3865708"/>
                  <a:gd name="connsiteY58" fmla="*/ 914400 h 1990725"/>
                  <a:gd name="connsiteX59" fmla="*/ 3446025 w 3865708"/>
                  <a:gd name="connsiteY59" fmla="*/ 971550 h 1990725"/>
                  <a:gd name="connsiteX60" fmla="*/ 3465075 w 3865708"/>
                  <a:gd name="connsiteY60" fmla="*/ 1028700 h 1990725"/>
                  <a:gd name="connsiteX61" fmla="*/ 3455550 w 3865708"/>
                  <a:gd name="connsiteY61" fmla="*/ 1057275 h 1990725"/>
                  <a:gd name="connsiteX62" fmla="*/ 3484125 w 3865708"/>
                  <a:gd name="connsiteY62" fmla="*/ 1114425 h 1990725"/>
                  <a:gd name="connsiteX63" fmla="*/ 3484125 w 3865708"/>
                  <a:gd name="connsiteY63" fmla="*/ 1162050 h 1990725"/>
                  <a:gd name="connsiteX64" fmla="*/ 3484125 w 3865708"/>
                  <a:gd name="connsiteY64" fmla="*/ 1209675 h 1990725"/>
                  <a:gd name="connsiteX65" fmla="*/ 3465075 w 3865708"/>
                  <a:gd name="connsiteY65" fmla="*/ 1238250 h 1990725"/>
                  <a:gd name="connsiteX66" fmla="*/ 3474600 w 3865708"/>
                  <a:gd name="connsiteY66" fmla="*/ 1276350 h 1990725"/>
                  <a:gd name="connsiteX67" fmla="*/ 3484125 w 3865708"/>
                  <a:gd name="connsiteY67" fmla="*/ 1333500 h 1990725"/>
                  <a:gd name="connsiteX68" fmla="*/ 3503175 w 3865708"/>
                  <a:gd name="connsiteY68" fmla="*/ 1390650 h 1990725"/>
                  <a:gd name="connsiteX69" fmla="*/ 3503175 w 3865708"/>
                  <a:gd name="connsiteY69" fmla="*/ 1447800 h 1990725"/>
                  <a:gd name="connsiteX70" fmla="*/ 3522225 w 3865708"/>
                  <a:gd name="connsiteY70" fmla="*/ 1504950 h 1990725"/>
                  <a:gd name="connsiteX71" fmla="*/ 3541275 w 3865708"/>
                  <a:gd name="connsiteY71" fmla="*/ 1562100 h 1990725"/>
                  <a:gd name="connsiteX72" fmla="*/ 3550800 w 3865708"/>
                  <a:gd name="connsiteY72" fmla="*/ 1590675 h 1990725"/>
                  <a:gd name="connsiteX73" fmla="*/ 3550800 w 3865708"/>
                  <a:gd name="connsiteY73" fmla="*/ 1638300 h 1990725"/>
                  <a:gd name="connsiteX74" fmla="*/ 3569850 w 3865708"/>
                  <a:gd name="connsiteY74" fmla="*/ 1685925 h 1990725"/>
                  <a:gd name="connsiteX75" fmla="*/ 3569850 w 3865708"/>
                  <a:gd name="connsiteY75" fmla="*/ 1743075 h 1990725"/>
                  <a:gd name="connsiteX76" fmla="*/ 3579375 w 3865708"/>
                  <a:gd name="connsiteY76" fmla="*/ 1800225 h 1990725"/>
                  <a:gd name="connsiteX77" fmla="*/ 3569850 w 3865708"/>
                  <a:gd name="connsiteY77" fmla="*/ 1838325 h 1990725"/>
                  <a:gd name="connsiteX78" fmla="*/ 3579375 w 3865708"/>
                  <a:gd name="connsiteY78" fmla="*/ 1876425 h 1990725"/>
                  <a:gd name="connsiteX79" fmla="*/ 3598425 w 3865708"/>
                  <a:gd name="connsiteY79" fmla="*/ 1933575 h 1990725"/>
                  <a:gd name="connsiteX80" fmla="*/ 3569850 w 3865708"/>
                  <a:gd name="connsiteY80" fmla="*/ 1962150 h 1990725"/>
                  <a:gd name="connsiteX81" fmla="*/ 3598425 w 3865708"/>
                  <a:gd name="connsiteY81" fmla="*/ 1990725 h 1990725"/>
                  <a:gd name="connsiteX82" fmla="*/ 3646050 w 3865708"/>
                  <a:gd name="connsiteY82" fmla="*/ 1924050 h 1990725"/>
                  <a:gd name="connsiteX83" fmla="*/ 3646050 w 3865708"/>
                  <a:gd name="connsiteY83" fmla="*/ 1857375 h 1990725"/>
                  <a:gd name="connsiteX84" fmla="*/ 3655575 w 3865708"/>
                  <a:gd name="connsiteY84" fmla="*/ 1800225 h 1990725"/>
                  <a:gd name="connsiteX85" fmla="*/ 3655575 w 3865708"/>
                  <a:gd name="connsiteY85" fmla="*/ 1752600 h 1990725"/>
                  <a:gd name="connsiteX86" fmla="*/ 3655575 w 3865708"/>
                  <a:gd name="connsiteY86" fmla="*/ 1685925 h 1990725"/>
                  <a:gd name="connsiteX87" fmla="*/ 3665100 w 3865708"/>
                  <a:gd name="connsiteY87" fmla="*/ 1628775 h 1990725"/>
                  <a:gd name="connsiteX88" fmla="*/ 3674625 w 3865708"/>
                  <a:gd name="connsiteY88" fmla="*/ 1562100 h 1990725"/>
                  <a:gd name="connsiteX89" fmla="*/ 3665100 w 3865708"/>
                  <a:gd name="connsiteY89" fmla="*/ 1504950 h 1990725"/>
                  <a:gd name="connsiteX90" fmla="*/ 3693675 w 3865708"/>
                  <a:gd name="connsiteY90" fmla="*/ 1457325 h 1990725"/>
                  <a:gd name="connsiteX91" fmla="*/ 3665100 w 3865708"/>
                  <a:gd name="connsiteY91" fmla="*/ 1419225 h 1990725"/>
                  <a:gd name="connsiteX92" fmla="*/ 3693675 w 3865708"/>
                  <a:gd name="connsiteY92" fmla="*/ 1352550 h 1990725"/>
                  <a:gd name="connsiteX93" fmla="*/ 3693675 w 3865708"/>
                  <a:gd name="connsiteY93" fmla="*/ 1285875 h 1990725"/>
                  <a:gd name="connsiteX94" fmla="*/ 3674625 w 3865708"/>
                  <a:gd name="connsiteY94" fmla="*/ 1238250 h 1990725"/>
                  <a:gd name="connsiteX95" fmla="*/ 3684150 w 3865708"/>
                  <a:gd name="connsiteY95" fmla="*/ 1181100 h 1990725"/>
                  <a:gd name="connsiteX96" fmla="*/ 3684150 w 3865708"/>
                  <a:gd name="connsiteY96" fmla="*/ 1152525 h 1990725"/>
                  <a:gd name="connsiteX97" fmla="*/ 3693675 w 3865708"/>
                  <a:gd name="connsiteY97" fmla="*/ 1085850 h 1990725"/>
                  <a:gd name="connsiteX98" fmla="*/ 3693675 w 3865708"/>
                  <a:gd name="connsiteY98" fmla="*/ 1047750 h 1990725"/>
                  <a:gd name="connsiteX99" fmla="*/ 3684150 w 3865708"/>
                  <a:gd name="connsiteY99" fmla="*/ 981075 h 1990725"/>
                  <a:gd name="connsiteX100" fmla="*/ 3693675 w 3865708"/>
                  <a:gd name="connsiteY100" fmla="*/ 933450 h 1990725"/>
                  <a:gd name="connsiteX101" fmla="*/ 3712725 w 3865708"/>
                  <a:gd name="connsiteY101" fmla="*/ 866775 h 1990725"/>
                  <a:gd name="connsiteX102" fmla="*/ 3731775 w 3865708"/>
                  <a:gd name="connsiteY102" fmla="*/ 819150 h 1990725"/>
                  <a:gd name="connsiteX103" fmla="*/ 3712725 w 3865708"/>
                  <a:gd name="connsiteY103" fmla="*/ 781050 h 1990725"/>
                  <a:gd name="connsiteX104" fmla="*/ 3731775 w 3865708"/>
                  <a:gd name="connsiteY104" fmla="*/ 685800 h 1990725"/>
                  <a:gd name="connsiteX105" fmla="*/ 3798454 w 3865708"/>
                  <a:gd name="connsiteY105" fmla="*/ 742950 h 1990725"/>
                  <a:gd name="connsiteX106" fmla="*/ 3798450 w 3865708"/>
                  <a:gd name="connsiteY106" fmla="*/ 533400 h 1990725"/>
                  <a:gd name="connsiteX107" fmla="*/ 3807975 w 3865708"/>
                  <a:gd name="connsiteY107" fmla="*/ 485775 h 1990725"/>
                  <a:gd name="connsiteX108" fmla="*/ 3807975 w 3865708"/>
                  <a:gd name="connsiteY108" fmla="*/ 428625 h 1990725"/>
                  <a:gd name="connsiteX109" fmla="*/ 3827025 w 3865708"/>
                  <a:gd name="connsiteY109" fmla="*/ 361950 h 1990725"/>
                  <a:gd name="connsiteX110" fmla="*/ 3817500 w 3865708"/>
                  <a:gd name="connsiteY110" fmla="*/ 314325 h 1990725"/>
                  <a:gd name="connsiteX111" fmla="*/ 3817500 w 3865708"/>
                  <a:gd name="connsiteY111" fmla="*/ 247650 h 1990725"/>
                  <a:gd name="connsiteX112" fmla="*/ 3827025 w 3865708"/>
                  <a:gd name="connsiteY112" fmla="*/ 190500 h 1990725"/>
                  <a:gd name="connsiteX113" fmla="*/ 3855600 w 3865708"/>
                  <a:gd name="connsiteY113" fmla="*/ 142875 h 1990725"/>
                  <a:gd name="connsiteX114" fmla="*/ 3836550 w 3865708"/>
                  <a:gd name="connsiteY114" fmla="*/ 95250 h 1990725"/>
                  <a:gd name="connsiteX115" fmla="*/ 3865125 w 3865708"/>
                  <a:gd name="connsiteY115" fmla="*/ 57150 h 1990725"/>
                  <a:gd name="connsiteX116" fmla="*/ 3855600 w 3865708"/>
                  <a:gd name="connsiteY116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952226 w 3865708"/>
                  <a:gd name="connsiteY2" fmla="*/ 923925 h 1990725"/>
                  <a:gd name="connsiteX3" fmla="*/ 997839 w 3865708"/>
                  <a:gd name="connsiteY3" fmla="*/ 742950 h 1990725"/>
                  <a:gd name="connsiteX4" fmla="*/ 1070433 w 3865708"/>
                  <a:gd name="connsiteY4" fmla="*/ 763161 h 1990725"/>
                  <a:gd name="connsiteX5" fmla="*/ 1154138 w 3865708"/>
                  <a:gd name="connsiteY5" fmla="*/ 590550 h 1990725"/>
                  <a:gd name="connsiteX6" fmla="*/ 1307637 w 3865708"/>
                  <a:gd name="connsiteY6" fmla="*/ 514358 h 1990725"/>
                  <a:gd name="connsiteX7" fmla="*/ 1512243 w 3865708"/>
                  <a:gd name="connsiteY7" fmla="*/ 390525 h 1990725"/>
                  <a:gd name="connsiteX8" fmla="*/ 1959947 w 3865708"/>
                  <a:gd name="connsiteY8" fmla="*/ 176059 h 1990725"/>
                  <a:gd name="connsiteX9" fmla="*/ 2388750 w 3865708"/>
                  <a:gd name="connsiteY9" fmla="*/ 28575 h 1990725"/>
                  <a:gd name="connsiteX10" fmla="*/ 2455425 w 3865708"/>
                  <a:gd name="connsiteY10" fmla="*/ 9525 h 1990725"/>
                  <a:gd name="connsiteX11" fmla="*/ 2569725 w 3865708"/>
                  <a:gd name="connsiteY11" fmla="*/ 19050 h 1990725"/>
                  <a:gd name="connsiteX12" fmla="*/ 2588775 w 3865708"/>
                  <a:gd name="connsiteY12" fmla="*/ 47625 h 1990725"/>
                  <a:gd name="connsiteX13" fmla="*/ 2598300 w 3865708"/>
                  <a:gd name="connsiteY13" fmla="*/ 95250 h 1990725"/>
                  <a:gd name="connsiteX14" fmla="*/ 2607825 w 3865708"/>
                  <a:gd name="connsiteY14" fmla="*/ 333375 h 1990725"/>
                  <a:gd name="connsiteX15" fmla="*/ 2636400 w 3865708"/>
                  <a:gd name="connsiteY15" fmla="*/ 495300 h 1990725"/>
                  <a:gd name="connsiteX16" fmla="*/ 2645925 w 3865708"/>
                  <a:gd name="connsiteY16" fmla="*/ 523875 h 1990725"/>
                  <a:gd name="connsiteX17" fmla="*/ 2664976 w 3865708"/>
                  <a:gd name="connsiteY17" fmla="*/ 647700 h 1990725"/>
                  <a:gd name="connsiteX18" fmla="*/ 2664973 w 3865708"/>
                  <a:gd name="connsiteY18" fmla="*/ 695325 h 1990725"/>
                  <a:gd name="connsiteX19" fmla="*/ 2664974 w 3865708"/>
                  <a:gd name="connsiteY19" fmla="*/ 742950 h 1990725"/>
                  <a:gd name="connsiteX20" fmla="*/ 2712600 w 3865708"/>
                  <a:gd name="connsiteY20" fmla="*/ 723900 h 1990725"/>
                  <a:gd name="connsiteX21" fmla="*/ 2722125 w 3865708"/>
                  <a:gd name="connsiteY21" fmla="*/ 876300 h 1990725"/>
                  <a:gd name="connsiteX22" fmla="*/ 2731650 w 3865708"/>
                  <a:gd name="connsiteY22" fmla="*/ 904875 h 1990725"/>
                  <a:gd name="connsiteX23" fmla="*/ 2722125 w 3865708"/>
                  <a:gd name="connsiteY23" fmla="*/ 952500 h 1990725"/>
                  <a:gd name="connsiteX24" fmla="*/ 2741175 w 3865708"/>
                  <a:gd name="connsiteY24" fmla="*/ 1000125 h 1990725"/>
                  <a:gd name="connsiteX25" fmla="*/ 2741175 w 3865708"/>
                  <a:gd name="connsiteY25" fmla="*/ 1028700 h 1990725"/>
                  <a:gd name="connsiteX26" fmla="*/ 2750700 w 3865708"/>
                  <a:gd name="connsiteY26" fmla="*/ 1076325 h 1990725"/>
                  <a:gd name="connsiteX27" fmla="*/ 2750700 w 3865708"/>
                  <a:gd name="connsiteY27" fmla="*/ 1123950 h 1990725"/>
                  <a:gd name="connsiteX28" fmla="*/ 2760225 w 3865708"/>
                  <a:gd name="connsiteY28" fmla="*/ 1162050 h 1990725"/>
                  <a:gd name="connsiteX29" fmla="*/ 2750700 w 3865708"/>
                  <a:gd name="connsiteY29" fmla="*/ 1181100 h 1990725"/>
                  <a:gd name="connsiteX30" fmla="*/ 2769750 w 3865708"/>
                  <a:gd name="connsiteY30" fmla="*/ 1219200 h 1990725"/>
                  <a:gd name="connsiteX31" fmla="*/ 2769750 w 3865708"/>
                  <a:gd name="connsiteY31" fmla="*/ 1266825 h 1990725"/>
                  <a:gd name="connsiteX32" fmla="*/ 2788800 w 3865708"/>
                  <a:gd name="connsiteY32" fmla="*/ 1314450 h 1990725"/>
                  <a:gd name="connsiteX33" fmla="*/ 2788800 w 3865708"/>
                  <a:gd name="connsiteY33" fmla="*/ 1362075 h 1990725"/>
                  <a:gd name="connsiteX34" fmla="*/ 2826900 w 3865708"/>
                  <a:gd name="connsiteY34" fmla="*/ 1400175 h 1990725"/>
                  <a:gd name="connsiteX35" fmla="*/ 2855475 w 3865708"/>
                  <a:gd name="connsiteY35" fmla="*/ 1362075 h 1990725"/>
                  <a:gd name="connsiteX36" fmla="*/ 2865000 w 3865708"/>
                  <a:gd name="connsiteY36" fmla="*/ 1314450 h 1990725"/>
                  <a:gd name="connsiteX37" fmla="*/ 2884050 w 3865708"/>
                  <a:gd name="connsiteY37" fmla="*/ 1257300 h 1990725"/>
                  <a:gd name="connsiteX38" fmla="*/ 2884050 w 3865708"/>
                  <a:gd name="connsiteY38" fmla="*/ 1219200 h 1990725"/>
                  <a:gd name="connsiteX39" fmla="*/ 2903100 w 3865708"/>
                  <a:gd name="connsiteY39" fmla="*/ 1152525 h 1990725"/>
                  <a:gd name="connsiteX40" fmla="*/ 2893575 w 3865708"/>
                  <a:gd name="connsiteY40" fmla="*/ 1085850 h 1990725"/>
                  <a:gd name="connsiteX41" fmla="*/ 2903100 w 3865708"/>
                  <a:gd name="connsiteY41" fmla="*/ 1057275 h 1990725"/>
                  <a:gd name="connsiteX42" fmla="*/ 2922150 w 3865708"/>
                  <a:gd name="connsiteY42" fmla="*/ 990600 h 1990725"/>
                  <a:gd name="connsiteX43" fmla="*/ 2931675 w 3865708"/>
                  <a:gd name="connsiteY43" fmla="*/ 942975 h 1990725"/>
                  <a:gd name="connsiteX44" fmla="*/ 2941200 w 3865708"/>
                  <a:gd name="connsiteY44" fmla="*/ 895350 h 1990725"/>
                  <a:gd name="connsiteX45" fmla="*/ 2960250 w 3865708"/>
                  <a:gd name="connsiteY45" fmla="*/ 847725 h 1990725"/>
                  <a:gd name="connsiteX46" fmla="*/ 3007875 w 3865708"/>
                  <a:gd name="connsiteY46" fmla="*/ 904875 h 1990725"/>
                  <a:gd name="connsiteX47" fmla="*/ 3007875 w 3865708"/>
                  <a:gd name="connsiteY47" fmla="*/ 952500 h 1990725"/>
                  <a:gd name="connsiteX48" fmla="*/ 3074553 w 3865708"/>
                  <a:gd name="connsiteY48" fmla="*/ 1047750 h 1990725"/>
                  <a:gd name="connsiteX49" fmla="*/ 3141227 w 3865708"/>
                  <a:gd name="connsiteY49" fmla="*/ 962025 h 1990725"/>
                  <a:gd name="connsiteX50" fmla="*/ 3169800 w 3865708"/>
                  <a:gd name="connsiteY50" fmla="*/ 1019175 h 1990725"/>
                  <a:gd name="connsiteX51" fmla="*/ 3179325 w 3865708"/>
                  <a:gd name="connsiteY51" fmla="*/ 819150 h 1990725"/>
                  <a:gd name="connsiteX52" fmla="*/ 3226950 w 3865708"/>
                  <a:gd name="connsiteY52" fmla="*/ 762000 h 1990725"/>
                  <a:gd name="connsiteX53" fmla="*/ 3284100 w 3865708"/>
                  <a:gd name="connsiteY53" fmla="*/ 762000 h 1990725"/>
                  <a:gd name="connsiteX54" fmla="*/ 3341250 w 3865708"/>
                  <a:gd name="connsiteY54" fmla="*/ 771525 h 1990725"/>
                  <a:gd name="connsiteX55" fmla="*/ 3398401 w 3865708"/>
                  <a:gd name="connsiteY55" fmla="*/ 790575 h 1990725"/>
                  <a:gd name="connsiteX56" fmla="*/ 3407925 w 3865708"/>
                  <a:gd name="connsiteY56" fmla="*/ 857250 h 1990725"/>
                  <a:gd name="connsiteX57" fmla="*/ 3426975 w 3865708"/>
                  <a:gd name="connsiteY57" fmla="*/ 914400 h 1990725"/>
                  <a:gd name="connsiteX58" fmla="*/ 3446025 w 3865708"/>
                  <a:gd name="connsiteY58" fmla="*/ 971550 h 1990725"/>
                  <a:gd name="connsiteX59" fmla="*/ 3465075 w 3865708"/>
                  <a:gd name="connsiteY59" fmla="*/ 1028700 h 1990725"/>
                  <a:gd name="connsiteX60" fmla="*/ 3455550 w 3865708"/>
                  <a:gd name="connsiteY60" fmla="*/ 1057275 h 1990725"/>
                  <a:gd name="connsiteX61" fmla="*/ 3484125 w 3865708"/>
                  <a:gd name="connsiteY61" fmla="*/ 1114425 h 1990725"/>
                  <a:gd name="connsiteX62" fmla="*/ 3484125 w 3865708"/>
                  <a:gd name="connsiteY62" fmla="*/ 1162050 h 1990725"/>
                  <a:gd name="connsiteX63" fmla="*/ 3484125 w 3865708"/>
                  <a:gd name="connsiteY63" fmla="*/ 1209675 h 1990725"/>
                  <a:gd name="connsiteX64" fmla="*/ 3465075 w 3865708"/>
                  <a:gd name="connsiteY64" fmla="*/ 1238250 h 1990725"/>
                  <a:gd name="connsiteX65" fmla="*/ 3474600 w 3865708"/>
                  <a:gd name="connsiteY65" fmla="*/ 1276350 h 1990725"/>
                  <a:gd name="connsiteX66" fmla="*/ 3484125 w 3865708"/>
                  <a:gd name="connsiteY66" fmla="*/ 1333500 h 1990725"/>
                  <a:gd name="connsiteX67" fmla="*/ 3503175 w 3865708"/>
                  <a:gd name="connsiteY67" fmla="*/ 1390650 h 1990725"/>
                  <a:gd name="connsiteX68" fmla="*/ 3503175 w 3865708"/>
                  <a:gd name="connsiteY68" fmla="*/ 1447800 h 1990725"/>
                  <a:gd name="connsiteX69" fmla="*/ 3522225 w 3865708"/>
                  <a:gd name="connsiteY69" fmla="*/ 1504950 h 1990725"/>
                  <a:gd name="connsiteX70" fmla="*/ 3541275 w 3865708"/>
                  <a:gd name="connsiteY70" fmla="*/ 1562100 h 1990725"/>
                  <a:gd name="connsiteX71" fmla="*/ 3550800 w 3865708"/>
                  <a:gd name="connsiteY71" fmla="*/ 1590675 h 1990725"/>
                  <a:gd name="connsiteX72" fmla="*/ 3550800 w 3865708"/>
                  <a:gd name="connsiteY72" fmla="*/ 1638300 h 1990725"/>
                  <a:gd name="connsiteX73" fmla="*/ 3569850 w 3865708"/>
                  <a:gd name="connsiteY73" fmla="*/ 1685925 h 1990725"/>
                  <a:gd name="connsiteX74" fmla="*/ 3569850 w 3865708"/>
                  <a:gd name="connsiteY74" fmla="*/ 1743075 h 1990725"/>
                  <a:gd name="connsiteX75" fmla="*/ 3579375 w 3865708"/>
                  <a:gd name="connsiteY75" fmla="*/ 1800225 h 1990725"/>
                  <a:gd name="connsiteX76" fmla="*/ 3569850 w 3865708"/>
                  <a:gd name="connsiteY76" fmla="*/ 1838325 h 1990725"/>
                  <a:gd name="connsiteX77" fmla="*/ 3579375 w 3865708"/>
                  <a:gd name="connsiteY77" fmla="*/ 1876425 h 1990725"/>
                  <a:gd name="connsiteX78" fmla="*/ 3598425 w 3865708"/>
                  <a:gd name="connsiteY78" fmla="*/ 1933575 h 1990725"/>
                  <a:gd name="connsiteX79" fmla="*/ 3569850 w 3865708"/>
                  <a:gd name="connsiteY79" fmla="*/ 1962150 h 1990725"/>
                  <a:gd name="connsiteX80" fmla="*/ 3598425 w 3865708"/>
                  <a:gd name="connsiteY80" fmla="*/ 1990725 h 1990725"/>
                  <a:gd name="connsiteX81" fmla="*/ 3646050 w 3865708"/>
                  <a:gd name="connsiteY81" fmla="*/ 1924050 h 1990725"/>
                  <a:gd name="connsiteX82" fmla="*/ 3646050 w 3865708"/>
                  <a:gd name="connsiteY82" fmla="*/ 1857375 h 1990725"/>
                  <a:gd name="connsiteX83" fmla="*/ 3655575 w 3865708"/>
                  <a:gd name="connsiteY83" fmla="*/ 1800225 h 1990725"/>
                  <a:gd name="connsiteX84" fmla="*/ 3655575 w 3865708"/>
                  <a:gd name="connsiteY84" fmla="*/ 1752600 h 1990725"/>
                  <a:gd name="connsiteX85" fmla="*/ 3655575 w 3865708"/>
                  <a:gd name="connsiteY85" fmla="*/ 1685925 h 1990725"/>
                  <a:gd name="connsiteX86" fmla="*/ 3665100 w 3865708"/>
                  <a:gd name="connsiteY86" fmla="*/ 1628775 h 1990725"/>
                  <a:gd name="connsiteX87" fmla="*/ 3674625 w 3865708"/>
                  <a:gd name="connsiteY87" fmla="*/ 1562100 h 1990725"/>
                  <a:gd name="connsiteX88" fmla="*/ 3665100 w 3865708"/>
                  <a:gd name="connsiteY88" fmla="*/ 1504950 h 1990725"/>
                  <a:gd name="connsiteX89" fmla="*/ 3693675 w 3865708"/>
                  <a:gd name="connsiteY89" fmla="*/ 1457325 h 1990725"/>
                  <a:gd name="connsiteX90" fmla="*/ 3665100 w 3865708"/>
                  <a:gd name="connsiteY90" fmla="*/ 1419225 h 1990725"/>
                  <a:gd name="connsiteX91" fmla="*/ 3693675 w 3865708"/>
                  <a:gd name="connsiteY91" fmla="*/ 1352550 h 1990725"/>
                  <a:gd name="connsiteX92" fmla="*/ 3693675 w 3865708"/>
                  <a:gd name="connsiteY92" fmla="*/ 1285875 h 1990725"/>
                  <a:gd name="connsiteX93" fmla="*/ 3674625 w 3865708"/>
                  <a:gd name="connsiteY93" fmla="*/ 1238250 h 1990725"/>
                  <a:gd name="connsiteX94" fmla="*/ 3684150 w 3865708"/>
                  <a:gd name="connsiteY94" fmla="*/ 1181100 h 1990725"/>
                  <a:gd name="connsiteX95" fmla="*/ 3684150 w 3865708"/>
                  <a:gd name="connsiteY95" fmla="*/ 1152525 h 1990725"/>
                  <a:gd name="connsiteX96" fmla="*/ 3693675 w 3865708"/>
                  <a:gd name="connsiteY96" fmla="*/ 1085850 h 1990725"/>
                  <a:gd name="connsiteX97" fmla="*/ 3693675 w 3865708"/>
                  <a:gd name="connsiteY97" fmla="*/ 1047750 h 1990725"/>
                  <a:gd name="connsiteX98" fmla="*/ 3684150 w 3865708"/>
                  <a:gd name="connsiteY98" fmla="*/ 981075 h 1990725"/>
                  <a:gd name="connsiteX99" fmla="*/ 3693675 w 3865708"/>
                  <a:gd name="connsiteY99" fmla="*/ 933450 h 1990725"/>
                  <a:gd name="connsiteX100" fmla="*/ 3712725 w 3865708"/>
                  <a:gd name="connsiteY100" fmla="*/ 866775 h 1990725"/>
                  <a:gd name="connsiteX101" fmla="*/ 3731775 w 3865708"/>
                  <a:gd name="connsiteY101" fmla="*/ 819150 h 1990725"/>
                  <a:gd name="connsiteX102" fmla="*/ 3712725 w 3865708"/>
                  <a:gd name="connsiteY102" fmla="*/ 781050 h 1990725"/>
                  <a:gd name="connsiteX103" fmla="*/ 3731775 w 3865708"/>
                  <a:gd name="connsiteY103" fmla="*/ 685800 h 1990725"/>
                  <a:gd name="connsiteX104" fmla="*/ 3798454 w 3865708"/>
                  <a:gd name="connsiteY104" fmla="*/ 742950 h 1990725"/>
                  <a:gd name="connsiteX105" fmla="*/ 3798450 w 3865708"/>
                  <a:gd name="connsiteY105" fmla="*/ 533400 h 1990725"/>
                  <a:gd name="connsiteX106" fmla="*/ 3807975 w 3865708"/>
                  <a:gd name="connsiteY106" fmla="*/ 485775 h 1990725"/>
                  <a:gd name="connsiteX107" fmla="*/ 3807975 w 3865708"/>
                  <a:gd name="connsiteY107" fmla="*/ 428625 h 1990725"/>
                  <a:gd name="connsiteX108" fmla="*/ 3827025 w 3865708"/>
                  <a:gd name="connsiteY108" fmla="*/ 361950 h 1990725"/>
                  <a:gd name="connsiteX109" fmla="*/ 3817500 w 3865708"/>
                  <a:gd name="connsiteY109" fmla="*/ 314325 h 1990725"/>
                  <a:gd name="connsiteX110" fmla="*/ 3817500 w 3865708"/>
                  <a:gd name="connsiteY110" fmla="*/ 247650 h 1990725"/>
                  <a:gd name="connsiteX111" fmla="*/ 3827025 w 3865708"/>
                  <a:gd name="connsiteY111" fmla="*/ 190500 h 1990725"/>
                  <a:gd name="connsiteX112" fmla="*/ 3855600 w 3865708"/>
                  <a:gd name="connsiteY112" fmla="*/ 142875 h 1990725"/>
                  <a:gd name="connsiteX113" fmla="*/ 3836550 w 3865708"/>
                  <a:gd name="connsiteY113" fmla="*/ 95250 h 1990725"/>
                  <a:gd name="connsiteX114" fmla="*/ 3865125 w 3865708"/>
                  <a:gd name="connsiteY114" fmla="*/ 57150 h 1990725"/>
                  <a:gd name="connsiteX115" fmla="*/ 3855600 w 3865708"/>
                  <a:gd name="connsiteY115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790670 w 3865708"/>
                  <a:gd name="connsiteY2" fmla="*/ 790575 h 1990725"/>
                  <a:gd name="connsiteX3" fmla="*/ 952226 w 3865708"/>
                  <a:gd name="connsiteY3" fmla="*/ 923925 h 1990725"/>
                  <a:gd name="connsiteX4" fmla="*/ 997839 w 3865708"/>
                  <a:gd name="connsiteY4" fmla="*/ 742950 h 1990725"/>
                  <a:gd name="connsiteX5" fmla="*/ 1070433 w 3865708"/>
                  <a:gd name="connsiteY5" fmla="*/ 763161 h 1990725"/>
                  <a:gd name="connsiteX6" fmla="*/ 1154138 w 3865708"/>
                  <a:gd name="connsiteY6" fmla="*/ 590550 h 1990725"/>
                  <a:gd name="connsiteX7" fmla="*/ 1307637 w 3865708"/>
                  <a:gd name="connsiteY7" fmla="*/ 514358 h 1990725"/>
                  <a:gd name="connsiteX8" fmla="*/ 1512243 w 3865708"/>
                  <a:gd name="connsiteY8" fmla="*/ 390525 h 1990725"/>
                  <a:gd name="connsiteX9" fmla="*/ 1959947 w 3865708"/>
                  <a:gd name="connsiteY9" fmla="*/ 176059 h 1990725"/>
                  <a:gd name="connsiteX10" fmla="*/ 2388750 w 3865708"/>
                  <a:gd name="connsiteY10" fmla="*/ 28575 h 1990725"/>
                  <a:gd name="connsiteX11" fmla="*/ 2455425 w 3865708"/>
                  <a:gd name="connsiteY11" fmla="*/ 9525 h 1990725"/>
                  <a:gd name="connsiteX12" fmla="*/ 2569725 w 3865708"/>
                  <a:gd name="connsiteY12" fmla="*/ 19050 h 1990725"/>
                  <a:gd name="connsiteX13" fmla="*/ 2588775 w 3865708"/>
                  <a:gd name="connsiteY13" fmla="*/ 47625 h 1990725"/>
                  <a:gd name="connsiteX14" fmla="*/ 2598300 w 3865708"/>
                  <a:gd name="connsiteY14" fmla="*/ 95250 h 1990725"/>
                  <a:gd name="connsiteX15" fmla="*/ 2607825 w 3865708"/>
                  <a:gd name="connsiteY15" fmla="*/ 333375 h 1990725"/>
                  <a:gd name="connsiteX16" fmla="*/ 2636400 w 3865708"/>
                  <a:gd name="connsiteY16" fmla="*/ 495300 h 1990725"/>
                  <a:gd name="connsiteX17" fmla="*/ 2645925 w 3865708"/>
                  <a:gd name="connsiteY17" fmla="*/ 523875 h 1990725"/>
                  <a:gd name="connsiteX18" fmla="*/ 2664976 w 3865708"/>
                  <a:gd name="connsiteY18" fmla="*/ 647700 h 1990725"/>
                  <a:gd name="connsiteX19" fmla="*/ 2664973 w 3865708"/>
                  <a:gd name="connsiteY19" fmla="*/ 695325 h 1990725"/>
                  <a:gd name="connsiteX20" fmla="*/ 2664974 w 3865708"/>
                  <a:gd name="connsiteY20" fmla="*/ 742950 h 1990725"/>
                  <a:gd name="connsiteX21" fmla="*/ 2712600 w 3865708"/>
                  <a:gd name="connsiteY21" fmla="*/ 723900 h 1990725"/>
                  <a:gd name="connsiteX22" fmla="*/ 2722125 w 3865708"/>
                  <a:gd name="connsiteY22" fmla="*/ 876300 h 1990725"/>
                  <a:gd name="connsiteX23" fmla="*/ 2731650 w 3865708"/>
                  <a:gd name="connsiteY23" fmla="*/ 904875 h 1990725"/>
                  <a:gd name="connsiteX24" fmla="*/ 2722125 w 3865708"/>
                  <a:gd name="connsiteY24" fmla="*/ 952500 h 1990725"/>
                  <a:gd name="connsiteX25" fmla="*/ 2741175 w 3865708"/>
                  <a:gd name="connsiteY25" fmla="*/ 1000125 h 1990725"/>
                  <a:gd name="connsiteX26" fmla="*/ 2741175 w 3865708"/>
                  <a:gd name="connsiteY26" fmla="*/ 1028700 h 1990725"/>
                  <a:gd name="connsiteX27" fmla="*/ 2750700 w 3865708"/>
                  <a:gd name="connsiteY27" fmla="*/ 1076325 h 1990725"/>
                  <a:gd name="connsiteX28" fmla="*/ 2750700 w 3865708"/>
                  <a:gd name="connsiteY28" fmla="*/ 1123950 h 1990725"/>
                  <a:gd name="connsiteX29" fmla="*/ 2760225 w 3865708"/>
                  <a:gd name="connsiteY29" fmla="*/ 1162050 h 1990725"/>
                  <a:gd name="connsiteX30" fmla="*/ 2750700 w 3865708"/>
                  <a:gd name="connsiteY30" fmla="*/ 1181100 h 1990725"/>
                  <a:gd name="connsiteX31" fmla="*/ 2769750 w 3865708"/>
                  <a:gd name="connsiteY31" fmla="*/ 1219200 h 1990725"/>
                  <a:gd name="connsiteX32" fmla="*/ 2769750 w 3865708"/>
                  <a:gd name="connsiteY32" fmla="*/ 1266825 h 1990725"/>
                  <a:gd name="connsiteX33" fmla="*/ 2788800 w 3865708"/>
                  <a:gd name="connsiteY33" fmla="*/ 1314450 h 1990725"/>
                  <a:gd name="connsiteX34" fmla="*/ 2788800 w 3865708"/>
                  <a:gd name="connsiteY34" fmla="*/ 1362075 h 1990725"/>
                  <a:gd name="connsiteX35" fmla="*/ 2826900 w 3865708"/>
                  <a:gd name="connsiteY35" fmla="*/ 1400175 h 1990725"/>
                  <a:gd name="connsiteX36" fmla="*/ 2855475 w 3865708"/>
                  <a:gd name="connsiteY36" fmla="*/ 1362075 h 1990725"/>
                  <a:gd name="connsiteX37" fmla="*/ 2865000 w 3865708"/>
                  <a:gd name="connsiteY37" fmla="*/ 1314450 h 1990725"/>
                  <a:gd name="connsiteX38" fmla="*/ 2884050 w 3865708"/>
                  <a:gd name="connsiteY38" fmla="*/ 1257300 h 1990725"/>
                  <a:gd name="connsiteX39" fmla="*/ 2884050 w 3865708"/>
                  <a:gd name="connsiteY39" fmla="*/ 1219200 h 1990725"/>
                  <a:gd name="connsiteX40" fmla="*/ 2903100 w 3865708"/>
                  <a:gd name="connsiteY40" fmla="*/ 1152525 h 1990725"/>
                  <a:gd name="connsiteX41" fmla="*/ 2893575 w 3865708"/>
                  <a:gd name="connsiteY41" fmla="*/ 1085850 h 1990725"/>
                  <a:gd name="connsiteX42" fmla="*/ 2903100 w 3865708"/>
                  <a:gd name="connsiteY42" fmla="*/ 1057275 h 1990725"/>
                  <a:gd name="connsiteX43" fmla="*/ 2922150 w 3865708"/>
                  <a:gd name="connsiteY43" fmla="*/ 990600 h 1990725"/>
                  <a:gd name="connsiteX44" fmla="*/ 2931675 w 3865708"/>
                  <a:gd name="connsiteY44" fmla="*/ 942975 h 1990725"/>
                  <a:gd name="connsiteX45" fmla="*/ 2941200 w 3865708"/>
                  <a:gd name="connsiteY45" fmla="*/ 895350 h 1990725"/>
                  <a:gd name="connsiteX46" fmla="*/ 2960250 w 3865708"/>
                  <a:gd name="connsiteY46" fmla="*/ 847725 h 1990725"/>
                  <a:gd name="connsiteX47" fmla="*/ 3007875 w 3865708"/>
                  <a:gd name="connsiteY47" fmla="*/ 904875 h 1990725"/>
                  <a:gd name="connsiteX48" fmla="*/ 3007875 w 3865708"/>
                  <a:gd name="connsiteY48" fmla="*/ 952500 h 1990725"/>
                  <a:gd name="connsiteX49" fmla="*/ 3074553 w 3865708"/>
                  <a:gd name="connsiteY49" fmla="*/ 1047750 h 1990725"/>
                  <a:gd name="connsiteX50" fmla="*/ 3141227 w 3865708"/>
                  <a:gd name="connsiteY50" fmla="*/ 962025 h 1990725"/>
                  <a:gd name="connsiteX51" fmla="*/ 3169800 w 3865708"/>
                  <a:gd name="connsiteY51" fmla="*/ 1019175 h 1990725"/>
                  <a:gd name="connsiteX52" fmla="*/ 3179325 w 3865708"/>
                  <a:gd name="connsiteY52" fmla="*/ 819150 h 1990725"/>
                  <a:gd name="connsiteX53" fmla="*/ 3226950 w 3865708"/>
                  <a:gd name="connsiteY53" fmla="*/ 762000 h 1990725"/>
                  <a:gd name="connsiteX54" fmla="*/ 3284100 w 3865708"/>
                  <a:gd name="connsiteY54" fmla="*/ 762000 h 1990725"/>
                  <a:gd name="connsiteX55" fmla="*/ 3341250 w 3865708"/>
                  <a:gd name="connsiteY55" fmla="*/ 771525 h 1990725"/>
                  <a:gd name="connsiteX56" fmla="*/ 3398401 w 3865708"/>
                  <a:gd name="connsiteY56" fmla="*/ 790575 h 1990725"/>
                  <a:gd name="connsiteX57" fmla="*/ 3407925 w 3865708"/>
                  <a:gd name="connsiteY57" fmla="*/ 857250 h 1990725"/>
                  <a:gd name="connsiteX58" fmla="*/ 3426975 w 3865708"/>
                  <a:gd name="connsiteY58" fmla="*/ 914400 h 1990725"/>
                  <a:gd name="connsiteX59" fmla="*/ 3446025 w 3865708"/>
                  <a:gd name="connsiteY59" fmla="*/ 971550 h 1990725"/>
                  <a:gd name="connsiteX60" fmla="*/ 3465075 w 3865708"/>
                  <a:gd name="connsiteY60" fmla="*/ 1028700 h 1990725"/>
                  <a:gd name="connsiteX61" fmla="*/ 3455550 w 3865708"/>
                  <a:gd name="connsiteY61" fmla="*/ 1057275 h 1990725"/>
                  <a:gd name="connsiteX62" fmla="*/ 3484125 w 3865708"/>
                  <a:gd name="connsiteY62" fmla="*/ 1114425 h 1990725"/>
                  <a:gd name="connsiteX63" fmla="*/ 3484125 w 3865708"/>
                  <a:gd name="connsiteY63" fmla="*/ 1162050 h 1990725"/>
                  <a:gd name="connsiteX64" fmla="*/ 3484125 w 3865708"/>
                  <a:gd name="connsiteY64" fmla="*/ 1209675 h 1990725"/>
                  <a:gd name="connsiteX65" fmla="*/ 3465075 w 3865708"/>
                  <a:gd name="connsiteY65" fmla="*/ 1238250 h 1990725"/>
                  <a:gd name="connsiteX66" fmla="*/ 3474600 w 3865708"/>
                  <a:gd name="connsiteY66" fmla="*/ 1276350 h 1990725"/>
                  <a:gd name="connsiteX67" fmla="*/ 3484125 w 3865708"/>
                  <a:gd name="connsiteY67" fmla="*/ 1333500 h 1990725"/>
                  <a:gd name="connsiteX68" fmla="*/ 3503175 w 3865708"/>
                  <a:gd name="connsiteY68" fmla="*/ 1390650 h 1990725"/>
                  <a:gd name="connsiteX69" fmla="*/ 3503175 w 3865708"/>
                  <a:gd name="connsiteY69" fmla="*/ 1447800 h 1990725"/>
                  <a:gd name="connsiteX70" fmla="*/ 3522225 w 3865708"/>
                  <a:gd name="connsiteY70" fmla="*/ 1504950 h 1990725"/>
                  <a:gd name="connsiteX71" fmla="*/ 3541275 w 3865708"/>
                  <a:gd name="connsiteY71" fmla="*/ 1562100 h 1990725"/>
                  <a:gd name="connsiteX72" fmla="*/ 3550800 w 3865708"/>
                  <a:gd name="connsiteY72" fmla="*/ 1590675 h 1990725"/>
                  <a:gd name="connsiteX73" fmla="*/ 3550800 w 3865708"/>
                  <a:gd name="connsiteY73" fmla="*/ 1638300 h 1990725"/>
                  <a:gd name="connsiteX74" fmla="*/ 3569850 w 3865708"/>
                  <a:gd name="connsiteY74" fmla="*/ 1685925 h 1990725"/>
                  <a:gd name="connsiteX75" fmla="*/ 3569850 w 3865708"/>
                  <a:gd name="connsiteY75" fmla="*/ 1743075 h 1990725"/>
                  <a:gd name="connsiteX76" fmla="*/ 3579375 w 3865708"/>
                  <a:gd name="connsiteY76" fmla="*/ 1800225 h 1990725"/>
                  <a:gd name="connsiteX77" fmla="*/ 3569850 w 3865708"/>
                  <a:gd name="connsiteY77" fmla="*/ 1838325 h 1990725"/>
                  <a:gd name="connsiteX78" fmla="*/ 3579375 w 3865708"/>
                  <a:gd name="connsiteY78" fmla="*/ 1876425 h 1990725"/>
                  <a:gd name="connsiteX79" fmla="*/ 3598425 w 3865708"/>
                  <a:gd name="connsiteY79" fmla="*/ 1933575 h 1990725"/>
                  <a:gd name="connsiteX80" fmla="*/ 3569850 w 3865708"/>
                  <a:gd name="connsiteY80" fmla="*/ 1962150 h 1990725"/>
                  <a:gd name="connsiteX81" fmla="*/ 3598425 w 3865708"/>
                  <a:gd name="connsiteY81" fmla="*/ 1990725 h 1990725"/>
                  <a:gd name="connsiteX82" fmla="*/ 3646050 w 3865708"/>
                  <a:gd name="connsiteY82" fmla="*/ 1924050 h 1990725"/>
                  <a:gd name="connsiteX83" fmla="*/ 3646050 w 3865708"/>
                  <a:gd name="connsiteY83" fmla="*/ 1857375 h 1990725"/>
                  <a:gd name="connsiteX84" fmla="*/ 3655575 w 3865708"/>
                  <a:gd name="connsiteY84" fmla="*/ 1800225 h 1990725"/>
                  <a:gd name="connsiteX85" fmla="*/ 3655575 w 3865708"/>
                  <a:gd name="connsiteY85" fmla="*/ 1752600 h 1990725"/>
                  <a:gd name="connsiteX86" fmla="*/ 3655575 w 3865708"/>
                  <a:gd name="connsiteY86" fmla="*/ 1685925 h 1990725"/>
                  <a:gd name="connsiteX87" fmla="*/ 3665100 w 3865708"/>
                  <a:gd name="connsiteY87" fmla="*/ 1628775 h 1990725"/>
                  <a:gd name="connsiteX88" fmla="*/ 3674625 w 3865708"/>
                  <a:gd name="connsiteY88" fmla="*/ 1562100 h 1990725"/>
                  <a:gd name="connsiteX89" fmla="*/ 3665100 w 3865708"/>
                  <a:gd name="connsiteY89" fmla="*/ 1504950 h 1990725"/>
                  <a:gd name="connsiteX90" fmla="*/ 3693675 w 3865708"/>
                  <a:gd name="connsiteY90" fmla="*/ 1457325 h 1990725"/>
                  <a:gd name="connsiteX91" fmla="*/ 3665100 w 3865708"/>
                  <a:gd name="connsiteY91" fmla="*/ 1419225 h 1990725"/>
                  <a:gd name="connsiteX92" fmla="*/ 3693675 w 3865708"/>
                  <a:gd name="connsiteY92" fmla="*/ 1352550 h 1990725"/>
                  <a:gd name="connsiteX93" fmla="*/ 3693675 w 3865708"/>
                  <a:gd name="connsiteY93" fmla="*/ 1285875 h 1990725"/>
                  <a:gd name="connsiteX94" fmla="*/ 3674625 w 3865708"/>
                  <a:gd name="connsiteY94" fmla="*/ 1238250 h 1990725"/>
                  <a:gd name="connsiteX95" fmla="*/ 3684150 w 3865708"/>
                  <a:gd name="connsiteY95" fmla="*/ 1181100 h 1990725"/>
                  <a:gd name="connsiteX96" fmla="*/ 3684150 w 3865708"/>
                  <a:gd name="connsiteY96" fmla="*/ 1152525 h 1990725"/>
                  <a:gd name="connsiteX97" fmla="*/ 3693675 w 3865708"/>
                  <a:gd name="connsiteY97" fmla="*/ 1085850 h 1990725"/>
                  <a:gd name="connsiteX98" fmla="*/ 3693675 w 3865708"/>
                  <a:gd name="connsiteY98" fmla="*/ 1047750 h 1990725"/>
                  <a:gd name="connsiteX99" fmla="*/ 3684150 w 3865708"/>
                  <a:gd name="connsiteY99" fmla="*/ 981075 h 1990725"/>
                  <a:gd name="connsiteX100" fmla="*/ 3693675 w 3865708"/>
                  <a:gd name="connsiteY100" fmla="*/ 933450 h 1990725"/>
                  <a:gd name="connsiteX101" fmla="*/ 3712725 w 3865708"/>
                  <a:gd name="connsiteY101" fmla="*/ 866775 h 1990725"/>
                  <a:gd name="connsiteX102" fmla="*/ 3731775 w 3865708"/>
                  <a:gd name="connsiteY102" fmla="*/ 819150 h 1990725"/>
                  <a:gd name="connsiteX103" fmla="*/ 3712725 w 3865708"/>
                  <a:gd name="connsiteY103" fmla="*/ 781050 h 1990725"/>
                  <a:gd name="connsiteX104" fmla="*/ 3731775 w 3865708"/>
                  <a:gd name="connsiteY104" fmla="*/ 685800 h 1990725"/>
                  <a:gd name="connsiteX105" fmla="*/ 3798454 w 3865708"/>
                  <a:gd name="connsiteY105" fmla="*/ 742950 h 1990725"/>
                  <a:gd name="connsiteX106" fmla="*/ 3798450 w 3865708"/>
                  <a:gd name="connsiteY106" fmla="*/ 533400 h 1990725"/>
                  <a:gd name="connsiteX107" fmla="*/ 3807975 w 3865708"/>
                  <a:gd name="connsiteY107" fmla="*/ 485775 h 1990725"/>
                  <a:gd name="connsiteX108" fmla="*/ 3807975 w 3865708"/>
                  <a:gd name="connsiteY108" fmla="*/ 428625 h 1990725"/>
                  <a:gd name="connsiteX109" fmla="*/ 3827025 w 3865708"/>
                  <a:gd name="connsiteY109" fmla="*/ 361950 h 1990725"/>
                  <a:gd name="connsiteX110" fmla="*/ 3817500 w 3865708"/>
                  <a:gd name="connsiteY110" fmla="*/ 314325 h 1990725"/>
                  <a:gd name="connsiteX111" fmla="*/ 3817500 w 3865708"/>
                  <a:gd name="connsiteY111" fmla="*/ 247650 h 1990725"/>
                  <a:gd name="connsiteX112" fmla="*/ 3827025 w 3865708"/>
                  <a:gd name="connsiteY112" fmla="*/ 190500 h 1990725"/>
                  <a:gd name="connsiteX113" fmla="*/ 3855600 w 3865708"/>
                  <a:gd name="connsiteY113" fmla="*/ 142875 h 1990725"/>
                  <a:gd name="connsiteX114" fmla="*/ 3836550 w 3865708"/>
                  <a:gd name="connsiteY114" fmla="*/ 95250 h 1990725"/>
                  <a:gd name="connsiteX115" fmla="*/ 3865125 w 3865708"/>
                  <a:gd name="connsiteY115" fmla="*/ 57150 h 1990725"/>
                  <a:gd name="connsiteX116" fmla="*/ 3855600 w 3865708"/>
                  <a:gd name="connsiteY116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428676 w 3865708"/>
                  <a:gd name="connsiteY2" fmla="*/ 1019175 h 1990725"/>
                  <a:gd name="connsiteX3" fmla="*/ 790670 w 3865708"/>
                  <a:gd name="connsiteY3" fmla="*/ 790575 h 1990725"/>
                  <a:gd name="connsiteX4" fmla="*/ 952226 w 3865708"/>
                  <a:gd name="connsiteY4" fmla="*/ 923925 h 1990725"/>
                  <a:gd name="connsiteX5" fmla="*/ 997839 w 3865708"/>
                  <a:gd name="connsiteY5" fmla="*/ 742950 h 1990725"/>
                  <a:gd name="connsiteX6" fmla="*/ 1070433 w 3865708"/>
                  <a:gd name="connsiteY6" fmla="*/ 763161 h 1990725"/>
                  <a:gd name="connsiteX7" fmla="*/ 1154138 w 3865708"/>
                  <a:gd name="connsiteY7" fmla="*/ 590550 h 1990725"/>
                  <a:gd name="connsiteX8" fmla="*/ 1307637 w 3865708"/>
                  <a:gd name="connsiteY8" fmla="*/ 514358 h 1990725"/>
                  <a:gd name="connsiteX9" fmla="*/ 1512243 w 3865708"/>
                  <a:gd name="connsiteY9" fmla="*/ 390525 h 1990725"/>
                  <a:gd name="connsiteX10" fmla="*/ 1959947 w 3865708"/>
                  <a:gd name="connsiteY10" fmla="*/ 176059 h 1990725"/>
                  <a:gd name="connsiteX11" fmla="*/ 2388750 w 3865708"/>
                  <a:gd name="connsiteY11" fmla="*/ 28575 h 1990725"/>
                  <a:gd name="connsiteX12" fmla="*/ 2455425 w 3865708"/>
                  <a:gd name="connsiteY12" fmla="*/ 9525 h 1990725"/>
                  <a:gd name="connsiteX13" fmla="*/ 2569725 w 3865708"/>
                  <a:gd name="connsiteY13" fmla="*/ 19050 h 1990725"/>
                  <a:gd name="connsiteX14" fmla="*/ 2588775 w 3865708"/>
                  <a:gd name="connsiteY14" fmla="*/ 47625 h 1990725"/>
                  <a:gd name="connsiteX15" fmla="*/ 2598300 w 3865708"/>
                  <a:gd name="connsiteY15" fmla="*/ 95250 h 1990725"/>
                  <a:gd name="connsiteX16" fmla="*/ 2607825 w 3865708"/>
                  <a:gd name="connsiteY16" fmla="*/ 333375 h 1990725"/>
                  <a:gd name="connsiteX17" fmla="*/ 2636400 w 3865708"/>
                  <a:gd name="connsiteY17" fmla="*/ 495300 h 1990725"/>
                  <a:gd name="connsiteX18" fmla="*/ 2645925 w 3865708"/>
                  <a:gd name="connsiteY18" fmla="*/ 523875 h 1990725"/>
                  <a:gd name="connsiteX19" fmla="*/ 2664976 w 3865708"/>
                  <a:gd name="connsiteY19" fmla="*/ 647700 h 1990725"/>
                  <a:gd name="connsiteX20" fmla="*/ 2664973 w 3865708"/>
                  <a:gd name="connsiteY20" fmla="*/ 695325 h 1990725"/>
                  <a:gd name="connsiteX21" fmla="*/ 2664974 w 3865708"/>
                  <a:gd name="connsiteY21" fmla="*/ 742950 h 1990725"/>
                  <a:gd name="connsiteX22" fmla="*/ 2712600 w 3865708"/>
                  <a:gd name="connsiteY22" fmla="*/ 723900 h 1990725"/>
                  <a:gd name="connsiteX23" fmla="*/ 2722125 w 3865708"/>
                  <a:gd name="connsiteY23" fmla="*/ 876300 h 1990725"/>
                  <a:gd name="connsiteX24" fmla="*/ 2731650 w 3865708"/>
                  <a:gd name="connsiteY24" fmla="*/ 904875 h 1990725"/>
                  <a:gd name="connsiteX25" fmla="*/ 2722125 w 3865708"/>
                  <a:gd name="connsiteY25" fmla="*/ 952500 h 1990725"/>
                  <a:gd name="connsiteX26" fmla="*/ 2741175 w 3865708"/>
                  <a:gd name="connsiteY26" fmla="*/ 1000125 h 1990725"/>
                  <a:gd name="connsiteX27" fmla="*/ 2741175 w 3865708"/>
                  <a:gd name="connsiteY27" fmla="*/ 1028700 h 1990725"/>
                  <a:gd name="connsiteX28" fmla="*/ 2750700 w 3865708"/>
                  <a:gd name="connsiteY28" fmla="*/ 1076325 h 1990725"/>
                  <a:gd name="connsiteX29" fmla="*/ 2750700 w 3865708"/>
                  <a:gd name="connsiteY29" fmla="*/ 1123950 h 1990725"/>
                  <a:gd name="connsiteX30" fmla="*/ 2760225 w 3865708"/>
                  <a:gd name="connsiteY30" fmla="*/ 1162050 h 1990725"/>
                  <a:gd name="connsiteX31" fmla="*/ 2750700 w 3865708"/>
                  <a:gd name="connsiteY31" fmla="*/ 1181100 h 1990725"/>
                  <a:gd name="connsiteX32" fmla="*/ 2769750 w 3865708"/>
                  <a:gd name="connsiteY32" fmla="*/ 1219200 h 1990725"/>
                  <a:gd name="connsiteX33" fmla="*/ 2769750 w 3865708"/>
                  <a:gd name="connsiteY33" fmla="*/ 1266825 h 1990725"/>
                  <a:gd name="connsiteX34" fmla="*/ 2788800 w 3865708"/>
                  <a:gd name="connsiteY34" fmla="*/ 1314450 h 1990725"/>
                  <a:gd name="connsiteX35" fmla="*/ 2788800 w 3865708"/>
                  <a:gd name="connsiteY35" fmla="*/ 1362075 h 1990725"/>
                  <a:gd name="connsiteX36" fmla="*/ 2826900 w 3865708"/>
                  <a:gd name="connsiteY36" fmla="*/ 1400175 h 1990725"/>
                  <a:gd name="connsiteX37" fmla="*/ 2855475 w 3865708"/>
                  <a:gd name="connsiteY37" fmla="*/ 1362075 h 1990725"/>
                  <a:gd name="connsiteX38" fmla="*/ 2865000 w 3865708"/>
                  <a:gd name="connsiteY38" fmla="*/ 1314450 h 1990725"/>
                  <a:gd name="connsiteX39" fmla="*/ 2884050 w 3865708"/>
                  <a:gd name="connsiteY39" fmla="*/ 1257300 h 1990725"/>
                  <a:gd name="connsiteX40" fmla="*/ 2884050 w 3865708"/>
                  <a:gd name="connsiteY40" fmla="*/ 1219200 h 1990725"/>
                  <a:gd name="connsiteX41" fmla="*/ 2903100 w 3865708"/>
                  <a:gd name="connsiteY41" fmla="*/ 1152525 h 1990725"/>
                  <a:gd name="connsiteX42" fmla="*/ 2893575 w 3865708"/>
                  <a:gd name="connsiteY42" fmla="*/ 1085850 h 1990725"/>
                  <a:gd name="connsiteX43" fmla="*/ 2903100 w 3865708"/>
                  <a:gd name="connsiteY43" fmla="*/ 1057275 h 1990725"/>
                  <a:gd name="connsiteX44" fmla="*/ 2922150 w 3865708"/>
                  <a:gd name="connsiteY44" fmla="*/ 990600 h 1990725"/>
                  <a:gd name="connsiteX45" fmla="*/ 2931675 w 3865708"/>
                  <a:gd name="connsiteY45" fmla="*/ 942975 h 1990725"/>
                  <a:gd name="connsiteX46" fmla="*/ 2941200 w 3865708"/>
                  <a:gd name="connsiteY46" fmla="*/ 895350 h 1990725"/>
                  <a:gd name="connsiteX47" fmla="*/ 2960250 w 3865708"/>
                  <a:gd name="connsiteY47" fmla="*/ 847725 h 1990725"/>
                  <a:gd name="connsiteX48" fmla="*/ 3007875 w 3865708"/>
                  <a:gd name="connsiteY48" fmla="*/ 904875 h 1990725"/>
                  <a:gd name="connsiteX49" fmla="*/ 3007875 w 3865708"/>
                  <a:gd name="connsiteY49" fmla="*/ 952500 h 1990725"/>
                  <a:gd name="connsiteX50" fmla="*/ 3074553 w 3865708"/>
                  <a:gd name="connsiteY50" fmla="*/ 1047750 h 1990725"/>
                  <a:gd name="connsiteX51" fmla="*/ 3141227 w 3865708"/>
                  <a:gd name="connsiteY51" fmla="*/ 962025 h 1990725"/>
                  <a:gd name="connsiteX52" fmla="*/ 3169800 w 3865708"/>
                  <a:gd name="connsiteY52" fmla="*/ 1019175 h 1990725"/>
                  <a:gd name="connsiteX53" fmla="*/ 3179325 w 3865708"/>
                  <a:gd name="connsiteY53" fmla="*/ 819150 h 1990725"/>
                  <a:gd name="connsiteX54" fmla="*/ 3226950 w 3865708"/>
                  <a:gd name="connsiteY54" fmla="*/ 762000 h 1990725"/>
                  <a:gd name="connsiteX55" fmla="*/ 3284100 w 3865708"/>
                  <a:gd name="connsiteY55" fmla="*/ 762000 h 1990725"/>
                  <a:gd name="connsiteX56" fmla="*/ 3341250 w 3865708"/>
                  <a:gd name="connsiteY56" fmla="*/ 771525 h 1990725"/>
                  <a:gd name="connsiteX57" fmla="*/ 3398401 w 3865708"/>
                  <a:gd name="connsiteY57" fmla="*/ 790575 h 1990725"/>
                  <a:gd name="connsiteX58" fmla="*/ 3407925 w 3865708"/>
                  <a:gd name="connsiteY58" fmla="*/ 857250 h 1990725"/>
                  <a:gd name="connsiteX59" fmla="*/ 3426975 w 3865708"/>
                  <a:gd name="connsiteY59" fmla="*/ 914400 h 1990725"/>
                  <a:gd name="connsiteX60" fmla="*/ 3446025 w 3865708"/>
                  <a:gd name="connsiteY60" fmla="*/ 971550 h 1990725"/>
                  <a:gd name="connsiteX61" fmla="*/ 3465075 w 3865708"/>
                  <a:gd name="connsiteY61" fmla="*/ 1028700 h 1990725"/>
                  <a:gd name="connsiteX62" fmla="*/ 3455550 w 3865708"/>
                  <a:gd name="connsiteY62" fmla="*/ 1057275 h 1990725"/>
                  <a:gd name="connsiteX63" fmla="*/ 3484125 w 3865708"/>
                  <a:gd name="connsiteY63" fmla="*/ 1114425 h 1990725"/>
                  <a:gd name="connsiteX64" fmla="*/ 3484125 w 3865708"/>
                  <a:gd name="connsiteY64" fmla="*/ 1162050 h 1990725"/>
                  <a:gd name="connsiteX65" fmla="*/ 3484125 w 3865708"/>
                  <a:gd name="connsiteY65" fmla="*/ 1209675 h 1990725"/>
                  <a:gd name="connsiteX66" fmla="*/ 3465075 w 3865708"/>
                  <a:gd name="connsiteY66" fmla="*/ 1238250 h 1990725"/>
                  <a:gd name="connsiteX67" fmla="*/ 3474600 w 3865708"/>
                  <a:gd name="connsiteY67" fmla="*/ 1276350 h 1990725"/>
                  <a:gd name="connsiteX68" fmla="*/ 3484125 w 3865708"/>
                  <a:gd name="connsiteY68" fmla="*/ 1333500 h 1990725"/>
                  <a:gd name="connsiteX69" fmla="*/ 3503175 w 3865708"/>
                  <a:gd name="connsiteY69" fmla="*/ 1390650 h 1990725"/>
                  <a:gd name="connsiteX70" fmla="*/ 3503175 w 3865708"/>
                  <a:gd name="connsiteY70" fmla="*/ 1447800 h 1990725"/>
                  <a:gd name="connsiteX71" fmla="*/ 3522225 w 3865708"/>
                  <a:gd name="connsiteY71" fmla="*/ 1504950 h 1990725"/>
                  <a:gd name="connsiteX72" fmla="*/ 3541275 w 3865708"/>
                  <a:gd name="connsiteY72" fmla="*/ 1562100 h 1990725"/>
                  <a:gd name="connsiteX73" fmla="*/ 3550800 w 3865708"/>
                  <a:gd name="connsiteY73" fmla="*/ 1590675 h 1990725"/>
                  <a:gd name="connsiteX74" fmla="*/ 3550800 w 3865708"/>
                  <a:gd name="connsiteY74" fmla="*/ 1638300 h 1990725"/>
                  <a:gd name="connsiteX75" fmla="*/ 3569850 w 3865708"/>
                  <a:gd name="connsiteY75" fmla="*/ 1685925 h 1990725"/>
                  <a:gd name="connsiteX76" fmla="*/ 3569850 w 3865708"/>
                  <a:gd name="connsiteY76" fmla="*/ 1743075 h 1990725"/>
                  <a:gd name="connsiteX77" fmla="*/ 3579375 w 3865708"/>
                  <a:gd name="connsiteY77" fmla="*/ 1800225 h 1990725"/>
                  <a:gd name="connsiteX78" fmla="*/ 3569850 w 3865708"/>
                  <a:gd name="connsiteY78" fmla="*/ 1838325 h 1990725"/>
                  <a:gd name="connsiteX79" fmla="*/ 3579375 w 3865708"/>
                  <a:gd name="connsiteY79" fmla="*/ 1876425 h 1990725"/>
                  <a:gd name="connsiteX80" fmla="*/ 3598425 w 3865708"/>
                  <a:gd name="connsiteY80" fmla="*/ 1933575 h 1990725"/>
                  <a:gd name="connsiteX81" fmla="*/ 3569850 w 3865708"/>
                  <a:gd name="connsiteY81" fmla="*/ 1962150 h 1990725"/>
                  <a:gd name="connsiteX82" fmla="*/ 3598425 w 3865708"/>
                  <a:gd name="connsiteY82" fmla="*/ 1990725 h 1990725"/>
                  <a:gd name="connsiteX83" fmla="*/ 3646050 w 3865708"/>
                  <a:gd name="connsiteY83" fmla="*/ 1924050 h 1990725"/>
                  <a:gd name="connsiteX84" fmla="*/ 3646050 w 3865708"/>
                  <a:gd name="connsiteY84" fmla="*/ 1857375 h 1990725"/>
                  <a:gd name="connsiteX85" fmla="*/ 3655575 w 3865708"/>
                  <a:gd name="connsiteY85" fmla="*/ 1800225 h 1990725"/>
                  <a:gd name="connsiteX86" fmla="*/ 3655575 w 3865708"/>
                  <a:gd name="connsiteY86" fmla="*/ 1752600 h 1990725"/>
                  <a:gd name="connsiteX87" fmla="*/ 3655575 w 3865708"/>
                  <a:gd name="connsiteY87" fmla="*/ 1685925 h 1990725"/>
                  <a:gd name="connsiteX88" fmla="*/ 3665100 w 3865708"/>
                  <a:gd name="connsiteY88" fmla="*/ 1628775 h 1990725"/>
                  <a:gd name="connsiteX89" fmla="*/ 3674625 w 3865708"/>
                  <a:gd name="connsiteY89" fmla="*/ 1562100 h 1990725"/>
                  <a:gd name="connsiteX90" fmla="*/ 3665100 w 3865708"/>
                  <a:gd name="connsiteY90" fmla="*/ 1504950 h 1990725"/>
                  <a:gd name="connsiteX91" fmla="*/ 3693675 w 3865708"/>
                  <a:gd name="connsiteY91" fmla="*/ 1457325 h 1990725"/>
                  <a:gd name="connsiteX92" fmla="*/ 3665100 w 3865708"/>
                  <a:gd name="connsiteY92" fmla="*/ 1419225 h 1990725"/>
                  <a:gd name="connsiteX93" fmla="*/ 3693675 w 3865708"/>
                  <a:gd name="connsiteY93" fmla="*/ 1352550 h 1990725"/>
                  <a:gd name="connsiteX94" fmla="*/ 3693675 w 3865708"/>
                  <a:gd name="connsiteY94" fmla="*/ 1285875 h 1990725"/>
                  <a:gd name="connsiteX95" fmla="*/ 3674625 w 3865708"/>
                  <a:gd name="connsiteY95" fmla="*/ 1238250 h 1990725"/>
                  <a:gd name="connsiteX96" fmla="*/ 3684150 w 3865708"/>
                  <a:gd name="connsiteY96" fmla="*/ 1181100 h 1990725"/>
                  <a:gd name="connsiteX97" fmla="*/ 3684150 w 3865708"/>
                  <a:gd name="connsiteY97" fmla="*/ 1152525 h 1990725"/>
                  <a:gd name="connsiteX98" fmla="*/ 3693675 w 3865708"/>
                  <a:gd name="connsiteY98" fmla="*/ 1085850 h 1990725"/>
                  <a:gd name="connsiteX99" fmla="*/ 3693675 w 3865708"/>
                  <a:gd name="connsiteY99" fmla="*/ 1047750 h 1990725"/>
                  <a:gd name="connsiteX100" fmla="*/ 3684150 w 3865708"/>
                  <a:gd name="connsiteY100" fmla="*/ 981075 h 1990725"/>
                  <a:gd name="connsiteX101" fmla="*/ 3693675 w 3865708"/>
                  <a:gd name="connsiteY101" fmla="*/ 933450 h 1990725"/>
                  <a:gd name="connsiteX102" fmla="*/ 3712725 w 3865708"/>
                  <a:gd name="connsiteY102" fmla="*/ 866775 h 1990725"/>
                  <a:gd name="connsiteX103" fmla="*/ 3731775 w 3865708"/>
                  <a:gd name="connsiteY103" fmla="*/ 819150 h 1990725"/>
                  <a:gd name="connsiteX104" fmla="*/ 3712725 w 3865708"/>
                  <a:gd name="connsiteY104" fmla="*/ 781050 h 1990725"/>
                  <a:gd name="connsiteX105" fmla="*/ 3731775 w 3865708"/>
                  <a:gd name="connsiteY105" fmla="*/ 685800 h 1990725"/>
                  <a:gd name="connsiteX106" fmla="*/ 3798454 w 3865708"/>
                  <a:gd name="connsiteY106" fmla="*/ 742950 h 1990725"/>
                  <a:gd name="connsiteX107" fmla="*/ 3798450 w 3865708"/>
                  <a:gd name="connsiteY107" fmla="*/ 533400 h 1990725"/>
                  <a:gd name="connsiteX108" fmla="*/ 3807975 w 3865708"/>
                  <a:gd name="connsiteY108" fmla="*/ 485775 h 1990725"/>
                  <a:gd name="connsiteX109" fmla="*/ 3807975 w 3865708"/>
                  <a:gd name="connsiteY109" fmla="*/ 428625 h 1990725"/>
                  <a:gd name="connsiteX110" fmla="*/ 3827025 w 3865708"/>
                  <a:gd name="connsiteY110" fmla="*/ 361950 h 1990725"/>
                  <a:gd name="connsiteX111" fmla="*/ 3817500 w 3865708"/>
                  <a:gd name="connsiteY111" fmla="*/ 314325 h 1990725"/>
                  <a:gd name="connsiteX112" fmla="*/ 3817500 w 3865708"/>
                  <a:gd name="connsiteY112" fmla="*/ 247650 h 1990725"/>
                  <a:gd name="connsiteX113" fmla="*/ 3827025 w 3865708"/>
                  <a:gd name="connsiteY113" fmla="*/ 190500 h 1990725"/>
                  <a:gd name="connsiteX114" fmla="*/ 3855600 w 3865708"/>
                  <a:gd name="connsiteY114" fmla="*/ 142875 h 1990725"/>
                  <a:gd name="connsiteX115" fmla="*/ 3836550 w 3865708"/>
                  <a:gd name="connsiteY115" fmla="*/ 95250 h 1990725"/>
                  <a:gd name="connsiteX116" fmla="*/ 3865125 w 3865708"/>
                  <a:gd name="connsiteY116" fmla="*/ 57150 h 1990725"/>
                  <a:gd name="connsiteX117" fmla="*/ 3855600 w 3865708"/>
                  <a:gd name="connsiteY117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428676 w 3865708"/>
                  <a:gd name="connsiteY2" fmla="*/ 1019175 h 1990725"/>
                  <a:gd name="connsiteX3" fmla="*/ 771617 w 3865708"/>
                  <a:gd name="connsiteY3" fmla="*/ 838200 h 1990725"/>
                  <a:gd name="connsiteX4" fmla="*/ 952226 w 3865708"/>
                  <a:gd name="connsiteY4" fmla="*/ 923925 h 1990725"/>
                  <a:gd name="connsiteX5" fmla="*/ 997839 w 3865708"/>
                  <a:gd name="connsiteY5" fmla="*/ 742950 h 1990725"/>
                  <a:gd name="connsiteX6" fmla="*/ 1070433 w 3865708"/>
                  <a:gd name="connsiteY6" fmla="*/ 763161 h 1990725"/>
                  <a:gd name="connsiteX7" fmla="*/ 1154138 w 3865708"/>
                  <a:gd name="connsiteY7" fmla="*/ 590550 h 1990725"/>
                  <a:gd name="connsiteX8" fmla="*/ 1307637 w 3865708"/>
                  <a:gd name="connsiteY8" fmla="*/ 514358 h 1990725"/>
                  <a:gd name="connsiteX9" fmla="*/ 1512243 w 3865708"/>
                  <a:gd name="connsiteY9" fmla="*/ 390525 h 1990725"/>
                  <a:gd name="connsiteX10" fmla="*/ 1959947 w 3865708"/>
                  <a:gd name="connsiteY10" fmla="*/ 176059 h 1990725"/>
                  <a:gd name="connsiteX11" fmla="*/ 2388750 w 3865708"/>
                  <a:gd name="connsiteY11" fmla="*/ 28575 h 1990725"/>
                  <a:gd name="connsiteX12" fmla="*/ 2455425 w 3865708"/>
                  <a:gd name="connsiteY12" fmla="*/ 9525 h 1990725"/>
                  <a:gd name="connsiteX13" fmla="*/ 2569725 w 3865708"/>
                  <a:gd name="connsiteY13" fmla="*/ 19050 h 1990725"/>
                  <a:gd name="connsiteX14" fmla="*/ 2588775 w 3865708"/>
                  <a:gd name="connsiteY14" fmla="*/ 47625 h 1990725"/>
                  <a:gd name="connsiteX15" fmla="*/ 2598300 w 3865708"/>
                  <a:gd name="connsiteY15" fmla="*/ 95250 h 1990725"/>
                  <a:gd name="connsiteX16" fmla="*/ 2607825 w 3865708"/>
                  <a:gd name="connsiteY16" fmla="*/ 333375 h 1990725"/>
                  <a:gd name="connsiteX17" fmla="*/ 2636400 w 3865708"/>
                  <a:gd name="connsiteY17" fmla="*/ 495300 h 1990725"/>
                  <a:gd name="connsiteX18" fmla="*/ 2645925 w 3865708"/>
                  <a:gd name="connsiteY18" fmla="*/ 523875 h 1990725"/>
                  <a:gd name="connsiteX19" fmla="*/ 2664976 w 3865708"/>
                  <a:gd name="connsiteY19" fmla="*/ 647700 h 1990725"/>
                  <a:gd name="connsiteX20" fmla="*/ 2664973 w 3865708"/>
                  <a:gd name="connsiteY20" fmla="*/ 695325 h 1990725"/>
                  <a:gd name="connsiteX21" fmla="*/ 2664974 w 3865708"/>
                  <a:gd name="connsiteY21" fmla="*/ 742950 h 1990725"/>
                  <a:gd name="connsiteX22" fmla="*/ 2712600 w 3865708"/>
                  <a:gd name="connsiteY22" fmla="*/ 723900 h 1990725"/>
                  <a:gd name="connsiteX23" fmla="*/ 2722125 w 3865708"/>
                  <a:gd name="connsiteY23" fmla="*/ 876300 h 1990725"/>
                  <a:gd name="connsiteX24" fmla="*/ 2731650 w 3865708"/>
                  <a:gd name="connsiteY24" fmla="*/ 904875 h 1990725"/>
                  <a:gd name="connsiteX25" fmla="*/ 2722125 w 3865708"/>
                  <a:gd name="connsiteY25" fmla="*/ 952500 h 1990725"/>
                  <a:gd name="connsiteX26" fmla="*/ 2741175 w 3865708"/>
                  <a:gd name="connsiteY26" fmla="*/ 1000125 h 1990725"/>
                  <a:gd name="connsiteX27" fmla="*/ 2741175 w 3865708"/>
                  <a:gd name="connsiteY27" fmla="*/ 1028700 h 1990725"/>
                  <a:gd name="connsiteX28" fmla="*/ 2750700 w 3865708"/>
                  <a:gd name="connsiteY28" fmla="*/ 1076325 h 1990725"/>
                  <a:gd name="connsiteX29" fmla="*/ 2750700 w 3865708"/>
                  <a:gd name="connsiteY29" fmla="*/ 1123950 h 1990725"/>
                  <a:gd name="connsiteX30" fmla="*/ 2760225 w 3865708"/>
                  <a:gd name="connsiteY30" fmla="*/ 1162050 h 1990725"/>
                  <a:gd name="connsiteX31" fmla="*/ 2750700 w 3865708"/>
                  <a:gd name="connsiteY31" fmla="*/ 1181100 h 1990725"/>
                  <a:gd name="connsiteX32" fmla="*/ 2769750 w 3865708"/>
                  <a:gd name="connsiteY32" fmla="*/ 1219200 h 1990725"/>
                  <a:gd name="connsiteX33" fmla="*/ 2769750 w 3865708"/>
                  <a:gd name="connsiteY33" fmla="*/ 1266825 h 1990725"/>
                  <a:gd name="connsiteX34" fmla="*/ 2788800 w 3865708"/>
                  <a:gd name="connsiteY34" fmla="*/ 1314450 h 1990725"/>
                  <a:gd name="connsiteX35" fmla="*/ 2788800 w 3865708"/>
                  <a:gd name="connsiteY35" fmla="*/ 1362075 h 1990725"/>
                  <a:gd name="connsiteX36" fmla="*/ 2826900 w 3865708"/>
                  <a:gd name="connsiteY36" fmla="*/ 1400175 h 1990725"/>
                  <a:gd name="connsiteX37" fmla="*/ 2855475 w 3865708"/>
                  <a:gd name="connsiteY37" fmla="*/ 1362075 h 1990725"/>
                  <a:gd name="connsiteX38" fmla="*/ 2865000 w 3865708"/>
                  <a:gd name="connsiteY38" fmla="*/ 1314450 h 1990725"/>
                  <a:gd name="connsiteX39" fmla="*/ 2884050 w 3865708"/>
                  <a:gd name="connsiteY39" fmla="*/ 1257300 h 1990725"/>
                  <a:gd name="connsiteX40" fmla="*/ 2884050 w 3865708"/>
                  <a:gd name="connsiteY40" fmla="*/ 1219200 h 1990725"/>
                  <a:gd name="connsiteX41" fmla="*/ 2903100 w 3865708"/>
                  <a:gd name="connsiteY41" fmla="*/ 1152525 h 1990725"/>
                  <a:gd name="connsiteX42" fmla="*/ 2893575 w 3865708"/>
                  <a:gd name="connsiteY42" fmla="*/ 1085850 h 1990725"/>
                  <a:gd name="connsiteX43" fmla="*/ 2903100 w 3865708"/>
                  <a:gd name="connsiteY43" fmla="*/ 1057275 h 1990725"/>
                  <a:gd name="connsiteX44" fmla="*/ 2922150 w 3865708"/>
                  <a:gd name="connsiteY44" fmla="*/ 990600 h 1990725"/>
                  <a:gd name="connsiteX45" fmla="*/ 2931675 w 3865708"/>
                  <a:gd name="connsiteY45" fmla="*/ 942975 h 1990725"/>
                  <a:gd name="connsiteX46" fmla="*/ 2941200 w 3865708"/>
                  <a:gd name="connsiteY46" fmla="*/ 895350 h 1990725"/>
                  <a:gd name="connsiteX47" fmla="*/ 2960250 w 3865708"/>
                  <a:gd name="connsiteY47" fmla="*/ 847725 h 1990725"/>
                  <a:gd name="connsiteX48" fmla="*/ 3007875 w 3865708"/>
                  <a:gd name="connsiteY48" fmla="*/ 904875 h 1990725"/>
                  <a:gd name="connsiteX49" fmla="*/ 3007875 w 3865708"/>
                  <a:gd name="connsiteY49" fmla="*/ 952500 h 1990725"/>
                  <a:gd name="connsiteX50" fmla="*/ 3074553 w 3865708"/>
                  <a:gd name="connsiteY50" fmla="*/ 1047750 h 1990725"/>
                  <a:gd name="connsiteX51" fmla="*/ 3141227 w 3865708"/>
                  <a:gd name="connsiteY51" fmla="*/ 962025 h 1990725"/>
                  <a:gd name="connsiteX52" fmla="*/ 3169800 w 3865708"/>
                  <a:gd name="connsiteY52" fmla="*/ 1019175 h 1990725"/>
                  <a:gd name="connsiteX53" fmla="*/ 3179325 w 3865708"/>
                  <a:gd name="connsiteY53" fmla="*/ 819150 h 1990725"/>
                  <a:gd name="connsiteX54" fmla="*/ 3226950 w 3865708"/>
                  <a:gd name="connsiteY54" fmla="*/ 762000 h 1990725"/>
                  <a:gd name="connsiteX55" fmla="*/ 3284100 w 3865708"/>
                  <a:gd name="connsiteY55" fmla="*/ 762000 h 1990725"/>
                  <a:gd name="connsiteX56" fmla="*/ 3341250 w 3865708"/>
                  <a:gd name="connsiteY56" fmla="*/ 771525 h 1990725"/>
                  <a:gd name="connsiteX57" fmla="*/ 3398401 w 3865708"/>
                  <a:gd name="connsiteY57" fmla="*/ 790575 h 1990725"/>
                  <a:gd name="connsiteX58" fmla="*/ 3407925 w 3865708"/>
                  <a:gd name="connsiteY58" fmla="*/ 857250 h 1990725"/>
                  <a:gd name="connsiteX59" fmla="*/ 3426975 w 3865708"/>
                  <a:gd name="connsiteY59" fmla="*/ 914400 h 1990725"/>
                  <a:gd name="connsiteX60" fmla="*/ 3446025 w 3865708"/>
                  <a:gd name="connsiteY60" fmla="*/ 971550 h 1990725"/>
                  <a:gd name="connsiteX61" fmla="*/ 3465075 w 3865708"/>
                  <a:gd name="connsiteY61" fmla="*/ 1028700 h 1990725"/>
                  <a:gd name="connsiteX62" fmla="*/ 3455550 w 3865708"/>
                  <a:gd name="connsiteY62" fmla="*/ 1057275 h 1990725"/>
                  <a:gd name="connsiteX63" fmla="*/ 3484125 w 3865708"/>
                  <a:gd name="connsiteY63" fmla="*/ 1114425 h 1990725"/>
                  <a:gd name="connsiteX64" fmla="*/ 3484125 w 3865708"/>
                  <a:gd name="connsiteY64" fmla="*/ 1162050 h 1990725"/>
                  <a:gd name="connsiteX65" fmla="*/ 3484125 w 3865708"/>
                  <a:gd name="connsiteY65" fmla="*/ 1209675 h 1990725"/>
                  <a:gd name="connsiteX66" fmla="*/ 3465075 w 3865708"/>
                  <a:gd name="connsiteY66" fmla="*/ 1238250 h 1990725"/>
                  <a:gd name="connsiteX67" fmla="*/ 3474600 w 3865708"/>
                  <a:gd name="connsiteY67" fmla="*/ 1276350 h 1990725"/>
                  <a:gd name="connsiteX68" fmla="*/ 3484125 w 3865708"/>
                  <a:gd name="connsiteY68" fmla="*/ 1333500 h 1990725"/>
                  <a:gd name="connsiteX69" fmla="*/ 3503175 w 3865708"/>
                  <a:gd name="connsiteY69" fmla="*/ 1390650 h 1990725"/>
                  <a:gd name="connsiteX70" fmla="*/ 3503175 w 3865708"/>
                  <a:gd name="connsiteY70" fmla="*/ 1447800 h 1990725"/>
                  <a:gd name="connsiteX71" fmla="*/ 3522225 w 3865708"/>
                  <a:gd name="connsiteY71" fmla="*/ 1504950 h 1990725"/>
                  <a:gd name="connsiteX72" fmla="*/ 3541275 w 3865708"/>
                  <a:gd name="connsiteY72" fmla="*/ 1562100 h 1990725"/>
                  <a:gd name="connsiteX73" fmla="*/ 3550800 w 3865708"/>
                  <a:gd name="connsiteY73" fmla="*/ 1590675 h 1990725"/>
                  <a:gd name="connsiteX74" fmla="*/ 3550800 w 3865708"/>
                  <a:gd name="connsiteY74" fmla="*/ 1638300 h 1990725"/>
                  <a:gd name="connsiteX75" fmla="*/ 3569850 w 3865708"/>
                  <a:gd name="connsiteY75" fmla="*/ 1685925 h 1990725"/>
                  <a:gd name="connsiteX76" fmla="*/ 3569850 w 3865708"/>
                  <a:gd name="connsiteY76" fmla="*/ 1743075 h 1990725"/>
                  <a:gd name="connsiteX77" fmla="*/ 3579375 w 3865708"/>
                  <a:gd name="connsiteY77" fmla="*/ 1800225 h 1990725"/>
                  <a:gd name="connsiteX78" fmla="*/ 3569850 w 3865708"/>
                  <a:gd name="connsiteY78" fmla="*/ 1838325 h 1990725"/>
                  <a:gd name="connsiteX79" fmla="*/ 3579375 w 3865708"/>
                  <a:gd name="connsiteY79" fmla="*/ 1876425 h 1990725"/>
                  <a:gd name="connsiteX80" fmla="*/ 3598425 w 3865708"/>
                  <a:gd name="connsiteY80" fmla="*/ 1933575 h 1990725"/>
                  <a:gd name="connsiteX81" fmla="*/ 3569850 w 3865708"/>
                  <a:gd name="connsiteY81" fmla="*/ 1962150 h 1990725"/>
                  <a:gd name="connsiteX82" fmla="*/ 3598425 w 3865708"/>
                  <a:gd name="connsiteY82" fmla="*/ 1990725 h 1990725"/>
                  <a:gd name="connsiteX83" fmla="*/ 3646050 w 3865708"/>
                  <a:gd name="connsiteY83" fmla="*/ 1924050 h 1990725"/>
                  <a:gd name="connsiteX84" fmla="*/ 3646050 w 3865708"/>
                  <a:gd name="connsiteY84" fmla="*/ 1857375 h 1990725"/>
                  <a:gd name="connsiteX85" fmla="*/ 3655575 w 3865708"/>
                  <a:gd name="connsiteY85" fmla="*/ 1800225 h 1990725"/>
                  <a:gd name="connsiteX86" fmla="*/ 3655575 w 3865708"/>
                  <a:gd name="connsiteY86" fmla="*/ 1752600 h 1990725"/>
                  <a:gd name="connsiteX87" fmla="*/ 3655575 w 3865708"/>
                  <a:gd name="connsiteY87" fmla="*/ 1685925 h 1990725"/>
                  <a:gd name="connsiteX88" fmla="*/ 3665100 w 3865708"/>
                  <a:gd name="connsiteY88" fmla="*/ 1628775 h 1990725"/>
                  <a:gd name="connsiteX89" fmla="*/ 3674625 w 3865708"/>
                  <a:gd name="connsiteY89" fmla="*/ 1562100 h 1990725"/>
                  <a:gd name="connsiteX90" fmla="*/ 3665100 w 3865708"/>
                  <a:gd name="connsiteY90" fmla="*/ 1504950 h 1990725"/>
                  <a:gd name="connsiteX91" fmla="*/ 3693675 w 3865708"/>
                  <a:gd name="connsiteY91" fmla="*/ 1457325 h 1990725"/>
                  <a:gd name="connsiteX92" fmla="*/ 3665100 w 3865708"/>
                  <a:gd name="connsiteY92" fmla="*/ 1419225 h 1990725"/>
                  <a:gd name="connsiteX93" fmla="*/ 3693675 w 3865708"/>
                  <a:gd name="connsiteY93" fmla="*/ 1352550 h 1990725"/>
                  <a:gd name="connsiteX94" fmla="*/ 3693675 w 3865708"/>
                  <a:gd name="connsiteY94" fmla="*/ 1285875 h 1990725"/>
                  <a:gd name="connsiteX95" fmla="*/ 3674625 w 3865708"/>
                  <a:gd name="connsiteY95" fmla="*/ 1238250 h 1990725"/>
                  <a:gd name="connsiteX96" fmla="*/ 3684150 w 3865708"/>
                  <a:gd name="connsiteY96" fmla="*/ 1181100 h 1990725"/>
                  <a:gd name="connsiteX97" fmla="*/ 3684150 w 3865708"/>
                  <a:gd name="connsiteY97" fmla="*/ 1152525 h 1990725"/>
                  <a:gd name="connsiteX98" fmla="*/ 3693675 w 3865708"/>
                  <a:gd name="connsiteY98" fmla="*/ 1085850 h 1990725"/>
                  <a:gd name="connsiteX99" fmla="*/ 3693675 w 3865708"/>
                  <a:gd name="connsiteY99" fmla="*/ 1047750 h 1990725"/>
                  <a:gd name="connsiteX100" fmla="*/ 3684150 w 3865708"/>
                  <a:gd name="connsiteY100" fmla="*/ 981075 h 1990725"/>
                  <a:gd name="connsiteX101" fmla="*/ 3693675 w 3865708"/>
                  <a:gd name="connsiteY101" fmla="*/ 933450 h 1990725"/>
                  <a:gd name="connsiteX102" fmla="*/ 3712725 w 3865708"/>
                  <a:gd name="connsiteY102" fmla="*/ 866775 h 1990725"/>
                  <a:gd name="connsiteX103" fmla="*/ 3731775 w 3865708"/>
                  <a:gd name="connsiteY103" fmla="*/ 819150 h 1990725"/>
                  <a:gd name="connsiteX104" fmla="*/ 3712725 w 3865708"/>
                  <a:gd name="connsiteY104" fmla="*/ 781050 h 1990725"/>
                  <a:gd name="connsiteX105" fmla="*/ 3731775 w 3865708"/>
                  <a:gd name="connsiteY105" fmla="*/ 685800 h 1990725"/>
                  <a:gd name="connsiteX106" fmla="*/ 3798454 w 3865708"/>
                  <a:gd name="connsiteY106" fmla="*/ 742950 h 1990725"/>
                  <a:gd name="connsiteX107" fmla="*/ 3798450 w 3865708"/>
                  <a:gd name="connsiteY107" fmla="*/ 533400 h 1990725"/>
                  <a:gd name="connsiteX108" fmla="*/ 3807975 w 3865708"/>
                  <a:gd name="connsiteY108" fmla="*/ 485775 h 1990725"/>
                  <a:gd name="connsiteX109" fmla="*/ 3807975 w 3865708"/>
                  <a:gd name="connsiteY109" fmla="*/ 428625 h 1990725"/>
                  <a:gd name="connsiteX110" fmla="*/ 3827025 w 3865708"/>
                  <a:gd name="connsiteY110" fmla="*/ 361950 h 1990725"/>
                  <a:gd name="connsiteX111" fmla="*/ 3817500 w 3865708"/>
                  <a:gd name="connsiteY111" fmla="*/ 314325 h 1990725"/>
                  <a:gd name="connsiteX112" fmla="*/ 3817500 w 3865708"/>
                  <a:gd name="connsiteY112" fmla="*/ 247650 h 1990725"/>
                  <a:gd name="connsiteX113" fmla="*/ 3827025 w 3865708"/>
                  <a:gd name="connsiteY113" fmla="*/ 190500 h 1990725"/>
                  <a:gd name="connsiteX114" fmla="*/ 3855600 w 3865708"/>
                  <a:gd name="connsiteY114" fmla="*/ 142875 h 1990725"/>
                  <a:gd name="connsiteX115" fmla="*/ 3836550 w 3865708"/>
                  <a:gd name="connsiteY115" fmla="*/ 95250 h 1990725"/>
                  <a:gd name="connsiteX116" fmla="*/ 3865125 w 3865708"/>
                  <a:gd name="connsiteY116" fmla="*/ 57150 h 1990725"/>
                  <a:gd name="connsiteX117" fmla="*/ 3855600 w 3865708"/>
                  <a:gd name="connsiteY117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428676 w 3865708"/>
                  <a:gd name="connsiteY2" fmla="*/ 1019175 h 1990725"/>
                  <a:gd name="connsiteX3" fmla="*/ 809722 w 3865708"/>
                  <a:gd name="connsiteY3" fmla="*/ 809625 h 1990725"/>
                  <a:gd name="connsiteX4" fmla="*/ 952226 w 3865708"/>
                  <a:gd name="connsiteY4" fmla="*/ 923925 h 1990725"/>
                  <a:gd name="connsiteX5" fmla="*/ 997839 w 3865708"/>
                  <a:gd name="connsiteY5" fmla="*/ 742950 h 1990725"/>
                  <a:gd name="connsiteX6" fmla="*/ 1070433 w 3865708"/>
                  <a:gd name="connsiteY6" fmla="*/ 763161 h 1990725"/>
                  <a:gd name="connsiteX7" fmla="*/ 1154138 w 3865708"/>
                  <a:gd name="connsiteY7" fmla="*/ 590550 h 1990725"/>
                  <a:gd name="connsiteX8" fmla="*/ 1307637 w 3865708"/>
                  <a:gd name="connsiteY8" fmla="*/ 514358 h 1990725"/>
                  <a:gd name="connsiteX9" fmla="*/ 1512243 w 3865708"/>
                  <a:gd name="connsiteY9" fmla="*/ 390525 h 1990725"/>
                  <a:gd name="connsiteX10" fmla="*/ 1959947 w 3865708"/>
                  <a:gd name="connsiteY10" fmla="*/ 176059 h 1990725"/>
                  <a:gd name="connsiteX11" fmla="*/ 2388750 w 3865708"/>
                  <a:gd name="connsiteY11" fmla="*/ 28575 h 1990725"/>
                  <a:gd name="connsiteX12" fmla="*/ 2455425 w 3865708"/>
                  <a:gd name="connsiteY12" fmla="*/ 9525 h 1990725"/>
                  <a:gd name="connsiteX13" fmla="*/ 2569725 w 3865708"/>
                  <a:gd name="connsiteY13" fmla="*/ 19050 h 1990725"/>
                  <a:gd name="connsiteX14" fmla="*/ 2588775 w 3865708"/>
                  <a:gd name="connsiteY14" fmla="*/ 47625 h 1990725"/>
                  <a:gd name="connsiteX15" fmla="*/ 2598300 w 3865708"/>
                  <a:gd name="connsiteY15" fmla="*/ 95250 h 1990725"/>
                  <a:gd name="connsiteX16" fmla="*/ 2607825 w 3865708"/>
                  <a:gd name="connsiteY16" fmla="*/ 333375 h 1990725"/>
                  <a:gd name="connsiteX17" fmla="*/ 2636400 w 3865708"/>
                  <a:gd name="connsiteY17" fmla="*/ 495300 h 1990725"/>
                  <a:gd name="connsiteX18" fmla="*/ 2645925 w 3865708"/>
                  <a:gd name="connsiteY18" fmla="*/ 523875 h 1990725"/>
                  <a:gd name="connsiteX19" fmla="*/ 2664976 w 3865708"/>
                  <a:gd name="connsiteY19" fmla="*/ 647700 h 1990725"/>
                  <a:gd name="connsiteX20" fmla="*/ 2664973 w 3865708"/>
                  <a:gd name="connsiteY20" fmla="*/ 695325 h 1990725"/>
                  <a:gd name="connsiteX21" fmla="*/ 2664974 w 3865708"/>
                  <a:gd name="connsiteY21" fmla="*/ 742950 h 1990725"/>
                  <a:gd name="connsiteX22" fmla="*/ 2712600 w 3865708"/>
                  <a:gd name="connsiteY22" fmla="*/ 723900 h 1990725"/>
                  <a:gd name="connsiteX23" fmla="*/ 2722125 w 3865708"/>
                  <a:gd name="connsiteY23" fmla="*/ 876300 h 1990725"/>
                  <a:gd name="connsiteX24" fmla="*/ 2731650 w 3865708"/>
                  <a:gd name="connsiteY24" fmla="*/ 904875 h 1990725"/>
                  <a:gd name="connsiteX25" fmla="*/ 2722125 w 3865708"/>
                  <a:gd name="connsiteY25" fmla="*/ 952500 h 1990725"/>
                  <a:gd name="connsiteX26" fmla="*/ 2741175 w 3865708"/>
                  <a:gd name="connsiteY26" fmla="*/ 1000125 h 1990725"/>
                  <a:gd name="connsiteX27" fmla="*/ 2741175 w 3865708"/>
                  <a:gd name="connsiteY27" fmla="*/ 1028700 h 1990725"/>
                  <a:gd name="connsiteX28" fmla="*/ 2750700 w 3865708"/>
                  <a:gd name="connsiteY28" fmla="*/ 1076325 h 1990725"/>
                  <a:gd name="connsiteX29" fmla="*/ 2750700 w 3865708"/>
                  <a:gd name="connsiteY29" fmla="*/ 1123950 h 1990725"/>
                  <a:gd name="connsiteX30" fmla="*/ 2760225 w 3865708"/>
                  <a:gd name="connsiteY30" fmla="*/ 1162050 h 1990725"/>
                  <a:gd name="connsiteX31" fmla="*/ 2750700 w 3865708"/>
                  <a:gd name="connsiteY31" fmla="*/ 1181100 h 1990725"/>
                  <a:gd name="connsiteX32" fmla="*/ 2769750 w 3865708"/>
                  <a:gd name="connsiteY32" fmla="*/ 1219200 h 1990725"/>
                  <a:gd name="connsiteX33" fmla="*/ 2769750 w 3865708"/>
                  <a:gd name="connsiteY33" fmla="*/ 1266825 h 1990725"/>
                  <a:gd name="connsiteX34" fmla="*/ 2788800 w 3865708"/>
                  <a:gd name="connsiteY34" fmla="*/ 1314450 h 1990725"/>
                  <a:gd name="connsiteX35" fmla="*/ 2788800 w 3865708"/>
                  <a:gd name="connsiteY35" fmla="*/ 1362075 h 1990725"/>
                  <a:gd name="connsiteX36" fmla="*/ 2826900 w 3865708"/>
                  <a:gd name="connsiteY36" fmla="*/ 1400175 h 1990725"/>
                  <a:gd name="connsiteX37" fmla="*/ 2855475 w 3865708"/>
                  <a:gd name="connsiteY37" fmla="*/ 1362075 h 1990725"/>
                  <a:gd name="connsiteX38" fmla="*/ 2865000 w 3865708"/>
                  <a:gd name="connsiteY38" fmla="*/ 1314450 h 1990725"/>
                  <a:gd name="connsiteX39" fmla="*/ 2884050 w 3865708"/>
                  <a:gd name="connsiteY39" fmla="*/ 1257300 h 1990725"/>
                  <a:gd name="connsiteX40" fmla="*/ 2884050 w 3865708"/>
                  <a:gd name="connsiteY40" fmla="*/ 1219200 h 1990725"/>
                  <a:gd name="connsiteX41" fmla="*/ 2903100 w 3865708"/>
                  <a:gd name="connsiteY41" fmla="*/ 1152525 h 1990725"/>
                  <a:gd name="connsiteX42" fmla="*/ 2893575 w 3865708"/>
                  <a:gd name="connsiteY42" fmla="*/ 1085850 h 1990725"/>
                  <a:gd name="connsiteX43" fmla="*/ 2903100 w 3865708"/>
                  <a:gd name="connsiteY43" fmla="*/ 1057275 h 1990725"/>
                  <a:gd name="connsiteX44" fmla="*/ 2922150 w 3865708"/>
                  <a:gd name="connsiteY44" fmla="*/ 990600 h 1990725"/>
                  <a:gd name="connsiteX45" fmla="*/ 2931675 w 3865708"/>
                  <a:gd name="connsiteY45" fmla="*/ 942975 h 1990725"/>
                  <a:gd name="connsiteX46" fmla="*/ 2941200 w 3865708"/>
                  <a:gd name="connsiteY46" fmla="*/ 895350 h 1990725"/>
                  <a:gd name="connsiteX47" fmla="*/ 2960250 w 3865708"/>
                  <a:gd name="connsiteY47" fmla="*/ 847725 h 1990725"/>
                  <a:gd name="connsiteX48" fmla="*/ 3007875 w 3865708"/>
                  <a:gd name="connsiteY48" fmla="*/ 904875 h 1990725"/>
                  <a:gd name="connsiteX49" fmla="*/ 3007875 w 3865708"/>
                  <a:gd name="connsiteY49" fmla="*/ 952500 h 1990725"/>
                  <a:gd name="connsiteX50" fmla="*/ 3074553 w 3865708"/>
                  <a:gd name="connsiteY50" fmla="*/ 1047750 h 1990725"/>
                  <a:gd name="connsiteX51" fmla="*/ 3141227 w 3865708"/>
                  <a:gd name="connsiteY51" fmla="*/ 962025 h 1990725"/>
                  <a:gd name="connsiteX52" fmla="*/ 3169800 w 3865708"/>
                  <a:gd name="connsiteY52" fmla="*/ 1019175 h 1990725"/>
                  <a:gd name="connsiteX53" fmla="*/ 3179325 w 3865708"/>
                  <a:gd name="connsiteY53" fmla="*/ 819150 h 1990725"/>
                  <a:gd name="connsiteX54" fmla="*/ 3226950 w 3865708"/>
                  <a:gd name="connsiteY54" fmla="*/ 762000 h 1990725"/>
                  <a:gd name="connsiteX55" fmla="*/ 3284100 w 3865708"/>
                  <a:gd name="connsiteY55" fmla="*/ 762000 h 1990725"/>
                  <a:gd name="connsiteX56" fmla="*/ 3341250 w 3865708"/>
                  <a:gd name="connsiteY56" fmla="*/ 771525 h 1990725"/>
                  <a:gd name="connsiteX57" fmla="*/ 3398401 w 3865708"/>
                  <a:gd name="connsiteY57" fmla="*/ 790575 h 1990725"/>
                  <a:gd name="connsiteX58" fmla="*/ 3407925 w 3865708"/>
                  <a:gd name="connsiteY58" fmla="*/ 857250 h 1990725"/>
                  <a:gd name="connsiteX59" fmla="*/ 3426975 w 3865708"/>
                  <a:gd name="connsiteY59" fmla="*/ 914400 h 1990725"/>
                  <a:gd name="connsiteX60" fmla="*/ 3446025 w 3865708"/>
                  <a:gd name="connsiteY60" fmla="*/ 971550 h 1990725"/>
                  <a:gd name="connsiteX61" fmla="*/ 3465075 w 3865708"/>
                  <a:gd name="connsiteY61" fmla="*/ 1028700 h 1990725"/>
                  <a:gd name="connsiteX62" fmla="*/ 3455550 w 3865708"/>
                  <a:gd name="connsiteY62" fmla="*/ 1057275 h 1990725"/>
                  <a:gd name="connsiteX63" fmla="*/ 3484125 w 3865708"/>
                  <a:gd name="connsiteY63" fmla="*/ 1114425 h 1990725"/>
                  <a:gd name="connsiteX64" fmla="*/ 3484125 w 3865708"/>
                  <a:gd name="connsiteY64" fmla="*/ 1162050 h 1990725"/>
                  <a:gd name="connsiteX65" fmla="*/ 3484125 w 3865708"/>
                  <a:gd name="connsiteY65" fmla="*/ 1209675 h 1990725"/>
                  <a:gd name="connsiteX66" fmla="*/ 3465075 w 3865708"/>
                  <a:gd name="connsiteY66" fmla="*/ 1238250 h 1990725"/>
                  <a:gd name="connsiteX67" fmla="*/ 3474600 w 3865708"/>
                  <a:gd name="connsiteY67" fmla="*/ 1276350 h 1990725"/>
                  <a:gd name="connsiteX68" fmla="*/ 3484125 w 3865708"/>
                  <a:gd name="connsiteY68" fmla="*/ 1333500 h 1990725"/>
                  <a:gd name="connsiteX69" fmla="*/ 3503175 w 3865708"/>
                  <a:gd name="connsiteY69" fmla="*/ 1390650 h 1990725"/>
                  <a:gd name="connsiteX70" fmla="*/ 3503175 w 3865708"/>
                  <a:gd name="connsiteY70" fmla="*/ 1447800 h 1990725"/>
                  <a:gd name="connsiteX71" fmla="*/ 3522225 w 3865708"/>
                  <a:gd name="connsiteY71" fmla="*/ 1504950 h 1990725"/>
                  <a:gd name="connsiteX72" fmla="*/ 3541275 w 3865708"/>
                  <a:gd name="connsiteY72" fmla="*/ 1562100 h 1990725"/>
                  <a:gd name="connsiteX73" fmla="*/ 3550800 w 3865708"/>
                  <a:gd name="connsiteY73" fmla="*/ 1590675 h 1990725"/>
                  <a:gd name="connsiteX74" fmla="*/ 3550800 w 3865708"/>
                  <a:gd name="connsiteY74" fmla="*/ 1638300 h 1990725"/>
                  <a:gd name="connsiteX75" fmla="*/ 3569850 w 3865708"/>
                  <a:gd name="connsiteY75" fmla="*/ 1685925 h 1990725"/>
                  <a:gd name="connsiteX76" fmla="*/ 3569850 w 3865708"/>
                  <a:gd name="connsiteY76" fmla="*/ 1743075 h 1990725"/>
                  <a:gd name="connsiteX77" fmla="*/ 3579375 w 3865708"/>
                  <a:gd name="connsiteY77" fmla="*/ 1800225 h 1990725"/>
                  <a:gd name="connsiteX78" fmla="*/ 3569850 w 3865708"/>
                  <a:gd name="connsiteY78" fmla="*/ 1838325 h 1990725"/>
                  <a:gd name="connsiteX79" fmla="*/ 3579375 w 3865708"/>
                  <a:gd name="connsiteY79" fmla="*/ 1876425 h 1990725"/>
                  <a:gd name="connsiteX80" fmla="*/ 3598425 w 3865708"/>
                  <a:gd name="connsiteY80" fmla="*/ 1933575 h 1990725"/>
                  <a:gd name="connsiteX81" fmla="*/ 3569850 w 3865708"/>
                  <a:gd name="connsiteY81" fmla="*/ 1962150 h 1990725"/>
                  <a:gd name="connsiteX82" fmla="*/ 3598425 w 3865708"/>
                  <a:gd name="connsiteY82" fmla="*/ 1990725 h 1990725"/>
                  <a:gd name="connsiteX83" fmla="*/ 3646050 w 3865708"/>
                  <a:gd name="connsiteY83" fmla="*/ 1924050 h 1990725"/>
                  <a:gd name="connsiteX84" fmla="*/ 3646050 w 3865708"/>
                  <a:gd name="connsiteY84" fmla="*/ 1857375 h 1990725"/>
                  <a:gd name="connsiteX85" fmla="*/ 3655575 w 3865708"/>
                  <a:gd name="connsiteY85" fmla="*/ 1800225 h 1990725"/>
                  <a:gd name="connsiteX86" fmla="*/ 3655575 w 3865708"/>
                  <a:gd name="connsiteY86" fmla="*/ 1752600 h 1990725"/>
                  <a:gd name="connsiteX87" fmla="*/ 3655575 w 3865708"/>
                  <a:gd name="connsiteY87" fmla="*/ 1685925 h 1990725"/>
                  <a:gd name="connsiteX88" fmla="*/ 3665100 w 3865708"/>
                  <a:gd name="connsiteY88" fmla="*/ 1628775 h 1990725"/>
                  <a:gd name="connsiteX89" fmla="*/ 3674625 w 3865708"/>
                  <a:gd name="connsiteY89" fmla="*/ 1562100 h 1990725"/>
                  <a:gd name="connsiteX90" fmla="*/ 3665100 w 3865708"/>
                  <a:gd name="connsiteY90" fmla="*/ 1504950 h 1990725"/>
                  <a:gd name="connsiteX91" fmla="*/ 3693675 w 3865708"/>
                  <a:gd name="connsiteY91" fmla="*/ 1457325 h 1990725"/>
                  <a:gd name="connsiteX92" fmla="*/ 3665100 w 3865708"/>
                  <a:gd name="connsiteY92" fmla="*/ 1419225 h 1990725"/>
                  <a:gd name="connsiteX93" fmla="*/ 3693675 w 3865708"/>
                  <a:gd name="connsiteY93" fmla="*/ 1352550 h 1990725"/>
                  <a:gd name="connsiteX94" fmla="*/ 3693675 w 3865708"/>
                  <a:gd name="connsiteY94" fmla="*/ 1285875 h 1990725"/>
                  <a:gd name="connsiteX95" fmla="*/ 3674625 w 3865708"/>
                  <a:gd name="connsiteY95" fmla="*/ 1238250 h 1990725"/>
                  <a:gd name="connsiteX96" fmla="*/ 3684150 w 3865708"/>
                  <a:gd name="connsiteY96" fmla="*/ 1181100 h 1990725"/>
                  <a:gd name="connsiteX97" fmla="*/ 3684150 w 3865708"/>
                  <a:gd name="connsiteY97" fmla="*/ 1152525 h 1990725"/>
                  <a:gd name="connsiteX98" fmla="*/ 3693675 w 3865708"/>
                  <a:gd name="connsiteY98" fmla="*/ 1085850 h 1990725"/>
                  <a:gd name="connsiteX99" fmla="*/ 3693675 w 3865708"/>
                  <a:gd name="connsiteY99" fmla="*/ 1047750 h 1990725"/>
                  <a:gd name="connsiteX100" fmla="*/ 3684150 w 3865708"/>
                  <a:gd name="connsiteY100" fmla="*/ 981075 h 1990725"/>
                  <a:gd name="connsiteX101" fmla="*/ 3693675 w 3865708"/>
                  <a:gd name="connsiteY101" fmla="*/ 933450 h 1990725"/>
                  <a:gd name="connsiteX102" fmla="*/ 3712725 w 3865708"/>
                  <a:gd name="connsiteY102" fmla="*/ 866775 h 1990725"/>
                  <a:gd name="connsiteX103" fmla="*/ 3731775 w 3865708"/>
                  <a:gd name="connsiteY103" fmla="*/ 819150 h 1990725"/>
                  <a:gd name="connsiteX104" fmla="*/ 3712725 w 3865708"/>
                  <a:gd name="connsiteY104" fmla="*/ 781050 h 1990725"/>
                  <a:gd name="connsiteX105" fmla="*/ 3731775 w 3865708"/>
                  <a:gd name="connsiteY105" fmla="*/ 685800 h 1990725"/>
                  <a:gd name="connsiteX106" fmla="*/ 3798454 w 3865708"/>
                  <a:gd name="connsiteY106" fmla="*/ 742950 h 1990725"/>
                  <a:gd name="connsiteX107" fmla="*/ 3798450 w 3865708"/>
                  <a:gd name="connsiteY107" fmla="*/ 533400 h 1990725"/>
                  <a:gd name="connsiteX108" fmla="*/ 3807975 w 3865708"/>
                  <a:gd name="connsiteY108" fmla="*/ 485775 h 1990725"/>
                  <a:gd name="connsiteX109" fmla="*/ 3807975 w 3865708"/>
                  <a:gd name="connsiteY109" fmla="*/ 428625 h 1990725"/>
                  <a:gd name="connsiteX110" fmla="*/ 3827025 w 3865708"/>
                  <a:gd name="connsiteY110" fmla="*/ 361950 h 1990725"/>
                  <a:gd name="connsiteX111" fmla="*/ 3817500 w 3865708"/>
                  <a:gd name="connsiteY111" fmla="*/ 314325 h 1990725"/>
                  <a:gd name="connsiteX112" fmla="*/ 3817500 w 3865708"/>
                  <a:gd name="connsiteY112" fmla="*/ 247650 h 1990725"/>
                  <a:gd name="connsiteX113" fmla="*/ 3827025 w 3865708"/>
                  <a:gd name="connsiteY113" fmla="*/ 190500 h 1990725"/>
                  <a:gd name="connsiteX114" fmla="*/ 3855600 w 3865708"/>
                  <a:gd name="connsiteY114" fmla="*/ 142875 h 1990725"/>
                  <a:gd name="connsiteX115" fmla="*/ 3836550 w 3865708"/>
                  <a:gd name="connsiteY115" fmla="*/ 95250 h 1990725"/>
                  <a:gd name="connsiteX116" fmla="*/ 3865125 w 3865708"/>
                  <a:gd name="connsiteY116" fmla="*/ 57150 h 1990725"/>
                  <a:gd name="connsiteX117" fmla="*/ 3855600 w 3865708"/>
                  <a:gd name="connsiteY117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428676 w 3865708"/>
                  <a:gd name="connsiteY2" fmla="*/ 1019175 h 1990725"/>
                  <a:gd name="connsiteX3" fmla="*/ 828774 w 3865708"/>
                  <a:gd name="connsiteY3" fmla="*/ 781050 h 1990725"/>
                  <a:gd name="connsiteX4" fmla="*/ 952226 w 3865708"/>
                  <a:gd name="connsiteY4" fmla="*/ 923925 h 1990725"/>
                  <a:gd name="connsiteX5" fmla="*/ 997839 w 3865708"/>
                  <a:gd name="connsiteY5" fmla="*/ 742950 h 1990725"/>
                  <a:gd name="connsiteX6" fmla="*/ 1070433 w 3865708"/>
                  <a:gd name="connsiteY6" fmla="*/ 763161 h 1990725"/>
                  <a:gd name="connsiteX7" fmla="*/ 1154138 w 3865708"/>
                  <a:gd name="connsiteY7" fmla="*/ 590550 h 1990725"/>
                  <a:gd name="connsiteX8" fmla="*/ 1307637 w 3865708"/>
                  <a:gd name="connsiteY8" fmla="*/ 514358 h 1990725"/>
                  <a:gd name="connsiteX9" fmla="*/ 1512243 w 3865708"/>
                  <a:gd name="connsiteY9" fmla="*/ 390525 h 1990725"/>
                  <a:gd name="connsiteX10" fmla="*/ 1959947 w 3865708"/>
                  <a:gd name="connsiteY10" fmla="*/ 176059 h 1990725"/>
                  <a:gd name="connsiteX11" fmla="*/ 2388750 w 3865708"/>
                  <a:gd name="connsiteY11" fmla="*/ 28575 h 1990725"/>
                  <a:gd name="connsiteX12" fmla="*/ 2455425 w 3865708"/>
                  <a:gd name="connsiteY12" fmla="*/ 9525 h 1990725"/>
                  <a:gd name="connsiteX13" fmla="*/ 2569725 w 3865708"/>
                  <a:gd name="connsiteY13" fmla="*/ 19050 h 1990725"/>
                  <a:gd name="connsiteX14" fmla="*/ 2588775 w 3865708"/>
                  <a:gd name="connsiteY14" fmla="*/ 47625 h 1990725"/>
                  <a:gd name="connsiteX15" fmla="*/ 2598300 w 3865708"/>
                  <a:gd name="connsiteY15" fmla="*/ 95250 h 1990725"/>
                  <a:gd name="connsiteX16" fmla="*/ 2607825 w 3865708"/>
                  <a:gd name="connsiteY16" fmla="*/ 333375 h 1990725"/>
                  <a:gd name="connsiteX17" fmla="*/ 2636400 w 3865708"/>
                  <a:gd name="connsiteY17" fmla="*/ 495300 h 1990725"/>
                  <a:gd name="connsiteX18" fmla="*/ 2645925 w 3865708"/>
                  <a:gd name="connsiteY18" fmla="*/ 523875 h 1990725"/>
                  <a:gd name="connsiteX19" fmla="*/ 2664976 w 3865708"/>
                  <a:gd name="connsiteY19" fmla="*/ 647700 h 1990725"/>
                  <a:gd name="connsiteX20" fmla="*/ 2664973 w 3865708"/>
                  <a:gd name="connsiteY20" fmla="*/ 695325 h 1990725"/>
                  <a:gd name="connsiteX21" fmla="*/ 2664974 w 3865708"/>
                  <a:gd name="connsiteY21" fmla="*/ 742950 h 1990725"/>
                  <a:gd name="connsiteX22" fmla="*/ 2712600 w 3865708"/>
                  <a:gd name="connsiteY22" fmla="*/ 723900 h 1990725"/>
                  <a:gd name="connsiteX23" fmla="*/ 2722125 w 3865708"/>
                  <a:gd name="connsiteY23" fmla="*/ 876300 h 1990725"/>
                  <a:gd name="connsiteX24" fmla="*/ 2731650 w 3865708"/>
                  <a:gd name="connsiteY24" fmla="*/ 904875 h 1990725"/>
                  <a:gd name="connsiteX25" fmla="*/ 2722125 w 3865708"/>
                  <a:gd name="connsiteY25" fmla="*/ 952500 h 1990725"/>
                  <a:gd name="connsiteX26" fmla="*/ 2741175 w 3865708"/>
                  <a:gd name="connsiteY26" fmla="*/ 1000125 h 1990725"/>
                  <a:gd name="connsiteX27" fmla="*/ 2741175 w 3865708"/>
                  <a:gd name="connsiteY27" fmla="*/ 1028700 h 1990725"/>
                  <a:gd name="connsiteX28" fmla="*/ 2750700 w 3865708"/>
                  <a:gd name="connsiteY28" fmla="*/ 1076325 h 1990725"/>
                  <a:gd name="connsiteX29" fmla="*/ 2750700 w 3865708"/>
                  <a:gd name="connsiteY29" fmla="*/ 1123950 h 1990725"/>
                  <a:gd name="connsiteX30" fmla="*/ 2760225 w 3865708"/>
                  <a:gd name="connsiteY30" fmla="*/ 1162050 h 1990725"/>
                  <a:gd name="connsiteX31" fmla="*/ 2750700 w 3865708"/>
                  <a:gd name="connsiteY31" fmla="*/ 1181100 h 1990725"/>
                  <a:gd name="connsiteX32" fmla="*/ 2769750 w 3865708"/>
                  <a:gd name="connsiteY32" fmla="*/ 1219200 h 1990725"/>
                  <a:gd name="connsiteX33" fmla="*/ 2769750 w 3865708"/>
                  <a:gd name="connsiteY33" fmla="*/ 1266825 h 1990725"/>
                  <a:gd name="connsiteX34" fmla="*/ 2788800 w 3865708"/>
                  <a:gd name="connsiteY34" fmla="*/ 1314450 h 1990725"/>
                  <a:gd name="connsiteX35" fmla="*/ 2788800 w 3865708"/>
                  <a:gd name="connsiteY35" fmla="*/ 1362075 h 1990725"/>
                  <a:gd name="connsiteX36" fmla="*/ 2826900 w 3865708"/>
                  <a:gd name="connsiteY36" fmla="*/ 1400175 h 1990725"/>
                  <a:gd name="connsiteX37" fmla="*/ 2855475 w 3865708"/>
                  <a:gd name="connsiteY37" fmla="*/ 1362075 h 1990725"/>
                  <a:gd name="connsiteX38" fmla="*/ 2865000 w 3865708"/>
                  <a:gd name="connsiteY38" fmla="*/ 1314450 h 1990725"/>
                  <a:gd name="connsiteX39" fmla="*/ 2884050 w 3865708"/>
                  <a:gd name="connsiteY39" fmla="*/ 1257300 h 1990725"/>
                  <a:gd name="connsiteX40" fmla="*/ 2884050 w 3865708"/>
                  <a:gd name="connsiteY40" fmla="*/ 1219200 h 1990725"/>
                  <a:gd name="connsiteX41" fmla="*/ 2903100 w 3865708"/>
                  <a:gd name="connsiteY41" fmla="*/ 1152525 h 1990725"/>
                  <a:gd name="connsiteX42" fmla="*/ 2893575 w 3865708"/>
                  <a:gd name="connsiteY42" fmla="*/ 1085850 h 1990725"/>
                  <a:gd name="connsiteX43" fmla="*/ 2903100 w 3865708"/>
                  <a:gd name="connsiteY43" fmla="*/ 1057275 h 1990725"/>
                  <a:gd name="connsiteX44" fmla="*/ 2922150 w 3865708"/>
                  <a:gd name="connsiteY44" fmla="*/ 990600 h 1990725"/>
                  <a:gd name="connsiteX45" fmla="*/ 2931675 w 3865708"/>
                  <a:gd name="connsiteY45" fmla="*/ 942975 h 1990725"/>
                  <a:gd name="connsiteX46" fmla="*/ 2941200 w 3865708"/>
                  <a:gd name="connsiteY46" fmla="*/ 895350 h 1990725"/>
                  <a:gd name="connsiteX47" fmla="*/ 2960250 w 3865708"/>
                  <a:gd name="connsiteY47" fmla="*/ 847725 h 1990725"/>
                  <a:gd name="connsiteX48" fmla="*/ 3007875 w 3865708"/>
                  <a:gd name="connsiteY48" fmla="*/ 904875 h 1990725"/>
                  <a:gd name="connsiteX49" fmla="*/ 3007875 w 3865708"/>
                  <a:gd name="connsiteY49" fmla="*/ 952500 h 1990725"/>
                  <a:gd name="connsiteX50" fmla="*/ 3074553 w 3865708"/>
                  <a:gd name="connsiteY50" fmla="*/ 1047750 h 1990725"/>
                  <a:gd name="connsiteX51" fmla="*/ 3141227 w 3865708"/>
                  <a:gd name="connsiteY51" fmla="*/ 962025 h 1990725"/>
                  <a:gd name="connsiteX52" fmla="*/ 3169800 w 3865708"/>
                  <a:gd name="connsiteY52" fmla="*/ 1019175 h 1990725"/>
                  <a:gd name="connsiteX53" fmla="*/ 3179325 w 3865708"/>
                  <a:gd name="connsiteY53" fmla="*/ 819150 h 1990725"/>
                  <a:gd name="connsiteX54" fmla="*/ 3226950 w 3865708"/>
                  <a:gd name="connsiteY54" fmla="*/ 762000 h 1990725"/>
                  <a:gd name="connsiteX55" fmla="*/ 3284100 w 3865708"/>
                  <a:gd name="connsiteY55" fmla="*/ 762000 h 1990725"/>
                  <a:gd name="connsiteX56" fmla="*/ 3341250 w 3865708"/>
                  <a:gd name="connsiteY56" fmla="*/ 771525 h 1990725"/>
                  <a:gd name="connsiteX57" fmla="*/ 3398401 w 3865708"/>
                  <a:gd name="connsiteY57" fmla="*/ 790575 h 1990725"/>
                  <a:gd name="connsiteX58" fmla="*/ 3407925 w 3865708"/>
                  <a:gd name="connsiteY58" fmla="*/ 857250 h 1990725"/>
                  <a:gd name="connsiteX59" fmla="*/ 3426975 w 3865708"/>
                  <a:gd name="connsiteY59" fmla="*/ 914400 h 1990725"/>
                  <a:gd name="connsiteX60" fmla="*/ 3446025 w 3865708"/>
                  <a:gd name="connsiteY60" fmla="*/ 971550 h 1990725"/>
                  <a:gd name="connsiteX61" fmla="*/ 3465075 w 3865708"/>
                  <a:gd name="connsiteY61" fmla="*/ 1028700 h 1990725"/>
                  <a:gd name="connsiteX62" fmla="*/ 3455550 w 3865708"/>
                  <a:gd name="connsiteY62" fmla="*/ 1057275 h 1990725"/>
                  <a:gd name="connsiteX63" fmla="*/ 3484125 w 3865708"/>
                  <a:gd name="connsiteY63" fmla="*/ 1114425 h 1990725"/>
                  <a:gd name="connsiteX64" fmla="*/ 3484125 w 3865708"/>
                  <a:gd name="connsiteY64" fmla="*/ 1162050 h 1990725"/>
                  <a:gd name="connsiteX65" fmla="*/ 3484125 w 3865708"/>
                  <a:gd name="connsiteY65" fmla="*/ 1209675 h 1990725"/>
                  <a:gd name="connsiteX66" fmla="*/ 3465075 w 3865708"/>
                  <a:gd name="connsiteY66" fmla="*/ 1238250 h 1990725"/>
                  <a:gd name="connsiteX67" fmla="*/ 3474600 w 3865708"/>
                  <a:gd name="connsiteY67" fmla="*/ 1276350 h 1990725"/>
                  <a:gd name="connsiteX68" fmla="*/ 3484125 w 3865708"/>
                  <a:gd name="connsiteY68" fmla="*/ 1333500 h 1990725"/>
                  <a:gd name="connsiteX69" fmla="*/ 3503175 w 3865708"/>
                  <a:gd name="connsiteY69" fmla="*/ 1390650 h 1990725"/>
                  <a:gd name="connsiteX70" fmla="*/ 3503175 w 3865708"/>
                  <a:gd name="connsiteY70" fmla="*/ 1447800 h 1990725"/>
                  <a:gd name="connsiteX71" fmla="*/ 3522225 w 3865708"/>
                  <a:gd name="connsiteY71" fmla="*/ 1504950 h 1990725"/>
                  <a:gd name="connsiteX72" fmla="*/ 3541275 w 3865708"/>
                  <a:gd name="connsiteY72" fmla="*/ 1562100 h 1990725"/>
                  <a:gd name="connsiteX73" fmla="*/ 3550800 w 3865708"/>
                  <a:gd name="connsiteY73" fmla="*/ 1590675 h 1990725"/>
                  <a:gd name="connsiteX74" fmla="*/ 3550800 w 3865708"/>
                  <a:gd name="connsiteY74" fmla="*/ 1638300 h 1990725"/>
                  <a:gd name="connsiteX75" fmla="*/ 3569850 w 3865708"/>
                  <a:gd name="connsiteY75" fmla="*/ 1685925 h 1990725"/>
                  <a:gd name="connsiteX76" fmla="*/ 3569850 w 3865708"/>
                  <a:gd name="connsiteY76" fmla="*/ 1743075 h 1990725"/>
                  <a:gd name="connsiteX77" fmla="*/ 3579375 w 3865708"/>
                  <a:gd name="connsiteY77" fmla="*/ 1800225 h 1990725"/>
                  <a:gd name="connsiteX78" fmla="*/ 3569850 w 3865708"/>
                  <a:gd name="connsiteY78" fmla="*/ 1838325 h 1990725"/>
                  <a:gd name="connsiteX79" fmla="*/ 3579375 w 3865708"/>
                  <a:gd name="connsiteY79" fmla="*/ 1876425 h 1990725"/>
                  <a:gd name="connsiteX80" fmla="*/ 3598425 w 3865708"/>
                  <a:gd name="connsiteY80" fmla="*/ 1933575 h 1990725"/>
                  <a:gd name="connsiteX81" fmla="*/ 3569850 w 3865708"/>
                  <a:gd name="connsiteY81" fmla="*/ 1962150 h 1990725"/>
                  <a:gd name="connsiteX82" fmla="*/ 3598425 w 3865708"/>
                  <a:gd name="connsiteY82" fmla="*/ 1990725 h 1990725"/>
                  <a:gd name="connsiteX83" fmla="*/ 3646050 w 3865708"/>
                  <a:gd name="connsiteY83" fmla="*/ 1924050 h 1990725"/>
                  <a:gd name="connsiteX84" fmla="*/ 3646050 w 3865708"/>
                  <a:gd name="connsiteY84" fmla="*/ 1857375 h 1990725"/>
                  <a:gd name="connsiteX85" fmla="*/ 3655575 w 3865708"/>
                  <a:gd name="connsiteY85" fmla="*/ 1800225 h 1990725"/>
                  <a:gd name="connsiteX86" fmla="*/ 3655575 w 3865708"/>
                  <a:gd name="connsiteY86" fmla="*/ 1752600 h 1990725"/>
                  <a:gd name="connsiteX87" fmla="*/ 3655575 w 3865708"/>
                  <a:gd name="connsiteY87" fmla="*/ 1685925 h 1990725"/>
                  <a:gd name="connsiteX88" fmla="*/ 3665100 w 3865708"/>
                  <a:gd name="connsiteY88" fmla="*/ 1628775 h 1990725"/>
                  <a:gd name="connsiteX89" fmla="*/ 3674625 w 3865708"/>
                  <a:gd name="connsiteY89" fmla="*/ 1562100 h 1990725"/>
                  <a:gd name="connsiteX90" fmla="*/ 3665100 w 3865708"/>
                  <a:gd name="connsiteY90" fmla="*/ 1504950 h 1990725"/>
                  <a:gd name="connsiteX91" fmla="*/ 3693675 w 3865708"/>
                  <a:gd name="connsiteY91" fmla="*/ 1457325 h 1990725"/>
                  <a:gd name="connsiteX92" fmla="*/ 3665100 w 3865708"/>
                  <a:gd name="connsiteY92" fmla="*/ 1419225 h 1990725"/>
                  <a:gd name="connsiteX93" fmla="*/ 3693675 w 3865708"/>
                  <a:gd name="connsiteY93" fmla="*/ 1352550 h 1990725"/>
                  <a:gd name="connsiteX94" fmla="*/ 3693675 w 3865708"/>
                  <a:gd name="connsiteY94" fmla="*/ 1285875 h 1990725"/>
                  <a:gd name="connsiteX95" fmla="*/ 3674625 w 3865708"/>
                  <a:gd name="connsiteY95" fmla="*/ 1238250 h 1990725"/>
                  <a:gd name="connsiteX96" fmla="*/ 3684150 w 3865708"/>
                  <a:gd name="connsiteY96" fmla="*/ 1181100 h 1990725"/>
                  <a:gd name="connsiteX97" fmla="*/ 3684150 w 3865708"/>
                  <a:gd name="connsiteY97" fmla="*/ 1152525 h 1990725"/>
                  <a:gd name="connsiteX98" fmla="*/ 3693675 w 3865708"/>
                  <a:gd name="connsiteY98" fmla="*/ 1085850 h 1990725"/>
                  <a:gd name="connsiteX99" fmla="*/ 3693675 w 3865708"/>
                  <a:gd name="connsiteY99" fmla="*/ 1047750 h 1990725"/>
                  <a:gd name="connsiteX100" fmla="*/ 3684150 w 3865708"/>
                  <a:gd name="connsiteY100" fmla="*/ 981075 h 1990725"/>
                  <a:gd name="connsiteX101" fmla="*/ 3693675 w 3865708"/>
                  <a:gd name="connsiteY101" fmla="*/ 933450 h 1990725"/>
                  <a:gd name="connsiteX102" fmla="*/ 3712725 w 3865708"/>
                  <a:gd name="connsiteY102" fmla="*/ 866775 h 1990725"/>
                  <a:gd name="connsiteX103" fmla="*/ 3731775 w 3865708"/>
                  <a:gd name="connsiteY103" fmla="*/ 819150 h 1990725"/>
                  <a:gd name="connsiteX104" fmla="*/ 3712725 w 3865708"/>
                  <a:gd name="connsiteY104" fmla="*/ 781050 h 1990725"/>
                  <a:gd name="connsiteX105" fmla="*/ 3731775 w 3865708"/>
                  <a:gd name="connsiteY105" fmla="*/ 685800 h 1990725"/>
                  <a:gd name="connsiteX106" fmla="*/ 3798454 w 3865708"/>
                  <a:gd name="connsiteY106" fmla="*/ 742950 h 1990725"/>
                  <a:gd name="connsiteX107" fmla="*/ 3798450 w 3865708"/>
                  <a:gd name="connsiteY107" fmla="*/ 533400 h 1990725"/>
                  <a:gd name="connsiteX108" fmla="*/ 3807975 w 3865708"/>
                  <a:gd name="connsiteY108" fmla="*/ 485775 h 1990725"/>
                  <a:gd name="connsiteX109" fmla="*/ 3807975 w 3865708"/>
                  <a:gd name="connsiteY109" fmla="*/ 428625 h 1990725"/>
                  <a:gd name="connsiteX110" fmla="*/ 3827025 w 3865708"/>
                  <a:gd name="connsiteY110" fmla="*/ 361950 h 1990725"/>
                  <a:gd name="connsiteX111" fmla="*/ 3817500 w 3865708"/>
                  <a:gd name="connsiteY111" fmla="*/ 314325 h 1990725"/>
                  <a:gd name="connsiteX112" fmla="*/ 3817500 w 3865708"/>
                  <a:gd name="connsiteY112" fmla="*/ 247650 h 1990725"/>
                  <a:gd name="connsiteX113" fmla="*/ 3827025 w 3865708"/>
                  <a:gd name="connsiteY113" fmla="*/ 190500 h 1990725"/>
                  <a:gd name="connsiteX114" fmla="*/ 3855600 w 3865708"/>
                  <a:gd name="connsiteY114" fmla="*/ 142875 h 1990725"/>
                  <a:gd name="connsiteX115" fmla="*/ 3836550 w 3865708"/>
                  <a:gd name="connsiteY115" fmla="*/ 95250 h 1990725"/>
                  <a:gd name="connsiteX116" fmla="*/ 3865125 w 3865708"/>
                  <a:gd name="connsiteY116" fmla="*/ 57150 h 1990725"/>
                  <a:gd name="connsiteX117" fmla="*/ 3855600 w 3865708"/>
                  <a:gd name="connsiteY117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828774 w 3865708"/>
                  <a:gd name="connsiteY4" fmla="*/ 781050 h 1990725"/>
                  <a:gd name="connsiteX5" fmla="*/ 952226 w 3865708"/>
                  <a:gd name="connsiteY5" fmla="*/ 923925 h 1990725"/>
                  <a:gd name="connsiteX6" fmla="*/ 997839 w 3865708"/>
                  <a:gd name="connsiteY6" fmla="*/ 742950 h 1990725"/>
                  <a:gd name="connsiteX7" fmla="*/ 1070433 w 3865708"/>
                  <a:gd name="connsiteY7" fmla="*/ 763161 h 1990725"/>
                  <a:gd name="connsiteX8" fmla="*/ 1154138 w 3865708"/>
                  <a:gd name="connsiteY8" fmla="*/ 590550 h 1990725"/>
                  <a:gd name="connsiteX9" fmla="*/ 1307637 w 3865708"/>
                  <a:gd name="connsiteY9" fmla="*/ 514358 h 1990725"/>
                  <a:gd name="connsiteX10" fmla="*/ 1512243 w 3865708"/>
                  <a:gd name="connsiteY10" fmla="*/ 390525 h 1990725"/>
                  <a:gd name="connsiteX11" fmla="*/ 1959947 w 3865708"/>
                  <a:gd name="connsiteY11" fmla="*/ 176059 h 1990725"/>
                  <a:gd name="connsiteX12" fmla="*/ 2388750 w 3865708"/>
                  <a:gd name="connsiteY12" fmla="*/ 28575 h 1990725"/>
                  <a:gd name="connsiteX13" fmla="*/ 2455425 w 3865708"/>
                  <a:gd name="connsiteY13" fmla="*/ 9525 h 1990725"/>
                  <a:gd name="connsiteX14" fmla="*/ 2569725 w 3865708"/>
                  <a:gd name="connsiteY14" fmla="*/ 19050 h 1990725"/>
                  <a:gd name="connsiteX15" fmla="*/ 2588775 w 3865708"/>
                  <a:gd name="connsiteY15" fmla="*/ 47625 h 1990725"/>
                  <a:gd name="connsiteX16" fmla="*/ 2598300 w 3865708"/>
                  <a:gd name="connsiteY16" fmla="*/ 95250 h 1990725"/>
                  <a:gd name="connsiteX17" fmla="*/ 2607825 w 3865708"/>
                  <a:gd name="connsiteY17" fmla="*/ 333375 h 1990725"/>
                  <a:gd name="connsiteX18" fmla="*/ 2636400 w 3865708"/>
                  <a:gd name="connsiteY18" fmla="*/ 495300 h 1990725"/>
                  <a:gd name="connsiteX19" fmla="*/ 2645925 w 3865708"/>
                  <a:gd name="connsiteY19" fmla="*/ 523875 h 1990725"/>
                  <a:gd name="connsiteX20" fmla="*/ 2664976 w 3865708"/>
                  <a:gd name="connsiteY20" fmla="*/ 647700 h 1990725"/>
                  <a:gd name="connsiteX21" fmla="*/ 2664973 w 3865708"/>
                  <a:gd name="connsiteY21" fmla="*/ 695325 h 1990725"/>
                  <a:gd name="connsiteX22" fmla="*/ 2664974 w 3865708"/>
                  <a:gd name="connsiteY22" fmla="*/ 742950 h 1990725"/>
                  <a:gd name="connsiteX23" fmla="*/ 2712600 w 3865708"/>
                  <a:gd name="connsiteY23" fmla="*/ 723900 h 1990725"/>
                  <a:gd name="connsiteX24" fmla="*/ 2722125 w 3865708"/>
                  <a:gd name="connsiteY24" fmla="*/ 876300 h 1990725"/>
                  <a:gd name="connsiteX25" fmla="*/ 2731650 w 3865708"/>
                  <a:gd name="connsiteY25" fmla="*/ 904875 h 1990725"/>
                  <a:gd name="connsiteX26" fmla="*/ 2722125 w 3865708"/>
                  <a:gd name="connsiteY26" fmla="*/ 952500 h 1990725"/>
                  <a:gd name="connsiteX27" fmla="*/ 2741175 w 3865708"/>
                  <a:gd name="connsiteY27" fmla="*/ 1000125 h 1990725"/>
                  <a:gd name="connsiteX28" fmla="*/ 2741175 w 3865708"/>
                  <a:gd name="connsiteY28" fmla="*/ 1028700 h 1990725"/>
                  <a:gd name="connsiteX29" fmla="*/ 2750700 w 3865708"/>
                  <a:gd name="connsiteY29" fmla="*/ 1076325 h 1990725"/>
                  <a:gd name="connsiteX30" fmla="*/ 2750700 w 3865708"/>
                  <a:gd name="connsiteY30" fmla="*/ 1123950 h 1990725"/>
                  <a:gd name="connsiteX31" fmla="*/ 2760225 w 3865708"/>
                  <a:gd name="connsiteY31" fmla="*/ 1162050 h 1990725"/>
                  <a:gd name="connsiteX32" fmla="*/ 2750700 w 3865708"/>
                  <a:gd name="connsiteY32" fmla="*/ 1181100 h 1990725"/>
                  <a:gd name="connsiteX33" fmla="*/ 2769750 w 3865708"/>
                  <a:gd name="connsiteY33" fmla="*/ 1219200 h 1990725"/>
                  <a:gd name="connsiteX34" fmla="*/ 2769750 w 3865708"/>
                  <a:gd name="connsiteY34" fmla="*/ 1266825 h 1990725"/>
                  <a:gd name="connsiteX35" fmla="*/ 2788800 w 3865708"/>
                  <a:gd name="connsiteY35" fmla="*/ 1314450 h 1990725"/>
                  <a:gd name="connsiteX36" fmla="*/ 2788800 w 3865708"/>
                  <a:gd name="connsiteY36" fmla="*/ 1362075 h 1990725"/>
                  <a:gd name="connsiteX37" fmla="*/ 2826900 w 3865708"/>
                  <a:gd name="connsiteY37" fmla="*/ 1400175 h 1990725"/>
                  <a:gd name="connsiteX38" fmla="*/ 2855475 w 3865708"/>
                  <a:gd name="connsiteY38" fmla="*/ 1362075 h 1990725"/>
                  <a:gd name="connsiteX39" fmla="*/ 2865000 w 3865708"/>
                  <a:gd name="connsiteY39" fmla="*/ 1314450 h 1990725"/>
                  <a:gd name="connsiteX40" fmla="*/ 2884050 w 3865708"/>
                  <a:gd name="connsiteY40" fmla="*/ 1257300 h 1990725"/>
                  <a:gd name="connsiteX41" fmla="*/ 2884050 w 3865708"/>
                  <a:gd name="connsiteY41" fmla="*/ 1219200 h 1990725"/>
                  <a:gd name="connsiteX42" fmla="*/ 2903100 w 3865708"/>
                  <a:gd name="connsiteY42" fmla="*/ 1152525 h 1990725"/>
                  <a:gd name="connsiteX43" fmla="*/ 2893575 w 3865708"/>
                  <a:gd name="connsiteY43" fmla="*/ 1085850 h 1990725"/>
                  <a:gd name="connsiteX44" fmla="*/ 2903100 w 3865708"/>
                  <a:gd name="connsiteY44" fmla="*/ 1057275 h 1990725"/>
                  <a:gd name="connsiteX45" fmla="*/ 2922150 w 3865708"/>
                  <a:gd name="connsiteY45" fmla="*/ 990600 h 1990725"/>
                  <a:gd name="connsiteX46" fmla="*/ 2931675 w 3865708"/>
                  <a:gd name="connsiteY46" fmla="*/ 942975 h 1990725"/>
                  <a:gd name="connsiteX47" fmla="*/ 2941200 w 3865708"/>
                  <a:gd name="connsiteY47" fmla="*/ 895350 h 1990725"/>
                  <a:gd name="connsiteX48" fmla="*/ 2960250 w 3865708"/>
                  <a:gd name="connsiteY48" fmla="*/ 847725 h 1990725"/>
                  <a:gd name="connsiteX49" fmla="*/ 3007875 w 3865708"/>
                  <a:gd name="connsiteY49" fmla="*/ 904875 h 1990725"/>
                  <a:gd name="connsiteX50" fmla="*/ 3007875 w 3865708"/>
                  <a:gd name="connsiteY50" fmla="*/ 952500 h 1990725"/>
                  <a:gd name="connsiteX51" fmla="*/ 3074553 w 3865708"/>
                  <a:gd name="connsiteY51" fmla="*/ 1047750 h 1990725"/>
                  <a:gd name="connsiteX52" fmla="*/ 3141227 w 3865708"/>
                  <a:gd name="connsiteY52" fmla="*/ 962025 h 1990725"/>
                  <a:gd name="connsiteX53" fmla="*/ 3169800 w 3865708"/>
                  <a:gd name="connsiteY53" fmla="*/ 1019175 h 1990725"/>
                  <a:gd name="connsiteX54" fmla="*/ 3179325 w 3865708"/>
                  <a:gd name="connsiteY54" fmla="*/ 819150 h 1990725"/>
                  <a:gd name="connsiteX55" fmla="*/ 3226950 w 3865708"/>
                  <a:gd name="connsiteY55" fmla="*/ 762000 h 1990725"/>
                  <a:gd name="connsiteX56" fmla="*/ 3284100 w 3865708"/>
                  <a:gd name="connsiteY56" fmla="*/ 762000 h 1990725"/>
                  <a:gd name="connsiteX57" fmla="*/ 3341250 w 3865708"/>
                  <a:gd name="connsiteY57" fmla="*/ 771525 h 1990725"/>
                  <a:gd name="connsiteX58" fmla="*/ 3398401 w 3865708"/>
                  <a:gd name="connsiteY58" fmla="*/ 790575 h 1990725"/>
                  <a:gd name="connsiteX59" fmla="*/ 3407925 w 3865708"/>
                  <a:gd name="connsiteY59" fmla="*/ 857250 h 1990725"/>
                  <a:gd name="connsiteX60" fmla="*/ 3426975 w 3865708"/>
                  <a:gd name="connsiteY60" fmla="*/ 914400 h 1990725"/>
                  <a:gd name="connsiteX61" fmla="*/ 3446025 w 3865708"/>
                  <a:gd name="connsiteY61" fmla="*/ 971550 h 1990725"/>
                  <a:gd name="connsiteX62" fmla="*/ 3465075 w 3865708"/>
                  <a:gd name="connsiteY62" fmla="*/ 1028700 h 1990725"/>
                  <a:gd name="connsiteX63" fmla="*/ 3455550 w 3865708"/>
                  <a:gd name="connsiteY63" fmla="*/ 1057275 h 1990725"/>
                  <a:gd name="connsiteX64" fmla="*/ 3484125 w 3865708"/>
                  <a:gd name="connsiteY64" fmla="*/ 1114425 h 1990725"/>
                  <a:gd name="connsiteX65" fmla="*/ 3484125 w 3865708"/>
                  <a:gd name="connsiteY65" fmla="*/ 1162050 h 1990725"/>
                  <a:gd name="connsiteX66" fmla="*/ 3484125 w 3865708"/>
                  <a:gd name="connsiteY66" fmla="*/ 1209675 h 1990725"/>
                  <a:gd name="connsiteX67" fmla="*/ 3465075 w 3865708"/>
                  <a:gd name="connsiteY67" fmla="*/ 1238250 h 1990725"/>
                  <a:gd name="connsiteX68" fmla="*/ 3474600 w 3865708"/>
                  <a:gd name="connsiteY68" fmla="*/ 1276350 h 1990725"/>
                  <a:gd name="connsiteX69" fmla="*/ 3484125 w 3865708"/>
                  <a:gd name="connsiteY69" fmla="*/ 1333500 h 1990725"/>
                  <a:gd name="connsiteX70" fmla="*/ 3503175 w 3865708"/>
                  <a:gd name="connsiteY70" fmla="*/ 1390650 h 1990725"/>
                  <a:gd name="connsiteX71" fmla="*/ 3503175 w 3865708"/>
                  <a:gd name="connsiteY71" fmla="*/ 1447800 h 1990725"/>
                  <a:gd name="connsiteX72" fmla="*/ 3522225 w 3865708"/>
                  <a:gd name="connsiteY72" fmla="*/ 1504950 h 1990725"/>
                  <a:gd name="connsiteX73" fmla="*/ 3541275 w 3865708"/>
                  <a:gd name="connsiteY73" fmla="*/ 1562100 h 1990725"/>
                  <a:gd name="connsiteX74" fmla="*/ 3550800 w 3865708"/>
                  <a:gd name="connsiteY74" fmla="*/ 1590675 h 1990725"/>
                  <a:gd name="connsiteX75" fmla="*/ 3550800 w 3865708"/>
                  <a:gd name="connsiteY75" fmla="*/ 1638300 h 1990725"/>
                  <a:gd name="connsiteX76" fmla="*/ 3569850 w 3865708"/>
                  <a:gd name="connsiteY76" fmla="*/ 1685925 h 1990725"/>
                  <a:gd name="connsiteX77" fmla="*/ 3569850 w 3865708"/>
                  <a:gd name="connsiteY77" fmla="*/ 1743075 h 1990725"/>
                  <a:gd name="connsiteX78" fmla="*/ 3579375 w 3865708"/>
                  <a:gd name="connsiteY78" fmla="*/ 1800225 h 1990725"/>
                  <a:gd name="connsiteX79" fmla="*/ 3569850 w 3865708"/>
                  <a:gd name="connsiteY79" fmla="*/ 1838325 h 1990725"/>
                  <a:gd name="connsiteX80" fmla="*/ 3579375 w 3865708"/>
                  <a:gd name="connsiteY80" fmla="*/ 1876425 h 1990725"/>
                  <a:gd name="connsiteX81" fmla="*/ 3598425 w 3865708"/>
                  <a:gd name="connsiteY81" fmla="*/ 1933575 h 1990725"/>
                  <a:gd name="connsiteX82" fmla="*/ 3569850 w 3865708"/>
                  <a:gd name="connsiteY82" fmla="*/ 1962150 h 1990725"/>
                  <a:gd name="connsiteX83" fmla="*/ 3598425 w 3865708"/>
                  <a:gd name="connsiteY83" fmla="*/ 1990725 h 1990725"/>
                  <a:gd name="connsiteX84" fmla="*/ 3646050 w 3865708"/>
                  <a:gd name="connsiteY84" fmla="*/ 1924050 h 1990725"/>
                  <a:gd name="connsiteX85" fmla="*/ 3646050 w 3865708"/>
                  <a:gd name="connsiteY85" fmla="*/ 1857375 h 1990725"/>
                  <a:gd name="connsiteX86" fmla="*/ 3655575 w 3865708"/>
                  <a:gd name="connsiteY86" fmla="*/ 1800225 h 1990725"/>
                  <a:gd name="connsiteX87" fmla="*/ 3655575 w 3865708"/>
                  <a:gd name="connsiteY87" fmla="*/ 1752600 h 1990725"/>
                  <a:gd name="connsiteX88" fmla="*/ 3655575 w 3865708"/>
                  <a:gd name="connsiteY88" fmla="*/ 1685925 h 1990725"/>
                  <a:gd name="connsiteX89" fmla="*/ 3665100 w 3865708"/>
                  <a:gd name="connsiteY89" fmla="*/ 1628775 h 1990725"/>
                  <a:gd name="connsiteX90" fmla="*/ 3674625 w 3865708"/>
                  <a:gd name="connsiteY90" fmla="*/ 1562100 h 1990725"/>
                  <a:gd name="connsiteX91" fmla="*/ 3665100 w 3865708"/>
                  <a:gd name="connsiteY91" fmla="*/ 1504950 h 1990725"/>
                  <a:gd name="connsiteX92" fmla="*/ 3693675 w 3865708"/>
                  <a:gd name="connsiteY92" fmla="*/ 1457325 h 1990725"/>
                  <a:gd name="connsiteX93" fmla="*/ 3665100 w 3865708"/>
                  <a:gd name="connsiteY93" fmla="*/ 1419225 h 1990725"/>
                  <a:gd name="connsiteX94" fmla="*/ 3693675 w 3865708"/>
                  <a:gd name="connsiteY94" fmla="*/ 1352550 h 1990725"/>
                  <a:gd name="connsiteX95" fmla="*/ 3693675 w 3865708"/>
                  <a:gd name="connsiteY95" fmla="*/ 1285875 h 1990725"/>
                  <a:gd name="connsiteX96" fmla="*/ 3674625 w 3865708"/>
                  <a:gd name="connsiteY96" fmla="*/ 1238250 h 1990725"/>
                  <a:gd name="connsiteX97" fmla="*/ 3684150 w 3865708"/>
                  <a:gd name="connsiteY97" fmla="*/ 1181100 h 1990725"/>
                  <a:gd name="connsiteX98" fmla="*/ 3684150 w 3865708"/>
                  <a:gd name="connsiteY98" fmla="*/ 1152525 h 1990725"/>
                  <a:gd name="connsiteX99" fmla="*/ 3693675 w 3865708"/>
                  <a:gd name="connsiteY99" fmla="*/ 1085850 h 1990725"/>
                  <a:gd name="connsiteX100" fmla="*/ 3693675 w 3865708"/>
                  <a:gd name="connsiteY100" fmla="*/ 1047750 h 1990725"/>
                  <a:gd name="connsiteX101" fmla="*/ 3684150 w 3865708"/>
                  <a:gd name="connsiteY101" fmla="*/ 981075 h 1990725"/>
                  <a:gd name="connsiteX102" fmla="*/ 3693675 w 3865708"/>
                  <a:gd name="connsiteY102" fmla="*/ 933450 h 1990725"/>
                  <a:gd name="connsiteX103" fmla="*/ 3712725 w 3865708"/>
                  <a:gd name="connsiteY103" fmla="*/ 866775 h 1990725"/>
                  <a:gd name="connsiteX104" fmla="*/ 3731775 w 3865708"/>
                  <a:gd name="connsiteY104" fmla="*/ 819150 h 1990725"/>
                  <a:gd name="connsiteX105" fmla="*/ 3712725 w 3865708"/>
                  <a:gd name="connsiteY105" fmla="*/ 781050 h 1990725"/>
                  <a:gd name="connsiteX106" fmla="*/ 3731775 w 3865708"/>
                  <a:gd name="connsiteY106" fmla="*/ 685800 h 1990725"/>
                  <a:gd name="connsiteX107" fmla="*/ 3798454 w 3865708"/>
                  <a:gd name="connsiteY107" fmla="*/ 742950 h 1990725"/>
                  <a:gd name="connsiteX108" fmla="*/ 3798450 w 3865708"/>
                  <a:gd name="connsiteY108" fmla="*/ 533400 h 1990725"/>
                  <a:gd name="connsiteX109" fmla="*/ 3807975 w 3865708"/>
                  <a:gd name="connsiteY109" fmla="*/ 485775 h 1990725"/>
                  <a:gd name="connsiteX110" fmla="*/ 3807975 w 3865708"/>
                  <a:gd name="connsiteY110" fmla="*/ 428625 h 1990725"/>
                  <a:gd name="connsiteX111" fmla="*/ 3827025 w 3865708"/>
                  <a:gd name="connsiteY111" fmla="*/ 361950 h 1990725"/>
                  <a:gd name="connsiteX112" fmla="*/ 3817500 w 3865708"/>
                  <a:gd name="connsiteY112" fmla="*/ 314325 h 1990725"/>
                  <a:gd name="connsiteX113" fmla="*/ 3817500 w 3865708"/>
                  <a:gd name="connsiteY113" fmla="*/ 247650 h 1990725"/>
                  <a:gd name="connsiteX114" fmla="*/ 3827025 w 3865708"/>
                  <a:gd name="connsiteY114" fmla="*/ 190500 h 1990725"/>
                  <a:gd name="connsiteX115" fmla="*/ 3855600 w 3865708"/>
                  <a:gd name="connsiteY115" fmla="*/ 142875 h 1990725"/>
                  <a:gd name="connsiteX116" fmla="*/ 3836550 w 3865708"/>
                  <a:gd name="connsiteY116" fmla="*/ 95250 h 1990725"/>
                  <a:gd name="connsiteX117" fmla="*/ 3865125 w 3865708"/>
                  <a:gd name="connsiteY117" fmla="*/ 57150 h 1990725"/>
                  <a:gd name="connsiteX118" fmla="*/ 3855600 w 3865708"/>
                  <a:gd name="connsiteY118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743039 w 3865708"/>
                  <a:gd name="connsiteY4" fmla="*/ 847725 h 1990725"/>
                  <a:gd name="connsiteX5" fmla="*/ 828774 w 3865708"/>
                  <a:gd name="connsiteY5" fmla="*/ 781050 h 1990725"/>
                  <a:gd name="connsiteX6" fmla="*/ 952226 w 3865708"/>
                  <a:gd name="connsiteY6" fmla="*/ 923925 h 1990725"/>
                  <a:gd name="connsiteX7" fmla="*/ 997839 w 3865708"/>
                  <a:gd name="connsiteY7" fmla="*/ 742950 h 1990725"/>
                  <a:gd name="connsiteX8" fmla="*/ 1070433 w 3865708"/>
                  <a:gd name="connsiteY8" fmla="*/ 763161 h 1990725"/>
                  <a:gd name="connsiteX9" fmla="*/ 1154138 w 3865708"/>
                  <a:gd name="connsiteY9" fmla="*/ 590550 h 1990725"/>
                  <a:gd name="connsiteX10" fmla="*/ 1307637 w 3865708"/>
                  <a:gd name="connsiteY10" fmla="*/ 514358 h 1990725"/>
                  <a:gd name="connsiteX11" fmla="*/ 1512243 w 3865708"/>
                  <a:gd name="connsiteY11" fmla="*/ 390525 h 1990725"/>
                  <a:gd name="connsiteX12" fmla="*/ 1959947 w 3865708"/>
                  <a:gd name="connsiteY12" fmla="*/ 176059 h 1990725"/>
                  <a:gd name="connsiteX13" fmla="*/ 2388750 w 3865708"/>
                  <a:gd name="connsiteY13" fmla="*/ 28575 h 1990725"/>
                  <a:gd name="connsiteX14" fmla="*/ 2455425 w 3865708"/>
                  <a:gd name="connsiteY14" fmla="*/ 9525 h 1990725"/>
                  <a:gd name="connsiteX15" fmla="*/ 2569725 w 3865708"/>
                  <a:gd name="connsiteY15" fmla="*/ 19050 h 1990725"/>
                  <a:gd name="connsiteX16" fmla="*/ 2588775 w 3865708"/>
                  <a:gd name="connsiteY16" fmla="*/ 47625 h 1990725"/>
                  <a:gd name="connsiteX17" fmla="*/ 2598300 w 3865708"/>
                  <a:gd name="connsiteY17" fmla="*/ 95250 h 1990725"/>
                  <a:gd name="connsiteX18" fmla="*/ 2607825 w 3865708"/>
                  <a:gd name="connsiteY18" fmla="*/ 333375 h 1990725"/>
                  <a:gd name="connsiteX19" fmla="*/ 2636400 w 3865708"/>
                  <a:gd name="connsiteY19" fmla="*/ 495300 h 1990725"/>
                  <a:gd name="connsiteX20" fmla="*/ 2645925 w 3865708"/>
                  <a:gd name="connsiteY20" fmla="*/ 523875 h 1990725"/>
                  <a:gd name="connsiteX21" fmla="*/ 2664976 w 3865708"/>
                  <a:gd name="connsiteY21" fmla="*/ 647700 h 1990725"/>
                  <a:gd name="connsiteX22" fmla="*/ 2664973 w 3865708"/>
                  <a:gd name="connsiteY22" fmla="*/ 695325 h 1990725"/>
                  <a:gd name="connsiteX23" fmla="*/ 2664974 w 3865708"/>
                  <a:gd name="connsiteY23" fmla="*/ 742950 h 1990725"/>
                  <a:gd name="connsiteX24" fmla="*/ 2712600 w 3865708"/>
                  <a:gd name="connsiteY24" fmla="*/ 723900 h 1990725"/>
                  <a:gd name="connsiteX25" fmla="*/ 2722125 w 3865708"/>
                  <a:gd name="connsiteY25" fmla="*/ 876300 h 1990725"/>
                  <a:gd name="connsiteX26" fmla="*/ 2731650 w 3865708"/>
                  <a:gd name="connsiteY26" fmla="*/ 904875 h 1990725"/>
                  <a:gd name="connsiteX27" fmla="*/ 2722125 w 3865708"/>
                  <a:gd name="connsiteY27" fmla="*/ 952500 h 1990725"/>
                  <a:gd name="connsiteX28" fmla="*/ 2741175 w 3865708"/>
                  <a:gd name="connsiteY28" fmla="*/ 1000125 h 1990725"/>
                  <a:gd name="connsiteX29" fmla="*/ 2741175 w 3865708"/>
                  <a:gd name="connsiteY29" fmla="*/ 1028700 h 1990725"/>
                  <a:gd name="connsiteX30" fmla="*/ 2750700 w 3865708"/>
                  <a:gd name="connsiteY30" fmla="*/ 1076325 h 1990725"/>
                  <a:gd name="connsiteX31" fmla="*/ 2750700 w 3865708"/>
                  <a:gd name="connsiteY31" fmla="*/ 1123950 h 1990725"/>
                  <a:gd name="connsiteX32" fmla="*/ 2760225 w 3865708"/>
                  <a:gd name="connsiteY32" fmla="*/ 1162050 h 1990725"/>
                  <a:gd name="connsiteX33" fmla="*/ 2750700 w 3865708"/>
                  <a:gd name="connsiteY33" fmla="*/ 1181100 h 1990725"/>
                  <a:gd name="connsiteX34" fmla="*/ 2769750 w 3865708"/>
                  <a:gd name="connsiteY34" fmla="*/ 1219200 h 1990725"/>
                  <a:gd name="connsiteX35" fmla="*/ 2769750 w 3865708"/>
                  <a:gd name="connsiteY35" fmla="*/ 1266825 h 1990725"/>
                  <a:gd name="connsiteX36" fmla="*/ 2788800 w 3865708"/>
                  <a:gd name="connsiteY36" fmla="*/ 1314450 h 1990725"/>
                  <a:gd name="connsiteX37" fmla="*/ 2788800 w 3865708"/>
                  <a:gd name="connsiteY37" fmla="*/ 1362075 h 1990725"/>
                  <a:gd name="connsiteX38" fmla="*/ 2826900 w 3865708"/>
                  <a:gd name="connsiteY38" fmla="*/ 1400175 h 1990725"/>
                  <a:gd name="connsiteX39" fmla="*/ 2855475 w 3865708"/>
                  <a:gd name="connsiteY39" fmla="*/ 1362075 h 1990725"/>
                  <a:gd name="connsiteX40" fmla="*/ 2865000 w 3865708"/>
                  <a:gd name="connsiteY40" fmla="*/ 1314450 h 1990725"/>
                  <a:gd name="connsiteX41" fmla="*/ 2884050 w 3865708"/>
                  <a:gd name="connsiteY41" fmla="*/ 1257300 h 1990725"/>
                  <a:gd name="connsiteX42" fmla="*/ 2884050 w 3865708"/>
                  <a:gd name="connsiteY42" fmla="*/ 1219200 h 1990725"/>
                  <a:gd name="connsiteX43" fmla="*/ 2903100 w 3865708"/>
                  <a:gd name="connsiteY43" fmla="*/ 1152525 h 1990725"/>
                  <a:gd name="connsiteX44" fmla="*/ 2893575 w 3865708"/>
                  <a:gd name="connsiteY44" fmla="*/ 1085850 h 1990725"/>
                  <a:gd name="connsiteX45" fmla="*/ 2903100 w 3865708"/>
                  <a:gd name="connsiteY45" fmla="*/ 1057275 h 1990725"/>
                  <a:gd name="connsiteX46" fmla="*/ 2922150 w 3865708"/>
                  <a:gd name="connsiteY46" fmla="*/ 990600 h 1990725"/>
                  <a:gd name="connsiteX47" fmla="*/ 2931675 w 3865708"/>
                  <a:gd name="connsiteY47" fmla="*/ 942975 h 1990725"/>
                  <a:gd name="connsiteX48" fmla="*/ 2941200 w 3865708"/>
                  <a:gd name="connsiteY48" fmla="*/ 895350 h 1990725"/>
                  <a:gd name="connsiteX49" fmla="*/ 2960250 w 3865708"/>
                  <a:gd name="connsiteY49" fmla="*/ 847725 h 1990725"/>
                  <a:gd name="connsiteX50" fmla="*/ 3007875 w 3865708"/>
                  <a:gd name="connsiteY50" fmla="*/ 904875 h 1990725"/>
                  <a:gd name="connsiteX51" fmla="*/ 3007875 w 3865708"/>
                  <a:gd name="connsiteY51" fmla="*/ 952500 h 1990725"/>
                  <a:gd name="connsiteX52" fmla="*/ 3074553 w 3865708"/>
                  <a:gd name="connsiteY52" fmla="*/ 1047750 h 1990725"/>
                  <a:gd name="connsiteX53" fmla="*/ 3141227 w 3865708"/>
                  <a:gd name="connsiteY53" fmla="*/ 962025 h 1990725"/>
                  <a:gd name="connsiteX54" fmla="*/ 3169800 w 3865708"/>
                  <a:gd name="connsiteY54" fmla="*/ 1019175 h 1990725"/>
                  <a:gd name="connsiteX55" fmla="*/ 3179325 w 3865708"/>
                  <a:gd name="connsiteY55" fmla="*/ 819150 h 1990725"/>
                  <a:gd name="connsiteX56" fmla="*/ 3226950 w 3865708"/>
                  <a:gd name="connsiteY56" fmla="*/ 762000 h 1990725"/>
                  <a:gd name="connsiteX57" fmla="*/ 3284100 w 3865708"/>
                  <a:gd name="connsiteY57" fmla="*/ 762000 h 1990725"/>
                  <a:gd name="connsiteX58" fmla="*/ 3341250 w 3865708"/>
                  <a:gd name="connsiteY58" fmla="*/ 771525 h 1990725"/>
                  <a:gd name="connsiteX59" fmla="*/ 3398401 w 3865708"/>
                  <a:gd name="connsiteY59" fmla="*/ 790575 h 1990725"/>
                  <a:gd name="connsiteX60" fmla="*/ 3407925 w 3865708"/>
                  <a:gd name="connsiteY60" fmla="*/ 857250 h 1990725"/>
                  <a:gd name="connsiteX61" fmla="*/ 3426975 w 3865708"/>
                  <a:gd name="connsiteY61" fmla="*/ 914400 h 1990725"/>
                  <a:gd name="connsiteX62" fmla="*/ 3446025 w 3865708"/>
                  <a:gd name="connsiteY62" fmla="*/ 971550 h 1990725"/>
                  <a:gd name="connsiteX63" fmla="*/ 3465075 w 3865708"/>
                  <a:gd name="connsiteY63" fmla="*/ 1028700 h 1990725"/>
                  <a:gd name="connsiteX64" fmla="*/ 3455550 w 3865708"/>
                  <a:gd name="connsiteY64" fmla="*/ 1057275 h 1990725"/>
                  <a:gd name="connsiteX65" fmla="*/ 3484125 w 3865708"/>
                  <a:gd name="connsiteY65" fmla="*/ 1114425 h 1990725"/>
                  <a:gd name="connsiteX66" fmla="*/ 3484125 w 3865708"/>
                  <a:gd name="connsiteY66" fmla="*/ 1162050 h 1990725"/>
                  <a:gd name="connsiteX67" fmla="*/ 3484125 w 3865708"/>
                  <a:gd name="connsiteY67" fmla="*/ 1209675 h 1990725"/>
                  <a:gd name="connsiteX68" fmla="*/ 3465075 w 3865708"/>
                  <a:gd name="connsiteY68" fmla="*/ 1238250 h 1990725"/>
                  <a:gd name="connsiteX69" fmla="*/ 3474600 w 3865708"/>
                  <a:gd name="connsiteY69" fmla="*/ 1276350 h 1990725"/>
                  <a:gd name="connsiteX70" fmla="*/ 3484125 w 3865708"/>
                  <a:gd name="connsiteY70" fmla="*/ 1333500 h 1990725"/>
                  <a:gd name="connsiteX71" fmla="*/ 3503175 w 3865708"/>
                  <a:gd name="connsiteY71" fmla="*/ 1390650 h 1990725"/>
                  <a:gd name="connsiteX72" fmla="*/ 3503175 w 3865708"/>
                  <a:gd name="connsiteY72" fmla="*/ 1447800 h 1990725"/>
                  <a:gd name="connsiteX73" fmla="*/ 3522225 w 3865708"/>
                  <a:gd name="connsiteY73" fmla="*/ 1504950 h 1990725"/>
                  <a:gd name="connsiteX74" fmla="*/ 3541275 w 3865708"/>
                  <a:gd name="connsiteY74" fmla="*/ 1562100 h 1990725"/>
                  <a:gd name="connsiteX75" fmla="*/ 3550800 w 3865708"/>
                  <a:gd name="connsiteY75" fmla="*/ 1590675 h 1990725"/>
                  <a:gd name="connsiteX76" fmla="*/ 3550800 w 3865708"/>
                  <a:gd name="connsiteY76" fmla="*/ 1638300 h 1990725"/>
                  <a:gd name="connsiteX77" fmla="*/ 3569850 w 3865708"/>
                  <a:gd name="connsiteY77" fmla="*/ 1685925 h 1990725"/>
                  <a:gd name="connsiteX78" fmla="*/ 3569850 w 3865708"/>
                  <a:gd name="connsiteY78" fmla="*/ 1743075 h 1990725"/>
                  <a:gd name="connsiteX79" fmla="*/ 3579375 w 3865708"/>
                  <a:gd name="connsiteY79" fmla="*/ 1800225 h 1990725"/>
                  <a:gd name="connsiteX80" fmla="*/ 3569850 w 3865708"/>
                  <a:gd name="connsiteY80" fmla="*/ 1838325 h 1990725"/>
                  <a:gd name="connsiteX81" fmla="*/ 3579375 w 3865708"/>
                  <a:gd name="connsiteY81" fmla="*/ 1876425 h 1990725"/>
                  <a:gd name="connsiteX82" fmla="*/ 3598425 w 3865708"/>
                  <a:gd name="connsiteY82" fmla="*/ 1933575 h 1990725"/>
                  <a:gd name="connsiteX83" fmla="*/ 3569850 w 3865708"/>
                  <a:gd name="connsiteY83" fmla="*/ 1962150 h 1990725"/>
                  <a:gd name="connsiteX84" fmla="*/ 3598425 w 3865708"/>
                  <a:gd name="connsiteY84" fmla="*/ 1990725 h 1990725"/>
                  <a:gd name="connsiteX85" fmla="*/ 3646050 w 3865708"/>
                  <a:gd name="connsiteY85" fmla="*/ 1924050 h 1990725"/>
                  <a:gd name="connsiteX86" fmla="*/ 3646050 w 3865708"/>
                  <a:gd name="connsiteY86" fmla="*/ 1857375 h 1990725"/>
                  <a:gd name="connsiteX87" fmla="*/ 3655575 w 3865708"/>
                  <a:gd name="connsiteY87" fmla="*/ 1800225 h 1990725"/>
                  <a:gd name="connsiteX88" fmla="*/ 3655575 w 3865708"/>
                  <a:gd name="connsiteY88" fmla="*/ 1752600 h 1990725"/>
                  <a:gd name="connsiteX89" fmla="*/ 3655575 w 3865708"/>
                  <a:gd name="connsiteY89" fmla="*/ 1685925 h 1990725"/>
                  <a:gd name="connsiteX90" fmla="*/ 3665100 w 3865708"/>
                  <a:gd name="connsiteY90" fmla="*/ 1628775 h 1990725"/>
                  <a:gd name="connsiteX91" fmla="*/ 3674625 w 3865708"/>
                  <a:gd name="connsiteY91" fmla="*/ 1562100 h 1990725"/>
                  <a:gd name="connsiteX92" fmla="*/ 3665100 w 3865708"/>
                  <a:gd name="connsiteY92" fmla="*/ 1504950 h 1990725"/>
                  <a:gd name="connsiteX93" fmla="*/ 3693675 w 3865708"/>
                  <a:gd name="connsiteY93" fmla="*/ 1457325 h 1990725"/>
                  <a:gd name="connsiteX94" fmla="*/ 3665100 w 3865708"/>
                  <a:gd name="connsiteY94" fmla="*/ 1419225 h 1990725"/>
                  <a:gd name="connsiteX95" fmla="*/ 3693675 w 3865708"/>
                  <a:gd name="connsiteY95" fmla="*/ 1352550 h 1990725"/>
                  <a:gd name="connsiteX96" fmla="*/ 3693675 w 3865708"/>
                  <a:gd name="connsiteY96" fmla="*/ 1285875 h 1990725"/>
                  <a:gd name="connsiteX97" fmla="*/ 3674625 w 3865708"/>
                  <a:gd name="connsiteY97" fmla="*/ 1238250 h 1990725"/>
                  <a:gd name="connsiteX98" fmla="*/ 3684150 w 3865708"/>
                  <a:gd name="connsiteY98" fmla="*/ 1181100 h 1990725"/>
                  <a:gd name="connsiteX99" fmla="*/ 3684150 w 3865708"/>
                  <a:gd name="connsiteY99" fmla="*/ 1152525 h 1990725"/>
                  <a:gd name="connsiteX100" fmla="*/ 3693675 w 3865708"/>
                  <a:gd name="connsiteY100" fmla="*/ 1085850 h 1990725"/>
                  <a:gd name="connsiteX101" fmla="*/ 3693675 w 3865708"/>
                  <a:gd name="connsiteY101" fmla="*/ 1047750 h 1990725"/>
                  <a:gd name="connsiteX102" fmla="*/ 3684150 w 3865708"/>
                  <a:gd name="connsiteY102" fmla="*/ 981075 h 1990725"/>
                  <a:gd name="connsiteX103" fmla="*/ 3693675 w 3865708"/>
                  <a:gd name="connsiteY103" fmla="*/ 933450 h 1990725"/>
                  <a:gd name="connsiteX104" fmla="*/ 3712725 w 3865708"/>
                  <a:gd name="connsiteY104" fmla="*/ 866775 h 1990725"/>
                  <a:gd name="connsiteX105" fmla="*/ 3731775 w 3865708"/>
                  <a:gd name="connsiteY105" fmla="*/ 819150 h 1990725"/>
                  <a:gd name="connsiteX106" fmla="*/ 3712725 w 3865708"/>
                  <a:gd name="connsiteY106" fmla="*/ 781050 h 1990725"/>
                  <a:gd name="connsiteX107" fmla="*/ 3731775 w 3865708"/>
                  <a:gd name="connsiteY107" fmla="*/ 685800 h 1990725"/>
                  <a:gd name="connsiteX108" fmla="*/ 3798454 w 3865708"/>
                  <a:gd name="connsiteY108" fmla="*/ 742950 h 1990725"/>
                  <a:gd name="connsiteX109" fmla="*/ 3798450 w 3865708"/>
                  <a:gd name="connsiteY109" fmla="*/ 533400 h 1990725"/>
                  <a:gd name="connsiteX110" fmla="*/ 3807975 w 3865708"/>
                  <a:gd name="connsiteY110" fmla="*/ 485775 h 1990725"/>
                  <a:gd name="connsiteX111" fmla="*/ 3807975 w 3865708"/>
                  <a:gd name="connsiteY111" fmla="*/ 428625 h 1990725"/>
                  <a:gd name="connsiteX112" fmla="*/ 3827025 w 3865708"/>
                  <a:gd name="connsiteY112" fmla="*/ 361950 h 1990725"/>
                  <a:gd name="connsiteX113" fmla="*/ 3817500 w 3865708"/>
                  <a:gd name="connsiteY113" fmla="*/ 314325 h 1990725"/>
                  <a:gd name="connsiteX114" fmla="*/ 3817500 w 3865708"/>
                  <a:gd name="connsiteY114" fmla="*/ 247650 h 1990725"/>
                  <a:gd name="connsiteX115" fmla="*/ 3827025 w 3865708"/>
                  <a:gd name="connsiteY115" fmla="*/ 190500 h 1990725"/>
                  <a:gd name="connsiteX116" fmla="*/ 3855600 w 3865708"/>
                  <a:gd name="connsiteY116" fmla="*/ 142875 h 1990725"/>
                  <a:gd name="connsiteX117" fmla="*/ 3836550 w 3865708"/>
                  <a:gd name="connsiteY117" fmla="*/ 95250 h 1990725"/>
                  <a:gd name="connsiteX118" fmla="*/ 3865125 w 3865708"/>
                  <a:gd name="connsiteY118" fmla="*/ 57150 h 1990725"/>
                  <a:gd name="connsiteX119" fmla="*/ 3855600 w 3865708"/>
                  <a:gd name="connsiteY119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47725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70433 w 3865708"/>
                  <a:gd name="connsiteY9" fmla="*/ 763161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959947 w 3865708"/>
                  <a:gd name="connsiteY13" fmla="*/ 176059 h 1990725"/>
                  <a:gd name="connsiteX14" fmla="*/ 2388750 w 3865708"/>
                  <a:gd name="connsiteY14" fmla="*/ 28575 h 1990725"/>
                  <a:gd name="connsiteX15" fmla="*/ 2455425 w 3865708"/>
                  <a:gd name="connsiteY15" fmla="*/ 9525 h 1990725"/>
                  <a:gd name="connsiteX16" fmla="*/ 2569725 w 3865708"/>
                  <a:gd name="connsiteY16" fmla="*/ 19050 h 1990725"/>
                  <a:gd name="connsiteX17" fmla="*/ 2588775 w 3865708"/>
                  <a:gd name="connsiteY17" fmla="*/ 47625 h 1990725"/>
                  <a:gd name="connsiteX18" fmla="*/ 2598300 w 3865708"/>
                  <a:gd name="connsiteY18" fmla="*/ 95250 h 1990725"/>
                  <a:gd name="connsiteX19" fmla="*/ 2607825 w 3865708"/>
                  <a:gd name="connsiteY19" fmla="*/ 333375 h 1990725"/>
                  <a:gd name="connsiteX20" fmla="*/ 2636400 w 3865708"/>
                  <a:gd name="connsiteY20" fmla="*/ 495300 h 1990725"/>
                  <a:gd name="connsiteX21" fmla="*/ 2645925 w 3865708"/>
                  <a:gd name="connsiteY21" fmla="*/ 523875 h 1990725"/>
                  <a:gd name="connsiteX22" fmla="*/ 2664976 w 3865708"/>
                  <a:gd name="connsiteY22" fmla="*/ 647700 h 1990725"/>
                  <a:gd name="connsiteX23" fmla="*/ 2664973 w 3865708"/>
                  <a:gd name="connsiteY23" fmla="*/ 695325 h 1990725"/>
                  <a:gd name="connsiteX24" fmla="*/ 2664974 w 3865708"/>
                  <a:gd name="connsiteY24" fmla="*/ 742950 h 1990725"/>
                  <a:gd name="connsiteX25" fmla="*/ 2712600 w 3865708"/>
                  <a:gd name="connsiteY25" fmla="*/ 723900 h 1990725"/>
                  <a:gd name="connsiteX26" fmla="*/ 2722125 w 3865708"/>
                  <a:gd name="connsiteY26" fmla="*/ 876300 h 1990725"/>
                  <a:gd name="connsiteX27" fmla="*/ 2731650 w 3865708"/>
                  <a:gd name="connsiteY27" fmla="*/ 904875 h 1990725"/>
                  <a:gd name="connsiteX28" fmla="*/ 2722125 w 3865708"/>
                  <a:gd name="connsiteY28" fmla="*/ 952500 h 1990725"/>
                  <a:gd name="connsiteX29" fmla="*/ 2741175 w 3865708"/>
                  <a:gd name="connsiteY29" fmla="*/ 1000125 h 1990725"/>
                  <a:gd name="connsiteX30" fmla="*/ 2741175 w 3865708"/>
                  <a:gd name="connsiteY30" fmla="*/ 1028700 h 1990725"/>
                  <a:gd name="connsiteX31" fmla="*/ 2750700 w 3865708"/>
                  <a:gd name="connsiteY31" fmla="*/ 1076325 h 1990725"/>
                  <a:gd name="connsiteX32" fmla="*/ 2750700 w 3865708"/>
                  <a:gd name="connsiteY32" fmla="*/ 1123950 h 1990725"/>
                  <a:gd name="connsiteX33" fmla="*/ 2760225 w 3865708"/>
                  <a:gd name="connsiteY33" fmla="*/ 1162050 h 1990725"/>
                  <a:gd name="connsiteX34" fmla="*/ 2750700 w 3865708"/>
                  <a:gd name="connsiteY34" fmla="*/ 1181100 h 1990725"/>
                  <a:gd name="connsiteX35" fmla="*/ 2769750 w 3865708"/>
                  <a:gd name="connsiteY35" fmla="*/ 1219200 h 1990725"/>
                  <a:gd name="connsiteX36" fmla="*/ 2769750 w 3865708"/>
                  <a:gd name="connsiteY36" fmla="*/ 1266825 h 1990725"/>
                  <a:gd name="connsiteX37" fmla="*/ 2788800 w 3865708"/>
                  <a:gd name="connsiteY37" fmla="*/ 1314450 h 1990725"/>
                  <a:gd name="connsiteX38" fmla="*/ 2788800 w 3865708"/>
                  <a:gd name="connsiteY38" fmla="*/ 1362075 h 1990725"/>
                  <a:gd name="connsiteX39" fmla="*/ 2826900 w 3865708"/>
                  <a:gd name="connsiteY39" fmla="*/ 1400175 h 1990725"/>
                  <a:gd name="connsiteX40" fmla="*/ 2855475 w 3865708"/>
                  <a:gd name="connsiteY40" fmla="*/ 1362075 h 1990725"/>
                  <a:gd name="connsiteX41" fmla="*/ 2865000 w 3865708"/>
                  <a:gd name="connsiteY41" fmla="*/ 1314450 h 1990725"/>
                  <a:gd name="connsiteX42" fmla="*/ 2884050 w 3865708"/>
                  <a:gd name="connsiteY42" fmla="*/ 1257300 h 1990725"/>
                  <a:gd name="connsiteX43" fmla="*/ 2884050 w 3865708"/>
                  <a:gd name="connsiteY43" fmla="*/ 1219200 h 1990725"/>
                  <a:gd name="connsiteX44" fmla="*/ 2903100 w 3865708"/>
                  <a:gd name="connsiteY44" fmla="*/ 1152525 h 1990725"/>
                  <a:gd name="connsiteX45" fmla="*/ 2893575 w 3865708"/>
                  <a:gd name="connsiteY45" fmla="*/ 1085850 h 1990725"/>
                  <a:gd name="connsiteX46" fmla="*/ 2903100 w 3865708"/>
                  <a:gd name="connsiteY46" fmla="*/ 1057275 h 1990725"/>
                  <a:gd name="connsiteX47" fmla="*/ 2922150 w 3865708"/>
                  <a:gd name="connsiteY47" fmla="*/ 990600 h 1990725"/>
                  <a:gd name="connsiteX48" fmla="*/ 2931675 w 3865708"/>
                  <a:gd name="connsiteY48" fmla="*/ 942975 h 1990725"/>
                  <a:gd name="connsiteX49" fmla="*/ 2941200 w 3865708"/>
                  <a:gd name="connsiteY49" fmla="*/ 895350 h 1990725"/>
                  <a:gd name="connsiteX50" fmla="*/ 2960250 w 3865708"/>
                  <a:gd name="connsiteY50" fmla="*/ 847725 h 1990725"/>
                  <a:gd name="connsiteX51" fmla="*/ 3007875 w 3865708"/>
                  <a:gd name="connsiteY51" fmla="*/ 904875 h 1990725"/>
                  <a:gd name="connsiteX52" fmla="*/ 3007875 w 3865708"/>
                  <a:gd name="connsiteY52" fmla="*/ 952500 h 1990725"/>
                  <a:gd name="connsiteX53" fmla="*/ 3074553 w 3865708"/>
                  <a:gd name="connsiteY53" fmla="*/ 1047750 h 1990725"/>
                  <a:gd name="connsiteX54" fmla="*/ 3141227 w 3865708"/>
                  <a:gd name="connsiteY54" fmla="*/ 962025 h 1990725"/>
                  <a:gd name="connsiteX55" fmla="*/ 3169800 w 3865708"/>
                  <a:gd name="connsiteY55" fmla="*/ 1019175 h 1990725"/>
                  <a:gd name="connsiteX56" fmla="*/ 3179325 w 3865708"/>
                  <a:gd name="connsiteY56" fmla="*/ 819150 h 1990725"/>
                  <a:gd name="connsiteX57" fmla="*/ 3226950 w 3865708"/>
                  <a:gd name="connsiteY57" fmla="*/ 762000 h 1990725"/>
                  <a:gd name="connsiteX58" fmla="*/ 3284100 w 3865708"/>
                  <a:gd name="connsiteY58" fmla="*/ 762000 h 1990725"/>
                  <a:gd name="connsiteX59" fmla="*/ 3341250 w 3865708"/>
                  <a:gd name="connsiteY59" fmla="*/ 771525 h 1990725"/>
                  <a:gd name="connsiteX60" fmla="*/ 3398401 w 3865708"/>
                  <a:gd name="connsiteY60" fmla="*/ 790575 h 1990725"/>
                  <a:gd name="connsiteX61" fmla="*/ 3407925 w 3865708"/>
                  <a:gd name="connsiteY61" fmla="*/ 857250 h 1990725"/>
                  <a:gd name="connsiteX62" fmla="*/ 3426975 w 3865708"/>
                  <a:gd name="connsiteY62" fmla="*/ 914400 h 1990725"/>
                  <a:gd name="connsiteX63" fmla="*/ 3446025 w 3865708"/>
                  <a:gd name="connsiteY63" fmla="*/ 971550 h 1990725"/>
                  <a:gd name="connsiteX64" fmla="*/ 3465075 w 3865708"/>
                  <a:gd name="connsiteY64" fmla="*/ 1028700 h 1990725"/>
                  <a:gd name="connsiteX65" fmla="*/ 3455550 w 3865708"/>
                  <a:gd name="connsiteY65" fmla="*/ 1057275 h 1990725"/>
                  <a:gd name="connsiteX66" fmla="*/ 3484125 w 3865708"/>
                  <a:gd name="connsiteY66" fmla="*/ 1114425 h 1990725"/>
                  <a:gd name="connsiteX67" fmla="*/ 3484125 w 3865708"/>
                  <a:gd name="connsiteY67" fmla="*/ 1162050 h 1990725"/>
                  <a:gd name="connsiteX68" fmla="*/ 3484125 w 3865708"/>
                  <a:gd name="connsiteY68" fmla="*/ 1209675 h 1990725"/>
                  <a:gd name="connsiteX69" fmla="*/ 3465075 w 3865708"/>
                  <a:gd name="connsiteY69" fmla="*/ 1238250 h 1990725"/>
                  <a:gd name="connsiteX70" fmla="*/ 3474600 w 3865708"/>
                  <a:gd name="connsiteY70" fmla="*/ 1276350 h 1990725"/>
                  <a:gd name="connsiteX71" fmla="*/ 3484125 w 3865708"/>
                  <a:gd name="connsiteY71" fmla="*/ 1333500 h 1990725"/>
                  <a:gd name="connsiteX72" fmla="*/ 3503175 w 3865708"/>
                  <a:gd name="connsiteY72" fmla="*/ 1390650 h 1990725"/>
                  <a:gd name="connsiteX73" fmla="*/ 3503175 w 3865708"/>
                  <a:gd name="connsiteY73" fmla="*/ 1447800 h 1990725"/>
                  <a:gd name="connsiteX74" fmla="*/ 3522225 w 3865708"/>
                  <a:gd name="connsiteY74" fmla="*/ 1504950 h 1990725"/>
                  <a:gd name="connsiteX75" fmla="*/ 3541275 w 3865708"/>
                  <a:gd name="connsiteY75" fmla="*/ 1562100 h 1990725"/>
                  <a:gd name="connsiteX76" fmla="*/ 3550800 w 3865708"/>
                  <a:gd name="connsiteY76" fmla="*/ 1590675 h 1990725"/>
                  <a:gd name="connsiteX77" fmla="*/ 3550800 w 3865708"/>
                  <a:gd name="connsiteY77" fmla="*/ 1638300 h 1990725"/>
                  <a:gd name="connsiteX78" fmla="*/ 3569850 w 3865708"/>
                  <a:gd name="connsiteY78" fmla="*/ 1685925 h 1990725"/>
                  <a:gd name="connsiteX79" fmla="*/ 3569850 w 3865708"/>
                  <a:gd name="connsiteY79" fmla="*/ 1743075 h 1990725"/>
                  <a:gd name="connsiteX80" fmla="*/ 3579375 w 3865708"/>
                  <a:gd name="connsiteY80" fmla="*/ 1800225 h 1990725"/>
                  <a:gd name="connsiteX81" fmla="*/ 3569850 w 3865708"/>
                  <a:gd name="connsiteY81" fmla="*/ 1838325 h 1990725"/>
                  <a:gd name="connsiteX82" fmla="*/ 3579375 w 3865708"/>
                  <a:gd name="connsiteY82" fmla="*/ 1876425 h 1990725"/>
                  <a:gd name="connsiteX83" fmla="*/ 3598425 w 3865708"/>
                  <a:gd name="connsiteY83" fmla="*/ 1933575 h 1990725"/>
                  <a:gd name="connsiteX84" fmla="*/ 3569850 w 3865708"/>
                  <a:gd name="connsiteY84" fmla="*/ 1962150 h 1990725"/>
                  <a:gd name="connsiteX85" fmla="*/ 3598425 w 3865708"/>
                  <a:gd name="connsiteY85" fmla="*/ 1990725 h 1990725"/>
                  <a:gd name="connsiteX86" fmla="*/ 3646050 w 3865708"/>
                  <a:gd name="connsiteY86" fmla="*/ 1924050 h 1990725"/>
                  <a:gd name="connsiteX87" fmla="*/ 3646050 w 3865708"/>
                  <a:gd name="connsiteY87" fmla="*/ 1857375 h 1990725"/>
                  <a:gd name="connsiteX88" fmla="*/ 3655575 w 3865708"/>
                  <a:gd name="connsiteY88" fmla="*/ 1800225 h 1990725"/>
                  <a:gd name="connsiteX89" fmla="*/ 3655575 w 3865708"/>
                  <a:gd name="connsiteY89" fmla="*/ 1752600 h 1990725"/>
                  <a:gd name="connsiteX90" fmla="*/ 3655575 w 3865708"/>
                  <a:gd name="connsiteY90" fmla="*/ 1685925 h 1990725"/>
                  <a:gd name="connsiteX91" fmla="*/ 3665100 w 3865708"/>
                  <a:gd name="connsiteY91" fmla="*/ 1628775 h 1990725"/>
                  <a:gd name="connsiteX92" fmla="*/ 3674625 w 3865708"/>
                  <a:gd name="connsiteY92" fmla="*/ 1562100 h 1990725"/>
                  <a:gd name="connsiteX93" fmla="*/ 3665100 w 3865708"/>
                  <a:gd name="connsiteY93" fmla="*/ 1504950 h 1990725"/>
                  <a:gd name="connsiteX94" fmla="*/ 3693675 w 3865708"/>
                  <a:gd name="connsiteY94" fmla="*/ 1457325 h 1990725"/>
                  <a:gd name="connsiteX95" fmla="*/ 3665100 w 3865708"/>
                  <a:gd name="connsiteY95" fmla="*/ 1419225 h 1990725"/>
                  <a:gd name="connsiteX96" fmla="*/ 3693675 w 3865708"/>
                  <a:gd name="connsiteY96" fmla="*/ 1352550 h 1990725"/>
                  <a:gd name="connsiteX97" fmla="*/ 3693675 w 3865708"/>
                  <a:gd name="connsiteY97" fmla="*/ 1285875 h 1990725"/>
                  <a:gd name="connsiteX98" fmla="*/ 3674625 w 3865708"/>
                  <a:gd name="connsiteY98" fmla="*/ 1238250 h 1990725"/>
                  <a:gd name="connsiteX99" fmla="*/ 3684150 w 3865708"/>
                  <a:gd name="connsiteY99" fmla="*/ 1181100 h 1990725"/>
                  <a:gd name="connsiteX100" fmla="*/ 3684150 w 3865708"/>
                  <a:gd name="connsiteY100" fmla="*/ 1152525 h 1990725"/>
                  <a:gd name="connsiteX101" fmla="*/ 3693675 w 3865708"/>
                  <a:gd name="connsiteY101" fmla="*/ 1085850 h 1990725"/>
                  <a:gd name="connsiteX102" fmla="*/ 3693675 w 3865708"/>
                  <a:gd name="connsiteY102" fmla="*/ 1047750 h 1990725"/>
                  <a:gd name="connsiteX103" fmla="*/ 3684150 w 3865708"/>
                  <a:gd name="connsiteY103" fmla="*/ 981075 h 1990725"/>
                  <a:gd name="connsiteX104" fmla="*/ 3693675 w 3865708"/>
                  <a:gd name="connsiteY104" fmla="*/ 933450 h 1990725"/>
                  <a:gd name="connsiteX105" fmla="*/ 3712725 w 3865708"/>
                  <a:gd name="connsiteY105" fmla="*/ 866775 h 1990725"/>
                  <a:gd name="connsiteX106" fmla="*/ 3731775 w 3865708"/>
                  <a:gd name="connsiteY106" fmla="*/ 819150 h 1990725"/>
                  <a:gd name="connsiteX107" fmla="*/ 3712725 w 3865708"/>
                  <a:gd name="connsiteY107" fmla="*/ 781050 h 1990725"/>
                  <a:gd name="connsiteX108" fmla="*/ 3731775 w 3865708"/>
                  <a:gd name="connsiteY108" fmla="*/ 685800 h 1990725"/>
                  <a:gd name="connsiteX109" fmla="*/ 3798454 w 3865708"/>
                  <a:gd name="connsiteY109" fmla="*/ 742950 h 1990725"/>
                  <a:gd name="connsiteX110" fmla="*/ 3798450 w 3865708"/>
                  <a:gd name="connsiteY110" fmla="*/ 533400 h 1990725"/>
                  <a:gd name="connsiteX111" fmla="*/ 3807975 w 3865708"/>
                  <a:gd name="connsiteY111" fmla="*/ 485775 h 1990725"/>
                  <a:gd name="connsiteX112" fmla="*/ 3807975 w 3865708"/>
                  <a:gd name="connsiteY112" fmla="*/ 428625 h 1990725"/>
                  <a:gd name="connsiteX113" fmla="*/ 3827025 w 3865708"/>
                  <a:gd name="connsiteY113" fmla="*/ 361950 h 1990725"/>
                  <a:gd name="connsiteX114" fmla="*/ 3817500 w 3865708"/>
                  <a:gd name="connsiteY114" fmla="*/ 314325 h 1990725"/>
                  <a:gd name="connsiteX115" fmla="*/ 3817500 w 3865708"/>
                  <a:gd name="connsiteY115" fmla="*/ 247650 h 1990725"/>
                  <a:gd name="connsiteX116" fmla="*/ 3827025 w 3865708"/>
                  <a:gd name="connsiteY116" fmla="*/ 190500 h 1990725"/>
                  <a:gd name="connsiteX117" fmla="*/ 3855600 w 3865708"/>
                  <a:gd name="connsiteY117" fmla="*/ 142875 h 1990725"/>
                  <a:gd name="connsiteX118" fmla="*/ 3836550 w 3865708"/>
                  <a:gd name="connsiteY118" fmla="*/ 95250 h 1990725"/>
                  <a:gd name="connsiteX119" fmla="*/ 3865125 w 3865708"/>
                  <a:gd name="connsiteY119" fmla="*/ 57150 h 1990725"/>
                  <a:gd name="connsiteX120" fmla="*/ 3855600 w 3865708"/>
                  <a:gd name="connsiteY120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70433 w 3865708"/>
                  <a:gd name="connsiteY9" fmla="*/ 763161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959947 w 3865708"/>
                  <a:gd name="connsiteY13" fmla="*/ 176059 h 1990725"/>
                  <a:gd name="connsiteX14" fmla="*/ 2388750 w 3865708"/>
                  <a:gd name="connsiteY14" fmla="*/ 28575 h 1990725"/>
                  <a:gd name="connsiteX15" fmla="*/ 2455425 w 3865708"/>
                  <a:gd name="connsiteY15" fmla="*/ 9525 h 1990725"/>
                  <a:gd name="connsiteX16" fmla="*/ 2569725 w 3865708"/>
                  <a:gd name="connsiteY16" fmla="*/ 19050 h 1990725"/>
                  <a:gd name="connsiteX17" fmla="*/ 2588775 w 3865708"/>
                  <a:gd name="connsiteY17" fmla="*/ 47625 h 1990725"/>
                  <a:gd name="connsiteX18" fmla="*/ 2598300 w 3865708"/>
                  <a:gd name="connsiteY18" fmla="*/ 95250 h 1990725"/>
                  <a:gd name="connsiteX19" fmla="*/ 2607825 w 3865708"/>
                  <a:gd name="connsiteY19" fmla="*/ 333375 h 1990725"/>
                  <a:gd name="connsiteX20" fmla="*/ 2636400 w 3865708"/>
                  <a:gd name="connsiteY20" fmla="*/ 495300 h 1990725"/>
                  <a:gd name="connsiteX21" fmla="*/ 2645925 w 3865708"/>
                  <a:gd name="connsiteY21" fmla="*/ 523875 h 1990725"/>
                  <a:gd name="connsiteX22" fmla="*/ 2664976 w 3865708"/>
                  <a:gd name="connsiteY22" fmla="*/ 647700 h 1990725"/>
                  <a:gd name="connsiteX23" fmla="*/ 2664973 w 3865708"/>
                  <a:gd name="connsiteY23" fmla="*/ 695325 h 1990725"/>
                  <a:gd name="connsiteX24" fmla="*/ 2664974 w 3865708"/>
                  <a:gd name="connsiteY24" fmla="*/ 742950 h 1990725"/>
                  <a:gd name="connsiteX25" fmla="*/ 2712600 w 3865708"/>
                  <a:gd name="connsiteY25" fmla="*/ 723900 h 1990725"/>
                  <a:gd name="connsiteX26" fmla="*/ 2722125 w 3865708"/>
                  <a:gd name="connsiteY26" fmla="*/ 876300 h 1990725"/>
                  <a:gd name="connsiteX27" fmla="*/ 2731650 w 3865708"/>
                  <a:gd name="connsiteY27" fmla="*/ 904875 h 1990725"/>
                  <a:gd name="connsiteX28" fmla="*/ 2722125 w 3865708"/>
                  <a:gd name="connsiteY28" fmla="*/ 952500 h 1990725"/>
                  <a:gd name="connsiteX29" fmla="*/ 2741175 w 3865708"/>
                  <a:gd name="connsiteY29" fmla="*/ 1000125 h 1990725"/>
                  <a:gd name="connsiteX30" fmla="*/ 2741175 w 3865708"/>
                  <a:gd name="connsiteY30" fmla="*/ 1028700 h 1990725"/>
                  <a:gd name="connsiteX31" fmla="*/ 2750700 w 3865708"/>
                  <a:gd name="connsiteY31" fmla="*/ 1076325 h 1990725"/>
                  <a:gd name="connsiteX32" fmla="*/ 2750700 w 3865708"/>
                  <a:gd name="connsiteY32" fmla="*/ 1123950 h 1990725"/>
                  <a:gd name="connsiteX33" fmla="*/ 2760225 w 3865708"/>
                  <a:gd name="connsiteY33" fmla="*/ 1162050 h 1990725"/>
                  <a:gd name="connsiteX34" fmla="*/ 2750700 w 3865708"/>
                  <a:gd name="connsiteY34" fmla="*/ 1181100 h 1990725"/>
                  <a:gd name="connsiteX35" fmla="*/ 2769750 w 3865708"/>
                  <a:gd name="connsiteY35" fmla="*/ 1219200 h 1990725"/>
                  <a:gd name="connsiteX36" fmla="*/ 2769750 w 3865708"/>
                  <a:gd name="connsiteY36" fmla="*/ 1266825 h 1990725"/>
                  <a:gd name="connsiteX37" fmla="*/ 2788800 w 3865708"/>
                  <a:gd name="connsiteY37" fmla="*/ 1314450 h 1990725"/>
                  <a:gd name="connsiteX38" fmla="*/ 2788800 w 3865708"/>
                  <a:gd name="connsiteY38" fmla="*/ 1362075 h 1990725"/>
                  <a:gd name="connsiteX39" fmla="*/ 2826900 w 3865708"/>
                  <a:gd name="connsiteY39" fmla="*/ 1400175 h 1990725"/>
                  <a:gd name="connsiteX40" fmla="*/ 2855475 w 3865708"/>
                  <a:gd name="connsiteY40" fmla="*/ 1362075 h 1990725"/>
                  <a:gd name="connsiteX41" fmla="*/ 2865000 w 3865708"/>
                  <a:gd name="connsiteY41" fmla="*/ 1314450 h 1990725"/>
                  <a:gd name="connsiteX42" fmla="*/ 2884050 w 3865708"/>
                  <a:gd name="connsiteY42" fmla="*/ 1257300 h 1990725"/>
                  <a:gd name="connsiteX43" fmla="*/ 2884050 w 3865708"/>
                  <a:gd name="connsiteY43" fmla="*/ 1219200 h 1990725"/>
                  <a:gd name="connsiteX44" fmla="*/ 2903100 w 3865708"/>
                  <a:gd name="connsiteY44" fmla="*/ 1152525 h 1990725"/>
                  <a:gd name="connsiteX45" fmla="*/ 2893575 w 3865708"/>
                  <a:gd name="connsiteY45" fmla="*/ 1085850 h 1990725"/>
                  <a:gd name="connsiteX46" fmla="*/ 2903100 w 3865708"/>
                  <a:gd name="connsiteY46" fmla="*/ 1057275 h 1990725"/>
                  <a:gd name="connsiteX47" fmla="*/ 2922150 w 3865708"/>
                  <a:gd name="connsiteY47" fmla="*/ 990600 h 1990725"/>
                  <a:gd name="connsiteX48" fmla="*/ 2931675 w 3865708"/>
                  <a:gd name="connsiteY48" fmla="*/ 942975 h 1990725"/>
                  <a:gd name="connsiteX49" fmla="*/ 2941200 w 3865708"/>
                  <a:gd name="connsiteY49" fmla="*/ 895350 h 1990725"/>
                  <a:gd name="connsiteX50" fmla="*/ 2960250 w 3865708"/>
                  <a:gd name="connsiteY50" fmla="*/ 847725 h 1990725"/>
                  <a:gd name="connsiteX51" fmla="*/ 3007875 w 3865708"/>
                  <a:gd name="connsiteY51" fmla="*/ 904875 h 1990725"/>
                  <a:gd name="connsiteX52" fmla="*/ 3007875 w 3865708"/>
                  <a:gd name="connsiteY52" fmla="*/ 952500 h 1990725"/>
                  <a:gd name="connsiteX53" fmla="*/ 3074553 w 3865708"/>
                  <a:gd name="connsiteY53" fmla="*/ 1047750 h 1990725"/>
                  <a:gd name="connsiteX54" fmla="*/ 3141227 w 3865708"/>
                  <a:gd name="connsiteY54" fmla="*/ 962025 h 1990725"/>
                  <a:gd name="connsiteX55" fmla="*/ 3169800 w 3865708"/>
                  <a:gd name="connsiteY55" fmla="*/ 1019175 h 1990725"/>
                  <a:gd name="connsiteX56" fmla="*/ 3179325 w 3865708"/>
                  <a:gd name="connsiteY56" fmla="*/ 819150 h 1990725"/>
                  <a:gd name="connsiteX57" fmla="*/ 3226950 w 3865708"/>
                  <a:gd name="connsiteY57" fmla="*/ 762000 h 1990725"/>
                  <a:gd name="connsiteX58" fmla="*/ 3284100 w 3865708"/>
                  <a:gd name="connsiteY58" fmla="*/ 762000 h 1990725"/>
                  <a:gd name="connsiteX59" fmla="*/ 3341250 w 3865708"/>
                  <a:gd name="connsiteY59" fmla="*/ 771525 h 1990725"/>
                  <a:gd name="connsiteX60" fmla="*/ 3398401 w 3865708"/>
                  <a:gd name="connsiteY60" fmla="*/ 790575 h 1990725"/>
                  <a:gd name="connsiteX61" fmla="*/ 3407925 w 3865708"/>
                  <a:gd name="connsiteY61" fmla="*/ 857250 h 1990725"/>
                  <a:gd name="connsiteX62" fmla="*/ 3426975 w 3865708"/>
                  <a:gd name="connsiteY62" fmla="*/ 914400 h 1990725"/>
                  <a:gd name="connsiteX63" fmla="*/ 3446025 w 3865708"/>
                  <a:gd name="connsiteY63" fmla="*/ 971550 h 1990725"/>
                  <a:gd name="connsiteX64" fmla="*/ 3465075 w 3865708"/>
                  <a:gd name="connsiteY64" fmla="*/ 1028700 h 1990725"/>
                  <a:gd name="connsiteX65" fmla="*/ 3455550 w 3865708"/>
                  <a:gd name="connsiteY65" fmla="*/ 1057275 h 1990725"/>
                  <a:gd name="connsiteX66" fmla="*/ 3484125 w 3865708"/>
                  <a:gd name="connsiteY66" fmla="*/ 1114425 h 1990725"/>
                  <a:gd name="connsiteX67" fmla="*/ 3484125 w 3865708"/>
                  <a:gd name="connsiteY67" fmla="*/ 1162050 h 1990725"/>
                  <a:gd name="connsiteX68" fmla="*/ 3484125 w 3865708"/>
                  <a:gd name="connsiteY68" fmla="*/ 1209675 h 1990725"/>
                  <a:gd name="connsiteX69" fmla="*/ 3465075 w 3865708"/>
                  <a:gd name="connsiteY69" fmla="*/ 1238250 h 1990725"/>
                  <a:gd name="connsiteX70" fmla="*/ 3474600 w 3865708"/>
                  <a:gd name="connsiteY70" fmla="*/ 1276350 h 1990725"/>
                  <a:gd name="connsiteX71" fmla="*/ 3484125 w 3865708"/>
                  <a:gd name="connsiteY71" fmla="*/ 1333500 h 1990725"/>
                  <a:gd name="connsiteX72" fmla="*/ 3503175 w 3865708"/>
                  <a:gd name="connsiteY72" fmla="*/ 1390650 h 1990725"/>
                  <a:gd name="connsiteX73" fmla="*/ 3503175 w 3865708"/>
                  <a:gd name="connsiteY73" fmla="*/ 1447800 h 1990725"/>
                  <a:gd name="connsiteX74" fmla="*/ 3522225 w 3865708"/>
                  <a:gd name="connsiteY74" fmla="*/ 1504950 h 1990725"/>
                  <a:gd name="connsiteX75" fmla="*/ 3541275 w 3865708"/>
                  <a:gd name="connsiteY75" fmla="*/ 1562100 h 1990725"/>
                  <a:gd name="connsiteX76" fmla="*/ 3550800 w 3865708"/>
                  <a:gd name="connsiteY76" fmla="*/ 1590675 h 1990725"/>
                  <a:gd name="connsiteX77" fmla="*/ 3550800 w 3865708"/>
                  <a:gd name="connsiteY77" fmla="*/ 1638300 h 1990725"/>
                  <a:gd name="connsiteX78" fmla="*/ 3569850 w 3865708"/>
                  <a:gd name="connsiteY78" fmla="*/ 1685925 h 1990725"/>
                  <a:gd name="connsiteX79" fmla="*/ 3569850 w 3865708"/>
                  <a:gd name="connsiteY79" fmla="*/ 1743075 h 1990725"/>
                  <a:gd name="connsiteX80" fmla="*/ 3579375 w 3865708"/>
                  <a:gd name="connsiteY80" fmla="*/ 1800225 h 1990725"/>
                  <a:gd name="connsiteX81" fmla="*/ 3569850 w 3865708"/>
                  <a:gd name="connsiteY81" fmla="*/ 1838325 h 1990725"/>
                  <a:gd name="connsiteX82" fmla="*/ 3579375 w 3865708"/>
                  <a:gd name="connsiteY82" fmla="*/ 1876425 h 1990725"/>
                  <a:gd name="connsiteX83" fmla="*/ 3598425 w 3865708"/>
                  <a:gd name="connsiteY83" fmla="*/ 1933575 h 1990725"/>
                  <a:gd name="connsiteX84" fmla="*/ 3569850 w 3865708"/>
                  <a:gd name="connsiteY84" fmla="*/ 1962150 h 1990725"/>
                  <a:gd name="connsiteX85" fmla="*/ 3598425 w 3865708"/>
                  <a:gd name="connsiteY85" fmla="*/ 1990725 h 1990725"/>
                  <a:gd name="connsiteX86" fmla="*/ 3646050 w 3865708"/>
                  <a:gd name="connsiteY86" fmla="*/ 1924050 h 1990725"/>
                  <a:gd name="connsiteX87" fmla="*/ 3646050 w 3865708"/>
                  <a:gd name="connsiteY87" fmla="*/ 1857375 h 1990725"/>
                  <a:gd name="connsiteX88" fmla="*/ 3655575 w 3865708"/>
                  <a:gd name="connsiteY88" fmla="*/ 1800225 h 1990725"/>
                  <a:gd name="connsiteX89" fmla="*/ 3655575 w 3865708"/>
                  <a:gd name="connsiteY89" fmla="*/ 1752600 h 1990725"/>
                  <a:gd name="connsiteX90" fmla="*/ 3655575 w 3865708"/>
                  <a:gd name="connsiteY90" fmla="*/ 1685925 h 1990725"/>
                  <a:gd name="connsiteX91" fmla="*/ 3665100 w 3865708"/>
                  <a:gd name="connsiteY91" fmla="*/ 1628775 h 1990725"/>
                  <a:gd name="connsiteX92" fmla="*/ 3674625 w 3865708"/>
                  <a:gd name="connsiteY92" fmla="*/ 1562100 h 1990725"/>
                  <a:gd name="connsiteX93" fmla="*/ 3665100 w 3865708"/>
                  <a:gd name="connsiteY93" fmla="*/ 1504950 h 1990725"/>
                  <a:gd name="connsiteX94" fmla="*/ 3693675 w 3865708"/>
                  <a:gd name="connsiteY94" fmla="*/ 1457325 h 1990725"/>
                  <a:gd name="connsiteX95" fmla="*/ 3665100 w 3865708"/>
                  <a:gd name="connsiteY95" fmla="*/ 1419225 h 1990725"/>
                  <a:gd name="connsiteX96" fmla="*/ 3693675 w 3865708"/>
                  <a:gd name="connsiteY96" fmla="*/ 1352550 h 1990725"/>
                  <a:gd name="connsiteX97" fmla="*/ 3693675 w 3865708"/>
                  <a:gd name="connsiteY97" fmla="*/ 1285875 h 1990725"/>
                  <a:gd name="connsiteX98" fmla="*/ 3674625 w 3865708"/>
                  <a:gd name="connsiteY98" fmla="*/ 1238250 h 1990725"/>
                  <a:gd name="connsiteX99" fmla="*/ 3684150 w 3865708"/>
                  <a:gd name="connsiteY99" fmla="*/ 1181100 h 1990725"/>
                  <a:gd name="connsiteX100" fmla="*/ 3684150 w 3865708"/>
                  <a:gd name="connsiteY100" fmla="*/ 1152525 h 1990725"/>
                  <a:gd name="connsiteX101" fmla="*/ 3693675 w 3865708"/>
                  <a:gd name="connsiteY101" fmla="*/ 1085850 h 1990725"/>
                  <a:gd name="connsiteX102" fmla="*/ 3693675 w 3865708"/>
                  <a:gd name="connsiteY102" fmla="*/ 1047750 h 1990725"/>
                  <a:gd name="connsiteX103" fmla="*/ 3684150 w 3865708"/>
                  <a:gd name="connsiteY103" fmla="*/ 981075 h 1990725"/>
                  <a:gd name="connsiteX104" fmla="*/ 3693675 w 3865708"/>
                  <a:gd name="connsiteY104" fmla="*/ 933450 h 1990725"/>
                  <a:gd name="connsiteX105" fmla="*/ 3712725 w 3865708"/>
                  <a:gd name="connsiteY105" fmla="*/ 866775 h 1990725"/>
                  <a:gd name="connsiteX106" fmla="*/ 3731775 w 3865708"/>
                  <a:gd name="connsiteY106" fmla="*/ 819150 h 1990725"/>
                  <a:gd name="connsiteX107" fmla="*/ 3712725 w 3865708"/>
                  <a:gd name="connsiteY107" fmla="*/ 781050 h 1990725"/>
                  <a:gd name="connsiteX108" fmla="*/ 3731775 w 3865708"/>
                  <a:gd name="connsiteY108" fmla="*/ 685800 h 1990725"/>
                  <a:gd name="connsiteX109" fmla="*/ 3798454 w 3865708"/>
                  <a:gd name="connsiteY109" fmla="*/ 742950 h 1990725"/>
                  <a:gd name="connsiteX110" fmla="*/ 3798450 w 3865708"/>
                  <a:gd name="connsiteY110" fmla="*/ 533400 h 1990725"/>
                  <a:gd name="connsiteX111" fmla="*/ 3807975 w 3865708"/>
                  <a:gd name="connsiteY111" fmla="*/ 485775 h 1990725"/>
                  <a:gd name="connsiteX112" fmla="*/ 3807975 w 3865708"/>
                  <a:gd name="connsiteY112" fmla="*/ 428625 h 1990725"/>
                  <a:gd name="connsiteX113" fmla="*/ 3827025 w 3865708"/>
                  <a:gd name="connsiteY113" fmla="*/ 361950 h 1990725"/>
                  <a:gd name="connsiteX114" fmla="*/ 3817500 w 3865708"/>
                  <a:gd name="connsiteY114" fmla="*/ 314325 h 1990725"/>
                  <a:gd name="connsiteX115" fmla="*/ 3817500 w 3865708"/>
                  <a:gd name="connsiteY115" fmla="*/ 247650 h 1990725"/>
                  <a:gd name="connsiteX116" fmla="*/ 3827025 w 3865708"/>
                  <a:gd name="connsiteY116" fmla="*/ 190500 h 1990725"/>
                  <a:gd name="connsiteX117" fmla="*/ 3855600 w 3865708"/>
                  <a:gd name="connsiteY117" fmla="*/ 142875 h 1990725"/>
                  <a:gd name="connsiteX118" fmla="*/ 3836550 w 3865708"/>
                  <a:gd name="connsiteY118" fmla="*/ 95250 h 1990725"/>
                  <a:gd name="connsiteX119" fmla="*/ 3865125 w 3865708"/>
                  <a:gd name="connsiteY119" fmla="*/ 57150 h 1990725"/>
                  <a:gd name="connsiteX120" fmla="*/ 3855600 w 3865708"/>
                  <a:gd name="connsiteY120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70433 w 3865708"/>
                  <a:gd name="connsiteY9" fmla="*/ 763161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686127 w 3865708"/>
                  <a:gd name="connsiteY13" fmla="*/ 257175 h 1990725"/>
                  <a:gd name="connsiteX14" fmla="*/ 1959947 w 3865708"/>
                  <a:gd name="connsiteY14" fmla="*/ 176059 h 1990725"/>
                  <a:gd name="connsiteX15" fmla="*/ 2388750 w 3865708"/>
                  <a:gd name="connsiteY15" fmla="*/ 28575 h 1990725"/>
                  <a:gd name="connsiteX16" fmla="*/ 2455425 w 3865708"/>
                  <a:gd name="connsiteY16" fmla="*/ 9525 h 1990725"/>
                  <a:gd name="connsiteX17" fmla="*/ 2569725 w 3865708"/>
                  <a:gd name="connsiteY17" fmla="*/ 19050 h 1990725"/>
                  <a:gd name="connsiteX18" fmla="*/ 2588775 w 3865708"/>
                  <a:gd name="connsiteY18" fmla="*/ 47625 h 1990725"/>
                  <a:gd name="connsiteX19" fmla="*/ 2598300 w 3865708"/>
                  <a:gd name="connsiteY19" fmla="*/ 95250 h 1990725"/>
                  <a:gd name="connsiteX20" fmla="*/ 2607825 w 3865708"/>
                  <a:gd name="connsiteY20" fmla="*/ 333375 h 1990725"/>
                  <a:gd name="connsiteX21" fmla="*/ 2636400 w 3865708"/>
                  <a:gd name="connsiteY21" fmla="*/ 495300 h 1990725"/>
                  <a:gd name="connsiteX22" fmla="*/ 2645925 w 3865708"/>
                  <a:gd name="connsiteY22" fmla="*/ 523875 h 1990725"/>
                  <a:gd name="connsiteX23" fmla="*/ 2664976 w 3865708"/>
                  <a:gd name="connsiteY23" fmla="*/ 647700 h 1990725"/>
                  <a:gd name="connsiteX24" fmla="*/ 2664973 w 3865708"/>
                  <a:gd name="connsiteY24" fmla="*/ 695325 h 1990725"/>
                  <a:gd name="connsiteX25" fmla="*/ 2664974 w 3865708"/>
                  <a:gd name="connsiteY25" fmla="*/ 742950 h 1990725"/>
                  <a:gd name="connsiteX26" fmla="*/ 2712600 w 3865708"/>
                  <a:gd name="connsiteY26" fmla="*/ 723900 h 1990725"/>
                  <a:gd name="connsiteX27" fmla="*/ 2722125 w 3865708"/>
                  <a:gd name="connsiteY27" fmla="*/ 876300 h 1990725"/>
                  <a:gd name="connsiteX28" fmla="*/ 2731650 w 3865708"/>
                  <a:gd name="connsiteY28" fmla="*/ 904875 h 1990725"/>
                  <a:gd name="connsiteX29" fmla="*/ 2722125 w 3865708"/>
                  <a:gd name="connsiteY29" fmla="*/ 952500 h 1990725"/>
                  <a:gd name="connsiteX30" fmla="*/ 2741175 w 3865708"/>
                  <a:gd name="connsiteY30" fmla="*/ 1000125 h 1990725"/>
                  <a:gd name="connsiteX31" fmla="*/ 2741175 w 3865708"/>
                  <a:gd name="connsiteY31" fmla="*/ 1028700 h 1990725"/>
                  <a:gd name="connsiteX32" fmla="*/ 2750700 w 3865708"/>
                  <a:gd name="connsiteY32" fmla="*/ 1076325 h 1990725"/>
                  <a:gd name="connsiteX33" fmla="*/ 2750700 w 3865708"/>
                  <a:gd name="connsiteY33" fmla="*/ 1123950 h 1990725"/>
                  <a:gd name="connsiteX34" fmla="*/ 2760225 w 3865708"/>
                  <a:gd name="connsiteY34" fmla="*/ 1162050 h 1990725"/>
                  <a:gd name="connsiteX35" fmla="*/ 2750700 w 3865708"/>
                  <a:gd name="connsiteY35" fmla="*/ 1181100 h 1990725"/>
                  <a:gd name="connsiteX36" fmla="*/ 2769750 w 3865708"/>
                  <a:gd name="connsiteY36" fmla="*/ 1219200 h 1990725"/>
                  <a:gd name="connsiteX37" fmla="*/ 2769750 w 3865708"/>
                  <a:gd name="connsiteY37" fmla="*/ 1266825 h 1990725"/>
                  <a:gd name="connsiteX38" fmla="*/ 2788800 w 3865708"/>
                  <a:gd name="connsiteY38" fmla="*/ 1314450 h 1990725"/>
                  <a:gd name="connsiteX39" fmla="*/ 2788800 w 3865708"/>
                  <a:gd name="connsiteY39" fmla="*/ 1362075 h 1990725"/>
                  <a:gd name="connsiteX40" fmla="*/ 2826900 w 3865708"/>
                  <a:gd name="connsiteY40" fmla="*/ 1400175 h 1990725"/>
                  <a:gd name="connsiteX41" fmla="*/ 2855475 w 3865708"/>
                  <a:gd name="connsiteY41" fmla="*/ 1362075 h 1990725"/>
                  <a:gd name="connsiteX42" fmla="*/ 2865000 w 3865708"/>
                  <a:gd name="connsiteY42" fmla="*/ 1314450 h 1990725"/>
                  <a:gd name="connsiteX43" fmla="*/ 2884050 w 3865708"/>
                  <a:gd name="connsiteY43" fmla="*/ 1257300 h 1990725"/>
                  <a:gd name="connsiteX44" fmla="*/ 2884050 w 3865708"/>
                  <a:gd name="connsiteY44" fmla="*/ 1219200 h 1990725"/>
                  <a:gd name="connsiteX45" fmla="*/ 2903100 w 3865708"/>
                  <a:gd name="connsiteY45" fmla="*/ 1152525 h 1990725"/>
                  <a:gd name="connsiteX46" fmla="*/ 2893575 w 3865708"/>
                  <a:gd name="connsiteY46" fmla="*/ 1085850 h 1990725"/>
                  <a:gd name="connsiteX47" fmla="*/ 2903100 w 3865708"/>
                  <a:gd name="connsiteY47" fmla="*/ 1057275 h 1990725"/>
                  <a:gd name="connsiteX48" fmla="*/ 2922150 w 3865708"/>
                  <a:gd name="connsiteY48" fmla="*/ 990600 h 1990725"/>
                  <a:gd name="connsiteX49" fmla="*/ 2931675 w 3865708"/>
                  <a:gd name="connsiteY49" fmla="*/ 942975 h 1990725"/>
                  <a:gd name="connsiteX50" fmla="*/ 2941200 w 3865708"/>
                  <a:gd name="connsiteY50" fmla="*/ 895350 h 1990725"/>
                  <a:gd name="connsiteX51" fmla="*/ 2960250 w 3865708"/>
                  <a:gd name="connsiteY51" fmla="*/ 847725 h 1990725"/>
                  <a:gd name="connsiteX52" fmla="*/ 3007875 w 3865708"/>
                  <a:gd name="connsiteY52" fmla="*/ 904875 h 1990725"/>
                  <a:gd name="connsiteX53" fmla="*/ 3007875 w 3865708"/>
                  <a:gd name="connsiteY53" fmla="*/ 952500 h 1990725"/>
                  <a:gd name="connsiteX54" fmla="*/ 3074553 w 3865708"/>
                  <a:gd name="connsiteY54" fmla="*/ 1047750 h 1990725"/>
                  <a:gd name="connsiteX55" fmla="*/ 3141227 w 3865708"/>
                  <a:gd name="connsiteY55" fmla="*/ 962025 h 1990725"/>
                  <a:gd name="connsiteX56" fmla="*/ 3169800 w 3865708"/>
                  <a:gd name="connsiteY56" fmla="*/ 1019175 h 1990725"/>
                  <a:gd name="connsiteX57" fmla="*/ 3179325 w 3865708"/>
                  <a:gd name="connsiteY57" fmla="*/ 819150 h 1990725"/>
                  <a:gd name="connsiteX58" fmla="*/ 3226950 w 3865708"/>
                  <a:gd name="connsiteY58" fmla="*/ 762000 h 1990725"/>
                  <a:gd name="connsiteX59" fmla="*/ 3284100 w 3865708"/>
                  <a:gd name="connsiteY59" fmla="*/ 762000 h 1990725"/>
                  <a:gd name="connsiteX60" fmla="*/ 3341250 w 3865708"/>
                  <a:gd name="connsiteY60" fmla="*/ 771525 h 1990725"/>
                  <a:gd name="connsiteX61" fmla="*/ 3398401 w 3865708"/>
                  <a:gd name="connsiteY61" fmla="*/ 790575 h 1990725"/>
                  <a:gd name="connsiteX62" fmla="*/ 3407925 w 3865708"/>
                  <a:gd name="connsiteY62" fmla="*/ 857250 h 1990725"/>
                  <a:gd name="connsiteX63" fmla="*/ 3426975 w 3865708"/>
                  <a:gd name="connsiteY63" fmla="*/ 914400 h 1990725"/>
                  <a:gd name="connsiteX64" fmla="*/ 3446025 w 3865708"/>
                  <a:gd name="connsiteY64" fmla="*/ 971550 h 1990725"/>
                  <a:gd name="connsiteX65" fmla="*/ 3465075 w 3865708"/>
                  <a:gd name="connsiteY65" fmla="*/ 1028700 h 1990725"/>
                  <a:gd name="connsiteX66" fmla="*/ 3455550 w 3865708"/>
                  <a:gd name="connsiteY66" fmla="*/ 1057275 h 1990725"/>
                  <a:gd name="connsiteX67" fmla="*/ 3484125 w 3865708"/>
                  <a:gd name="connsiteY67" fmla="*/ 1114425 h 1990725"/>
                  <a:gd name="connsiteX68" fmla="*/ 3484125 w 3865708"/>
                  <a:gd name="connsiteY68" fmla="*/ 1162050 h 1990725"/>
                  <a:gd name="connsiteX69" fmla="*/ 3484125 w 3865708"/>
                  <a:gd name="connsiteY69" fmla="*/ 1209675 h 1990725"/>
                  <a:gd name="connsiteX70" fmla="*/ 3465075 w 3865708"/>
                  <a:gd name="connsiteY70" fmla="*/ 1238250 h 1990725"/>
                  <a:gd name="connsiteX71" fmla="*/ 3474600 w 3865708"/>
                  <a:gd name="connsiteY71" fmla="*/ 1276350 h 1990725"/>
                  <a:gd name="connsiteX72" fmla="*/ 3484125 w 3865708"/>
                  <a:gd name="connsiteY72" fmla="*/ 1333500 h 1990725"/>
                  <a:gd name="connsiteX73" fmla="*/ 3503175 w 3865708"/>
                  <a:gd name="connsiteY73" fmla="*/ 1390650 h 1990725"/>
                  <a:gd name="connsiteX74" fmla="*/ 3503175 w 3865708"/>
                  <a:gd name="connsiteY74" fmla="*/ 1447800 h 1990725"/>
                  <a:gd name="connsiteX75" fmla="*/ 3522225 w 3865708"/>
                  <a:gd name="connsiteY75" fmla="*/ 1504950 h 1990725"/>
                  <a:gd name="connsiteX76" fmla="*/ 3541275 w 3865708"/>
                  <a:gd name="connsiteY76" fmla="*/ 1562100 h 1990725"/>
                  <a:gd name="connsiteX77" fmla="*/ 3550800 w 3865708"/>
                  <a:gd name="connsiteY77" fmla="*/ 1590675 h 1990725"/>
                  <a:gd name="connsiteX78" fmla="*/ 3550800 w 3865708"/>
                  <a:gd name="connsiteY78" fmla="*/ 1638300 h 1990725"/>
                  <a:gd name="connsiteX79" fmla="*/ 3569850 w 3865708"/>
                  <a:gd name="connsiteY79" fmla="*/ 1685925 h 1990725"/>
                  <a:gd name="connsiteX80" fmla="*/ 3569850 w 3865708"/>
                  <a:gd name="connsiteY80" fmla="*/ 1743075 h 1990725"/>
                  <a:gd name="connsiteX81" fmla="*/ 3579375 w 3865708"/>
                  <a:gd name="connsiteY81" fmla="*/ 1800225 h 1990725"/>
                  <a:gd name="connsiteX82" fmla="*/ 3569850 w 3865708"/>
                  <a:gd name="connsiteY82" fmla="*/ 1838325 h 1990725"/>
                  <a:gd name="connsiteX83" fmla="*/ 3579375 w 3865708"/>
                  <a:gd name="connsiteY83" fmla="*/ 1876425 h 1990725"/>
                  <a:gd name="connsiteX84" fmla="*/ 3598425 w 3865708"/>
                  <a:gd name="connsiteY84" fmla="*/ 1933575 h 1990725"/>
                  <a:gd name="connsiteX85" fmla="*/ 3569850 w 3865708"/>
                  <a:gd name="connsiteY85" fmla="*/ 1962150 h 1990725"/>
                  <a:gd name="connsiteX86" fmla="*/ 3598425 w 3865708"/>
                  <a:gd name="connsiteY86" fmla="*/ 1990725 h 1990725"/>
                  <a:gd name="connsiteX87" fmla="*/ 3646050 w 3865708"/>
                  <a:gd name="connsiteY87" fmla="*/ 1924050 h 1990725"/>
                  <a:gd name="connsiteX88" fmla="*/ 3646050 w 3865708"/>
                  <a:gd name="connsiteY88" fmla="*/ 1857375 h 1990725"/>
                  <a:gd name="connsiteX89" fmla="*/ 3655575 w 3865708"/>
                  <a:gd name="connsiteY89" fmla="*/ 1800225 h 1990725"/>
                  <a:gd name="connsiteX90" fmla="*/ 3655575 w 3865708"/>
                  <a:gd name="connsiteY90" fmla="*/ 1752600 h 1990725"/>
                  <a:gd name="connsiteX91" fmla="*/ 3655575 w 3865708"/>
                  <a:gd name="connsiteY91" fmla="*/ 1685925 h 1990725"/>
                  <a:gd name="connsiteX92" fmla="*/ 3665100 w 3865708"/>
                  <a:gd name="connsiteY92" fmla="*/ 1628775 h 1990725"/>
                  <a:gd name="connsiteX93" fmla="*/ 3674625 w 3865708"/>
                  <a:gd name="connsiteY93" fmla="*/ 1562100 h 1990725"/>
                  <a:gd name="connsiteX94" fmla="*/ 3665100 w 3865708"/>
                  <a:gd name="connsiteY94" fmla="*/ 1504950 h 1990725"/>
                  <a:gd name="connsiteX95" fmla="*/ 3693675 w 3865708"/>
                  <a:gd name="connsiteY95" fmla="*/ 1457325 h 1990725"/>
                  <a:gd name="connsiteX96" fmla="*/ 3665100 w 3865708"/>
                  <a:gd name="connsiteY96" fmla="*/ 1419225 h 1990725"/>
                  <a:gd name="connsiteX97" fmla="*/ 3693675 w 3865708"/>
                  <a:gd name="connsiteY97" fmla="*/ 1352550 h 1990725"/>
                  <a:gd name="connsiteX98" fmla="*/ 3693675 w 3865708"/>
                  <a:gd name="connsiteY98" fmla="*/ 1285875 h 1990725"/>
                  <a:gd name="connsiteX99" fmla="*/ 3674625 w 3865708"/>
                  <a:gd name="connsiteY99" fmla="*/ 1238250 h 1990725"/>
                  <a:gd name="connsiteX100" fmla="*/ 3684150 w 3865708"/>
                  <a:gd name="connsiteY100" fmla="*/ 1181100 h 1990725"/>
                  <a:gd name="connsiteX101" fmla="*/ 3684150 w 3865708"/>
                  <a:gd name="connsiteY101" fmla="*/ 1152525 h 1990725"/>
                  <a:gd name="connsiteX102" fmla="*/ 3693675 w 3865708"/>
                  <a:gd name="connsiteY102" fmla="*/ 1085850 h 1990725"/>
                  <a:gd name="connsiteX103" fmla="*/ 3693675 w 3865708"/>
                  <a:gd name="connsiteY103" fmla="*/ 1047750 h 1990725"/>
                  <a:gd name="connsiteX104" fmla="*/ 3684150 w 3865708"/>
                  <a:gd name="connsiteY104" fmla="*/ 981075 h 1990725"/>
                  <a:gd name="connsiteX105" fmla="*/ 3693675 w 3865708"/>
                  <a:gd name="connsiteY105" fmla="*/ 933450 h 1990725"/>
                  <a:gd name="connsiteX106" fmla="*/ 3712725 w 3865708"/>
                  <a:gd name="connsiteY106" fmla="*/ 866775 h 1990725"/>
                  <a:gd name="connsiteX107" fmla="*/ 3731775 w 3865708"/>
                  <a:gd name="connsiteY107" fmla="*/ 819150 h 1990725"/>
                  <a:gd name="connsiteX108" fmla="*/ 3712725 w 3865708"/>
                  <a:gd name="connsiteY108" fmla="*/ 781050 h 1990725"/>
                  <a:gd name="connsiteX109" fmla="*/ 3731775 w 3865708"/>
                  <a:gd name="connsiteY109" fmla="*/ 685800 h 1990725"/>
                  <a:gd name="connsiteX110" fmla="*/ 3798454 w 3865708"/>
                  <a:gd name="connsiteY110" fmla="*/ 742950 h 1990725"/>
                  <a:gd name="connsiteX111" fmla="*/ 3798450 w 3865708"/>
                  <a:gd name="connsiteY111" fmla="*/ 533400 h 1990725"/>
                  <a:gd name="connsiteX112" fmla="*/ 3807975 w 3865708"/>
                  <a:gd name="connsiteY112" fmla="*/ 485775 h 1990725"/>
                  <a:gd name="connsiteX113" fmla="*/ 3807975 w 3865708"/>
                  <a:gd name="connsiteY113" fmla="*/ 428625 h 1990725"/>
                  <a:gd name="connsiteX114" fmla="*/ 3827025 w 3865708"/>
                  <a:gd name="connsiteY114" fmla="*/ 361950 h 1990725"/>
                  <a:gd name="connsiteX115" fmla="*/ 3817500 w 3865708"/>
                  <a:gd name="connsiteY115" fmla="*/ 314325 h 1990725"/>
                  <a:gd name="connsiteX116" fmla="*/ 3817500 w 3865708"/>
                  <a:gd name="connsiteY116" fmla="*/ 247650 h 1990725"/>
                  <a:gd name="connsiteX117" fmla="*/ 3827025 w 3865708"/>
                  <a:gd name="connsiteY117" fmla="*/ 190500 h 1990725"/>
                  <a:gd name="connsiteX118" fmla="*/ 3855600 w 3865708"/>
                  <a:gd name="connsiteY118" fmla="*/ 142875 h 1990725"/>
                  <a:gd name="connsiteX119" fmla="*/ 3836550 w 3865708"/>
                  <a:gd name="connsiteY119" fmla="*/ 95250 h 1990725"/>
                  <a:gd name="connsiteX120" fmla="*/ 3865125 w 3865708"/>
                  <a:gd name="connsiteY120" fmla="*/ 57150 h 1990725"/>
                  <a:gd name="connsiteX121" fmla="*/ 3855600 w 3865708"/>
                  <a:gd name="connsiteY121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70433 w 3865708"/>
                  <a:gd name="connsiteY9" fmla="*/ 763161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686127 w 3865708"/>
                  <a:gd name="connsiteY13" fmla="*/ 257175 h 1990725"/>
                  <a:gd name="connsiteX14" fmla="*/ 1886176 w 3865708"/>
                  <a:gd name="connsiteY14" fmla="*/ 161925 h 1990725"/>
                  <a:gd name="connsiteX15" fmla="*/ 1959947 w 3865708"/>
                  <a:gd name="connsiteY15" fmla="*/ 176059 h 1990725"/>
                  <a:gd name="connsiteX16" fmla="*/ 2388750 w 3865708"/>
                  <a:gd name="connsiteY16" fmla="*/ 28575 h 1990725"/>
                  <a:gd name="connsiteX17" fmla="*/ 2455425 w 3865708"/>
                  <a:gd name="connsiteY17" fmla="*/ 9525 h 1990725"/>
                  <a:gd name="connsiteX18" fmla="*/ 2569725 w 3865708"/>
                  <a:gd name="connsiteY18" fmla="*/ 19050 h 1990725"/>
                  <a:gd name="connsiteX19" fmla="*/ 2588775 w 3865708"/>
                  <a:gd name="connsiteY19" fmla="*/ 47625 h 1990725"/>
                  <a:gd name="connsiteX20" fmla="*/ 2598300 w 3865708"/>
                  <a:gd name="connsiteY20" fmla="*/ 95250 h 1990725"/>
                  <a:gd name="connsiteX21" fmla="*/ 2607825 w 3865708"/>
                  <a:gd name="connsiteY21" fmla="*/ 333375 h 1990725"/>
                  <a:gd name="connsiteX22" fmla="*/ 2636400 w 3865708"/>
                  <a:gd name="connsiteY22" fmla="*/ 495300 h 1990725"/>
                  <a:gd name="connsiteX23" fmla="*/ 2645925 w 3865708"/>
                  <a:gd name="connsiteY23" fmla="*/ 523875 h 1990725"/>
                  <a:gd name="connsiteX24" fmla="*/ 2664976 w 3865708"/>
                  <a:gd name="connsiteY24" fmla="*/ 647700 h 1990725"/>
                  <a:gd name="connsiteX25" fmla="*/ 2664973 w 3865708"/>
                  <a:gd name="connsiteY25" fmla="*/ 695325 h 1990725"/>
                  <a:gd name="connsiteX26" fmla="*/ 2664974 w 3865708"/>
                  <a:gd name="connsiteY26" fmla="*/ 742950 h 1990725"/>
                  <a:gd name="connsiteX27" fmla="*/ 2712600 w 3865708"/>
                  <a:gd name="connsiteY27" fmla="*/ 723900 h 1990725"/>
                  <a:gd name="connsiteX28" fmla="*/ 2722125 w 3865708"/>
                  <a:gd name="connsiteY28" fmla="*/ 876300 h 1990725"/>
                  <a:gd name="connsiteX29" fmla="*/ 2731650 w 3865708"/>
                  <a:gd name="connsiteY29" fmla="*/ 904875 h 1990725"/>
                  <a:gd name="connsiteX30" fmla="*/ 2722125 w 3865708"/>
                  <a:gd name="connsiteY30" fmla="*/ 952500 h 1990725"/>
                  <a:gd name="connsiteX31" fmla="*/ 2741175 w 3865708"/>
                  <a:gd name="connsiteY31" fmla="*/ 1000125 h 1990725"/>
                  <a:gd name="connsiteX32" fmla="*/ 2741175 w 3865708"/>
                  <a:gd name="connsiteY32" fmla="*/ 1028700 h 1990725"/>
                  <a:gd name="connsiteX33" fmla="*/ 2750700 w 3865708"/>
                  <a:gd name="connsiteY33" fmla="*/ 1076325 h 1990725"/>
                  <a:gd name="connsiteX34" fmla="*/ 2750700 w 3865708"/>
                  <a:gd name="connsiteY34" fmla="*/ 1123950 h 1990725"/>
                  <a:gd name="connsiteX35" fmla="*/ 2760225 w 3865708"/>
                  <a:gd name="connsiteY35" fmla="*/ 1162050 h 1990725"/>
                  <a:gd name="connsiteX36" fmla="*/ 2750700 w 3865708"/>
                  <a:gd name="connsiteY36" fmla="*/ 1181100 h 1990725"/>
                  <a:gd name="connsiteX37" fmla="*/ 2769750 w 3865708"/>
                  <a:gd name="connsiteY37" fmla="*/ 1219200 h 1990725"/>
                  <a:gd name="connsiteX38" fmla="*/ 2769750 w 3865708"/>
                  <a:gd name="connsiteY38" fmla="*/ 1266825 h 1990725"/>
                  <a:gd name="connsiteX39" fmla="*/ 2788800 w 3865708"/>
                  <a:gd name="connsiteY39" fmla="*/ 1314450 h 1990725"/>
                  <a:gd name="connsiteX40" fmla="*/ 2788800 w 3865708"/>
                  <a:gd name="connsiteY40" fmla="*/ 1362075 h 1990725"/>
                  <a:gd name="connsiteX41" fmla="*/ 2826900 w 3865708"/>
                  <a:gd name="connsiteY41" fmla="*/ 1400175 h 1990725"/>
                  <a:gd name="connsiteX42" fmla="*/ 2855475 w 3865708"/>
                  <a:gd name="connsiteY42" fmla="*/ 1362075 h 1990725"/>
                  <a:gd name="connsiteX43" fmla="*/ 2865000 w 3865708"/>
                  <a:gd name="connsiteY43" fmla="*/ 1314450 h 1990725"/>
                  <a:gd name="connsiteX44" fmla="*/ 2884050 w 3865708"/>
                  <a:gd name="connsiteY44" fmla="*/ 1257300 h 1990725"/>
                  <a:gd name="connsiteX45" fmla="*/ 2884050 w 3865708"/>
                  <a:gd name="connsiteY45" fmla="*/ 1219200 h 1990725"/>
                  <a:gd name="connsiteX46" fmla="*/ 2903100 w 3865708"/>
                  <a:gd name="connsiteY46" fmla="*/ 1152525 h 1990725"/>
                  <a:gd name="connsiteX47" fmla="*/ 2893575 w 3865708"/>
                  <a:gd name="connsiteY47" fmla="*/ 1085850 h 1990725"/>
                  <a:gd name="connsiteX48" fmla="*/ 2903100 w 3865708"/>
                  <a:gd name="connsiteY48" fmla="*/ 1057275 h 1990725"/>
                  <a:gd name="connsiteX49" fmla="*/ 2922150 w 3865708"/>
                  <a:gd name="connsiteY49" fmla="*/ 990600 h 1990725"/>
                  <a:gd name="connsiteX50" fmla="*/ 2931675 w 3865708"/>
                  <a:gd name="connsiteY50" fmla="*/ 942975 h 1990725"/>
                  <a:gd name="connsiteX51" fmla="*/ 2941200 w 3865708"/>
                  <a:gd name="connsiteY51" fmla="*/ 895350 h 1990725"/>
                  <a:gd name="connsiteX52" fmla="*/ 2960250 w 3865708"/>
                  <a:gd name="connsiteY52" fmla="*/ 847725 h 1990725"/>
                  <a:gd name="connsiteX53" fmla="*/ 3007875 w 3865708"/>
                  <a:gd name="connsiteY53" fmla="*/ 904875 h 1990725"/>
                  <a:gd name="connsiteX54" fmla="*/ 3007875 w 3865708"/>
                  <a:gd name="connsiteY54" fmla="*/ 952500 h 1990725"/>
                  <a:gd name="connsiteX55" fmla="*/ 3074553 w 3865708"/>
                  <a:gd name="connsiteY55" fmla="*/ 1047750 h 1990725"/>
                  <a:gd name="connsiteX56" fmla="*/ 3141227 w 3865708"/>
                  <a:gd name="connsiteY56" fmla="*/ 962025 h 1990725"/>
                  <a:gd name="connsiteX57" fmla="*/ 3169800 w 3865708"/>
                  <a:gd name="connsiteY57" fmla="*/ 1019175 h 1990725"/>
                  <a:gd name="connsiteX58" fmla="*/ 3179325 w 3865708"/>
                  <a:gd name="connsiteY58" fmla="*/ 819150 h 1990725"/>
                  <a:gd name="connsiteX59" fmla="*/ 3226950 w 3865708"/>
                  <a:gd name="connsiteY59" fmla="*/ 762000 h 1990725"/>
                  <a:gd name="connsiteX60" fmla="*/ 3284100 w 3865708"/>
                  <a:gd name="connsiteY60" fmla="*/ 762000 h 1990725"/>
                  <a:gd name="connsiteX61" fmla="*/ 3341250 w 3865708"/>
                  <a:gd name="connsiteY61" fmla="*/ 771525 h 1990725"/>
                  <a:gd name="connsiteX62" fmla="*/ 3398401 w 3865708"/>
                  <a:gd name="connsiteY62" fmla="*/ 790575 h 1990725"/>
                  <a:gd name="connsiteX63" fmla="*/ 3407925 w 3865708"/>
                  <a:gd name="connsiteY63" fmla="*/ 857250 h 1990725"/>
                  <a:gd name="connsiteX64" fmla="*/ 3426975 w 3865708"/>
                  <a:gd name="connsiteY64" fmla="*/ 914400 h 1990725"/>
                  <a:gd name="connsiteX65" fmla="*/ 3446025 w 3865708"/>
                  <a:gd name="connsiteY65" fmla="*/ 971550 h 1990725"/>
                  <a:gd name="connsiteX66" fmla="*/ 3465075 w 3865708"/>
                  <a:gd name="connsiteY66" fmla="*/ 1028700 h 1990725"/>
                  <a:gd name="connsiteX67" fmla="*/ 3455550 w 3865708"/>
                  <a:gd name="connsiteY67" fmla="*/ 1057275 h 1990725"/>
                  <a:gd name="connsiteX68" fmla="*/ 3484125 w 3865708"/>
                  <a:gd name="connsiteY68" fmla="*/ 1114425 h 1990725"/>
                  <a:gd name="connsiteX69" fmla="*/ 3484125 w 3865708"/>
                  <a:gd name="connsiteY69" fmla="*/ 1162050 h 1990725"/>
                  <a:gd name="connsiteX70" fmla="*/ 3484125 w 3865708"/>
                  <a:gd name="connsiteY70" fmla="*/ 1209675 h 1990725"/>
                  <a:gd name="connsiteX71" fmla="*/ 3465075 w 3865708"/>
                  <a:gd name="connsiteY71" fmla="*/ 1238250 h 1990725"/>
                  <a:gd name="connsiteX72" fmla="*/ 3474600 w 3865708"/>
                  <a:gd name="connsiteY72" fmla="*/ 1276350 h 1990725"/>
                  <a:gd name="connsiteX73" fmla="*/ 3484125 w 3865708"/>
                  <a:gd name="connsiteY73" fmla="*/ 1333500 h 1990725"/>
                  <a:gd name="connsiteX74" fmla="*/ 3503175 w 3865708"/>
                  <a:gd name="connsiteY74" fmla="*/ 1390650 h 1990725"/>
                  <a:gd name="connsiteX75" fmla="*/ 3503175 w 3865708"/>
                  <a:gd name="connsiteY75" fmla="*/ 1447800 h 1990725"/>
                  <a:gd name="connsiteX76" fmla="*/ 3522225 w 3865708"/>
                  <a:gd name="connsiteY76" fmla="*/ 1504950 h 1990725"/>
                  <a:gd name="connsiteX77" fmla="*/ 3541275 w 3865708"/>
                  <a:gd name="connsiteY77" fmla="*/ 1562100 h 1990725"/>
                  <a:gd name="connsiteX78" fmla="*/ 3550800 w 3865708"/>
                  <a:gd name="connsiteY78" fmla="*/ 1590675 h 1990725"/>
                  <a:gd name="connsiteX79" fmla="*/ 3550800 w 3865708"/>
                  <a:gd name="connsiteY79" fmla="*/ 1638300 h 1990725"/>
                  <a:gd name="connsiteX80" fmla="*/ 3569850 w 3865708"/>
                  <a:gd name="connsiteY80" fmla="*/ 1685925 h 1990725"/>
                  <a:gd name="connsiteX81" fmla="*/ 3569850 w 3865708"/>
                  <a:gd name="connsiteY81" fmla="*/ 1743075 h 1990725"/>
                  <a:gd name="connsiteX82" fmla="*/ 3579375 w 3865708"/>
                  <a:gd name="connsiteY82" fmla="*/ 1800225 h 1990725"/>
                  <a:gd name="connsiteX83" fmla="*/ 3569850 w 3865708"/>
                  <a:gd name="connsiteY83" fmla="*/ 1838325 h 1990725"/>
                  <a:gd name="connsiteX84" fmla="*/ 3579375 w 3865708"/>
                  <a:gd name="connsiteY84" fmla="*/ 1876425 h 1990725"/>
                  <a:gd name="connsiteX85" fmla="*/ 3598425 w 3865708"/>
                  <a:gd name="connsiteY85" fmla="*/ 1933575 h 1990725"/>
                  <a:gd name="connsiteX86" fmla="*/ 3569850 w 3865708"/>
                  <a:gd name="connsiteY86" fmla="*/ 1962150 h 1990725"/>
                  <a:gd name="connsiteX87" fmla="*/ 3598425 w 3865708"/>
                  <a:gd name="connsiteY87" fmla="*/ 1990725 h 1990725"/>
                  <a:gd name="connsiteX88" fmla="*/ 3646050 w 3865708"/>
                  <a:gd name="connsiteY88" fmla="*/ 1924050 h 1990725"/>
                  <a:gd name="connsiteX89" fmla="*/ 3646050 w 3865708"/>
                  <a:gd name="connsiteY89" fmla="*/ 1857375 h 1990725"/>
                  <a:gd name="connsiteX90" fmla="*/ 3655575 w 3865708"/>
                  <a:gd name="connsiteY90" fmla="*/ 1800225 h 1990725"/>
                  <a:gd name="connsiteX91" fmla="*/ 3655575 w 3865708"/>
                  <a:gd name="connsiteY91" fmla="*/ 1752600 h 1990725"/>
                  <a:gd name="connsiteX92" fmla="*/ 3655575 w 3865708"/>
                  <a:gd name="connsiteY92" fmla="*/ 1685925 h 1990725"/>
                  <a:gd name="connsiteX93" fmla="*/ 3665100 w 3865708"/>
                  <a:gd name="connsiteY93" fmla="*/ 1628775 h 1990725"/>
                  <a:gd name="connsiteX94" fmla="*/ 3674625 w 3865708"/>
                  <a:gd name="connsiteY94" fmla="*/ 1562100 h 1990725"/>
                  <a:gd name="connsiteX95" fmla="*/ 3665100 w 3865708"/>
                  <a:gd name="connsiteY95" fmla="*/ 1504950 h 1990725"/>
                  <a:gd name="connsiteX96" fmla="*/ 3693675 w 3865708"/>
                  <a:gd name="connsiteY96" fmla="*/ 1457325 h 1990725"/>
                  <a:gd name="connsiteX97" fmla="*/ 3665100 w 3865708"/>
                  <a:gd name="connsiteY97" fmla="*/ 1419225 h 1990725"/>
                  <a:gd name="connsiteX98" fmla="*/ 3693675 w 3865708"/>
                  <a:gd name="connsiteY98" fmla="*/ 1352550 h 1990725"/>
                  <a:gd name="connsiteX99" fmla="*/ 3693675 w 3865708"/>
                  <a:gd name="connsiteY99" fmla="*/ 1285875 h 1990725"/>
                  <a:gd name="connsiteX100" fmla="*/ 3674625 w 3865708"/>
                  <a:gd name="connsiteY100" fmla="*/ 1238250 h 1990725"/>
                  <a:gd name="connsiteX101" fmla="*/ 3684150 w 3865708"/>
                  <a:gd name="connsiteY101" fmla="*/ 1181100 h 1990725"/>
                  <a:gd name="connsiteX102" fmla="*/ 3684150 w 3865708"/>
                  <a:gd name="connsiteY102" fmla="*/ 1152525 h 1990725"/>
                  <a:gd name="connsiteX103" fmla="*/ 3693675 w 3865708"/>
                  <a:gd name="connsiteY103" fmla="*/ 1085850 h 1990725"/>
                  <a:gd name="connsiteX104" fmla="*/ 3693675 w 3865708"/>
                  <a:gd name="connsiteY104" fmla="*/ 1047750 h 1990725"/>
                  <a:gd name="connsiteX105" fmla="*/ 3684150 w 3865708"/>
                  <a:gd name="connsiteY105" fmla="*/ 981075 h 1990725"/>
                  <a:gd name="connsiteX106" fmla="*/ 3693675 w 3865708"/>
                  <a:gd name="connsiteY106" fmla="*/ 933450 h 1990725"/>
                  <a:gd name="connsiteX107" fmla="*/ 3712725 w 3865708"/>
                  <a:gd name="connsiteY107" fmla="*/ 866775 h 1990725"/>
                  <a:gd name="connsiteX108" fmla="*/ 3731775 w 3865708"/>
                  <a:gd name="connsiteY108" fmla="*/ 819150 h 1990725"/>
                  <a:gd name="connsiteX109" fmla="*/ 3712725 w 3865708"/>
                  <a:gd name="connsiteY109" fmla="*/ 781050 h 1990725"/>
                  <a:gd name="connsiteX110" fmla="*/ 3731775 w 3865708"/>
                  <a:gd name="connsiteY110" fmla="*/ 685800 h 1990725"/>
                  <a:gd name="connsiteX111" fmla="*/ 3798454 w 3865708"/>
                  <a:gd name="connsiteY111" fmla="*/ 742950 h 1990725"/>
                  <a:gd name="connsiteX112" fmla="*/ 3798450 w 3865708"/>
                  <a:gd name="connsiteY112" fmla="*/ 533400 h 1990725"/>
                  <a:gd name="connsiteX113" fmla="*/ 3807975 w 3865708"/>
                  <a:gd name="connsiteY113" fmla="*/ 485775 h 1990725"/>
                  <a:gd name="connsiteX114" fmla="*/ 3807975 w 3865708"/>
                  <a:gd name="connsiteY114" fmla="*/ 428625 h 1990725"/>
                  <a:gd name="connsiteX115" fmla="*/ 3827025 w 3865708"/>
                  <a:gd name="connsiteY115" fmla="*/ 361950 h 1990725"/>
                  <a:gd name="connsiteX116" fmla="*/ 3817500 w 3865708"/>
                  <a:gd name="connsiteY116" fmla="*/ 314325 h 1990725"/>
                  <a:gd name="connsiteX117" fmla="*/ 3817500 w 3865708"/>
                  <a:gd name="connsiteY117" fmla="*/ 247650 h 1990725"/>
                  <a:gd name="connsiteX118" fmla="*/ 3827025 w 3865708"/>
                  <a:gd name="connsiteY118" fmla="*/ 190500 h 1990725"/>
                  <a:gd name="connsiteX119" fmla="*/ 3855600 w 3865708"/>
                  <a:gd name="connsiteY119" fmla="*/ 142875 h 1990725"/>
                  <a:gd name="connsiteX120" fmla="*/ 3836550 w 3865708"/>
                  <a:gd name="connsiteY120" fmla="*/ 95250 h 1990725"/>
                  <a:gd name="connsiteX121" fmla="*/ 3865125 w 3865708"/>
                  <a:gd name="connsiteY121" fmla="*/ 57150 h 1990725"/>
                  <a:gd name="connsiteX122" fmla="*/ 3855600 w 3865708"/>
                  <a:gd name="connsiteY122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41855 w 3865708"/>
                  <a:gd name="connsiteY9" fmla="*/ 753636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686127 w 3865708"/>
                  <a:gd name="connsiteY13" fmla="*/ 257175 h 1990725"/>
                  <a:gd name="connsiteX14" fmla="*/ 1886176 w 3865708"/>
                  <a:gd name="connsiteY14" fmla="*/ 161925 h 1990725"/>
                  <a:gd name="connsiteX15" fmla="*/ 1959947 w 3865708"/>
                  <a:gd name="connsiteY15" fmla="*/ 176059 h 1990725"/>
                  <a:gd name="connsiteX16" fmla="*/ 2388750 w 3865708"/>
                  <a:gd name="connsiteY16" fmla="*/ 28575 h 1990725"/>
                  <a:gd name="connsiteX17" fmla="*/ 2455425 w 3865708"/>
                  <a:gd name="connsiteY17" fmla="*/ 9525 h 1990725"/>
                  <a:gd name="connsiteX18" fmla="*/ 2569725 w 3865708"/>
                  <a:gd name="connsiteY18" fmla="*/ 19050 h 1990725"/>
                  <a:gd name="connsiteX19" fmla="*/ 2588775 w 3865708"/>
                  <a:gd name="connsiteY19" fmla="*/ 47625 h 1990725"/>
                  <a:gd name="connsiteX20" fmla="*/ 2598300 w 3865708"/>
                  <a:gd name="connsiteY20" fmla="*/ 95250 h 1990725"/>
                  <a:gd name="connsiteX21" fmla="*/ 2607825 w 3865708"/>
                  <a:gd name="connsiteY21" fmla="*/ 333375 h 1990725"/>
                  <a:gd name="connsiteX22" fmla="*/ 2636400 w 3865708"/>
                  <a:gd name="connsiteY22" fmla="*/ 495300 h 1990725"/>
                  <a:gd name="connsiteX23" fmla="*/ 2645925 w 3865708"/>
                  <a:gd name="connsiteY23" fmla="*/ 523875 h 1990725"/>
                  <a:gd name="connsiteX24" fmla="*/ 2664976 w 3865708"/>
                  <a:gd name="connsiteY24" fmla="*/ 647700 h 1990725"/>
                  <a:gd name="connsiteX25" fmla="*/ 2664973 w 3865708"/>
                  <a:gd name="connsiteY25" fmla="*/ 695325 h 1990725"/>
                  <a:gd name="connsiteX26" fmla="*/ 2664974 w 3865708"/>
                  <a:gd name="connsiteY26" fmla="*/ 742950 h 1990725"/>
                  <a:gd name="connsiteX27" fmla="*/ 2712600 w 3865708"/>
                  <a:gd name="connsiteY27" fmla="*/ 723900 h 1990725"/>
                  <a:gd name="connsiteX28" fmla="*/ 2722125 w 3865708"/>
                  <a:gd name="connsiteY28" fmla="*/ 876300 h 1990725"/>
                  <a:gd name="connsiteX29" fmla="*/ 2731650 w 3865708"/>
                  <a:gd name="connsiteY29" fmla="*/ 904875 h 1990725"/>
                  <a:gd name="connsiteX30" fmla="*/ 2722125 w 3865708"/>
                  <a:gd name="connsiteY30" fmla="*/ 952500 h 1990725"/>
                  <a:gd name="connsiteX31" fmla="*/ 2741175 w 3865708"/>
                  <a:gd name="connsiteY31" fmla="*/ 1000125 h 1990725"/>
                  <a:gd name="connsiteX32" fmla="*/ 2741175 w 3865708"/>
                  <a:gd name="connsiteY32" fmla="*/ 1028700 h 1990725"/>
                  <a:gd name="connsiteX33" fmla="*/ 2750700 w 3865708"/>
                  <a:gd name="connsiteY33" fmla="*/ 1076325 h 1990725"/>
                  <a:gd name="connsiteX34" fmla="*/ 2750700 w 3865708"/>
                  <a:gd name="connsiteY34" fmla="*/ 1123950 h 1990725"/>
                  <a:gd name="connsiteX35" fmla="*/ 2760225 w 3865708"/>
                  <a:gd name="connsiteY35" fmla="*/ 1162050 h 1990725"/>
                  <a:gd name="connsiteX36" fmla="*/ 2750700 w 3865708"/>
                  <a:gd name="connsiteY36" fmla="*/ 1181100 h 1990725"/>
                  <a:gd name="connsiteX37" fmla="*/ 2769750 w 3865708"/>
                  <a:gd name="connsiteY37" fmla="*/ 1219200 h 1990725"/>
                  <a:gd name="connsiteX38" fmla="*/ 2769750 w 3865708"/>
                  <a:gd name="connsiteY38" fmla="*/ 1266825 h 1990725"/>
                  <a:gd name="connsiteX39" fmla="*/ 2788800 w 3865708"/>
                  <a:gd name="connsiteY39" fmla="*/ 1314450 h 1990725"/>
                  <a:gd name="connsiteX40" fmla="*/ 2788800 w 3865708"/>
                  <a:gd name="connsiteY40" fmla="*/ 1362075 h 1990725"/>
                  <a:gd name="connsiteX41" fmla="*/ 2826900 w 3865708"/>
                  <a:gd name="connsiteY41" fmla="*/ 1400175 h 1990725"/>
                  <a:gd name="connsiteX42" fmla="*/ 2855475 w 3865708"/>
                  <a:gd name="connsiteY42" fmla="*/ 1362075 h 1990725"/>
                  <a:gd name="connsiteX43" fmla="*/ 2865000 w 3865708"/>
                  <a:gd name="connsiteY43" fmla="*/ 1314450 h 1990725"/>
                  <a:gd name="connsiteX44" fmla="*/ 2884050 w 3865708"/>
                  <a:gd name="connsiteY44" fmla="*/ 1257300 h 1990725"/>
                  <a:gd name="connsiteX45" fmla="*/ 2884050 w 3865708"/>
                  <a:gd name="connsiteY45" fmla="*/ 1219200 h 1990725"/>
                  <a:gd name="connsiteX46" fmla="*/ 2903100 w 3865708"/>
                  <a:gd name="connsiteY46" fmla="*/ 1152525 h 1990725"/>
                  <a:gd name="connsiteX47" fmla="*/ 2893575 w 3865708"/>
                  <a:gd name="connsiteY47" fmla="*/ 1085850 h 1990725"/>
                  <a:gd name="connsiteX48" fmla="*/ 2903100 w 3865708"/>
                  <a:gd name="connsiteY48" fmla="*/ 1057275 h 1990725"/>
                  <a:gd name="connsiteX49" fmla="*/ 2922150 w 3865708"/>
                  <a:gd name="connsiteY49" fmla="*/ 990600 h 1990725"/>
                  <a:gd name="connsiteX50" fmla="*/ 2931675 w 3865708"/>
                  <a:gd name="connsiteY50" fmla="*/ 942975 h 1990725"/>
                  <a:gd name="connsiteX51" fmla="*/ 2941200 w 3865708"/>
                  <a:gd name="connsiteY51" fmla="*/ 895350 h 1990725"/>
                  <a:gd name="connsiteX52" fmla="*/ 2960250 w 3865708"/>
                  <a:gd name="connsiteY52" fmla="*/ 847725 h 1990725"/>
                  <a:gd name="connsiteX53" fmla="*/ 3007875 w 3865708"/>
                  <a:gd name="connsiteY53" fmla="*/ 904875 h 1990725"/>
                  <a:gd name="connsiteX54" fmla="*/ 3007875 w 3865708"/>
                  <a:gd name="connsiteY54" fmla="*/ 952500 h 1990725"/>
                  <a:gd name="connsiteX55" fmla="*/ 3074553 w 3865708"/>
                  <a:gd name="connsiteY55" fmla="*/ 1047750 h 1990725"/>
                  <a:gd name="connsiteX56" fmla="*/ 3141227 w 3865708"/>
                  <a:gd name="connsiteY56" fmla="*/ 962025 h 1990725"/>
                  <a:gd name="connsiteX57" fmla="*/ 3169800 w 3865708"/>
                  <a:gd name="connsiteY57" fmla="*/ 1019175 h 1990725"/>
                  <a:gd name="connsiteX58" fmla="*/ 3179325 w 3865708"/>
                  <a:gd name="connsiteY58" fmla="*/ 819150 h 1990725"/>
                  <a:gd name="connsiteX59" fmla="*/ 3226950 w 3865708"/>
                  <a:gd name="connsiteY59" fmla="*/ 762000 h 1990725"/>
                  <a:gd name="connsiteX60" fmla="*/ 3284100 w 3865708"/>
                  <a:gd name="connsiteY60" fmla="*/ 762000 h 1990725"/>
                  <a:gd name="connsiteX61" fmla="*/ 3341250 w 3865708"/>
                  <a:gd name="connsiteY61" fmla="*/ 771525 h 1990725"/>
                  <a:gd name="connsiteX62" fmla="*/ 3398401 w 3865708"/>
                  <a:gd name="connsiteY62" fmla="*/ 790575 h 1990725"/>
                  <a:gd name="connsiteX63" fmla="*/ 3407925 w 3865708"/>
                  <a:gd name="connsiteY63" fmla="*/ 857250 h 1990725"/>
                  <a:gd name="connsiteX64" fmla="*/ 3426975 w 3865708"/>
                  <a:gd name="connsiteY64" fmla="*/ 914400 h 1990725"/>
                  <a:gd name="connsiteX65" fmla="*/ 3446025 w 3865708"/>
                  <a:gd name="connsiteY65" fmla="*/ 971550 h 1990725"/>
                  <a:gd name="connsiteX66" fmla="*/ 3465075 w 3865708"/>
                  <a:gd name="connsiteY66" fmla="*/ 1028700 h 1990725"/>
                  <a:gd name="connsiteX67" fmla="*/ 3455550 w 3865708"/>
                  <a:gd name="connsiteY67" fmla="*/ 1057275 h 1990725"/>
                  <a:gd name="connsiteX68" fmla="*/ 3484125 w 3865708"/>
                  <a:gd name="connsiteY68" fmla="*/ 1114425 h 1990725"/>
                  <a:gd name="connsiteX69" fmla="*/ 3484125 w 3865708"/>
                  <a:gd name="connsiteY69" fmla="*/ 1162050 h 1990725"/>
                  <a:gd name="connsiteX70" fmla="*/ 3484125 w 3865708"/>
                  <a:gd name="connsiteY70" fmla="*/ 1209675 h 1990725"/>
                  <a:gd name="connsiteX71" fmla="*/ 3465075 w 3865708"/>
                  <a:gd name="connsiteY71" fmla="*/ 1238250 h 1990725"/>
                  <a:gd name="connsiteX72" fmla="*/ 3474600 w 3865708"/>
                  <a:gd name="connsiteY72" fmla="*/ 1276350 h 1990725"/>
                  <a:gd name="connsiteX73" fmla="*/ 3484125 w 3865708"/>
                  <a:gd name="connsiteY73" fmla="*/ 1333500 h 1990725"/>
                  <a:gd name="connsiteX74" fmla="*/ 3503175 w 3865708"/>
                  <a:gd name="connsiteY74" fmla="*/ 1390650 h 1990725"/>
                  <a:gd name="connsiteX75" fmla="*/ 3503175 w 3865708"/>
                  <a:gd name="connsiteY75" fmla="*/ 1447800 h 1990725"/>
                  <a:gd name="connsiteX76" fmla="*/ 3522225 w 3865708"/>
                  <a:gd name="connsiteY76" fmla="*/ 1504950 h 1990725"/>
                  <a:gd name="connsiteX77" fmla="*/ 3541275 w 3865708"/>
                  <a:gd name="connsiteY77" fmla="*/ 1562100 h 1990725"/>
                  <a:gd name="connsiteX78" fmla="*/ 3550800 w 3865708"/>
                  <a:gd name="connsiteY78" fmla="*/ 1590675 h 1990725"/>
                  <a:gd name="connsiteX79" fmla="*/ 3550800 w 3865708"/>
                  <a:gd name="connsiteY79" fmla="*/ 1638300 h 1990725"/>
                  <a:gd name="connsiteX80" fmla="*/ 3569850 w 3865708"/>
                  <a:gd name="connsiteY80" fmla="*/ 1685925 h 1990725"/>
                  <a:gd name="connsiteX81" fmla="*/ 3569850 w 3865708"/>
                  <a:gd name="connsiteY81" fmla="*/ 1743075 h 1990725"/>
                  <a:gd name="connsiteX82" fmla="*/ 3579375 w 3865708"/>
                  <a:gd name="connsiteY82" fmla="*/ 1800225 h 1990725"/>
                  <a:gd name="connsiteX83" fmla="*/ 3569850 w 3865708"/>
                  <a:gd name="connsiteY83" fmla="*/ 1838325 h 1990725"/>
                  <a:gd name="connsiteX84" fmla="*/ 3579375 w 3865708"/>
                  <a:gd name="connsiteY84" fmla="*/ 1876425 h 1990725"/>
                  <a:gd name="connsiteX85" fmla="*/ 3598425 w 3865708"/>
                  <a:gd name="connsiteY85" fmla="*/ 1933575 h 1990725"/>
                  <a:gd name="connsiteX86" fmla="*/ 3569850 w 3865708"/>
                  <a:gd name="connsiteY86" fmla="*/ 1962150 h 1990725"/>
                  <a:gd name="connsiteX87" fmla="*/ 3598425 w 3865708"/>
                  <a:gd name="connsiteY87" fmla="*/ 1990725 h 1990725"/>
                  <a:gd name="connsiteX88" fmla="*/ 3646050 w 3865708"/>
                  <a:gd name="connsiteY88" fmla="*/ 1924050 h 1990725"/>
                  <a:gd name="connsiteX89" fmla="*/ 3646050 w 3865708"/>
                  <a:gd name="connsiteY89" fmla="*/ 1857375 h 1990725"/>
                  <a:gd name="connsiteX90" fmla="*/ 3655575 w 3865708"/>
                  <a:gd name="connsiteY90" fmla="*/ 1800225 h 1990725"/>
                  <a:gd name="connsiteX91" fmla="*/ 3655575 w 3865708"/>
                  <a:gd name="connsiteY91" fmla="*/ 1752600 h 1990725"/>
                  <a:gd name="connsiteX92" fmla="*/ 3655575 w 3865708"/>
                  <a:gd name="connsiteY92" fmla="*/ 1685925 h 1990725"/>
                  <a:gd name="connsiteX93" fmla="*/ 3665100 w 3865708"/>
                  <a:gd name="connsiteY93" fmla="*/ 1628775 h 1990725"/>
                  <a:gd name="connsiteX94" fmla="*/ 3674625 w 3865708"/>
                  <a:gd name="connsiteY94" fmla="*/ 1562100 h 1990725"/>
                  <a:gd name="connsiteX95" fmla="*/ 3665100 w 3865708"/>
                  <a:gd name="connsiteY95" fmla="*/ 1504950 h 1990725"/>
                  <a:gd name="connsiteX96" fmla="*/ 3693675 w 3865708"/>
                  <a:gd name="connsiteY96" fmla="*/ 1457325 h 1990725"/>
                  <a:gd name="connsiteX97" fmla="*/ 3665100 w 3865708"/>
                  <a:gd name="connsiteY97" fmla="*/ 1419225 h 1990725"/>
                  <a:gd name="connsiteX98" fmla="*/ 3693675 w 3865708"/>
                  <a:gd name="connsiteY98" fmla="*/ 1352550 h 1990725"/>
                  <a:gd name="connsiteX99" fmla="*/ 3693675 w 3865708"/>
                  <a:gd name="connsiteY99" fmla="*/ 1285875 h 1990725"/>
                  <a:gd name="connsiteX100" fmla="*/ 3674625 w 3865708"/>
                  <a:gd name="connsiteY100" fmla="*/ 1238250 h 1990725"/>
                  <a:gd name="connsiteX101" fmla="*/ 3684150 w 3865708"/>
                  <a:gd name="connsiteY101" fmla="*/ 1181100 h 1990725"/>
                  <a:gd name="connsiteX102" fmla="*/ 3684150 w 3865708"/>
                  <a:gd name="connsiteY102" fmla="*/ 1152525 h 1990725"/>
                  <a:gd name="connsiteX103" fmla="*/ 3693675 w 3865708"/>
                  <a:gd name="connsiteY103" fmla="*/ 1085850 h 1990725"/>
                  <a:gd name="connsiteX104" fmla="*/ 3693675 w 3865708"/>
                  <a:gd name="connsiteY104" fmla="*/ 1047750 h 1990725"/>
                  <a:gd name="connsiteX105" fmla="*/ 3684150 w 3865708"/>
                  <a:gd name="connsiteY105" fmla="*/ 981075 h 1990725"/>
                  <a:gd name="connsiteX106" fmla="*/ 3693675 w 3865708"/>
                  <a:gd name="connsiteY106" fmla="*/ 933450 h 1990725"/>
                  <a:gd name="connsiteX107" fmla="*/ 3712725 w 3865708"/>
                  <a:gd name="connsiteY107" fmla="*/ 866775 h 1990725"/>
                  <a:gd name="connsiteX108" fmla="*/ 3731775 w 3865708"/>
                  <a:gd name="connsiteY108" fmla="*/ 819150 h 1990725"/>
                  <a:gd name="connsiteX109" fmla="*/ 3712725 w 3865708"/>
                  <a:gd name="connsiteY109" fmla="*/ 781050 h 1990725"/>
                  <a:gd name="connsiteX110" fmla="*/ 3731775 w 3865708"/>
                  <a:gd name="connsiteY110" fmla="*/ 685800 h 1990725"/>
                  <a:gd name="connsiteX111" fmla="*/ 3798454 w 3865708"/>
                  <a:gd name="connsiteY111" fmla="*/ 742950 h 1990725"/>
                  <a:gd name="connsiteX112" fmla="*/ 3798450 w 3865708"/>
                  <a:gd name="connsiteY112" fmla="*/ 533400 h 1990725"/>
                  <a:gd name="connsiteX113" fmla="*/ 3807975 w 3865708"/>
                  <a:gd name="connsiteY113" fmla="*/ 485775 h 1990725"/>
                  <a:gd name="connsiteX114" fmla="*/ 3807975 w 3865708"/>
                  <a:gd name="connsiteY114" fmla="*/ 428625 h 1990725"/>
                  <a:gd name="connsiteX115" fmla="*/ 3827025 w 3865708"/>
                  <a:gd name="connsiteY115" fmla="*/ 361950 h 1990725"/>
                  <a:gd name="connsiteX116" fmla="*/ 3817500 w 3865708"/>
                  <a:gd name="connsiteY116" fmla="*/ 314325 h 1990725"/>
                  <a:gd name="connsiteX117" fmla="*/ 3817500 w 3865708"/>
                  <a:gd name="connsiteY117" fmla="*/ 247650 h 1990725"/>
                  <a:gd name="connsiteX118" fmla="*/ 3827025 w 3865708"/>
                  <a:gd name="connsiteY118" fmla="*/ 190500 h 1990725"/>
                  <a:gd name="connsiteX119" fmla="*/ 3855600 w 3865708"/>
                  <a:gd name="connsiteY119" fmla="*/ 142875 h 1990725"/>
                  <a:gd name="connsiteX120" fmla="*/ 3836550 w 3865708"/>
                  <a:gd name="connsiteY120" fmla="*/ 95250 h 1990725"/>
                  <a:gd name="connsiteX121" fmla="*/ 3865125 w 3865708"/>
                  <a:gd name="connsiteY121" fmla="*/ 57150 h 1990725"/>
                  <a:gd name="connsiteX122" fmla="*/ 3855600 w 3865708"/>
                  <a:gd name="connsiteY122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41855 w 3865708"/>
                  <a:gd name="connsiteY9" fmla="*/ 753636 h 1990725"/>
                  <a:gd name="connsiteX10" fmla="*/ 1154138 w 3865708"/>
                  <a:gd name="connsiteY10" fmla="*/ 590550 h 1990725"/>
                  <a:gd name="connsiteX11" fmla="*/ 1307637 w 3865708"/>
                  <a:gd name="connsiteY11" fmla="*/ 514358 h 1990725"/>
                  <a:gd name="connsiteX12" fmla="*/ 1512243 w 3865708"/>
                  <a:gd name="connsiteY12" fmla="*/ 390525 h 1990725"/>
                  <a:gd name="connsiteX13" fmla="*/ 1686127 w 3865708"/>
                  <a:gd name="connsiteY13" fmla="*/ 257175 h 1990725"/>
                  <a:gd name="connsiteX14" fmla="*/ 1886176 w 3865708"/>
                  <a:gd name="connsiteY14" fmla="*/ 161925 h 1990725"/>
                  <a:gd name="connsiteX15" fmla="*/ 1959947 w 3865708"/>
                  <a:gd name="connsiteY15" fmla="*/ 171450 h 1990725"/>
                  <a:gd name="connsiteX16" fmla="*/ 2388750 w 3865708"/>
                  <a:gd name="connsiteY16" fmla="*/ 28575 h 1990725"/>
                  <a:gd name="connsiteX17" fmla="*/ 2455425 w 3865708"/>
                  <a:gd name="connsiteY17" fmla="*/ 9525 h 1990725"/>
                  <a:gd name="connsiteX18" fmla="*/ 2569725 w 3865708"/>
                  <a:gd name="connsiteY18" fmla="*/ 19050 h 1990725"/>
                  <a:gd name="connsiteX19" fmla="*/ 2588775 w 3865708"/>
                  <a:gd name="connsiteY19" fmla="*/ 47625 h 1990725"/>
                  <a:gd name="connsiteX20" fmla="*/ 2598300 w 3865708"/>
                  <a:gd name="connsiteY20" fmla="*/ 95250 h 1990725"/>
                  <a:gd name="connsiteX21" fmla="*/ 2607825 w 3865708"/>
                  <a:gd name="connsiteY21" fmla="*/ 333375 h 1990725"/>
                  <a:gd name="connsiteX22" fmla="*/ 2636400 w 3865708"/>
                  <a:gd name="connsiteY22" fmla="*/ 495300 h 1990725"/>
                  <a:gd name="connsiteX23" fmla="*/ 2645925 w 3865708"/>
                  <a:gd name="connsiteY23" fmla="*/ 523875 h 1990725"/>
                  <a:gd name="connsiteX24" fmla="*/ 2664976 w 3865708"/>
                  <a:gd name="connsiteY24" fmla="*/ 647700 h 1990725"/>
                  <a:gd name="connsiteX25" fmla="*/ 2664973 w 3865708"/>
                  <a:gd name="connsiteY25" fmla="*/ 695325 h 1990725"/>
                  <a:gd name="connsiteX26" fmla="*/ 2664974 w 3865708"/>
                  <a:gd name="connsiteY26" fmla="*/ 742950 h 1990725"/>
                  <a:gd name="connsiteX27" fmla="*/ 2712600 w 3865708"/>
                  <a:gd name="connsiteY27" fmla="*/ 723900 h 1990725"/>
                  <a:gd name="connsiteX28" fmla="*/ 2722125 w 3865708"/>
                  <a:gd name="connsiteY28" fmla="*/ 876300 h 1990725"/>
                  <a:gd name="connsiteX29" fmla="*/ 2731650 w 3865708"/>
                  <a:gd name="connsiteY29" fmla="*/ 904875 h 1990725"/>
                  <a:gd name="connsiteX30" fmla="*/ 2722125 w 3865708"/>
                  <a:gd name="connsiteY30" fmla="*/ 952500 h 1990725"/>
                  <a:gd name="connsiteX31" fmla="*/ 2741175 w 3865708"/>
                  <a:gd name="connsiteY31" fmla="*/ 1000125 h 1990725"/>
                  <a:gd name="connsiteX32" fmla="*/ 2741175 w 3865708"/>
                  <a:gd name="connsiteY32" fmla="*/ 1028700 h 1990725"/>
                  <a:gd name="connsiteX33" fmla="*/ 2750700 w 3865708"/>
                  <a:gd name="connsiteY33" fmla="*/ 1076325 h 1990725"/>
                  <a:gd name="connsiteX34" fmla="*/ 2750700 w 3865708"/>
                  <a:gd name="connsiteY34" fmla="*/ 1123950 h 1990725"/>
                  <a:gd name="connsiteX35" fmla="*/ 2760225 w 3865708"/>
                  <a:gd name="connsiteY35" fmla="*/ 1162050 h 1990725"/>
                  <a:gd name="connsiteX36" fmla="*/ 2750700 w 3865708"/>
                  <a:gd name="connsiteY36" fmla="*/ 1181100 h 1990725"/>
                  <a:gd name="connsiteX37" fmla="*/ 2769750 w 3865708"/>
                  <a:gd name="connsiteY37" fmla="*/ 1219200 h 1990725"/>
                  <a:gd name="connsiteX38" fmla="*/ 2769750 w 3865708"/>
                  <a:gd name="connsiteY38" fmla="*/ 1266825 h 1990725"/>
                  <a:gd name="connsiteX39" fmla="*/ 2788800 w 3865708"/>
                  <a:gd name="connsiteY39" fmla="*/ 1314450 h 1990725"/>
                  <a:gd name="connsiteX40" fmla="*/ 2788800 w 3865708"/>
                  <a:gd name="connsiteY40" fmla="*/ 1362075 h 1990725"/>
                  <a:gd name="connsiteX41" fmla="*/ 2826900 w 3865708"/>
                  <a:gd name="connsiteY41" fmla="*/ 1400175 h 1990725"/>
                  <a:gd name="connsiteX42" fmla="*/ 2855475 w 3865708"/>
                  <a:gd name="connsiteY42" fmla="*/ 1362075 h 1990725"/>
                  <a:gd name="connsiteX43" fmla="*/ 2865000 w 3865708"/>
                  <a:gd name="connsiteY43" fmla="*/ 1314450 h 1990725"/>
                  <a:gd name="connsiteX44" fmla="*/ 2884050 w 3865708"/>
                  <a:gd name="connsiteY44" fmla="*/ 1257300 h 1990725"/>
                  <a:gd name="connsiteX45" fmla="*/ 2884050 w 3865708"/>
                  <a:gd name="connsiteY45" fmla="*/ 1219200 h 1990725"/>
                  <a:gd name="connsiteX46" fmla="*/ 2903100 w 3865708"/>
                  <a:gd name="connsiteY46" fmla="*/ 1152525 h 1990725"/>
                  <a:gd name="connsiteX47" fmla="*/ 2893575 w 3865708"/>
                  <a:gd name="connsiteY47" fmla="*/ 1085850 h 1990725"/>
                  <a:gd name="connsiteX48" fmla="*/ 2903100 w 3865708"/>
                  <a:gd name="connsiteY48" fmla="*/ 1057275 h 1990725"/>
                  <a:gd name="connsiteX49" fmla="*/ 2922150 w 3865708"/>
                  <a:gd name="connsiteY49" fmla="*/ 990600 h 1990725"/>
                  <a:gd name="connsiteX50" fmla="*/ 2931675 w 3865708"/>
                  <a:gd name="connsiteY50" fmla="*/ 942975 h 1990725"/>
                  <a:gd name="connsiteX51" fmla="*/ 2941200 w 3865708"/>
                  <a:gd name="connsiteY51" fmla="*/ 895350 h 1990725"/>
                  <a:gd name="connsiteX52" fmla="*/ 2960250 w 3865708"/>
                  <a:gd name="connsiteY52" fmla="*/ 847725 h 1990725"/>
                  <a:gd name="connsiteX53" fmla="*/ 3007875 w 3865708"/>
                  <a:gd name="connsiteY53" fmla="*/ 904875 h 1990725"/>
                  <a:gd name="connsiteX54" fmla="*/ 3007875 w 3865708"/>
                  <a:gd name="connsiteY54" fmla="*/ 952500 h 1990725"/>
                  <a:gd name="connsiteX55" fmla="*/ 3074553 w 3865708"/>
                  <a:gd name="connsiteY55" fmla="*/ 1047750 h 1990725"/>
                  <a:gd name="connsiteX56" fmla="*/ 3141227 w 3865708"/>
                  <a:gd name="connsiteY56" fmla="*/ 962025 h 1990725"/>
                  <a:gd name="connsiteX57" fmla="*/ 3169800 w 3865708"/>
                  <a:gd name="connsiteY57" fmla="*/ 1019175 h 1990725"/>
                  <a:gd name="connsiteX58" fmla="*/ 3179325 w 3865708"/>
                  <a:gd name="connsiteY58" fmla="*/ 819150 h 1990725"/>
                  <a:gd name="connsiteX59" fmla="*/ 3226950 w 3865708"/>
                  <a:gd name="connsiteY59" fmla="*/ 762000 h 1990725"/>
                  <a:gd name="connsiteX60" fmla="*/ 3284100 w 3865708"/>
                  <a:gd name="connsiteY60" fmla="*/ 762000 h 1990725"/>
                  <a:gd name="connsiteX61" fmla="*/ 3341250 w 3865708"/>
                  <a:gd name="connsiteY61" fmla="*/ 771525 h 1990725"/>
                  <a:gd name="connsiteX62" fmla="*/ 3398401 w 3865708"/>
                  <a:gd name="connsiteY62" fmla="*/ 790575 h 1990725"/>
                  <a:gd name="connsiteX63" fmla="*/ 3407925 w 3865708"/>
                  <a:gd name="connsiteY63" fmla="*/ 857250 h 1990725"/>
                  <a:gd name="connsiteX64" fmla="*/ 3426975 w 3865708"/>
                  <a:gd name="connsiteY64" fmla="*/ 914400 h 1990725"/>
                  <a:gd name="connsiteX65" fmla="*/ 3446025 w 3865708"/>
                  <a:gd name="connsiteY65" fmla="*/ 971550 h 1990725"/>
                  <a:gd name="connsiteX66" fmla="*/ 3465075 w 3865708"/>
                  <a:gd name="connsiteY66" fmla="*/ 1028700 h 1990725"/>
                  <a:gd name="connsiteX67" fmla="*/ 3455550 w 3865708"/>
                  <a:gd name="connsiteY67" fmla="*/ 1057275 h 1990725"/>
                  <a:gd name="connsiteX68" fmla="*/ 3484125 w 3865708"/>
                  <a:gd name="connsiteY68" fmla="*/ 1114425 h 1990725"/>
                  <a:gd name="connsiteX69" fmla="*/ 3484125 w 3865708"/>
                  <a:gd name="connsiteY69" fmla="*/ 1162050 h 1990725"/>
                  <a:gd name="connsiteX70" fmla="*/ 3484125 w 3865708"/>
                  <a:gd name="connsiteY70" fmla="*/ 1209675 h 1990725"/>
                  <a:gd name="connsiteX71" fmla="*/ 3465075 w 3865708"/>
                  <a:gd name="connsiteY71" fmla="*/ 1238250 h 1990725"/>
                  <a:gd name="connsiteX72" fmla="*/ 3474600 w 3865708"/>
                  <a:gd name="connsiteY72" fmla="*/ 1276350 h 1990725"/>
                  <a:gd name="connsiteX73" fmla="*/ 3484125 w 3865708"/>
                  <a:gd name="connsiteY73" fmla="*/ 1333500 h 1990725"/>
                  <a:gd name="connsiteX74" fmla="*/ 3503175 w 3865708"/>
                  <a:gd name="connsiteY74" fmla="*/ 1390650 h 1990725"/>
                  <a:gd name="connsiteX75" fmla="*/ 3503175 w 3865708"/>
                  <a:gd name="connsiteY75" fmla="*/ 1447800 h 1990725"/>
                  <a:gd name="connsiteX76" fmla="*/ 3522225 w 3865708"/>
                  <a:gd name="connsiteY76" fmla="*/ 1504950 h 1990725"/>
                  <a:gd name="connsiteX77" fmla="*/ 3541275 w 3865708"/>
                  <a:gd name="connsiteY77" fmla="*/ 1562100 h 1990725"/>
                  <a:gd name="connsiteX78" fmla="*/ 3550800 w 3865708"/>
                  <a:gd name="connsiteY78" fmla="*/ 1590675 h 1990725"/>
                  <a:gd name="connsiteX79" fmla="*/ 3550800 w 3865708"/>
                  <a:gd name="connsiteY79" fmla="*/ 1638300 h 1990725"/>
                  <a:gd name="connsiteX80" fmla="*/ 3569850 w 3865708"/>
                  <a:gd name="connsiteY80" fmla="*/ 1685925 h 1990725"/>
                  <a:gd name="connsiteX81" fmla="*/ 3569850 w 3865708"/>
                  <a:gd name="connsiteY81" fmla="*/ 1743075 h 1990725"/>
                  <a:gd name="connsiteX82" fmla="*/ 3579375 w 3865708"/>
                  <a:gd name="connsiteY82" fmla="*/ 1800225 h 1990725"/>
                  <a:gd name="connsiteX83" fmla="*/ 3569850 w 3865708"/>
                  <a:gd name="connsiteY83" fmla="*/ 1838325 h 1990725"/>
                  <a:gd name="connsiteX84" fmla="*/ 3579375 w 3865708"/>
                  <a:gd name="connsiteY84" fmla="*/ 1876425 h 1990725"/>
                  <a:gd name="connsiteX85" fmla="*/ 3598425 w 3865708"/>
                  <a:gd name="connsiteY85" fmla="*/ 1933575 h 1990725"/>
                  <a:gd name="connsiteX86" fmla="*/ 3569850 w 3865708"/>
                  <a:gd name="connsiteY86" fmla="*/ 1962150 h 1990725"/>
                  <a:gd name="connsiteX87" fmla="*/ 3598425 w 3865708"/>
                  <a:gd name="connsiteY87" fmla="*/ 1990725 h 1990725"/>
                  <a:gd name="connsiteX88" fmla="*/ 3646050 w 3865708"/>
                  <a:gd name="connsiteY88" fmla="*/ 1924050 h 1990725"/>
                  <a:gd name="connsiteX89" fmla="*/ 3646050 w 3865708"/>
                  <a:gd name="connsiteY89" fmla="*/ 1857375 h 1990725"/>
                  <a:gd name="connsiteX90" fmla="*/ 3655575 w 3865708"/>
                  <a:gd name="connsiteY90" fmla="*/ 1800225 h 1990725"/>
                  <a:gd name="connsiteX91" fmla="*/ 3655575 w 3865708"/>
                  <a:gd name="connsiteY91" fmla="*/ 1752600 h 1990725"/>
                  <a:gd name="connsiteX92" fmla="*/ 3655575 w 3865708"/>
                  <a:gd name="connsiteY92" fmla="*/ 1685925 h 1990725"/>
                  <a:gd name="connsiteX93" fmla="*/ 3665100 w 3865708"/>
                  <a:gd name="connsiteY93" fmla="*/ 1628775 h 1990725"/>
                  <a:gd name="connsiteX94" fmla="*/ 3674625 w 3865708"/>
                  <a:gd name="connsiteY94" fmla="*/ 1562100 h 1990725"/>
                  <a:gd name="connsiteX95" fmla="*/ 3665100 w 3865708"/>
                  <a:gd name="connsiteY95" fmla="*/ 1504950 h 1990725"/>
                  <a:gd name="connsiteX96" fmla="*/ 3693675 w 3865708"/>
                  <a:gd name="connsiteY96" fmla="*/ 1457325 h 1990725"/>
                  <a:gd name="connsiteX97" fmla="*/ 3665100 w 3865708"/>
                  <a:gd name="connsiteY97" fmla="*/ 1419225 h 1990725"/>
                  <a:gd name="connsiteX98" fmla="*/ 3693675 w 3865708"/>
                  <a:gd name="connsiteY98" fmla="*/ 1352550 h 1990725"/>
                  <a:gd name="connsiteX99" fmla="*/ 3693675 w 3865708"/>
                  <a:gd name="connsiteY99" fmla="*/ 1285875 h 1990725"/>
                  <a:gd name="connsiteX100" fmla="*/ 3674625 w 3865708"/>
                  <a:gd name="connsiteY100" fmla="*/ 1238250 h 1990725"/>
                  <a:gd name="connsiteX101" fmla="*/ 3684150 w 3865708"/>
                  <a:gd name="connsiteY101" fmla="*/ 1181100 h 1990725"/>
                  <a:gd name="connsiteX102" fmla="*/ 3684150 w 3865708"/>
                  <a:gd name="connsiteY102" fmla="*/ 1152525 h 1990725"/>
                  <a:gd name="connsiteX103" fmla="*/ 3693675 w 3865708"/>
                  <a:gd name="connsiteY103" fmla="*/ 1085850 h 1990725"/>
                  <a:gd name="connsiteX104" fmla="*/ 3693675 w 3865708"/>
                  <a:gd name="connsiteY104" fmla="*/ 1047750 h 1990725"/>
                  <a:gd name="connsiteX105" fmla="*/ 3684150 w 3865708"/>
                  <a:gd name="connsiteY105" fmla="*/ 981075 h 1990725"/>
                  <a:gd name="connsiteX106" fmla="*/ 3693675 w 3865708"/>
                  <a:gd name="connsiteY106" fmla="*/ 933450 h 1990725"/>
                  <a:gd name="connsiteX107" fmla="*/ 3712725 w 3865708"/>
                  <a:gd name="connsiteY107" fmla="*/ 866775 h 1990725"/>
                  <a:gd name="connsiteX108" fmla="*/ 3731775 w 3865708"/>
                  <a:gd name="connsiteY108" fmla="*/ 819150 h 1990725"/>
                  <a:gd name="connsiteX109" fmla="*/ 3712725 w 3865708"/>
                  <a:gd name="connsiteY109" fmla="*/ 781050 h 1990725"/>
                  <a:gd name="connsiteX110" fmla="*/ 3731775 w 3865708"/>
                  <a:gd name="connsiteY110" fmla="*/ 685800 h 1990725"/>
                  <a:gd name="connsiteX111" fmla="*/ 3798454 w 3865708"/>
                  <a:gd name="connsiteY111" fmla="*/ 742950 h 1990725"/>
                  <a:gd name="connsiteX112" fmla="*/ 3798450 w 3865708"/>
                  <a:gd name="connsiteY112" fmla="*/ 533400 h 1990725"/>
                  <a:gd name="connsiteX113" fmla="*/ 3807975 w 3865708"/>
                  <a:gd name="connsiteY113" fmla="*/ 485775 h 1990725"/>
                  <a:gd name="connsiteX114" fmla="*/ 3807975 w 3865708"/>
                  <a:gd name="connsiteY114" fmla="*/ 428625 h 1990725"/>
                  <a:gd name="connsiteX115" fmla="*/ 3827025 w 3865708"/>
                  <a:gd name="connsiteY115" fmla="*/ 361950 h 1990725"/>
                  <a:gd name="connsiteX116" fmla="*/ 3817500 w 3865708"/>
                  <a:gd name="connsiteY116" fmla="*/ 314325 h 1990725"/>
                  <a:gd name="connsiteX117" fmla="*/ 3817500 w 3865708"/>
                  <a:gd name="connsiteY117" fmla="*/ 247650 h 1990725"/>
                  <a:gd name="connsiteX118" fmla="*/ 3827025 w 3865708"/>
                  <a:gd name="connsiteY118" fmla="*/ 190500 h 1990725"/>
                  <a:gd name="connsiteX119" fmla="*/ 3855600 w 3865708"/>
                  <a:gd name="connsiteY119" fmla="*/ 142875 h 1990725"/>
                  <a:gd name="connsiteX120" fmla="*/ 3836550 w 3865708"/>
                  <a:gd name="connsiteY120" fmla="*/ 95250 h 1990725"/>
                  <a:gd name="connsiteX121" fmla="*/ 3865125 w 3865708"/>
                  <a:gd name="connsiteY121" fmla="*/ 57150 h 1990725"/>
                  <a:gd name="connsiteX122" fmla="*/ 3855600 w 3865708"/>
                  <a:gd name="connsiteY122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41855 w 3865708"/>
                  <a:gd name="connsiteY9" fmla="*/ 753636 h 1990725"/>
                  <a:gd name="connsiteX10" fmla="*/ 1154138 w 3865708"/>
                  <a:gd name="connsiteY10" fmla="*/ 590550 h 1990725"/>
                  <a:gd name="connsiteX11" fmla="*/ 1288584 w 3865708"/>
                  <a:gd name="connsiteY11" fmla="*/ 476258 h 1990725"/>
                  <a:gd name="connsiteX12" fmla="*/ 1512243 w 3865708"/>
                  <a:gd name="connsiteY12" fmla="*/ 390525 h 1990725"/>
                  <a:gd name="connsiteX13" fmla="*/ 1686127 w 3865708"/>
                  <a:gd name="connsiteY13" fmla="*/ 257175 h 1990725"/>
                  <a:gd name="connsiteX14" fmla="*/ 1886176 w 3865708"/>
                  <a:gd name="connsiteY14" fmla="*/ 161925 h 1990725"/>
                  <a:gd name="connsiteX15" fmla="*/ 1959947 w 3865708"/>
                  <a:gd name="connsiteY15" fmla="*/ 171450 h 1990725"/>
                  <a:gd name="connsiteX16" fmla="*/ 2388750 w 3865708"/>
                  <a:gd name="connsiteY16" fmla="*/ 28575 h 1990725"/>
                  <a:gd name="connsiteX17" fmla="*/ 2455425 w 3865708"/>
                  <a:gd name="connsiteY17" fmla="*/ 9525 h 1990725"/>
                  <a:gd name="connsiteX18" fmla="*/ 2569725 w 3865708"/>
                  <a:gd name="connsiteY18" fmla="*/ 19050 h 1990725"/>
                  <a:gd name="connsiteX19" fmla="*/ 2588775 w 3865708"/>
                  <a:gd name="connsiteY19" fmla="*/ 47625 h 1990725"/>
                  <a:gd name="connsiteX20" fmla="*/ 2598300 w 3865708"/>
                  <a:gd name="connsiteY20" fmla="*/ 95250 h 1990725"/>
                  <a:gd name="connsiteX21" fmla="*/ 2607825 w 3865708"/>
                  <a:gd name="connsiteY21" fmla="*/ 333375 h 1990725"/>
                  <a:gd name="connsiteX22" fmla="*/ 2636400 w 3865708"/>
                  <a:gd name="connsiteY22" fmla="*/ 495300 h 1990725"/>
                  <a:gd name="connsiteX23" fmla="*/ 2645925 w 3865708"/>
                  <a:gd name="connsiteY23" fmla="*/ 523875 h 1990725"/>
                  <a:gd name="connsiteX24" fmla="*/ 2664976 w 3865708"/>
                  <a:gd name="connsiteY24" fmla="*/ 647700 h 1990725"/>
                  <a:gd name="connsiteX25" fmla="*/ 2664973 w 3865708"/>
                  <a:gd name="connsiteY25" fmla="*/ 695325 h 1990725"/>
                  <a:gd name="connsiteX26" fmla="*/ 2664974 w 3865708"/>
                  <a:gd name="connsiteY26" fmla="*/ 742950 h 1990725"/>
                  <a:gd name="connsiteX27" fmla="*/ 2712600 w 3865708"/>
                  <a:gd name="connsiteY27" fmla="*/ 723900 h 1990725"/>
                  <a:gd name="connsiteX28" fmla="*/ 2722125 w 3865708"/>
                  <a:gd name="connsiteY28" fmla="*/ 876300 h 1990725"/>
                  <a:gd name="connsiteX29" fmla="*/ 2731650 w 3865708"/>
                  <a:gd name="connsiteY29" fmla="*/ 904875 h 1990725"/>
                  <a:gd name="connsiteX30" fmla="*/ 2722125 w 3865708"/>
                  <a:gd name="connsiteY30" fmla="*/ 952500 h 1990725"/>
                  <a:gd name="connsiteX31" fmla="*/ 2741175 w 3865708"/>
                  <a:gd name="connsiteY31" fmla="*/ 1000125 h 1990725"/>
                  <a:gd name="connsiteX32" fmla="*/ 2741175 w 3865708"/>
                  <a:gd name="connsiteY32" fmla="*/ 1028700 h 1990725"/>
                  <a:gd name="connsiteX33" fmla="*/ 2750700 w 3865708"/>
                  <a:gd name="connsiteY33" fmla="*/ 1076325 h 1990725"/>
                  <a:gd name="connsiteX34" fmla="*/ 2750700 w 3865708"/>
                  <a:gd name="connsiteY34" fmla="*/ 1123950 h 1990725"/>
                  <a:gd name="connsiteX35" fmla="*/ 2760225 w 3865708"/>
                  <a:gd name="connsiteY35" fmla="*/ 1162050 h 1990725"/>
                  <a:gd name="connsiteX36" fmla="*/ 2750700 w 3865708"/>
                  <a:gd name="connsiteY36" fmla="*/ 1181100 h 1990725"/>
                  <a:gd name="connsiteX37" fmla="*/ 2769750 w 3865708"/>
                  <a:gd name="connsiteY37" fmla="*/ 1219200 h 1990725"/>
                  <a:gd name="connsiteX38" fmla="*/ 2769750 w 3865708"/>
                  <a:gd name="connsiteY38" fmla="*/ 1266825 h 1990725"/>
                  <a:gd name="connsiteX39" fmla="*/ 2788800 w 3865708"/>
                  <a:gd name="connsiteY39" fmla="*/ 1314450 h 1990725"/>
                  <a:gd name="connsiteX40" fmla="*/ 2788800 w 3865708"/>
                  <a:gd name="connsiteY40" fmla="*/ 1362075 h 1990725"/>
                  <a:gd name="connsiteX41" fmla="*/ 2826900 w 3865708"/>
                  <a:gd name="connsiteY41" fmla="*/ 1400175 h 1990725"/>
                  <a:gd name="connsiteX42" fmla="*/ 2855475 w 3865708"/>
                  <a:gd name="connsiteY42" fmla="*/ 1362075 h 1990725"/>
                  <a:gd name="connsiteX43" fmla="*/ 2865000 w 3865708"/>
                  <a:gd name="connsiteY43" fmla="*/ 1314450 h 1990725"/>
                  <a:gd name="connsiteX44" fmla="*/ 2884050 w 3865708"/>
                  <a:gd name="connsiteY44" fmla="*/ 1257300 h 1990725"/>
                  <a:gd name="connsiteX45" fmla="*/ 2884050 w 3865708"/>
                  <a:gd name="connsiteY45" fmla="*/ 1219200 h 1990725"/>
                  <a:gd name="connsiteX46" fmla="*/ 2903100 w 3865708"/>
                  <a:gd name="connsiteY46" fmla="*/ 1152525 h 1990725"/>
                  <a:gd name="connsiteX47" fmla="*/ 2893575 w 3865708"/>
                  <a:gd name="connsiteY47" fmla="*/ 1085850 h 1990725"/>
                  <a:gd name="connsiteX48" fmla="*/ 2903100 w 3865708"/>
                  <a:gd name="connsiteY48" fmla="*/ 1057275 h 1990725"/>
                  <a:gd name="connsiteX49" fmla="*/ 2922150 w 3865708"/>
                  <a:gd name="connsiteY49" fmla="*/ 990600 h 1990725"/>
                  <a:gd name="connsiteX50" fmla="*/ 2931675 w 3865708"/>
                  <a:gd name="connsiteY50" fmla="*/ 942975 h 1990725"/>
                  <a:gd name="connsiteX51" fmla="*/ 2941200 w 3865708"/>
                  <a:gd name="connsiteY51" fmla="*/ 895350 h 1990725"/>
                  <a:gd name="connsiteX52" fmla="*/ 2960250 w 3865708"/>
                  <a:gd name="connsiteY52" fmla="*/ 847725 h 1990725"/>
                  <a:gd name="connsiteX53" fmla="*/ 3007875 w 3865708"/>
                  <a:gd name="connsiteY53" fmla="*/ 904875 h 1990725"/>
                  <a:gd name="connsiteX54" fmla="*/ 3007875 w 3865708"/>
                  <a:gd name="connsiteY54" fmla="*/ 952500 h 1990725"/>
                  <a:gd name="connsiteX55" fmla="*/ 3074553 w 3865708"/>
                  <a:gd name="connsiteY55" fmla="*/ 1047750 h 1990725"/>
                  <a:gd name="connsiteX56" fmla="*/ 3141227 w 3865708"/>
                  <a:gd name="connsiteY56" fmla="*/ 962025 h 1990725"/>
                  <a:gd name="connsiteX57" fmla="*/ 3169800 w 3865708"/>
                  <a:gd name="connsiteY57" fmla="*/ 1019175 h 1990725"/>
                  <a:gd name="connsiteX58" fmla="*/ 3179325 w 3865708"/>
                  <a:gd name="connsiteY58" fmla="*/ 819150 h 1990725"/>
                  <a:gd name="connsiteX59" fmla="*/ 3226950 w 3865708"/>
                  <a:gd name="connsiteY59" fmla="*/ 762000 h 1990725"/>
                  <a:gd name="connsiteX60" fmla="*/ 3284100 w 3865708"/>
                  <a:gd name="connsiteY60" fmla="*/ 762000 h 1990725"/>
                  <a:gd name="connsiteX61" fmla="*/ 3341250 w 3865708"/>
                  <a:gd name="connsiteY61" fmla="*/ 771525 h 1990725"/>
                  <a:gd name="connsiteX62" fmla="*/ 3398401 w 3865708"/>
                  <a:gd name="connsiteY62" fmla="*/ 790575 h 1990725"/>
                  <a:gd name="connsiteX63" fmla="*/ 3407925 w 3865708"/>
                  <a:gd name="connsiteY63" fmla="*/ 857250 h 1990725"/>
                  <a:gd name="connsiteX64" fmla="*/ 3426975 w 3865708"/>
                  <a:gd name="connsiteY64" fmla="*/ 914400 h 1990725"/>
                  <a:gd name="connsiteX65" fmla="*/ 3446025 w 3865708"/>
                  <a:gd name="connsiteY65" fmla="*/ 971550 h 1990725"/>
                  <a:gd name="connsiteX66" fmla="*/ 3465075 w 3865708"/>
                  <a:gd name="connsiteY66" fmla="*/ 1028700 h 1990725"/>
                  <a:gd name="connsiteX67" fmla="*/ 3455550 w 3865708"/>
                  <a:gd name="connsiteY67" fmla="*/ 1057275 h 1990725"/>
                  <a:gd name="connsiteX68" fmla="*/ 3484125 w 3865708"/>
                  <a:gd name="connsiteY68" fmla="*/ 1114425 h 1990725"/>
                  <a:gd name="connsiteX69" fmla="*/ 3484125 w 3865708"/>
                  <a:gd name="connsiteY69" fmla="*/ 1162050 h 1990725"/>
                  <a:gd name="connsiteX70" fmla="*/ 3484125 w 3865708"/>
                  <a:gd name="connsiteY70" fmla="*/ 1209675 h 1990725"/>
                  <a:gd name="connsiteX71" fmla="*/ 3465075 w 3865708"/>
                  <a:gd name="connsiteY71" fmla="*/ 1238250 h 1990725"/>
                  <a:gd name="connsiteX72" fmla="*/ 3474600 w 3865708"/>
                  <a:gd name="connsiteY72" fmla="*/ 1276350 h 1990725"/>
                  <a:gd name="connsiteX73" fmla="*/ 3484125 w 3865708"/>
                  <a:gd name="connsiteY73" fmla="*/ 1333500 h 1990725"/>
                  <a:gd name="connsiteX74" fmla="*/ 3503175 w 3865708"/>
                  <a:gd name="connsiteY74" fmla="*/ 1390650 h 1990725"/>
                  <a:gd name="connsiteX75" fmla="*/ 3503175 w 3865708"/>
                  <a:gd name="connsiteY75" fmla="*/ 1447800 h 1990725"/>
                  <a:gd name="connsiteX76" fmla="*/ 3522225 w 3865708"/>
                  <a:gd name="connsiteY76" fmla="*/ 1504950 h 1990725"/>
                  <a:gd name="connsiteX77" fmla="*/ 3541275 w 3865708"/>
                  <a:gd name="connsiteY77" fmla="*/ 1562100 h 1990725"/>
                  <a:gd name="connsiteX78" fmla="*/ 3550800 w 3865708"/>
                  <a:gd name="connsiteY78" fmla="*/ 1590675 h 1990725"/>
                  <a:gd name="connsiteX79" fmla="*/ 3550800 w 3865708"/>
                  <a:gd name="connsiteY79" fmla="*/ 1638300 h 1990725"/>
                  <a:gd name="connsiteX80" fmla="*/ 3569850 w 3865708"/>
                  <a:gd name="connsiteY80" fmla="*/ 1685925 h 1990725"/>
                  <a:gd name="connsiteX81" fmla="*/ 3569850 w 3865708"/>
                  <a:gd name="connsiteY81" fmla="*/ 1743075 h 1990725"/>
                  <a:gd name="connsiteX82" fmla="*/ 3579375 w 3865708"/>
                  <a:gd name="connsiteY82" fmla="*/ 1800225 h 1990725"/>
                  <a:gd name="connsiteX83" fmla="*/ 3569850 w 3865708"/>
                  <a:gd name="connsiteY83" fmla="*/ 1838325 h 1990725"/>
                  <a:gd name="connsiteX84" fmla="*/ 3579375 w 3865708"/>
                  <a:gd name="connsiteY84" fmla="*/ 1876425 h 1990725"/>
                  <a:gd name="connsiteX85" fmla="*/ 3598425 w 3865708"/>
                  <a:gd name="connsiteY85" fmla="*/ 1933575 h 1990725"/>
                  <a:gd name="connsiteX86" fmla="*/ 3569850 w 3865708"/>
                  <a:gd name="connsiteY86" fmla="*/ 1962150 h 1990725"/>
                  <a:gd name="connsiteX87" fmla="*/ 3598425 w 3865708"/>
                  <a:gd name="connsiteY87" fmla="*/ 1990725 h 1990725"/>
                  <a:gd name="connsiteX88" fmla="*/ 3646050 w 3865708"/>
                  <a:gd name="connsiteY88" fmla="*/ 1924050 h 1990725"/>
                  <a:gd name="connsiteX89" fmla="*/ 3646050 w 3865708"/>
                  <a:gd name="connsiteY89" fmla="*/ 1857375 h 1990725"/>
                  <a:gd name="connsiteX90" fmla="*/ 3655575 w 3865708"/>
                  <a:gd name="connsiteY90" fmla="*/ 1800225 h 1990725"/>
                  <a:gd name="connsiteX91" fmla="*/ 3655575 w 3865708"/>
                  <a:gd name="connsiteY91" fmla="*/ 1752600 h 1990725"/>
                  <a:gd name="connsiteX92" fmla="*/ 3655575 w 3865708"/>
                  <a:gd name="connsiteY92" fmla="*/ 1685925 h 1990725"/>
                  <a:gd name="connsiteX93" fmla="*/ 3665100 w 3865708"/>
                  <a:gd name="connsiteY93" fmla="*/ 1628775 h 1990725"/>
                  <a:gd name="connsiteX94" fmla="*/ 3674625 w 3865708"/>
                  <a:gd name="connsiteY94" fmla="*/ 1562100 h 1990725"/>
                  <a:gd name="connsiteX95" fmla="*/ 3665100 w 3865708"/>
                  <a:gd name="connsiteY95" fmla="*/ 1504950 h 1990725"/>
                  <a:gd name="connsiteX96" fmla="*/ 3693675 w 3865708"/>
                  <a:gd name="connsiteY96" fmla="*/ 1457325 h 1990725"/>
                  <a:gd name="connsiteX97" fmla="*/ 3665100 w 3865708"/>
                  <a:gd name="connsiteY97" fmla="*/ 1419225 h 1990725"/>
                  <a:gd name="connsiteX98" fmla="*/ 3693675 w 3865708"/>
                  <a:gd name="connsiteY98" fmla="*/ 1352550 h 1990725"/>
                  <a:gd name="connsiteX99" fmla="*/ 3693675 w 3865708"/>
                  <a:gd name="connsiteY99" fmla="*/ 1285875 h 1990725"/>
                  <a:gd name="connsiteX100" fmla="*/ 3674625 w 3865708"/>
                  <a:gd name="connsiteY100" fmla="*/ 1238250 h 1990725"/>
                  <a:gd name="connsiteX101" fmla="*/ 3684150 w 3865708"/>
                  <a:gd name="connsiteY101" fmla="*/ 1181100 h 1990725"/>
                  <a:gd name="connsiteX102" fmla="*/ 3684150 w 3865708"/>
                  <a:gd name="connsiteY102" fmla="*/ 1152525 h 1990725"/>
                  <a:gd name="connsiteX103" fmla="*/ 3693675 w 3865708"/>
                  <a:gd name="connsiteY103" fmla="*/ 1085850 h 1990725"/>
                  <a:gd name="connsiteX104" fmla="*/ 3693675 w 3865708"/>
                  <a:gd name="connsiteY104" fmla="*/ 1047750 h 1990725"/>
                  <a:gd name="connsiteX105" fmla="*/ 3684150 w 3865708"/>
                  <a:gd name="connsiteY105" fmla="*/ 981075 h 1990725"/>
                  <a:gd name="connsiteX106" fmla="*/ 3693675 w 3865708"/>
                  <a:gd name="connsiteY106" fmla="*/ 933450 h 1990725"/>
                  <a:gd name="connsiteX107" fmla="*/ 3712725 w 3865708"/>
                  <a:gd name="connsiteY107" fmla="*/ 866775 h 1990725"/>
                  <a:gd name="connsiteX108" fmla="*/ 3731775 w 3865708"/>
                  <a:gd name="connsiteY108" fmla="*/ 819150 h 1990725"/>
                  <a:gd name="connsiteX109" fmla="*/ 3712725 w 3865708"/>
                  <a:gd name="connsiteY109" fmla="*/ 781050 h 1990725"/>
                  <a:gd name="connsiteX110" fmla="*/ 3731775 w 3865708"/>
                  <a:gd name="connsiteY110" fmla="*/ 685800 h 1990725"/>
                  <a:gd name="connsiteX111" fmla="*/ 3798454 w 3865708"/>
                  <a:gd name="connsiteY111" fmla="*/ 742950 h 1990725"/>
                  <a:gd name="connsiteX112" fmla="*/ 3798450 w 3865708"/>
                  <a:gd name="connsiteY112" fmla="*/ 533400 h 1990725"/>
                  <a:gd name="connsiteX113" fmla="*/ 3807975 w 3865708"/>
                  <a:gd name="connsiteY113" fmla="*/ 485775 h 1990725"/>
                  <a:gd name="connsiteX114" fmla="*/ 3807975 w 3865708"/>
                  <a:gd name="connsiteY114" fmla="*/ 428625 h 1990725"/>
                  <a:gd name="connsiteX115" fmla="*/ 3827025 w 3865708"/>
                  <a:gd name="connsiteY115" fmla="*/ 361950 h 1990725"/>
                  <a:gd name="connsiteX116" fmla="*/ 3817500 w 3865708"/>
                  <a:gd name="connsiteY116" fmla="*/ 314325 h 1990725"/>
                  <a:gd name="connsiteX117" fmla="*/ 3817500 w 3865708"/>
                  <a:gd name="connsiteY117" fmla="*/ 247650 h 1990725"/>
                  <a:gd name="connsiteX118" fmla="*/ 3827025 w 3865708"/>
                  <a:gd name="connsiteY118" fmla="*/ 190500 h 1990725"/>
                  <a:gd name="connsiteX119" fmla="*/ 3855600 w 3865708"/>
                  <a:gd name="connsiteY119" fmla="*/ 142875 h 1990725"/>
                  <a:gd name="connsiteX120" fmla="*/ 3836550 w 3865708"/>
                  <a:gd name="connsiteY120" fmla="*/ 95250 h 1990725"/>
                  <a:gd name="connsiteX121" fmla="*/ 3865125 w 3865708"/>
                  <a:gd name="connsiteY121" fmla="*/ 57150 h 1990725"/>
                  <a:gd name="connsiteX122" fmla="*/ 3855600 w 3865708"/>
                  <a:gd name="connsiteY122" fmla="*/ 0 h 1990725"/>
                  <a:gd name="connsiteX0" fmla="*/ 33285 w 3865708"/>
                  <a:gd name="connsiteY0" fmla="*/ 485775 h 1990725"/>
                  <a:gd name="connsiteX1" fmla="*/ 234759 w 3865708"/>
                  <a:gd name="connsiteY1" fmla="*/ 1104900 h 1990725"/>
                  <a:gd name="connsiteX2" fmla="*/ 276258 w 3865708"/>
                  <a:gd name="connsiteY2" fmla="*/ 1095375 h 1990725"/>
                  <a:gd name="connsiteX3" fmla="*/ 428676 w 3865708"/>
                  <a:gd name="connsiteY3" fmla="*/ 1019175 h 1990725"/>
                  <a:gd name="connsiteX4" fmla="*/ 638251 w 3865708"/>
                  <a:gd name="connsiteY4" fmla="*/ 866775 h 1990725"/>
                  <a:gd name="connsiteX5" fmla="*/ 743039 w 3865708"/>
                  <a:gd name="connsiteY5" fmla="*/ 857250 h 1990725"/>
                  <a:gd name="connsiteX6" fmla="*/ 828774 w 3865708"/>
                  <a:gd name="connsiteY6" fmla="*/ 781050 h 1990725"/>
                  <a:gd name="connsiteX7" fmla="*/ 952226 w 3865708"/>
                  <a:gd name="connsiteY7" fmla="*/ 923925 h 1990725"/>
                  <a:gd name="connsiteX8" fmla="*/ 997839 w 3865708"/>
                  <a:gd name="connsiteY8" fmla="*/ 742950 h 1990725"/>
                  <a:gd name="connsiteX9" fmla="*/ 1041855 w 3865708"/>
                  <a:gd name="connsiteY9" fmla="*/ 753636 h 1990725"/>
                  <a:gd name="connsiteX10" fmla="*/ 1154138 w 3865708"/>
                  <a:gd name="connsiteY10" fmla="*/ 590550 h 1990725"/>
                  <a:gd name="connsiteX11" fmla="*/ 1288584 w 3865708"/>
                  <a:gd name="connsiteY11" fmla="*/ 476258 h 1990725"/>
                  <a:gd name="connsiteX12" fmla="*/ 1502717 w 3865708"/>
                  <a:gd name="connsiteY12" fmla="*/ 361950 h 1990725"/>
                  <a:gd name="connsiteX13" fmla="*/ 1686127 w 3865708"/>
                  <a:gd name="connsiteY13" fmla="*/ 257175 h 1990725"/>
                  <a:gd name="connsiteX14" fmla="*/ 1886176 w 3865708"/>
                  <a:gd name="connsiteY14" fmla="*/ 161925 h 1990725"/>
                  <a:gd name="connsiteX15" fmla="*/ 1959947 w 3865708"/>
                  <a:gd name="connsiteY15" fmla="*/ 171450 h 1990725"/>
                  <a:gd name="connsiteX16" fmla="*/ 2388750 w 3865708"/>
                  <a:gd name="connsiteY16" fmla="*/ 28575 h 1990725"/>
                  <a:gd name="connsiteX17" fmla="*/ 2455425 w 3865708"/>
                  <a:gd name="connsiteY17" fmla="*/ 9525 h 1990725"/>
                  <a:gd name="connsiteX18" fmla="*/ 2569725 w 3865708"/>
                  <a:gd name="connsiteY18" fmla="*/ 19050 h 1990725"/>
                  <a:gd name="connsiteX19" fmla="*/ 2588775 w 3865708"/>
                  <a:gd name="connsiteY19" fmla="*/ 47625 h 1990725"/>
                  <a:gd name="connsiteX20" fmla="*/ 2598300 w 3865708"/>
                  <a:gd name="connsiteY20" fmla="*/ 95250 h 1990725"/>
                  <a:gd name="connsiteX21" fmla="*/ 2607825 w 3865708"/>
                  <a:gd name="connsiteY21" fmla="*/ 333375 h 1990725"/>
                  <a:gd name="connsiteX22" fmla="*/ 2636400 w 3865708"/>
                  <a:gd name="connsiteY22" fmla="*/ 495300 h 1990725"/>
                  <a:gd name="connsiteX23" fmla="*/ 2645925 w 3865708"/>
                  <a:gd name="connsiteY23" fmla="*/ 523875 h 1990725"/>
                  <a:gd name="connsiteX24" fmla="*/ 2664976 w 3865708"/>
                  <a:gd name="connsiteY24" fmla="*/ 647700 h 1990725"/>
                  <a:gd name="connsiteX25" fmla="*/ 2664973 w 3865708"/>
                  <a:gd name="connsiteY25" fmla="*/ 695325 h 1990725"/>
                  <a:gd name="connsiteX26" fmla="*/ 2664974 w 3865708"/>
                  <a:gd name="connsiteY26" fmla="*/ 742950 h 1990725"/>
                  <a:gd name="connsiteX27" fmla="*/ 2712600 w 3865708"/>
                  <a:gd name="connsiteY27" fmla="*/ 723900 h 1990725"/>
                  <a:gd name="connsiteX28" fmla="*/ 2722125 w 3865708"/>
                  <a:gd name="connsiteY28" fmla="*/ 876300 h 1990725"/>
                  <a:gd name="connsiteX29" fmla="*/ 2731650 w 3865708"/>
                  <a:gd name="connsiteY29" fmla="*/ 904875 h 1990725"/>
                  <a:gd name="connsiteX30" fmla="*/ 2722125 w 3865708"/>
                  <a:gd name="connsiteY30" fmla="*/ 952500 h 1990725"/>
                  <a:gd name="connsiteX31" fmla="*/ 2741175 w 3865708"/>
                  <a:gd name="connsiteY31" fmla="*/ 1000125 h 1990725"/>
                  <a:gd name="connsiteX32" fmla="*/ 2741175 w 3865708"/>
                  <a:gd name="connsiteY32" fmla="*/ 1028700 h 1990725"/>
                  <a:gd name="connsiteX33" fmla="*/ 2750700 w 3865708"/>
                  <a:gd name="connsiteY33" fmla="*/ 1076325 h 1990725"/>
                  <a:gd name="connsiteX34" fmla="*/ 2750700 w 3865708"/>
                  <a:gd name="connsiteY34" fmla="*/ 1123950 h 1990725"/>
                  <a:gd name="connsiteX35" fmla="*/ 2760225 w 3865708"/>
                  <a:gd name="connsiteY35" fmla="*/ 1162050 h 1990725"/>
                  <a:gd name="connsiteX36" fmla="*/ 2750700 w 3865708"/>
                  <a:gd name="connsiteY36" fmla="*/ 1181100 h 1990725"/>
                  <a:gd name="connsiteX37" fmla="*/ 2769750 w 3865708"/>
                  <a:gd name="connsiteY37" fmla="*/ 1219200 h 1990725"/>
                  <a:gd name="connsiteX38" fmla="*/ 2769750 w 3865708"/>
                  <a:gd name="connsiteY38" fmla="*/ 1266825 h 1990725"/>
                  <a:gd name="connsiteX39" fmla="*/ 2788800 w 3865708"/>
                  <a:gd name="connsiteY39" fmla="*/ 1314450 h 1990725"/>
                  <a:gd name="connsiteX40" fmla="*/ 2788800 w 3865708"/>
                  <a:gd name="connsiteY40" fmla="*/ 1362075 h 1990725"/>
                  <a:gd name="connsiteX41" fmla="*/ 2826900 w 3865708"/>
                  <a:gd name="connsiteY41" fmla="*/ 1400175 h 1990725"/>
                  <a:gd name="connsiteX42" fmla="*/ 2855475 w 3865708"/>
                  <a:gd name="connsiteY42" fmla="*/ 1362075 h 1990725"/>
                  <a:gd name="connsiteX43" fmla="*/ 2865000 w 3865708"/>
                  <a:gd name="connsiteY43" fmla="*/ 1314450 h 1990725"/>
                  <a:gd name="connsiteX44" fmla="*/ 2884050 w 3865708"/>
                  <a:gd name="connsiteY44" fmla="*/ 1257300 h 1990725"/>
                  <a:gd name="connsiteX45" fmla="*/ 2884050 w 3865708"/>
                  <a:gd name="connsiteY45" fmla="*/ 1219200 h 1990725"/>
                  <a:gd name="connsiteX46" fmla="*/ 2903100 w 3865708"/>
                  <a:gd name="connsiteY46" fmla="*/ 1152525 h 1990725"/>
                  <a:gd name="connsiteX47" fmla="*/ 2893575 w 3865708"/>
                  <a:gd name="connsiteY47" fmla="*/ 1085850 h 1990725"/>
                  <a:gd name="connsiteX48" fmla="*/ 2903100 w 3865708"/>
                  <a:gd name="connsiteY48" fmla="*/ 1057275 h 1990725"/>
                  <a:gd name="connsiteX49" fmla="*/ 2922150 w 3865708"/>
                  <a:gd name="connsiteY49" fmla="*/ 990600 h 1990725"/>
                  <a:gd name="connsiteX50" fmla="*/ 2931675 w 3865708"/>
                  <a:gd name="connsiteY50" fmla="*/ 942975 h 1990725"/>
                  <a:gd name="connsiteX51" fmla="*/ 2941200 w 3865708"/>
                  <a:gd name="connsiteY51" fmla="*/ 895350 h 1990725"/>
                  <a:gd name="connsiteX52" fmla="*/ 2960250 w 3865708"/>
                  <a:gd name="connsiteY52" fmla="*/ 847725 h 1990725"/>
                  <a:gd name="connsiteX53" fmla="*/ 3007875 w 3865708"/>
                  <a:gd name="connsiteY53" fmla="*/ 904875 h 1990725"/>
                  <a:gd name="connsiteX54" fmla="*/ 3007875 w 3865708"/>
                  <a:gd name="connsiteY54" fmla="*/ 952500 h 1990725"/>
                  <a:gd name="connsiteX55" fmla="*/ 3074553 w 3865708"/>
                  <a:gd name="connsiteY55" fmla="*/ 1047750 h 1990725"/>
                  <a:gd name="connsiteX56" fmla="*/ 3141227 w 3865708"/>
                  <a:gd name="connsiteY56" fmla="*/ 962025 h 1990725"/>
                  <a:gd name="connsiteX57" fmla="*/ 3169800 w 3865708"/>
                  <a:gd name="connsiteY57" fmla="*/ 1019175 h 1990725"/>
                  <a:gd name="connsiteX58" fmla="*/ 3179325 w 3865708"/>
                  <a:gd name="connsiteY58" fmla="*/ 819150 h 1990725"/>
                  <a:gd name="connsiteX59" fmla="*/ 3226950 w 3865708"/>
                  <a:gd name="connsiteY59" fmla="*/ 762000 h 1990725"/>
                  <a:gd name="connsiteX60" fmla="*/ 3284100 w 3865708"/>
                  <a:gd name="connsiteY60" fmla="*/ 762000 h 1990725"/>
                  <a:gd name="connsiteX61" fmla="*/ 3341250 w 3865708"/>
                  <a:gd name="connsiteY61" fmla="*/ 771525 h 1990725"/>
                  <a:gd name="connsiteX62" fmla="*/ 3398401 w 3865708"/>
                  <a:gd name="connsiteY62" fmla="*/ 790575 h 1990725"/>
                  <a:gd name="connsiteX63" fmla="*/ 3407925 w 3865708"/>
                  <a:gd name="connsiteY63" fmla="*/ 857250 h 1990725"/>
                  <a:gd name="connsiteX64" fmla="*/ 3426975 w 3865708"/>
                  <a:gd name="connsiteY64" fmla="*/ 914400 h 1990725"/>
                  <a:gd name="connsiteX65" fmla="*/ 3446025 w 3865708"/>
                  <a:gd name="connsiteY65" fmla="*/ 971550 h 1990725"/>
                  <a:gd name="connsiteX66" fmla="*/ 3465075 w 3865708"/>
                  <a:gd name="connsiteY66" fmla="*/ 1028700 h 1990725"/>
                  <a:gd name="connsiteX67" fmla="*/ 3455550 w 3865708"/>
                  <a:gd name="connsiteY67" fmla="*/ 1057275 h 1990725"/>
                  <a:gd name="connsiteX68" fmla="*/ 3484125 w 3865708"/>
                  <a:gd name="connsiteY68" fmla="*/ 1114425 h 1990725"/>
                  <a:gd name="connsiteX69" fmla="*/ 3484125 w 3865708"/>
                  <a:gd name="connsiteY69" fmla="*/ 1162050 h 1990725"/>
                  <a:gd name="connsiteX70" fmla="*/ 3484125 w 3865708"/>
                  <a:gd name="connsiteY70" fmla="*/ 1209675 h 1990725"/>
                  <a:gd name="connsiteX71" fmla="*/ 3465075 w 3865708"/>
                  <a:gd name="connsiteY71" fmla="*/ 1238250 h 1990725"/>
                  <a:gd name="connsiteX72" fmla="*/ 3474600 w 3865708"/>
                  <a:gd name="connsiteY72" fmla="*/ 1276350 h 1990725"/>
                  <a:gd name="connsiteX73" fmla="*/ 3484125 w 3865708"/>
                  <a:gd name="connsiteY73" fmla="*/ 1333500 h 1990725"/>
                  <a:gd name="connsiteX74" fmla="*/ 3503175 w 3865708"/>
                  <a:gd name="connsiteY74" fmla="*/ 1390650 h 1990725"/>
                  <a:gd name="connsiteX75" fmla="*/ 3503175 w 3865708"/>
                  <a:gd name="connsiteY75" fmla="*/ 1447800 h 1990725"/>
                  <a:gd name="connsiteX76" fmla="*/ 3522225 w 3865708"/>
                  <a:gd name="connsiteY76" fmla="*/ 1504950 h 1990725"/>
                  <a:gd name="connsiteX77" fmla="*/ 3541275 w 3865708"/>
                  <a:gd name="connsiteY77" fmla="*/ 1562100 h 1990725"/>
                  <a:gd name="connsiteX78" fmla="*/ 3550800 w 3865708"/>
                  <a:gd name="connsiteY78" fmla="*/ 1590675 h 1990725"/>
                  <a:gd name="connsiteX79" fmla="*/ 3550800 w 3865708"/>
                  <a:gd name="connsiteY79" fmla="*/ 1638300 h 1990725"/>
                  <a:gd name="connsiteX80" fmla="*/ 3569850 w 3865708"/>
                  <a:gd name="connsiteY80" fmla="*/ 1685925 h 1990725"/>
                  <a:gd name="connsiteX81" fmla="*/ 3569850 w 3865708"/>
                  <a:gd name="connsiteY81" fmla="*/ 1743075 h 1990725"/>
                  <a:gd name="connsiteX82" fmla="*/ 3579375 w 3865708"/>
                  <a:gd name="connsiteY82" fmla="*/ 1800225 h 1990725"/>
                  <a:gd name="connsiteX83" fmla="*/ 3569850 w 3865708"/>
                  <a:gd name="connsiteY83" fmla="*/ 1838325 h 1990725"/>
                  <a:gd name="connsiteX84" fmla="*/ 3579375 w 3865708"/>
                  <a:gd name="connsiteY84" fmla="*/ 1876425 h 1990725"/>
                  <a:gd name="connsiteX85" fmla="*/ 3598425 w 3865708"/>
                  <a:gd name="connsiteY85" fmla="*/ 1933575 h 1990725"/>
                  <a:gd name="connsiteX86" fmla="*/ 3569850 w 3865708"/>
                  <a:gd name="connsiteY86" fmla="*/ 1962150 h 1990725"/>
                  <a:gd name="connsiteX87" fmla="*/ 3598425 w 3865708"/>
                  <a:gd name="connsiteY87" fmla="*/ 1990725 h 1990725"/>
                  <a:gd name="connsiteX88" fmla="*/ 3646050 w 3865708"/>
                  <a:gd name="connsiteY88" fmla="*/ 1924050 h 1990725"/>
                  <a:gd name="connsiteX89" fmla="*/ 3646050 w 3865708"/>
                  <a:gd name="connsiteY89" fmla="*/ 1857375 h 1990725"/>
                  <a:gd name="connsiteX90" fmla="*/ 3655575 w 3865708"/>
                  <a:gd name="connsiteY90" fmla="*/ 1800225 h 1990725"/>
                  <a:gd name="connsiteX91" fmla="*/ 3655575 w 3865708"/>
                  <a:gd name="connsiteY91" fmla="*/ 1752600 h 1990725"/>
                  <a:gd name="connsiteX92" fmla="*/ 3655575 w 3865708"/>
                  <a:gd name="connsiteY92" fmla="*/ 1685925 h 1990725"/>
                  <a:gd name="connsiteX93" fmla="*/ 3665100 w 3865708"/>
                  <a:gd name="connsiteY93" fmla="*/ 1628775 h 1990725"/>
                  <a:gd name="connsiteX94" fmla="*/ 3674625 w 3865708"/>
                  <a:gd name="connsiteY94" fmla="*/ 1562100 h 1990725"/>
                  <a:gd name="connsiteX95" fmla="*/ 3665100 w 3865708"/>
                  <a:gd name="connsiteY95" fmla="*/ 1504950 h 1990725"/>
                  <a:gd name="connsiteX96" fmla="*/ 3693675 w 3865708"/>
                  <a:gd name="connsiteY96" fmla="*/ 1457325 h 1990725"/>
                  <a:gd name="connsiteX97" fmla="*/ 3665100 w 3865708"/>
                  <a:gd name="connsiteY97" fmla="*/ 1419225 h 1990725"/>
                  <a:gd name="connsiteX98" fmla="*/ 3693675 w 3865708"/>
                  <a:gd name="connsiteY98" fmla="*/ 1352550 h 1990725"/>
                  <a:gd name="connsiteX99" fmla="*/ 3693675 w 3865708"/>
                  <a:gd name="connsiteY99" fmla="*/ 1285875 h 1990725"/>
                  <a:gd name="connsiteX100" fmla="*/ 3674625 w 3865708"/>
                  <a:gd name="connsiteY100" fmla="*/ 1238250 h 1990725"/>
                  <a:gd name="connsiteX101" fmla="*/ 3684150 w 3865708"/>
                  <a:gd name="connsiteY101" fmla="*/ 1181100 h 1990725"/>
                  <a:gd name="connsiteX102" fmla="*/ 3684150 w 3865708"/>
                  <a:gd name="connsiteY102" fmla="*/ 1152525 h 1990725"/>
                  <a:gd name="connsiteX103" fmla="*/ 3693675 w 3865708"/>
                  <a:gd name="connsiteY103" fmla="*/ 1085850 h 1990725"/>
                  <a:gd name="connsiteX104" fmla="*/ 3693675 w 3865708"/>
                  <a:gd name="connsiteY104" fmla="*/ 1047750 h 1990725"/>
                  <a:gd name="connsiteX105" fmla="*/ 3684150 w 3865708"/>
                  <a:gd name="connsiteY105" fmla="*/ 981075 h 1990725"/>
                  <a:gd name="connsiteX106" fmla="*/ 3693675 w 3865708"/>
                  <a:gd name="connsiteY106" fmla="*/ 933450 h 1990725"/>
                  <a:gd name="connsiteX107" fmla="*/ 3712725 w 3865708"/>
                  <a:gd name="connsiteY107" fmla="*/ 866775 h 1990725"/>
                  <a:gd name="connsiteX108" fmla="*/ 3731775 w 3865708"/>
                  <a:gd name="connsiteY108" fmla="*/ 819150 h 1990725"/>
                  <a:gd name="connsiteX109" fmla="*/ 3712725 w 3865708"/>
                  <a:gd name="connsiteY109" fmla="*/ 781050 h 1990725"/>
                  <a:gd name="connsiteX110" fmla="*/ 3731775 w 3865708"/>
                  <a:gd name="connsiteY110" fmla="*/ 685800 h 1990725"/>
                  <a:gd name="connsiteX111" fmla="*/ 3798454 w 3865708"/>
                  <a:gd name="connsiteY111" fmla="*/ 742950 h 1990725"/>
                  <a:gd name="connsiteX112" fmla="*/ 3798450 w 3865708"/>
                  <a:gd name="connsiteY112" fmla="*/ 533400 h 1990725"/>
                  <a:gd name="connsiteX113" fmla="*/ 3807975 w 3865708"/>
                  <a:gd name="connsiteY113" fmla="*/ 485775 h 1990725"/>
                  <a:gd name="connsiteX114" fmla="*/ 3807975 w 3865708"/>
                  <a:gd name="connsiteY114" fmla="*/ 428625 h 1990725"/>
                  <a:gd name="connsiteX115" fmla="*/ 3827025 w 3865708"/>
                  <a:gd name="connsiteY115" fmla="*/ 361950 h 1990725"/>
                  <a:gd name="connsiteX116" fmla="*/ 3817500 w 3865708"/>
                  <a:gd name="connsiteY116" fmla="*/ 314325 h 1990725"/>
                  <a:gd name="connsiteX117" fmla="*/ 3817500 w 3865708"/>
                  <a:gd name="connsiteY117" fmla="*/ 247650 h 1990725"/>
                  <a:gd name="connsiteX118" fmla="*/ 3827025 w 3865708"/>
                  <a:gd name="connsiteY118" fmla="*/ 190500 h 1990725"/>
                  <a:gd name="connsiteX119" fmla="*/ 3855600 w 3865708"/>
                  <a:gd name="connsiteY119" fmla="*/ 142875 h 1990725"/>
                  <a:gd name="connsiteX120" fmla="*/ 3836550 w 3865708"/>
                  <a:gd name="connsiteY120" fmla="*/ 95250 h 1990725"/>
                  <a:gd name="connsiteX121" fmla="*/ 3865125 w 3865708"/>
                  <a:gd name="connsiteY121" fmla="*/ 57150 h 1990725"/>
                  <a:gd name="connsiteX122" fmla="*/ 3855600 w 3865708"/>
                  <a:gd name="connsiteY122" fmla="*/ 0 h 1990725"/>
                  <a:gd name="connsiteX0" fmla="*/ 0 w 3832423"/>
                  <a:gd name="connsiteY0" fmla="*/ 485775 h 1990725"/>
                  <a:gd name="connsiteX1" fmla="*/ 61976 w 3832423"/>
                  <a:gd name="connsiteY1" fmla="*/ 809625 h 1990725"/>
                  <a:gd name="connsiteX2" fmla="*/ 201474 w 3832423"/>
                  <a:gd name="connsiteY2" fmla="*/ 1104900 h 1990725"/>
                  <a:gd name="connsiteX3" fmla="*/ 242973 w 3832423"/>
                  <a:gd name="connsiteY3" fmla="*/ 1095375 h 1990725"/>
                  <a:gd name="connsiteX4" fmla="*/ 395391 w 3832423"/>
                  <a:gd name="connsiteY4" fmla="*/ 1019175 h 1990725"/>
                  <a:gd name="connsiteX5" fmla="*/ 604966 w 3832423"/>
                  <a:gd name="connsiteY5" fmla="*/ 866775 h 1990725"/>
                  <a:gd name="connsiteX6" fmla="*/ 709754 w 3832423"/>
                  <a:gd name="connsiteY6" fmla="*/ 857250 h 1990725"/>
                  <a:gd name="connsiteX7" fmla="*/ 795489 w 3832423"/>
                  <a:gd name="connsiteY7" fmla="*/ 781050 h 1990725"/>
                  <a:gd name="connsiteX8" fmla="*/ 918941 w 3832423"/>
                  <a:gd name="connsiteY8" fmla="*/ 923925 h 1990725"/>
                  <a:gd name="connsiteX9" fmla="*/ 964554 w 3832423"/>
                  <a:gd name="connsiteY9" fmla="*/ 742950 h 1990725"/>
                  <a:gd name="connsiteX10" fmla="*/ 1008570 w 3832423"/>
                  <a:gd name="connsiteY10" fmla="*/ 753636 h 1990725"/>
                  <a:gd name="connsiteX11" fmla="*/ 1120853 w 3832423"/>
                  <a:gd name="connsiteY11" fmla="*/ 590550 h 1990725"/>
                  <a:gd name="connsiteX12" fmla="*/ 1255299 w 3832423"/>
                  <a:gd name="connsiteY12" fmla="*/ 476258 h 1990725"/>
                  <a:gd name="connsiteX13" fmla="*/ 1469432 w 3832423"/>
                  <a:gd name="connsiteY13" fmla="*/ 361950 h 1990725"/>
                  <a:gd name="connsiteX14" fmla="*/ 1652842 w 3832423"/>
                  <a:gd name="connsiteY14" fmla="*/ 257175 h 1990725"/>
                  <a:gd name="connsiteX15" fmla="*/ 1852891 w 3832423"/>
                  <a:gd name="connsiteY15" fmla="*/ 161925 h 1990725"/>
                  <a:gd name="connsiteX16" fmla="*/ 1926662 w 3832423"/>
                  <a:gd name="connsiteY16" fmla="*/ 171450 h 1990725"/>
                  <a:gd name="connsiteX17" fmla="*/ 2355465 w 3832423"/>
                  <a:gd name="connsiteY17" fmla="*/ 28575 h 1990725"/>
                  <a:gd name="connsiteX18" fmla="*/ 2422140 w 3832423"/>
                  <a:gd name="connsiteY18" fmla="*/ 9525 h 1990725"/>
                  <a:gd name="connsiteX19" fmla="*/ 2536440 w 3832423"/>
                  <a:gd name="connsiteY19" fmla="*/ 19050 h 1990725"/>
                  <a:gd name="connsiteX20" fmla="*/ 2555490 w 3832423"/>
                  <a:gd name="connsiteY20" fmla="*/ 47625 h 1990725"/>
                  <a:gd name="connsiteX21" fmla="*/ 2565015 w 3832423"/>
                  <a:gd name="connsiteY21" fmla="*/ 95250 h 1990725"/>
                  <a:gd name="connsiteX22" fmla="*/ 2574540 w 3832423"/>
                  <a:gd name="connsiteY22" fmla="*/ 333375 h 1990725"/>
                  <a:gd name="connsiteX23" fmla="*/ 2603115 w 3832423"/>
                  <a:gd name="connsiteY23" fmla="*/ 495300 h 1990725"/>
                  <a:gd name="connsiteX24" fmla="*/ 2612640 w 3832423"/>
                  <a:gd name="connsiteY24" fmla="*/ 523875 h 1990725"/>
                  <a:gd name="connsiteX25" fmla="*/ 2631691 w 3832423"/>
                  <a:gd name="connsiteY25" fmla="*/ 647700 h 1990725"/>
                  <a:gd name="connsiteX26" fmla="*/ 2631688 w 3832423"/>
                  <a:gd name="connsiteY26" fmla="*/ 695325 h 1990725"/>
                  <a:gd name="connsiteX27" fmla="*/ 2631689 w 3832423"/>
                  <a:gd name="connsiteY27" fmla="*/ 742950 h 1990725"/>
                  <a:gd name="connsiteX28" fmla="*/ 2679315 w 3832423"/>
                  <a:gd name="connsiteY28" fmla="*/ 723900 h 1990725"/>
                  <a:gd name="connsiteX29" fmla="*/ 2688840 w 3832423"/>
                  <a:gd name="connsiteY29" fmla="*/ 876300 h 1990725"/>
                  <a:gd name="connsiteX30" fmla="*/ 2698365 w 3832423"/>
                  <a:gd name="connsiteY30" fmla="*/ 904875 h 1990725"/>
                  <a:gd name="connsiteX31" fmla="*/ 2688840 w 3832423"/>
                  <a:gd name="connsiteY31" fmla="*/ 952500 h 1990725"/>
                  <a:gd name="connsiteX32" fmla="*/ 2707890 w 3832423"/>
                  <a:gd name="connsiteY32" fmla="*/ 1000125 h 1990725"/>
                  <a:gd name="connsiteX33" fmla="*/ 2707890 w 3832423"/>
                  <a:gd name="connsiteY33" fmla="*/ 1028700 h 1990725"/>
                  <a:gd name="connsiteX34" fmla="*/ 2717415 w 3832423"/>
                  <a:gd name="connsiteY34" fmla="*/ 1076325 h 1990725"/>
                  <a:gd name="connsiteX35" fmla="*/ 2717415 w 3832423"/>
                  <a:gd name="connsiteY35" fmla="*/ 1123950 h 1990725"/>
                  <a:gd name="connsiteX36" fmla="*/ 2726940 w 3832423"/>
                  <a:gd name="connsiteY36" fmla="*/ 1162050 h 1990725"/>
                  <a:gd name="connsiteX37" fmla="*/ 2717415 w 3832423"/>
                  <a:gd name="connsiteY37" fmla="*/ 1181100 h 1990725"/>
                  <a:gd name="connsiteX38" fmla="*/ 2736465 w 3832423"/>
                  <a:gd name="connsiteY38" fmla="*/ 1219200 h 1990725"/>
                  <a:gd name="connsiteX39" fmla="*/ 2736465 w 3832423"/>
                  <a:gd name="connsiteY39" fmla="*/ 1266825 h 1990725"/>
                  <a:gd name="connsiteX40" fmla="*/ 2755515 w 3832423"/>
                  <a:gd name="connsiteY40" fmla="*/ 1314450 h 1990725"/>
                  <a:gd name="connsiteX41" fmla="*/ 2755515 w 3832423"/>
                  <a:gd name="connsiteY41" fmla="*/ 1362075 h 1990725"/>
                  <a:gd name="connsiteX42" fmla="*/ 2793615 w 3832423"/>
                  <a:gd name="connsiteY42" fmla="*/ 1400175 h 1990725"/>
                  <a:gd name="connsiteX43" fmla="*/ 2822190 w 3832423"/>
                  <a:gd name="connsiteY43" fmla="*/ 1362075 h 1990725"/>
                  <a:gd name="connsiteX44" fmla="*/ 2831715 w 3832423"/>
                  <a:gd name="connsiteY44" fmla="*/ 1314450 h 1990725"/>
                  <a:gd name="connsiteX45" fmla="*/ 2850765 w 3832423"/>
                  <a:gd name="connsiteY45" fmla="*/ 1257300 h 1990725"/>
                  <a:gd name="connsiteX46" fmla="*/ 2850765 w 3832423"/>
                  <a:gd name="connsiteY46" fmla="*/ 1219200 h 1990725"/>
                  <a:gd name="connsiteX47" fmla="*/ 2869815 w 3832423"/>
                  <a:gd name="connsiteY47" fmla="*/ 1152525 h 1990725"/>
                  <a:gd name="connsiteX48" fmla="*/ 2860290 w 3832423"/>
                  <a:gd name="connsiteY48" fmla="*/ 1085850 h 1990725"/>
                  <a:gd name="connsiteX49" fmla="*/ 2869815 w 3832423"/>
                  <a:gd name="connsiteY49" fmla="*/ 1057275 h 1990725"/>
                  <a:gd name="connsiteX50" fmla="*/ 2888865 w 3832423"/>
                  <a:gd name="connsiteY50" fmla="*/ 990600 h 1990725"/>
                  <a:gd name="connsiteX51" fmla="*/ 2898390 w 3832423"/>
                  <a:gd name="connsiteY51" fmla="*/ 942975 h 1990725"/>
                  <a:gd name="connsiteX52" fmla="*/ 2907915 w 3832423"/>
                  <a:gd name="connsiteY52" fmla="*/ 895350 h 1990725"/>
                  <a:gd name="connsiteX53" fmla="*/ 2926965 w 3832423"/>
                  <a:gd name="connsiteY53" fmla="*/ 847725 h 1990725"/>
                  <a:gd name="connsiteX54" fmla="*/ 2974590 w 3832423"/>
                  <a:gd name="connsiteY54" fmla="*/ 904875 h 1990725"/>
                  <a:gd name="connsiteX55" fmla="*/ 2974590 w 3832423"/>
                  <a:gd name="connsiteY55" fmla="*/ 952500 h 1990725"/>
                  <a:gd name="connsiteX56" fmla="*/ 3041268 w 3832423"/>
                  <a:gd name="connsiteY56" fmla="*/ 1047750 h 1990725"/>
                  <a:gd name="connsiteX57" fmla="*/ 3107942 w 3832423"/>
                  <a:gd name="connsiteY57" fmla="*/ 962025 h 1990725"/>
                  <a:gd name="connsiteX58" fmla="*/ 3136515 w 3832423"/>
                  <a:gd name="connsiteY58" fmla="*/ 1019175 h 1990725"/>
                  <a:gd name="connsiteX59" fmla="*/ 3146040 w 3832423"/>
                  <a:gd name="connsiteY59" fmla="*/ 819150 h 1990725"/>
                  <a:gd name="connsiteX60" fmla="*/ 3193665 w 3832423"/>
                  <a:gd name="connsiteY60" fmla="*/ 762000 h 1990725"/>
                  <a:gd name="connsiteX61" fmla="*/ 3250815 w 3832423"/>
                  <a:gd name="connsiteY61" fmla="*/ 762000 h 1990725"/>
                  <a:gd name="connsiteX62" fmla="*/ 3307965 w 3832423"/>
                  <a:gd name="connsiteY62" fmla="*/ 771525 h 1990725"/>
                  <a:gd name="connsiteX63" fmla="*/ 3365116 w 3832423"/>
                  <a:gd name="connsiteY63" fmla="*/ 790575 h 1990725"/>
                  <a:gd name="connsiteX64" fmla="*/ 3374640 w 3832423"/>
                  <a:gd name="connsiteY64" fmla="*/ 857250 h 1990725"/>
                  <a:gd name="connsiteX65" fmla="*/ 3393690 w 3832423"/>
                  <a:gd name="connsiteY65" fmla="*/ 914400 h 1990725"/>
                  <a:gd name="connsiteX66" fmla="*/ 3412740 w 3832423"/>
                  <a:gd name="connsiteY66" fmla="*/ 971550 h 1990725"/>
                  <a:gd name="connsiteX67" fmla="*/ 3431790 w 3832423"/>
                  <a:gd name="connsiteY67" fmla="*/ 1028700 h 1990725"/>
                  <a:gd name="connsiteX68" fmla="*/ 3422265 w 3832423"/>
                  <a:gd name="connsiteY68" fmla="*/ 1057275 h 1990725"/>
                  <a:gd name="connsiteX69" fmla="*/ 3450840 w 3832423"/>
                  <a:gd name="connsiteY69" fmla="*/ 1114425 h 1990725"/>
                  <a:gd name="connsiteX70" fmla="*/ 3450840 w 3832423"/>
                  <a:gd name="connsiteY70" fmla="*/ 1162050 h 1990725"/>
                  <a:gd name="connsiteX71" fmla="*/ 3450840 w 3832423"/>
                  <a:gd name="connsiteY71" fmla="*/ 1209675 h 1990725"/>
                  <a:gd name="connsiteX72" fmla="*/ 3431790 w 3832423"/>
                  <a:gd name="connsiteY72" fmla="*/ 1238250 h 1990725"/>
                  <a:gd name="connsiteX73" fmla="*/ 3441315 w 3832423"/>
                  <a:gd name="connsiteY73" fmla="*/ 1276350 h 1990725"/>
                  <a:gd name="connsiteX74" fmla="*/ 3450840 w 3832423"/>
                  <a:gd name="connsiteY74" fmla="*/ 1333500 h 1990725"/>
                  <a:gd name="connsiteX75" fmla="*/ 3469890 w 3832423"/>
                  <a:gd name="connsiteY75" fmla="*/ 1390650 h 1990725"/>
                  <a:gd name="connsiteX76" fmla="*/ 3469890 w 3832423"/>
                  <a:gd name="connsiteY76" fmla="*/ 1447800 h 1990725"/>
                  <a:gd name="connsiteX77" fmla="*/ 3488940 w 3832423"/>
                  <a:gd name="connsiteY77" fmla="*/ 1504950 h 1990725"/>
                  <a:gd name="connsiteX78" fmla="*/ 3507990 w 3832423"/>
                  <a:gd name="connsiteY78" fmla="*/ 1562100 h 1990725"/>
                  <a:gd name="connsiteX79" fmla="*/ 3517515 w 3832423"/>
                  <a:gd name="connsiteY79" fmla="*/ 1590675 h 1990725"/>
                  <a:gd name="connsiteX80" fmla="*/ 3517515 w 3832423"/>
                  <a:gd name="connsiteY80" fmla="*/ 1638300 h 1990725"/>
                  <a:gd name="connsiteX81" fmla="*/ 3536565 w 3832423"/>
                  <a:gd name="connsiteY81" fmla="*/ 1685925 h 1990725"/>
                  <a:gd name="connsiteX82" fmla="*/ 3536565 w 3832423"/>
                  <a:gd name="connsiteY82" fmla="*/ 1743075 h 1990725"/>
                  <a:gd name="connsiteX83" fmla="*/ 3546090 w 3832423"/>
                  <a:gd name="connsiteY83" fmla="*/ 1800225 h 1990725"/>
                  <a:gd name="connsiteX84" fmla="*/ 3536565 w 3832423"/>
                  <a:gd name="connsiteY84" fmla="*/ 1838325 h 1990725"/>
                  <a:gd name="connsiteX85" fmla="*/ 3546090 w 3832423"/>
                  <a:gd name="connsiteY85" fmla="*/ 1876425 h 1990725"/>
                  <a:gd name="connsiteX86" fmla="*/ 3565140 w 3832423"/>
                  <a:gd name="connsiteY86" fmla="*/ 1933575 h 1990725"/>
                  <a:gd name="connsiteX87" fmla="*/ 3536565 w 3832423"/>
                  <a:gd name="connsiteY87" fmla="*/ 1962150 h 1990725"/>
                  <a:gd name="connsiteX88" fmla="*/ 3565140 w 3832423"/>
                  <a:gd name="connsiteY88" fmla="*/ 1990725 h 1990725"/>
                  <a:gd name="connsiteX89" fmla="*/ 3612765 w 3832423"/>
                  <a:gd name="connsiteY89" fmla="*/ 1924050 h 1990725"/>
                  <a:gd name="connsiteX90" fmla="*/ 3612765 w 3832423"/>
                  <a:gd name="connsiteY90" fmla="*/ 1857375 h 1990725"/>
                  <a:gd name="connsiteX91" fmla="*/ 3622290 w 3832423"/>
                  <a:gd name="connsiteY91" fmla="*/ 1800225 h 1990725"/>
                  <a:gd name="connsiteX92" fmla="*/ 3622290 w 3832423"/>
                  <a:gd name="connsiteY92" fmla="*/ 1752600 h 1990725"/>
                  <a:gd name="connsiteX93" fmla="*/ 3622290 w 3832423"/>
                  <a:gd name="connsiteY93" fmla="*/ 1685925 h 1990725"/>
                  <a:gd name="connsiteX94" fmla="*/ 3631815 w 3832423"/>
                  <a:gd name="connsiteY94" fmla="*/ 1628775 h 1990725"/>
                  <a:gd name="connsiteX95" fmla="*/ 3641340 w 3832423"/>
                  <a:gd name="connsiteY95" fmla="*/ 1562100 h 1990725"/>
                  <a:gd name="connsiteX96" fmla="*/ 3631815 w 3832423"/>
                  <a:gd name="connsiteY96" fmla="*/ 1504950 h 1990725"/>
                  <a:gd name="connsiteX97" fmla="*/ 3660390 w 3832423"/>
                  <a:gd name="connsiteY97" fmla="*/ 1457325 h 1990725"/>
                  <a:gd name="connsiteX98" fmla="*/ 3631815 w 3832423"/>
                  <a:gd name="connsiteY98" fmla="*/ 1419225 h 1990725"/>
                  <a:gd name="connsiteX99" fmla="*/ 3660390 w 3832423"/>
                  <a:gd name="connsiteY99" fmla="*/ 1352550 h 1990725"/>
                  <a:gd name="connsiteX100" fmla="*/ 3660390 w 3832423"/>
                  <a:gd name="connsiteY100" fmla="*/ 1285875 h 1990725"/>
                  <a:gd name="connsiteX101" fmla="*/ 3641340 w 3832423"/>
                  <a:gd name="connsiteY101" fmla="*/ 1238250 h 1990725"/>
                  <a:gd name="connsiteX102" fmla="*/ 3650865 w 3832423"/>
                  <a:gd name="connsiteY102" fmla="*/ 1181100 h 1990725"/>
                  <a:gd name="connsiteX103" fmla="*/ 3650865 w 3832423"/>
                  <a:gd name="connsiteY103" fmla="*/ 1152525 h 1990725"/>
                  <a:gd name="connsiteX104" fmla="*/ 3660390 w 3832423"/>
                  <a:gd name="connsiteY104" fmla="*/ 1085850 h 1990725"/>
                  <a:gd name="connsiteX105" fmla="*/ 3660390 w 3832423"/>
                  <a:gd name="connsiteY105" fmla="*/ 1047750 h 1990725"/>
                  <a:gd name="connsiteX106" fmla="*/ 3650865 w 3832423"/>
                  <a:gd name="connsiteY106" fmla="*/ 981075 h 1990725"/>
                  <a:gd name="connsiteX107" fmla="*/ 3660390 w 3832423"/>
                  <a:gd name="connsiteY107" fmla="*/ 933450 h 1990725"/>
                  <a:gd name="connsiteX108" fmla="*/ 3679440 w 3832423"/>
                  <a:gd name="connsiteY108" fmla="*/ 866775 h 1990725"/>
                  <a:gd name="connsiteX109" fmla="*/ 3698490 w 3832423"/>
                  <a:gd name="connsiteY109" fmla="*/ 819150 h 1990725"/>
                  <a:gd name="connsiteX110" fmla="*/ 3679440 w 3832423"/>
                  <a:gd name="connsiteY110" fmla="*/ 781050 h 1990725"/>
                  <a:gd name="connsiteX111" fmla="*/ 3698490 w 3832423"/>
                  <a:gd name="connsiteY111" fmla="*/ 685800 h 1990725"/>
                  <a:gd name="connsiteX112" fmla="*/ 3765169 w 3832423"/>
                  <a:gd name="connsiteY112" fmla="*/ 742950 h 1990725"/>
                  <a:gd name="connsiteX113" fmla="*/ 3765165 w 3832423"/>
                  <a:gd name="connsiteY113" fmla="*/ 533400 h 1990725"/>
                  <a:gd name="connsiteX114" fmla="*/ 3774690 w 3832423"/>
                  <a:gd name="connsiteY114" fmla="*/ 485775 h 1990725"/>
                  <a:gd name="connsiteX115" fmla="*/ 3774690 w 3832423"/>
                  <a:gd name="connsiteY115" fmla="*/ 428625 h 1990725"/>
                  <a:gd name="connsiteX116" fmla="*/ 3793740 w 3832423"/>
                  <a:gd name="connsiteY116" fmla="*/ 361950 h 1990725"/>
                  <a:gd name="connsiteX117" fmla="*/ 3784215 w 3832423"/>
                  <a:gd name="connsiteY117" fmla="*/ 314325 h 1990725"/>
                  <a:gd name="connsiteX118" fmla="*/ 3784215 w 3832423"/>
                  <a:gd name="connsiteY118" fmla="*/ 247650 h 1990725"/>
                  <a:gd name="connsiteX119" fmla="*/ 3793740 w 3832423"/>
                  <a:gd name="connsiteY119" fmla="*/ 190500 h 1990725"/>
                  <a:gd name="connsiteX120" fmla="*/ 3822315 w 3832423"/>
                  <a:gd name="connsiteY120" fmla="*/ 142875 h 1990725"/>
                  <a:gd name="connsiteX121" fmla="*/ 3803265 w 3832423"/>
                  <a:gd name="connsiteY121" fmla="*/ 95250 h 1990725"/>
                  <a:gd name="connsiteX122" fmla="*/ 3831840 w 3832423"/>
                  <a:gd name="connsiteY122" fmla="*/ 57150 h 1990725"/>
                  <a:gd name="connsiteX123" fmla="*/ 3822315 w 3832423"/>
                  <a:gd name="connsiteY123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281075 w 3870525"/>
                  <a:gd name="connsiteY3" fmla="*/ 1095375 h 1990725"/>
                  <a:gd name="connsiteX4" fmla="*/ 433493 w 3870525"/>
                  <a:gd name="connsiteY4" fmla="*/ 1019175 h 1990725"/>
                  <a:gd name="connsiteX5" fmla="*/ 643068 w 3870525"/>
                  <a:gd name="connsiteY5" fmla="*/ 866775 h 1990725"/>
                  <a:gd name="connsiteX6" fmla="*/ 747856 w 3870525"/>
                  <a:gd name="connsiteY6" fmla="*/ 857250 h 1990725"/>
                  <a:gd name="connsiteX7" fmla="*/ 833591 w 3870525"/>
                  <a:gd name="connsiteY7" fmla="*/ 781050 h 1990725"/>
                  <a:gd name="connsiteX8" fmla="*/ 957043 w 3870525"/>
                  <a:gd name="connsiteY8" fmla="*/ 923925 h 1990725"/>
                  <a:gd name="connsiteX9" fmla="*/ 1002656 w 3870525"/>
                  <a:gd name="connsiteY9" fmla="*/ 742950 h 1990725"/>
                  <a:gd name="connsiteX10" fmla="*/ 1046672 w 3870525"/>
                  <a:gd name="connsiteY10" fmla="*/ 753636 h 1990725"/>
                  <a:gd name="connsiteX11" fmla="*/ 1158955 w 3870525"/>
                  <a:gd name="connsiteY11" fmla="*/ 590550 h 1990725"/>
                  <a:gd name="connsiteX12" fmla="*/ 1293401 w 3870525"/>
                  <a:gd name="connsiteY12" fmla="*/ 476258 h 1990725"/>
                  <a:gd name="connsiteX13" fmla="*/ 1507534 w 3870525"/>
                  <a:gd name="connsiteY13" fmla="*/ 361950 h 1990725"/>
                  <a:gd name="connsiteX14" fmla="*/ 1690944 w 3870525"/>
                  <a:gd name="connsiteY14" fmla="*/ 257175 h 1990725"/>
                  <a:gd name="connsiteX15" fmla="*/ 1890993 w 3870525"/>
                  <a:gd name="connsiteY15" fmla="*/ 161925 h 1990725"/>
                  <a:gd name="connsiteX16" fmla="*/ 1964764 w 3870525"/>
                  <a:gd name="connsiteY16" fmla="*/ 171450 h 1990725"/>
                  <a:gd name="connsiteX17" fmla="*/ 2393567 w 3870525"/>
                  <a:gd name="connsiteY17" fmla="*/ 28575 h 1990725"/>
                  <a:gd name="connsiteX18" fmla="*/ 2460242 w 3870525"/>
                  <a:gd name="connsiteY18" fmla="*/ 9525 h 1990725"/>
                  <a:gd name="connsiteX19" fmla="*/ 2574542 w 3870525"/>
                  <a:gd name="connsiteY19" fmla="*/ 19050 h 1990725"/>
                  <a:gd name="connsiteX20" fmla="*/ 2593592 w 3870525"/>
                  <a:gd name="connsiteY20" fmla="*/ 47625 h 1990725"/>
                  <a:gd name="connsiteX21" fmla="*/ 2603117 w 3870525"/>
                  <a:gd name="connsiteY21" fmla="*/ 95250 h 1990725"/>
                  <a:gd name="connsiteX22" fmla="*/ 2612642 w 3870525"/>
                  <a:gd name="connsiteY22" fmla="*/ 333375 h 1990725"/>
                  <a:gd name="connsiteX23" fmla="*/ 2641217 w 3870525"/>
                  <a:gd name="connsiteY23" fmla="*/ 495300 h 1990725"/>
                  <a:gd name="connsiteX24" fmla="*/ 2650742 w 3870525"/>
                  <a:gd name="connsiteY24" fmla="*/ 523875 h 1990725"/>
                  <a:gd name="connsiteX25" fmla="*/ 2669793 w 3870525"/>
                  <a:gd name="connsiteY25" fmla="*/ 647700 h 1990725"/>
                  <a:gd name="connsiteX26" fmla="*/ 2669790 w 3870525"/>
                  <a:gd name="connsiteY26" fmla="*/ 695325 h 1990725"/>
                  <a:gd name="connsiteX27" fmla="*/ 2669791 w 3870525"/>
                  <a:gd name="connsiteY27" fmla="*/ 742950 h 1990725"/>
                  <a:gd name="connsiteX28" fmla="*/ 2717417 w 3870525"/>
                  <a:gd name="connsiteY28" fmla="*/ 723900 h 1990725"/>
                  <a:gd name="connsiteX29" fmla="*/ 2726942 w 3870525"/>
                  <a:gd name="connsiteY29" fmla="*/ 876300 h 1990725"/>
                  <a:gd name="connsiteX30" fmla="*/ 2736467 w 3870525"/>
                  <a:gd name="connsiteY30" fmla="*/ 904875 h 1990725"/>
                  <a:gd name="connsiteX31" fmla="*/ 2726942 w 3870525"/>
                  <a:gd name="connsiteY31" fmla="*/ 952500 h 1990725"/>
                  <a:gd name="connsiteX32" fmla="*/ 2745992 w 3870525"/>
                  <a:gd name="connsiteY32" fmla="*/ 1000125 h 1990725"/>
                  <a:gd name="connsiteX33" fmla="*/ 2745992 w 3870525"/>
                  <a:gd name="connsiteY33" fmla="*/ 1028700 h 1990725"/>
                  <a:gd name="connsiteX34" fmla="*/ 2755517 w 3870525"/>
                  <a:gd name="connsiteY34" fmla="*/ 1076325 h 1990725"/>
                  <a:gd name="connsiteX35" fmla="*/ 2755517 w 3870525"/>
                  <a:gd name="connsiteY35" fmla="*/ 1123950 h 1990725"/>
                  <a:gd name="connsiteX36" fmla="*/ 2765042 w 3870525"/>
                  <a:gd name="connsiteY36" fmla="*/ 1162050 h 1990725"/>
                  <a:gd name="connsiteX37" fmla="*/ 2755517 w 3870525"/>
                  <a:gd name="connsiteY37" fmla="*/ 1181100 h 1990725"/>
                  <a:gd name="connsiteX38" fmla="*/ 2774567 w 3870525"/>
                  <a:gd name="connsiteY38" fmla="*/ 1219200 h 1990725"/>
                  <a:gd name="connsiteX39" fmla="*/ 2774567 w 3870525"/>
                  <a:gd name="connsiteY39" fmla="*/ 1266825 h 1990725"/>
                  <a:gd name="connsiteX40" fmla="*/ 2793617 w 3870525"/>
                  <a:gd name="connsiteY40" fmla="*/ 1314450 h 1990725"/>
                  <a:gd name="connsiteX41" fmla="*/ 2793617 w 3870525"/>
                  <a:gd name="connsiteY41" fmla="*/ 1362075 h 1990725"/>
                  <a:gd name="connsiteX42" fmla="*/ 2831717 w 3870525"/>
                  <a:gd name="connsiteY42" fmla="*/ 1400175 h 1990725"/>
                  <a:gd name="connsiteX43" fmla="*/ 2860292 w 3870525"/>
                  <a:gd name="connsiteY43" fmla="*/ 1362075 h 1990725"/>
                  <a:gd name="connsiteX44" fmla="*/ 2869817 w 3870525"/>
                  <a:gd name="connsiteY44" fmla="*/ 1314450 h 1990725"/>
                  <a:gd name="connsiteX45" fmla="*/ 2888867 w 3870525"/>
                  <a:gd name="connsiteY45" fmla="*/ 1257300 h 1990725"/>
                  <a:gd name="connsiteX46" fmla="*/ 2888867 w 3870525"/>
                  <a:gd name="connsiteY46" fmla="*/ 1219200 h 1990725"/>
                  <a:gd name="connsiteX47" fmla="*/ 2907917 w 3870525"/>
                  <a:gd name="connsiteY47" fmla="*/ 1152525 h 1990725"/>
                  <a:gd name="connsiteX48" fmla="*/ 2898392 w 3870525"/>
                  <a:gd name="connsiteY48" fmla="*/ 1085850 h 1990725"/>
                  <a:gd name="connsiteX49" fmla="*/ 2907917 w 3870525"/>
                  <a:gd name="connsiteY49" fmla="*/ 1057275 h 1990725"/>
                  <a:gd name="connsiteX50" fmla="*/ 2926967 w 3870525"/>
                  <a:gd name="connsiteY50" fmla="*/ 990600 h 1990725"/>
                  <a:gd name="connsiteX51" fmla="*/ 2936492 w 3870525"/>
                  <a:gd name="connsiteY51" fmla="*/ 942975 h 1990725"/>
                  <a:gd name="connsiteX52" fmla="*/ 2946017 w 3870525"/>
                  <a:gd name="connsiteY52" fmla="*/ 895350 h 1990725"/>
                  <a:gd name="connsiteX53" fmla="*/ 2965067 w 3870525"/>
                  <a:gd name="connsiteY53" fmla="*/ 847725 h 1990725"/>
                  <a:gd name="connsiteX54" fmla="*/ 3012692 w 3870525"/>
                  <a:gd name="connsiteY54" fmla="*/ 904875 h 1990725"/>
                  <a:gd name="connsiteX55" fmla="*/ 3012692 w 3870525"/>
                  <a:gd name="connsiteY55" fmla="*/ 952500 h 1990725"/>
                  <a:gd name="connsiteX56" fmla="*/ 3079370 w 3870525"/>
                  <a:gd name="connsiteY56" fmla="*/ 1047750 h 1990725"/>
                  <a:gd name="connsiteX57" fmla="*/ 3146044 w 3870525"/>
                  <a:gd name="connsiteY57" fmla="*/ 962025 h 1990725"/>
                  <a:gd name="connsiteX58" fmla="*/ 3174617 w 3870525"/>
                  <a:gd name="connsiteY58" fmla="*/ 1019175 h 1990725"/>
                  <a:gd name="connsiteX59" fmla="*/ 3184142 w 3870525"/>
                  <a:gd name="connsiteY59" fmla="*/ 819150 h 1990725"/>
                  <a:gd name="connsiteX60" fmla="*/ 3231767 w 3870525"/>
                  <a:gd name="connsiteY60" fmla="*/ 762000 h 1990725"/>
                  <a:gd name="connsiteX61" fmla="*/ 3288917 w 3870525"/>
                  <a:gd name="connsiteY61" fmla="*/ 762000 h 1990725"/>
                  <a:gd name="connsiteX62" fmla="*/ 3346067 w 3870525"/>
                  <a:gd name="connsiteY62" fmla="*/ 771525 h 1990725"/>
                  <a:gd name="connsiteX63" fmla="*/ 3403218 w 3870525"/>
                  <a:gd name="connsiteY63" fmla="*/ 790575 h 1990725"/>
                  <a:gd name="connsiteX64" fmla="*/ 3412742 w 3870525"/>
                  <a:gd name="connsiteY64" fmla="*/ 857250 h 1990725"/>
                  <a:gd name="connsiteX65" fmla="*/ 3431792 w 3870525"/>
                  <a:gd name="connsiteY65" fmla="*/ 914400 h 1990725"/>
                  <a:gd name="connsiteX66" fmla="*/ 3450842 w 3870525"/>
                  <a:gd name="connsiteY66" fmla="*/ 971550 h 1990725"/>
                  <a:gd name="connsiteX67" fmla="*/ 3469892 w 3870525"/>
                  <a:gd name="connsiteY67" fmla="*/ 1028700 h 1990725"/>
                  <a:gd name="connsiteX68" fmla="*/ 3460367 w 3870525"/>
                  <a:gd name="connsiteY68" fmla="*/ 1057275 h 1990725"/>
                  <a:gd name="connsiteX69" fmla="*/ 3488942 w 3870525"/>
                  <a:gd name="connsiteY69" fmla="*/ 1114425 h 1990725"/>
                  <a:gd name="connsiteX70" fmla="*/ 3488942 w 3870525"/>
                  <a:gd name="connsiteY70" fmla="*/ 1162050 h 1990725"/>
                  <a:gd name="connsiteX71" fmla="*/ 3488942 w 3870525"/>
                  <a:gd name="connsiteY71" fmla="*/ 1209675 h 1990725"/>
                  <a:gd name="connsiteX72" fmla="*/ 3469892 w 3870525"/>
                  <a:gd name="connsiteY72" fmla="*/ 1238250 h 1990725"/>
                  <a:gd name="connsiteX73" fmla="*/ 3479417 w 3870525"/>
                  <a:gd name="connsiteY73" fmla="*/ 1276350 h 1990725"/>
                  <a:gd name="connsiteX74" fmla="*/ 3488942 w 3870525"/>
                  <a:gd name="connsiteY74" fmla="*/ 1333500 h 1990725"/>
                  <a:gd name="connsiteX75" fmla="*/ 3507992 w 3870525"/>
                  <a:gd name="connsiteY75" fmla="*/ 1390650 h 1990725"/>
                  <a:gd name="connsiteX76" fmla="*/ 3507992 w 3870525"/>
                  <a:gd name="connsiteY76" fmla="*/ 1447800 h 1990725"/>
                  <a:gd name="connsiteX77" fmla="*/ 3527042 w 3870525"/>
                  <a:gd name="connsiteY77" fmla="*/ 1504950 h 1990725"/>
                  <a:gd name="connsiteX78" fmla="*/ 3546092 w 3870525"/>
                  <a:gd name="connsiteY78" fmla="*/ 1562100 h 1990725"/>
                  <a:gd name="connsiteX79" fmla="*/ 3555617 w 3870525"/>
                  <a:gd name="connsiteY79" fmla="*/ 1590675 h 1990725"/>
                  <a:gd name="connsiteX80" fmla="*/ 3555617 w 3870525"/>
                  <a:gd name="connsiteY80" fmla="*/ 1638300 h 1990725"/>
                  <a:gd name="connsiteX81" fmla="*/ 3574667 w 3870525"/>
                  <a:gd name="connsiteY81" fmla="*/ 1685925 h 1990725"/>
                  <a:gd name="connsiteX82" fmla="*/ 3574667 w 3870525"/>
                  <a:gd name="connsiteY82" fmla="*/ 1743075 h 1990725"/>
                  <a:gd name="connsiteX83" fmla="*/ 3584192 w 3870525"/>
                  <a:gd name="connsiteY83" fmla="*/ 1800225 h 1990725"/>
                  <a:gd name="connsiteX84" fmla="*/ 3574667 w 3870525"/>
                  <a:gd name="connsiteY84" fmla="*/ 1838325 h 1990725"/>
                  <a:gd name="connsiteX85" fmla="*/ 3584192 w 3870525"/>
                  <a:gd name="connsiteY85" fmla="*/ 1876425 h 1990725"/>
                  <a:gd name="connsiteX86" fmla="*/ 3603242 w 3870525"/>
                  <a:gd name="connsiteY86" fmla="*/ 1933575 h 1990725"/>
                  <a:gd name="connsiteX87" fmla="*/ 3574667 w 3870525"/>
                  <a:gd name="connsiteY87" fmla="*/ 1962150 h 1990725"/>
                  <a:gd name="connsiteX88" fmla="*/ 3603242 w 3870525"/>
                  <a:gd name="connsiteY88" fmla="*/ 1990725 h 1990725"/>
                  <a:gd name="connsiteX89" fmla="*/ 3650867 w 3870525"/>
                  <a:gd name="connsiteY89" fmla="*/ 1924050 h 1990725"/>
                  <a:gd name="connsiteX90" fmla="*/ 3650867 w 3870525"/>
                  <a:gd name="connsiteY90" fmla="*/ 1857375 h 1990725"/>
                  <a:gd name="connsiteX91" fmla="*/ 3660392 w 3870525"/>
                  <a:gd name="connsiteY91" fmla="*/ 1800225 h 1990725"/>
                  <a:gd name="connsiteX92" fmla="*/ 3660392 w 3870525"/>
                  <a:gd name="connsiteY92" fmla="*/ 1752600 h 1990725"/>
                  <a:gd name="connsiteX93" fmla="*/ 3660392 w 3870525"/>
                  <a:gd name="connsiteY93" fmla="*/ 1685925 h 1990725"/>
                  <a:gd name="connsiteX94" fmla="*/ 3669917 w 3870525"/>
                  <a:gd name="connsiteY94" fmla="*/ 1628775 h 1990725"/>
                  <a:gd name="connsiteX95" fmla="*/ 3679442 w 3870525"/>
                  <a:gd name="connsiteY95" fmla="*/ 1562100 h 1990725"/>
                  <a:gd name="connsiteX96" fmla="*/ 3669917 w 3870525"/>
                  <a:gd name="connsiteY96" fmla="*/ 1504950 h 1990725"/>
                  <a:gd name="connsiteX97" fmla="*/ 3698492 w 3870525"/>
                  <a:gd name="connsiteY97" fmla="*/ 1457325 h 1990725"/>
                  <a:gd name="connsiteX98" fmla="*/ 3669917 w 3870525"/>
                  <a:gd name="connsiteY98" fmla="*/ 1419225 h 1990725"/>
                  <a:gd name="connsiteX99" fmla="*/ 3698492 w 3870525"/>
                  <a:gd name="connsiteY99" fmla="*/ 1352550 h 1990725"/>
                  <a:gd name="connsiteX100" fmla="*/ 3698492 w 3870525"/>
                  <a:gd name="connsiteY100" fmla="*/ 1285875 h 1990725"/>
                  <a:gd name="connsiteX101" fmla="*/ 3679442 w 3870525"/>
                  <a:gd name="connsiteY101" fmla="*/ 1238250 h 1990725"/>
                  <a:gd name="connsiteX102" fmla="*/ 3688967 w 3870525"/>
                  <a:gd name="connsiteY102" fmla="*/ 1181100 h 1990725"/>
                  <a:gd name="connsiteX103" fmla="*/ 3688967 w 3870525"/>
                  <a:gd name="connsiteY103" fmla="*/ 1152525 h 1990725"/>
                  <a:gd name="connsiteX104" fmla="*/ 3698492 w 3870525"/>
                  <a:gd name="connsiteY104" fmla="*/ 1085850 h 1990725"/>
                  <a:gd name="connsiteX105" fmla="*/ 3698492 w 3870525"/>
                  <a:gd name="connsiteY105" fmla="*/ 1047750 h 1990725"/>
                  <a:gd name="connsiteX106" fmla="*/ 3688967 w 3870525"/>
                  <a:gd name="connsiteY106" fmla="*/ 981075 h 1990725"/>
                  <a:gd name="connsiteX107" fmla="*/ 3698492 w 3870525"/>
                  <a:gd name="connsiteY107" fmla="*/ 933450 h 1990725"/>
                  <a:gd name="connsiteX108" fmla="*/ 3717542 w 3870525"/>
                  <a:gd name="connsiteY108" fmla="*/ 866775 h 1990725"/>
                  <a:gd name="connsiteX109" fmla="*/ 3736592 w 3870525"/>
                  <a:gd name="connsiteY109" fmla="*/ 819150 h 1990725"/>
                  <a:gd name="connsiteX110" fmla="*/ 3717542 w 3870525"/>
                  <a:gd name="connsiteY110" fmla="*/ 781050 h 1990725"/>
                  <a:gd name="connsiteX111" fmla="*/ 3736592 w 3870525"/>
                  <a:gd name="connsiteY111" fmla="*/ 685800 h 1990725"/>
                  <a:gd name="connsiteX112" fmla="*/ 3803271 w 3870525"/>
                  <a:gd name="connsiteY112" fmla="*/ 742950 h 1990725"/>
                  <a:gd name="connsiteX113" fmla="*/ 3803267 w 3870525"/>
                  <a:gd name="connsiteY113" fmla="*/ 533400 h 1990725"/>
                  <a:gd name="connsiteX114" fmla="*/ 3812792 w 3870525"/>
                  <a:gd name="connsiteY114" fmla="*/ 485775 h 1990725"/>
                  <a:gd name="connsiteX115" fmla="*/ 3812792 w 3870525"/>
                  <a:gd name="connsiteY115" fmla="*/ 428625 h 1990725"/>
                  <a:gd name="connsiteX116" fmla="*/ 3831842 w 3870525"/>
                  <a:gd name="connsiteY116" fmla="*/ 361950 h 1990725"/>
                  <a:gd name="connsiteX117" fmla="*/ 3822317 w 3870525"/>
                  <a:gd name="connsiteY117" fmla="*/ 314325 h 1990725"/>
                  <a:gd name="connsiteX118" fmla="*/ 3822317 w 3870525"/>
                  <a:gd name="connsiteY118" fmla="*/ 247650 h 1990725"/>
                  <a:gd name="connsiteX119" fmla="*/ 3831842 w 3870525"/>
                  <a:gd name="connsiteY119" fmla="*/ 190500 h 1990725"/>
                  <a:gd name="connsiteX120" fmla="*/ 3860417 w 3870525"/>
                  <a:gd name="connsiteY120" fmla="*/ 142875 h 1990725"/>
                  <a:gd name="connsiteX121" fmla="*/ 3841367 w 3870525"/>
                  <a:gd name="connsiteY121" fmla="*/ 95250 h 1990725"/>
                  <a:gd name="connsiteX122" fmla="*/ 3869942 w 3870525"/>
                  <a:gd name="connsiteY122" fmla="*/ 57150 h 1990725"/>
                  <a:gd name="connsiteX123" fmla="*/ 3860417 w 3870525"/>
                  <a:gd name="connsiteY123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281075 w 3870525"/>
                  <a:gd name="connsiteY3" fmla="*/ 1095375 h 1990725"/>
                  <a:gd name="connsiteX4" fmla="*/ 433493 w 3870525"/>
                  <a:gd name="connsiteY4" fmla="*/ 1019175 h 1990725"/>
                  <a:gd name="connsiteX5" fmla="*/ 643068 w 3870525"/>
                  <a:gd name="connsiteY5" fmla="*/ 866775 h 1990725"/>
                  <a:gd name="connsiteX6" fmla="*/ 747856 w 3870525"/>
                  <a:gd name="connsiteY6" fmla="*/ 857250 h 1990725"/>
                  <a:gd name="connsiteX7" fmla="*/ 833591 w 3870525"/>
                  <a:gd name="connsiteY7" fmla="*/ 781050 h 1990725"/>
                  <a:gd name="connsiteX8" fmla="*/ 899890 w 3870525"/>
                  <a:gd name="connsiteY8" fmla="*/ 914400 h 1990725"/>
                  <a:gd name="connsiteX9" fmla="*/ 1002656 w 3870525"/>
                  <a:gd name="connsiteY9" fmla="*/ 742950 h 1990725"/>
                  <a:gd name="connsiteX10" fmla="*/ 1046672 w 3870525"/>
                  <a:gd name="connsiteY10" fmla="*/ 753636 h 1990725"/>
                  <a:gd name="connsiteX11" fmla="*/ 1158955 w 3870525"/>
                  <a:gd name="connsiteY11" fmla="*/ 590550 h 1990725"/>
                  <a:gd name="connsiteX12" fmla="*/ 1293401 w 3870525"/>
                  <a:gd name="connsiteY12" fmla="*/ 476258 h 1990725"/>
                  <a:gd name="connsiteX13" fmla="*/ 1507534 w 3870525"/>
                  <a:gd name="connsiteY13" fmla="*/ 361950 h 1990725"/>
                  <a:gd name="connsiteX14" fmla="*/ 1690944 w 3870525"/>
                  <a:gd name="connsiteY14" fmla="*/ 257175 h 1990725"/>
                  <a:gd name="connsiteX15" fmla="*/ 1890993 w 3870525"/>
                  <a:gd name="connsiteY15" fmla="*/ 161925 h 1990725"/>
                  <a:gd name="connsiteX16" fmla="*/ 1964764 w 3870525"/>
                  <a:gd name="connsiteY16" fmla="*/ 171450 h 1990725"/>
                  <a:gd name="connsiteX17" fmla="*/ 2393567 w 3870525"/>
                  <a:gd name="connsiteY17" fmla="*/ 28575 h 1990725"/>
                  <a:gd name="connsiteX18" fmla="*/ 2460242 w 3870525"/>
                  <a:gd name="connsiteY18" fmla="*/ 9525 h 1990725"/>
                  <a:gd name="connsiteX19" fmla="*/ 2574542 w 3870525"/>
                  <a:gd name="connsiteY19" fmla="*/ 19050 h 1990725"/>
                  <a:gd name="connsiteX20" fmla="*/ 2593592 w 3870525"/>
                  <a:gd name="connsiteY20" fmla="*/ 47625 h 1990725"/>
                  <a:gd name="connsiteX21" fmla="*/ 2603117 w 3870525"/>
                  <a:gd name="connsiteY21" fmla="*/ 95250 h 1990725"/>
                  <a:gd name="connsiteX22" fmla="*/ 2612642 w 3870525"/>
                  <a:gd name="connsiteY22" fmla="*/ 333375 h 1990725"/>
                  <a:gd name="connsiteX23" fmla="*/ 2641217 w 3870525"/>
                  <a:gd name="connsiteY23" fmla="*/ 495300 h 1990725"/>
                  <a:gd name="connsiteX24" fmla="*/ 2650742 w 3870525"/>
                  <a:gd name="connsiteY24" fmla="*/ 523875 h 1990725"/>
                  <a:gd name="connsiteX25" fmla="*/ 2669793 w 3870525"/>
                  <a:gd name="connsiteY25" fmla="*/ 647700 h 1990725"/>
                  <a:gd name="connsiteX26" fmla="*/ 2669790 w 3870525"/>
                  <a:gd name="connsiteY26" fmla="*/ 695325 h 1990725"/>
                  <a:gd name="connsiteX27" fmla="*/ 2669791 w 3870525"/>
                  <a:gd name="connsiteY27" fmla="*/ 742950 h 1990725"/>
                  <a:gd name="connsiteX28" fmla="*/ 2717417 w 3870525"/>
                  <a:gd name="connsiteY28" fmla="*/ 723900 h 1990725"/>
                  <a:gd name="connsiteX29" fmla="*/ 2726942 w 3870525"/>
                  <a:gd name="connsiteY29" fmla="*/ 876300 h 1990725"/>
                  <a:gd name="connsiteX30" fmla="*/ 2736467 w 3870525"/>
                  <a:gd name="connsiteY30" fmla="*/ 904875 h 1990725"/>
                  <a:gd name="connsiteX31" fmla="*/ 2726942 w 3870525"/>
                  <a:gd name="connsiteY31" fmla="*/ 952500 h 1990725"/>
                  <a:gd name="connsiteX32" fmla="*/ 2745992 w 3870525"/>
                  <a:gd name="connsiteY32" fmla="*/ 1000125 h 1990725"/>
                  <a:gd name="connsiteX33" fmla="*/ 2745992 w 3870525"/>
                  <a:gd name="connsiteY33" fmla="*/ 1028700 h 1990725"/>
                  <a:gd name="connsiteX34" fmla="*/ 2755517 w 3870525"/>
                  <a:gd name="connsiteY34" fmla="*/ 1076325 h 1990725"/>
                  <a:gd name="connsiteX35" fmla="*/ 2755517 w 3870525"/>
                  <a:gd name="connsiteY35" fmla="*/ 1123950 h 1990725"/>
                  <a:gd name="connsiteX36" fmla="*/ 2765042 w 3870525"/>
                  <a:gd name="connsiteY36" fmla="*/ 1162050 h 1990725"/>
                  <a:gd name="connsiteX37" fmla="*/ 2755517 w 3870525"/>
                  <a:gd name="connsiteY37" fmla="*/ 1181100 h 1990725"/>
                  <a:gd name="connsiteX38" fmla="*/ 2774567 w 3870525"/>
                  <a:gd name="connsiteY38" fmla="*/ 1219200 h 1990725"/>
                  <a:gd name="connsiteX39" fmla="*/ 2774567 w 3870525"/>
                  <a:gd name="connsiteY39" fmla="*/ 1266825 h 1990725"/>
                  <a:gd name="connsiteX40" fmla="*/ 2793617 w 3870525"/>
                  <a:gd name="connsiteY40" fmla="*/ 1314450 h 1990725"/>
                  <a:gd name="connsiteX41" fmla="*/ 2793617 w 3870525"/>
                  <a:gd name="connsiteY41" fmla="*/ 1362075 h 1990725"/>
                  <a:gd name="connsiteX42" fmla="*/ 2831717 w 3870525"/>
                  <a:gd name="connsiteY42" fmla="*/ 1400175 h 1990725"/>
                  <a:gd name="connsiteX43" fmla="*/ 2860292 w 3870525"/>
                  <a:gd name="connsiteY43" fmla="*/ 1362075 h 1990725"/>
                  <a:gd name="connsiteX44" fmla="*/ 2869817 w 3870525"/>
                  <a:gd name="connsiteY44" fmla="*/ 1314450 h 1990725"/>
                  <a:gd name="connsiteX45" fmla="*/ 2888867 w 3870525"/>
                  <a:gd name="connsiteY45" fmla="*/ 1257300 h 1990725"/>
                  <a:gd name="connsiteX46" fmla="*/ 2888867 w 3870525"/>
                  <a:gd name="connsiteY46" fmla="*/ 1219200 h 1990725"/>
                  <a:gd name="connsiteX47" fmla="*/ 2907917 w 3870525"/>
                  <a:gd name="connsiteY47" fmla="*/ 1152525 h 1990725"/>
                  <a:gd name="connsiteX48" fmla="*/ 2898392 w 3870525"/>
                  <a:gd name="connsiteY48" fmla="*/ 1085850 h 1990725"/>
                  <a:gd name="connsiteX49" fmla="*/ 2907917 w 3870525"/>
                  <a:gd name="connsiteY49" fmla="*/ 1057275 h 1990725"/>
                  <a:gd name="connsiteX50" fmla="*/ 2926967 w 3870525"/>
                  <a:gd name="connsiteY50" fmla="*/ 990600 h 1990725"/>
                  <a:gd name="connsiteX51" fmla="*/ 2936492 w 3870525"/>
                  <a:gd name="connsiteY51" fmla="*/ 942975 h 1990725"/>
                  <a:gd name="connsiteX52" fmla="*/ 2946017 w 3870525"/>
                  <a:gd name="connsiteY52" fmla="*/ 895350 h 1990725"/>
                  <a:gd name="connsiteX53" fmla="*/ 2965067 w 3870525"/>
                  <a:gd name="connsiteY53" fmla="*/ 847725 h 1990725"/>
                  <a:gd name="connsiteX54" fmla="*/ 3012692 w 3870525"/>
                  <a:gd name="connsiteY54" fmla="*/ 904875 h 1990725"/>
                  <a:gd name="connsiteX55" fmla="*/ 3012692 w 3870525"/>
                  <a:gd name="connsiteY55" fmla="*/ 952500 h 1990725"/>
                  <a:gd name="connsiteX56" fmla="*/ 3079370 w 3870525"/>
                  <a:gd name="connsiteY56" fmla="*/ 1047750 h 1990725"/>
                  <a:gd name="connsiteX57" fmla="*/ 3146044 w 3870525"/>
                  <a:gd name="connsiteY57" fmla="*/ 962025 h 1990725"/>
                  <a:gd name="connsiteX58" fmla="*/ 3174617 w 3870525"/>
                  <a:gd name="connsiteY58" fmla="*/ 1019175 h 1990725"/>
                  <a:gd name="connsiteX59" fmla="*/ 3184142 w 3870525"/>
                  <a:gd name="connsiteY59" fmla="*/ 819150 h 1990725"/>
                  <a:gd name="connsiteX60" fmla="*/ 3231767 w 3870525"/>
                  <a:gd name="connsiteY60" fmla="*/ 762000 h 1990725"/>
                  <a:gd name="connsiteX61" fmla="*/ 3288917 w 3870525"/>
                  <a:gd name="connsiteY61" fmla="*/ 762000 h 1990725"/>
                  <a:gd name="connsiteX62" fmla="*/ 3346067 w 3870525"/>
                  <a:gd name="connsiteY62" fmla="*/ 771525 h 1990725"/>
                  <a:gd name="connsiteX63" fmla="*/ 3403218 w 3870525"/>
                  <a:gd name="connsiteY63" fmla="*/ 790575 h 1990725"/>
                  <a:gd name="connsiteX64" fmla="*/ 3412742 w 3870525"/>
                  <a:gd name="connsiteY64" fmla="*/ 857250 h 1990725"/>
                  <a:gd name="connsiteX65" fmla="*/ 3431792 w 3870525"/>
                  <a:gd name="connsiteY65" fmla="*/ 914400 h 1990725"/>
                  <a:gd name="connsiteX66" fmla="*/ 3450842 w 3870525"/>
                  <a:gd name="connsiteY66" fmla="*/ 971550 h 1990725"/>
                  <a:gd name="connsiteX67" fmla="*/ 3469892 w 3870525"/>
                  <a:gd name="connsiteY67" fmla="*/ 1028700 h 1990725"/>
                  <a:gd name="connsiteX68" fmla="*/ 3460367 w 3870525"/>
                  <a:gd name="connsiteY68" fmla="*/ 1057275 h 1990725"/>
                  <a:gd name="connsiteX69" fmla="*/ 3488942 w 3870525"/>
                  <a:gd name="connsiteY69" fmla="*/ 1114425 h 1990725"/>
                  <a:gd name="connsiteX70" fmla="*/ 3488942 w 3870525"/>
                  <a:gd name="connsiteY70" fmla="*/ 1162050 h 1990725"/>
                  <a:gd name="connsiteX71" fmla="*/ 3488942 w 3870525"/>
                  <a:gd name="connsiteY71" fmla="*/ 1209675 h 1990725"/>
                  <a:gd name="connsiteX72" fmla="*/ 3469892 w 3870525"/>
                  <a:gd name="connsiteY72" fmla="*/ 1238250 h 1990725"/>
                  <a:gd name="connsiteX73" fmla="*/ 3479417 w 3870525"/>
                  <a:gd name="connsiteY73" fmla="*/ 1276350 h 1990725"/>
                  <a:gd name="connsiteX74" fmla="*/ 3488942 w 3870525"/>
                  <a:gd name="connsiteY74" fmla="*/ 1333500 h 1990725"/>
                  <a:gd name="connsiteX75" fmla="*/ 3507992 w 3870525"/>
                  <a:gd name="connsiteY75" fmla="*/ 1390650 h 1990725"/>
                  <a:gd name="connsiteX76" fmla="*/ 3507992 w 3870525"/>
                  <a:gd name="connsiteY76" fmla="*/ 1447800 h 1990725"/>
                  <a:gd name="connsiteX77" fmla="*/ 3527042 w 3870525"/>
                  <a:gd name="connsiteY77" fmla="*/ 1504950 h 1990725"/>
                  <a:gd name="connsiteX78" fmla="*/ 3546092 w 3870525"/>
                  <a:gd name="connsiteY78" fmla="*/ 1562100 h 1990725"/>
                  <a:gd name="connsiteX79" fmla="*/ 3555617 w 3870525"/>
                  <a:gd name="connsiteY79" fmla="*/ 1590675 h 1990725"/>
                  <a:gd name="connsiteX80" fmla="*/ 3555617 w 3870525"/>
                  <a:gd name="connsiteY80" fmla="*/ 1638300 h 1990725"/>
                  <a:gd name="connsiteX81" fmla="*/ 3574667 w 3870525"/>
                  <a:gd name="connsiteY81" fmla="*/ 1685925 h 1990725"/>
                  <a:gd name="connsiteX82" fmla="*/ 3574667 w 3870525"/>
                  <a:gd name="connsiteY82" fmla="*/ 1743075 h 1990725"/>
                  <a:gd name="connsiteX83" fmla="*/ 3584192 w 3870525"/>
                  <a:gd name="connsiteY83" fmla="*/ 1800225 h 1990725"/>
                  <a:gd name="connsiteX84" fmla="*/ 3574667 w 3870525"/>
                  <a:gd name="connsiteY84" fmla="*/ 1838325 h 1990725"/>
                  <a:gd name="connsiteX85" fmla="*/ 3584192 w 3870525"/>
                  <a:gd name="connsiteY85" fmla="*/ 1876425 h 1990725"/>
                  <a:gd name="connsiteX86" fmla="*/ 3603242 w 3870525"/>
                  <a:gd name="connsiteY86" fmla="*/ 1933575 h 1990725"/>
                  <a:gd name="connsiteX87" fmla="*/ 3574667 w 3870525"/>
                  <a:gd name="connsiteY87" fmla="*/ 1962150 h 1990725"/>
                  <a:gd name="connsiteX88" fmla="*/ 3603242 w 3870525"/>
                  <a:gd name="connsiteY88" fmla="*/ 1990725 h 1990725"/>
                  <a:gd name="connsiteX89" fmla="*/ 3650867 w 3870525"/>
                  <a:gd name="connsiteY89" fmla="*/ 1924050 h 1990725"/>
                  <a:gd name="connsiteX90" fmla="*/ 3650867 w 3870525"/>
                  <a:gd name="connsiteY90" fmla="*/ 1857375 h 1990725"/>
                  <a:gd name="connsiteX91" fmla="*/ 3660392 w 3870525"/>
                  <a:gd name="connsiteY91" fmla="*/ 1800225 h 1990725"/>
                  <a:gd name="connsiteX92" fmla="*/ 3660392 w 3870525"/>
                  <a:gd name="connsiteY92" fmla="*/ 1752600 h 1990725"/>
                  <a:gd name="connsiteX93" fmla="*/ 3660392 w 3870525"/>
                  <a:gd name="connsiteY93" fmla="*/ 1685925 h 1990725"/>
                  <a:gd name="connsiteX94" fmla="*/ 3669917 w 3870525"/>
                  <a:gd name="connsiteY94" fmla="*/ 1628775 h 1990725"/>
                  <a:gd name="connsiteX95" fmla="*/ 3679442 w 3870525"/>
                  <a:gd name="connsiteY95" fmla="*/ 1562100 h 1990725"/>
                  <a:gd name="connsiteX96" fmla="*/ 3669917 w 3870525"/>
                  <a:gd name="connsiteY96" fmla="*/ 1504950 h 1990725"/>
                  <a:gd name="connsiteX97" fmla="*/ 3698492 w 3870525"/>
                  <a:gd name="connsiteY97" fmla="*/ 1457325 h 1990725"/>
                  <a:gd name="connsiteX98" fmla="*/ 3669917 w 3870525"/>
                  <a:gd name="connsiteY98" fmla="*/ 1419225 h 1990725"/>
                  <a:gd name="connsiteX99" fmla="*/ 3698492 w 3870525"/>
                  <a:gd name="connsiteY99" fmla="*/ 1352550 h 1990725"/>
                  <a:gd name="connsiteX100" fmla="*/ 3698492 w 3870525"/>
                  <a:gd name="connsiteY100" fmla="*/ 1285875 h 1990725"/>
                  <a:gd name="connsiteX101" fmla="*/ 3679442 w 3870525"/>
                  <a:gd name="connsiteY101" fmla="*/ 1238250 h 1990725"/>
                  <a:gd name="connsiteX102" fmla="*/ 3688967 w 3870525"/>
                  <a:gd name="connsiteY102" fmla="*/ 1181100 h 1990725"/>
                  <a:gd name="connsiteX103" fmla="*/ 3688967 w 3870525"/>
                  <a:gd name="connsiteY103" fmla="*/ 1152525 h 1990725"/>
                  <a:gd name="connsiteX104" fmla="*/ 3698492 w 3870525"/>
                  <a:gd name="connsiteY104" fmla="*/ 1085850 h 1990725"/>
                  <a:gd name="connsiteX105" fmla="*/ 3698492 w 3870525"/>
                  <a:gd name="connsiteY105" fmla="*/ 1047750 h 1990725"/>
                  <a:gd name="connsiteX106" fmla="*/ 3688967 w 3870525"/>
                  <a:gd name="connsiteY106" fmla="*/ 981075 h 1990725"/>
                  <a:gd name="connsiteX107" fmla="*/ 3698492 w 3870525"/>
                  <a:gd name="connsiteY107" fmla="*/ 933450 h 1990725"/>
                  <a:gd name="connsiteX108" fmla="*/ 3717542 w 3870525"/>
                  <a:gd name="connsiteY108" fmla="*/ 866775 h 1990725"/>
                  <a:gd name="connsiteX109" fmla="*/ 3736592 w 3870525"/>
                  <a:gd name="connsiteY109" fmla="*/ 819150 h 1990725"/>
                  <a:gd name="connsiteX110" fmla="*/ 3717542 w 3870525"/>
                  <a:gd name="connsiteY110" fmla="*/ 781050 h 1990725"/>
                  <a:gd name="connsiteX111" fmla="*/ 3736592 w 3870525"/>
                  <a:gd name="connsiteY111" fmla="*/ 685800 h 1990725"/>
                  <a:gd name="connsiteX112" fmla="*/ 3803271 w 3870525"/>
                  <a:gd name="connsiteY112" fmla="*/ 742950 h 1990725"/>
                  <a:gd name="connsiteX113" fmla="*/ 3803267 w 3870525"/>
                  <a:gd name="connsiteY113" fmla="*/ 533400 h 1990725"/>
                  <a:gd name="connsiteX114" fmla="*/ 3812792 w 3870525"/>
                  <a:gd name="connsiteY114" fmla="*/ 485775 h 1990725"/>
                  <a:gd name="connsiteX115" fmla="*/ 3812792 w 3870525"/>
                  <a:gd name="connsiteY115" fmla="*/ 428625 h 1990725"/>
                  <a:gd name="connsiteX116" fmla="*/ 3831842 w 3870525"/>
                  <a:gd name="connsiteY116" fmla="*/ 361950 h 1990725"/>
                  <a:gd name="connsiteX117" fmla="*/ 3822317 w 3870525"/>
                  <a:gd name="connsiteY117" fmla="*/ 314325 h 1990725"/>
                  <a:gd name="connsiteX118" fmla="*/ 3822317 w 3870525"/>
                  <a:gd name="connsiteY118" fmla="*/ 247650 h 1990725"/>
                  <a:gd name="connsiteX119" fmla="*/ 3831842 w 3870525"/>
                  <a:gd name="connsiteY119" fmla="*/ 190500 h 1990725"/>
                  <a:gd name="connsiteX120" fmla="*/ 3860417 w 3870525"/>
                  <a:gd name="connsiteY120" fmla="*/ 142875 h 1990725"/>
                  <a:gd name="connsiteX121" fmla="*/ 3841367 w 3870525"/>
                  <a:gd name="connsiteY121" fmla="*/ 95250 h 1990725"/>
                  <a:gd name="connsiteX122" fmla="*/ 3869942 w 3870525"/>
                  <a:gd name="connsiteY122" fmla="*/ 57150 h 1990725"/>
                  <a:gd name="connsiteX123" fmla="*/ 3860417 w 3870525"/>
                  <a:gd name="connsiteY123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281075 w 3870525"/>
                  <a:gd name="connsiteY3" fmla="*/ 1095375 h 1990725"/>
                  <a:gd name="connsiteX4" fmla="*/ 433493 w 3870525"/>
                  <a:gd name="connsiteY4" fmla="*/ 1019175 h 1990725"/>
                  <a:gd name="connsiteX5" fmla="*/ 643068 w 3870525"/>
                  <a:gd name="connsiteY5" fmla="*/ 866775 h 1990725"/>
                  <a:gd name="connsiteX6" fmla="*/ 747856 w 3870525"/>
                  <a:gd name="connsiteY6" fmla="*/ 857250 h 1990725"/>
                  <a:gd name="connsiteX7" fmla="*/ 833591 w 3870525"/>
                  <a:gd name="connsiteY7" fmla="*/ 781050 h 1990725"/>
                  <a:gd name="connsiteX8" fmla="*/ 918941 w 3870525"/>
                  <a:gd name="connsiteY8" fmla="*/ 914400 h 1990725"/>
                  <a:gd name="connsiteX9" fmla="*/ 1002656 w 3870525"/>
                  <a:gd name="connsiteY9" fmla="*/ 742950 h 1990725"/>
                  <a:gd name="connsiteX10" fmla="*/ 1046672 w 3870525"/>
                  <a:gd name="connsiteY10" fmla="*/ 753636 h 1990725"/>
                  <a:gd name="connsiteX11" fmla="*/ 1158955 w 3870525"/>
                  <a:gd name="connsiteY11" fmla="*/ 590550 h 1990725"/>
                  <a:gd name="connsiteX12" fmla="*/ 1293401 w 3870525"/>
                  <a:gd name="connsiteY12" fmla="*/ 476258 h 1990725"/>
                  <a:gd name="connsiteX13" fmla="*/ 1507534 w 3870525"/>
                  <a:gd name="connsiteY13" fmla="*/ 361950 h 1990725"/>
                  <a:gd name="connsiteX14" fmla="*/ 1690944 w 3870525"/>
                  <a:gd name="connsiteY14" fmla="*/ 257175 h 1990725"/>
                  <a:gd name="connsiteX15" fmla="*/ 1890993 w 3870525"/>
                  <a:gd name="connsiteY15" fmla="*/ 161925 h 1990725"/>
                  <a:gd name="connsiteX16" fmla="*/ 1964764 w 3870525"/>
                  <a:gd name="connsiteY16" fmla="*/ 171450 h 1990725"/>
                  <a:gd name="connsiteX17" fmla="*/ 2393567 w 3870525"/>
                  <a:gd name="connsiteY17" fmla="*/ 28575 h 1990725"/>
                  <a:gd name="connsiteX18" fmla="*/ 2460242 w 3870525"/>
                  <a:gd name="connsiteY18" fmla="*/ 9525 h 1990725"/>
                  <a:gd name="connsiteX19" fmla="*/ 2574542 w 3870525"/>
                  <a:gd name="connsiteY19" fmla="*/ 19050 h 1990725"/>
                  <a:gd name="connsiteX20" fmla="*/ 2593592 w 3870525"/>
                  <a:gd name="connsiteY20" fmla="*/ 47625 h 1990725"/>
                  <a:gd name="connsiteX21" fmla="*/ 2603117 w 3870525"/>
                  <a:gd name="connsiteY21" fmla="*/ 95250 h 1990725"/>
                  <a:gd name="connsiteX22" fmla="*/ 2612642 w 3870525"/>
                  <a:gd name="connsiteY22" fmla="*/ 333375 h 1990725"/>
                  <a:gd name="connsiteX23" fmla="*/ 2641217 w 3870525"/>
                  <a:gd name="connsiteY23" fmla="*/ 495300 h 1990725"/>
                  <a:gd name="connsiteX24" fmla="*/ 2650742 w 3870525"/>
                  <a:gd name="connsiteY24" fmla="*/ 523875 h 1990725"/>
                  <a:gd name="connsiteX25" fmla="*/ 2669793 w 3870525"/>
                  <a:gd name="connsiteY25" fmla="*/ 647700 h 1990725"/>
                  <a:gd name="connsiteX26" fmla="*/ 2669790 w 3870525"/>
                  <a:gd name="connsiteY26" fmla="*/ 695325 h 1990725"/>
                  <a:gd name="connsiteX27" fmla="*/ 2669791 w 3870525"/>
                  <a:gd name="connsiteY27" fmla="*/ 742950 h 1990725"/>
                  <a:gd name="connsiteX28" fmla="*/ 2717417 w 3870525"/>
                  <a:gd name="connsiteY28" fmla="*/ 723900 h 1990725"/>
                  <a:gd name="connsiteX29" fmla="*/ 2726942 w 3870525"/>
                  <a:gd name="connsiteY29" fmla="*/ 876300 h 1990725"/>
                  <a:gd name="connsiteX30" fmla="*/ 2736467 w 3870525"/>
                  <a:gd name="connsiteY30" fmla="*/ 904875 h 1990725"/>
                  <a:gd name="connsiteX31" fmla="*/ 2726942 w 3870525"/>
                  <a:gd name="connsiteY31" fmla="*/ 952500 h 1990725"/>
                  <a:gd name="connsiteX32" fmla="*/ 2745992 w 3870525"/>
                  <a:gd name="connsiteY32" fmla="*/ 1000125 h 1990725"/>
                  <a:gd name="connsiteX33" fmla="*/ 2745992 w 3870525"/>
                  <a:gd name="connsiteY33" fmla="*/ 1028700 h 1990725"/>
                  <a:gd name="connsiteX34" fmla="*/ 2755517 w 3870525"/>
                  <a:gd name="connsiteY34" fmla="*/ 1076325 h 1990725"/>
                  <a:gd name="connsiteX35" fmla="*/ 2755517 w 3870525"/>
                  <a:gd name="connsiteY35" fmla="*/ 1123950 h 1990725"/>
                  <a:gd name="connsiteX36" fmla="*/ 2765042 w 3870525"/>
                  <a:gd name="connsiteY36" fmla="*/ 1162050 h 1990725"/>
                  <a:gd name="connsiteX37" fmla="*/ 2755517 w 3870525"/>
                  <a:gd name="connsiteY37" fmla="*/ 1181100 h 1990725"/>
                  <a:gd name="connsiteX38" fmla="*/ 2774567 w 3870525"/>
                  <a:gd name="connsiteY38" fmla="*/ 1219200 h 1990725"/>
                  <a:gd name="connsiteX39" fmla="*/ 2774567 w 3870525"/>
                  <a:gd name="connsiteY39" fmla="*/ 1266825 h 1990725"/>
                  <a:gd name="connsiteX40" fmla="*/ 2793617 w 3870525"/>
                  <a:gd name="connsiteY40" fmla="*/ 1314450 h 1990725"/>
                  <a:gd name="connsiteX41" fmla="*/ 2793617 w 3870525"/>
                  <a:gd name="connsiteY41" fmla="*/ 1362075 h 1990725"/>
                  <a:gd name="connsiteX42" fmla="*/ 2831717 w 3870525"/>
                  <a:gd name="connsiteY42" fmla="*/ 1400175 h 1990725"/>
                  <a:gd name="connsiteX43" fmla="*/ 2860292 w 3870525"/>
                  <a:gd name="connsiteY43" fmla="*/ 1362075 h 1990725"/>
                  <a:gd name="connsiteX44" fmla="*/ 2869817 w 3870525"/>
                  <a:gd name="connsiteY44" fmla="*/ 1314450 h 1990725"/>
                  <a:gd name="connsiteX45" fmla="*/ 2888867 w 3870525"/>
                  <a:gd name="connsiteY45" fmla="*/ 1257300 h 1990725"/>
                  <a:gd name="connsiteX46" fmla="*/ 2888867 w 3870525"/>
                  <a:gd name="connsiteY46" fmla="*/ 1219200 h 1990725"/>
                  <a:gd name="connsiteX47" fmla="*/ 2907917 w 3870525"/>
                  <a:gd name="connsiteY47" fmla="*/ 1152525 h 1990725"/>
                  <a:gd name="connsiteX48" fmla="*/ 2898392 w 3870525"/>
                  <a:gd name="connsiteY48" fmla="*/ 1085850 h 1990725"/>
                  <a:gd name="connsiteX49" fmla="*/ 2907917 w 3870525"/>
                  <a:gd name="connsiteY49" fmla="*/ 1057275 h 1990725"/>
                  <a:gd name="connsiteX50" fmla="*/ 2926967 w 3870525"/>
                  <a:gd name="connsiteY50" fmla="*/ 990600 h 1990725"/>
                  <a:gd name="connsiteX51" fmla="*/ 2936492 w 3870525"/>
                  <a:gd name="connsiteY51" fmla="*/ 942975 h 1990725"/>
                  <a:gd name="connsiteX52" fmla="*/ 2946017 w 3870525"/>
                  <a:gd name="connsiteY52" fmla="*/ 895350 h 1990725"/>
                  <a:gd name="connsiteX53" fmla="*/ 2965067 w 3870525"/>
                  <a:gd name="connsiteY53" fmla="*/ 847725 h 1990725"/>
                  <a:gd name="connsiteX54" fmla="*/ 3012692 w 3870525"/>
                  <a:gd name="connsiteY54" fmla="*/ 904875 h 1990725"/>
                  <a:gd name="connsiteX55" fmla="*/ 3012692 w 3870525"/>
                  <a:gd name="connsiteY55" fmla="*/ 952500 h 1990725"/>
                  <a:gd name="connsiteX56" fmla="*/ 3079370 w 3870525"/>
                  <a:gd name="connsiteY56" fmla="*/ 1047750 h 1990725"/>
                  <a:gd name="connsiteX57" fmla="*/ 3146044 w 3870525"/>
                  <a:gd name="connsiteY57" fmla="*/ 962025 h 1990725"/>
                  <a:gd name="connsiteX58" fmla="*/ 3174617 w 3870525"/>
                  <a:gd name="connsiteY58" fmla="*/ 1019175 h 1990725"/>
                  <a:gd name="connsiteX59" fmla="*/ 3184142 w 3870525"/>
                  <a:gd name="connsiteY59" fmla="*/ 819150 h 1990725"/>
                  <a:gd name="connsiteX60" fmla="*/ 3231767 w 3870525"/>
                  <a:gd name="connsiteY60" fmla="*/ 762000 h 1990725"/>
                  <a:gd name="connsiteX61" fmla="*/ 3288917 w 3870525"/>
                  <a:gd name="connsiteY61" fmla="*/ 762000 h 1990725"/>
                  <a:gd name="connsiteX62" fmla="*/ 3346067 w 3870525"/>
                  <a:gd name="connsiteY62" fmla="*/ 771525 h 1990725"/>
                  <a:gd name="connsiteX63" fmla="*/ 3403218 w 3870525"/>
                  <a:gd name="connsiteY63" fmla="*/ 790575 h 1990725"/>
                  <a:gd name="connsiteX64" fmla="*/ 3412742 w 3870525"/>
                  <a:gd name="connsiteY64" fmla="*/ 857250 h 1990725"/>
                  <a:gd name="connsiteX65" fmla="*/ 3431792 w 3870525"/>
                  <a:gd name="connsiteY65" fmla="*/ 914400 h 1990725"/>
                  <a:gd name="connsiteX66" fmla="*/ 3450842 w 3870525"/>
                  <a:gd name="connsiteY66" fmla="*/ 971550 h 1990725"/>
                  <a:gd name="connsiteX67" fmla="*/ 3469892 w 3870525"/>
                  <a:gd name="connsiteY67" fmla="*/ 1028700 h 1990725"/>
                  <a:gd name="connsiteX68" fmla="*/ 3460367 w 3870525"/>
                  <a:gd name="connsiteY68" fmla="*/ 1057275 h 1990725"/>
                  <a:gd name="connsiteX69" fmla="*/ 3488942 w 3870525"/>
                  <a:gd name="connsiteY69" fmla="*/ 1114425 h 1990725"/>
                  <a:gd name="connsiteX70" fmla="*/ 3488942 w 3870525"/>
                  <a:gd name="connsiteY70" fmla="*/ 1162050 h 1990725"/>
                  <a:gd name="connsiteX71" fmla="*/ 3488942 w 3870525"/>
                  <a:gd name="connsiteY71" fmla="*/ 1209675 h 1990725"/>
                  <a:gd name="connsiteX72" fmla="*/ 3469892 w 3870525"/>
                  <a:gd name="connsiteY72" fmla="*/ 1238250 h 1990725"/>
                  <a:gd name="connsiteX73" fmla="*/ 3479417 w 3870525"/>
                  <a:gd name="connsiteY73" fmla="*/ 1276350 h 1990725"/>
                  <a:gd name="connsiteX74" fmla="*/ 3488942 w 3870525"/>
                  <a:gd name="connsiteY74" fmla="*/ 1333500 h 1990725"/>
                  <a:gd name="connsiteX75" fmla="*/ 3507992 w 3870525"/>
                  <a:gd name="connsiteY75" fmla="*/ 1390650 h 1990725"/>
                  <a:gd name="connsiteX76" fmla="*/ 3507992 w 3870525"/>
                  <a:gd name="connsiteY76" fmla="*/ 1447800 h 1990725"/>
                  <a:gd name="connsiteX77" fmla="*/ 3527042 w 3870525"/>
                  <a:gd name="connsiteY77" fmla="*/ 1504950 h 1990725"/>
                  <a:gd name="connsiteX78" fmla="*/ 3546092 w 3870525"/>
                  <a:gd name="connsiteY78" fmla="*/ 1562100 h 1990725"/>
                  <a:gd name="connsiteX79" fmla="*/ 3555617 w 3870525"/>
                  <a:gd name="connsiteY79" fmla="*/ 1590675 h 1990725"/>
                  <a:gd name="connsiteX80" fmla="*/ 3555617 w 3870525"/>
                  <a:gd name="connsiteY80" fmla="*/ 1638300 h 1990725"/>
                  <a:gd name="connsiteX81" fmla="*/ 3574667 w 3870525"/>
                  <a:gd name="connsiteY81" fmla="*/ 1685925 h 1990725"/>
                  <a:gd name="connsiteX82" fmla="*/ 3574667 w 3870525"/>
                  <a:gd name="connsiteY82" fmla="*/ 1743075 h 1990725"/>
                  <a:gd name="connsiteX83" fmla="*/ 3584192 w 3870525"/>
                  <a:gd name="connsiteY83" fmla="*/ 1800225 h 1990725"/>
                  <a:gd name="connsiteX84" fmla="*/ 3574667 w 3870525"/>
                  <a:gd name="connsiteY84" fmla="*/ 1838325 h 1990725"/>
                  <a:gd name="connsiteX85" fmla="*/ 3584192 w 3870525"/>
                  <a:gd name="connsiteY85" fmla="*/ 1876425 h 1990725"/>
                  <a:gd name="connsiteX86" fmla="*/ 3603242 w 3870525"/>
                  <a:gd name="connsiteY86" fmla="*/ 1933575 h 1990725"/>
                  <a:gd name="connsiteX87" fmla="*/ 3574667 w 3870525"/>
                  <a:gd name="connsiteY87" fmla="*/ 1962150 h 1990725"/>
                  <a:gd name="connsiteX88" fmla="*/ 3603242 w 3870525"/>
                  <a:gd name="connsiteY88" fmla="*/ 1990725 h 1990725"/>
                  <a:gd name="connsiteX89" fmla="*/ 3650867 w 3870525"/>
                  <a:gd name="connsiteY89" fmla="*/ 1924050 h 1990725"/>
                  <a:gd name="connsiteX90" fmla="*/ 3650867 w 3870525"/>
                  <a:gd name="connsiteY90" fmla="*/ 1857375 h 1990725"/>
                  <a:gd name="connsiteX91" fmla="*/ 3660392 w 3870525"/>
                  <a:gd name="connsiteY91" fmla="*/ 1800225 h 1990725"/>
                  <a:gd name="connsiteX92" fmla="*/ 3660392 w 3870525"/>
                  <a:gd name="connsiteY92" fmla="*/ 1752600 h 1990725"/>
                  <a:gd name="connsiteX93" fmla="*/ 3660392 w 3870525"/>
                  <a:gd name="connsiteY93" fmla="*/ 1685925 h 1990725"/>
                  <a:gd name="connsiteX94" fmla="*/ 3669917 w 3870525"/>
                  <a:gd name="connsiteY94" fmla="*/ 1628775 h 1990725"/>
                  <a:gd name="connsiteX95" fmla="*/ 3679442 w 3870525"/>
                  <a:gd name="connsiteY95" fmla="*/ 1562100 h 1990725"/>
                  <a:gd name="connsiteX96" fmla="*/ 3669917 w 3870525"/>
                  <a:gd name="connsiteY96" fmla="*/ 1504950 h 1990725"/>
                  <a:gd name="connsiteX97" fmla="*/ 3698492 w 3870525"/>
                  <a:gd name="connsiteY97" fmla="*/ 1457325 h 1990725"/>
                  <a:gd name="connsiteX98" fmla="*/ 3669917 w 3870525"/>
                  <a:gd name="connsiteY98" fmla="*/ 1419225 h 1990725"/>
                  <a:gd name="connsiteX99" fmla="*/ 3698492 w 3870525"/>
                  <a:gd name="connsiteY99" fmla="*/ 1352550 h 1990725"/>
                  <a:gd name="connsiteX100" fmla="*/ 3698492 w 3870525"/>
                  <a:gd name="connsiteY100" fmla="*/ 1285875 h 1990725"/>
                  <a:gd name="connsiteX101" fmla="*/ 3679442 w 3870525"/>
                  <a:gd name="connsiteY101" fmla="*/ 1238250 h 1990725"/>
                  <a:gd name="connsiteX102" fmla="*/ 3688967 w 3870525"/>
                  <a:gd name="connsiteY102" fmla="*/ 1181100 h 1990725"/>
                  <a:gd name="connsiteX103" fmla="*/ 3688967 w 3870525"/>
                  <a:gd name="connsiteY103" fmla="*/ 1152525 h 1990725"/>
                  <a:gd name="connsiteX104" fmla="*/ 3698492 w 3870525"/>
                  <a:gd name="connsiteY104" fmla="*/ 1085850 h 1990725"/>
                  <a:gd name="connsiteX105" fmla="*/ 3698492 w 3870525"/>
                  <a:gd name="connsiteY105" fmla="*/ 1047750 h 1990725"/>
                  <a:gd name="connsiteX106" fmla="*/ 3688967 w 3870525"/>
                  <a:gd name="connsiteY106" fmla="*/ 981075 h 1990725"/>
                  <a:gd name="connsiteX107" fmla="*/ 3698492 w 3870525"/>
                  <a:gd name="connsiteY107" fmla="*/ 933450 h 1990725"/>
                  <a:gd name="connsiteX108" fmla="*/ 3717542 w 3870525"/>
                  <a:gd name="connsiteY108" fmla="*/ 866775 h 1990725"/>
                  <a:gd name="connsiteX109" fmla="*/ 3736592 w 3870525"/>
                  <a:gd name="connsiteY109" fmla="*/ 819150 h 1990725"/>
                  <a:gd name="connsiteX110" fmla="*/ 3717542 w 3870525"/>
                  <a:gd name="connsiteY110" fmla="*/ 781050 h 1990725"/>
                  <a:gd name="connsiteX111" fmla="*/ 3736592 w 3870525"/>
                  <a:gd name="connsiteY111" fmla="*/ 685800 h 1990725"/>
                  <a:gd name="connsiteX112" fmla="*/ 3803271 w 3870525"/>
                  <a:gd name="connsiteY112" fmla="*/ 742950 h 1990725"/>
                  <a:gd name="connsiteX113" fmla="*/ 3803267 w 3870525"/>
                  <a:gd name="connsiteY113" fmla="*/ 533400 h 1990725"/>
                  <a:gd name="connsiteX114" fmla="*/ 3812792 w 3870525"/>
                  <a:gd name="connsiteY114" fmla="*/ 485775 h 1990725"/>
                  <a:gd name="connsiteX115" fmla="*/ 3812792 w 3870525"/>
                  <a:gd name="connsiteY115" fmla="*/ 428625 h 1990725"/>
                  <a:gd name="connsiteX116" fmla="*/ 3831842 w 3870525"/>
                  <a:gd name="connsiteY116" fmla="*/ 361950 h 1990725"/>
                  <a:gd name="connsiteX117" fmla="*/ 3822317 w 3870525"/>
                  <a:gd name="connsiteY117" fmla="*/ 314325 h 1990725"/>
                  <a:gd name="connsiteX118" fmla="*/ 3822317 w 3870525"/>
                  <a:gd name="connsiteY118" fmla="*/ 247650 h 1990725"/>
                  <a:gd name="connsiteX119" fmla="*/ 3831842 w 3870525"/>
                  <a:gd name="connsiteY119" fmla="*/ 190500 h 1990725"/>
                  <a:gd name="connsiteX120" fmla="*/ 3860417 w 3870525"/>
                  <a:gd name="connsiteY120" fmla="*/ 142875 h 1990725"/>
                  <a:gd name="connsiteX121" fmla="*/ 3841367 w 3870525"/>
                  <a:gd name="connsiteY121" fmla="*/ 95250 h 1990725"/>
                  <a:gd name="connsiteX122" fmla="*/ 3869942 w 3870525"/>
                  <a:gd name="connsiteY122" fmla="*/ 57150 h 1990725"/>
                  <a:gd name="connsiteX123" fmla="*/ 3860417 w 3870525"/>
                  <a:gd name="connsiteY123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281075 w 3870525"/>
                  <a:gd name="connsiteY3" fmla="*/ 1095375 h 1990725"/>
                  <a:gd name="connsiteX4" fmla="*/ 433493 w 3870525"/>
                  <a:gd name="connsiteY4" fmla="*/ 1019175 h 1990725"/>
                  <a:gd name="connsiteX5" fmla="*/ 643068 w 3870525"/>
                  <a:gd name="connsiteY5" fmla="*/ 866775 h 1990725"/>
                  <a:gd name="connsiteX6" fmla="*/ 747856 w 3870525"/>
                  <a:gd name="connsiteY6" fmla="*/ 857250 h 1990725"/>
                  <a:gd name="connsiteX7" fmla="*/ 833591 w 3870525"/>
                  <a:gd name="connsiteY7" fmla="*/ 781050 h 1990725"/>
                  <a:gd name="connsiteX8" fmla="*/ 928467 w 3870525"/>
                  <a:gd name="connsiteY8" fmla="*/ 885825 h 1990725"/>
                  <a:gd name="connsiteX9" fmla="*/ 1002656 w 3870525"/>
                  <a:gd name="connsiteY9" fmla="*/ 742950 h 1990725"/>
                  <a:gd name="connsiteX10" fmla="*/ 1046672 w 3870525"/>
                  <a:gd name="connsiteY10" fmla="*/ 753636 h 1990725"/>
                  <a:gd name="connsiteX11" fmla="*/ 1158955 w 3870525"/>
                  <a:gd name="connsiteY11" fmla="*/ 590550 h 1990725"/>
                  <a:gd name="connsiteX12" fmla="*/ 1293401 w 3870525"/>
                  <a:gd name="connsiteY12" fmla="*/ 476258 h 1990725"/>
                  <a:gd name="connsiteX13" fmla="*/ 1507534 w 3870525"/>
                  <a:gd name="connsiteY13" fmla="*/ 361950 h 1990725"/>
                  <a:gd name="connsiteX14" fmla="*/ 1690944 w 3870525"/>
                  <a:gd name="connsiteY14" fmla="*/ 257175 h 1990725"/>
                  <a:gd name="connsiteX15" fmla="*/ 1890993 w 3870525"/>
                  <a:gd name="connsiteY15" fmla="*/ 161925 h 1990725"/>
                  <a:gd name="connsiteX16" fmla="*/ 1964764 w 3870525"/>
                  <a:gd name="connsiteY16" fmla="*/ 171450 h 1990725"/>
                  <a:gd name="connsiteX17" fmla="*/ 2393567 w 3870525"/>
                  <a:gd name="connsiteY17" fmla="*/ 28575 h 1990725"/>
                  <a:gd name="connsiteX18" fmla="*/ 2460242 w 3870525"/>
                  <a:gd name="connsiteY18" fmla="*/ 9525 h 1990725"/>
                  <a:gd name="connsiteX19" fmla="*/ 2574542 w 3870525"/>
                  <a:gd name="connsiteY19" fmla="*/ 19050 h 1990725"/>
                  <a:gd name="connsiteX20" fmla="*/ 2593592 w 3870525"/>
                  <a:gd name="connsiteY20" fmla="*/ 47625 h 1990725"/>
                  <a:gd name="connsiteX21" fmla="*/ 2603117 w 3870525"/>
                  <a:gd name="connsiteY21" fmla="*/ 95250 h 1990725"/>
                  <a:gd name="connsiteX22" fmla="*/ 2612642 w 3870525"/>
                  <a:gd name="connsiteY22" fmla="*/ 333375 h 1990725"/>
                  <a:gd name="connsiteX23" fmla="*/ 2641217 w 3870525"/>
                  <a:gd name="connsiteY23" fmla="*/ 495300 h 1990725"/>
                  <a:gd name="connsiteX24" fmla="*/ 2650742 w 3870525"/>
                  <a:gd name="connsiteY24" fmla="*/ 523875 h 1990725"/>
                  <a:gd name="connsiteX25" fmla="*/ 2669793 w 3870525"/>
                  <a:gd name="connsiteY25" fmla="*/ 647700 h 1990725"/>
                  <a:gd name="connsiteX26" fmla="*/ 2669790 w 3870525"/>
                  <a:gd name="connsiteY26" fmla="*/ 695325 h 1990725"/>
                  <a:gd name="connsiteX27" fmla="*/ 2669791 w 3870525"/>
                  <a:gd name="connsiteY27" fmla="*/ 742950 h 1990725"/>
                  <a:gd name="connsiteX28" fmla="*/ 2717417 w 3870525"/>
                  <a:gd name="connsiteY28" fmla="*/ 723900 h 1990725"/>
                  <a:gd name="connsiteX29" fmla="*/ 2726942 w 3870525"/>
                  <a:gd name="connsiteY29" fmla="*/ 876300 h 1990725"/>
                  <a:gd name="connsiteX30" fmla="*/ 2736467 w 3870525"/>
                  <a:gd name="connsiteY30" fmla="*/ 904875 h 1990725"/>
                  <a:gd name="connsiteX31" fmla="*/ 2726942 w 3870525"/>
                  <a:gd name="connsiteY31" fmla="*/ 952500 h 1990725"/>
                  <a:gd name="connsiteX32" fmla="*/ 2745992 w 3870525"/>
                  <a:gd name="connsiteY32" fmla="*/ 1000125 h 1990725"/>
                  <a:gd name="connsiteX33" fmla="*/ 2745992 w 3870525"/>
                  <a:gd name="connsiteY33" fmla="*/ 1028700 h 1990725"/>
                  <a:gd name="connsiteX34" fmla="*/ 2755517 w 3870525"/>
                  <a:gd name="connsiteY34" fmla="*/ 1076325 h 1990725"/>
                  <a:gd name="connsiteX35" fmla="*/ 2755517 w 3870525"/>
                  <a:gd name="connsiteY35" fmla="*/ 1123950 h 1990725"/>
                  <a:gd name="connsiteX36" fmla="*/ 2765042 w 3870525"/>
                  <a:gd name="connsiteY36" fmla="*/ 1162050 h 1990725"/>
                  <a:gd name="connsiteX37" fmla="*/ 2755517 w 3870525"/>
                  <a:gd name="connsiteY37" fmla="*/ 1181100 h 1990725"/>
                  <a:gd name="connsiteX38" fmla="*/ 2774567 w 3870525"/>
                  <a:gd name="connsiteY38" fmla="*/ 1219200 h 1990725"/>
                  <a:gd name="connsiteX39" fmla="*/ 2774567 w 3870525"/>
                  <a:gd name="connsiteY39" fmla="*/ 1266825 h 1990725"/>
                  <a:gd name="connsiteX40" fmla="*/ 2793617 w 3870525"/>
                  <a:gd name="connsiteY40" fmla="*/ 1314450 h 1990725"/>
                  <a:gd name="connsiteX41" fmla="*/ 2793617 w 3870525"/>
                  <a:gd name="connsiteY41" fmla="*/ 1362075 h 1990725"/>
                  <a:gd name="connsiteX42" fmla="*/ 2831717 w 3870525"/>
                  <a:gd name="connsiteY42" fmla="*/ 1400175 h 1990725"/>
                  <a:gd name="connsiteX43" fmla="*/ 2860292 w 3870525"/>
                  <a:gd name="connsiteY43" fmla="*/ 1362075 h 1990725"/>
                  <a:gd name="connsiteX44" fmla="*/ 2869817 w 3870525"/>
                  <a:gd name="connsiteY44" fmla="*/ 1314450 h 1990725"/>
                  <a:gd name="connsiteX45" fmla="*/ 2888867 w 3870525"/>
                  <a:gd name="connsiteY45" fmla="*/ 1257300 h 1990725"/>
                  <a:gd name="connsiteX46" fmla="*/ 2888867 w 3870525"/>
                  <a:gd name="connsiteY46" fmla="*/ 1219200 h 1990725"/>
                  <a:gd name="connsiteX47" fmla="*/ 2907917 w 3870525"/>
                  <a:gd name="connsiteY47" fmla="*/ 1152525 h 1990725"/>
                  <a:gd name="connsiteX48" fmla="*/ 2898392 w 3870525"/>
                  <a:gd name="connsiteY48" fmla="*/ 1085850 h 1990725"/>
                  <a:gd name="connsiteX49" fmla="*/ 2907917 w 3870525"/>
                  <a:gd name="connsiteY49" fmla="*/ 1057275 h 1990725"/>
                  <a:gd name="connsiteX50" fmla="*/ 2926967 w 3870525"/>
                  <a:gd name="connsiteY50" fmla="*/ 990600 h 1990725"/>
                  <a:gd name="connsiteX51" fmla="*/ 2936492 w 3870525"/>
                  <a:gd name="connsiteY51" fmla="*/ 942975 h 1990725"/>
                  <a:gd name="connsiteX52" fmla="*/ 2946017 w 3870525"/>
                  <a:gd name="connsiteY52" fmla="*/ 895350 h 1990725"/>
                  <a:gd name="connsiteX53" fmla="*/ 2965067 w 3870525"/>
                  <a:gd name="connsiteY53" fmla="*/ 847725 h 1990725"/>
                  <a:gd name="connsiteX54" fmla="*/ 3012692 w 3870525"/>
                  <a:gd name="connsiteY54" fmla="*/ 904875 h 1990725"/>
                  <a:gd name="connsiteX55" fmla="*/ 3012692 w 3870525"/>
                  <a:gd name="connsiteY55" fmla="*/ 952500 h 1990725"/>
                  <a:gd name="connsiteX56" fmla="*/ 3079370 w 3870525"/>
                  <a:gd name="connsiteY56" fmla="*/ 1047750 h 1990725"/>
                  <a:gd name="connsiteX57" fmla="*/ 3146044 w 3870525"/>
                  <a:gd name="connsiteY57" fmla="*/ 962025 h 1990725"/>
                  <a:gd name="connsiteX58" fmla="*/ 3174617 w 3870525"/>
                  <a:gd name="connsiteY58" fmla="*/ 1019175 h 1990725"/>
                  <a:gd name="connsiteX59" fmla="*/ 3184142 w 3870525"/>
                  <a:gd name="connsiteY59" fmla="*/ 819150 h 1990725"/>
                  <a:gd name="connsiteX60" fmla="*/ 3231767 w 3870525"/>
                  <a:gd name="connsiteY60" fmla="*/ 762000 h 1990725"/>
                  <a:gd name="connsiteX61" fmla="*/ 3288917 w 3870525"/>
                  <a:gd name="connsiteY61" fmla="*/ 762000 h 1990725"/>
                  <a:gd name="connsiteX62" fmla="*/ 3346067 w 3870525"/>
                  <a:gd name="connsiteY62" fmla="*/ 771525 h 1990725"/>
                  <a:gd name="connsiteX63" fmla="*/ 3403218 w 3870525"/>
                  <a:gd name="connsiteY63" fmla="*/ 790575 h 1990725"/>
                  <a:gd name="connsiteX64" fmla="*/ 3412742 w 3870525"/>
                  <a:gd name="connsiteY64" fmla="*/ 857250 h 1990725"/>
                  <a:gd name="connsiteX65" fmla="*/ 3431792 w 3870525"/>
                  <a:gd name="connsiteY65" fmla="*/ 914400 h 1990725"/>
                  <a:gd name="connsiteX66" fmla="*/ 3450842 w 3870525"/>
                  <a:gd name="connsiteY66" fmla="*/ 971550 h 1990725"/>
                  <a:gd name="connsiteX67" fmla="*/ 3469892 w 3870525"/>
                  <a:gd name="connsiteY67" fmla="*/ 1028700 h 1990725"/>
                  <a:gd name="connsiteX68" fmla="*/ 3460367 w 3870525"/>
                  <a:gd name="connsiteY68" fmla="*/ 1057275 h 1990725"/>
                  <a:gd name="connsiteX69" fmla="*/ 3488942 w 3870525"/>
                  <a:gd name="connsiteY69" fmla="*/ 1114425 h 1990725"/>
                  <a:gd name="connsiteX70" fmla="*/ 3488942 w 3870525"/>
                  <a:gd name="connsiteY70" fmla="*/ 1162050 h 1990725"/>
                  <a:gd name="connsiteX71" fmla="*/ 3488942 w 3870525"/>
                  <a:gd name="connsiteY71" fmla="*/ 1209675 h 1990725"/>
                  <a:gd name="connsiteX72" fmla="*/ 3469892 w 3870525"/>
                  <a:gd name="connsiteY72" fmla="*/ 1238250 h 1990725"/>
                  <a:gd name="connsiteX73" fmla="*/ 3479417 w 3870525"/>
                  <a:gd name="connsiteY73" fmla="*/ 1276350 h 1990725"/>
                  <a:gd name="connsiteX74" fmla="*/ 3488942 w 3870525"/>
                  <a:gd name="connsiteY74" fmla="*/ 1333500 h 1990725"/>
                  <a:gd name="connsiteX75" fmla="*/ 3507992 w 3870525"/>
                  <a:gd name="connsiteY75" fmla="*/ 1390650 h 1990725"/>
                  <a:gd name="connsiteX76" fmla="*/ 3507992 w 3870525"/>
                  <a:gd name="connsiteY76" fmla="*/ 1447800 h 1990725"/>
                  <a:gd name="connsiteX77" fmla="*/ 3527042 w 3870525"/>
                  <a:gd name="connsiteY77" fmla="*/ 1504950 h 1990725"/>
                  <a:gd name="connsiteX78" fmla="*/ 3546092 w 3870525"/>
                  <a:gd name="connsiteY78" fmla="*/ 1562100 h 1990725"/>
                  <a:gd name="connsiteX79" fmla="*/ 3555617 w 3870525"/>
                  <a:gd name="connsiteY79" fmla="*/ 1590675 h 1990725"/>
                  <a:gd name="connsiteX80" fmla="*/ 3555617 w 3870525"/>
                  <a:gd name="connsiteY80" fmla="*/ 1638300 h 1990725"/>
                  <a:gd name="connsiteX81" fmla="*/ 3574667 w 3870525"/>
                  <a:gd name="connsiteY81" fmla="*/ 1685925 h 1990725"/>
                  <a:gd name="connsiteX82" fmla="*/ 3574667 w 3870525"/>
                  <a:gd name="connsiteY82" fmla="*/ 1743075 h 1990725"/>
                  <a:gd name="connsiteX83" fmla="*/ 3584192 w 3870525"/>
                  <a:gd name="connsiteY83" fmla="*/ 1800225 h 1990725"/>
                  <a:gd name="connsiteX84" fmla="*/ 3574667 w 3870525"/>
                  <a:gd name="connsiteY84" fmla="*/ 1838325 h 1990725"/>
                  <a:gd name="connsiteX85" fmla="*/ 3584192 w 3870525"/>
                  <a:gd name="connsiteY85" fmla="*/ 1876425 h 1990725"/>
                  <a:gd name="connsiteX86" fmla="*/ 3603242 w 3870525"/>
                  <a:gd name="connsiteY86" fmla="*/ 1933575 h 1990725"/>
                  <a:gd name="connsiteX87" fmla="*/ 3574667 w 3870525"/>
                  <a:gd name="connsiteY87" fmla="*/ 1962150 h 1990725"/>
                  <a:gd name="connsiteX88" fmla="*/ 3603242 w 3870525"/>
                  <a:gd name="connsiteY88" fmla="*/ 1990725 h 1990725"/>
                  <a:gd name="connsiteX89" fmla="*/ 3650867 w 3870525"/>
                  <a:gd name="connsiteY89" fmla="*/ 1924050 h 1990725"/>
                  <a:gd name="connsiteX90" fmla="*/ 3650867 w 3870525"/>
                  <a:gd name="connsiteY90" fmla="*/ 1857375 h 1990725"/>
                  <a:gd name="connsiteX91" fmla="*/ 3660392 w 3870525"/>
                  <a:gd name="connsiteY91" fmla="*/ 1800225 h 1990725"/>
                  <a:gd name="connsiteX92" fmla="*/ 3660392 w 3870525"/>
                  <a:gd name="connsiteY92" fmla="*/ 1752600 h 1990725"/>
                  <a:gd name="connsiteX93" fmla="*/ 3660392 w 3870525"/>
                  <a:gd name="connsiteY93" fmla="*/ 1685925 h 1990725"/>
                  <a:gd name="connsiteX94" fmla="*/ 3669917 w 3870525"/>
                  <a:gd name="connsiteY94" fmla="*/ 1628775 h 1990725"/>
                  <a:gd name="connsiteX95" fmla="*/ 3679442 w 3870525"/>
                  <a:gd name="connsiteY95" fmla="*/ 1562100 h 1990725"/>
                  <a:gd name="connsiteX96" fmla="*/ 3669917 w 3870525"/>
                  <a:gd name="connsiteY96" fmla="*/ 1504950 h 1990725"/>
                  <a:gd name="connsiteX97" fmla="*/ 3698492 w 3870525"/>
                  <a:gd name="connsiteY97" fmla="*/ 1457325 h 1990725"/>
                  <a:gd name="connsiteX98" fmla="*/ 3669917 w 3870525"/>
                  <a:gd name="connsiteY98" fmla="*/ 1419225 h 1990725"/>
                  <a:gd name="connsiteX99" fmla="*/ 3698492 w 3870525"/>
                  <a:gd name="connsiteY99" fmla="*/ 1352550 h 1990725"/>
                  <a:gd name="connsiteX100" fmla="*/ 3698492 w 3870525"/>
                  <a:gd name="connsiteY100" fmla="*/ 1285875 h 1990725"/>
                  <a:gd name="connsiteX101" fmla="*/ 3679442 w 3870525"/>
                  <a:gd name="connsiteY101" fmla="*/ 1238250 h 1990725"/>
                  <a:gd name="connsiteX102" fmla="*/ 3688967 w 3870525"/>
                  <a:gd name="connsiteY102" fmla="*/ 1181100 h 1990725"/>
                  <a:gd name="connsiteX103" fmla="*/ 3688967 w 3870525"/>
                  <a:gd name="connsiteY103" fmla="*/ 1152525 h 1990725"/>
                  <a:gd name="connsiteX104" fmla="*/ 3698492 w 3870525"/>
                  <a:gd name="connsiteY104" fmla="*/ 1085850 h 1990725"/>
                  <a:gd name="connsiteX105" fmla="*/ 3698492 w 3870525"/>
                  <a:gd name="connsiteY105" fmla="*/ 1047750 h 1990725"/>
                  <a:gd name="connsiteX106" fmla="*/ 3688967 w 3870525"/>
                  <a:gd name="connsiteY106" fmla="*/ 981075 h 1990725"/>
                  <a:gd name="connsiteX107" fmla="*/ 3698492 w 3870525"/>
                  <a:gd name="connsiteY107" fmla="*/ 933450 h 1990725"/>
                  <a:gd name="connsiteX108" fmla="*/ 3717542 w 3870525"/>
                  <a:gd name="connsiteY108" fmla="*/ 866775 h 1990725"/>
                  <a:gd name="connsiteX109" fmla="*/ 3736592 w 3870525"/>
                  <a:gd name="connsiteY109" fmla="*/ 819150 h 1990725"/>
                  <a:gd name="connsiteX110" fmla="*/ 3717542 w 3870525"/>
                  <a:gd name="connsiteY110" fmla="*/ 781050 h 1990725"/>
                  <a:gd name="connsiteX111" fmla="*/ 3736592 w 3870525"/>
                  <a:gd name="connsiteY111" fmla="*/ 685800 h 1990725"/>
                  <a:gd name="connsiteX112" fmla="*/ 3803271 w 3870525"/>
                  <a:gd name="connsiteY112" fmla="*/ 742950 h 1990725"/>
                  <a:gd name="connsiteX113" fmla="*/ 3803267 w 3870525"/>
                  <a:gd name="connsiteY113" fmla="*/ 533400 h 1990725"/>
                  <a:gd name="connsiteX114" fmla="*/ 3812792 w 3870525"/>
                  <a:gd name="connsiteY114" fmla="*/ 485775 h 1990725"/>
                  <a:gd name="connsiteX115" fmla="*/ 3812792 w 3870525"/>
                  <a:gd name="connsiteY115" fmla="*/ 428625 h 1990725"/>
                  <a:gd name="connsiteX116" fmla="*/ 3831842 w 3870525"/>
                  <a:gd name="connsiteY116" fmla="*/ 361950 h 1990725"/>
                  <a:gd name="connsiteX117" fmla="*/ 3822317 w 3870525"/>
                  <a:gd name="connsiteY117" fmla="*/ 314325 h 1990725"/>
                  <a:gd name="connsiteX118" fmla="*/ 3822317 w 3870525"/>
                  <a:gd name="connsiteY118" fmla="*/ 247650 h 1990725"/>
                  <a:gd name="connsiteX119" fmla="*/ 3831842 w 3870525"/>
                  <a:gd name="connsiteY119" fmla="*/ 190500 h 1990725"/>
                  <a:gd name="connsiteX120" fmla="*/ 3860417 w 3870525"/>
                  <a:gd name="connsiteY120" fmla="*/ 142875 h 1990725"/>
                  <a:gd name="connsiteX121" fmla="*/ 3841367 w 3870525"/>
                  <a:gd name="connsiteY121" fmla="*/ 95250 h 1990725"/>
                  <a:gd name="connsiteX122" fmla="*/ 3869942 w 3870525"/>
                  <a:gd name="connsiteY122" fmla="*/ 57150 h 1990725"/>
                  <a:gd name="connsiteX123" fmla="*/ 3860417 w 3870525"/>
                  <a:gd name="connsiteY123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433493 w 3870525"/>
                  <a:gd name="connsiteY3" fmla="*/ 1019175 h 1990725"/>
                  <a:gd name="connsiteX4" fmla="*/ 643068 w 3870525"/>
                  <a:gd name="connsiteY4" fmla="*/ 866775 h 1990725"/>
                  <a:gd name="connsiteX5" fmla="*/ 747856 w 3870525"/>
                  <a:gd name="connsiteY5" fmla="*/ 857250 h 1990725"/>
                  <a:gd name="connsiteX6" fmla="*/ 833591 w 3870525"/>
                  <a:gd name="connsiteY6" fmla="*/ 781050 h 1990725"/>
                  <a:gd name="connsiteX7" fmla="*/ 928467 w 3870525"/>
                  <a:gd name="connsiteY7" fmla="*/ 885825 h 1990725"/>
                  <a:gd name="connsiteX8" fmla="*/ 1002656 w 3870525"/>
                  <a:gd name="connsiteY8" fmla="*/ 742950 h 1990725"/>
                  <a:gd name="connsiteX9" fmla="*/ 1046672 w 3870525"/>
                  <a:gd name="connsiteY9" fmla="*/ 753636 h 1990725"/>
                  <a:gd name="connsiteX10" fmla="*/ 1158955 w 3870525"/>
                  <a:gd name="connsiteY10" fmla="*/ 590550 h 1990725"/>
                  <a:gd name="connsiteX11" fmla="*/ 1293401 w 3870525"/>
                  <a:gd name="connsiteY11" fmla="*/ 476258 h 1990725"/>
                  <a:gd name="connsiteX12" fmla="*/ 1507534 w 3870525"/>
                  <a:gd name="connsiteY12" fmla="*/ 361950 h 1990725"/>
                  <a:gd name="connsiteX13" fmla="*/ 1690944 w 3870525"/>
                  <a:gd name="connsiteY13" fmla="*/ 257175 h 1990725"/>
                  <a:gd name="connsiteX14" fmla="*/ 1890993 w 3870525"/>
                  <a:gd name="connsiteY14" fmla="*/ 161925 h 1990725"/>
                  <a:gd name="connsiteX15" fmla="*/ 1964764 w 3870525"/>
                  <a:gd name="connsiteY15" fmla="*/ 171450 h 1990725"/>
                  <a:gd name="connsiteX16" fmla="*/ 2393567 w 3870525"/>
                  <a:gd name="connsiteY16" fmla="*/ 28575 h 1990725"/>
                  <a:gd name="connsiteX17" fmla="*/ 2460242 w 3870525"/>
                  <a:gd name="connsiteY17" fmla="*/ 9525 h 1990725"/>
                  <a:gd name="connsiteX18" fmla="*/ 2574542 w 3870525"/>
                  <a:gd name="connsiteY18" fmla="*/ 19050 h 1990725"/>
                  <a:gd name="connsiteX19" fmla="*/ 2593592 w 3870525"/>
                  <a:gd name="connsiteY19" fmla="*/ 47625 h 1990725"/>
                  <a:gd name="connsiteX20" fmla="*/ 2603117 w 3870525"/>
                  <a:gd name="connsiteY20" fmla="*/ 95250 h 1990725"/>
                  <a:gd name="connsiteX21" fmla="*/ 2612642 w 3870525"/>
                  <a:gd name="connsiteY21" fmla="*/ 333375 h 1990725"/>
                  <a:gd name="connsiteX22" fmla="*/ 2641217 w 3870525"/>
                  <a:gd name="connsiteY22" fmla="*/ 495300 h 1990725"/>
                  <a:gd name="connsiteX23" fmla="*/ 2650742 w 3870525"/>
                  <a:gd name="connsiteY23" fmla="*/ 523875 h 1990725"/>
                  <a:gd name="connsiteX24" fmla="*/ 2669793 w 3870525"/>
                  <a:gd name="connsiteY24" fmla="*/ 647700 h 1990725"/>
                  <a:gd name="connsiteX25" fmla="*/ 2669790 w 3870525"/>
                  <a:gd name="connsiteY25" fmla="*/ 695325 h 1990725"/>
                  <a:gd name="connsiteX26" fmla="*/ 2669791 w 3870525"/>
                  <a:gd name="connsiteY26" fmla="*/ 742950 h 1990725"/>
                  <a:gd name="connsiteX27" fmla="*/ 2717417 w 3870525"/>
                  <a:gd name="connsiteY27" fmla="*/ 723900 h 1990725"/>
                  <a:gd name="connsiteX28" fmla="*/ 2726942 w 3870525"/>
                  <a:gd name="connsiteY28" fmla="*/ 876300 h 1990725"/>
                  <a:gd name="connsiteX29" fmla="*/ 2736467 w 3870525"/>
                  <a:gd name="connsiteY29" fmla="*/ 904875 h 1990725"/>
                  <a:gd name="connsiteX30" fmla="*/ 2726942 w 3870525"/>
                  <a:gd name="connsiteY30" fmla="*/ 952500 h 1990725"/>
                  <a:gd name="connsiteX31" fmla="*/ 2745992 w 3870525"/>
                  <a:gd name="connsiteY31" fmla="*/ 1000125 h 1990725"/>
                  <a:gd name="connsiteX32" fmla="*/ 2745992 w 3870525"/>
                  <a:gd name="connsiteY32" fmla="*/ 1028700 h 1990725"/>
                  <a:gd name="connsiteX33" fmla="*/ 2755517 w 3870525"/>
                  <a:gd name="connsiteY33" fmla="*/ 1076325 h 1990725"/>
                  <a:gd name="connsiteX34" fmla="*/ 2755517 w 3870525"/>
                  <a:gd name="connsiteY34" fmla="*/ 1123950 h 1990725"/>
                  <a:gd name="connsiteX35" fmla="*/ 2765042 w 3870525"/>
                  <a:gd name="connsiteY35" fmla="*/ 1162050 h 1990725"/>
                  <a:gd name="connsiteX36" fmla="*/ 2755517 w 3870525"/>
                  <a:gd name="connsiteY36" fmla="*/ 1181100 h 1990725"/>
                  <a:gd name="connsiteX37" fmla="*/ 2774567 w 3870525"/>
                  <a:gd name="connsiteY37" fmla="*/ 1219200 h 1990725"/>
                  <a:gd name="connsiteX38" fmla="*/ 2774567 w 3870525"/>
                  <a:gd name="connsiteY38" fmla="*/ 1266825 h 1990725"/>
                  <a:gd name="connsiteX39" fmla="*/ 2793617 w 3870525"/>
                  <a:gd name="connsiteY39" fmla="*/ 1314450 h 1990725"/>
                  <a:gd name="connsiteX40" fmla="*/ 2793617 w 3870525"/>
                  <a:gd name="connsiteY40" fmla="*/ 1362075 h 1990725"/>
                  <a:gd name="connsiteX41" fmla="*/ 2831717 w 3870525"/>
                  <a:gd name="connsiteY41" fmla="*/ 1400175 h 1990725"/>
                  <a:gd name="connsiteX42" fmla="*/ 2860292 w 3870525"/>
                  <a:gd name="connsiteY42" fmla="*/ 1362075 h 1990725"/>
                  <a:gd name="connsiteX43" fmla="*/ 2869817 w 3870525"/>
                  <a:gd name="connsiteY43" fmla="*/ 1314450 h 1990725"/>
                  <a:gd name="connsiteX44" fmla="*/ 2888867 w 3870525"/>
                  <a:gd name="connsiteY44" fmla="*/ 1257300 h 1990725"/>
                  <a:gd name="connsiteX45" fmla="*/ 2888867 w 3870525"/>
                  <a:gd name="connsiteY45" fmla="*/ 1219200 h 1990725"/>
                  <a:gd name="connsiteX46" fmla="*/ 2907917 w 3870525"/>
                  <a:gd name="connsiteY46" fmla="*/ 1152525 h 1990725"/>
                  <a:gd name="connsiteX47" fmla="*/ 2898392 w 3870525"/>
                  <a:gd name="connsiteY47" fmla="*/ 1085850 h 1990725"/>
                  <a:gd name="connsiteX48" fmla="*/ 2907917 w 3870525"/>
                  <a:gd name="connsiteY48" fmla="*/ 1057275 h 1990725"/>
                  <a:gd name="connsiteX49" fmla="*/ 2926967 w 3870525"/>
                  <a:gd name="connsiteY49" fmla="*/ 990600 h 1990725"/>
                  <a:gd name="connsiteX50" fmla="*/ 2936492 w 3870525"/>
                  <a:gd name="connsiteY50" fmla="*/ 942975 h 1990725"/>
                  <a:gd name="connsiteX51" fmla="*/ 2946017 w 3870525"/>
                  <a:gd name="connsiteY51" fmla="*/ 895350 h 1990725"/>
                  <a:gd name="connsiteX52" fmla="*/ 2965067 w 3870525"/>
                  <a:gd name="connsiteY52" fmla="*/ 847725 h 1990725"/>
                  <a:gd name="connsiteX53" fmla="*/ 3012692 w 3870525"/>
                  <a:gd name="connsiteY53" fmla="*/ 904875 h 1990725"/>
                  <a:gd name="connsiteX54" fmla="*/ 3012692 w 3870525"/>
                  <a:gd name="connsiteY54" fmla="*/ 952500 h 1990725"/>
                  <a:gd name="connsiteX55" fmla="*/ 3079370 w 3870525"/>
                  <a:gd name="connsiteY55" fmla="*/ 1047750 h 1990725"/>
                  <a:gd name="connsiteX56" fmla="*/ 3146044 w 3870525"/>
                  <a:gd name="connsiteY56" fmla="*/ 962025 h 1990725"/>
                  <a:gd name="connsiteX57" fmla="*/ 3174617 w 3870525"/>
                  <a:gd name="connsiteY57" fmla="*/ 1019175 h 1990725"/>
                  <a:gd name="connsiteX58" fmla="*/ 3184142 w 3870525"/>
                  <a:gd name="connsiteY58" fmla="*/ 819150 h 1990725"/>
                  <a:gd name="connsiteX59" fmla="*/ 3231767 w 3870525"/>
                  <a:gd name="connsiteY59" fmla="*/ 762000 h 1990725"/>
                  <a:gd name="connsiteX60" fmla="*/ 3288917 w 3870525"/>
                  <a:gd name="connsiteY60" fmla="*/ 762000 h 1990725"/>
                  <a:gd name="connsiteX61" fmla="*/ 3346067 w 3870525"/>
                  <a:gd name="connsiteY61" fmla="*/ 771525 h 1990725"/>
                  <a:gd name="connsiteX62" fmla="*/ 3403218 w 3870525"/>
                  <a:gd name="connsiteY62" fmla="*/ 790575 h 1990725"/>
                  <a:gd name="connsiteX63" fmla="*/ 3412742 w 3870525"/>
                  <a:gd name="connsiteY63" fmla="*/ 857250 h 1990725"/>
                  <a:gd name="connsiteX64" fmla="*/ 3431792 w 3870525"/>
                  <a:gd name="connsiteY64" fmla="*/ 914400 h 1990725"/>
                  <a:gd name="connsiteX65" fmla="*/ 3450842 w 3870525"/>
                  <a:gd name="connsiteY65" fmla="*/ 971550 h 1990725"/>
                  <a:gd name="connsiteX66" fmla="*/ 3469892 w 3870525"/>
                  <a:gd name="connsiteY66" fmla="*/ 1028700 h 1990725"/>
                  <a:gd name="connsiteX67" fmla="*/ 3460367 w 3870525"/>
                  <a:gd name="connsiteY67" fmla="*/ 1057275 h 1990725"/>
                  <a:gd name="connsiteX68" fmla="*/ 3488942 w 3870525"/>
                  <a:gd name="connsiteY68" fmla="*/ 1114425 h 1990725"/>
                  <a:gd name="connsiteX69" fmla="*/ 3488942 w 3870525"/>
                  <a:gd name="connsiteY69" fmla="*/ 1162050 h 1990725"/>
                  <a:gd name="connsiteX70" fmla="*/ 3488942 w 3870525"/>
                  <a:gd name="connsiteY70" fmla="*/ 1209675 h 1990725"/>
                  <a:gd name="connsiteX71" fmla="*/ 3469892 w 3870525"/>
                  <a:gd name="connsiteY71" fmla="*/ 1238250 h 1990725"/>
                  <a:gd name="connsiteX72" fmla="*/ 3479417 w 3870525"/>
                  <a:gd name="connsiteY72" fmla="*/ 1276350 h 1990725"/>
                  <a:gd name="connsiteX73" fmla="*/ 3488942 w 3870525"/>
                  <a:gd name="connsiteY73" fmla="*/ 1333500 h 1990725"/>
                  <a:gd name="connsiteX74" fmla="*/ 3507992 w 3870525"/>
                  <a:gd name="connsiteY74" fmla="*/ 1390650 h 1990725"/>
                  <a:gd name="connsiteX75" fmla="*/ 3507992 w 3870525"/>
                  <a:gd name="connsiteY75" fmla="*/ 1447800 h 1990725"/>
                  <a:gd name="connsiteX76" fmla="*/ 3527042 w 3870525"/>
                  <a:gd name="connsiteY76" fmla="*/ 1504950 h 1990725"/>
                  <a:gd name="connsiteX77" fmla="*/ 3546092 w 3870525"/>
                  <a:gd name="connsiteY77" fmla="*/ 1562100 h 1990725"/>
                  <a:gd name="connsiteX78" fmla="*/ 3555617 w 3870525"/>
                  <a:gd name="connsiteY78" fmla="*/ 1590675 h 1990725"/>
                  <a:gd name="connsiteX79" fmla="*/ 3555617 w 3870525"/>
                  <a:gd name="connsiteY79" fmla="*/ 1638300 h 1990725"/>
                  <a:gd name="connsiteX80" fmla="*/ 3574667 w 3870525"/>
                  <a:gd name="connsiteY80" fmla="*/ 1685925 h 1990725"/>
                  <a:gd name="connsiteX81" fmla="*/ 3574667 w 3870525"/>
                  <a:gd name="connsiteY81" fmla="*/ 1743075 h 1990725"/>
                  <a:gd name="connsiteX82" fmla="*/ 3584192 w 3870525"/>
                  <a:gd name="connsiteY82" fmla="*/ 1800225 h 1990725"/>
                  <a:gd name="connsiteX83" fmla="*/ 3574667 w 3870525"/>
                  <a:gd name="connsiteY83" fmla="*/ 1838325 h 1990725"/>
                  <a:gd name="connsiteX84" fmla="*/ 3584192 w 3870525"/>
                  <a:gd name="connsiteY84" fmla="*/ 1876425 h 1990725"/>
                  <a:gd name="connsiteX85" fmla="*/ 3603242 w 3870525"/>
                  <a:gd name="connsiteY85" fmla="*/ 1933575 h 1990725"/>
                  <a:gd name="connsiteX86" fmla="*/ 3574667 w 3870525"/>
                  <a:gd name="connsiteY86" fmla="*/ 1962150 h 1990725"/>
                  <a:gd name="connsiteX87" fmla="*/ 3603242 w 3870525"/>
                  <a:gd name="connsiteY87" fmla="*/ 1990725 h 1990725"/>
                  <a:gd name="connsiteX88" fmla="*/ 3650867 w 3870525"/>
                  <a:gd name="connsiteY88" fmla="*/ 1924050 h 1990725"/>
                  <a:gd name="connsiteX89" fmla="*/ 3650867 w 3870525"/>
                  <a:gd name="connsiteY89" fmla="*/ 1857375 h 1990725"/>
                  <a:gd name="connsiteX90" fmla="*/ 3660392 w 3870525"/>
                  <a:gd name="connsiteY90" fmla="*/ 1800225 h 1990725"/>
                  <a:gd name="connsiteX91" fmla="*/ 3660392 w 3870525"/>
                  <a:gd name="connsiteY91" fmla="*/ 1752600 h 1990725"/>
                  <a:gd name="connsiteX92" fmla="*/ 3660392 w 3870525"/>
                  <a:gd name="connsiteY92" fmla="*/ 1685925 h 1990725"/>
                  <a:gd name="connsiteX93" fmla="*/ 3669917 w 3870525"/>
                  <a:gd name="connsiteY93" fmla="*/ 1628775 h 1990725"/>
                  <a:gd name="connsiteX94" fmla="*/ 3679442 w 3870525"/>
                  <a:gd name="connsiteY94" fmla="*/ 1562100 h 1990725"/>
                  <a:gd name="connsiteX95" fmla="*/ 3669917 w 3870525"/>
                  <a:gd name="connsiteY95" fmla="*/ 1504950 h 1990725"/>
                  <a:gd name="connsiteX96" fmla="*/ 3698492 w 3870525"/>
                  <a:gd name="connsiteY96" fmla="*/ 1457325 h 1990725"/>
                  <a:gd name="connsiteX97" fmla="*/ 3669917 w 3870525"/>
                  <a:gd name="connsiteY97" fmla="*/ 1419225 h 1990725"/>
                  <a:gd name="connsiteX98" fmla="*/ 3698492 w 3870525"/>
                  <a:gd name="connsiteY98" fmla="*/ 1352550 h 1990725"/>
                  <a:gd name="connsiteX99" fmla="*/ 3698492 w 3870525"/>
                  <a:gd name="connsiteY99" fmla="*/ 1285875 h 1990725"/>
                  <a:gd name="connsiteX100" fmla="*/ 3679442 w 3870525"/>
                  <a:gd name="connsiteY100" fmla="*/ 1238250 h 1990725"/>
                  <a:gd name="connsiteX101" fmla="*/ 3688967 w 3870525"/>
                  <a:gd name="connsiteY101" fmla="*/ 1181100 h 1990725"/>
                  <a:gd name="connsiteX102" fmla="*/ 3688967 w 3870525"/>
                  <a:gd name="connsiteY102" fmla="*/ 1152525 h 1990725"/>
                  <a:gd name="connsiteX103" fmla="*/ 3698492 w 3870525"/>
                  <a:gd name="connsiteY103" fmla="*/ 1085850 h 1990725"/>
                  <a:gd name="connsiteX104" fmla="*/ 3698492 w 3870525"/>
                  <a:gd name="connsiteY104" fmla="*/ 1047750 h 1990725"/>
                  <a:gd name="connsiteX105" fmla="*/ 3688967 w 3870525"/>
                  <a:gd name="connsiteY105" fmla="*/ 981075 h 1990725"/>
                  <a:gd name="connsiteX106" fmla="*/ 3698492 w 3870525"/>
                  <a:gd name="connsiteY106" fmla="*/ 933450 h 1990725"/>
                  <a:gd name="connsiteX107" fmla="*/ 3717542 w 3870525"/>
                  <a:gd name="connsiteY107" fmla="*/ 866775 h 1990725"/>
                  <a:gd name="connsiteX108" fmla="*/ 3736592 w 3870525"/>
                  <a:gd name="connsiteY108" fmla="*/ 819150 h 1990725"/>
                  <a:gd name="connsiteX109" fmla="*/ 3717542 w 3870525"/>
                  <a:gd name="connsiteY109" fmla="*/ 781050 h 1990725"/>
                  <a:gd name="connsiteX110" fmla="*/ 3736592 w 3870525"/>
                  <a:gd name="connsiteY110" fmla="*/ 685800 h 1990725"/>
                  <a:gd name="connsiteX111" fmla="*/ 3803271 w 3870525"/>
                  <a:gd name="connsiteY111" fmla="*/ 742950 h 1990725"/>
                  <a:gd name="connsiteX112" fmla="*/ 3803267 w 3870525"/>
                  <a:gd name="connsiteY112" fmla="*/ 533400 h 1990725"/>
                  <a:gd name="connsiteX113" fmla="*/ 3812792 w 3870525"/>
                  <a:gd name="connsiteY113" fmla="*/ 485775 h 1990725"/>
                  <a:gd name="connsiteX114" fmla="*/ 3812792 w 3870525"/>
                  <a:gd name="connsiteY114" fmla="*/ 428625 h 1990725"/>
                  <a:gd name="connsiteX115" fmla="*/ 3831842 w 3870525"/>
                  <a:gd name="connsiteY115" fmla="*/ 361950 h 1990725"/>
                  <a:gd name="connsiteX116" fmla="*/ 3822317 w 3870525"/>
                  <a:gd name="connsiteY116" fmla="*/ 314325 h 1990725"/>
                  <a:gd name="connsiteX117" fmla="*/ 3822317 w 3870525"/>
                  <a:gd name="connsiteY117" fmla="*/ 247650 h 1990725"/>
                  <a:gd name="connsiteX118" fmla="*/ 3831842 w 3870525"/>
                  <a:gd name="connsiteY118" fmla="*/ 190500 h 1990725"/>
                  <a:gd name="connsiteX119" fmla="*/ 3860417 w 3870525"/>
                  <a:gd name="connsiteY119" fmla="*/ 142875 h 1990725"/>
                  <a:gd name="connsiteX120" fmla="*/ 3841367 w 3870525"/>
                  <a:gd name="connsiteY120" fmla="*/ 95250 h 1990725"/>
                  <a:gd name="connsiteX121" fmla="*/ 3869942 w 3870525"/>
                  <a:gd name="connsiteY121" fmla="*/ 57150 h 1990725"/>
                  <a:gd name="connsiteX122" fmla="*/ 3860417 w 3870525"/>
                  <a:gd name="connsiteY122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395391 w 3870525"/>
                  <a:gd name="connsiteY3" fmla="*/ 1019175 h 1990725"/>
                  <a:gd name="connsiteX4" fmla="*/ 643068 w 3870525"/>
                  <a:gd name="connsiteY4" fmla="*/ 866775 h 1990725"/>
                  <a:gd name="connsiteX5" fmla="*/ 747856 w 3870525"/>
                  <a:gd name="connsiteY5" fmla="*/ 857250 h 1990725"/>
                  <a:gd name="connsiteX6" fmla="*/ 833591 w 3870525"/>
                  <a:gd name="connsiteY6" fmla="*/ 781050 h 1990725"/>
                  <a:gd name="connsiteX7" fmla="*/ 928467 w 3870525"/>
                  <a:gd name="connsiteY7" fmla="*/ 885825 h 1990725"/>
                  <a:gd name="connsiteX8" fmla="*/ 1002656 w 3870525"/>
                  <a:gd name="connsiteY8" fmla="*/ 742950 h 1990725"/>
                  <a:gd name="connsiteX9" fmla="*/ 1046672 w 3870525"/>
                  <a:gd name="connsiteY9" fmla="*/ 753636 h 1990725"/>
                  <a:gd name="connsiteX10" fmla="*/ 1158955 w 3870525"/>
                  <a:gd name="connsiteY10" fmla="*/ 590550 h 1990725"/>
                  <a:gd name="connsiteX11" fmla="*/ 1293401 w 3870525"/>
                  <a:gd name="connsiteY11" fmla="*/ 476258 h 1990725"/>
                  <a:gd name="connsiteX12" fmla="*/ 1507534 w 3870525"/>
                  <a:gd name="connsiteY12" fmla="*/ 361950 h 1990725"/>
                  <a:gd name="connsiteX13" fmla="*/ 1690944 w 3870525"/>
                  <a:gd name="connsiteY13" fmla="*/ 257175 h 1990725"/>
                  <a:gd name="connsiteX14" fmla="*/ 1890993 w 3870525"/>
                  <a:gd name="connsiteY14" fmla="*/ 161925 h 1990725"/>
                  <a:gd name="connsiteX15" fmla="*/ 1964764 w 3870525"/>
                  <a:gd name="connsiteY15" fmla="*/ 171450 h 1990725"/>
                  <a:gd name="connsiteX16" fmla="*/ 2393567 w 3870525"/>
                  <a:gd name="connsiteY16" fmla="*/ 28575 h 1990725"/>
                  <a:gd name="connsiteX17" fmla="*/ 2460242 w 3870525"/>
                  <a:gd name="connsiteY17" fmla="*/ 9525 h 1990725"/>
                  <a:gd name="connsiteX18" fmla="*/ 2574542 w 3870525"/>
                  <a:gd name="connsiteY18" fmla="*/ 19050 h 1990725"/>
                  <a:gd name="connsiteX19" fmla="*/ 2593592 w 3870525"/>
                  <a:gd name="connsiteY19" fmla="*/ 47625 h 1990725"/>
                  <a:gd name="connsiteX20" fmla="*/ 2603117 w 3870525"/>
                  <a:gd name="connsiteY20" fmla="*/ 95250 h 1990725"/>
                  <a:gd name="connsiteX21" fmla="*/ 2612642 w 3870525"/>
                  <a:gd name="connsiteY21" fmla="*/ 333375 h 1990725"/>
                  <a:gd name="connsiteX22" fmla="*/ 2641217 w 3870525"/>
                  <a:gd name="connsiteY22" fmla="*/ 495300 h 1990725"/>
                  <a:gd name="connsiteX23" fmla="*/ 2650742 w 3870525"/>
                  <a:gd name="connsiteY23" fmla="*/ 523875 h 1990725"/>
                  <a:gd name="connsiteX24" fmla="*/ 2669793 w 3870525"/>
                  <a:gd name="connsiteY24" fmla="*/ 647700 h 1990725"/>
                  <a:gd name="connsiteX25" fmla="*/ 2669790 w 3870525"/>
                  <a:gd name="connsiteY25" fmla="*/ 695325 h 1990725"/>
                  <a:gd name="connsiteX26" fmla="*/ 2669791 w 3870525"/>
                  <a:gd name="connsiteY26" fmla="*/ 742950 h 1990725"/>
                  <a:gd name="connsiteX27" fmla="*/ 2717417 w 3870525"/>
                  <a:gd name="connsiteY27" fmla="*/ 723900 h 1990725"/>
                  <a:gd name="connsiteX28" fmla="*/ 2726942 w 3870525"/>
                  <a:gd name="connsiteY28" fmla="*/ 876300 h 1990725"/>
                  <a:gd name="connsiteX29" fmla="*/ 2736467 w 3870525"/>
                  <a:gd name="connsiteY29" fmla="*/ 904875 h 1990725"/>
                  <a:gd name="connsiteX30" fmla="*/ 2726942 w 3870525"/>
                  <a:gd name="connsiteY30" fmla="*/ 952500 h 1990725"/>
                  <a:gd name="connsiteX31" fmla="*/ 2745992 w 3870525"/>
                  <a:gd name="connsiteY31" fmla="*/ 1000125 h 1990725"/>
                  <a:gd name="connsiteX32" fmla="*/ 2745992 w 3870525"/>
                  <a:gd name="connsiteY32" fmla="*/ 1028700 h 1990725"/>
                  <a:gd name="connsiteX33" fmla="*/ 2755517 w 3870525"/>
                  <a:gd name="connsiteY33" fmla="*/ 1076325 h 1990725"/>
                  <a:gd name="connsiteX34" fmla="*/ 2755517 w 3870525"/>
                  <a:gd name="connsiteY34" fmla="*/ 1123950 h 1990725"/>
                  <a:gd name="connsiteX35" fmla="*/ 2765042 w 3870525"/>
                  <a:gd name="connsiteY35" fmla="*/ 1162050 h 1990725"/>
                  <a:gd name="connsiteX36" fmla="*/ 2755517 w 3870525"/>
                  <a:gd name="connsiteY36" fmla="*/ 1181100 h 1990725"/>
                  <a:gd name="connsiteX37" fmla="*/ 2774567 w 3870525"/>
                  <a:gd name="connsiteY37" fmla="*/ 1219200 h 1990725"/>
                  <a:gd name="connsiteX38" fmla="*/ 2774567 w 3870525"/>
                  <a:gd name="connsiteY38" fmla="*/ 1266825 h 1990725"/>
                  <a:gd name="connsiteX39" fmla="*/ 2793617 w 3870525"/>
                  <a:gd name="connsiteY39" fmla="*/ 1314450 h 1990725"/>
                  <a:gd name="connsiteX40" fmla="*/ 2793617 w 3870525"/>
                  <a:gd name="connsiteY40" fmla="*/ 1362075 h 1990725"/>
                  <a:gd name="connsiteX41" fmla="*/ 2831717 w 3870525"/>
                  <a:gd name="connsiteY41" fmla="*/ 1400175 h 1990725"/>
                  <a:gd name="connsiteX42" fmla="*/ 2860292 w 3870525"/>
                  <a:gd name="connsiteY42" fmla="*/ 1362075 h 1990725"/>
                  <a:gd name="connsiteX43" fmla="*/ 2869817 w 3870525"/>
                  <a:gd name="connsiteY43" fmla="*/ 1314450 h 1990725"/>
                  <a:gd name="connsiteX44" fmla="*/ 2888867 w 3870525"/>
                  <a:gd name="connsiteY44" fmla="*/ 1257300 h 1990725"/>
                  <a:gd name="connsiteX45" fmla="*/ 2888867 w 3870525"/>
                  <a:gd name="connsiteY45" fmla="*/ 1219200 h 1990725"/>
                  <a:gd name="connsiteX46" fmla="*/ 2907917 w 3870525"/>
                  <a:gd name="connsiteY46" fmla="*/ 1152525 h 1990725"/>
                  <a:gd name="connsiteX47" fmla="*/ 2898392 w 3870525"/>
                  <a:gd name="connsiteY47" fmla="*/ 1085850 h 1990725"/>
                  <a:gd name="connsiteX48" fmla="*/ 2907917 w 3870525"/>
                  <a:gd name="connsiteY48" fmla="*/ 1057275 h 1990725"/>
                  <a:gd name="connsiteX49" fmla="*/ 2926967 w 3870525"/>
                  <a:gd name="connsiteY49" fmla="*/ 990600 h 1990725"/>
                  <a:gd name="connsiteX50" fmla="*/ 2936492 w 3870525"/>
                  <a:gd name="connsiteY50" fmla="*/ 942975 h 1990725"/>
                  <a:gd name="connsiteX51" fmla="*/ 2946017 w 3870525"/>
                  <a:gd name="connsiteY51" fmla="*/ 895350 h 1990725"/>
                  <a:gd name="connsiteX52" fmla="*/ 2965067 w 3870525"/>
                  <a:gd name="connsiteY52" fmla="*/ 847725 h 1990725"/>
                  <a:gd name="connsiteX53" fmla="*/ 3012692 w 3870525"/>
                  <a:gd name="connsiteY53" fmla="*/ 904875 h 1990725"/>
                  <a:gd name="connsiteX54" fmla="*/ 3012692 w 3870525"/>
                  <a:gd name="connsiteY54" fmla="*/ 952500 h 1990725"/>
                  <a:gd name="connsiteX55" fmla="*/ 3079370 w 3870525"/>
                  <a:gd name="connsiteY55" fmla="*/ 1047750 h 1990725"/>
                  <a:gd name="connsiteX56" fmla="*/ 3146044 w 3870525"/>
                  <a:gd name="connsiteY56" fmla="*/ 962025 h 1990725"/>
                  <a:gd name="connsiteX57" fmla="*/ 3174617 w 3870525"/>
                  <a:gd name="connsiteY57" fmla="*/ 1019175 h 1990725"/>
                  <a:gd name="connsiteX58" fmla="*/ 3184142 w 3870525"/>
                  <a:gd name="connsiteY58" fmla="*/ 819150 h 1990725"/>
                  <a:gd name="connsiteX59" fmla="*/ 3231767 w 3870525"/>
                  <a:gd name="connsiteY59" fmla="*/ 762000 h 1990725"/>
                  <a:gd name="connsiteX60" fmla="*/ 3288917 w 3870525"/>
                  <a:gd name="connsiteY60" fmla="*/ 762000 h 1990725"/>
                  <a:gd name="connsiteX61" fmla="*/ 3346067 w 3870525"/>
                  <a:gd name="connsiteY61" fmla="*/ 771525 h 1990725"/>
                  <a:gd name="connsiteX62" fmla="*/ 3403218 w 3870525"/>
                  <a:gd name="connsiteY62" fmla="*/ 790575 h 1990725"/>
                  <a:gd name="connsiteX63" fmla="*/ 3412742 w 3870525"/>
                  <a:gd name="connsiteY63" fmla="*/ 857250 h 1990725"/>
                  <a:gd name="connsiteX64" fmla="*/ 3431792 w 3870525"/>
                  <a:gd name="connsiteY64" fmla="*/ 914400 h 1990725"/>
                  <a:gd name="connsiteX65" fmla="*/ 3450842 w 3870525"/>
                  <a:gd name="connsiteY65" fmla="*/ 971550 h 1990725"/>
                  <a:gd name="connsiteX66" fmla="*/ 3469892 w 3870525"/>
                  <a:gd name="connsiteY66" fmla="*/ 1028700 h 1990725"/>
                  <a:gd name="connsiteX67" fmla="*/ 3460367 w 3870525"/>
                  <a:gd name="connsiteY67" fmla="*/ 1057275 h 1990725"/>
                  <a:gd name="connsiteX68" fmla="*/ 3488942 w 3870525"/>
                  <a:gd name="connsiteY68" fmla="*/ 1114425 h 1990725"/>
                  <a:gd name="connsiteX69" fmla="*/ 3488942 w 3870525"/>
                  <a:gd name="connsiteY69" fmla="*/ 1162050 h 1990725"/>
                  <a:gd name="connsiteX70" fmla="*/ 3488942 w 3870525"/>
                  <a:gd name="connsiteY70" fmla="*/ 1209675 h 1990725"/>
                  <a:gd name="connsiteX71" fmla="*/ 3469892 w 3870525"/>
                  <a:gd name="connsiteY71" fmla="*/ 1238250 h 1990725"/>
                  <a:gd name="connsiteX72" fmla="*/ 3479417 w 3870525"/>
                  <a:gd name="connsiteY72" fmla="*/ 1276350 h 1990725"/>
                  <a:gd name="connsiteX73" fmla="*/ 3488942 w 3870525"/>
                  <a:gd name="connsiteY73" fmla="*/ 1333500 h 1990725"/>
                  <a:gd name="connsiteX74" fmla="*/ 3507992 w 3870525"/>
                  <a:gd name="connsiteY74" fmla="*/ 1390650 h 1990725"/>
                  <a:gd name="connsiteX75" fmla="*/ 3507992 w 3870525"/>
                  <a:gd name="connsiteY75" fmla="*/ 1447800 h 1990725"/>
                  <a:gd name="connsiteX76" fmla="*/ 3527042 w 3870525"/>
                  <a:gd name="connsiteY76" fmla="*/ 1504950 h 1990725"/>
                  <a:gd name="connsiteX77" fmla="*/ 3546092 w 3870525"/>
                  <a:gd name="connsiteY77" fmla="*/ 1562100 h 1990725"/>
                  <a:gd name="connsiteX78" fmla="*/ 3555617 w 3870525"/>
                  <a:gd name="connsiteY78" fmla="*/ 1590675 h 1990725"/>
                  <a:gd name="connsiteX79" fmla="*/ 3555617 w 3870525"/>
                  <a:gd name="connsiteY79" fmla="*/ 1638300 h 1990725"/>
                  <a:gd name="connsiteX80" fmla="*/ 3574667 w 3870525"/>
                  <a:gd name="connsiteY80" fmla="*/ 1685925 h 1990725"/>
                  <a:gd name="connsiteX81" fmla="*/ 3574667 w 3870525"/>
                  <a:gd name="connsiteY81" fmla="*/ 1743075 h 1990725"/>
                  <a:gd name="connsiteX82" fmla="*/ 3584192 w 3870525"/>
                  <a:gd name="connsiteY82" fmla="*/ 1800225 h 1990725"/>
                  <a:gd name="connsiteX83" fmla="*/ 3574667 w 3870525"/>
                  <a:gd name="connsiteY83" fmla="*/ 1838325 h 1990725"/>
                  <a:gd name="connsiteX84" fmla="*/ 3584192 w 3870525"/>
                  <a:gd name="connsiteY84" fmla="*/ 1876425 h 1990725"/>
                  <a:gd name="connsiteX85" fmla="*/ 3603242 w 3870525"/>
                  <a:gd name="connsiteY85" fmla="*/ 1933575 h 1990725"/>
                  <a:gd name="connsiteX86" fmla="*/ 3574667 w 3870525"/>
                  <a:gd name="connsiteY86" fmla="*/ 1962150 h 1990725"/>
                  <a:gd name="connsiteX87" fmla="*/ 3603242 w 3870525"/>
                  <a:gd name="connsiteY87" fmla="*/ 1990725 h 1990725"/>
                  <a:gd name="connsiteX88" fmla="*/ 3650867 w 3870525"/>
                  <a:gd name="connsiteY88" fmla="*/ 1924050 h 1990725"/>
                  <a:gd name="connsiteX89" fmla="*/ 3650867 w 3870525"/>
                  <a:gd name="connsiteY89" fmla="*/ 1857375 h 1990725"/>
                  <a:gd name="connsiteX90" fmla="*/ 3660392 w 3870525"/>
                  <a:gd name="connsiteY90" fmla="*/ 1800225 h 1990725"/>
                  <a:gd name="connsiteX91" fmla="*/ 3660392 w 3870525"/>
                  <a:gd name="connsiteY91" fmla="*/ 1752600 h 1990725"/>
                  <a:gd name="connsiteX92" fmla="*/ 3660392 w 3870525"/>
                  <a:gd name="connsiteY92" fmla="*/ 1685925 h 1990725"/>
                  <a:gd name="connsiteX93" fmla="*/ 3669917 w 3870525"/>
                  <a:gd name="connsiteY93" fmla="*/ 1628775 h 1990725"/>
                  <a:gd name="connsiteX94" fmla="*/ 3679442 w 3870525"/>
                  <a:gd name="connsiteY94" fmla="*/ 1562100 h 1990725"/>
                  <a:gd name="connsiteX95" fmla="*/ 3669917 w 3870525"/>
                  <a:gd name="connsiteY95" fmla="*/ 1504950 h 1990725"/>
                  <a:gd name="connsiteX96" fmla="*/ 3698492 w 3870525"/>
                  <a:gd name="connsiteY96" fmla="*/ 1457325 h 1990725"/>
                  <a:gd name="connsiteX97" fmla="*/ 3669917 w 3870525"/>
                  <a:gd name="connsiteY97" fmla="*/ 1419225 h 1990725"/>
                  <a:gd name="connsiteX98" fmla="*/ 3698492 w 3870525"/>
                  <a:gd name="connsiteY98" fmla="*/ 1352550 h 1990725"/>
                  <a:gd name="connsiteX99" fmla="*/ 3698492 w 3870525"/>
                  <a:gd name="connsiteY99" fmla="*/ 1285875 h 1990725"/>
                  <a:gd name="connsiteX100" fmla="*/ 3679442 w 3870525"/>
                  <a:gd name="connsiteY100" fmla="*/ 1238250 h 1990725"/>
                  <a:gd name="connsiteX101" fmla="*/ 3688967 w 3870525"/>
                  <a:gd name="connsiteY101" fmla="*/ 1181100 h 1990725"/>
                  <a:gd name="connsiteX102" fmla="*/ 3688967 w 3870525"/>
                  <a:gd name="connsiteY102" fmla="*/ 1152525 h 1990725"/>
                  <a:gd name="connsiteX103" fmla="*/ 3698492 w 3870525"/>
                  <a:gd name="connsiteY103" fmla="*/ 1085850 h 1990725"/>
                  <a:gd name="connsiteX104" fmla="*/ 3698492 w 3870525"/>
                  <a:gd name="connsiteY104" fmla="*/ 1047750 h 1990725"/>
                  <a:gd name="connsiteX105" fmla="*/ 3688967 w 3870525"/>
                  <a:gd name="connsiteY105" fmla="*/ 981075 h 1990725"/>
                  <a:gd name="connsiteX106" fmla="*/ 3698492 w 3870525"/>
                  <a:gd name="connsiteY106" fmla="*/ 933450 h 1990725"/>
                  <a:gd name="connsiteX107" fmla="*/ 3717542 w 3870525"/>
                  <a:gd name="connsiteY107" fmla="*/ 866775 h 1990725"/>
                  <a:gd name="connsiteX108" fmla="*/ 3736592 w 3870525"/>
                  <a:gd name="connsiteY108" fmla="*/ 819150 h 1990725"/>
                  <a:gd name="connsiteX109" fmla="*/ 3717542 w 3870525"/>
                  <a:gd name="connsiteY109" fmla="*/ 781050 h 1990725"/>
                  <a:gd name="connsiteX110" fmla="*/ 3736592 w 3870525"/>
                  <a:gd name="connsiteY110" fmla="*/ 685800 h 1990725"/>
                  <a:gd name="connsiteX111" fmla="*/ 3803271 w 3870525"/>
                  <a:gd name="connsiteY111" fmla="*/ 742950 h 1990725"/>
                  <a:gd name="connsiteX112" fmla="*/ 3803267 w 3870525"/>
                  <a:gd name="connsiteY112" fmla="*/ 533400 h 1990725"/>
                  <a:gd name="connsiteX113" fmla="*/ 3812792 w 3870525"/>
                  <a:gd name="connsiteY113" fmla="*/ 485775 h 1990725"/>
                  <a:gd name="connsiteX114" fmla="*/ 3812792 w 3870525"/>
                  <a:gd name="connsiteY114" fmla="*/ 428625 h 1990725"/>
                  <a:gd name="connsiteX115" fmla="*/ 3831842 w 3870525"/>
                  <a:gd name="connsiteY115" fmla="*/ 361950 h 1990725"/>
                  <a:gd name="connsiteX116" fmla="*/ 3822317 w 3870525"/>
                  <a:gd name="connsiteY116" fmla="*/ 314325 h 1990725"/>
                  <a:gd name="connsiteX117" fmla="*/ 3822317 w 3870525"/>
                  <a:gd name="connsiteY117" fmla="*/ 247650 h 1990725"/>
                  <a:gd name="connsiteX118" fmla="*/ 3831842 w 3870525"/>
                  <a:gd name="connsiteY118" fmla="*/ 190500 h 1990725"/>
                  <a:gd name="connsiteX119" fmla="*/ 3860417 w 3870525"/>
                  <a:gd name="connsiteY119" fmla="*/ 142875 h 1990725"/>
                  <a:gd name="connsiteX120" fmla="*/ 3841367 w 3870525"/>
                  <a:gd name="connsiteY120" fmla="*/ 95250 h 1990725"/>
                  <a:gd name="connsiteX121" fmla="*/ 3869942 w 3870525"/>
                  <a:gd name="connsiteY121" fmla="*/ 57150 h 1990725"/>
                  <a:gd name="connsiteX122" fmla="*/ 3860417 w 3870525"/>
                  <a:gd name="connsiteY122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395391 w 3870525"/>
                  <a:gd name="connsiteY3" fmla="*/ 1019175 h 1990725"/>
                  <a:gd name="connsiteX4" fmla="*/ 643068 w 3870525"/>
                  <a:gd name="connsiteY4" fmla="*/ 866775 h 1990725"/>
                  <a:gd name="connsiteX5" fmla="*/ 747856 w 3870525"/>
                  <a:gd name="connsiteY5" fmla="*/ 857250 h 1990725"/>
                  <a:gd name="connsiteX6" fmla="*/ 833591 w 3870525"/>
                  <a:gd name="connsiteY6" fmla="*/ 781050 h 1990725"/>
                  <a:gd name="connsiteX7" fmla="*/ 937992 w 3870525"/>
                  <a:gd name="connsiteY7" fmla="*/ 876300 h 1990725"/>
                  <a:gd name="connsiteX8" fmla="*/ 1002656 w 3870525"/>
                  <a:gd name="connsiteY8" fmla="*/ 742950 h 1990725"/>
                  <a:gd name="connsiteX9" fmla="*/ 1046672 w 3870525"/>
                  <a:gd name="connsiteY9" fmla="*/ 753636 h 1990725"/>
                  <a:gd name="connsiteX10" fmla="*/ 1158955 w 3870525"/>
                  <a:gd name="connsiteY10" fmla="*/ 590550 h 1990725"/>
                  <a:gd name="connsiteX11" fmla="*/ 1293401 w 3870525"/>
                  <a:gd name="connsiteY11" fmla="*/ 476258 h 1990725"/>
                  <a:gd name="connsiteX12" fmla="*/ 1507534 w 3870525"/>
                  <a:gd name="connsiteY12" fmla="*/ 361950 h 1990725"/>
                  <a:gd name="connsiteX13" fmla="*/ 1690944 w 3870525"/>
                  <a:gd name="connsiteY13" fmla="*/ 257175 h 1990725"/>
                  <a:gd name="connsiteX14" fmla="*/ 1890993 w 3870525"/>
                  <a:gd name="connsiteY14" fmla="*/ 161925 h 1990725"/>
                  <a:gd name="connsiteX15" fmla="*/ 1964764 w 3870525"/>
                  <a:gd name="connsiteY15" fmla="*/ 171450 h 1990725"/>
                  <a:gd name="connsiteX16" fmla="*/ 2393567 w 3870525"/>
                  <a:gd name="connsiteY16" fmla="*/ 28575 h 1990725"/>
                  <a:gd name="connsiteX17" fmla="*/ 2460242 w 3870525"/>
                  <a:gd name="connsiteY17" fmla="*/ 9525 h 1990725"/>
                  <a:gd name="connsiteX18" fmla="*/ 2574542 w 3870525"/>
                  <a:gd name="connsiteY18" fmla="*/ 19050 h 1990725"/>
                  <a:gd name="connsiteX19" fmla="*/ 2593592 w 3870525"/>
                  <a:gd name="connsiteY19" fmla="*/ 47625 h 1990725"/>
                  <a:gd name="connsiteX20" fmla="*/ 2603117 w 3870525"/>
                  <a:gd name="connsiteY20" fmla="*/ 95250 h 1990725"/>
                  <a:gd name="connsiteX21" fmla="*/ 2612642 w 3870525"/>
                  <a:gd name="connsiteY21" fmla="*/ 333375 h 1990725"/>
                  <a:gd name="connsiteX22" fmla="*/ 2641217 w 3870525"/>
                  <a:gd name="connsiteY22" fmla="*/ 495300 h 1990725"/>
                  <a:gd name="connsiteX23" fmla="*/ 2650742 w 3870525"/>
                  <a:gd name="connsiteY23" fmla="*/ 523875 h 1990725"/>
                  <a:gd name="connsiteX24" fmla="*/ 2669793 w 3870525"/>
                  <a:gd name="connsiteY24" fmla="*/ 647700 h 1990725"/>
                  <a:gd name="connsiteX25" fmla="*/ 2669790 w 3870525"/>
                  <a:gd name="connsiteY25" fmla="*/ 695325 h 1990725"/>
                  <a:gd name="connsiteX26" fmla="*/ 2669791 w 3870525"/>
                  <a:gd name="connsiteY26" fmla="*/ 742950 h 1990725"/>
                  <a:gd name="connsiteX27" fmla="*/ 2717417 w 3870525"/>
                  <a:gd name="connsiteY27" fmla="*/ 723900 h 1990725"/>
                  <a:gd name="connsiteX28" fmla="*/ 2726942 w 3870525"/>
                  <a:gd name="connsiteY28" fmla="*/ 876300 h 1990725"/>
                  <a:gd name="connsiteX29" fmla="*/ 2736467 w 3870525"/>
                  <a:gd name="connsiteY29" fmla="*/ 904875 h 1990725"/>
                  <a:gd name="connsiteX30" fmla="*/ 2726942 w 3870525"/>
                  <a:gd name="connsiteY30" fmla="*/ 952500 h 1990725"/>
                  <a:gd name="connsiteX31" fmla="*/ 2745992 w 3870525"/>
                  <a:gd name="connsiteY31" fmla="*/ 1000125 h 1990725"/>
                  <a:gd name="connsiteX32" fmla="*/ 2745992 w 3870525"/>
                  <a:gd name="connsiteY32" fmla="*/ 1028700 h 1990725"/>
                  <a:gd name="connsiteX33" fmla="*/ 2755517 w 3870525"/>
                  <a:gd name="connsiteY33" fmla="*/ 1076325 h 1990725"/>
                  <a:gd name="connsiteX34" fmla="*/ 2755517 w 3870525"/>
                  <a:gd name="connsiteY34" fmla="*/ 1123950 h 1990725"/>
                  <a:gd name="connsiteX35" fmla="*/ 2765042 w 3870525"/>
                  <a:gd name="connsiteY35" fmla="*/ 1162050 h 1990725"/>
                  <a:gd name="connsiteX36" fmla="*/ 2755517 w 3870525"/>
                  <a:gd name="connsiteY36" fmla="*/ 1181100 h 1990725"/>
                  <a:gd name="connsiteX37" fmla="*/ 2774567 w 3870525"/>
                  <a:gd name="connsiteY37" fmla="*/ 1219200 h 1990725"/>
                  <a:gd name="connsiteX38" fmla="*/ 2774567 w 3870525"/>
                  <a:gd name="connsiteY38" fmla="*/ 1266825 h 1990725"/>
                  <a:gd name="connsiteX39" fmla="*/ 2793617 w 3870525"/>
                  <a:gd name="connsiteY39" fmla="*/ 1314450 h 1990725"/>
                  <a:gd name="connsiteX40" fmla="*/ 2793617 w 3870525"/>
                  <a:gd name="connsiteY40" fmla="*/ 1362075 h 1990725"/>
                  <a:gd name="connsiteX41" fmla="*/ 2831717 w 3870525"/>
                  <a:gd name="connsiteY41" fmla="*/ 1400175 h 1990725"/>
                  <a:gd name="connsiteX42" fmla="*/ 2860292 w 3870525"/>
                  <a:gd name="connsiteY42" fmla="*/ 1362075 h 1990725"/>
                  <a:gd name="connsiteX43" fmla="*/ 2869817 w 3870525"/>
                  <a:gd name="connsiteY43" fmla="*/ 1314450 h 1990725"/>
                  <a:gd name="connsiteX44" fmla="*/ 2888867 w 3870525"/>
                  <a:gd name="connsiteY44" fmla="*/ 1257300 h 1990725"/>
                  <a:gd name="connsiteX45" fmla="*/ 2888867 w 3870525"/>
                  <a:gd name="connsiteY45" fmla="*/ 1219200 h 1990725"/>
                  <a:gd name="connsiteX46" fmla="*/ 2907917 w 3870525"/>
                  <a:gd name="connsiteY46" fmla="*/ 1152525 h 1990725"/>
                  <a:gd name="connsiteX47" fmla="*/ 2898392 w 3870525"/>
                  <a:gd name="connsiteY47" fmla="*/ 1085850 h 1990725"/>
                  <a:gd name="connsiteX48" fmla="*/ 2907917 w 3870525"/>
                  <a:gd name="connsiteY48" fmla="*/ 1057275 h 1990725"/>
                  <a:gd name="connsiteX49" fmla="*/ 2926967 w 3870525"/>
                  <a:gd name="connsiteY49" fmla="*/ 990600 h 1990725"/>
                  <a:gd name="connsiteX50" fmla="*/ 2936492 w 3870525"/>
                  <a:gd name="connsiteY50" fmla="*/ 942975 h 1990725"/>
                  <a:gd name="connsiteX51" fmla="*/ 2946017 w 3870525"/>
                  <a:gd name="connsiteY51" fmla="*/ 895350 h 1990725"/>
                  <a:gd name="connsiteX52" fmla="*/ 2965067 w 3870525"/>
                  <a:gd name="connsiteY52" fmla="*/ 847725 h 1990725"/>
                  <a:gd name="connsiteX53" fmla="*/ 3012692 w 3870525"/>
                  <a:gd name="connsiteY53" fmla="*/ 904875 h 1990725"/>
                  <a:gd name="connsiteX54" fmla="*/ 3012692 w 3870525"/>
                  <a:gd name="connsiteY54" fmla="*/ 952500 h 1990725"/>
                  <a:gd name="connsiteX55" fmla="*/ 3079370 w 3870525"/>
                  <a:gd name="connsiteY55" fmla="*/ 1047750 h 1990725"/>
                  <a:gd name="connsiteX56" fmla="*/ 3146044 w 3870525"/>
                  <a:gd name="connsiteY56" fmla="*/ 962025 h 1990725"/>
                  <a:gd name="connsiteX57" fmla="*/ 3174617 w 3870525"/>
                  <a:gd name="connsiteY57" fmla="*/ 1019175 h 1990725"/>
                  <a:gd name="connsiteX58" fmla="*/ 3184142 w 3870525"/>
                  <a:gd name="connsiteY58" fmla="*/ 819150 h 1990725"/>
                  <a:gd name="connsiteX59" fmla="*/ 3231767 w 3870525"/>
                  <a:gd name="connsiteY59" fmla="*/ 762000 h 1990725"/>
                  <a:gd name="connsiteX60" fmla="*/ 3288917 w 3870525"/>
                  <a:gd name="connsiteY60" fmla="*/ 762000 h 1990725"/>
                  <a:gd name="connsiteX61" fmla="*/ 3346067 w 3870525"/>
                  <a:gd name="connsiteY61" fmla="*/ 771525 h 1990725"/>
                  <a:gd name="connsiteX62" fmla="*/ 3403218 w 3870525"/>
                  <a:gd name="connsiteY62" fmla="*/ 790575 h 1990725"/>
                  <a:gd name="connsiteX63" fmla="*/ 3412742 w 3870525"/>
                  <a:gd name="connsiteY63" fmla="*/ 857250 h 1990725"/>
                  <a:gd name="connsiteX64" fmla="*/ 3431792 w 3870525"/>
                  <a:gd name="connsiteY64" fmla="*/ 914400 h 1990725"/>
                  <a:gd name="connsiteX65" fmla="*/ 3450842 w 3870525"/>
                  <a:gd name="connsiteY65" fmla="*/ 971550 h 1990725"/>
                  <a:gd name="connsiteX66" fmla="*/ 3469892 w 3870525"/>
                  <a:gd name="connsiteY66" fmla="*/ 1028700 h 1990725"/>
                  <a:gd name="connsiteX67" fmla="*/ 3460367 w 3870525"/>
                  <a:gd name="connsiteY67" fmla="*/ 1057275 h 1990725"/>
                  <a:gd name="connsiteX68" fmla="*/ 3488942 w 3870525"/>
                  <a:gd name="connsiteY68" fmla="*/ 1114425 h 1990725"/>
                  <a:gd name="connsiteX69" fmla="*/ 3488942 w 3870525"/>
                  <a:gd name="connsiteY69" fmla="*/ 1162050 h 1990725"/>
                  <a:gd name="connsiteX70" fmla="*/ 3488942 w 3870525"/>
                  <a:gd name="connsiteY70" fmla="*/ 1209675 h 1990725"/>
                  <a:gd name="connsiteX71" fmla="*/ 3469892 w 3870525"/>
                  <a:gd name="connsiteY71" fmla="*/ 1238250 h 1990725"/>
                  <a:gd name="connsiteX72" fmla="*/ 3479417 w 3870525"/>
                  <a:gd name="connsiteY72" fmla="*/ 1276350 h 1990725"/>
                  <a:gd name="connsiteX73" fmla="*/ 3488942 w 3870525"/>
                  <a:gd name="connsiteY73" fmla="*/ 1333500 h 1990725"/>
                  <a:gd name="connsiteX74" fmla="*/ 3507992 w 3870525"/>
                  <a:gd name="connsiteY74" fmla="*/ 1390650 h 1990725"/>
                  <a:gd name="connsiteX75" fmla="*/ 3507992 w 3870525"/>
                  <a:gd name="connsiteY75" fmla="*/ 1447800 h 1990725"/>
                  <a:gd name="connsiteX76" fmla="*/ 3527042 w 3870525"/>
                  <a:gd name="connsiteY76" fmla="*/ 1504950 h 1990725"/>
                  <a:gd name="connsiteX77" fmla="*/ 3546092 w 3870525"/>
                  <a:gd name="connsiteY77" fmla="*/ 1562100 h 1990725"/>
                  <a:gd name="connsiteX78" fmla="*/ 3555617 w 3870525"/>
                  <a:gd name="connsiteY78" fmla="*/ 1590675 h 1990725"/>
                  <a:gd name="connsiteX79" fmla="*/ 3555617 w 3870525"/>
                  <a:gd name="connsiteY79" fmla="*/ 1638300 h 1990725"/>
                  <a:gd name="connsiteX80" fmla="*/ 3574667 w 3870525"/>
                  <a:gd name="connsiteY80" fmla="*/ 1685925 h 1990725"/>
                  <a:gd name="connsiteX81" fmla="*/ 3574667 w 3870525"/>
                  <a:gd name="connsiteY81" fmla="*/ 1743075 h 1990725"/>
                  <a:gd name="connsiteX82" fmla="*/ 3584192 w 3870525"/>
                  <a:gd name="connsiteY82" fmla="*/ 1800225 h 1990725"/>
                  <a:gd name="connsiteX83" fmla="*/ 3574667 w 3870525"/>
                  <a:gd name="connsiteY83" fmla="*/ 1838325 h 1990725"/>
                  <a:gd name="connsiteX84" fmla="*/ 3584192 w 3870525"/>
                  <a:gd name="connsiteY84" fmla="*/ 1876425 h 1990725"/>
                  <a:gd name="connsiteX85" fmla="*/ 3603242 w 3870525"/>
                  <a:gd name="connsiteY85" fmla="*/ 1933575 h 1990725"/>
                  <a:gd name="connsiteX86" fmla="*/ 3574667 w 3870525"/>
                  <a:gd name="connsiteY86" fmla="*/ 1962150 h 1990725"/>
                  <a:gd name="connsiteX87" fmla="*/ 3603242 w 3870525"/>
                  <a:gd name="connsiteY87" fmla="*/ 1990725 h 1990725"/>
                  <a:gd name="connsiteX88" fmla="*/ 3650867 w 3870525"/>
                  <a:gd name="connsiteY88" fmla="*/ 1924050 h 1990725"/>
                  <a:gd name="connsiteX89" fmla="*/ 3650867 w 3870525"/>
                  <a:gd name="connsiteY89" fmla="*/ 1857375 h 1990725"/>
                  <a:gd name="connsiteX90" fmla="*/ 3660392 w 3870525"/>
                  <a:gd name="connsiteY90" fmla="*/ 1800225 h 1990725"/>
                  <a:gd name="connsiteX91" fmla="*/ 3660392 w 3870525"/>
                  <a:gd name="connsiteY91" fmla="*/ 1752600 h 1990725"/>
                  <a:gd name="connsiteX92" fmla="*/ 3660392 w 3870525"/>
                  <a:gd name="connsiteY92" fmla="*/ 1685925 h 1990725"/>
                  <a:gd name="connsiteX93" fmla="*/ 3669917 w 3870525"/>
                  <a:gd name="connsiteY93" fmla="*/ 1628775 h 1990725"/>
                  <a:gd name="connsiteX94" fmla="*/ 3679442 w 3870525"/>
                  <a:gd name="connsiteY94" fmla="*/ 1562100 h 1990725"/>
                  <a:gd name="connsiteX95" fmla="*/ 3669917 w 3870525"/>
                  <a:gd name="connsiteY95" fmla="*/ 1504950 h 1990725"/>
                  <a:gd name="connsiteX96" fmla="*/ 3698492 w 3870525"/>
                  <a:gd name="connsiteY96" fmla="*/ 1457325 h 1990725"/>
                  <a:gd name="connsiteX97" fmla="*/ 3669917 w 3870525"/>
                  <a:gd name="connsiteY97" fmla="*/ 1419225 h 1990725"/>
                  <a:gd name="connsiteX98" fmla="*/ 3698492 w 3870525"/>
                  <a:gd name="connsiteY98" fmla="*/ 1352550 h 1990725"/>
                  <a:gd name="connsiteX99" fmla="*/ 3698492 w 3870525"/>
                  <a:gd name="connsiteY99" fmla="*/ 1285875 h 1990725"/>
                  <a:gd name="connsiteX100" fmla="*/ 3679442 w 3870525"/>
                  <a:gd name="connsiteY100" fmla="*/ 1238250 h 1990725"/>
                  <a:gd name="connsiteX101" fmla="*/ 3688967 w 3870525"/>
                  <a:gd name="connsiteY101" fmla="*/ 1181100 h 1990725"/>
                  <a:gd name="connsiteX102" fmla="*/ 3688967 w 3870525"/>
                  <a:gd name="connsiteY102" fmla="*/ 1152525 h 1990725"/>
                  <a:gd name="connsiteX103" fmla="*/ 3698492 w 3870525"/>
                  <a:gd name="connsiteY103" fmla="*/ 1085850 h 1990725"/>
                  <a:gd name="connsiteX104" fmla="*/ 3698492 w 3870525"/>
                  <a:gd name="connsiteY104" fmla="*/ 1047750 h 1990725"/>
                  <a:gd name="connsiteX105" fmla="*/ 3688967 w 3870525"/>
                  <a:gd name="connsiteY105" fmla="*/ 981075 h 1990725"/>
                  <a:gd name="connsiteX106" fmla="*/ 3698492 w 3870525"/>
                  <a:gd name="connsiteY106" fmla="*/ 933450 h 1990725"/>
                  <a:gd name="connsiteX107" fmla="*/ 3717542 w 3870525"/>
                  <a:gd name="connsiteY107" fmla="*/ 866775 h 1990725"/>
                  <a:gd name="connsiteX108" fmla="*/ 3736592 w 3870525"/>
                  <a:gd name="connsiteY108" fmla="*/ 819150 h 1990725"/>
                  <a:gd name="connsiteX109" fmla="*/ 3717542 w 3870525"/>
                  <a:gd name="connsiteY109" fmla="*/ 781050 h 1990725"/>
                  <a:gd name="connsiteX110" fmla="*/ 3736592 w 3870525"/>
                  <a:gd name="connsiteY110" fmla="*/ 685800 h 1990725"/>
                  <a:gd name="connsiteX111" fmla="*/ 3803271 w 3870525"/>
                  <a:gd name="connsiteY111" fmla="*/ 742950 h 1990725"/>
                  <a:gd name="connsiteX112" fmla="*/ 3803267 w 3870525"/>
                  <a:gd name="connsiteY112" fmla="*/ 533400 h 1990725"/>
                  <a:gd name="connsiteX113" fmla="*/ 3812792 w 3870525"/>
                  <a:gd name="connsiteY113" fmla="*/ 485775 h 1990725"/>
                  <a:gd name="connsiteX114" fmla="*/ 3812792 w 3870525"/>
                  <a:gd name="connsiteY114" fmla="*/ 428625 h 1990725"/>
                  <a:gd name="connsiteX115" fmla="*/ 3831842 w 3870525"/>
                  <a:gd name="connsiteY115" fmla="*/ 361950 h 1990725"/>
                  <a:gd name="connsiteX116" fmla="*/ 3822317 w 3870525"/>
                  <a:gd name="connsiteY116" fmla="*/ 314325 h 1990725"/>
                  <a:gd name="connsiteX117" fmla="*/ 3822317 w 3870525"/>
                  <a:gd name="connsiteY117" fmla="*/ 247650 h 1990725"/>
                  <a:gd name="connsiteX118" fmla="*/ 3831842 w 3870525"/>
                  <a:gd name="connsiteY118" fmla="*/ 190500 h 1990725"/>
                  <a:gd name="connsiteX119" fmla="*/ 3860417 w 3870525"/>
                  <a:gd name="connsiteY119" fmla="*/ 142875 h 1990725"/>
                  <a:gd name="connsiteX120" fmla="*/ 3841367 w 3870525"/>
                  <a:gd name="connsiteY120" fmla="*/ 95250 h 1990725"/>
                  <a:gd name="connsiteX121" fmla="*/ 3869942 w 3870525"/>
                  <a:gd name="connsiteY121" fmla="*/ 57150 h 1990725"/>
                  <a:gd name="connsiteX122" fmla="*/ 3860417 w 3870525"/>
                  <a:gd name="connsiteY122" fmla="*/ 0 h 1990725"/>
                  <a:gd name="connsiteX0" fmla="*/ 0 w 3870525"/>
                  <a:gd name="connsiteY0" fmla="*/ 476250 h 1990725"/>
                  <a:gd name="connsiteX1" fmla="*/ 100078 w 3870525"/>
                  <a:gd name="connsiteY1" fmla="*/ 809625 h 1990725"/>
                  <a:gd name="connsiteX2" fmla="*/ 239576 w 3870525"/>
                  <a:gd name="connsiteY2" fmla="*/ 1104900 h 1990725"/>
                  <a:gd name="connsiteX3" fmla="*/ 395391 w 3870525"/>
                  <a:gd name="connsiteY3" fmla="*/ 1019175 h 1990725"/>
                  <a:gd name="connsiteX4" fmla="*/ 643068 w 3870525"/>
                  <a:gd name="connsiteY4" fmla="*/ 866775 h 1990725"/>
                  <a:gd name="connsiteX5" fmla="*/ 747856 w 3870525"/>
                  <a:gd name="connsiteY5" fmla="*/ 857250 h 1990725"/>
                  <a:gd name="connsiteX6" fmla="*/ 833591 w 3870525"/>
                  <a:gd name="connsiteY6" fmla="*/ 781050 h 1990725"/>
                  <a:gd name="connsiteX7" fmla="*/ 904922 w 3870525"/>
                  <a:gd name="connsiteY7" fmla="*/ 800100 h 1990725"/>
                  <a:gd name="connsiteX8" fmla="*/ 937992 w 3870525"/>
                  <a:gd name="connsiteY8" fmla="*/ 876300 h 1990725"/>
                  <a:gd name="connsiteX9" fmla="*/ 1002656 w 3870525"/>
                  <a:gd name="connsiteY9" fmla="*/ 742950 h 1990725"/>
                  <a:gd name="connsiteX10" fmla="*/ 1046672 w 3870525"/>
                  <a:gd name="connsiteY10" fmla="*/ 753636 h 1990725"/>
                  <a:gd name="connsiteX11" fmla="*/ 1158955 w 3870525"/>
                  <a:gd name="connsiteY11" fmla="*/ 590550 h 1990725"/>
                  <a:gd name="connsiteX12" fmla="*/ 1293401 w 3870525"/>
                  <a:gd name="connsiteY12" fmla="*/ 476258 h 1990725"/>
                  <a:gd name="connsiteX13" fmla="*/ 1507534 w 3870525"/>
                  <a:gd name="connsiteY13" fmla="*/ 361950 h 1990725"/>
                  <a:gd name="connsiteX14" fmla="*/ 1690944 w 3870525"/>
                  <a:gd name="connsiteY14" fmla="*/ 257175 h 1990725"/>
                  <a:gd name="connsiteX15" fmla="*/ 1890993 w 3870525"/>
                  <a:gd name="connsiteY15" fmla="*/ 161925 h 1990725"/>
                  <a:gd name="connsiteX16" fmla="*/ 1964764 w 3870525"/>
                  <a:gd name="connsiteY16" fmla="*/ 171450 h 1990725"/>
                  <a:gd name="connsiteX17" fmla="*/ 2393567 w 3870525"/>
                  <a:gd name="connsiteY17" fmla="*/ 28575 h 1990725"/>
                  <a:gd name="connsiteX18" fmla="*/ 2460242 w 3870525"/>
                  <a:gd name="connsiteY18" fmla="*/ 9525 h 1990725"/>
                  <a:gd name="connsiteX19" fmla="*/ 2574542 w 3870525"/>
                  <a:gd name="connsiteY19" fmla="*/ 19050 h 1990725"/>
                  <a:gd name="connsiteX20" fmla="*/ 2593592 w 3870525"/>
                  <a:gd name="connsiteY20" fmla="*/ 47625 h 1990725"/>
                  <a:gd name="connsiteX21" fmla="*/ 2603117 w 3870525"/>
                  <a:gd name="connsiteY21" fmla="*/ 95250 h 1990725"/>
                  <a:gd name="connsiteX22" fmla="*/ 2612642 w 3870525"/>
                  <a:gd name="connsiteY22" fmla="*/ 333375 h 1990725"/>
                  <a:gd name="connsiteX23" fmla="*/ 2641217 w 3870525"/>
                  <a:gd name="connsiteY23" fmla="*/ 495300 h 1990725"/>
                  <a:gd name="connsiteX24" fmla="*/ 2650742 w 3870525"/>
                  <a:gd name="connsiteY24" fmla="*/ 523875 h 1990725"/>
                  <a:gd name="connsiteX25" fmla="*/ 2669793 w 3870525"/>
                  <a:gd name="connsiteY25" fmla="*/ 647700 h 1990725"/>
                  <a:gd name="connsiteX26" fmla="*/ 2669790 w 3870525"/>
                  <a:gd name="connsiteY26" fmla="*/ 695325 h 1990725"/>
                  <a:gd name="connsiteX27" fmla="*/ 2669791 w 3870525"/>
                  <a:gd name="connsiteY27" fmla="*/ 742950 h 1990725"/>
                  <a:gd name="connsiteX28" fmla="*/ 2717417 w 3870525"/>
                  <a:gd name="connsiteY28" fmla="*/ 723900 h 1990725"/>
                  <a:gd name="connsiteX29" fmla="*/ 2726942 w 3870525"/>
                  <a:gd name="connsiteY29" fmla="*/ 876300 h 1990725"/>
                  <a:gd name="connsiteX30" fmla="*/ 2736467 w 3870525"/>
                  <a:gd name="connsiteY30" fmla="*/ 904875 h 1990725"/>
                  <a:gd name="connsiteX31" fmla="*/ 2726942 w 3870525"/>
                  <a:gd name="connsiteY31" fmla="*/ 952500 h 1990725"/>
                  <a:gd name="connsiteX32" fmla="*/ 2745992 w 3870525"/>
                  <a:gd name="connsiteY32" fmla="*/ 1000125 h 1990725"/>
                  <a:gd name="connsiteX33" fmla="*/ 2745992 w 3870525"/>
                  <a:gd name="connsiteY33" fmla="*/ 1028700 h 1990725"/>
                  <a:gd name="connsiteX34" fmla="*/ 2755517 w 3870525"/>
                  <a:gd name="connsiteY34" fmla="*/ 1076325 h 1990725"/>
                  <a:gd name="connsiteX35" fmla="*/ 2755517 w 3870525"/>
                  <a:gd name="connsiteY35" fmla="*/ 1123950 h 1990725"/>
                  <a:gd name="connsiteX36" fmla="*/ 2765042 w 3870525"/>
                  <a:gd name="connsiteY36" fmla="*/ 1162050 h 1990725"/>
                  <a:gd name="connsiteX37" fmla="*/ 2755517 w 3870525"/>
                  <a:gd name="connsiteY37" fmla="*/ 1181100 h 1990725"/>
                  <a:gd name="connsiteX38" fmla="*/ 2774567 w 3870525"/>
                  <a:gd name="connsiteY38" fmla="*/ 1219200 h 1990725"/>
                  <a:gd name="connsiteX39" fmla="*/ 2774567 w 3870525"/>
                  <a:gd name="connsiteY39" fmla="*/ 1266825 h 1990725"/>
                  <a:gd name="connsiteX40" fmla="*/ 2793617 w 3870525"/>
                  <a:gd name="connsiteY40" fmla="*/ 1314450 h 1990725"/>
                  <a:gd name="connsiteX41" fmla="*/ 2793617 w 3870525"/>
                  <a:gd name="connsiteY41" fmla="*/ 1362075 h 1990725"/>
                  <a:gd name="connsiteX42" fmla="*/ 2831717 w 3870525"/>
                  <a:gd name="connsiteY42" fmla="*/ 1400175 h 1990725"/>
                  <a:gd name="connsiteX43" fmla="*/ 2860292 w 3870525"/>
                  <a:gd name="connsiteY43" fmla="*/ 1362075 h 1990725"/>
                  <a:gd name="connsiteX44" fmla="*/ 2869817 w 3870525"/>
                  <a:gd name="connsiteY44" fmla="*/ 1314450 h 1990725"/>
                  <a:gd name="connsiteX45" fmla="*/ 2888867 w 3870525"/>
                  <a:gd name="connsiteY45" fmla="*/ 1257300 h 1990725"/>
                  <a:gd name="connsiteX46" fmla="*/ 2888867 w 3870525"/>
                  <a:gd name="connsiteY46" fmla="*/ 1219200 h 1990725"/>
                  <a:gd name="connsiteX47" fmla="*/ 2907917 w 3870525"/>
                  <a:gd name="connsiteY47" fmla="*/ 1152525 h 1990725"/>
                  <a:gd name="connsiteX48" fmla="*/ 2898392 w 3870525"/>
                  <a:gd name="connsiteY48" fmla="*/ 1085850 h 1990725"/>
                  <a:gd name="connsiteX49" fmla="*/ 2907917 w 3870525"/>
                  <a:gd name="connsiteY49" fmla="*/ 1057275 h 1990725"/>
                  <a:gd name="connsiteX50" fmla="*/ 2926967 w 3870525"/>
                  <a:gd name="connsiteY50" fmla="*/ 990600 h 1990725"/>
                  <a:gd name="connsiteX51" fmla="*/ 2936492 w 3870525"/>
                  <a:gd name="connsiteY51" fmla="*/ 942975 h 1990725"/>
                  <a:gd name="connsiteX52" fmla="*/ 2946017 w 3870525"/>
                  <a:gd name="connsiteY52" fmla="*/ 895350 h 1990725"/>
                  <a:gd name="connsiteX53" fmla="*/ 2965067 w 3870525"/>
                  <a:gd name="connsiteY53" fmla="*/ 847725 h 1990725"/>
                  <a:gd name="connsiteX54" fmla="*/ 3012692 w 3870525"/>
                  <a:gd name="connsiteY54" fmla="*/ 904875 h 1990725"/>
                  <a:gd name="connsiteX55" fmla="*/ 3012692 w 3870525"/>
                  <a:gd name="connsiteY55" fmla="*/ 952500 h 1990725"/>
                  <a:gd name="connsiteX56" fmla="*/ 3079370 w 3870525"/>
                  <a:gd name="connsiteY56" fmla="*/ 1047750 h 1990725"/>
                  <a:gd name="connsiteX57" fmla="*/ 3146044 w 3870525"/>
                  <a:gd name="connsiteY57" fmla="*/ 962025 h 1990725"/>
                  <a:gd name="connsiteX58" fmla="*/ 3174617 w 3870525"/>
                  <a:gd name="connsiteY58" fmla="*/ 1019175 h 1990725"/>
                  <a:gd name="connsiteX59" fmla="*/ 3184142 w 3870525"/>
                  <a:gd name="connsiteY59" fmla="*/ 819150 h 1990725"/>
                  <a:gd name="connsiteX60" fmla="*/ 3231767 w 3870525"/>
                  <a:gd name="connsiteY60" fmla="*/ 762000 h 1990725"/>
                  <a:gd name="connsiteX61" fmla="*/ 3288917 w 3870525"/>
                  <a:gd name="connsiteY61" fmla="*/ 762000 h 1990725"/>
                  <a:gd name="connsiteX62" fmla="*/ 3346067 w 3870525"/>
                  <a:gd name="connsiteY62" fmla="*/ 771525 h 1990725"/>
                  <a:gd name="connsiteX63" fmla="*/ 3403218 w 3870525"/>
                  <a:gd name="connsiteY63" fmla="*/ 790575 h 1990725"/>
                  <a:gd name="connsiteX64" fmla="*/ 3412742 w 3870525"/>
                  <a:gd name="connsiteY64" fmla="*/ 857250 h 1990725"/>
                  <a:gd name="connsiteX65" fmla="*/ 3431792 w 3870525"/>
                  <a:gd name="connsiteY65" fmla="*/ 914400 h 1990725"/>
                  <a:gd name="connsiteX66" fmla="*/ 3450842 w 3870525"/>
                  <a:gd name="connsiteY66" fmla="*/ 971550 h 1990725"/>
                  <a:gd name="connsiteX67" fmla="*/ 3469892 w 3870525"/>
                  <a:gd name="connsiteY67" fmla="*/ 1028700 h 1990725"/>
                  <a:gd name="connsiteX68" fmla="*/ 3460367 w 3870525"/>
                  <a:gd name="connsiteY68" fmla="*/ 1057275 h 1990725"/>
                  <a:gd name="connsiteX69" fmla="*/ 3488942 w 3870525"/>
                  <a:gd name="connsiteY69" fmla="*/ 1114425 h 1990725"/>
                  <a:gd name="connsiteX70" fmla="*/ 3488942 w 3870525"/>
                  <a:gd name="connsiteY70" fmla="*/ 1162050 h 1990725"/>
                  <a:gd name="connsiteX71" fmla="*/ 3488942 w 3870525"/>
                  <a:gd name="connsiteY71" fmla="*/ 1209675 h 1990725"/>
                  <a:gd name="connsiteX72" fmla="*/ 3469892 w 3870525"/>
                  <a:gd name="connsiteY72" fmla="*/ 1238250 h 1990725"/>
                  <a:gd name="connsiteX73" fmla="*/ 3479417 w 3870525"/>
                  <a:gd name="connsiteY73" fmla="*/ 1276350 h 1990725"/>
                  <a:gd name="connsiteX74" fmla="*/ 3488942 w 3870525"/>
                  <a:gd name="connsiteY74" fmla="*/ 1333500 h 1990725"/>
                  <a:gd name="connsiteX75" fmla="*/ 3507992 w 3870525"/>
                  <a:gd name="connsiteY75" fmla="*/ 1390650 h 1990725"/>
                  <a:gd name="connsiteX76" fmla="*/ 3507992 w 3870525"/>
                  <a:gd name="connsiteY76" fmla="*/ 1447800 h 1990725"/>
                  <a:gd name="connsiteX77" fmla="*/ 3527042 w 3870525"/>
                  <a:gd name="connsiteY77" fmla="*/ 1504950 h 1990725"/>
                  <a:gd name="connsiteX78" fmla="*/ 3546092 w 3870525"/>
                  <a:gd name="connsiteY78" fmla="*/ 1562100 h 1990725"/>
                  <a:gd name="connsiteX79" fmla="*/ 3555617 w 3870525"/>
                  <a:gd name="connsiteY79" fmla="*/ 1590675 h 1990725"/>
                  <a:gd name="connsiteX80" fmla="*/ 3555617 w 3870525"/>
                  <a:gd name="connsiteY80" fmla="*/ 1638300 h 1990725"/>
                  <a:gd name="connsiteX81" fmla="*/ 3574667 w 3870525"/>
                  <a:gd name="connsiteY81" fmla="*/ 1685925 h 1990725"/>
                  <a:gd name="connsiteX82" fmla="*/ 3574667 w 3870525"/>
                  <a:gd name="connsiteY82" fmla="*/ 1743075 h 1990725"/>
                  <a:gd name="connsiteX83" fmla="*/ 3584192 w 3870525"/>
                  <a:gd name="connsiteY83" fmla="*/ 1800225 h 1990725"/>
                  <a:gd name="connsiteX84" fmla="*/ 3574667 w 3870525"/>
                  <a:gd name="connsiteY84" fmla="*/ 1838325 h 1990725"/>
                  <a:gd name="connsiteX85" fmla="*/ 3584192 w 3870525"/>
                  <a:gd name="connsiteY85" fmla="*/ 1876425 h 1990725"/>
                  <a:gd name="connsiteX86" fmla="*/ 3603242 w 3870525"/>
                  <a:gd name="connsiteY86" fmla="*/ 1933575 h 1990725"/>
                  <a:gd name="connsiteX87" fmla="*/ 3574667 w 3870525"/>
                  <a:gd name="connsiteY87" fmla="*/ 1962150 h 1990725"/>
                  <a:gd name="connsiteX88" fmla="*/ 3603242 w 3870525"/>
                  <a:gd name="connsiteY88" fmla="*/ 1990725 h 1990725"/>
                  <a:gd name="connsiteX89" fmla="*/ 3650867 w 3870525"/>
                  <a:gd name="connsiteY89" fmla="*/ 1924050 h 1990725"/>
                  <a:gd name="connsiteX90" fmla="*/ 3650867 w 3870525"/>
                  <a:gd name="connsiteY90" fmla="*/ 1857375 h 1990725"/>
                  <a:gd name="connsiteX91" fmla="*/ 3660392 w 3870525"/>
                  <a:gd name="connsiteY91" fmla="*/ 1800225 h 1990725"/>
                  <a:gd name="connsiteX92" fmla="*/ 3660392 w 3870525"/>
                  <a:gd name="connsiteY92" fmla="*/ 1752600 h 1990725"/>
                  <a:gd name="connsiteX93" fmla="*/ 3660392 w 3870525"/>
                  <a:gd name="connsiteY93" fmla="*/ 1685925 h 1990725"/>
                  <a:gd name="connsiteX94" fmla="*/ 3669917 w 3870525"/>
                  <a:gd name="connsiteY94" fmla="*/ 1628775 h 1990725"/>
                  <a:gd name="connsiteX95" fmla="*/ 3679442 w 3870525"/>
                  <a:gd name="connsiteY95" fmla="*/ 1562100 h 1990725"/>
                  <a:gd name="connsiteX96" fmla="*/ 3669917 w 3870525"/>
                  <a:gd name="connsiteY96" fmla="*/ 1504950 h 1990725"/>
                  <a:gd name="connsiteX97" fmla="*/ 3698492 w 3870525"/>
                  <a:gd name="connsiteY97" fmla="*/ 1457325 h 1990725"/>
                  <a:gd name="connsiteX98" fmla="*/ 3669917 w 3870525"/>
                  <a:gd name="connsiteY98" fmla="*/ 1419225 h 1990725"/>
                  <a:gd name="connsiteX99" fmla="*/ 3698492 w 3870525"/>
                  <a:gd name="connsiteY99" fmla="*/ 1352550 h 1990725"/>
                  <a:gd name="connsiteX100" fmla="*/ 3698492 w 3870525"/>
                  <a:gd name="connsiteY100" fmla="*/ 1285875 h 1990725"/>
                  <a:gd name="connsiteX101" fmla="*/ 3679442 w 3870525"/>
                  <a:gd name="connsiteY101" fmla="*/ 1238250 h 1990725"/>
                  <a:gd name="connsiteX102" fmla="*/ 3688967 w 3870525"/>
                  <a:gd name="connsiteY102" fmla="*/ 1181100 h 1990725"/>
                  <a:gd name="connsiteX103" fmla="*/ 3688967 w 3870525"/>
                  <a:gd name="connsiteY103" fmla="*/ 1152525 h 1990725"/>
                  <a:gd name="connsiteX104" fmla="*/ 3698492 w 3870525"/>
                  <a:gd name="connsiteY104" fmla="*/ 1085850 h 1990725"/>
                  <a:gd name="connsiteX105" fmla="*/ 3698492 w 3870525"/>
                  <a:gd name="connsiteY105" fmla="*/ 1047750 h 1990725"/>
                  <a:gd name="connsiteX106" fmla="*/ 3688967 w 3870525"/>
                  <a:gd name="connsiteY106" fmla="*/ 981075 h 1990725"/>
                  <a:gd name="connsiteX107" fmla="*/ 3698492 w 3870525"/>
                  <a:gd name="connsiteY107" fmla="*/ 933450 h 1990725"/>
                  <a:gd name="connsiteX108" fmla="*/ 3717542 w 3870525"/>
                  <a:gd name="connsiteY108" fmla="*/ 866775 h 1990725"/>
                  <a:gd name="connsiteX109" fmla="*/ 3736592 w 3870525"/>
                  <a:gd name="connsiteY109" fmla="*/ 819150 h 1990725"/>
                  <a:gd name="connsiteX110" fmla="*/ 3717542 w 3870525"/>
                  <a:gd name="connsiteY110" fmla="*/ 781050 h 1990725"/>
                  <a:gd name="connsiteX111" fmla="*/ 3736592 w 3870525"/>
                  <a:gd name="connsiteY111" fmla="*/ 685800 h 1990725"/>
                  <a:gd name="connsiteX112" fmla="*/ 3803271 w 3870525"/>
                  <a:gd name="connsiteY112" fmla="*/ 742950 h 1990725"/>
                  <a:gd name="connsiteX113" fmla="*/ 3803267 w 3870525"/>
                  <a:gd name="connsiteY113" fmla="*/ 533400 h 1990725"/>
                  <a:gd name="connsiteX114" fmla="*/ 3812792 w 3870525"/>
                  <a:gd name="connsiteY114" fmla="*/ 485775 h 1990725"/>
                  <a:gd name="connsiteX115" fmla="*/ 3812792 w 3870525"/>
                  <a:gd name="connsiteY115" fmla="*/ 428625 h 1990725"/>
                  <a:gd name="connsiteX116" fmla="*/ 3831842 w 3870525"/>
                  <a:gd name="connsiteY116" fmla="*/ 361950 h 1990725"/>
                  <a:gd name="connsiteX117" fmla="*/ 3822317 w 3870525"/>
                  <a:gd name="connsiteY117" fmla="*/ 314325 h 1990725"/>
                  <a:gd name="connsiteX118" fmla="*/ 3822317 w 3870525"/>
                  <a:gd name="connsiteY118" fmla="*/ 247650 h 1990725"/>
                  <a:gd name="connsiteX119" fmla="*/ 3831842 w 3870525"/>
                  <a:gd name="connsiteY119" fmla="*/ 190500 h 1990725"/>
                  <a:gd name="connsiteX120" fmla="*/ 3860417 w 3870525"/>
                  <a:gd name="connsiteY120" fmla="*/ 142875 h 1990725"/>
                  <a:gd name="connsiteX121" fmla="*/ 3841367 w 3870525"/>
                  <a:gd name="connsiteY121" fmla="*/ 95250 h 1990725"/>
                  <a:gd name="connsiteX122" fmla="*/ 3869942 w 3870525"/>
                  <a:gd name="connsiteY122" fmla="*/ 57150 h 1990725"/>
                  <a:gd name="connsiteX123" fmla="*/ 3860417 w 3870525"/>
                  <a:gd name="connsiteY123" fmla="*/ 0 h 1990725"/>
                  <a:gd name="connsiteX0" fmla="*/ 50694 w 3921219"/>
                  <a:gd name="connsiteY0" fmla="*/ 476250 h 1990725"/>
                  <a:gd name="connsiteX1" fmla="*/ 3069 w 3921219"/>
                  <a:gd name="connsiteY1" fmla="*/ 533400 h 1990725"/>
                  <a:gd name="connsiteX2" fmla="*/ 150772 w 3921219"/>
                  <a:gd name="connsiteY2" fmla="*/ 809625 h 1990725"/>
                  <a:gd name="connsiteX3" fmla="*/ 290270 w 3921219"/>
                  <a:gd name="connsiteY3" fmla="*/ 1104900 h 1990725"/>
                  <a:gd name="connsiteX4" fmla="*/ 446085 w 3921219"/>
                  <a:gd name="connsiteY4" fmla="*/ 1019175 h 1990725"/>
                  <a:gd name="connsiteX5" fmla="*/ 693762 w 3921219"/>
                  <a:gd name="connsiteY5" fmla="*/ 866775 h 1990725"/>
                  <a:gd name="connsiteX6" fmla="*/ 798550 w 3921219"/>
                  <a:gd name="connsiteY6" fmla="*/ 857250 h 1990725"/>
                  <a:gd name="connsiteX7" fmla="*/ 884285 w 3921219"/>
                  <a:gd name="connsiteY7" fmla="*/ 781050 h 1990725"/>
                  <a:gd name="connsiteX8" fmla="*/ 955616 w 3921219"/>
                  <a:gd name="connsiteY8" fmla="*/ 800100 h 1990725"/>
                  <a:gd name="connsiteX9" fmla="*/ 988686 w 3921219"/>
                  <a:gd name="connsiteY9" fmla="*/ 876300 h 1990725"/>
                  <a:gd name="connsiteX10" fmla="*/ 1053350 w 3921219"/>
                  <a:gd name="connsiteY10" fmla="*/ 742950 h 1990725"/>
                  <a:gd name="connsiteX11" fmla="*/ 1097366 w 3921219"/>
                  <a:gd name="connsiteY11" fmla="*/ 753636 h 1990725"/>
                  <a:gd name="connsiteX12" fmla="*/ 1209649 w 3921219"/>
                  <a:gd name="connsiteY12" fmla="*/ 590550 h 1990725"/>
                  <a:gd name="connsiteX13" fmla="*/ 1344095 w 3921219"/>
                  <a:gd name="connsiteY13" fmla="*/ 476258 h 1990725"/>
                  <a:gd name="connsiteX14" fmla="*/ 1558228 w 3921219"/>
                  <a:gd name="connsiteY14" fmla="*/ 361950 h 1990725"/>
                  <a:gd name="connsiteX15" fmla="*/ 1741638 w 3921219"/>
                  <a:gd name="connsiteY15" fmla="*/ 257175 h 1990725"/>
                  <a:gd name="connsiteX16" fmla="*/ 1941687 w 3921219"/>
                  <a:gd name="connsiteY16" fmla="*/ 161925 h 1990725"/>
                  <a:gd name="connsiteX17" fmla="*/ 2015458 w 3921219"/>
                  <a:gd name="connsiteY17" fmla="*/ 171450 h 1990725"/>
                  <a:gd name="connsiteX18" fmla="*/ 2444261 w 3921219"/>
                  <a:gd name="connsiteY18" fmla="*/ 28575 h 1990725"/>
                  <a:gd name="connsiteX19" fmla="*/ 2510936 w 3921219"/>
                  <a:gd name="connsiteY19" fmla="*/ 9525 h 1990725"/>
                  <a:gd name="connsiteX20" fmla="*/ 2625236 w 3921219"/>
                  <a:gd name="connsiteY20" fmla="*/ 19050 h 1990725"/>
                  <a:gd name="connsiteX21" fmla="*/ 2644286 w 3921219"/>
                  <a:gd name="connsiteY21" fmla="*/ 47625 h 1990725"/>
                  <a:gd name="connsiteX22" fmla="*/ 2653811 w 3921219"/>
                  <a:gd name="connsiteY22" fmla="*/ 95250 h 1990725"/>
                  <a:gd name="connsiteX23" fmla="*/ 2663336 w 3921219"/>
                  <a:gd name="connsiteY23" fmla="*/ 333375 h 1990725"/>
                  <a:gd name="connsiteX24" fmla="*/ 2691911 w 3921219"/>
                  <a:gd name="connsiteY24" fmla="*/ 495300 h 1990725"/>
                  <a:gd name="connsiteX25" fmla="*/ 2701436 w 3921219"/>
                  <a:gd name="connsiteY25" fmla="*/ 523875 h 1990725"/>
                  <a:gd name="connsiteX26" fmla="*/ 2720487 w 3921219"/>
                  <a:gd name="connsiteY26" fmla="*/ 647700 h 1990725"/>
                  <a:gd name="connsiteX27" fmla="*/ 2720484 w 3921219"/>
                  <a:gd name="connsiteY27" fmla="*/ 695325 h 1990725"/>
                  <a:gd name="connsiteX28" fmla="*/ 2720485 w 3921219"/>
                  <a:gd name="connsiteY28" fmla="*/ 742950 h 1990725"/>
                  <a:gd name="connsiteX29" fmla="*/ 2768111 w 3921219"/>
                  <a:gd name="connsiteY29" fmla="*/ 723900 h 1990725"/>
                  <a:gd name="connsiteX30" fmla="*/ 2777636 w 3921219"/>
                  <a:gd name="connsiteY30" fmla="*/ 876300 h 1990725"/>
                  <a:gd name="connsiteX31" fmla="*/ 2787161 w 3921219"/>
                  <a:gd name="connsiteY31" fmla="*/ 904875 h 1990725"/>
                  <a:gd name="connsiteX32" fmla="*/ 2777636 w 3921219"/>
                  <a:gd name="connsiteY32" fmla="*/ 952500 h 1990725"/>
                  <a:gd name="connsiteX33" fmla="*/ 2796686 w 3921219"/>
                  <a:gd name="connsiteY33" fmla="*/ 1000125 h 1990725"/>
                  <a:gd name="connsiteX34" fmla="*/ 2796686 w 3921219"/>
                  <a:gd name="connsiteY34" fmla="*/ 1028700 h 1990725"/>
                  <a:gd name="connsiteX35" fmla="*/ 2806211 w 3921219"/>
                  <a:gd name="connsiteY35" fmla="*/ 1076325 h 1990725"/>
                  <a:gd name="connsiteX36" fmla="*/ 2806211 w 3921219"/>
                  <a:gd name="connsiteY36" fmla="*/ 1123950 h 1990725"/>
                  <a:gd name="connsiteX37" fmla="*/ 2815736 w 3921219"/>
                  <a:gd name="connsiteY37" fmla="*/ 1162050 h 1990725"/>
                  <a:gd name="connsiteX38" fmla="*/ 2806211 w 3921219"/>
                  <a:gd name="connsiteY38" fmla="*/ 1181100 h 1990725"/>
                  <a:gd name="connsiteX39" fmla="*/ 2825261 w 3921219"/>
                  <a:gd name="connsiteY39" fmla="*/ 1219200 h 1990725"/>
                  <a:gd name="connsiteX40" fmla="*/ 2825261 w 3921219"/>
                  <a:gd name="connsiteY40" fmla="*/ 1266825 h 1990725"/>
                  <a:gd name="connsiteX41" fmla="*/ 2844311 w 3921219"/>
                  <a:gd name="connsiteY41" fmla="*/ 1314450 h 1990725"/>
                  <a:gd name="connsiteX42" fmla="*/ 2844311 w 3921219"/>
                  <a:gd name="connsiteY42" fmla="*/ 1362075 h 1990725"/>
                  <a:gd name="connsiteX43" fmla="*/ 2882411 w 3921219"/>
                  <a:gd name="connsiteY43" fmla="*/ 1400175 h 1990725"/>
                  <a:gd name="connsiteX44" fmla="*/ 2910986 w 3921219"/>
                  <a:gd name="connsiteY44" fmla="*/ 1362075 h 1990725"/>
                  <a:gd name="connsiteX45" fmla="*/ 2920511 w 3921219"/>
                  <a:gd name="connsiteY45" fmla="*/ 1314450 h 1990725"/>
                  <a:gd name="connsiteX46" fmla="*/ 2939561 w 3921219"/>
                  <a:gd name="connsiteY46" fmla="*/ 1257300 h 1990725"/>
                  <a:gd name="connsiteX47" fmla="*/ 2939561 w 3921219"/>
                  <a:gd name="connsiteY47" fmla="*/ 1219200 h 1990725"/>
                  <a:gd name="connsiteX48" fmla="*/ 2958611 w 3921219"/>
                  <a:gd name="connsiteY48" fmla="*/ 1152525 h 1990725"/>
                  <a:gd name="connsiteX49" fmla="*/ 2949086 w 3921219"/>
                  <a:gd name="connsiteY49" fmla="*/ 1085850 h 1990725"/>
                  <a:gd name="connsiteX50" fmla="*/ 2958611 w 3921219"/>
                  <a:gd name="connsiteY50" fmla="*/ 1057275 h 1990725"/>
                  <a:gd name="connsiteX51" fmla="*/ 2977661 w 3921219"/>
                  <a:gd name="connsiteY51" fmla="*/ 990600 h 1990725"/>
                  <a:gd name="connsiteX52" fmla="*/ 2987186 w 3921219"/>
                  <a:gd name="connsiteY52" fmla="*/ 942975 h 1990725"/>
                  <a:gd name="connsiteX53" fmla="*/ 2996711 w 3921219"/>
                  <a:gd name="connsiteY53" fmla="*/ 895350 h 1990725"/>
                  <a:gd name="connsiteX54" fmla="*/ 3015761 w 3921219"/>
                  <a:gd name="connsiteY54" fmla="*/ 847725 h 1990725"/>
                  <a:gd name="connsiteX55" fmla="*/ 3063386 w 3921219"/>
                  <a:gd name="connsiteY55" fmla="*/ 904875 h 1990725"/>
                  <a:gd name="connsiteX56" fmla="*/ 3063386 w 3921219"/>
                  <a:gd name="connsiteY56" fmla="*/ 952500 h 1990725"/>
                  <a:gd name="connsiteX57" fmla="*/ 3130064 w 3921219"/>
                  <a:gd name="connsiteY57" fmla="*/ 1047750 h 1990725"/>
                  <a:gd name="connsiteX58" fmla="*/ 3196738 w 3921219"/>
                  <a:gd name="connsiteY58" fmla="*/ 962025 h 1990725"/>
                  <a:gd name="connsiteX59" fmla="*/ 3225311 w 3921219"/>
                  <a:gd name="connsiteY59" fmla="*/ 1019175 h 1990725"/>
                  <a:gd name="connsiteX60" fmla="*/ 3234836 w 3921219"/>
                  <a:gd name="connsiteY60" fmla="*/ 819150 h 1990725"/>
                  <a:gd name="connsiteX61" fmla="*/ 3282461 w 3921219"/>
                  <a:gd name="connsiteY61" fmla="*/ 762000 h 1990725"/>
                  <a:gd name="connsiteX62" fmla="*/ 3339611 w 3921219"/>
                  <a:gd name="connsiteY62" fmla="*/ 762000 h 1990725"/>
                  <a:gd name="connsiteX63" fmla="*/ 3396761 w 3921219"/>
                  <a:gd name="connsiteY63" fmla="*/ 771525 h 1990725"/>
                  <a:gd name="connsiteX64" fmla="*/ 3453912 w 3921219"/>
                  <a:gd name="connsiteY64" fmla="*/ 790575 h 1990725"/>
                  <a:gd name="connsiteX65" fmla="*/ 3463436 w 3921219"/>
                  <a:gd name="connsiteY65" fmla="*/ 857250 h 1990725"/>
                  <a:gd name="connsiteX66" fmla="*/ 3482486 w 3921219"/>
                  <a:gd name="connsiteY66" fmla="*/ 914400 h 1990725"/>
                  <a:gd name="connsiteX67" fmla="*/ 3501536 w 3921219"/>
                  <a:gd name="connsiteY67" fmla="*/ 971550 h 1990725"/>
                  <a:gd name="connsiteX68" fmla="*/ 3520586 w 3921219"/>
                  <a:gd name="connsiteY68" fmla="*/ 1028700 h 1990725"/>
                  <a:gd name="connsiteX69" fmla="*/ 3511061 w 3921219"/>
                  <a:gd name="connsiteY69" fmla="*/ 1057275 h 1990725"/>
                  <a:gd name="connsiteX70" fmla="*/ 3539636 w 3921219"/>
                  <a:gd name="connsiteY70" fmla="*/ 1114425 h 1990725"/>
                  <a:gd name="connsiteX71" fmla="*/ 3539636 w 3921219"/>
                  <a:gd name="connsiteY71" fmla="*/ 1162050 h 1990725"/>
                  <a:gd name="connsiteX72" fmla="*/ 3539636 w 3921219"/>
                  <a:gd name="connsiteY72" fmla="*/ 1209675 h 1990725"/>
                  <a:gd name="connsiteX73" fmla="*/ 3520586 w 3921219"/>
                  <a:gd name="connsiteY73" fmla="*/ 1238250 h 1990725"/>
                  <a:gd name="connsiteX74" fmla="*/ 3530111 w 3921219"/>
                  <a:gd name="connsiteY74" fmla="*/ 1276350 h 1990725"/>
                  <a:gd name="connsiteX75" fmla="*/ 3539636 w 3921219"/>
                  <a:gd name="connsiteY75" fmla="*/ 1333500 h 1990725"/>
                  <a:gd name="connsiteX76" fmla="*/ 3558686 w 3921219"/>
                  <a:gd name="connsiteY76" fmla="*/ 1390650 h 1990725"/>
                  <a:gd name="connsiteX77" fmla="*/ 3558686 w 3921219"/>
                  <a:gd name="connsiteY77" fmla="*/ 1447800 h 1990725"/>
                  <a:gd name="connsiteX78" fmla="*/ 3577736 w 3921219"/>
                  <a:gd name="connsiteY78" fmla="*/ 1504950 h 1990725"/>
                  <a:gd name="connsiteX79" fmla="*/ 3596786 w 3921219"/>
                  <a:gd name="connsiteY79" fmla="*/ 1562100 h 1990725"/>
                  <a:gd name="connsiteX80" fmla="*/ 3606311 w 3921219"/>
                  <a:gd name="connsiteY80" fmla="*/ 1590675 h 1990725"/>
                  <a:gd name="connsiteX81" fmla="*/ 3606311 w 3921219"/>
                  <a:gd name="connsiteY81" fmla="*/ 1638300 h 1990725"/>
                  <a:gd name="connsiteX82" fmla="*/ 3625361 w 3921219"/>
                  <a:gd name="connsiteY82" fmla="*/ 1685925 h 1990725"/>
                  <a:gd name="connsiteX83" fmla="*/ 3625361 w 3921219"/>
                  <a:gd name="connsiteY83" fmla="*/ 1743075 h 1990725"/>
                  <a:gd name="connsiteX84" fmla="*/ 3634886 w 3921219"/>
                  <a:gd name="connsiteY84" fmla="*/ 1800225 h 1990725"/>
                  <a:gd name="connsiteX85" fmla="*/ 3625361 w 3921219"/>
                  <a:gd name="connsiteY85" fmla="*/ 1838325 h 1990725"/>
                  <a:gd name="connsiteX86" fmla="*/ 3634886 w 3921219"/>
                  <a:gd name="connsiteY86" fmla="*/ 1876425 h 1990725"/>
                  <a:gd name="connsiteX87" fmla="*/ 3653936 w 3921219"/>
                  <a:gd name="connsiteY87" fmla="*/ 1933575 h 1990725"/>
                  <a:gd name="connsiteX88" fmla="*/ 3625361 w 3921219"/>
                  <a:gd name="connsiteY88" fmla="*/ 1962150 h 1990725"/>
                  <a:gd name="connsiteX89" fmla="*/ 3653936 w 3921219"/>
                  <a:gd name="connsiteY89" fmla="*/ 1990725 h 1990725"/>
                  <a:gd name="connsiteX90" fmla="*/ 3701561 w 3921219"/>
                  <a:gd name="connsiteY90" fmla="*/ 1924050 h 1990725"/>
                  <a:gd name="connsiteX91" fmla="*/ 3701561 w 3921219"/>
                  <a:gd name="connsiteY91" fmla="*/ 1857375 h 1990725"/>
                  <a:gd name="connsiteX92" fmla="*/ 3711086 w 3921219"/>
                  <a:gd name="connsiteY92" fmla="*/ 1800225 h 1990725"/>
                  <a:gd name="connsiteX93" fmla="*/ 3711086 w 3921219"/>
                  <a:gd name="connsiteY93" fmla="*/ 1752600 h 1990725"/>
                  <a:gd name="connsiteX94" fmla="*/ 3711086 w 3921219"/>
                  <a:gd name="connsiteY94" fmla="*/ 1685925 h 1990725"/>
                  <a:gd name="connsiteX95" fmla="*/ 3720611 w 3921219"/>
                  <a:gd name="connsiteY95" fmla="*/ 1628775 h 1990725"/>
                  <a:gd name="connsiteX96" fmla="*/ 3730136 w 3921219"/>
                  <a:gd name="connsiteY96" fmla="*/ 1562100 h 1990725"/>
                  <a:gd name="connsiteX97" fmla="*/ 3720611 w 3921219"/>
                  <a:gd name="connsiteY97" fmla="*/ 1504950 h 1990725"/>
                  <a:gd name="connsiteX98" fmla="*/ 3749186 w 3921219"/>
                  <a:gd name="connsiteY98" fmla="*/ 1457325 h 1990725"/>
                  <a:gd name="connsiteX99" fmla="*/ 3720611 w 3921219"/>
                  <a:gd name="connsiteY99" fmla="*/ 1419225 h 1990725"/>
                  <a:gd name="connsiteX100" fmla="*/ 3749186 w 3921219"/>
                  <a:gd name="connsiteY100" fmla="*/ 1352550 h 1990725"/>
                  <a:gd name="connsiteX101" fmla="*/ 3749186 w 3921219"/>
                  <a:gd name="connsiteY101" fmla="*/ 1285875 h 1990725"/>
                  <a:gd name="connsiteX102" fmla="*/ 3730136 w 3921219"/>
                  <a:gd name="connsiteY102" fmla="*/ 1238250 h 1990725"/>
                  <a:gd name="connsiteX103" fmla="*/ 3739661 w 3921219"/>
                  <a:gd name="connsiteY103" fmla="*/ 1181100 h 1990725"/>
                  <a:gd name="connsiteX104" fmla="*/ 3739661 w 3921219"/>
                  <a:gd name="connsiteY104" fmla="*/ 1152525 h 1990725"/>
                  <a:gd name="connsiteX105" fmla="*/ 3749186 w 3921219"/>
                  <a:gd name="connsiteY105" fmla="*/ 1085850 h 1990725"/>
                  <a:gd name="connsiteX106" fmla="*/ 3749186 w 3921219"/>
                  <a:gd name="connsiteY106" fmla="*/ 1047750 h 1990725"/>
                  <a:gd name="connsiteX107" fmla="*/ 3739661 w 3921219"/>
                  <a:gd name="connsiteY107" fmla="*/ 981075 h 1990725"/>
                  <a:gd name="connsiteX108" fmla="*/ 3749186 w 3921219"/>
                  <a:gd name="connsiteY108" fmla="*/ 933450 h 1990725"/>
                  <a:gd name="connsiteX109" fmla="*/ 3768236 w 3921219"/>
                  <a:gd name="connsiteY109" fmla="*/ 866775 h 1990725"/>
                  <a:gd name="connsiteX110" fmla="*/ 3787286 w 3921219"/>
                  <a:gd name="connsiteY110" fmla="*/ 819150 h 1990725"/>
                  <a:gd name="connsiteX111" fmla="*/ 3768236 w 3921219"/>
                  <a:gd name="connsiteY111" fmla="*/ 781050 h 1990725"/>
                  <a:gd name="connsiteX112" fmla="*/ 3787286 w 3921219"/>
                  <a:gd name="connsiteY112" fmla="*/ 685800 h 1990725"/>
                  <a:gd name="connsiteX113" fmla="*/ 3853965 w 3921219"/>
                  <a:gd name="connsiteY113" fmla="*/ 742950 h 1990725"/>
                  <a:gd name="connsiteX114" fmla="*/ 3853961 w 3921219"/>
                  <a:gd name="connsiteY114" fmla="*/ 533400 h 1990725"/>
                  <a:gd name="connsiteX115" fmla="*/ 3863486 w 3921219"/>
                  <a:gd name="connsiteY115" fmla="*/ 485775 h 1990725"/>
                  <a:gd name="connsiteX116" fmla="*/ 3863486 w 3921219"/>
                  <a:gd name="connsiteY116" fmla="*/ 428625 h 1990725"/>
                  <a:gd name="connsiteX117" fmla="*/ 3882536 w 3921219"/>
                  <a:gd name="connsiteY117" fmla="*/ 361950 h 1990725"/>
                  <a:gd name="connsiteX118" fmla="*/ 3873011 w 3921219"/>
                  <a:gd name="connsiteY118" fmla="*/ 314325 h 1990725"/>
                  <a:gd name="connsiteX119" fmla="*/ 3873011 w 3921219"/>
                  <a:gd name="connsiteY119" fmla="*/ 247650 h 1990725"/>
                  <a:gd name="connsiteX120" fmla="*/ 3882536 w 3921219"/>
                  <a:gd name="connsiteY120" fmla="*/ 190500 h 1990725"/>
                  <a:gd name="connsiteX121" fmla="*/ 3911111 w 3921219"/>
                  <a:gd name="connsiteY121" fmla="*/ 142875 h 1990725"/>
                  <a:gd name="connsiteX122" fmla="*/ 3892061 w 3921219"/>
                  <a:gd name="connsiteY122" fmla="*/ 95250 h 1990725"/>
                  <a:gd name="connsiteX123" fmla="*/ 3920636 w 3921219"/>
                  <a:gd name="connsiteY123" fmla="*/ 57150 h 1990725"/>
                  <a:gd name="connsiteX124" fmla="*/ 3911111 w 3921219"/>
                  <a:gd name="connsiteY124" fmla="*/ 0 h 1990725"/>
                  <a:gd name="connsiteX0" fmla="*/ 16325 w 3886850"/>
                  <a:gd name="connsiteY0" fmla="*/ 476250 h 1990725"/>
                  <a:gd name="connsiteX1" fmla="*/ 6801 w 3886850"/>
                  <a:gd name="connsiteY1" fmla="*/ 476250 h 1990725"/>
                  <a:gd name="connsiteX2" fmla="*/ 116403 w 3886850"/>
                  <a:gd name="connsiteY2" fmla="*/ 809625 h 1990725"/>
                  <a:gd name="connsiteX3" fmla="*/ 255901 w 3886850"/>
                  <a:gd name="connsiteY3" fmla="*/ 1104900 h 1990725"/>
                  <a:gd name="connsiteX4" fmla="*/ 411716 w 3886850"/>
                  <a:gd name="connsiteY4" fmla="*/ 1019175 h 1990725"/>
                  <a:gd name="connsiteX5" fmla="*/ 659393 w 3886850"/>
                  <a:gd name="connsiteY5" fmla="*/ 866775 h 1990725"/>
                  <a:gd name="connsiteX6" fmla="*/ 764181 w 3886850"/>
                  <a:gd name="connsiteY6" fmla="*/ 857250 h 1990725"/>
                  <a:gd name="connsiteX7" fmla="*/ 849916 w 3886850"/>
                  <a:gd name="connsiteY7" fmla="*/ 781050 h 1990725"/>
                  <a:gd name="connsiteX8" fmla="*/ 921247 w 3886850"/>
                  <a:gd name="connsiteY8" fmla="*/ 800100 h 1990725"/>
                  <a:gd name="connsiteX9" fmla="*/ 954317 w 3886850"/>
                  <a:gd name="connsiteY9" fmla="*/ 876300 h 1990725"/>
                  <a:gd name="connsiteX10" fmla="*/ 1018981 w 3886850"/>
                  <a:gd name="connsiteY10" fmla="*/ 742950 h 1990725"/>
                  <a:gd name="connsiteX11" fmla="*/ 1062997 w 3886850"/>
                  <a:gd name="connsiteY11" fmla="*/ 753636 h 1990725"/>
                  <a:gd name="connsiteX12" fmla="*/ 1175280 w 3886850"/>
                  <a:gd name="connsiteY12" fmla="*/ 590550 h 1990725"/>
                  <a:gd name="connsiteX13" fmla="*/ 1309726 w 3886850"/>
                  <a:gd name="connsiteY13" fmla="*/ 476258 h 1990725"/>
                  <a:gd name="connsiteX14" fmla="*/ 1523859 w 3886850"/>
                  <a:gd name="connsiteY14" fmla="*/ 361950 h 1990725"/>
                  <a:gd name="connsiteX15" fmla="*/ 1707269 w 3886850"/>
                  <a:gd name="connsiteY15" fmla="*/ 257175 h 1990725"/>
                  <a:gd name="connsiteX16" fmla="*/ 1907318 w 3886850"/>
                  <a:gd name="connsiteY16" fmla="*/ 161925 h 1990725"/>
                  <a:gd name="connsiteX17" fmla="*/ 1981089 w 3886850"/>
                  <a:gd name="connsiteY17" fmla="*/ 171450 h 1990725"/>
                  <a:gd name="connsiteX18" fmla="*/ 2409892 w 3886850"/>
                  <a:gd name="connsiteY18" fmla="*/ 28575 h 1990725"/>
                  <a:gd name="connsiteX19" fmla="*/ 2476567 w 3886850"/>
                  <a:gd name="connsiteY19" fmla="*/ 9525 h 1990725"/>
                  <a:gd name="connsiteX20" fmla="*/ 2590867 w 3886850"/>
                  <a:gd name="connsiteY20" fmla="*/ 19050 h 1990725"/>
                  <a:gd name="connsiteX21" fmla="*/ 2609917 w 3886850"/>
                  <a:gd name="connsiteY21" fmla="*/ 47625 h 1990725"/>
                  <a:gd name="connsiteX22" fmla="*/ 2619442 w 3886850"/>
                  <a:gd name="connsiteY22" fmla="*/ 95250 h 1990725"/>
                  <a:gd name="connsiteX23" fmla="*/ 2628967 w 3886850"/>
                  <a:gd name="connsiteY23" fmla="*/ 333375 h 1990725"/>
                  <a:gd name="connsiteX24" fmla="*/ 2657542 w 3886850"/>
                  <a:gd name="connsiteY24" fmla="*/ 495300 h 1990725"/>
                  <a:gd name="connsiteX25" fmla="*/ 2667067 w 3886850"/>
                  <a:gd name="connsiteY25" fmla="*/ 523875 h 1990725"/>
                  <a:gd name="connsiteX26" fmla="*/ 2686118 w 3886850"/>
                  <a:gd name="connsiteY26" fmla="*/ 647700 h 1990725"/>
                  <a:gd name="connsiteX27" fmla="*/ 2686115 w 3886850"/>
                  <a:gd name="connsiteY27" fmla="*/ 695325 h 1990725"/>
                  <a:gd name="connsiteX28" fmla="*/ 2686116 w 3886850"/>
                  <a:gd name="connsiteY28" fmla="*/ 742950 h 1990725"/>
                  <a:gd name="connsiteX29" fmla="*/ 2733742 w 3886850"/>
                  <a:gd name="connsiteY29" fmla="*/ 723900 h 1990725"/>
                  <a:gd name="connsiteX30" fmla="*/ 2743267 w 3886850"/>
                  <a:gd name="connsiteY30" fmla="*/ 876300 h 1990725"/>
                  <a:gd name="connsiteX31" fmla="*/ 2752792 w 3886850"/>
                  <a:gd name="connsiteY31" fmla="*/ 904875 h 1990725"/>
                  <a:gd name="connsiteX32" fmla="*/ 2743267 w 3886850"/>
                  <a:gd name="connsiteY32" fmla="*/ 952500 h 1990725"/>
                  <a:gd name="connsiteX33" fmla="*/ 2762317 w 3886850"/>
                  <a:gd name="connsiteY33" fmla="*/ 1000125 h 1990725"/>
                  <a:gd name="connsiteX34" fmla="*/ 2762317 w 3886850"/>
                  <a:gd name="connsiteY34" fmla="*/ 1028700 h 1990725"/>
                  <a:gd name="connsiteX35" fmla="*/ 2771842 w 3886850"/>
                  <a:gd name="connsiteY35" fmla="*/ 1076325 h 1990725"/>
                  <a:gd name="connsiteX36" fmla="*/ 2771842 w 3886850"/>
                  <a:gd name="connsiteY36" fmla="*/ 1123950 h 1990725"/>
                  <a:gd name="connsiteX37" fmla="*/ 2781367 w 3886850"/>
                  <a:gd name="connsiteY37" fmla="*/ 1162050 h 1990725"/>
                  <a:gd name="connsiteX38" fmla="*/ 2771842 w 3886850"/>
                  <a:gd name="connsiteY38" fmla="*/ 1181100 h 1990725"/>
                  <a:gd name="connsiteX39" fmla="*/ 2790892 w 3886850"/>
                  <a:gd name="connsiteY39" fmla="*/ 1219200 h 1990725"/>
                  <a:gd name="connsiteX40" fmla="*/ 2790892 w 3886850"/>
                  <a:gd name="connsiteY40" fmla="*/ 1266825 h 1990725"/>
                  <a:gd name="connsiteX41" fmla="*/ 2809942 w 3886850"/>
                  <a:gd name="connsiteY41" fmla="*/ 1314450 h 1990725"/>
                  <a:gd name="connsiteX42" fmla="*/ 2809942 w 3886850"/>
                  <a:gd name="connsiteY42" fmla="*/ 1362075 h 1990725"/>
                  <a:gd name="connsiteX43" fmla="*/ 2848042 w 3886850"/>
                  <a:gd name="connsiteY43" fmla="*/ 1400175 h 1990725"/>
                  <a:gd name="connsiteX44" fmla="*/ 2876617 w 3886850"/>
                  <a:gd name="connsiteY44" fmla="*/ 1362075 h 1990725"/>
                  <a:gd name="connsiteX45" fmla="*/ 2886142 w 3886850"/>
                  <a:gd name="connsiteY45" fmla="*/ 1314450 h 1990725"/>
                  <a:gd name="connsiteX46" fmla="*/ 2905192 w 3886850"/>
                  <a:gd name="connsiteY46" fmla="*/ 1257300 h 1990725"/>
                  <a:gd name="connsiteX47" fmla="*/ 2905192 w 3886850"/>
                  <a:gd name="connsiteY47" fmla="*/ 1219200 h 1990725"/>
                  <a:gd name="connsiteX48" fmla="*/ 2924242 w 3886850"/>
                  <a:gd name="connsiteY48" fmla="*/ 1152525 h 1990725"/>
                  <a:gd name="connsiteX49" fmla="*/ 2914717 w 3886850"/>
                  <a:gd name="connsiteY49" fmla="*/ 1085850 h 1990725"/>
                  <a:gd name="connsiteX50" fmla="*/ 2924242 w 3886850"/>
                  <a:gd name="connsiteY50" fmla="*/ 1057275 h 1990725"/>
                  <a:gd name="connsiteX51" fmla="*/ 2943292 w 3886850"/>
                  <a:gd name="connsiteY51" fmla="*/ 990600 h 1990725"/>
                  <a:gd name="connsiteX52" fmla="*/ 2952817 w 3886850"/>
                  <a:gd name="connsiteY52" fmla="*/ 942975 h 1990725"/>
                  <a:gd name="connsiteX53" fmla="*/ 2962342 w 3886850"/>
                  <a:gd name="connsiteY53" fmla="*/ 895350 h 1990725"/>
                  <a:gd name="connsiteX54" fmla="*/ 2981392 w 3886850"/>
                  <a:gd name="connsiteY54" fmla="*/ 847725 h 1990725"/>
                  <a:gd name="connsiteX55" fmla="*/ 3029017 w 3886850"/>
                  <a:gd name="connsiteY55" fmla="*/ 904875 h 1990725"/>
                  <a:gd name="connsiteX56" fmla="*/ 3029017 w 3886850"/>
                  <a:gd name="connsiteY56" fmla="*/ 952500 h 1990725"/>
                  <a:gd name="connsiteX57" fmla="*/ 3095695 w 3886850"/>
                  <a:gd name="connsiteY57" fmla="*/ 1047750 h 1990725"/>
                  <a:gd name="connsiteX58" fmla="*/ 3162369 w 3886850"/>
                  <a:gd name="connsiteY58" fmla="*/ 962025 h 1990725"/>
                  <a:gd name="connsiteX59" fmla="*/ 3190942 w 3886850"/>
                  <a:gd name="connsiteY59" fmla="*/ 1019175 h 1990725"/>
                  <a:gd name="connsiteX60" fmla="*/ 3200467 w 3886850"/>
                  <a:gd name="connsiteY60" fmla="*/ 819150 h 1990725"/>
                  <a:gd name="connsiteX61" fmla="*/ 3248092 w 3886850"/>
                  <a:gd name="connsiteY61" fmla="*/ 762000 h 1990725"/>
                  <a:gd name="connsiteX62" fmla="*/ 3305242 w 3886850"/>
                  <a:gd name="connsiteY62" fmla="*/ 762000 h 1990725"/>
                  <a:gd name="connsiteX63" fmla="*/ 3362392 w 3886850"/>
                  <a:gd name="connsiteY63" fmla="*/ 771525 h 1990725"/>
                  <a:gd name="connsiteX64" fmla="*/ 3419543 w 3886850"/>
                  <a:gd name="connsiteY64" fmla="*/ 790575 h 1990725"/>
                  <a:gd name="connsiteX65" fmla="*/ 3429067 w 3886850"/>
                  <a:gd name="connsiteY65" fmla="*/ 857250 h 1990725"/>
                  <a:gd name="connsiteX66" fmla="*/ 3448117 w 3886850"/>
                  <a:gd name="connsiteY66" fmla="*/ 914400 h 1990725"/>
                  <a:gd name="connsiteX67" fmla="*/ 3467167 w 3886850"/>
                  <a:gd name="connsiteY67" fmla="*/ 971550 h 1990725"/>
                  <a:gd name="connsiteX68" fmla="*/ 3486217 w 3886850"/>
                  <a:gd name="connsiteY68" fmla="*/ 1028700 h 1990725"/>
                  <a:gd name="connsiteX69" fmla="*/ 3476692 w 3886850"/>
                  <a:gd name="connsiteY69" fmla="*/ 1057275 h 1990725"/>
                  <a:gd name="connsiteX70" fmla="*/ 3505267 w 3886850"/>
                  <a:gd name="connsiteY70" fmla="*/ 1114425 h 1990725"/>
                  <a:gd name="connsiteX71" fmla="*/ 3505267 w 3886850"/>
                  <a:gd name="connsiteY71" fmla="*/ 1162050 h 1990725"/>
                  <a:gd name="connsiteX72" fmla="*/ 3505267 w 3886850"/>
                  <a:gd name="connsiteY72" fmla="*/ 1209675 h 1990725"/>
                  <a:gd name="connsiteX73" fmla="*/ 3486217 w 3886850"/>
                  <a:gd name="connsiteY73" fmla="*/ 1238250 h 1990725"/>
                  <a:gd name="connsiteX74" fmla="*/ 3495742 w 3886850"/>
                  <a:gd name="connsiteY74" fmla="*/ 1276350 h 1990725"/>
                  <a:gd name="connsiteX75" fmla="*/ 3505267 w 3886850"/>
                  <a:gd name="connsiteY75" fmla="*/ 1333500 h 1990725"/>
                  <a:gd name="connsiteX76" fmla="*/ 3524317 w 3886850"/>
                  <a:gd name="connsiteY76" fmla="*/ 1390650 h 1990725"/>
                  <a:gd name="connsiteX77" fmla="*/ 3524317 w 3886850"/>
                  <a:gd name="connsiteY77" fmla="*/ 1447800 h 1990725"/>
                  <a:gd name="connsiteX78" fmla="*/ 3543367 w 3886850"/>
                  <a:gd name="connsiteY78" fmla="*/ 1504950 h 1990725"/>
                  <a:gd name="connsiteX79" fmla="*/ 3562417 w 3886850"/>
                  <a:gd name="connsiteY79" fmla="*/ 1562100 h 1990725"/>
                  <a:gd name="connsiteX80" fmla="*/ 3571942 w 3886850"/>
                  <a:gd name="connsiteY80" fmla="*/ 1590675 h 1990725"/>
                  <a:gd name="connsiteX81" fmla="*/ 3571942 w 3886850"/>
                  <a:gd name="connsiteY81" fmla="*/ 1638300 h 1990725"/>
                  <a:gd name="connsiteX82" fmla="*/ 3590992 w 3886850"/>
                  <a:gd name="connsiteY82" fmla="*/ 1685925 h 1990725"/>
                  <a:gd name="connsiteX83" fmla="*/ 3590992 w 3886850"/>
                  <a:gd name="connsiteY83" fmla="*/ 1743075 h 1990725"/>
                  <a:gd name="connsiteX84" fmla="*/ 3600517 w 3886850"/>
                  <a:gd name="connsiteY84" fmla="*/ 1800225 h 1990725"/>
                  <a:gd name="connsiteX85" fmla="*/ 3590992 w 3886850"/>
                  <a:gd name="connsiteY85" fmla="*/ 1838325 h 1990725"/>
                  <a:gd name="connsiteX86" fmla="*/ 3600517 w 3886850"/>
                  <a:gd name="connsiteY86" fmla="*/ 1876425 h 1990725"/>
                  <a:gd name="connsiteX87" fmla="*/ 3619567 w 3886850"/>
                  <a:gd name="connsiteY87" fmla="*/ 1933575 h 1990725"/>
                  <a:gd name="connsiteX88" fmla="*/ 3590992 w 3886850"/>
                  <a:gd name="connsiteY88" fmla="*/ 1962150 h 1990725"/>
                  <a:gd name="connsiteX89" fmla="*/ 3619567 w 3886850"/>
                  <a:gd name="connsiteY89" fmla="*/ 1990725 h 1990725"/>
                  <a:gd name="connsiteX90" fmla="*/ 3667192 w 3886850"/>
                  <a:gd name="connsiteY90" fmla="*/ 1924050 h 1990725"/>
                  <a:gd name="connsiteX91" fmla="*/ 3667192 w 3886850"/>
                  <a:gd name="connsiteY91" fmla="*/ 1857375 h 1990725"/>
                  <a:gd name="connsiteX92" fmla="*/ 3676717 w 3886850"/>
                  <a:gd name="connsiteY92" fmla="*/ 1800225 h 1990725"/>
                  <a:gd name="connsiteX93" fmla="*/ 3676717 w 3886850"/>
                  <a:gd name="connsiteY93" fmla="*/ 1752600 h 1990725"/>
                  <a:gd name="connsiteX94" fmla="*/ 3676717 w 3886850"/>
                  <a:gd name="connsiteY94" fmla="*/ 1685925 h 1990725"/>
                  <a:gd name="connsiteX95" fmla="*/ 3686242 w 3886850"/>
                  <a:gd name="connsiteY95" fmla="*/ 1628775 h 1990725"/>
                  <a:gd name="connsiteX96" fmla="*/ 3695767 w 3886850"/>
                  <a:gd name="connsiteY96" fmla="*/ 1562100 h 1990725"/>
                  <a:gd name="connsiteX97" fmla="*/ 3686242 w 3886850"/>
                  <a:gd name="connsiteY97" fmla="*/ 1504950 h 1990725"/>
                  <a:gd name="connsiteX98" fmla="*/ 3714817 w 3886850"/>
                  <a:gd name="connsiteY98" fmla="*/ 1457325 h 1990725"/>
                  <a:gd name="connsiteX99" fmla="*/ 3686242 w 3886850"/>
                  <a:gd name="connsiteY99" fmla="*/ 1419225 h 1990725"/>
                  <a:gd name="connsiteX100" fmla="*/ 3714817 w 3886850"/>
                  <a:gd name="connsiteY100" fmla="*/ 1352550 h 1990725"/>
                  <a:gd name="connsiteX101" fmla="*/ 3714817 w 3886850"/>
                  <a:gd name="connsiteY101" fmla="*/ 1285875 h 1990725"/>
                  <a:gd name="connsiteX102" fmla="*/ 3695767 w 3886850"/>
                  <a:gd name="connsiteY102" fmla="*/ 1238250 h 1990725"/>
                  <a:gd name="connsiteX103" fmla="*/ 3705292 w 3886850"/>
                  <a:gd name="connsiteY103" fmla="*/ 1181100 h 1990725"/>
                  <a:gd name="connsiteX104" fmla="*/ 3705292 w 3886850"/>
                  <a:gd name="connsiteY104" fmla="*/ 1152525 h 1990725"/>
                  <a:gd name="connsiteX105" fmla="*/ 3714817 w 3886850"/>
                  <a:gd name="connsiteY105" fmla="*/ 1085850 h 1990725"/>
                  <a:gd name="connsiteX106" fmla="*/ 3714817 w 3886850"/>
                  <a:gd name="connsiteY106" fmla="*/ 1047750 h 1990725"/>
                  <a:gd name="connsiteX107" fmla="*/ 3705292 w 3886850"/>
                  <a:gd name="connsiteY107" fmla="*/ 981075 h 1990725"/>
                  <a:gd name="connsiteX108" fmla="*/ 3714817 w 3886850"/>
                  <a:gd name="connsiteY108" fmla="*/ 933450 h 1990725"/>
                  <a:gd name="connsiteX109" fmla="*/ 3733867 w 3886850"/>
                  <a:gd name="connsiteY109" fmla="*/ 866775 h 1990725"/>
                  <a:gd name="connsiteX110" fmla="*/ 3752917 w 3886850"/>
                  <a:gd name="connsiteY110" fmla="*/ 819150 h 1990725"/>
                  <a:gd name="connsiteX111" fmla="*/ 3733867 w 3886850"/>
                  <a:gd name="connsiteY111" fmla="*/ 781050 h 1990725"/>
                  <a:gd name="connsiteX112" fmla="*/ 3752917 w 3886850"/>
                  <a:gd name="connsiteY112" fmla="*/ 685800 h 1990725"/>
                  <a:gd name="connsiteX113" fmla="*/ 3819596 w 3886850"/>
                  <a:gd name="connsiteY113" fmla="*/ 742950 h 1990725"/>
                  <a:gd name="connsiteX114" fmla="*/ 3819592 w 3886850"/>
                  <a:gd name="connsiteY114" fmla="*/ 533400 h 1990725"/>
                  <a:gd name="connsiteX115" fmla="*/ 3829117 w 3886850"/>
                  <a:gd name="connsiteY115" fmla="*/ 485775 h 1990725"/>
                  <a:gd name="connsiteX116" fmla="*/ 3829117 w 3886850"/>
                  <a:gd name="connsiteY116" fmla="*/ 428625 h 1990725"/>
                  <a:gd name="connsiteX117" fmla="*/ 3848167 w 3886850"/>
                  <a:gd name="connsiteY117" fmla="*/ 361950 h 1990725"/>
                  <a:gd name="connsiteX118" fmla="*/ 3838642 w 3886850"/>
                  <a:gd name="connsiteY118" fmla="*/ 314325 h 1990725"/>
                  <a:gd name="connsiteX119" fmla="*/ 3838642 w 3886850"/>
                  <a:gd name="connsiteY119" fmla="*/ 247650 h 1990725"/>
                  <a:gd name="connsiteX120" fmla="*/ 3848167 w 3886850"/>
                  <a:gd name="connsiteY120" fmla="*/ 190500 h 1990725"/>
                  <a:gd name="connsiteX121" fmla="*/ 3876742 w 3886850"/>
                  <a:gd name="connsiteY121" fmla="*/ 142875 h 1990725"/>
                  <a:gd name="connsiteX122" fmla="*/ 3857692 w 3886850"/>
                  <a:gd name="connsiteY122" fmla="*/ 95250 h 1990725"/>
                  <a:gd name="connsiteX123" fmla="*/ 3886267 w 3886850"/>
                  <a:gd name="connsiteY123" fmla="*/ 57150 h 1990725"/>
                  <a:gd name="connsiteX124" fmla="*/ 3876742 w 3886850"/>
                  <a:gd name="connsiteY124" fmla="*/ 0 h 1990725"/>
                  <a:gd name="connsiteX0" fmla="*/ 49143 w 3919668"/>
                  <a:gd name="connsiteY0" fmla="*/ 476250 h 1990725"/>
                  <a:gd name="connsiteX1" fmla="*/ 39619 w 3919668"/>
                  <a:gd name="connsiteY1" fmla="*/ 476250 h 1990725"/>
                  <a:gd name="connsiteX2" fmla="*/ 4243 w 3919668"/>
                  <a:gd name="connsiteY2" fmla="*/ 533400 h 1990725"/>
                  <a:gd name="connsiteX3" fmla="*/ 149221 w 3919668"/>
                  <a:gd name="connsiteY3" fmla="*/ 809625 h 1990725"/>
                  <a:gd name="connsiteX4" fmla="*/ 288719 w 3919668"/>
                  <a:gd name="connsiteY4" fmla="*/ 1104900 h 1990725"/>
                  <a:gd name="connsiteX5" fmla="*/ 444534 w 3919668"/>
                  <a:gd name="connsiteY5" fmla="*/ 1019175 h 1990725"/>
                  <a:gd name="connsiteX6" fmla="*/ 692211 w 3919668"/>
                  <a:gd name="connsiteY6" fmla="*/ 866775 h 1990725"/>
                  <a:gd name="connsiteX7" fmla="*/ 796999 w 3919668"/>
                  <a:gd name="connsiteY7" fmla="*/ 857250 h 1990725"/>
                  <a:gd name="connsiteX8" fmla="*/ 882734 w 3919668"/>
                  <a:gd name="connsiteY8" fmla="*/ 781050 h 1990725"/>
                  <a:gd name="connsiteX9" fmla="*/ 954065 w 3919668"/>
                  <a:gd name="connsiteY9" fmla="*/ 800100 h 1990725"/>
                  <a:gd name="connsiteX10" fmla="*/ 987135 w 3919668"/>
                  <a:gd name="connsiteY10" fmla="*/ 876300 h 1990725"/>
                  <a:gd name="connsiteX11" fmla="*/ 1051799 w 3919668"/>
                  <a:gd name="connsiteY11" fmla="*/ 742950 h 1990725"/>
                  <a:gd name="connsiteX12" fmla="*/ 1095815 w 3919668"/>
                  <a:gd name="connsiteY12" fmla="*/ 753636 h 1990725"/>
                  <a:gd name="connsiteX13" fmla="*/ 1208098 w 3919668"/>
                  <a:gd name="connsiteY13" fmla="*/ 590550 h 1990725"/>
                  <a:gd name="connsiteX14" fmla="*/ 1342544 w 3919668"/>
                  <a:gd name="connsiteY14" fmla="*/ 476258 h 1990725"/>
                  <a:gd name="connsiteX15" fmla="*/ 1556677 w 3919668"/>
                  <a:gd name="connsiteY15" fmla="*/ 361950 h 1990725"/>
                  <a:gd name="connsiteX16" fmla="*/ 1740087 w 3919668"/>
                  <a:gd name="connsiteY16" fmla="*/ 257175 h 1990725"/>
                  <a:gd name="connsiteX17" fmla="*/ 1940136 w 3919668"/>
                  <a:gd name="connsiteY17" fmla="*/ 161925 h 1990725"/>
                  <a:gd name="connsiteX18" fmla="*/ 2013907 w 3919668"/>
                  <a:gd name="connsiteY18" fmla="*/ 171450 h 1990725"/>
                  <a:gd name="connsiteX19" fmla="*/ 2442710 w 3919668"/>
                  <a:gd name="connsiteY19" fmla="*/ 28575 h 1990725"/>
                  <a:gd name="connsiteX20" fmla="*/ 2509385 w 3919668"/>
                  <a:gd name="connsiteY20" fmla="*/ 9525 h 1990725"/>
                  <a:gd name="connsiteX21" fmla="*/ 2623685 w 3919668"/>
                  <a:gd name="connsiteY21" fmla="*/ 19050 h 1990725"/>
                  <a:gd name="connsiteX22" fmla="*/ 2642735 w 3919668"/>
                  <a:gd name="connsiteY22" fmla="*/ 47625 h 1990725"/>
                  <a:gd name="connsiteX23" fmla="*/ 2652260 w 3919668"/>
                  <a:gd name="connsiteY23" fmla="*/ 95250 h 1990725"/>
                  <a:gd name="connsiteX24" fmla="*/ 2661785 w 3919668"/>
                  <a:gd name="connsiteY24" fmla="*/ 333375 h 1990725"/>
                  <a:gd name="connsiteX25" fmla="*/ 2690360 w 3919668"/>
                  <a:gd name="connsiteY25" fmla="*/ 495300 h 1990725"/>
                  <a:gd name="connsiteX26" fmla="*/ 2699885 w 3919668"/>
                  <a:gd name="connsiteY26" fmla="*/ 523875 h 1990725"/>
                  <a:gd name="connsiteX27" fmla="*/ 2718936 w 3919668"/>
                  <a:gd name="connsiteY27" fmla="*/ 647700 h 1990725"/>
                  <a:gd name="connsiteX28" fmla="*/ 2718933 w 3919668"/>
                  <a:gd name="connsiteY28" fmla="*/ 695325 h 1990725"/>
                  <a:gd name="connsiteX29" fmla="*/ 2718934 w 3919668"/>
                  <a:gd name="connsiteY29" fmla="*/ 742950 h 1990725"/>
                  <a:gd name="connsiteX30" fmla="*/ 2766560 w 3919668"/>
                  <a:gd name="connsiteY30" fmla="*/ 723900 h 1990725"/>
                  <a:gd name="connsiteX31" fmla="*/ 2776085 w 3919668"/>
                  <a:gd name="connsiteY31" fmla="*/ 876300 h 1990725"/>
                  <a:gd name="connsiteX32" fmla="*/ 2785610 w 3919668"/>
                  <a:gd name="connsiteY32" fmla="*/ 904875 h 1990725"/>
                  <a:gd name="connsiteX33" fmla="*/ 2776085 w 3919668"/>
                  <a:gd name="connsiteY33" fmla="*/ 952500 h 1990725"/>
                  <a:gd name="connsiteX34" fmla="*/ 2795135 w 3919668"/>
                  <a:gd name="connsiteY34" fmla="*/ 1000125 h 1990725"/>
                  <a:gd name="connsiteX35" fmla="*/ 2795135 w 3919668"/>
                  <a:gd name="connsiteY35" fmla="*/ 1028700 h 1990725"/>
                  <a:gd name="connsiteX36" fmla="*/ 2804660 w 3919668"/>
                  <a:gd name="connsiteY36" fmla="*/ 1076325 h 1990725"/>
                  <a:gd name="connsiteX37" fmla="*/ 2804660 w 3919668"/>
                  <a:gd name="connsiteY37" fmla="*/ 1123950 h 1990725"/>
                  <a:gd name="connsiteX38" fmla="*/ 2814185 w 3919668"/>
                  <a:gd name="connsiteY38" fmla="*/ 1162050 h 1990725"/>
                  <a:gd name="connsiteX39" fmla="*/ 2804660 w 3919668"/>
                  <a:gd name="connsiteY39" fmla="*/ 1181100 h 1990725"/>
                  <a:gd name="connsiteX40" fmla="*/ 2823710 w 3919668"/>
                  <a:gd name="connsiteY40" fmla="*/ 1219200 h 1990725"/>
                  <a:gd name="connsiteX41" fmla="*/ 2823710 w 3919668"/>
                  <a:gd name="connsiteY41" fmla="*/ 1266825 h 1990725"/>
                  <a:gd name="connsiteX42" fmla="*/ 2842760 w 3919668"/>
                  <a:gd name="connsiteY42" fmla="*/ 1314450 h 1990725"/>
                  <a:gd name="connsiteX43" fmla="*/ 2842760 w 3919668"/>
                  <a:gd name="connsiteY43" fmla="*/ 1362075 h 1990725"/>
                  <a:gd name="connsiteX44" fmla="*/ 2880860 w 3919668"/>
                  <a:gd name="connsiteY44" fmla="*/ 1400175 h 1990725"/>
                  <a:gd name="connsiteX45" fmla="*/ 2909435 w 3919668"/>
                  <a:gd name="connsiteY45" fmla="*/ 1362075 h 1990725"/>
                  <a:gd name="connsiteX46" fmla="*/ 2918960 w 3919668"/>
                  <a:gd name="connsiteY46" fmla="*/ 1314450 h 1990725"/>
                  <a:gd name="connsiteX47" fmla="*/ 2938010 w 3919668"/>
                  <a:gd name="connsiteY47" fmla="*/ 1257300 h 1990725"/>
                  <a:gd name="connsiteX48" fmla="*/ 2938010 w 3919668"/>
                  <a:gd name="connsiteY48" fmla="*/ 1219200 h 1990725"/>
                  <a:gd name="connsiteX49" fmla="*/ 2957060 w 3919668"/>
                  <a:gd name="connsiteY49" fmla="*/ 1152525 h 1990725"/>
                  <a:gd name="connsiteX50" fmla="*/ 2947535 w 3919668"/>
                  <a:gd name="connsiteY50" fmla="*/ 1085850 h 1990725"/>
                  <a:gd name="connsiteX51" fmla="*/ 2957060 w 3919668"/>
                  <a:gd name="connsiteY51" fmla="*/ 1057275 h 1990725"/>
                  <a:gd name="connsiteX52" fmla="*/ 2976110 w 3919668"/>
                  <a:gd name="connsiteY52" fmla="*/ 990600 h 1990725"/>
                  <a:gd name="connsiteX53" fmla="*/ 2985635 w 3919668"/>
                  <a:gd name="connsiteY53" fmla="*/ 942975 h 1990725"/>
                  <a:gd name="connsiteX54" fmla="*/ 2995160 w 3919668"/>
                  <a:gd name="connsiteY54" fmla="*/ 895350 h 1990725"/>
                  <a:gd name="connsiteX55" fmla="*/ 3014210 w 3919668"/>
                  <a:gd name="connsiteY55" fmla="*/ 847725 h 1990725"/>
                  <a:gd name="connsiteX56" fmla="*/ 3061835 w 3919668"/>
                  <a:gd name="connsiteY56" fmla="*/ 904875 h 1990725"/>
                  <a:gd name="connsiteX57" fmla="*/ 3061835 w 3919668"/>
                  <a:gd name="connsiteY57" fmla="*/ 952500 h 1990725"/>
                  <a:gd name="connsiteX58" fmla="*/ 3128513 w 3919668"/>
                  <a:gd name="connsiteY58" fmla="*/ 1047750 h 1990725"/>
                  <a:gd name="connsiteX59" fmla="*/ 3195187 w 3919668"/>
                  <a:gd name="connsiteY59" fmla="*/ 962025 h 1990725"/>
                  <a:gd name="connsiteX60" fmla="*/ 3223760 w 3919668"/>
                  <a:gd name="connsiteY60" fmla="*/ 1019175 h 1990725"/>
                  <a:gd name="connsiteX61" fmla="*/ 3233285 w 3919668"/>
                  <a:gd name="connsiteY61" fmla="*/ 819150 h 1990725"/>
                  <a:gd name="connsiteX62" fmla="*/ 3280910 w 3919668"/>
                  <a:gd name="connsiteY62" fmla="*/ 762000 h 1990725"/>
                  <a:gd name="connsiteX63" fmla="*/ 3338060 w 3919668"/>
                  <a:gd name="connsiteY63" fmla="*/ 762000 h 1990725"/>
                  <a:gd name="connsiteX64" fmla="*/ 3395210 w 3919668"/>
                  <a:gd name="connsiteY64" fmla="*/ 771525 h 1990725"/>
                  <a:gd name="connsiteX65" fmla="*/ 3452361 w 3919668"/>
                  <a:gd name="connsiteY65" fmla="*/ 790575 h 1990725"/>
                  <a:gd name="connsiteX66" fmla="*/ 3461885 w 3919668"/>
                  <a:gd name="connsiteY66" fmla="*/ 857250 h 1990725"/>
                  <a:gd name="connsiteX67" fmla="*/ 3480935 w 3919668"/>
                  <a:gd name="connsiteY67" fmla="*/ 914400 h 1990725"/>
                  <a:gd name="connsiteX68" fmla="*/ 3499985 w 3919668"/>
                  <a:gd name="connsiteY68" fmla="*/ 971550 h 1990725"/>
                  <a:gd name="connsiteX69" fmla="*/ 3519035 w 3919668"/>
                  <a:gd name="connsiteY69" fmla="*/ 1028700 h 1990725"/>
                  <a:gd name="connsiteX70" fmla="*/ 3509510 w 3919668"/>
                  <a:gd name="connsiteY70" fmla="*/ 1057275 h 1990725"/>
                  <a:gd name="connsiteX71" fmla="*/ 3538085 w 3919668"/>
                  <a:gd name="connsiteY71" fmla="*/ 1114425 h 1990725"/>
                  <a:gd name="connsiteX72" fmla="*/ 3538085 w 3919668"/>
                  <a:gd name="connsiteY72" fmla="*/ 1162050 h 1990725"/>
                  <a:gd name="connsiteX73" fmla="*/ 3538085 w 3919668"/>
                  <a:gd name="connsiteY73" fmla="*/ 1209675 h 1990725"/>
                  <a:gd name="connsiteX74" fmla="*/ 3519035 w 3919668"/>
                  <a:gd name="connsiteY74" fmla="*/ 1238250 h 1990725"/>
                  <a:gd name="connsiteX75" fmla="*/ 3528560 w 3919668"/>
                  <a:gd name="connsiteY75" fmla="*/ 1276350 h 1990725"/>
                  <a:gd name="connsiteX76" fmla="*/ 3538085 w 3919668"/>
                  <a:gd name="connsiteY76" fmla="*/ 1333500 h 1990725"/>
                  <a:gd name="connsiteX77" fmla="*/ 3557135 w 3919668"/>
                  <a:gd name="connsiteY77" fmla="*/ 1390650 h 1990725"/>
                  <a:gd name="connsiteX78" fmla="*/ 3557135 w 3919668"/>
                  <a:gd name="connsiteY78" fmla="*/ 1447800 h 1990725"/>
                  <a:gd name="connsiteX79" fmla="*/ 3576185 w 3919668"/>
                  <a:gd name="connsiteY79" fmla="*/ 1504950 h 1990725"/>
                  <a:gd name="connsiteX80" fmla="*/ 3595235 w 3919668"/>
                  <a:gd name="connsiteY80" fmla="*/ 1562100 h 1990725"/>
                  <a:gd name="connsiteX81" fmla="*/ 3604760 w 3919668"/>
                  <a:gd name="connsiteY81" fmla="*/ 1590675 h 1990725"/>
                  <a:gd name="connsiteX82" fmla="*/ 3604760 w 3919668"/>
                  <a:gd name="connsiteY82" fmla="*/ 1638300 h 1990725"/>
                  <a:gd name="connsiteX83" fmla="*/ 3623810 w 3919668"/>
                  <a:gd name="connsiteY83" fmla="*/ 1685925 h 1990725"/>
                  <a:gd name="connsiteX84" fmla="*/ 3623810 w 3919668"/>
                  <a:gd name="connsiteY84" fmla="*/ 1743075 h 1990725"/>
                  <a:gd name="connsiteX85" fmla="*/ 3633335 w 3919668"/>
                  <a:gd name="connsiteY85" fmla="*/ 1800225 h 1990725"/>
                  <a:gd name="connsiteX86" fmla="*/ 3623810 w 3919668"/>
                  <a:gd name="connsiteY86" fmla="*/ 1838325 h 1990725"/>
                  <a:gd name="connsiteX87" fmla="*/ 3633335 w 3919668"/>
                  <a:gd name="connsiteY87" fmla="*/ 1876425 h 1990725"/>
                  <a:gd name="connsiteX88" fmla="*/ 3652385 w 3919668"/>
                  <a:gd name="connsiteY88" fmla="*/ 1933575 h 1990725"/>
                  <a:gd name="connsiteX89" fmla="*/ 3623810 w 3919668"/>
                  <a:gd name="connsiteY89" fmla="*/ 1962150 h 1990725"/>
                  <a:gd name="connsiteX90" fmla="*/ 3652385 w 3919668"/>
                  <a:gd name="connsiteY90" fmla="*/ 1990725 h 1990725"/>
                  <a:gd name="connsiteX91" fmla="*/ 3700010 w 3919668"/>
                  <a:gd name="connsiteY91" fmla="*/ 1924050 h 1990725"/>
                  <a:gd name="connsiteX92" fmla="*/ 3700010 w 3919668"/>
                  <a:gd name="connsiteY92" fmla="*/ 1857375 h 1990725"/>
                  <a:gd name="connsiteX93" fmla="*/ 3709535 w 3919668"/>
                  <a:gd name="connsiteY93" fmla="*/ 1800225 h 1990725"/>
                  <a:gd name="connsiteX94" fmla="*/ 3709535 w 3919668"/>
                  <a:gd name="connsiteY94" fmla="*/ 1752600 h 1990725"/>
                  <a:gd name="connsiteX95" fmla="*/ 3709535 w 3919668"/>
                  <a:gd name="connsiteY95" fmla="*/ 1685925 h 1990725"/>
                  <a:gd name="connsiteX96" fmla="*/ 3719060 w 3919668"/>
                  <a:gd name="connsiteY96" fmla="*/ 1628775 h 1990725"/>
                  <a:gd name="connsiteX97" fmla="*/ 3728585 w 3919668"/>
                  <a:gd name="connsiteY97" fmla="*/ 1562100 h 1990725"/>
                  <a:gd name="connsiteX98" fmla="*/ 3719060 w 3919668"/>
                  <a:gd name="connsiteY98" fmla="*/ 1504950 h 1990725"/>
                  <a:gd name="connsiteX99" fmla="*/ 3747635 w 3919668"/>
                  <a:gd name="connsiteY99" fmla="*/ 1457325 h 1990725"/>
                  <a:gd name="connsiteX100" fmla="*/ 3719060 w 3919668"/>
                  <a:gd name="connsiteY100" fmla="*/ 1419225 h 1990725"/>
                  <a:gd name="connsiteX101" fmla="*/ 3747635 w 3919668"/>
                  <a:gd name="connsiteY101" fmla="*/ 1352550 h 1990725"/>
                  <a:gd name="connsiteX102" fmla="*/ 3747635 w 3919668"/>
                  <a:gd name="connsiteY102" fmla="*/ 1285875 h 1990725"/>
                  <a:gd name="connsiteX103" fmla="*/ 3728585 w 3919668"/>
                  <a:gd name="connsiteY103" fmla="*/ 1238250 h 1990725"/>
                  <a:gd name="connsiteX104" fmla="*/ 3738110 w 3919668"/>
                  <a:gd name="connsiteY104" fmla="*/ 1181100 h 1990725"/>
                  <a:gd name="connsiteX105" fmla="*/ 3738110 w 3919668"/>
                  <a:gd name="connsiteY105" fmla="*/ 1152525 h 1990725"/>
                  <a:gd name="connsiteX106" fmla="*/ 3747635 w 3919668"/>
                  <a:gd name="connsiteY106" fmla="*/ 1085850 h 1990725"/>
                  <a:gd name="connsiteX107" fmla="*/ 3747635 w 3919668"/>
                  <a:gd name="connsiteY107" fmla="*/ 1047750 h 1990725"/>
                  <a:gd name="connsiteX108" fmla="*/ 3738110 w 3919668"/>
                  <a:gd name="connsiteY108" fmla="*/ 981075 h 1990725"/>
                  <a:gd name="connsiteX109" fmla="*/ 3747635 w 3919668"/>
                  <a:gd name="connsiteY109" fmla="*/ 933450 h 1990725"/>
                  <a:gd name="connsiteX110" fmla="*/ 3766685 w 3919668"/>
                  <a:gd name="connsiteY110" fmla="*/ 866775 h 1990725"/>
                  <a:gd name="connsiteX111" fmla="*/ 3785735 w 3919668"/>
                  <a:gd name="connsiteY111" fmla="*/ 819150 h 1990725"/>
                  <a:gd name="connsiteX112" fmla="*/ 3766685 w 3919668"/>
                  <a:gd name="connsiteY112" fmla="*/ 781050 h 1990725"/>
                  <a:gd name="connsiteX113" fmla="*/ 3785735 w 3919668"/>
                  <a:gd name="connsiteY113" fmla="*/ 685800 h 1990725"/>
                  <a:gd name="connsiteX114" fmla="*/ 3852414 w 3919668"/>
                  <a:gd name="connsiteY114" fmla="*/ 742950 h 1990725"/>
                  <a:gd name="connsiteX115" fmla="*/ 3852410 w 3919668"/>
                  <a:gd name="connsiteY115" fmla="*/ 533400 h 1990725"/>
                  <a:gd name="connsiteX116" fmla="*/ 3861935 w 3919668"/>
                  <a:gd name="connsiteY116" fmla="*/ 485775 h 1990725"/>
                  <a:gd name="connsiteX117" fmla="*/ 3861935 w 3919668"/>
                  <a:gd name="connsiteY117" fmla="*/ 428625 h 1990725"/>
                  <a:gd name="connsiteX118" fmla="*/ 3880985 w 3919668"/>
                  <a:gd name="connsiteY118" fmla="*/ 361950 h 1990725"/>
                  <a:gd name="connsiteX119" fmla="*/ 3871460 w 3919668"/>
                  <a:gd name="connsiteY119" fmla="*/ 314325 h 1990725"/>
                  <a:gd name="connsiteX120" fmla="*/ 3871460 w 3919668"/>
                  <a:gd name="connsiteY120" fmla="*/ 247650 h 1990725"/>
                  <a:gd name="connsiteX121" fmla="*/ 3880985 w 3919668"/>
                  <a:gd name="connsiteY121" fmla="*/ 190500 h 1990725"/>
                  <a:gd name="connsiteX122" fmla="*/ 3909560 w 3919668"/>
                  <a:gd name="connsiteY122" fmla="*/ 142875 h 1990725"/>
                  <a:gd name="connsiteX123" fmla="*/ 3890510 w 3919668"/>
                  <a:gd name="connsiteY123" fmla="*/ 95250 h 1990725"/>
                  <a:gd name="connsiteX124" fmla="*/ 3919085 w 3919668"/>
                  <a:gd name="connsiteY124" fmla="*/ 57150 h 1990725"/>
                  <a:gd name="connsiteX125" fmla="*/ 3909560 w 3919668"/>
                  <a:gd name="connsiteY125" fmla="*/ 0 h 1990725"/>
                  <a:gd name="connsiteX0" fmla="*/ 67943 w 3938468"/>
                  <a:gd name="connsiteY0" fmla="*/ 476250 h 1990725"/>
                  <a:gd name="connsiteX1" fmla="*/ 58419 w 3938468"/>
                  <a:gd name="connsiteY1" fmla="*/ 476250 h 1990725"/>
                  <a:gd name="connsiteX2" fmla="*/ 23043 w 3938468"/>
                  <a:gd name="connsiteY2" fmla="*/ 533400 h 1990725"/>
                  <a:gd name="connsiteX3" fmla="*/ 9275 w 3938468"/>
                  <a:gd name="connsiteY3" fmla="*/ 590550 h 1990725"/>
                  <a:gd name="connsiteX4" fmla="*/ 168021 w 3938468"/>
                  <a:gd name="connsiteY4" fmla="*/ 809625 h 1990725"/>
                  <a:gd name="connsiteX5" fmla="*/ 307519 w 3938468"/>
                  <a:gd name="connsiteY5" fmla="*/ 1104900 h 1990725"/>
                  <a:gd name="connsiteX6" fmla="*/ 463334 w 3938468"/>
                  <a:gd name="connsiteY6" fmla="*/ 1019175 h 1990725"/>
                  <a:gd name="connsiteX7" fmla="*/ 711011 w 3938468"/>
                  <a:gd name="connsiteY7" fmla="*/ 866775 h 1990725"/>
                  <a:gd name="connsiteX8" fmla="*/ 815799 w 3938468"/>
                  <a:gd name="connsiteY8" fmla="*/ 857250 h 1990725"/>
                  <a:gd name="connsiteX9" fmla="*/ 901534 w 3938468"/>
                  <a:gd name="connsiteY9" fmla="*/ 781050 h 1990725"/>
                  <a:gd name="connsiteX10" fmla="*/ 972865 w 3938468"/>
                  <a:gd name="connsiteY10" fmla="*/ 800100 h 1990725"/>
                  <a:gd name="connsiteX11" fmla="*/ 1005935 w 3938468"/>
                  <a:gd name="connsiteY11" fmla="*/ 876300 h 1990725"/>
                  <a:gd name="connsiteX12" fmla="*/ 1070599 w 3938468"/>
                  <a:gd name="connsiteY12" fmla="*/ 742950 h 1990725"/>
                  <a:gd name="connsiteX13" fmla="*/ 1114615 w 3938468"/>
                  <a:gd name="connsiteY13" fmla="*/ 753636 h 1990725"/>
                  <a:gd name="connsiteX14" fmla="*/ 1226898 w 3938468"/>
                  <a:gd name="connsiteY14" fmla="*/ 590550 h 1990725"/>
                  <a:gd name="connsiteX15" fmla="*/ 1361344 w 3938468"/>
                  <a:gd name="connsiteY15" fmla="*/ 476258 h 1990725"/>
                  <a:gd name="connsiteX16" fmla="*/ 1575477 w 3938468"/>
                  <a:gd name="connsiteY16" fmla="*/ 361950 h 1990725"/>
                  <a:gd name="connsiteX17" fmla="*/ 1758887 w 3938468"/>
                  <a:gd name="connsiteY17" fmla="*/ 257175 h 1990725"/>
                  <a:gd name="connsiteX18" fmla="*/ 1958936 w 3938468"/>
                  <a:gd name="connsiteY18" fmla="*/ 161925 h 1990725"/>
                  <a:gd name="connsiteX19" fmla="*/ 2032707 w 3938468"/>
                  <a:gd name="connsiteY19" fmla="*/ 171450 h 1990725"/>
                  <a:gd name="connsiteX20" fmla="*/ 2461510 w 3938468"/>
                  <a:gd name="connsiteY20" fmla="*/ 28575 h 1990725"/>
                  <a:gd name="connsiteX21" fmla="*/ 2528185 w 3938468"/>
                  <a:gd name="connsiteY21" fmla="*/ 9525 h 1990725"/>
                  <a:gd name="connsiteX22" fmla="*/ 2642485 w 3938468"/>
                  <a:gd name="connsiteY22" fmla="*/ 19050 h 1990725"/>
                  <a:gd name="connsiteX23" fmla="*/ 2661535 w 3938468"/>
                  <a:gd name="connsiteY23" fmla="*/ 47625 h 1990725"/>
                  <a:gd name="connsiteX24" fmla="*/ 2671060 w 3938468"/>
                  <a:gd name="connsiteY24" fmla="*/ 95250 h 1990725"/>
                  <a:gd name="connsiteX25" fmla="*/ 2680585 w 3938468"/>
                  <a:gd name="connsiteY25" fmla="*/ 333375 h 1990725"/>
                  <a:gd name="connsiteX26" fmla="*/ 2709160 w 3938468"/>
                  <a:gd name="connsiteY26" fmla="*/ 495300 h 1990725"/>
                  <a:gd name="connsiteX27" fmla="*/ 2718685 w 3938468"/>
                  <a:gd name="connsiteY27" fmla="*/ 523875 h 1990725"/>
                  <a:gd name="connsiteX28" fmla="*/ 2737736 w 3938468"/>
                  <a:gd name="connsiteY28" fmla="*/ 647700 h 1990725"/>
                  <a:gd name="connsiteX29" fmla="*/ 2737733 w 3938468"/>
                  <a:gd name="connsiteY29" fmla="*/ 695325 h 1990725"/>
                  <a:gd name="connsiteX30" fmla="*/ 2737734 w 3938468"/>
                  <a:gd name="connsiteY30" fmla="*/ 742950 h 1990725"/>
                  <a:gd name="connsiteX31" fmla="*/ 2785360 w 3938468"/>
                  <a:gd name="connsiteY31" fmla="*/ 723900 h 1990725"/>
                  <a:gd name="connsiteX32" fmla="*/ 2794885 w 3938468"/>
                  <a:gd name="connsiteY32" fmla="*/ 876300 h 1990725"/>
                  <a:gd name="connsiteX33" fmla="*/ 2804410 w 3938468"/>
                  <a:gd name="connsiteY33" fmla="*/ 904875 h 1990725"/>
                  <a:gd name="connsiteX34" fmla="*/ 2794885 w 3938468"/>
                  <a:gd name="connsiteY34" fmla="*/ 952500 h 1990725"/>
                  <a:gd name="connsiteX35" fmla="*/ 2813935 w 3938468"/>
                  <a:gd name="connsiteY35" fmla="*/ 1000125 h 1990725"/>
                  <a:gd name="connsiteX36" fmla="*/ 2813935 w 3938468"/>
                  <a:gd name="connsiteY36" fmla="*/ 1028700 h 1990725"/>
                  <a:gd name="connsiteX37" fmla="*/ 2823460 w 3938468"/>
                  <a:gd name="connsiteY37" fmla="*/ 1076325 h 1990725"/>
                  <a:gd name="connsiteX38" fmla="*/ 2823460 w 3938468"/>
                  <a:gd name="connsiteY38" fmla="*/ 1123950 h 1990725"/>
                  <a:gd name="connsiteX39" fmla="*/ 2832985 w 3938468"/>
                  <a:gd name="connsiteY39" fmla="*/ 1162050 h 1990725"/>
                  <a:gd name="connsiteX40" fmla="*/ 2823460 w 3938468"/>
                  <a:gd name="connsiteY40" fmla="*/ 1181100 h 1990725"/>
                  <a:gd name="connsiteX41" fmla="*/ 2842510 w 3938468"/>
                  <a:gd name="connsiteY41" fmla="*/ 1219200 h 1990725"/>
                  <a:gd name="connsiteX42" fmla="*/ 2842510 w 3938468"/>
                  <a:gd name="connsiteY42" fmla="*/ 1266825 h 1990725"/>
                  <a:gd name="connsiteX43" fmla="*/ 2861560 w 3938468"/>
                  <a:gd name="connsiteY43" fmla="*/ 1314450 h 1990725"/>
                  <a:gd name="connsiteX44" fmla="*/ 2861560 w 3938468"/>
                  <a:gd name="connsiteY44" fmla="*/ 1362075 h 1990725"/>
                  <a:gd name="connsiteX45" fmla="*/ 2899660 w 3938468"/>
                  <a:gd name="connsiteY45" fmla="*/ 1400175 h 1990725"/>
                  <a:gd name="connsiteX46" fmla="*/ 2928235 w 3938468"/>
                  <a:gd name="connsiteY46" fmla="*/ 1362075 h 1990725"/>
                  <a:gd name="connsiteX47" fmla="*/ 2937760 w 3938468"/>
                  <a:gd name="connsiteY47" fmla="*/ 1314450 h 1990725"/>
                  <a:gd name="connsiteX48" fmla="*/ 2956810 w 3938468"/>
                  <a:gd name="connsiteY48" fmla="*/ 1257300 h 1990725"/>
                  <a:gd name="connsiteX49" fmla="*/ 2956810 w 3938468"/>
                  <a:gd name="connsiteY49" fmla="*/ 1219200 h 1990725"/>
                  <a:gd name="connsiteX50" fmla="*/ 2975860 w 3938468"/>
                  <a:gd name="connsiteY50" fmla="*/ 1152525 h 1990725"/>
                  <a:gd name="connsiteX51" fmla="*/ 2966335 w 3938468"/>
                  <a:gd name="connsiteY51" fmla="*/ 1085850 h 1990725"/>
                  <a:gd name="connsiteX52" fmla="*/ 2975860 w 3938468"/>
                  <a:gd name="connsiteY52" fmla="*/ 1057275 h 1990725"/>
                  <a:gd name="connsiteX53" fmla="*/ 2994910 w 3938468"/>
                  <a:gd name="connsiteY53" fmla="*/ 990600 h 1990725"/>
                  <a:gd name="connsiteX54" fmla="*/ 3004435 w 3938468"/>
                  <a:gd name="connsiteY54" fmla="*/ 942975 h 1990725"/>
                  <a:gd name="connsiteX55" fmla="*/ 3013960 w 3938468"/>
                  <a:gd name="connsiteY55" fmla="*/ 895350 h 1990725"/>
                  <a:gd name="connsiteX56" fmla="*/ 3033010 w 3938468"/>
                  <a:gd name="connsiteY56" fmla="*/ 847725 h 1990725"/>
                  <a:gd name="connsiteX57" fmla="*/ 3080635 w 3938468"/>
                  <a:gd name="connsiteY57" fmla="*/ 904875 h 1990725"/>
                  <a:gd name="connsiteX58" fmla="*/ 3080635 w 3938468"/>
                  <a:gd name="connsiteY58" fmla="*/ 952500 h 1990725"/>
                  <a:gd name="connsiteX59" fmla="*/ 3147313 w 3938468"/>
                  <a:gd name="connsiteY59" fmla="*/ 1047750 h 1990725"/>
                  <a:gd name="connsiteX60" fmla="*/ 3213987 w 3938468"/>
                  <a:gd name="connsiteY60" fmla="*/ 962025 h 1990725"/>
                  <a:gd name="connsiteX61" fmla="*/ 3242560 w 3938468"/>
                  <a:gd name="connsiteY61" fmla="*/ 1019175 h 1990725"/>
                  <a:gd name="connsiteX62" fmla="*/ 3252085 w 3938468"/>
                  <a:gd name="connsiteY62" fmla="*/ 819150 h 1990725"/>
                  <a:gd name="connsiteX63" fmla="*/ 3299710 w 3938468"/>
                  <a:gd name="connsiteY63" fmla="*/ 762000 h 1990725"/>
                  <a:gd name="connsiteX64" fmla="*/ 3356860 w 3938468"/>
                  <a:gd name="connsiteY64" fmla="*/ 762000 h 1990725"/>
                  <a:gd name="connsiteX65" fmla="*/ 3414010 w 3938468"/>
                  <a:gd name="connsiteY65" fmla="*/ 771525 h 1990725"/>
                  <a:gd name="connsiteX66" fmla="*/ 3471161 w 3938468"/>
                  <a:gd name="connsiteY66" fmla="*/ 790575 h 1990725"/>
                  <a:gd name="connsiteX67" fmla="*/ 3480685 w 3938468"/>
                  <a:gd name="connsiteY67" fmla="*/ 857250 h 1990725"/>
                  <a:gd name="connsiteX68" fmla="*/ 3499735 w 3938468"/>
                  <a:gd name="connsiteY68" fmla="*/ 914400 h 1990725"/>
                  <a:gd name="connsiteX69" fmla="*/ 3518785 w 3938468"/>
                  <a:gd name="connsiteY69" fmla="*/ 971550 h 1990725"/>
                  <a:gd name="connsiteX70" fmla="*/ 3537835 w 3938468"/>
                  <a:gd name="connsiteY70" fmla="*/ 1028700 h 1990725"/>
                  <a:gd name="connsiteX71" fmla="*/ 3528310 w 3938468"/>
                  <a:gd name="connsiteY71" fmla="*/ 1057275 h 1990725"/>
                  <a:gd name="connsiteX72" fmla="*/ 3556885 w 3938468"/>
                  <a:gd name="connsiteY72" fmla="*/ 1114425 h 1990725"/>
                  <a:gd name="connsiteX73" fmla="*/ 3556885 w 3938468"/>
                  <a:gd name="connsiteY73" fmla="*/ 1162050 h 1990725"/>
                  <a:gd name="connsiteX74" fmla="*/ 3556885 w 3938468"/>
                  <a:gd name="connsiteY74" fmla="*/ 1209675 h 1990725"/>
                  <a:gd name="connsiteX75" fmla="*/ 3537835 w 3938468"/>
                  <a:gd name="connsiteY75" fmla="*/ 1238250 h 1990725"/>
                  <a:gd name="connsiteX76" fmla="*/ 3547360 w 3938468"/>
                  <a:gd name="connsiteY76" fmla="*/ 1276350 h 1990725"/>
                  <a:gd name="connsiteX77" fmla="*/ 3556885 w 3938468"/>
                  <a:gd name="connsiteY77" fmla="*/ 1333500 h 1990725"/>
                  <a:gd name="connsiteX78" fmla="*/ 3575935 w 3938468"/>
                  <a:gd name="connsiteY78" fmla="*/ 1390650 h 1990725"/>
                  <a:gd name="connsiteX79" fmla="*/ 3575935 w 3938468"/>
                  <a:gd name="connsiteY79" fmla="*/ 1447800 h 1990725"/>
                  <a:gd name="connsiteX80" fmla="*/ 3594985 w 3938468"/>
                  <a:gd name="connsiteY80" fmla="*/ 1504950 h 1990725"/>
                  <a:gd name="connsiteX81" fmla="*/ 3614035 w 3938468"/>
                  <a:gd name="connsiteY81" fmla="*/ 1562100 h 1990725"/>
                  <a:gd name="connsiteX82" fmla="*/ 3623560 w 3938468"/>
                  <a:gd name="connsiteY82" fmla="*/ 1590675 h 1990725"/>
                  <a:gd name="connsiteX83" fmla="*/ 3623560 w 3938468"/>
                  <a:gd name="connsiteY83" fmla="*/ 1638300 h 1990725"/>
                  <a:gd name="connsiteX84" fmla="*/ 3642610 w 3938468"/>
                  <a:gd name="connsiteY84" fmla="*/ 1685925 h 1990725"/>
                  <a:gd name="connsiteX85" fmla="*/ 3642610 w 3938468"/>
                  <a:gd name="connsiteY85" fmla="*/ 1743075 h 1990725"/>
                  <a:gd name="connsiteX86" fmla="*/ 3652135 w 3938468"/>
                  <a:gd name="connsiteY86" fmla="*/ 1800225 h 1990725"/>
                  <a:gd name="connsiteX87" fmla="*/ 3642610 w 3938468"/>
                  <a:gd name="connsiteY87" fmla="*/ 1838325 h 1990725"/>
                  <a:gd name="connsiteX88" fmla="*/ 3652135 w 3938468"/>
                  <a:gd name="connsiteY88" fmla="*/ 1876425 h 1990725"/>
                  <a:gd name="connsiteX89" fmla="*/ 3671185 w 3938468"/>
                  <a:gd name="connsiteY89" fmla="*/ 1933575 h 1990725"/>
                  <a:gd name="connsiteX90" fmla="*/ 3642610 w 3938468"/>
                  <a:gd name="connsiteY90" fmla="*/ 1962150 h 1990725"/>
                  <a:gd name="connsiteX91" fmla="*/ 3671185 w 3938468"/>
                  <a:gd name="connsiteY91" fmla="*/ 1990725 h 1990725"/>
                  <a:gd name="connsiteX92" fmla="*/ 3718810 w 3938468"/>
                  <a:gd name="connsiteY92" fmla="*/ 1924050 h 1990725"/>
                  <a:gd name="connsiteX93" fmla="*/ 3718810 w 3938468"/>
                  <a:gd name="connsiteY93" fmla="*/ 1857375 h 1990725"/>
                  <a:gd name="connsiteX94" fmla="*/ 3728335 w 3938468"/>
                  <a:gd name="connsiteY94" fmla="*/ 1800225 h 1990725"/>
                  <a:gd name="connsiteX95" fmla="*/ 3728335 w 3938468"/>
                  <a:gd name="connsiteY95" fmla="*/ 1752600 h 1990725"/>
                  <a:gd name="connsiteX96" fmla="*/ 3728335 w 3938468"/>
                  <a:gd name="connsiteY96" fmla="*/ 1685925 h 1990725"/>
                  <a:gd name="connsiteX97" fmla="*/ 3737860 w 3938468"/>
                  <a:gd name="connsiteY97" fmla="*/ 1628775 h 1990725"/>
                  <a:gd name="connsiteX98" fmla="*/ 3747385 w 3938468"/>
                  <a:gd name="connsiteY98" fmla="*/ 1562100 h 1990725"/>
                  <a:gd name="connsiteX99" fmla="*/ 3737860 w 3938468"/>
                  <a:gd name="connsiteY99" fmla="*/ 1504950 h 1990725"/>
                  <a:gd name="connsiteX100" fmla="*/ 3766435 w 3938468"/>
                  <a:gd name="connsiteY100" fmla="*/ 1457325 h 1990725"/>
                  <a:gd name="connsiteX101" fmla="*/ 3737860 w 3938468"/>
                  <a:gd name="connsiteY101" fmla="*/ 1419225 h 1990725"/>
                  <a:gd name="connsiteX102" fmla="*/ 3766435 w 3938468"/>
                  <a:gd name="connsiteY102" fmla="*/ 1352550 h 1990725"/>
                  <a:gd name="connsiteX103" fmla="*/ 3766435 w 3938468"/>
                  <a:gd name="connsiteY103" fmla="*/ 1285875 h 1990725"/>
                  <a:gd name="connsiteX104" fmla="*/ 3747385 w 3938468"/>
                  <a:gd name="connsiteY104" fmla="*/ 1238250 h 1990725"/>
                  <a:gd name="connsiteX105" fmla="*/ 3756910 w 3938468"/>
                  <a:gd name="connsiteY105" fmla="*/ 1181100 h 1990725"/>
                  <a:gd name="connsiteX106" fmla="*/ 3756910 w 3938468"/>
                  <a:gd name="connsiteY106" fmla="*/ 1152525 h 1990725"/>
                  <a:gd name="connsiteX107" fmla="*/ 3766435 w 3938468"/>
                  <a:gd name="connsiteY107" fmla="*/ 1085850 h 1990725"/>
                  <a:gd name="connsiteX108" fmla="*/ 3766435 w 3938468"/>
                  <a:gd name="connsiteY108" fmla="*/ 1047750 h 1990725"/>
                  <a:gd name="connsiteX109" fmla="*/ 3756910 w 3938468"/>
                  <a:gd name="connsiteY109" fmla="*/ 981075 h 1990725"/>
                  <a:gd name="connsiteX110" fmla="*/ 3766435 w 3938468"/>
                  <a:gd name="connsiteY110" fmla="*/ 933450 h 1990725"/>
                  <a:gd name="connsiteX111" fmla="*/ 3785485 w 3938468"/>
                  <a:gd name="connsiteY111" fmla="*/ 866775 h 1990725"/>
                  <a:gd name="connsiteX112" fmla="*/ 3804535 w 3938468"/>
                  <a:gd name="connsiteY112" fmla="*/ 819150 h 1990725"/>
                  <a:gd name="connsiteX113" fmla="*/ 3785485 w 3938468"/>
                  <a:gd name="connsiteY113" fmla="*/ 781050 h 1990725"/>
                  <a:gd name="connsiteX114" fmla="*/ 3804535 w 3938468"/>
                  <a:gd name="connsiteY114" fmla="*/ 685800 h 1990725"/>
                  <a:gd name="connsiteX115" fmla="*/ 3871214 w 3938468"/>
                  <a:gd name="connsiteY115" fmla="*/ 742950 h 1990725"/>
                  <a:gd name="connsiteX116" fmla="*/ 3871210 w 3938468"/>
                  <a:gd name="connsiteY116" fmla="*/ 533400 h 1990725"/>
                  <a:gd name="connsiteX117" fmla="*/ 3880735 w 3938468"/>
                  <a:gd name="connsiteY117" fmla="*/ 485775 h 1990725"/>
                  <a:gd name="connsiteX118" fmla="*/ 3880735 w 3938468"/>
                  <a:gd name="connsiteY118" fmla="*/ 428625 h 1990725"/>
                  <a:gd name="connsiteX119" fmla="*/ 3899785 w 3938468"/>
                  <a:gd name="connsiteY119" fmla="*/ 361950 h 1990725"/>
                  <a:gd name="connsiteX120" fmla="*/ 3890260 w 3938468"/>
                  <a:gd name="connsiteY120" fmla="*/ 314325 h 1990725"/>
                  <a:gd name="connsiteX121" fmla="*/ 3890260 w 3938468"/>
                  <a:gd name="connsiteY121" fmla="*/ 247650 h 1990725"/>
                  <a:gd name="connsiteX122" fmla="*/ 3899785 w 3938468"/>
                  <a:gd name="connsiteY122" fmla="*/ 190500 h 1990725"/>
                  <a:gd name="connsiteX123" fmla="*/ 3928360 w 3938468"/>
                  <a:gd name="connsiteY123" fmla="*/ 142875 h 1990725"/>
                  <a:gd name="connsiteX124" fmla="*/ 3909310 w 3938468"/>
                  <a:gd name="connsiteY124" fmla="*/ 95250 h 1990725"/>
                  <a:gd name="connsiteX125" fmla="*/ 3937885 w 3938468"/>
                  <a:gd name="connsiteY125" fmla="*/ 57150 h 1990725"/>
                  <a:gd name="connsiteX126" fmla="*/ 3928360 w 3938468"/>
                  <a:gd name="connsiteY126" fmla="*/ 0 h 1990725"/>
                  <a:gd name="connsiteX0" fmla="*/ 49144 w 3919669"/>
                  <a:gd name="connsiteY0" fmla="*/ 476250 h 1990725"/>
                  <a:gd name="connsiteX1" fmla="*/ 39620 w 3919669"/>
                  <a:gd name="connsiteY1" fmla="*/ 476250 h 1990725"/>
                  <a:gd name="connsiteX2" fmla="*/ 4244 w 3919669"/>
                  <a:gd name="connsiteY2" fmla="*/ 533400 h 1990725"/>
                  <a:gd name="connsiteX3" fmla="*/ 38104 w 3919669"/>
                  <a:gd name="connsiteY3" fmla="*/ 466725 h 1990725"/>
                  <a:gd name="connsiteX4" fmla="*/ 149222 w 3919669"/>
                  <a:gd name="connsiteY4" fmla="*/ 809625 h 1990725"/>
                  <a:gd name="connsiteX5" fmla="*/ 288720 w 3919669"/>
                  <a:gd name="connsiteY5" fmla="*/ 1104900 h 1990725"/>
                  <a:gd name="connsiteX6" fmla="*/ 444535 w 3919669"/>
                  <a:gd name="connsiteY6" fmla="*/ 1019175 h 1990725"/>
                  <a:gd name="connsiteX7" fmla="*/ 692212 w 3919669"/>
                  <a:gd name="connsiteY7" fmla="*/ 866775 h 1990725"/>
                  <a:gd name="connsiteX8" fmla="*/ 797000 w 3919669"/>
                  <a:gd name="connsiteY8" fmla="*/ 857250 h 1990725"/>
                  <a:gd name="connsiteX9" fmla="*/ 882735 w 3919669"/>
                  <a:gd name="connsiteY9" fmla="*/ 781050 h 1990725"/>
                  <a:gd name="connsiteX10" fmla="*/ 954066 w 3919669"/>
                  <a:gd name="connsiteY10" fmla="*/ 800100 h 1990725"/>
                  <a:gd name="connsiteX11" fmla="*/ 987136 w 3919669"/>
                  <a:gd name="connsiteY11" fmla="*/ 876300 h 1990725"/>
                  <a:gd name="connsiteX12" fmla="*/ 1051800 w 3919669"/>
                  <a:gd name="connsiteY12" fmla="*/ 742950 h 1990725"/>
                  <a:gd name="connsiteX13" fmla="*/ 1095816 w 3919669"/>
                  <a:gd name="connsiteY13" fmla="*/ 753636 h 1990725"/>
                  <a:gd name="connsiteX14" fmla="*/ 1208099 w 3919669"/>
                  <a:gd name="connsiteY14" fmla="*/ 590550 h 1990725"/>
                  <a:gd name="connsiteX15" fmla="*/ 1342545 w 3919669"/>
                  <a:gd name="connsiteY15" fmla="*/ 476258 h 1990725"/>
                  <a:gd name="connsiteX16" fmla="*/ 1556678 w 3919669"/>
                  <a:gd name="connsiteY16" fmla="*/ 361950 h 1990725"/>
                  <a:gd name="connsiteX17" fmla="*/ 1740088 w 3919669"/>
                  <a:gd name="connsiteY17" fmla="*/ 257175 h 1990725"/>
                  <a:gd name="connsiteX18" fmla="*/ 1940137 w 3919669"/>
                  <a:gd name="connsiteY18" fmla="*/ 161925 h 1990725"/>
                  <a:gd name="connsiteX19" fmla="*/ 2013908 w 3919669"/>
                  <a:gd name="connsiteY19" fmla="*/ 171450 h 1990725"/>
                  <a:gd name="connsiteX20" fmla="*/ 2442711 w 3919669"/>
                  <a:gd name="connsiteY20" fmla="*/ 28575 h 1990725"/>
                  <a:gd name="connsiteX21" fmla="*/ 2509386 w 3919669"/>
                  <a:gd name="connsiteY21" fmla="*/ 9525 h 1990725"/>
                  <a:gd name="connsiteX22" fmla="*/ 2623686 w 3919669"/>
                  <a:gd name="connsiteY22" fmla="*/ 19050 h 1990725"/>
                  <a:gd name="connsiteX23" fmla="*/ 2642736 w 3919669"/>
                  <a:gd name="connsiteY23" fmla="*/ 47625 h 1990725"/>
                  <a:gd name="connsiteX24" fmla="*/ 2652261 w 3919669"/>
                  <a:gd name="connsiteY24" fmla="*/ 95250 h 1990725"/>
                  <a:gd name="connsiteX25" fmla="*/ 2661786 w 3919669"/>
                  <a:gd name="connsiteY25" fmla="*/ 333375 h 1990725"/>
                  <a:gd name="connsiteX26" fmla="*/ 2690361 w 3919669"/>
                  <a:gd name="connsiteY26" fmla="*/ 495300 h 1990725"/>
                  <a:gd name="connsiteX27" fmla="*/ 2699886 w 3919669"/>
                  <a:gd name="connsiteY27" fmla="*/ 523875 h 1990725"/>
                  <a:gd name="connsiteX28" fmla="*/ 2718937 w 3919669"/>
                  <a:gd name="connsiteY28" fmla="*/ 647700 h 1990725"/>
                  <a:gd name="connsiteX29" fmla="*/ 2718934 w 3919669"/>
                  <a:gd name="connsiteY29" fmla="*/ 695325 h 1990725"/>
                  <a:gd name="connsiteX30" fmla="*/ 2718935 w 3919669"/>
                  <a:gd name="connsiteY30" fmla="*/ 742950 h 1990725"/>
                  <a:gd name="connsiteX31" fmla="*/ 2766561 w 3919669"/>
                  <a:gd name="connsiteY31" fmla="*/ 723900 h 1990725"/>
                  <a:gd name="connsiteX32" fmla="*/ 2776086 w 3919669"/>
                  <a:gd name="connsiteY32" fmla="*/ 876300 h 1990725"/>
                  <a:gd name="connsiteX33" fmla="*/ 2785611 w 3919669"/>
                  <a:gd name="connsiteY33" fmla="*/ 904875 h 1990725"/>
                  <a:gd name="connsiteX34" fmla="*/ 2776086 w 3919669"/>
                  <a:gd name="connsiteY34" fmla="*/ 952500 h 1990725"/>
                  <a:gd name="connsiteX35" fmla="*/ 2795136 w 3919669"/>
                  <a:gd name="connsiteY35" fmla="*/ 1000125 h 1990725"/>
                  <a:gd name="connsiteX36" fmla="*/ 2795136 w 3919669"/>
                  <a:gd name="connsiteY36" fmla="*/ 1028700 h 1990725"/>
                  <a:gd name="connsiteX37" fmla="*/ 2804661 w 3919669"/>
                  <a:gd name="connsiteY37" fmla="*/ 1076325 h 1990725"/>
                  <a:gd name="connsiteX38" fmla="*/ 2804661 w 3919669"/>
                  <a:gd name="connsiteY38" fmla="*/ 1123950 h 1990725"/>
                  <a:gd name="connsiteX39" fmla="*/ 2814186 w 3919669"/>
                  <a:gd name="connsiteY39" fmla="*/ 1162050 h 1990725"/>
                  <a:gd name="connsiteX40" fmla="*/ 2804661 w 3919669"/>
                  <a:gd name="connsiteY40" fmla="*/ 1181100 h 1990725"/>
                  <a:gd name="connsiteX41" fmla="*/ 2823711 w 3919669"/>
                  <a:gd name="connsiteY41" fmla="*/ 1219200 h 1990725"/>
                  <a:gd name="connsiteX42" fmla="*/ 2823711 w 3919669"/>
                  <a:gd name="connsiteY42" fmla="*/ 1266825 h 1990725"/>
                  <a:gd name="connsiteX43" fmla="*/ 2842761 w 3919669"/>
                  <a:gd name="connsiteY43" fmla="*/ 1314450 h 1990725"/>
                  <a:gd name="connsiteX44" fmla="*/ 2842761 w 3919669"/>
                  <a:gd name="connsiteY44" fmla="*/ 1362075 h 1990725"/>
                  <a:gd name="connsiteX45" fmla="*/ 2880861 w 3919669"/>
                  <a:gd name="connsiteY45" fmla="*/ 1400175 h 1990725"/>
                  <a:gd name="connsiteX46" fmla="*/ 2909436 w 3919669"/>
                  <a:gd name="connsiteY46" fmla="*/ 1362075 h 1990725"/>
                  <a:gd name="connsiteX47" fmla="*/ 2918961 w 3919669"/>
                  <a:gd name="connsiteY47" fmla="*/ 1314450 h 1990725"/>
                  <a:gd name="connsiteX48" fmla="*/ 2938011 w 3919669"/>
                  <a:gd name="connsiteY48" fmla="*/ 1257300 h 1990725"/>
                  <a:gd name="connsiteX49" fmla="*/ 2938011 w 3919669"/>
                  <a:gd name="connsiteY49" fmla="*/ 1219200 h 1990725"/>
                  <a:gd name="connsiteX50" fmla="*/ 2957061 w 3919669"/>
                  <a:gd name="connsiteY50" fmla="*/ 1152525 h 1990725"/>
                  <a:gd name="connsiteX51" fmla="*/ 2947536 w 3919669"/>
                  <a:gd name="connsiteY51" fmla="*/ 1085850 h 1990725"/>
                  <a:gd name="connsiteX52" fmla="*/ 2957061 w 3919669"/>
                  <a:gd name="connsiteY52" fmla="*/ 1057275 h 1990725"/>
                  <a:gd name="connsiteX53" fmla="*/ 2976111 w 3919669"/>
                  <a:gd name="connsiteY53" fmla="*/ 990600 h 1990725"/>
                  <a:gd name="connsiteX54" fmla="*/ 2985636 w 3919669"/>
                  <a:gd name="connsiteY54" fmla="*/ 942975 h 1990725"/>
                  <a:gd name="connsiteX55" fmla="*/ 2995161 w 3919669"/>
                  <a:gd name="connsiteY55" fmla="*/ 895350 h 1990725"/>
                  <a:gd name="connsiteX56" fmla="*/ 3014211 w 3919669"/>
                  <a:gd name="connsiteY56" fmla="*/ 847725 h 1990725"/>
                  <a:gd name="connsiteX57" fmla="*/ 3061836 w 3919669"/>
                  <a:gd name="connsiteY57" fmla="*/ 904875 h 1990725"/>
                  <a:gd name="connsiteX58" fmla="*/ 3061836 w 3919669"/>
                  <a:gd name="connsiteY58" fmla="*/ 952500 h 1990725"/>
                  <a:gd name="connsiteX59" fmla="*/ 3128514 w 3919669"/>
                  <a:gd name="connsiteY59" fmla="*/ 1047750 h 1990725"/>
                  <a:gd name="connsiteX60" fmla="*/ 3195188 w 3919669"/>
                  <a:gd name="connsiteY60" fmla="*/ 962025 h 1990725"/>
                  <a:gd name="connsiteX61" fmla="*/ 3223761 w 3919669"/>
                  <a:gd name="connsiteY61" fmla="*/ 1019175 h 1990725"/>
                  <a:gd name="connsiteX62" fmla="*/ 3233286 w 3919669"/>
                  <a:gd name="connsiteY62" fmla="*/ 819150 h 1990725"/>
                  <a:gd name="connsiteX63" fmla="*/ 3280911 w 3919669"/>
                  <a:gd name="connsiteY63" fmla="*/ 762000 h 1990725"/>
                  <a:gd name="connsiteX64" fmla="*/ 3338061 w 3919669"/>
                  <a:gd name="connsiteY64" fmla="*/ 762000 h 1990725"/>
                  <a:gd name="connsiteX65" fmla="*/ 3395211 w 3919669"/>
                  <a:gd name="connsiteY65" fmla="*/ 771525 h 1990725"/>
                  <a:gd name="connsiteX66" fmla="*/ 3452362 w 3919669"/>
                  <a:gd name="connsiteY66" fmla="*/ 790575 h 1990725"/>
                  <a:gd name="connsiteX67" fmla="*/ 3461886 w 3919669"/>
                  <a:gd name="connsiteY67" fmla="*/ 857250 h 1990725"/>
                  <a:gd name="connsiteX68" fmla="*/ 3480936 w 3919669"/>
                  <a:gd name="connsiteY68" fmla="*/ 914400 h 1990725"/>
                  <a:gd name="connsiteX69" fmla="*/ 3499986 w 3919669"/>
                  <a:gd name="connsiteY69" fmla="*/ 971550 h 1990725"/>
                  <a:gd name="connsiteX70" fmla="*/ 3519036 w 3919669"/>
                  <a:gd name="connsiteY70" fmla="*/ 1028700 h 1990725"/>
                  <a:gd name="connsiteX71" fmla="*/ 3509511 w 3919669"/>
                  <a:gd name="connsiteY71" fmla="*/ 1057275 h 1990725"/>
                  <a:gd name="connsiteX72" fmla="*/ 3538086 w 3919669"/>
                  <a:gd name="connsiteY72" fmla="*/ 1114425 h 1990725"/>
                  <a:gd name="connsiteX73" fmla="*/ 3538086 w 3919669"/>
                  <a:gd name="connsiteY73" fmla="*/ 1162050 h 1990725"/>
                  <a:gd name="connsiteX74" fmla="*/ 3538086 w 3919669"/>
                  <a:gd name="connsiteY74" fmla="*/ 1209675 h 1990725"/>
                  <a:gd name="connsiteX75" fmla="*/ 3519036 w 3919669"/>
                  <a:gd name="connsiteY75" fmla="*/ 1238250 h 1990725"/>
                  <a:gd name="connsiteX76" fmla="*/ 3528561 w 3919669"/>
                  <a:gd name="connsiteY76" fmla="*/ 1276350 h 1990725"/>
                  <a:gd name="connsiteX77" fmla="*/ 3538086 w 3919669"/>
                  <a:gd name="connsiteY77" fmla="*/ 1333500 h 1990725"/>
                  <a:gd name="connsiteX78" fmla="*/ 3557136 w 3919669"/>
                  <a:gd name="connsiteY78" fmla="*/ 1390650 h 1990725"/>
                  <a:gd name="connsiteX79" fmla="*/ 3557136 w 3919669"/>
                  <a:gd name="connsiteY79" fmla="*/ 1447800 h 1990725"/>
                  <a:gd name="connsiteX80" fmla="*/ 3576186 w 3919669"/>
                  <a:gd name="connsiteY80" fmla="*/ 1504950 h 1990725"/>
                  <a:gd name="connsiteX81" fmla="*/ 3595236 w 3919669"/>
                  <a:gd name="connsiteY81" fmla="*/ 1562100 h 1990725"/>
                  <a:gd name="connsiteX82" fmla="*/ 3604761 w 3919669"/>
                  <a:gd name="connsiteY82" fmla="*/ 1590675 h 1990725"/>
                  <a:gd name="connsiteX83" fmla="*/ 3604761 w 3919669"/>
                  <a:gd name="connsiteY83" fmla="*/ 1638300 h 1990725"/>
                  <a:gd name="connsiteX84" fmla="*/ 3623811 w 3919669"/>
                  <a:gd name="connsiteY84" fmla="*/ 1685925 h 1990725"/>
                  <a:gd name="connsiteX85" fmla="*/ 3623811 w 3919669"/>
                  <a:gd name="connsiteY85" fmla="*/ 1743075 h 1990725"/>
                  <a:gd name="connsiteX86" fmla="*/ 3633336 w 3919669"/>
                  <a:gd name="connsiteY86" fmla="*/ 1800225 h 1990725"/>
                  <a:gd name="connsiteX87" fmla="*/ 3623811 w 3919669"/>
                  <a:gd name="connsiteY87" fmla="*/ 1838325 h 1990725"/>
                  <a:gd name="connsiteX88" fmla="*/ 3633336 w 3919669"/>
                  <a:gd name="connsiteY88" fmla="*/ 1876425 h 1990725"/>
                  <a:gd name="connsiteX89" fmla="*/ 3652386 w 3919669"/>
                  <a:gd name="connsiteY89" fmla="*/ 1933575 h 1990725"/>
                  <a:gd name="connsiteX90" fmla="*/ 3623811 w 3919669"/>
                  <a:gd name="connsiteY90" fmla="*/ 1962150 h 1990725"/>
                  <a:gd name="connsiteX91" fmla="*/ 3652386 w 3919669"/>
                  <a:gd name="connsiteY91" fmla="*/ 1990725 h 1990725"/>
                  <a:gd name="connsiteX92" fmla="*/ 3700011 w 3919669"/>
                  <a:gd name="connsiteY92" fmla="*/ 1924050 h 1990725"/>
                  <a:gd name="connsiteX93" fmla="*/ 3700011 w 3919669"/>
                  <a:gd name="connsiteY93" fmla="*/ 1857375 h 1990725"/>
                  <a:gd name="connsiteX94" fmla="*/ 3709536 w 3919669"/>
                  <a:gd name="connsiteY94" fmla="*/ 1800225 h 1990725"/>
                  <a:gd name="connsiteX95" fmla="*/ 3709536 w 3919669"/>
                  <a:gd name="connsiteY95" fmla="*/ 1752600 h 1990725"/>
                  <a:gd name="connsiteX96" fmla="*/ 3709536 w 3919669"/>
                  <a:gd name="connsiteY96" fmla="*/ 1685925 h 1990725"/>
                  <a:gd name="connsiteX97" fmla="*/ 3719061 w 3919669"/>
                  <a:gd name="connsiteY97" fmla="*/ 1628775 h 1990725"/>
                  <a:gd name="connsiteX98" fmla="*/ 3728586 w 3919669"/>
                  <a:gd name="connsiteY98" fmla="*/ 1562100 h 1990725"/>
                  <a:gd name="connsiteX99" fmla="*/ 3719061 w 3919669"/>
                  <a:gd name="connsiteY99" fmla="*/ 1504950 h 1990725"/>
                  <a:gd name="connsiteX100" fmla="*/ 3747636 w 3919669"/>
                  <a:gd name="connsiteY100" fmla="*/ 1457325 h 1990725"/>
                  <a:gd name="connsiteX101" fmla="*/ 3719061 w 3919669"/>
                  <a:gd name="connsiteY101" fmla="*/ 1419225 h 1990725"/>
                  <a:gd name="connsiteX102" fmla="*/ 3747636 w 3919669"/>
                  <a:gd name="connsiteY102" fmla="*/ 1352550 h 1990725"/>
                  <a:gd name="connsiteX103" fmla="*/ 3747636 w 3919669"/>
                  <a:gd name="connsiteY103" fmla="*/ 1285875 h 1990725"/>
                  <a:gd name="connsiteX104" fmla="*/ 3728586 w 3919669"/>
                  <a:gd name="connsiteY104" fmla="*/ 1238250 h 1990725"/>
                  <a:gd name="connsiteX105" fmla="*/ 3738111 w 3919669"/>
                  <a:gd name="connsiteY105" fmla="*/ 1181100 h 1990725"/>
                  <a:gd name="connsiteX106" fmla="*/ 3738111 w 3919669"/>
                  <a:gd name="connsiteY106" fmla="*/ 1152525 h 1990725"/>
                  <a:gd name="connsiteX107" fmla="*/ 3747636 w 3919669"/>
                  <a:gd name="connsiteY107" fmla="*/ 1085850 h 1990725"/>
                  <a:gd name="connsiteX108" fmla="*/ 3747636 w 3919669"/>
                  <a:gd name="connsiteY108" fmla="*/ 1047750 h 1990725"/>
                  <a:gd name="connsiteX109" fmla="*/ 3738111 w 3919669"/>
                  <a:gd name="connsiteY109" fmla="*/ 981075 h 1990725"/>
                  <a:gd name="connsiteX110" fmla="*/ 3747636 w 3919669"/>
                  <a:gd name="connsiteY110" fmla="*/ 933450 h 1990725"/>
                  <a:gd name="connsiteX111" fmla="*/ 3766686 w 3919669"/>
                  <a:gd name="connsiteY111" fmla="*/ 866775 h 1990725"/>
                  <a:gd name="connsiteX112" fmla="*/ 3785736 w 3919669"/>
                  <a:gd name="connsiteY112" fmla="*/ 819150 h 1990725"/>
                  <a:gd name="connsiteX113" fmla="*/ 3766686 w 3919669"/>
                  <a:gd name="connsiteY113" fmla="*/ 781050 h 1990725"/>
                  <a:gd name="connsiteX114" fmla="*/ 3785736 w 3919669"/>
                  <a:gd name="connsiteY114" fmla="*/ 685800 h 1990725"/>
                  <a:gd name="connsiteX115" fmla="*/ 3852415 w 3919669"/>
                  <a:gd name="connsiteY115" fmla="*/ 742950 h 1990725"/>
                  <a:gd name="connsiteX116" fmla="*/ 3852411 w 3919669"/>
                  <a:gd name="connsiteY116" fmla="*/ 533400 h 1990725"/>
                  <a:gd name="connsiteX117" fmla="*/ 3861936 w 3919669"/>
                  <a:gd name="connsiteY117" fmla="*/ 485775 h 1990725"/>
                  <a:gd name="connsiteX118" fmla="*/ 3861936 w 3919669"/>
                  <a:gd name="connsiteY118" fmla="*/ 428625 h 1990725"/>
                  <a:gd name="connsiteX119" fmla="*/ 3880986 w 3919669"/>
                  <a:gd name="connsiteY119" fmla="*/ 361950 h 1990725"/>
                  <a:gd name="connsiteX120" fmla="*/ 3871461 w 3919669"/>
                  <a:gd name="connsiteY120" fmla="*/ 314325 h 1990725"/>
                  <a:gd name="connsiteX121" fmla="*/ 3871461 w 3919669"/>
                  <a:gd name="connsiteY121" fmla="*/ 247650 h 1990725"/>
                  <a:gd name="connsiteX122" fmla="*/ 3880986 w 3919669"/>
                  <a:gd name="connsiteY122" fmla="*/ 190500 h 1990725"/>
                  <a:gd name="connsiteX123" fmla="*/ 3909561 w 3919669"/>
                  <a:gd name="connsiteY123" fmla="*/ 142875 h 1990725"/>
                  <a:gd name="connsiteX124" fmla="*/ 3890511 w 3919669"/>
                  <a:gd name="connsiteY124" fmla="*/ 95250 h 1990725"/>
                  <a:gd name="connsiteX125" fmla="*/ 3919086 w 3919669"/>
                  <a:gd name="connsiteY125" fmla="*/ 57150 h 1990725"/>
                  <a:gd name="connsiteX126" fmla="*/ 3909561 w 3919669"/>
                  <a:gd name="connsiteY126" fmla="*/ 0 h 1990725"/>
                  <a:gd name="connsiteX0" fmla="*/ 60195 w 3930720"/>
                  <a:gd name="connsiteY0" fmla="*/ 476250 h 1990725"/>
                  <a:gd name="connsiteX1" fmla="*/ 50671 w 3930720"/>
                  <a:gd name="connsiteY1" fmla="*/ 476250 h 1990725"/>
                  <a:gd name="connsiteX2" fmla="*/ 15295 w 3930720"/>
                  <a:gd name="connsiteY2" fmla="*/ 533400 h 1990725"/>
                  <a:gd name="connsiteX3" fmla="*/ 1526 w 3930720"/>
                  <a:gd name="connsiteY3" fmla="*/ 590550 h 1990725"/>
                  <a:gd name="connsiteX4" fmla="*/ 49155 w 3930720"/>
                  <a:gd name="connsiteY4" fmla="*/ 466725 h 1990725"/>
                  <a:gd name="connsiteX5" fmla="*/ 160273 w 3930720"/>
                  <a:gd name="connsiteY5" fmla="*/ 809625 h 1990725"/>
                  <a:gd name="connsiteX6" fmla="*/ 299771 w 3930720"/>
                  <a:gd name="connsiteY6" fmla="*/ 1104900 h 1990725"/>
                  <a:gd name="connsiteX7" fmla="*/ 455586 w 3930720"/>
                  <a:gd name="connsiteY7" fmla="*/ 1019175 h 1990725"/>
                  <a:gd name="connsiteX8" fmla="*/ 703263 w 3930720"/>
                  <a:gd name="connsiteY8" fmla="*/ 866775 h 1990725"/>
                  <a:gd name="connsiteX9" fmla="*/ 808051 w 3930720"/>
                  <a:gd name="connsiteY9" fmla="*/ 857250 h 1990725"/>
                  <a:gd name="connsiteX10" fmla="*/ 893786 w 3930720"/>
                  <a:gd name="connsiteY10" fmla="*/ 781050 h 1990725"/>
                  <a:gd name="connsiteX11" fmla="*/ 965117 w 3930720"/>
                  <a:gd name="connsiteY11" fmla="*/ 800100 h 1990725"/>
                  <a:gd name="connsiteX12" fmla="*/ 998187 w 3930720"/>
                  <a:gd name="connsiteY12" fmla="*/ 876300 h 1990725"/>
                  <a:gd name="connsiteX13" fmla="*/ 1062851 w 3930720"/>
                  <a:gd name="connsiteY13" fmla="*/ 742950 h 1990725"/>
                  <a:gd name="connsiteX14" fmla="*/ 1106867 w 3930720"/>
                  <a:gd name="connsiteY14" fmla="*/ 753636 h 1990725"/>
                  <a:gd name="connsiteX15" fmla="*/ 1219150 w 3930720"/>
                  <a:gd name="connsiteY15" fmla="*/ 590550 h 1990725"/>
                  <a:gd name="connsiteX16" fmla="*/ 1353596 w 3930720"/>
                  <a:gd name="connsiteY16" fmla="*/ 476258 h 1990725"/>
                  <a:gd name="connsiteX17" fmla="*/ 1567729 w 3930720"/>
                  <a:gd name="connsiteY17" fmla="*/ 361950 h 1990725"/>
                  <a:gd name="connsiteX18" fmla="*/ 1751139 w 3930720"/>
                  <a:gd name="connsiteY18" fmla="*/ 257175 h 1990725"/>
                  <a:gd name="connsiteX19" fmla="*/ 1951188 w 3930720"/>
                  <a:gd name="connsiteY19" fmla="*/ 161925 h 1990725"/>
                  <a:gd name="connsiteX20" fmla="*/ 2024959 w 3930720"/>
                  <a:gd name="connsiteY20" fmla="*/ 171450 h 1990725"/>
                  <a:gd name="connsiteX21" fmla="*/ 2453762 w 3930720"/>
                  <a:gd name="connsiteY21" fmla="*/ 28575 h 1990725"/>
                  <a:gd name="connsiteX22" fmla="*/ 2520437 w 3930720"/>
                  <a:gd name="connsiteY22" fmla="*/ 9525 h 1990725"/>
                  <a:gd name="connsiteX23" fmla="*/ 2634737 w 3930720"/>
                  <a:gd name="connsiteY23" fmla="*/ 19050 h 1990725"/>
                  <a:gd name="connsiteX24" fmla="*/ 2653787 w 3930720"/>
                  <a:gd name="connsiteY24" fmla="*/ 47625 h 1990725"/>
                  <a:gd name="connsiteX25" fmla="*/ 2663312 w 3930720"/>
                  <a:gd name="connsiteY25" fmla="*/ 95250 h 1990725"/>
                  <a:gd name="connsiteX26" fmla="*/ 2672837 w 3930720"/>
                  <a:gd name="connsiteY26" fmla="*/ 333375 h 1990725"/>
                  <a:gd name="connsiteX27" fmla="*/ 2701412 w 3930720"/>
                  <a:gd name="connsiteY27" fmla="*/ 495300 h 1990725"/>
                  <a:gd name="connsiteX28" fmla="*/ 2710937 w 3930720"/>
                  <a:gd name="connsiteY28" fmla="*/ 523875 h 1990725"/>
                  <a:gd name="connsiteX29" fmla="*/ 2729988 w 3930720"/>
                  <a:gd name="connsiteY29" fmla="*/ 647700 h 1990725"/>
                  <a:gd name="connsiteX30" fmla="*/ 2729985 w 3930720"/>
                  <a:gd name="connsiteY30" fmla="*/ 695325 h 1990725"/>
                  <a:gd name="connsiteX31" fmla="*/ 2729986 w 3930720"/>
                  <a:gd name="connsiteY31" fmla="*/ 742950 h 1990725"/>
                  <a:gd name="connsiteX32" fmla="*/ 2777612 w 3930720"/>
                  <a:gd name="connsiteY32" fmla="*/ 723900 h 1990725"/>
                  <a:gd name="connsiteX33" fmla="*/ 2787137 w 3930720"/>
                  <a:gd name="connsiteY33" fmla="*/ 876300 h 1990725"/>
                  <a:gd name="connsiteX34" fmla="*/ 2796662 w 3930720"/>
                  <a:gd name="connsiteY34" fmla="*/ 904875 h 1990725"/>
                  <a:gd name="connsiteX35" fmla="*/ 2787137 w 3930720"/>
                  <a:gd name="connsiteY35" fmla="*/ 952500 h 1990725"/>
                  <a:gd name="connsiteX36" fmla="*/ 2806187 w 3930720"/>
                  <a:gd name="connsiteY36" fmla="*/ 1000125 h 1990725"/>
                  <a:gd name="connsiteX37" fmla="*/ 2806187 w 3930720"/>
                  <a:gd name="connsiteY37" fmla="*/ 1028700 h 1990725"/>
                  <a:gd name="connsiteX38" fmla="*/ 2815712 w 3930720"/>
                  <a:gd name="connsiteY38" fmla="*/ 1076325 h 1990725"/>
                  <a:gd name="connsiteX39" fmla="*/ 2815712 w 3930720"/>
                  <a:gd name="connsiteY39" fmla="*/ 1123950 h 1990725"/>
                  <a:gd name="connsiteX40" fmla="*/ 2825237 w 3930720"/>
                  <a:gd name="connsiteY40" fmla="*/ 1162050 h 1990725"/>
                  <a:gd name="connsiteX41" fmla="*/ 2815712 w 3930720"/>
                  <a:gd name="connsiteY41" fmla="*/ 1181100 h 1990725"/>
                  <a:gd name="connsiteX42" fmla="*/ 2834762 w 3930720"/>
                  <a:gd name="connsiteY42" fmla="*/ 1219200 h 1990725"/>
                  <a:gd name="connsiteX43" fmla="*/ 2834762 w 3930720"/>
                  <a:gd name="connsiteY43" fmla="*/ 1266825 h 1990725"/>
                  <a:gd name="connsiteX44" fmla="*/ 2853812 w 3930720"/>
                  <a:gd name="connsiteY44" fmla="*/ 1314450 h 1990725"/>
                  <a:gd name="connsiteX45" fmla="*/ 2853812 w 3930720"/>
                  <a:gd name="connsiteY45" fmla="*/ 1362075 h 1990725"/>
                  <a:gd name="connsiteX46" fmla="*/ 2891912 w 3930720"/>
                  <a:gd name="connsiteY46" fmla="*/ 1400175 h 1990725"/>
                  <a:gd name="connsiteX47" fmla="*/ 2920487 w 3930720"/>
                  <a:gd name="connsiteY47" fmla="*/ 1362075 h 1990725"/>
                  <a:gd name="connsiteX48" fmla="*/ 2930012 w 3930720"/>
                  <a:gd name="connsiteY48" fmla="*/ 1314450 h 1990725"/>
                  <a:gd name="connsiteX49" fmla="*/ 2949062 w 3930720"/>
                  <a:gd name="connsiteY49" fmla="*/ 1257300 h 1990725"/>
                  <a:gd name="connsiteX50" fmla="*/ 2949062 w 3930720"/>
                  <a:gd name="connsiteY50" fmla="*/ 1219200 h 1990725"/>
                  <a:gd name="connsiteX51" fmla="*/ 2968112 w 3930720"/>
                  <a:gd name="connsiteY51" fmla="*/ 1152525 h 1990725"/>
                  <a:gd name="connsiteX52" fmla="*/ 2958587 w 3930720"/>
                  <a:gd name="connsiteY52" fmla="*/ 1085850 h 1990725"/>
                  <a:gd name="connsiteX53" fmla="*/ 2968112 w 3930720"/>
                  <a:gd name="connsiteY53" fmla="*/ 1057275 h 1990725"/>
                  <a:gd name="connsiteX54" fmla="*/ 2987162 w 3930720"/>
                  <a:gd name="connsiteY54" fmla="*/ 990600 h 1990725"/>
                  <a:gd name="connsiteX55" fmla="*/ 2996687 w 3930720"/>
                  <a:gd name="connsiteY55" fmla="*/ 942975 h 1990725"/>
                  <a:gd name="connsiteX56" fmla="*/ 3006212 w 3930720"/>
                  <a:gd name="connsiteY56" fmla="*/ 895350 h 1990725"/>
                  <a:gd name="connsiteX57" fmla="*/ 3025262 w 3930720"/>
                  <a:gd name="connsiteY57" fmla="*/ 847725 h 1990725"/>
                  <a:gd name="connsiteX58" fmla="*/ 3072887 w 3930720"/>
                  <a:gd name="connsiteY58" fmla="*/ 904875 h 1990725"/>
                  <a:gd name="connsiteX59" fmla="*/ 3072887 w 3930720"/>
                  <a:gd name="connsiteY59" fmla="*/ 952500 h 1990725"/>
                  <a:gd name="connsiteX60" fmla="*/ 3139565 w 3930720"/>
                  <a:gd name="connsiteY60" fmla="*/ 1047750 h 1990725"/>
                  <a:gd name="connsiteX61" fmla="*/ 3206239 w 3930720"/>
                  <a:gd name="connsiteY61" fmla="*/ 962025 h 1990725"/>
                  <a:gd name="connsiteX62" fmla="*/ 3234812 w 3930720"/>
                  <a:gd name="connsiteY62" fmla="*/ 1019175 h 1990725"/>
                  <a:gd name="connsiteX63" fmla="*/ 3244337 w 3930720"/>
                  <a:gd name="connsiteY63" fmla="*/ 819150 h 1990725"/>
                  <a:gd name="connsiteX64" fmla="*/ 3291962 w 3930720"/>
                  <a:gd name="connsiteY64" fmla="*/ 762000 h 1990725"/>
                  <a:gd name="connsiteX65" fmla="*/ 3349112 w 3930720"/>
                  <a:gd name="connsiteY65" fmla="*/ 762000 h 1990725"/>
                  <a:gd name="connsiteX66" fmla="*/ 3406262 w 3930720"/>
                  <a:gd name="connsiteY66" fmla="*/ 771525 h 1990725"/>
                  <a:gd name="connsiteX67" fmla="*/ 3463413 w 3930720"/>
                  <a:gd name="connsiteY67" fmla="*/ 790575 h 1990725"/>
                  <a:gd name="connsiteX68" fmla="*/ 3472937 w 3930720"/>
                  <a:gd name="connsiteY68" fmla="*/ 857250 h 1990725"/>
                  <a:gd name="connsiteX69" fmla="*/ 3491987 w 3930720"/>
                  <a:gd name="connsiteY69" fmla="*/ 914400 h 1990725"/>
                  <a:gd name="connsiteX70" fmla="*/ 3511037 w 3930720"/>
                  <a:gd name="connsiteY70" fmla="*/ 971550 h 1990725"/>
                  <a:gd name="connsiteX71" fmla="*/ 3530087 w 3930720"/>
                  <a:gd name="connsiteY71" fmla="*/ 1028700 h 1990725"/>
                  <a:gd name="connsiteX72" fmla="*/ 3520562 w 3930720"/>
                  <a:gd name="connsiteY72" fmla="*/ 1057275 h 1990725"/>
                  <a:gd name="connsiteX73" fmla="*/ 3549137 w 3930720"/>
                  <a:gd name="connsiteY73" fmla="*/ 1114425 h 1990725"/>
                  <a:gd name="connsiteX74" fmla="*/ 3549137 w 3930720"/>
                  <a:gd name="connsiteY74" fmla="*/ 1162050 h 1990725"/>
                  <a:gd name="connsiteX75" fmla="*/ 3549137 w 3930720"/>
                  <a:gd name="connsiteY75" fmla="*/ 1209675 h 1990725"/>
                  <a:gd name="connsiteX76" fmla="*/ 3530087 w 3930720"/>
                  <a:gd name="connsiteY76" fmla="*/ 1238250 h 1990725"/>
                  <a:gd name="connsiteX77" fmla="*/ 3539612 w 3930720"/>
                  <a:gd name="connsiteY77" fmla="*/ 1276350 h 1990725"/>
                  <a:gd name="connsiteX78" fmla="*/ 3549137 w 3930720"/>
                  <a:gd name="connsiteY78" fmla="*/ 1333500 h 1990725"/>
                  <a:gd name="connsiteX79" fmla="*/ 3568187 w 3930720"/>
                  <a:gd name="connsiteY79" fmla="*/ 1390650 h 1990725"/>
                  <a:gd name="connsiteX80" fmla="*/ 3568187 w 3930720"/>
                  <a:gd name="connsiteY80" fmla="*/ 1447800 h 1990725"/>
                  <a:gd name="connsiteX81" fmla="*/ 3587237 w 3930720"/>
                  <a:gd name="connsiteY81" fmla="*/ 1504950 h 1990725"/>
                  <a:gd name="connsiteX82" fmla="*/ 3606287 w 3930720"/>
                  <a:gd name="connsiteY82" fmla="*/ 1562100 h 1990725"/>
                  <a:gd name="connsiteX83" fmla="*/ 3615812 w 3930720"/>
                  <a:gd name="connsiteY83" fmla="*/ 1590675 h 1990725"/>
                  <a:gd name="connsiteX84" fmla="*/ 3615812 w 3930720"/>
                  <a:gd name="connsiteY84" fmla="*/ 1638300 h 1990725"/>
                  <a:gd name="connsiteX85" fmla="*/ 3634862 w 3930720"/>
                  <a:gd name="connsiteY85" fmla="*/ 1685925 h 1990725"/>
                  <a:gd name="connsiteX86" fmla="*/ 3634862 w 3930720"/>
                  <a:gd name="connsiteY86" fmla="*/ 1743075 h 1990725"/>
                  <a:gd name="connsiteX87" fmla="*/ 3644387 w 3930720"/>
                  <a:gd name="connsiteY87" fmla="*/ 1800225 h 1990725"/>
                  <a:gd name="connsiteX88" fmla="*/ 3634862 w 3930720"/>
                  <a:gd name="connsiteY88" fmla="*/ 1838325 h 1990725"/>
                  <a:gd name="connsiteX89" fmla="*/ 3644387 w 3930720"/>
                  <a:gd name="connsiteY89" fmla="*/ 1876425 h 1990725"/>
                  <a:gd name="connsiteX90" fmla="*/ 3663437 w 3930720"/>
                  <a:gd name="connsiteY90" fmla="*/ 1933575 h 1990725"/>
                  <a:gd name="connsiteX91" fmla="*/ 3634862 w 3930720"/>
                  <a:gd name="connsiteY91" fmla="*/ 1962150 h 1990725"/>
                  <a:gd name="connsiteX92" fmla="*/ 3663437 w 3930720"/>
                  <a:gd name="connsiteY92" fmla="*/ 1990725 h 1990725"/>
                  <a:gd name="connsiteX93" fmla="*/ 3711062 w 3930720"/>
                  <a:gd name="connsiteY93" fmla="*/ 1924050 h 1990725"/>
                  <a:gd name="connsiteX94" fmla="*/ 3711062 w 3930720"/>
                  <a:gd name="connsiteY94" fmla="*/ 1857375 h 1990725"/>
                  <a:gd name="connsiteX95" fmla="*/ 3720587 w 3930720"/>
                  <a:gd name="connsiteY95" fmla="*/ 1800225 h 1990725"/>
                  <a:gd name="connsiteX96" fmla="*/ 3720587 w 3930720"/>
                  <a:gd name="connsiteY96" fmla="*/ 1752600 h 1990725"/>
                  <a:gd name="connsiteX97" fmla="*/ 3720587 w 3930720"/>
                  <a:gd name="connsiteY97" fmla="*/ 1685925 h 1990725"/>
                  <a:gd name="connsiteX98" fmla="*/ 3730112 w 3930720"/>
                  <a:gd name="connsiteY98" fmla="*/ 1628775 h 1990725"/>
                  <a:gd name="connsiteX99" fmla="*/ 3739637 w 3930720"/>
                  <a:gd name="connsiteY99" fmla="*/ 1562100 h 1990725"/>
                  <a:gd name="connsiteX100" fmla="*/ 3730112 w 3930720"/>
                  <a:gd name="connsiteY100" fmla="*/ 1504950 h 1990725"/>
                  <a:gd name="connsiteX101" fmla="*/ 3758687 w 3930720"/>
                  <a:gd name="connsiteY101" fmla="*/ 1457325 h 1990725"/>
                  <a:gd name="connsiteX102" fmla="*/ 3730112 w 3930720"/>
                  <a:gd name="connsiteY102" fmla="*/ 1419225 h 1990725"/>
                  <a:gd name="connsiteX103" fmla="*/ 3758687 w 3930720"/>
                  <a:gd name="connsiteY103" fmla="*/ 1352550 h 1990725"/>
                  <a:gd name="connsiteX104" fmla="*/ 3758687 w 3930720"/>
                  <a:gd name="connsiteY104" fmla="*/ 1285875 h 1990725"/>
                  <a:gd name="connsiteX105" fmla="*/ 3739637 w 3930720"/>
                  <a:gd name="connsiteY105" fmla="*/ 1238250 h 1990725"/>
                  <a:gd name="connsiteX106" fmla="*/ 3749162 w 3930720"/>
                  <a:gd name="connsiteY106" fmla="*/ 1181100 h 1990725"/>
                  <a:gd name="connsiteX107" fmla="*/ 3749162 w 3930720"/>
                  <a:gd name="connsiteY107" fmla="*/ 1152525 h 1990725"/>
                  <a:gd name="connsiteX108" fmla="*/ 3758687 w 3930720"/>
                  <a:gd name="connsiteY108" fmla="*/ 1085850 h 1990725"/>
                  <a:gd name="connsiteX109" fmla="*/ 3758687 w 3930720"/>
                  <a:gd name="connsiteY109" fmla="*/ 1047750 h 1990725"/>
                  <a:gd name="connsiteX110" fmla="*/ 3749162 w 3930720"/>
                  <a:gd name="connsiteY110" fmla="*/ 981075 h 1990725"/>
                  <a:gd name="connsiteX111" fmla="*/ 3758687 w 3930720"/>
                  <a:gd name="connsiteY111" fmla="*/ 933450 h 1990725"/>
                  <a:gd name="connsiteX112" fmla="*/ 3777737 w 3930720"/>
                  <a:gd name="connsiteY112" fmla="*/ 866775 h 1990725"/>
                  <a:gd name="connsiteX113" fmla="*/ 3796787 w 3930720"/>
                  <a:gd name="connsiteY113" fmla="*/ 819150 h 1990725"/>
                  <a:gd name="connsiteX114" fmla="*/ 3777737 w 3930720"/>
                  <a:gd name="connsiteY114" fmla="*/ 781050 h 1990725"/>
                  <a:gd name="connsiteX115" fmla="*/ 3796787 w 3930720"/>
                  <a:gd name="connsiteY115" fmla="*/ 685800 h 1990725"/>
                  <a:gd name="connsiteX116" fmla="*/ 3863466 w 3930720"/>
                  <a:gd name="connsiteY116" fmla="*/ 742950 h 1990725"/>
                  <a:gd name="connsiteX117" fmla="*/ 3863462 w 3930720"/>
                  <a:gd name="connsiteY117" fmla="*/ 533400 h 1990725"/>
                  <a:gd name="connsiteX118" fmla="*/ 3872987 w 3930720"/>
                  <a:gd name="connsiteY118" fmla="*/ 485775 h 1990725"/>
                  <a:gd name="connsiteX119" fmla="*/ 3872987 w 3930720"/>
                  <a:gd name="connsiteY119" fmla="*/ 428625 h 1990725"/>
                  <a:gd name="connsiteX120" fmla="*/ 3892037 w 3930720"/>
                  <a:gd name="connsiteY120" fmla="*/ 361950 h 1990725"/>
                  <a:gd name="connsiteX121" fmla="*/ 3882512 w 3930720"/>
                  <a:gd name="connsiteY121" fmla="*/ 314325 h 1990725"/>
                  <a:gd name="connsiteX122" fmla="*/ 3882512 w 3930720"/>
                  <a:gd name="connsiteY122" fmla="*/ 247650 h 1990725"/>
                  <a:gd name="connsiteX123" fmla="*/ 3892037 w 3930720"/>
                  <a:gd name="connsiteY123" fmla="*/ 190500 h 1990725"/>
                  <a:gd name="connsiteX124" fmla="*/ 3920612 w 3930720"/>
                  <a:gd name="connsiteY124" fmla="*/ 142875 h 1990725"/>
                  <a:gd name="connsiteX125" fmla="*/ 3901562 w 3930720"/>
                  <a:gd name="connsiteY125" fmla="*/ 95250 h 1990725"/>
                  <a:gd name="connsiteX126" fmla="*/ 3930137 w 3930720"/>
                  <a:gd name="connsiteY126" fmla="*/ 57150 h 1990725"/>
                  <a:gd name="connsiteX127" fmla="*/ 3920612 w 3930720"/>
                  <a:gd name="connsiteY127" fmla="*/ 0 h 1990725"/>
                  <a:gd name="connsiteX0" fmla="*/ 88956 w 3959481"/>
                  <a:gd name="connsiteY0" fmla="*/ 476250 h 1990725"/>
                  <a:gd name="connsiteX1" fmla="*/ 79432 w 3959481"/>
                  <a:gd name="connsiteY1" fmla="*/ 476250 h 1990725"/>
                  <a:gd name="connsiteX2" fmla="*/ 44056 w 3959481"/>
                  <a:gd name="connsiteY2" fmla="*/ 533400 h 1990725"/>
                  <a:gd name="connsiteX3" fmla="*/ 186 w 3959481"/>
                  <a:gd name="connsiteY3" fmla="*/ 476250 h 1990725"/>
                  <a:gd name="connsiteX4" fmla="*/ 30287 w 3959481"/>
                  <a:gd name="connsiteY4" fmla="*/ 590550 h 1990725"/>
                  <a:gd name="connsiteX5" fmla="*/ 77916 w 3959481"/>
                  <a:gd name="connsiteY5" fmla="*/ 466725 h 1990725"/>
                  <a:gd name="connsiteX6" fmla="*/ 189034 w 3959481"/>
                  <a:gd name="connsiteY6" fmla="*/ 809625 h 1990725"/>
                  <a:gd name="connsiteX7" fmla="*/ 328532 w 3959481"/>
                  <a:gd name="connsiteY7" fmla="*/ 1104900 h 1990725"/>
                  <a:gd name="connsiteX8" fmla="*/ 484347 w 3959481"/>
                  <a:gd name="connsiteY8" fmla="*/ 1019175 h 1990725"/>
                  <a:gd name="connsiteX9" fmla="*/ 732024 w 3959481"/>
                  <a:gd name="connsiteY9" fmla="*/ 866775 h 1990725"/>
                  <a:gd name="connsiteX10" fmla="*/ 836812 w 3959481"/>
                  <a:gd name="connsiteY10" fmla="*/ 857250 h 1990725"/>
                  <a:gd name="connsiteX11" fmla="*/ 922547 w 3959481"/>
                  <a:gd name="connsiteY11" fmla="*/ 781050 h 1990725"/>
                  <a:gd name="connsiteX12" fmla="*/ 993878 w 3959481"/>
                  <a:gd name="connsiteY12" fmla="*/ 800100 h 1990725"/>
                  <a:gd name="connsiteX13" fmla="*/ 1026948 w 3959481"/>
                  <a:gd name="connsiteY13" fmla="*/ 876300 h 1990725"/>
                  <a:gd name="connsiteX14" fmla="*/ 1091612 w 3959481"/>
                  <a:gd name="connsiteY14" fmla="*/ 742950 h 1990725"/>
                  <a:gd name="connsiteX15" fmla="*/ 1135628 w 3959481"/>
                  <a:gd name="connsiteY15" fmla="*/ 753636 h 1990725"/>
                  <a:gd name="connsiteX16" fmla="*/ 1247911 w 3959481"/>
                  <a:gd name="connsiteY16" fmla="*/ 590550 h 1990725"/>
                  <a:gd name="connsiteX17" fmla="*/ 1382357 w 3959481"/>
                  <a:gd name="connsiteY17" fmla="*/ 476258 h 1990725"/>
                  <a:gd name="connsiteX18" fmla="*/ 1596490 w 3959481"/>
                  <a:gd name="connsiteY18" fmla="*/ 361950 h 1990725"/>
                  <a:gd name="connsiteX19" fmla="*/ 1779900 w 3959481"/>
                  <a:gd name="connsiteY19" fmla="*/ 257175 h 1990725"/>
                  <a:gd name="connsiteX20" fmla="*/ 1979949 w 3959481"/>
                  <a:gd name="connsiteY20" fmla="*/ 161925 h 1990725"/>
                  <a:gd name="connsiteX21" fmla="*/ 2053720 w 3959481"/>
                  <a:gd name="connsiteY21" fmla="*/ 171450 h 1990725"/>
                  <a:gd name="connsiteX22" fmla="*/ 2482523 w 3959481"/>
                  <a:gd name="connsiteY22" fmla="*/ 28575 h 1990725"/>
                  <a:gd name="connsiteX23" fmla="*/ 2549198 w 3959481"/>
                  <a:gd name="connsiteY23" fmla="*/ 9525 h 1990725"/>
                  <a:gd name="connsiteX24" fmla="*/ 2663498 w 3959481"/>
                  <a:gd name="connsiteY24" fmla="*/ 19050 h 1990725"/>
                  <a:gd name="connsiteX25" fmla="*/ 2682548 w 3959481"/>
                  <a:gd name="connsiteY25" fmla="*/ 47625 h 1990725"/>
                  <a:gd name="connsiteX26" fmla="*/ 2692073 w 3959481"/>
                  <a:gd name="connsiteY26" fmla="*/ 95250 h 1990725"/>
                  <a:gd name="connsiteX27" fmla="*/ 2701598 w 3959481"/>
                  <a:gd name="connsiteY27" fmla="*/ 333375 h 1990725"/>
                  <a:gd name="connsiteX28" fmla="*/ 2730173 w 3959481"/>
                  <a:gd name="connsiteY28" fmla="*/ 495300 h 1990725"/>
                  <a:gd name="connsiteX29" fmla="*/ 2739698 w 3959481"/>
                  <a:gd name="connsiteY29" fmla="*/ 523875 h 1990725"/>
                  <a:gd name="connsiteX30" fmla="*/ 2758749 w 3959481"/>
                  <a:gd name="connsiteY30" fmla="*/ 647700 h 1990725"/>
                  <a:gd name="connsiteX31" fmla="*/ 2758746 w 3959481"/>
                  <a:gd name="connsiteY31" fmla="*/ 695325 h 1990725"/>
                  <a:gd name="connsiteX32" fmla="*/ 2758747 w 3959481"/>
                  <a:gd name="connsiteY32" fmla="*/ 742950 h 1990725"/>
                  <a:gd name="connsiteX33" fmla="*/ 2806373 w 3959481"/>
                  <a:gd name="connsiteY33" fmla="*/ 723900 h 1990725"/>
                  <a:gd name="connsiteX34" fmla="*/ 2815898 w 3959481"/>
                  <a:gd name="connsiteY34" fmla="*/ 876300 h 1990725"/>
                  <a:gd name="connsiteX35" fmla="*/ 2825423 w 3959481"/>
                  <a:gd name="connsiteY35" fmla="*/ 904875 h 1990725"/>
                  <a:gd name="connsiteX36" fmla="*/ 2815898 w 3959481"/>
                  <a:gd name="connsiteY36" fmla="*/ 952500 h 1990725"/>
                  <a:gd name="connsiteX37" fmla="*/ 2834948 w 3959481"/>
                  <a:gd name="connsiteY37" fmla="*/ 1000125 h 1990725"/>
                  <a:gd name="connsiteX38" fmla="*/ 2834948 w 3959481"/>
                  <a:gd name="connsiteY38" fmla="*/ 1028700 h 1990725"/>
                  <a:gd name="connsiteX39" fmla="*/ 2844473 w 3959481"/>
                  <a:gd name="connsiteY39" fmla="*/ 1076325 h 1990725"/>
                  <a:gd name="connsiteX40" fmla="*/ 2844473 w 3959481"/>
                  <a:gd name="connsiteY40" fmla="*/ 1123950 h 1990725"/>
                  <a:gd name="connsiteX41" fmla="*/ 2853998 w 3959481"/>
                  <a:gd name="connsiteY41" fmla="*/ 1162050 h 1990725"/>
                  <a:gd name="connsiteX42" fmla="*/ 2844473 w 3959481"/>
                  <a:gd name="connsiteY42" fmla="*/ 1181100 h 1990725"/>
                  <a:gd name="connsiteX43" fmla="*/ 2863523 w 3959481"/>
                  <a:gd name="connsiteY43" fmla="*/ 1219200 h 1990725"/>
                  <a:gd name="connsiteX44" fmla="*/ 2863523 w 3959481"/>
                  <a:gd name="connsiteY44" fmla="*/ 1266825 h 1990725"/>
                  <a:gd name="connsiteX45" fmla="*/ 2882573 w 3959481"/>
                  <a:gd name="connsiteY45" fmla="*/ 1314450 h 1990725"/>
                  <a:gd name="connsiteX46" fmla="*/ 2882573 w 3959481"/>
                  <a:gd name="connsiteY46" fmla="*/ 1362075 h 1990725"/>
                  <a:gd name="connsiteX47" fmla="*/ 2920673 w 3959481"/>
                  <a:gd name="connsiteY47" fmla="*/ 1400175 h 1990725"/>
                  <a:gd name="connsiteX48" fmla="*/ 2949248 w 3959481"/>
                  <a:gd name="connsiteY48" fmla="*/ 1362075 h 1990725"/>
                  <a:gd name="connsiteX49" fmla="*/ 2958773 w 3959481"/>
                  <a:gd name="connsiteY49" fmla="*/ 1314450 h 1990725"/>
                  <a:gd name="connsiteX50" fmla="*/ 2977823 w 3959481"/>
                  <a:gd name="connsiteY50" fmla="*/ 1257300 h 1990725"/>
                  <a:gd name="connsiteX51" fmla="*/ 2977823 w 3959481"/>
                  <a:gd name="connsiteY51" fmla="*/ 1219200 h 1990725"/>
                  <a:gd name="connsiteX52" fmla="*/ 2996873 w 3959481"/>
                  <a:gd name="connsiteY52" fmla="*/ 1152525 h 1990725"/>
                  <a:gd name="connsiteX53" fmla="*/ 2987348 w 3959481"/>
                  <a:gd name="connsiteY53" fmla="*/ 1085850 h 1990725"/>
                  <a:gd name="connsiteX54" fmla="*/ 2996873 w 3959481"/>
                  <a:gd name="connsiteY54" fmla="*/ 1057275 h 1990725"/>
                  <a:gd name="connsiteX55" fmla="*/ 3015923 w 3959481"/>
                  <a:gd name="connsiteY55" fmla="*/ 990600 h 1990725"/>
                  <a:gd name="connsiteX56" fmla="*/ 3025448 w 3959481"/>
                  <a:gd name="connsiteY56" fmla="*/ 942975 h 1990725"/>
                  <a:gd name="connsiteX57" fmla="*/ 3034973 w 3959481"/>
                  <a:gd name="connsiteY57" fmla="*/ 895350 h 1990725"/>
                  <a:gd name="connsiteX58" fmla="*/ 3054023 w 3959481"/>
                  <a:gd name="connsiteY58" fmla="*/ 847725 h 1990725"/>
                  <a:gd name="connsiteX59" fmla="*/ 3101648 w 3959481"/>
                  <a:gd name="connsiteY59" fmla="*/ 904875 h 1990725"/>
                  <a:gd name="connsiteX60" fmla="*/ 3101648 w 3959481"/>
                  <a:gd name="connsiteY60" fmla="*/ 952500 h 1990725"/>
                  <a:gd name="connsiteX61" fmla="*/ 3168326 w 3959481"/>
                  <a:gd name="connsiteY61" fmla="*/ 1047750 h 1990725"/>
                  <a:gd name="connsiteX62" fmla="*/ 3235000 w 3959481"/>
                  <a:gd name="connsiteY62" fmla="*/ 962025 h 1990725"/>
                  <a:gd name="connsiteX63" fmla="*/ 3263573 w 3959481"/>
                  <a:gd name="connsiteY63" fmla="*/ 1019175 h 1990725"/>
                  <a:gd name="connsiteX64" fmla="*/ 3273098 w 3959481"/>
                  <a:gd name="connsiteY64" fmla="*/ 819150 h 1990725"/>
                  <a:gd name="connsiteX65" fmla="*/ 3320723 w 3959481"/>
                  <a:gd name="connsiteY65" fmla="*/ 762000 h 1990725"/>
                  <a:gd name="connsiteX66" fmla="*/ 3377873 w 3959481"/>
                  <a:gd name="connsiteY66" fmla="*/ 762000 h 1990725"/>
                  <a:gd name="connsiteX67" fmla="*/ 3435023 w 3959481"/>
                  <a:gd name="connsiteY67" fmla="*/ 771525 h 1990725"/>
                  <a:gd name="connsiteX68" fmla="*/ 3492174 w 3959481"/>
                  <a:gd name="connsiteY68" fmla="*/ 790575 h 1990725"/>
                  <a:gd name="connsiteX69" fmla="*/ 3501698 w 3959481"/>
                  <a:gd name="connsiteY69" fmla="*/ 857250 h 1990725"/>
                  <a:gd name="connsiteX70" fmla="*/ 3520748 w 3959481"/>
                  <a:gd name="connsiteY70" fmla="*/ 914400 h 1990725"/>
                  <a:gd name="connsiteX71" fmla="*/ 3539798 w 3959481"/>
                  <a:gd name="connsiteY71" fmla="*/ 971550 h 1990725"/>
                  <a:gd name="connsiteX72" fmla="*/ 3558848 w 3959481"/>
                  <a:gd name="connsiteY72" fmla="*/ 1028700 h 1990725"/>
                  <a:gd name="connsiteX73" fmla="*/ 3549323 w 3959481"/>
                  <a:gd name="connsiteY73" fmla="*/ 1057275 h 1990725"/>
                  <a:gd name="connsiteX74" fmla="*/ 3577898 w 3959481"/>
                  <a:gd name="connsiteY74" fmla="*/ 1114425 h 1990725"/>
                  <a:gd name="connsiteX75" fmla="*/ 3577898 w 3959481"/>
                  <a:gd name="connsiteY75" fmla="*/ 1162050 h 1990725"/>
                  <a:gd name="connsiteX76" fmla="*/ 3577898 w 3959481"/>
                  <a:gd name="connsiteY76" fmla="*/ 1209675 h 1990725"/>
                  <a:gd name="connsiteX77" fmla="*/ 3558848 w 3959481"/>
                  <a:gd name="connsiteY77" fmla="*/ 1238250 h 1990725"/>
                  <a:gd name="connsiteX78" fmla="*/ 3568373 w 3959481"/>
                  <a:gd name="connsiteY78" fmla="*/ 1276350 h 1990725"/>
                  <a:gd name="connsiteX79" fmla="*/ 3577898 w 3959481"/>
                  <a:gd name="connsiteY79" fmla="*/ 1333500 h 1990725"/>
                  <a:gd name="connsiteX80" fmla="*/ 3596948 w 3959481"/>
                  <a:gd name="connsiteY80" fmla="*/ 1390650 h 1990725"/>
                  <a:gd name="connsiteX81" fmla="*/ 3596948 w 3959481"/>
                  <a:gd name="connsiteY81" fmla="*/ 1447800 h 1990725"/>
                  <a:gd name="connsiteX82" fmla="*/ 3615998 w 3959481"/>
                  <a:gd name="connsiteY82" fmla="*/ 1504950 h 1990725"/>
                  <a:gd name="connsiteX83" fmla="*/ 3635048 w 3959481"/>
                  <a:gd name="connsiteY83" fmla="*/ 1562100 h 1990725"/>
                  <a:gd name="connsiteX84" fmla="*/ 3644573 w 3959481"/>
                  <a:gd name="connsiteY84" fmla="*/ 1590675 h 1990725"/>
                  <a:gd name="connsiteX85" fmla="*/ 3644573 w 3959481"/>
                  <a:gd name="connsiteY85" fmla="*/ 1638300 h 1990725"/>
                  <a:gd name="connsiteX86" fmla="*/ 3663623 w 3959481"/>
                  <a:gd name="connsiteY86" fmla="*/ 1685925 h 1990725"/>
                  <a:gd name="connsiteX87" fmla="*/ 3663623 w 3959481"/>
                  <a:gd name="connsiteY87" fmla="*/ 1743075 h 1990725"/>
                  <a:gd name="connsiteX88" fmla="*/ 3673148 w 3959481"/>
                  <a:gd name="connsiteY88" fmla="*/ 1800225 h 1990725"/>
                  <a:gd name="connsiteX89" fmla="*/ 3663623 w 3959481"/>
                  <a:gd name="connsiteY89" fmla="*/ 1838325 h 1990725"/>
                  <a:gd name="connsiteX90" fmla="*/ 3673148 w 3959481"/>
                  <a:gd name="connsiteY90" fmla="*/ 1876425 h 1990725"/>
                  <a:gd name="connsiteX91" fmla="*/ 3692198 w 3959481"/>
                  <a:gd name="connsiteY91" fmla="*/ 1933575 h 1990725"/>
                  <a:gd name="connsiteX92" fmla="*/ 3663623 w 3959481"/>
                  <a:gd name="connsiteY92" fmla="*/ 1962150 h 1990725"/>
                  <a:gd name="connsiteX93" fmla="*/ 3692198 w 3959481"/>
                  <a:gd name="connsiteY93" fmla="*/ 1990725 h 1990725"/>
                  <a:gd name="connsiteX94" fmla="*/ 3739823 w 3959481"/>
                  <a:gd name="connsiteY94" fmla="*/ 1924050 h 1990725"/>
                  <a:gd name="connsiteX95" fmla="*/ 3739823 w 3959481"/>
                  <a:gd name="connsiteY95" fmla="*/ 1857375 h 1990725"/>
                  <a:gd name="connsiteX96" fmla="*/ 3749348 w 3959481"/>
                  <a:gd name="connsiteY96" fmla="*/ 1800225 h 1990725"/>
                  <a:gd name="connsiteX97" fmla="*/ 3749348 w 3959481"/>
                  <a:gd name="connsiteY97" fmla="*/ 1752600 h 1990725"/>
                  <a:gd name="connsiteX98" fmla="*/ 3749348 w 3959481"/>
                  <a:gd name="connsiteY98" fmla="*/ 1685925 h 1990725"/>
                  <a:gd name="connsiteX99" fmla="*/ 3758873 w 3959481"/>
                  <a:gd name="connsiteY99" fmla="*/ 1628775 h 1990725"/>
                  <a:gd name="connsiteX100" fmla="*/ 3768398 w 3959481"/>
                  <a:gd name="connsiteY100" fmla="*/ 1562100 h 1990725"/>
                  <a:gd name="connsiteX101" fmla="*/ 3758873 w 3959481"/>
                  <a:gd name="connsiteY101" fmla="*/ 1504950 h 1990725"/>
                  <a:gd name="connsiteX102" fmla="*/ 3787448 w 3959481"/>
                  <a:gd name="connsiteY102" fmla="*/ 1457325 h 1990725"/>
                  <a:gd name="connsiteX103" fmla="*/ 3758873 w 3959481"/>
                  <a:gd name="connsiteY103" fmla="*/ 1419225 h 1990725"/>
                  <a:gd name="connsiteX104" fmla="*/ 3787448 w 3959481"/>
                  <a:gd name="connsiteY104" fmla="*/ 1352550 h 1990725"/>
                  <a:gd name="connsiteX105" fmla="*/ 3787448 w 3959481"/>
                  <a:gd name="connsiteY105" fmla="*/ 1285875 h 1990725"/>
                  <a:gd name="connsiteX106" fmla="*/ 3768398 w 3959481"/>
                  <a:gd name="connsiteY106" fmla="*/ 1238250 h 1990725"/>
                  <a:gd name="connsiteX107" fmla="*/ 3777923 w 3959481"/>
                  <a:gd name="connsiteY107" fmla="*/ 1181100 h 1990725"/>
                  <a:gd name="connsiteX108" fmla="*/ 3777923 w 3959481"/>
                  <a:gd name="connsiteY108" fmla="*/ 1152525 h 1990725"/>
                  <a:gd name="connsiteX109" fmla="*/ 3787448 w 3959481"/>
                  <a:gd name="connsiteY109" fmla="*/ 1085850 h 1990725"/>
                  <a:gd name="connsiteX110" fmla="*/ 3787448 w 3959481"/>
                  <a:gd name="connsiteY110" fmla="*/ 1047750 h 1990725"/>
                  <a:gd name="connsiteX111" fmla="*/ 3777923 w 3959481"/>
                  <a:gd name="connsiteY111" fmla="*/ 981075 h 1990725"/>
                  <a:gd name="connsiteX112" fmla="*/ 3787448 w 3959481"/>
                  <a:gd name="connsiteY112" fmla="*/ 933450 h 1990725"/>
                  <a:gd name="connsiteX113" fmla="*/ 3806498 w 3959481"/>
                  <a:gd name="connsiteY113" fmla="*/ 866775 h 1990725"/>
                  <a:gd name="connsiteX114" fmla="*/ 3825548 w 3959481"/>
                  <a:gd name="connsiteY114" fmla="*/ 819150 h 1990725"/>
                  <a:gd name="connsiteX115" fmla="*/ 3806498 w 3959481"/>
                  <a:gd name="connsiteY115" fmla="*/ 781050 h 1990725"/>
                  <a:gd name="connsiteX116" fmla="*/ 3825548 w 3959481"/>
                  <a:gd name="connsiteY116" fmla="*/ 685800 h 1990725"/>
                  <a:gd name="connsiteX117" fmla="*/ 3892227 w 3959481"/>
                  <a:gd name="connsiteY117" fmla="*/ 742950 h 1990725"/>
                  <a:gd name="connsiteX118" fmla="*/ 3892223 w 3959481"/>
                  <a:gd name="connsiteY118" fmla="*/ 533400 h 1990725"/>
                  <a:gd name="connsiteX119" fmla="*/ 3901748 w 3959481"/>
                  <a:gd name="connsiteY119" fmla="*/ 485775 h 1990725"/>
                  <a:gd name="connsiteX120" fmla="*/ 3901748 w 3959481"/>
                  <a:gd name="connsiteY120" fmla="*/ 428625 h 1990725"/>
                  <a:gd name="connsiteX121" fmla="*/ 3920798 w 3959481"/>
                  <a:gd name="connsiteY121" fmla="*/ 361950 h 1990725"/>
                  <a:gd name="connsiteX122" fmla="*/ 3911273 w 3959481"/>
                  <a:gd name="connsiteY122" fmla="*/ 314325 h 1990725"/>
                  <a:gd name="connsiteX123" fmla="*/ 3911273 w 3959481"/>
                  <a:gd name="connsiteY123" fmla="*/ 247650 h 1990725"/>
                  <a:gd name="connsiteX124" fmla="*/ 3920798 w 3959481"/>
                  <a:gd name="connsiteY124" fmla="*/ 190500 h 1990725"/>
                  <a:gd name="connsiteX125" fmla="*/ 3949373 w 3959481"/>
                  <a:gd name="connsiteY125" fmla="*/ 142875 h 1990725"/>
                  <a:gd name="connsiteX126" fmla="*/ 3930323 w 3959481"/>
                  <a:gd name="connsiteY126" fmla="*/ 95250 h 1990725"/>
                  <a:gd name="connsiteX127" fmla="*/ 3958898 w 3959481"/>
                  <a:gd name="connsiteY127" fmla="*/ 57150 h 1990725"/>
                  <a:gd name="connsiteX128" fmla="*/ 3949373 w 3959481"/>
                  <a:gd name="connsiteY128" fmla="*/ 0 h 1990725"/>
                  <a:gd name="connsiteX0" fmla="*/ 109072 w 3979597"/>
                  <a:gd name="connsiteY0" fmla="*/ 476250 h 1990725"/>
                  <a:gd name="connsiteX1" fmla="*/ 99548 w 3979597"/>
                  <a:gd name="connsiteY1" fmla="*/ 476250 h 1990725"/>
                  <a:gd name="connsiteX2" fmla="*/ 64172 w 3979597"/>
                  <a:gd name="connsiteY2" fmla="*/ 533400 h 1990725"/>
                  <a:gd name="connsiteX3" fmla="*/ 20302 w 3979597"/>
                  <a:gd name="connsiteY3" fmla="*/ 476250 h 1990725"/>
                  <a:gd name="connsiteX4" fmla="*/ 1066 w 3979597"/>
                  <a:gd name="connsiteY4" fmla="*/ 400050 h 1990725"/>
                  <a:gd name="connsiteX5" fmla="*/ 50403 w 3979597"/>
                  <a:gd name="connsiteY5" fmla="*/ 590550 h 1990725"/>
                  <a:gd name="connsiteX6" fmla="*/ 98032 w 3979597"/>
                  <a:gd name="connsiteY6" fmla="*/ 466725 h 1990725"/>
                  <a:gd name="connsiteX7" fmla="*/ 209150 w 3979597"/>
                  <a:gd name="connsiteY7" fmla="*/ 809625 h 1990725"/>
                  <a:gd name="connsiteX8" fmla="*/ 348648 w 3979597"/>
                  <a:gd name="connsiteY8" fmla="*/ 1104900 h 1990725"/>
                  <a:gd name="connsiteX9" fmla="*/ 504463 w 3979597"/>
                  <a:gd name="connsiteY9" fmla="*/ 1019175 h 1990725"/>
                  <a:gd name="connsiteX10" fmla="*/ 752140 w 3979597"/>
                  <a:gd name="connsiteY10" fmla="*/ 866775 h 1990725"/>
                  <a:gd name="connsiteX11" fmla="*/ 856928 w 3979597"/>
                  <a:gd name="connsiteY11" fmla="*/ 857250 h 1990725"/>
                  <a:gd name="connsiteX12" fmla="*/ 942663 w 3979597"/>
                  <a:gd name="connsiteY12" fmla="*/ 781050 h 1990725"/>
                  <a:gd name="connsiteX13" fmla="*/ 1013994 w 3979597"/>
                  <a:gd name="connsiteY13" fmla="*/ 800100 h 1990725"/>
                  <a:gd name="connsiteX14" fmla="*/ 1047064 w 3979597"/>
                  <a:gd name="connsiteY14" fmla="*/ 876300 h 1990725"/>
                  <a:gd name="connsiteX15" fmla="*/ 1111728 w 3979597"/>
                  <a:gd name="connsiteY15" fmla="*/ 742950 h 1990725"/>
                  <a:gd name="connsiteX16" fmla="*/ 1155744 w 3979597"/>
                  <a:gd name="connsiteY16" fmla="*/ 753636 h 1990725"/>
                  <a:gd name="connsiteX17" fmla="*/ 1268027 w 3979597"/>
                  <a:gd name="connsiteY17" fmla="*/ 590550 h 1990725"/>
                  <a:gd name="connsiteX18" fmla="*/ 1402473 w 3979597"/>
                  <a:gd name="connsiteY18" fmla="*/ 476258 h 1990725"/>
                  <a:gd name="connsiteX19" fmla="*/ 1616606 w 3979597"/>
                  <a:gd name="connsiteY19" fmla="*/ 361950 h 1990725"/>
                  <a:gd name="connsiteX20" fmla="*/ 1800016 w 3979597"/>
                  <a:gd name="connsiteY20" fmla="*/ 257175 h 1990725"/>
                  <a:gd name="connsiteX21" fmla="*/ 2000065 w 3979597"/>
                  <a:gd name="connsiteY21" fmla="*/ 161925 h 1990725"/>
                  <a:gd name="connsiteX22" fmla="*/ 2073836 w 3979597"/>
                  <a:gd name="connsiteY22" fmla="*/ 171450 h 1990725"/>
                  <a:gd name="connsiteX23" fmla="*/ 2502639 w 3979597"/>
                  <a:gd name="connsiteY23" fmla="*/ 28575 h 1990725"/>
                  <a:gd name="connsiteX24" fmla="*/ 2569314 w 3979597"/>
                  <a:gd name="connsiteY24" fmla="*/ 9525 h 1990725"/>
                  <a:gd name="connsiteX25" fmla="*/ 2683614 w 3979597"/>
                  <a:gd name="connsiteY25" fmla="*/ 19050 h 1990725"/>
                  <a:gd name="connsiteX26" fmla="*/ 2702664 w 3979597"/>
                  <a:gd name="connsiteY26" fmla="*/ 47625 h 1990725"/>
                  <a:gd name="connsiteX27" fmla="*/ 2712189 w 3979597"/>
                  <a:gd name="connsiteY27" fmla="*/ 95250 h 1990725"/>
                  <a:gd name="connsiteX28" fmla="*/ 2721714 w 3979597"/>
                  <a:gd name="connsiteY28" fmla="*/ 333375 h 1990725"/>
                  <a:gd name="connsiteX29" fmla="*/ 2750289 w 3979597"/>
                  <a:gd name="connsiteY29" fmla="*/ 495300 h 1990725"/>
                  <a:gd name="connsiteX30" fmla="*/ 2759814 w 3979597"/>
                  <a:gd name="connsiteY30" fmla="*/ 523875 h 1990725"/>
                  <a:gd name="connsiteX31" fmla="*/ 2778865 w 3979597"/>
                  <a:gd name="connsiteY31" fmla="*/ 647700 h 1990725"/>
                  <a:gd name="connsiteX32" fmla="*/ 2778862 w 3979597"/>
                  <a:gd name="connsiteY32" fmla="*/ 695325 h 1990725"/>
                  <a:gd name="connsiteX33" fmla="*/ 2778863 w 3979597"/>
                  <a:gd name="connsiteY33" fmla="*/ 742950 h 1990725"/>
                  <a:gd name="connsiteX34" fmla="*/ 2826489 w 3979597"/>
                  <a:gd name="connsiteY34" fmla="*/ 723900 h 1990725"/>
                  <a:gd name="connsiteX35" fmla="*/ 2836014 w 3979597"/>
                  <a:gd name="connsiteY35" fmla="*/ 876300 h 1990725"/>
                  <a:gd name="connsiteX36" fmla="*/ 2845539 w 3979597"/>
                  <a:gd name="connsiteY36" fmla="*/ 904875 h 1990725"/>
                  <a:gd name="connsiteX37" fmla="*/ 2836014 w 3979597"/>
                  <a:gd name="connsiteY37" fmla="*/ 952500 h 1990725"/>
                  <a:gd name="connsiteX38" fmla="*/ 2855064 w 3979597"/>
                  <a:gd name="connsiteY38" fmla="*/ 1000125 h 1990725"/>
                  <a:gd name="connsiteX39" fmla="*/ 2855064 w 3979597"/>
                  <a:gd name="connsiteY39" fmla="*/ 1028700 h 1990725"/>
                  <a:gd name="connsiteX40" fmla="*/ 2864589 w 3979597"/>
                  <a:gd name="connsiteY40" fmla="*/ 1076325 h 1990725"/>
                  <a:gd name="connsiteX41" fmla="*/ 2864589 w 3979597"/>
                  <a:gd name="connsiteY41" fmla="*/ 1123950 h 1990725"/>
                  <a:gd name="connsiteX42" fmla="*/ 2874114 w 3979597"/>
                  <a:gd name="connsiteY42" fmla="*/ 1162050 h 1990725"/>
                  <a:gd name="connsiteX43" fmla="*/ 2864589 w 3979597"/>
                  <a:gd name="connsiteY43" fmla="*/ 1181100 h 1990725"/>
                  <a:gd name="connsiteX44" fmla="*/ 2883639 w 3979597"/>
                  <a:gd name="connsiteY44" fmla="*/ 1219200 h 1990725"/>
                  <a:gd name="connsiteX45" fmla="*/ 2883639 w 3979597"/>
                  <a:gd name="connsiteY45" fmla="*/ 1266825 h 1990725"/>
                  <a:gd name="connsiteX46" fmla="*/ 2902689 w 3979597"/>
                  <a:gd name="connsiteY46" fmla="*/ 1314450 h 1990725"/>
                  <a:gd name="connsiteX47" fmla="*/ 2902689 w 3979597"/>
                  <a:gd name="connsiteY47" fmla="*/ 1362075 h 1990725"/>
                  <a:gd name="connsiteX48" fmla="*/ 2940789 w 3979597"/>
                  <a:gd name="connsiteY48" fmla="*/ 1400175 h 1990725"/>
                  <a:gd name="connsiteX49" fmla="*/ 2969364 w 3979597"/>
                  <a:gd name="connsiteY49" fmla="*/ 1362075 h 1990725"/>
                  <a:gd name="connsiteX50" fmla="*/ 2978889 w 3979597"/>
                  <a:gd name="connsiteY50" fmla="*/ 1314450 h 1990725"/>
                  <a:gd name="connsiteX51" fmla="*/ 2997939 w 3979597"/>
                  <a:gd name="connsiteY51" fmla="*/ 1257300 h 1990725"/>
                  <a:gd name="connsiteX52" fmla="*/ 2997939 w 3979597"/>
                  <a:gd name="connsiteY52" fmla="*/ 1219200 h 1990725"/>
                  <a:gd name="connsiteX53" fmla="*/ 3016989 w 3979597"/>
                  <a:gd name="connsiteY53" fmla="*/ 1152525 h 1990725"/>
                  <a:gd name="connsiteX54" fmla="*/ 3007464 w 3979597"/>
                  <a:gd name="connsiteY54" fmla="*/ 1085850 h 1990725"/>
                  <a:gd name="connsiteX55" fmla="*/ 3016989 w 3979597"/>
                  <a:gd name="connsiteY55" fmla="*/ 1057275 h 1990725"/>
                  <a:gd name="connsiteX56" fmla="*/ 3036039 w 3979597"/>
                  <a:gd name="connsiteY56" fmla="*/ 990600 h 1990725"/>
                  <a:gd name="connsiteX57" fmla="*/ 3045564 w 3979597"/>
                  <a:gd name="connsiteY57" fmla="*/ 942975 h 1990725"/>
                  <a:gd name="connsiteX58" fmla="*/ 3055089 w 3979597"/>
                  <a:gd name="connsiteY58" fmla="*/ 895350 h 1990725"/>
                  <a:gd name="connsiteX59" fmla="*/ 3074139 w 3979597"/>
                  <a:gd name="connsiteY59" fmla="*/ 847725 h 1990725"/>
                  <a:gd name="connsiteX60" fmla="*/ 3121764 w 3979597"/>
                  <a:gd name="connsiteY60" fmla="*/ 904875 h 1990725"/>
                  <a:gd name="connsiteX61" fmla="*/ 3121764 w 3979597"/>
                  <a:gd name="connsiteY61" fmla="*/ 952500 h 1990725"/>
                  <a:gd name="connsiteX62" fmla="*/ 3188442 w 3979597"/>
                  <a:gd name="connsiteY62" fmla="*/ 1047750 h 1990725"/>
                  <a:gd name="connsiteX63" fmla="*/ 3255116 w 3979597"/>
                  <a:gd name="connsiteY63" fmla="*/ 962025 h 1990725"/>
                  <a:gd name="connsiteX64" fmla="*/ 3283689 w 3979597"/>
                  <a:gd name="connsiteY64" fmla="*/ 1019175 h 1990725"/>
                  <a:gd name="connsiteX65" fmla="*/ 3293214 w 3979597"/>
                  <a:gd name="connsiteY65" fmla="*/ 819150 h 1990725"/>
                  <a:gd name="connsiteX66" fmla="*/ 3340839 w 3979597"/>
                  <a:gd name="connsiteY66" fmla="*/ 762000 h 1990725"/>
                  <a:gd name="connsiteX67" fmla="*/ 3397989 w 3979597"/>
                  <a:gd name="connsiteY67" fmla="*/ 762000 h 1990725"/>
                  <a:gd name="connsiteX68" fmla="*/ 3455139 w 3979597"/>
                  <a:gd name="connsiteY68" fmla="*/ 771525 h 1990725"/>
                  <a:gd name="connsiteX69" fmla="*/ 3512290 w 3979597"/>
                  <a:gd name="connsiteY69" fmla="*/ 790575 h 1990725"/>
                  <a:gd name="connsiteX70" fmla="*/ 3521814 w 3979597"/>
                  <a:gd name="connsiteY70" fmla="*/ 857250 h 1990725"/>
                  <a:gd name="connsiteX71" fmla="*/ 3540864 w 3979597"/>
                  <a:gd name="connsiteY71" fmla="*/ 914400 h 1990725"/>
                  <a:gd name="connsiteX72" fmla="*/ 3559914 w 3979597"/>
                  <a:gd name="connsiteY72" fmla="*/ 971550 h 1990725"/>
                  <a:gd name="connsiteX73" fmla="*/ 3578964 w 3979597"/>
                  <a:gd name="connsiteY73" fmla="*/ 1028700 h 1990725"/>
                  <a:gd name="connsiteX74" fmla="*/ 3569439 w 3979597"/>
                  <a:gd name="connsiteY74" fmla="*/ 1057275 h 1990725"/>
                  <a:gd name="connsiteX75" fmla="*/ 3598014 w 3979597"/>
                  <a:gd name="connsiteY75" fmla="*/ 1114425 h 1990725"/>
                  <a:gd name="connsiteX76" fmla="*/ 3598014 w 3979597"/>
                  <a:gd name="connsiteY76" fmla="*/ 1162050 h 1990725"/>
                  <a:gd name="connsiteX77" fmla="*/ 3598014 w 3979597"/>
                  <a:gd name="connsiteY77" fmla="*/ 1209675 h 1990725"/>
                  <a:gd name="connsiteX78" fmla="*/ 3578964 w 3979597"/>
                  <a:gd name="connsiteY78" fmla="*/ 1238250 h 1990725"/>
                  <a:gd name="connsiteX79" fmla="*/ 3588489 w 3979597"/>
                  <a:gd name="connsiteY79" fmla="*/ 1276350 h 1990725"/>
                  <a:gd name="connsiteX80" fmla="*/ 3598014 w 3979597"/>
                  <a:gd name="connsiteY80" fmla="*/ 1333500 h 1990725"/>
                  <a:gd name="connsiteX81" fmla="*/ 3617064 w 3979597"/>
                  <a:gd name="connsiteY81" fmla="*/ 1390650 h 1990725"/>
                  <a:gd name="connsiteX82" fmla="*/ 3617064 w 3979597"/>
                  <a:gd name="connsiteY82" fmla="*/ 1447800 h 1990725"/>
                  <a:gd name="connsiteX83" fmla="*/ 3636114 w 3979597"/>
                  <a:gd name="connsiteY83" fmla="*/ 1504950 h 1990725"/>
                  <a:gd name="connsiteX84" fmla="*/ 3655164 w 3979597"/>
                  <a:gd name="connsiteY84" fmla="*/ 1562100 h 1990725"/>
                  <a:gd name="connsiteX85" fmla="*/ 3664689 w 3979597"/>
                  <a:gd name="connsiteY85" fmla="*/ 1590675 h 1990725"/>
                  <a:gd name="connsiteX86" fmla="*/ 3664689 w 3979597"/>
                  <a:gd name="connsiteY86" fmla="*/ 1638300 h 1990725"/>
                  <a:gd name="connsiteX87" fmla="*/ 3683739 w 3979597"/>
                  <a:gd name="connsiteY87" fmla="*/ 1685925 h 1990725"/>
                  <a:gd name="connsiteX88" fmla="*/ 3683739 w 3979597"/>
                  <a:gd name="connsiteY88" fmla="*/ 1743075 h 1990725"/>
                  <a:gd name="connsiteX89" fmla="*/ 3693264 w 3979597"/>
                  <a:gd name="connsiteY89" fmla="*/ 1800225 h 1990725"/>
                  <a:gd name="connsiteX90" fmla="*/ 3683739 w 3979597"/>
                  <a:gd name="connsiteY90" fmla="*/ 1838325 h 1990725"/>
                  <a:gd name="connsiteX91" fmla="*/ 3693264 w 3979597"/>
                  <a:gd name="connsiteY91" fmla="*/ 1876425 h 1990725"/>
                  <a:gd name="connsiteX92" fmla="*/ 3712314 w 3979597"/>
                  <a:gd name="connsiteY92" fmla="*/ 1933575 h 1990725"/>
                  <a:gd name="connsiteX93" fmla="*/ 3683739 w 3979597"/>
                  <a:gd name="connsiteY93" fmla="*/ 1962150 h 1990725"/>
                  <a:gd name="connsiteX94" fmla="*/ 3712314 w 3979597"/>
                  <a:gd name="connsiteY94" fmla="*/ 1990725 h 1990725"/>
                  <a:gd name="connsiteX95" fmla="*/ 3759939 w 3979597"/>
                  <a:gd name="connsiteY95" fmla="*/ 1924050 h 1990725"/>
                  <a:gd name="connsiteX96" fmla="*/ 3759939 w 3979597"/>
                  <a:gd name="connsiteY96" fmla="*/ 1857375 h 1990725"/>
                  <a:gd name="connsiteX97" fmla="*/ 3769464 w 3979597"/>
                  <a:gd name="connsiteY97" fmla="*/ 1800225 h 1990725"/>
                  <a:gd name="connsiteX98" fmla="*/ 3769464 w 3979597"/>
                  <a:gd name="connsiteY98" fmla="*/ 1752600 h 1990725"/>
                  <a:gd name="connsiteX99" fmla="*/ 3769464 w 3979597"/>
                  <a:gd name="connsiteY99" fmla="*/ 1685925 h 1990725"/>
                  <a:gd name="connsiteX100" fmla="*/ 3778989 w 3979597"/>
                  <a:gd name="connsiteY100" fmla="*/ 1628775 h 1990725"/>
                  <a:gd name="connsiteX101" fmla="*/ 3788514 w 3979597"/>
                  <a:gd name="connsiteY101" fmla="*/ 1562100 h 1990725"/>
                  <a:gd name="connsiteX102" fmla="*/ 3778989 w 3979597"/>
                  <a:gd name="connsiteY102" fmla="*/ 1504950 h 1990725"/>
                  <a:gd name="connsiteX103" fmla="*/ 3807564 w 3979597"/>
                  <a:gd name="connsiteY103" fmla="*/ 1457325 h 1990725"/>
                  <a:gd name="connsiteX104" fmla="*/ 3778989 w 3979597"/>
                  <a:gd name="connsiteY104" fmla="*/ 1419225 h 1990725"/>
                  <a:gd name="connsiteX105" fmla="*/ 3807564 w 3979597"/>
                  <a:gd name="connsiteY105" fmla="*/ 1352550 h 1990725"/>
                  <a:gd name="connsiteX106" fmla="*/ 3807564 w 3979597"/>
                  <a:gd name="connsiteY106" fmla="*/ 1285875 h 1990725"/>
                  <a:gd name="connsiteX107" fmla="*/ 3788514 w 3979597"/>
                  <a:gd name="connsiteY107" fmla="*/ 1238250 h 1990725"/>
                  <a:gd name="connsiteX108" fmla="*/ 3798039 w 3979597"/>
                  <a:gd name="connsiteY108" fmla="*/ 1181100 h 1990725"/>
                  <a:gd name="connsiteX109" fmla="*/ 3798039 w 3979597"/>
                  <a:gd name="connsiteY109" fmla="*/ 1152525 h 1990725"/>
                  <a:gd name="connsiteX110" fmla="*/ 3807564 w 3979597"/>
                  <a:gd name="connsiteY110" fmla="*/ 1085850 h 1990725"/>
                  <a:gd name="connsiteX111" fmla="*/ 3807564 w 3979597"/>
                  <a:gd name="connsiteY111" fmla="*/ 1047750 h 1990725"/>
                  <a:gd name="connsiteX112" fmla="*/ 3798039 w 3979597"/>
                  <a:gd name="connsiteY112" fmla="*/ 981075 h 1990725"/>
                  <a:gd name="connsiteX113" fmla="*/ 3807564 w 3979597"/>
                  <a:gd name="connsiteY113" fmla="*/ 933450 h 1990725"/>
                  <a:gd name="connsiteX114" fmla="*/ 3826614 w 3979597"/>
                  <a:gd name="connsiteY114" fmla="*/ 866775 h 1990725"/>
                  <a:gd name="connsiteX115" fmla="*/ 3845664 w 3979597"/>
                  <a:gd name="connsiteY115" fmla="*/ 819150 h 1990725"/>
                  <a:gd name="connsiteX116" fmla="*/ 3826614 w 3979597"/>
                  <a:gd name="connsiteY116" fmla="*/ 781050 h 1990725"/>
                  <a:gd name="connsiteX117" fmla="*/ 3845664 w 3979597"/>
                  <a:gd name="connsiteY117" fmla="*/ 685800 h 1990725"/>
                  <a:gd name="connsiteX118" fmla="*/ 3912343 w 3979597"/>
                  <a:gd name="connsiteY118" fmla="*/ 742950 h 1990725"/>
                  <a:gd name="connsiteX119" fmla="*/ 3912339 w 3979597"/>
                  <a:gd name="connsiteY119" fmla="*/ 533400 h 1990725"/>
                  <a:gd name="connsiteX120" fmla="*/ 3921864 w 3979597"/>
                  <a:gd name="connsiteY120" fmla="*/ 485775 h 1990725"/>
                  <a:gd name="connsiteX121" fmla="*/ 3921864 w 3979597"/>
                  <a:gd name="connsiteY121" fmla="*/ 428625 h 1990725"/>
                  <a:gd name="connsiteX122" fmla="*/ 3940914 w 3979597"/>
                  <a:gd name="connsiteY122" fmla="*/ 361950 h 1990725"/>
                  <a:gd name="connsiteX123" fmla="*/ 3931389 w 3979597"/>
                  <a:gd name="connsiteY123" fmla="*/ 314325 h 1990725"/>
                  <a:gd name="connsiteX124" fmla="*/ 3931389 w 3979597"/>
                  <a:gd name="connsiteY124" fmla="*/ 247650 h 1990725"/>
                  <a:gd name="connsiteX125" fmla="*/ 3940914 w 3979597"/>
                  <a:gd name="connsiteY125" fmla="*/ 190500 h 1990725"/>
                  <a:gd name="connsiteX126" fmla="*/ 3969489 w 3979597"/>
                  <a:gd name="connsiteY126" fmla="*/ 142875 h 1990725"/>
                  <a:gd name="connsiteX127" fmla="*/ 3950439 w 3979597"/>
                  <a:gd name="connsiteY127" fmla="*/ 95250 h 1990725"/>
                  <a:gd name="connsiteX128" fmla="*/ 3979014 w 3979597"/>
                  <a:gd name="connsiteY128" fmla="*/ 57150 h 1990725"/>
                  <a:gd name="connsiteX129" fmla="*/ 3969489 w 3979597"/>
                  <a:gd name="connsiteY129" fmla="*/ 0 h 1990725"/>
                  <a:gd name="connsiteX0" fmla="*/ 113240 w 3983765"/>
                  <a:gd name="connsiteY0" fmla="*/ 476250 h 1990725"/>
                  <a:gd name="connsiteX1" fmla="*/ 103716 w 3983765"/>
                  <a:gd name="connsiteY1" fmla="*/ 476250 h 1990725"/>
                  <a:gd name="connsiteX2" fmla="*/ 68340 w 3983765"/>
                  <a:gd name="connsiteY2" fmla="*/ 533400 h 1990725"/>
                  <a:gd name="connsiteX3" fmla="*/ 24470 w 3983765"/>
                  <a:gd name="connsiteY3" fmla="*/ 476250 h 1990725"/>
                  <a:gd name="connsiteX4" fmla="*/ 5234 w 3983765"/>
                  <a:gd name="connsiteY4" fmla="*/ 400050 h 1990725"/>
                  <a:gd name="connsiteX5" fmla="*/ 4168 w 3983765"/>
                  <a:gd name="connsiteY5" fmla="*/ 333375 h 1990725"/>
                  <a:gd name="connsiteX6" fmla="*/ 54571 w 3983765"/>
                  <a:gd name="connsiteY6" fmla="*/ 590550 h 1990725"/>
                  <a:gd name="connsiteX7" fmla="*/ 102200 w 3983765"/>
                  <a:gd name="connsiteY7" fmla="*/ 466725 h 1990725"/>
                  <a:gd name="connsiteX8" fmla="*/ 213318 w 3983765"/>
                  <a:gd name="connsiteY8" fmla="*/ 809625 h 1990725"/>
                  <a:gd name="connsiteX9" fmla="*/ 352816 w 3983765"/>
                  <a:gd name="connsiteY9" fmla="*/ 1104900 h 1990725"/>
                  <a:gd name="connsiteX10" fmla="*/ 508631 w 3983765"/>
                  <a:gd name="connsiteY10" fmla="*/ 1019175 h 1990725"/>
                  <a:gd name="connsiteX11" fmla="*/ 756308 w 3983765"/>
                  <a:gd name="connsiteY11" fmla="*/ 866775 h 1990725"/>
                  <a:gd name="connsiteX12" fmla="*/ 861096 w 3983765"/>
                  <a:gd name="connsiteY12" fmla="*/ 857250 h 1990725"/>
                  <a:gd name="connsiteX13" fmla="*/ 946831 w 3983765"/>
                  <a:gd name="connsiteY13" fmla="*/ 781050 h 1990725"/>
                  <a:gd name="connsiteX14" fmla="*/ 1018162 w 3983765"/>
                  <a:gd name="connsiteY14" fmla="*/ 800100 h 1990725"/>
                  <a:gd name="connsiteX15" fmla="*/ 1051232 w 3983765"/>
                  <a:gd name="connsiteY15" fmla="*/ 876300 h 1990725"/>
                  <a:gd name="connsiteX16" fmla="*/ 1115896 w 3983765"/>
                  <a:gd name="connsiteY16" fmla="*/ 742950 h 1990725"/>
                  <a:gd name="connsiteX17" fmla="*/ 1159912 w 3983765"/>
                  <a:gd name="connsiteY17" fmla="*/ 753636 h 1990725"/>
                  <a:gd name="connsiteX18" fmla="*/ 1272195 w 3983765"/>
                  <a:gd name="connsiteY18" fmla="*/ 590550 h 1990725"/>
                  <a:gd name="connsiteX19" fmla="*/ 1406641 w 3983765"/>
                  <a:gd name="connsiteY19" fmla="*/ 476258 h 1990725"/>
                  <a:gd name="connsiteX20" fmla="*/ 1620774 w 3983765"/>
                  <a:gd name="connsiteY20" fmla="*/ 361950 h 1990725"/>
                  <a:gd name="connsiteX21" fmla="*/ 1804184 w 3983765"/>
                  <a:gd name="connsiteY21" fmla="*/ 257175 h 1990725"/>
                  <a:gd name="connsiteX22" fmla="*/ 2004233 w 3983765"/>
                  <a:gd name="connsiteY22" fmla="*/ 161925 h 1990725"/>
                  <a:gd name="connsiteX23" fmla="*/ 2078004 w 3983765"/>
                  <a:gd name="connsiteY23" fmla="*/ 171450 h 1990725"/>
                  <a:gd name="connsiteX24" fmla="*/ 2506807 w 3983765"/>
                  <a:gd name="connsiteY24" fmla="*/ 28575 h 1990725"/>
                  <a:gd name="connsiteX25" fmla="*/ 2573482 w 3983765"/>
                  <a:gd name="connsiteY25" fmla="*/ 9525 h 1990725"/>
                  <a:gd name="connsiteX26" fmla="*/ 2687782 w 3983765"/>
                  <a:gd name="connsiteY26" fmla="*/ 19050 h 1990725"/>
                  <a:gd name="connsiteX27" fmla="*/ 2706832 w 3983765"/>
                  <a:gd name="connsiteY27" fmla="*/ 47625 h 1990725"/>
                  <a:gd name="connsiteX28" fmla="*/ 2716357 w 3983765"/>
                  <a:gd name="connsiteY28" fmla="*/ 95250 h 1990725"/>
                  <a:gd name="connsiteX29" fmla="*/ 2725882 w 3983765"/>
                  <a:gd name="connsiteY29" fmla="*/ 333375 h 1990725"/>
                  <a:gd name="connsiteX30" fmla="*/ 2754457 w 3983765"/>
                  <a:gd name="connsiteY30" fmla="*/ 495300 h 1990725"/>
                  <a:gd name="connsiteX31" fmla="*/ 2763982 w 3983765"/>
                  <a:gd name="connsiteY31" fmla="*/ 523875 h 1990725"/>
                  <a:gd name="connsiteX32" fmla="*/ 2783033 w 3983765"/>
                  <a:gd name="connsiteY32" fmla="*/ 647700 h 1990725"/>
                  <a:gd name="connsiteX33" fmla="*/ 2783030 w 3983765"/>
                  <a:gd name="connsiteY33" fmla="*/ 695325 h 1990725"/>
                  <a:gd name="connsiteX34" fmla="*/ 2783031 w 3983765"/>
                  <a:gd name="connsiteY34" fmla="*/ 742950 h 1990725"/>
                  <a:gd name="connsiteX35" fmla="*/ 2830657 w 3983765"/>
                  <a:gd name="connsiteY35" fmla="*/ 723900 h 1990725"/>
                  <a:gd name="connsiteX36" fmla="*/ 2840182 w 3983765"/>
                  <a:gd name="connsiteY36" fmla="*/ 876300 h 1990725"/>
                  <a:gd name="connsiteX37" fmla="*/ 2849707 w 3983765"/>
                  <a:gd name="connsiteY37" fmla="*/ 904875 h 1990725"/>
                  <a:gd name="connsiteX38" fmla="*/ 2840182 w 3983765"/>
                  <a:gd name="connsiteY38" fmla="*/ 952500 h 1990725"/>
                  <a:gd name="connsiteX39" fmla="*/ 2859232 w 3983765"/>
                  <a:gd name="connsiteY39" fmla="*/ 1000125 h 1990725"/>
                  <a:gd name="connsiteX40" fmla="*/ 2859232 w 3983765"/>
                  <a:gd name="connsiteY40" fmla="*/ 1028700 h 1990725"/>
                  <a:gd name="connsiteX41" fmla="*/ 2868757 w 3983765"/>
                  <a:gd name="connsiteY41" fmla="*/ 1076325 h 1990725"/>
                  <a:gd name="connsiteX42" fmla="*/ 2868757 w 3983765"/>
                  <a:gd name="connsiteY42" fmla="*/ 1123950 h 1990725"/>
                  <a:gd name="connsiteX43" fmla="*/ 2878282 w 3983765"/>
                  <a:gd name="connsiteY43" fmla="*/ 1162050 h 1990725"/>
                  <a:gd name="connsiteX44" fmla="*/ 2868757 w 3983765"/>
                  <a:gd name="connsiteY44" fmla="*/ 1181100 h 1990725"/>
                  <a:gd name="connsiteX45" fmla="*/ 2887807 w 3983765"/>
                  <a:gd name="connsiteY45" fmla="*/ 1219200 h 1990725"/>
                  <a:gd name="connsiteX46" fmla="*/ 2887807 w 3983765"/>
                  <a:gd name="connsiteY46" fmla="*/ 1266825 h 1990725"/>
                  <a:gd name="connsiteX47" fmla="*/ 2906857 w 3983765"/>
                  <a:gd name="connsiteY47" fmla="*/ 1314450 h 1990725"/>
                  <a:gd name="connsiteX48" fmla="*/ 2906857 w 3983765"/>
                  <a:gd name="connsiteY48" fmla="*/ 1362075 h 1990725"/>
                  <a:gd name="connsiteX49" fmla="*/ 2944957 w 3983765"/>
                  <a:gd name="connsiteY49" fmla="*/ 1400175 h 1990725"/>
                  <a:gd name="connsiteX50" fmla="*/ 2973532 w 3983765"/>
                  <a:gd name="connsiteY50" fmla="*/ 1362075 h 1990725"/>
                  <a:gd name="connsiteX51" fmla="*/ 2983057 w 3983765"/>
                  <a:gd name="connsiteY51" fmla="*/ 1314450 h 1990725"/>
                  <a:gd name="connsiteX52" fmla="*/ 3002107 w 3983765"/>
                  <a:gd name="connsiteY52" fmla="*/ 1257300 h 1990725"/>
                  <a:gd name="connsiteX53" fmla="*/ 3002107 w 3983765"/>
                  <a:gd name="connsiteY53" fmla="*/ 1219200 h 1990725"/>
                  <a:gd name="connsiteX54" fmla="*/ 3021157 w 3983765"/>
                  <a:gd name="connsiteY54" fmla="*/ 1152525 h 1990725"/>
                  <a:gd name="connsiteX55" fmla="*/ 3011632 w 3983765"/>
                  <a:gd name="connsiteY55" fmla="*/ 1085850 h 1990725"/>
                  <a:gd name="connsiteX56" fmla="*/ 3021157 w 3983765"/>
                  <a:gd name="connsiteY56" fmla="*/ 1057275 h 1990725"/>
                  <a:gd name="connsiteX57" fmla="*/ 3040207 w 3983765"/>
                  <a:gd name="connsiteY57" fmla="*/ 990600 h 1990725"/>
                  <a:gd name="connsiteX58" fmla="*/ 3049732 w 3983765"/>
                  <a:gd name="connsiteY58" fmla="*/ 942975 h 1990725"/>
                  <a:gd name="connsiteX59" fmla="*/ 3059257 w 3983765"/>
                  <a:gd name="connsiteY59" fmla="*/ 895350 h 1990725"/>
                  <a:gd name="connsiteX60" fmla="*/ 3078307 w 3983765"/>
                  <a:gd name="connsiteY60" fmla="*/ 847725 h 1990725"/>
                  <a:gd name="connsiteX61" fmla="*/ 3125932 w 3983765"/>
                  <a:gd name="connsiteY61" fmla="*/ 904875 h 1990725"/>
                  <a:gd name="connsiteX62" fmla="*/ 3125932 w 3983765"/>
                  <a:gd name="connsiteY62" fmla="*/ 952500 h 1990725"/>
                  <a:gd name="connsiteX63" fmla="*/ 3192610 w 3983765"/>
                  <a:gd name="connsiteY63" fmla="*/ 1047750 h 1990725"/>
                  <a:gd name="connsiteX64" fmla="*/ 3259284 w 3983765"/>
                  <a:gd name="connsiteY64" fmla="*/ 962025 h 1990725"/>
                  <a:gd name="connsiteX65" fmla="*/ 3287857 w 3983765"/>
                  <a:gd name="connsiteY65" fmla="*/ 1019175 h 1990725"/>
                  <a:gd name="connsiteX66" fmla="*/ 3297382 w 3983765"/>
                  <a:gd name="connsiteY66" fmla="*/ 819150 h 1990725"/>
                  <a:gd name="connsiteX67" fmla="*/ 3345007 w 3983765"/>
                  <a:gd name="connsiteY67" fmla="*/ 762000 h 1990725"/>
                  <a:gd name="connsiteX68" fmla="*/ 3402157 w 3983765"/>
                  <a:gd name="connsiteY68" fmla="*/ 762000 h 1990725"/>
                  <a:gd name="connsiteX69" fmla="*/ 3459307 w 3983765"/>
                  <a:gd name="connsiteY69" fmla="*/ 771525 h 1990725"/>
                  <a:gd name="connsiteX70" fmla="*/ 3516458 w 3983765"/>
                  <a:gd name="connsiteY70" fmla="*/ 790575 h 1990725"/>
                  <a:gd name="connsiteX71" fmla="*/ 3525982 w 3983765"/>
                  <a:gd name="connsiteY71" fmla="*/ 857250 h 1990725"/>
                  <a:gd name="connsiteX72" fmla="*/ 3545032 w 3983765"/>
                  <a:gd name="connsiteY72" fmla="*/ 914400 h 1990725"/>
                  <a:gd name="connsiteX73" fmla="*/ 3564082 w 3983765"/>
                  <a:gd name="connsiteY73" fmla="*/ 971550 h 1990725"/>
                  <a:gd name="connsiteX74" fmla="*/ 3583132 w 3983765"/>
                  <a:gd name="connsiteY74" fmla="*/ 1028700 h 1990725"/>
                  <a:gd name="connsiteX75" fmla="*/ 3573607 w 3983765"/>
                  <a:gd name="connsiteY75" fmla="*/ 1057275 h 1990725"/>
                  <a:gd name="connsiteX76" fmla="*/ 3602182 w 3983765"/>
                  <a:gd name="connsiteY76" fmla="*/ 1114425 h 1990725"/>
                  <a:gd name="connsiteX77" fmla="*/ 3602182 w 3983765"/>
                  <a:gd name="connsiteY77" fmla="*/ 1162050 h 1990725"/>
                  <a:gd name="connsiteX78" fmla="*/ 3602182 w 3983765"/>
                  <a:gd name="connsiteY78" fmla="*/ 1209675 h 1990725"/>
                  <a:gd name="connsiteX79" fmla="*/ 3583132 w 3983765"/>
                  <a:gd name="connsiteY79" fmla="*/ 1238250 h 1990725"/>
                  <a:gd name="connsiteX80" fmla="*/ 3592657 w 3983765"/>
                  <a:gd name="connsiteY80" fmla="*/ 1276350 h 1990725"/>
                  <a:gd name="connsiteX81" fmla="*/ 3602182 w 3983765"/>
                  <a:gd name="connsiteY81" fmla="*/ 1333500 h 1990725"/>
                  <a:gd name="connsiteX82" fmla="*/ 3621232 w 3983765"/>
                  <a:gd name="connsiteY82" fmla="*/ 1390650 h 1990725"/>
                  <a:gd name="connsiteX83" fmla="*/ 3621232 w 3983765"/>
                  <a:gd name="connsiteY83" fmla="*/ 1447800 h 1990725"/>
                  <a:gd name="connsiteX84" fmla="*/ 3640282 w 3983765"/>
                  <a:gd name="connsiteY84" fmla="*/ 1504950 h 1990725"/>
                  <a:gd name="connsiteX85" fmla="*/ 3659332 w 3983765"/>
                  <a:gd name="connsiteY85" fmla="*/ 1562100 h 1990725"/>
                  <a:gd name="connsiteX86" fmla="*/ 3668857 w 3983765"/>
                  <a:gd name="connsiteY86" fmla="*/ 1590675 h 1990725"/>
                  <a:gd name="connsiteX87" fmla="*/ 3668857 w 3983765"/>
                  <a:gd name="connsiteY87" fmla="*/ 1638300 h 1990725"/>
                  <a:gd name="connsiteX88" fmla="*/ 3687907 w 3983765"/>
                  <a:gd name="connsiteY88" fmla="*/ 1685925 h 1990725"/>
                  <a:gd name="connsiteX89" fmla="*/ 3687907 w 3983765"/>
                  <a:gd name="connsiteY89" fmla="*/ 1743075 h 1990725"/>
                  <a:gd name="connsiteX90" fmla="*/ 3697432 w 3983765"/>
                  <a:gd name="connsiteY90" fmla="*/ 1800225 h 1990725"/>
                  <a:gd name="connsiteX91" fmla="*/ 3687907 w 3983765"/>
                  <a:gd name="connsiteY91" fmla="*/ 1838325 h 1990725"/>
                  <a:gd name="connsiteX92" fmla="*/ 3697432 w 3983765"/>
                  <a:gd name="connsiteY92" fmla="*/ 1876425 h 1990725"/>
                  <a:gd name="connsiteX93" fmla="*/ 3716482 w 3983765"/>
                  <a:gd name="connsiteY93" fmla="*/ 1933575 h 1990725"/>
                  <a:gd name="connsiteX94" fmla="*/ 3687907 w 3983765"/>
                  <a:gd name="connsiteY94" fmla="*/ 1962150 h 1990725"/>
                  <a:gd name="connsiteX95" fmla="*/ 3716482 w 3983765"/>
                  <a:gd name="connsiteY95" fmla="*/ 1990725 h 1990725"/>
                  <a:gd name="connsiteX96" fmla="*/ 3764107 w 3983765"/>
                  <a:gd name="connsiteY96" fmla="*/ 1924050 h 1990725"/>
                  <a:gd name="connsiteX97" fmla="*/ 3764107 w 3983765"/>
                  <a:gd name="connsiteY97" fmla="*/ 1857375 h 1990725"/>
                  <a:gd name="connsiteX98" fmla="*/ 3773632 w 3983765"/>
                  <a:gd name="connsiteY98" fmla="*/ 1800225 h 1990725"/>
                  <a:gd name="connsiteX99" fmla="*/ 3773632 w 3983765"/>
                  <a:gd name="connsiteY99" fmla="*/ 1752600 h 1990725"/>
                  <a:gd name="connsiteX100" fmla="*/ 3773632 w 3983765"/>
                  <a:gd name="connsiteY100" fmla="*/ 1685925 h 1990725"/>
                  <a:gd name="connsiteX101" fmla="*/ 3783157 w 3983765"/>
                  <a:gd name="connsiteY101" fmla="*/ 1628775 h 1990725"/>
                  <a:gd name="connsiteX102" fmla="*/ 3792682 w 3983765"/>
                  <a:gd name="connsiteY102" fmla="*/ 1562100 h 1990725"/>
                  <a:gd name="connsiteX103" fmla="*/ 3783157 w 3983765"/>
                  <a:gd name="connsiteY103" fmla="*/ 1504950 h 1990725"/>
                  <a:gd name="connsiteX104" fmla="*/ 3811732 w 3983765"/>
                  <a:gd name="connsiteY104" fmla="*/ 1457325 h 1990725"/>
                  <a:gd name="connsiteX105" fmla="*/ 3783157 w 3983765"/>
                  <a:gd name="connsiteY105" fmla="*/ 1419225 h 1990725"/>
                  <a:gd name="connsiteX106" fmla="*/ 3811732 w 3983765"/>
                  <a:gd name="connsiteY106" fmla="*/ 1352550 h 1990725"/>
                  <a:gd name="connsiteX107" fmla="*/ 3811732 w 3983765"/>
                  <a:gd name="connsiteY107" fmla="*/ 1285875 h 1990725"/>
                  <a:gd name="connsiteX108" fmla="*/ 3792682 w 3983765"/>
                  <a:gd name="connsiteY108" fmla="*/ 1238250 h 1990725"/>
                  <a:gd name="connsiteX109" fmla="*/ 3802207 w 3983765"/>
                  <a:gd name="connsiteY109" fmla="*/ 1181100 h 1990725"/>
                  <a:gd name="connsiteX110" fmla="*/ 3802207 w 3983765"/>
                  <a:gd name="connsiteY110" fmla="*/ 1152525 h 1990725"/>
                  <a:gd name="connsiteX111" fmla="*/ 3811732 w 3983765"/>
                  <a:gd name="connsiteY111" fmla="*/ 1085850 h 1990725"/>
                  <a:gd name="connsiteX112" fmla="*/ 3811732 w 3983765"/>
                  <a:gd name="connsiteY112" fmla="*/ 1047750 h 1990725"/>
                  <a:gd name="connsiteX113" fmla="*/ 3802207 w 3983765"/>
                  <a:gd name="connsiteY113" fmla="*/ 981075 h 1990725"/>
                  <a:gd name="connsiteX114" fmla="*/ 3811732 w 3983765"/>
                  <a:gd name="connsiteY114" fmla="*/ 933450 h 1990725"/>
                  <a:gd name="connsiteX115" fmla="*/ 3830782 w 3983765"/>
                  <a:gd name="connsiteY115" fmla="*/ 866775 h 1990725"/>
                  <a:gd name="connsiteX116" fmla="*/ 3849832 w 3983765"/>
                  <a:gd name="connsiteY116" fmla="*/ 819150 h 1990725"/>
                  <a:gd name="connsiteX117" fmla="*/ 3830782 w 3983765"/>
                  <a:gd name="connsiteY117" fmla="*/ 781050 h 1990725"/>
                  <a:gd name="connsiteX118" fmla="*/ 3849832 w 3983765"/>
                  <a:gd name="connsiteY118" fmla="*/ 685800 h 1990725"/>
                  <a:gd name="connsiteX119" fmla="*/ 3916511 w 3983765"/>
                  <a:gd name="connsiteY119" fmla="*/ 742950 h 1990725"/>
                  <a:gd name="connsiteX120" fmla="*/ 3916507 w 3983765"/>
                  <a:gd name="connsiteY120" fmla="*/ 533400 h 1990725"/>
                  <a:gd name="connsiteX121" fmla="*/ 3926032 w 3983765"/>
                  <a:gd name="connsiteY121" fmla="*/ 485775 h 1990725"/>
                  <a:gd name="connsiteX122" fmla="*/ 3926032 w 3983765"/>
                  <a:gd name="connsiteY122" fmla="*/ 428625 h 1990725"/>
                  <a:gd name="connsiteX123" fmla="*/ 3945082 w 3983765"/>
                  <a:gd name="connsiteY123" fmla="*/ 361950 h 1990725"/>
                  <a:gd name="connsiteX124" fmla="*/ 3935557 w 3983765"/>
                  <a:gd name="connsiteY124" fmla="*/ 314325 h 1990725"/>
                  <a:gd name="connsiteX125" fmla="*/ 3935557 w 3983765"/>
                  <a:gd name="connsiteY125" fmla="*/ 247650 h 1990725"/>
                  <a:gd name="connsiteX126" fmla="*/ 3945082 w 3983765"/>
                  <a:gd name="connsiteY126" fmla="*/ 190500 h 1990725"/>
                  <a:gd name="connsiteX127" fmla="*/ 3973657 w 3983765"/>
                  <a:gd name="connsiteY127" fmla="*/ 142875 h 1990725"/>
                  <a:gd name="connsiteX128" fmla="*/ 3954607 w 3983765"/>
                  <a:gd name="connsiteY128" fmla="*/ 95250 h 1990725"/>
                  <a:gd name="connsiteX129" fmla="*/ 3983182 w 3983765"/>
                  <a:gd name="connsiteY129" fmla="*/ 57150 h 1990725"/>
                  <a:gd name="connsiteX130" fmla="*/ 3973657 w 3983765"/>
                  <a:gd name="connsiteY130" fmla="*/ 0 h 1990725"/>
                  <a:gd name="connsiteX0" fmla="*/ 133873 w 4004398"/>
                  <a:gd name="connsiteY0" fmla="*/ 476250 h 1990725"/>
                  <a:gd name="connsiteX1" fmla="*/ 124349 w 4004398"/>
                  <a:gd name="connsiteY1" fmla="*/ 476250 h 1990725"/>
                  <a:gd name="connsiteX2" fmla="*/ 88973 w 4004398"/>
                  <a:gd name="connsiteY2" fmla="*/ 533400 h 1990725"/>
                  <a:gd name="connsiteX3" fmla="*/ 45103 w 4004398"/>
                  <a:gd name="connsiteY3" fmla="*/ 476250 h 1990725"/>
                  <a:gd name="connsiteX4" fmla="*/ 25867 w 4004398"/>
                  <a:gd name="connsiteY4" fmla="*/ 400050 h 1990725"/>
                  <a:gd name="connsiteX5" fmla="*/ 24801 w 4004398"/>
                  <a:gd name="connsiteY5" fmla="*/ 333375 h 1990725"/>
                  <a:gd name="connsiteX6" fmla="*/ 1583 w 4004398"/>
                  <a:gd name="connsiteY6" fmla="*/ 257175 h 1990725"/>
                  <a:gd name="connsiteX7" fmla="*/ 75204 w 4004398"/>
                  <a:gd name="connsiteY7" fmla="*/ 590550 h 1990725"/>
                  <a:gd name="connsiteX8" fmla="*/ 122833 w 4004398"/>
                  <a:gd name="connsiteY8" fmla="*/ 466725 h 1990725"/>
                  <a:gd name="connsiteX9" fmla="*/ 233951 w 4004398"/>
                  <a:gd name="connsiteY9" fmla="*/ 809625 h 1990725"/>
                  <a:gd name="connsiteX10" fmla="*/ 373449 w 4004398"/>
                  <a:gd name="connsiteY10" fmla="*/ 1104900 h 1990725"/>
                  <a:gd name="connsiteX11" fmla="*/ 529264 w 4004398"/>
                  <a:gd name="connsiteY11" fmla="*/ 1019175 h 1990725"/>
                  <a:gd name="connsiteX12" fmla="*/ 776941 w 4004398"/>
                  <a:gd name="connsiteY12" fmla="*/ 866775 h 1990725"/>
                  <a:gd name="connsiteX13" fmla="*/ 881729 w 4004398"/>
                  <a:gd name="connsiteY13" fmla="*/ 857250 h 1990725"/>
                  <a:gd name="connsiteX14" fmla="*/ 967464 w 4004398"/>
                  <a:gd name="connsiteY14" fmla="*/ 781050 h 1990725"/>
                  <a:gd name="connsiteX15" fmla="*/ 1038795 w 4004398"/>
                  <a:gd name="connsiteY15" fmla="*/ 800100 h 1990725"/>
                  <a:gd name="connsiteX16" fmla="*/ 1071865 w 4004398"/>
                  <a:gd name="connsiteY16" fmla="*/ 876300 h 1990725"/>
                  <a:gd name="connsiteX17" fmla="*/ 1136529 w 4004398"/>
                  <a:gd name="connsiteY17" fmla="*/ 742950 h 1990725"/>
                  <a:gd name="connsiteX18" fmla="*/ 1180545 w 4004398"/>
                  <a:gd name="connsiteY18" fmla="*/ 753636 h 1990725"/>
                  <a:gd name="connsiteX19" fmla="*/ 1292828 w 4004398"/>
                  <a:gd name="connsiteY19" fmla="*/ 590550 h 1990725"/>
                  <a:gd name="connsiteX20" fmla="*/ 1427274 w 4004398"/>
                  <a:gd name="connsiteY20" fmla="*/ 476258 h 1990725"/>
                  <a:gd name="connsiteX21" fmla="*/ 1641407 w 4004398"/>
                  <a:gd name="connsiteY21" fmla="*/ 361950 h 1990725"/>
                  <a:gd name="connsiteX22" fmla="*/ 1824817 w 4004398"/>
                  <a:gd name="connsiteY22" fmla="*/ 257175 h 1990725"/>
                  <a:gd name="connsiteX23" fmla="*/ 2024866 w 4004398"/>
                  <a:gd name="connsiteY23" fmla="*/ 161925 h 1990725"/>
                  <a:gd name="connsiteX24" fmla="*/ 2098637 w 4004398"/>
                  <a:gd name="connsiteY24" fmla="*/ 171450 h 1990725"/>
                  <a:gd name="connsiteX25" fmla="*/ 2527440 w 4004398"/>
                  <a:gd name="connsiteY25" fmla="*/ 28575 h 1990725"/>
                  <a:gd name="connsiteX26" fmla="*/ 2594115 w 4004398"/>
                  <a:gd name="connsiteY26" fmla="*/ 9525 h 1990725"/>
                  <a:gd name="connsiteX27" fmla="*/ 2708415 w 4004398"/>
                  <a:gd name="connsiteY27" fmla="*/ 19050 h 1990725"/>
                  <a:gd name="connsiteX28" fmla="*/ 2727465 w 4004398"/>
                  <a:gd name="connsiteY28" fmla="*/ 47625 h 1990725"/>
                  <a:gd name="connsiteX29" fmla="*/ 2736990 w 4004398"/>
                  <a:gd name="connsiteY29" fmla="*/ 95250 h 1990725"/>
                  <a:gd name="connsiteX30" fmla="*/ 2746515 w 4004398"/>
                  <a:gd name="connsiteY30" fmla="*/ 333375 h 1990725"/>
                  <a:gd name="connsiteX31" fmla="*/ 2775090 w 4004398"/>
                  <a:gd name="connsiteY31" fmla="*/ 495300 h 1990725"/>
                  <a:gd name="connsiteX32" fmla="*/ 2784615 w 4004398"/>
                  <a:gd name="connsiteY32" fmla="*/ 523875 h 1990725"/>
                  <a:gd name="connsiteX33" fmla="*/ 2803666 w 4004398"/>
                  <a:gd name="connsiteY33" fmla="*/ 647700 h 1990725"/>
                  <a:gd name="connsiteX34" fmla="*/ 2803663 w 4004398"/>
                  <a:gd name="connsiteY34" fmla="*/ 695325 h 1990725"/>
                  <a:gd name="connsiteX35" fmla="*/ 2803664 w 4004398"/>
                  <a:gd name="connsiteY35" fmla="*/ 742950 h 1990725"/>
                  <a:gd name="connsiteX36" fmla="*/ 2851290 w 4004398"/>
                  <a:gd name="connsiteY36" fmla="*/ 723900 h 1990725"/>
                  <a:gd name="connsiteX37" fmla="*/ 2860815 w 4004398"/>
                  <a:gd name="connsiteY37" fmla="*/ 876300 h 1990725"/>
                  <a:gd name="connsiteX38" fmla="*/ 2870340 w 4004398"/>
                  <a:gd name="connsiteY38" fmla="*/ 904875 h 1990725"/>
                  <a:gd name="connsiteX39" fmla="*/ 2860815 w 4004398"/>
                  <a:gd name="connsiteY39" fmla="*/ 952500 h 1990725"/>
                  <a:gd name="connsiteX40" fmla="*/ 2879865 w 4004398"/>
                  <a:gd name="connsiteY40" fmla="*/ 1000125 h 1990725"/>
                  <a:gd name="connsiteX41" fmla="*/ 2879865 w 4004398"/>
                  <a:gd name="connsiteY41" fmla="*/ 1028700 h 1990725"/>
                  <a:gd name="connsiteX42" fmla="*/ 2889390 w 4004398"/>
                  <a:gd name="connsiteY42" fmla="*/ 1076325 h 1990725"/>
                  <a:gd name="connsiteX43" fmla="*/ 2889390 w 4004398"/>
                  <a:gd name="connsiteY43" fmla="*/ 1123950 h 1990725"/>
                  <a:gd name="connsiteX44" fmla="*/ 2898915 w 4004398"/>
                  <a:gd name="connsiteY44" fmla="*/ 1162050 h 1990725"/>
                  <a:gd name="connsiteX45" fmla="*/ 2889390 w 4004398"/>
                  <a:gd name="connsiteY45" fmla="*/ 1181100 h 1990725"/>
                  <a:gd name="connsiteX46" fmla="*/ 2908440 w 4004398"/>
                  <a:gd name="connsiteY46" fmla="*/ 1219200 h 1990725"/>
                  <a:gd name="connsiteX47" fmla="*/ 2908440 w 4004398"/>
                  <a:gd name="connsiteY47" fmla="*/ 1266825 h 1990725"/>
                  <a:gd name="connsiteX48" fmla="*/ 2927490 w 4004398"/>
                  <a:gd name="connsiteY48" fmla="*/ 1314450 h 1990725"/>
                  <a:gd name="connsiteX49" fmla="*/ 2927490 w 4004398"/>
                  <a:gd name="connsiteY49" fmla="*/ 1362075 h 1990725"/>
                  <a:gd name="connsiteX50" fmla="*/ 2965590 w 4004398"/>
                  <a:gd name="connsiteY50" fmla="*/ 1400175 h 1990725"/>
                  <a:gd name="connsiteX51" fmla="*/ 2994165 w 4004398"/>
                  <a:gd name="connsiteY51" fmla="*/ 1362075 h 1990725"/>
                  <a:gd name="connsiteX52" fmla="*/ 3003690 w 4004398"/>
                  <a:gd name="connsiteY52" fmla="*/ 1314450 h 1990725"/>
                  <a:gd name="connsiteX53" fmla="*/ 3022740 w 4004398"/>
                  <a:gd name="connsiteY53" fmla="*/ 1257300 h 1990725"/>
                  <a:gd name="connsiteX54" fmla="*/ 3022740 w 4004398"/>
                  <a:gd name="connsiteY54" fmla="*/ 1219200 h 1990725"/>
                  <a:gd name="connsiteX55" fmla="*/ 3041790 w 4004398"/>
                  <a:gd name="connsiteY55" fmla="*/ 1152525 h 1990725"/>
                  <a:gd name="connsiteX56" fmla="*/ 3032265 w 4004398"/>
                  <a:gd name="connsiteY56" fmla="*/ 1085850 h 1990725"/>
                  <a:gd name="connsiteX57" fmla="*/ 3041790 w 4004398"/>
                  <a:gd name="connsiteY57" fmla="*/ 1057275 h 1990725"/>
                  <a:gd name="connsiteX58" fmla="*/ 3060840 w 4004398"/>
                  <a:gd name="connsiteY58" fmla="*/ 990600 h 1990725"/>
                  <a:gd name="connsiteX59" fmla="*/ 3070365 w 4004398"/>
                  <a:gd name="connsiteY59" fmla="*/ 942975 h 1990725"/>
                  <a:gd name="connsiteX60" fmla="*/ 3079890 w 4004398"/>
                  <a:gd name="connsiteY60" fmla="*/ 895350 h 1990725"/>
                  <a:gd name="connsiteX61" fmla="*/ 3098940 w 4004398"/>
                  <a:gd name="connsiteY61" fmla="*/ 847725 h 1990725"/>
                  <a:gd name="connsiteX62" fmla="*/ 3146565 w 4004398"/>
                  <a:gd name="connsiteY62" fmla="*/ 904875 h 1990725"/>
                  <a:gd name="connsiteX63" fmla="*/ 3146565 w 4004398"/>
                  <a:gd name="connsiteY63" fmla="*/ 952500 h 1990725"/>
                  <a:gd name="connsiteX64" fmla="*/ 3213243 w 4004398"/>
                  <a:gd name="connsiteY64" fmla="*/ 1047750 h 1990725"/>
                  <a:gd name="connsiteX65" fmla="*/ 3279917 w 4004398"/>
                  <a:gd name="connsiteY65" fmla="*/ 962025 h 1990725"/>
                  <a:gd name="connsiteX66" fmla="*/ 3308490 w 4004398"/>
                  <a:gd name="connsiteY66" fmla="*/ 1019175 h 1990725"/>
                  <a:gd name="connsiteX67" fmla="*/ 3318015 w 4004398"/>
                  <a:gd name="connsiteY67" fmla="*/ 819150 h 1990725"/>
                  <a:gd name="connsiteX68" fmla="*/ 3365640 w 4004398"/>
                  <a:gd name="connsiteY68" fmla="*/ 762000 h 1990725"/>
                  <a:gd name="connsiteX69" fmla="*/ 3422790 w 4004398"/>
                  <a:gd name="connsiteY69" fmla="*/ 762000 h 1990725"/>
                  <a:gd name="connsiteX70" fmla="*/ 3479940 w 4004398"/>
                  <a:gd name="connsiteY70" fmla="*/ 771525 h 1990725"/>
                  <a:gd name="connsiteX71" fmla="*/ 3537091 w 4004398"/>
                  <a:gd name="connsiteY71" fmla="*/ 790575 h 1990725"/>
                  <a:gd name="connsiteX72" fmla="*/ 3546615 w 4004398"/>
                  <a:gd name="connsiteY72" fmla="*/ 857250 h 1990725"/>
                  <a:gd name="connsiteX73" fmla="*/ 3565665 w 4004398"/>
                  <a:gd name="connsiteY73" fmla="*/ 914400 h 1990725"/>
                  <a:gd name="connsiteX74" fmla="*/ 3584715 w 4004398"/>
                  <a:gd name="connsiteY74" fmla="*/ 971550 h 1990725"/>
                  <a:gd name="connsiteX75" fmla="*/ 3603765 w 4004398"/>
                  <a:gd name="connsiteY75" fmla="*/ 1028700 h 1990725"/>
                  <a:gd name="connsiteX76" fmla="*/ 3594240 w 4004398"/>
                  <a:gd name="connsiteY76" fmla="*/ 1057275 h 1990725"/>
                  <a:gd name="connsiteX77" fmla="*/ 3622815 w 4004398"/>
                  <a:gd name="connsiteY77" fmla="*/ 1114425 h 1990725"/>
                  <a:gd name="connsiteX78" fmla="*/ 3622815 w 4004398"/>
                  <a:gd name="connsiteY78" fmla="*/ 1162050 h 1990725"/>
                  <a:gd name="connsiteX79" fmla="*/ 3622815 w 4004398"/>
                  <a:gd name="connsiteY79" fmla="*/ 1209675 h 1990725"/>
                  <a:gd name="connsiteX80" fmla="*/ 3603765 w 4004398"/>
                  <a:gd name="connsiteY80" fmla="*/ 1238250 h 1990725"/>
                  <a:gd name="connsiteX81" fmla="*/ 3613290 w 4004398"/>
                  <a:gd name="connsiteY81" fmla="*/ 1276350 h 1990725"/>
                  <a:gd name="connsiteX82" fmla="*/ 3622815 w 4004398"/>
                  <a:gd name="connsiteY82" fmla="*/ 1333500 h 1990725"/>
                  <a:gd name="connsiteX83" fmla="*/ 3641865 w 4004398"/>
                  <a:gd name="connsiteY83" fmla="*/ 1390650 h 1990725"/>
                  <a:gd name="connsiteX84" fmla="*/ 3641865 w 4004398"/>
                  <a:gd name="connsiteY84" fmla="*/ 1447800 h 1990725"/>
                  <a:gd name="connsiteX85" fmla="*/ 3660915 w 4004398"/>
                  <a:gd name="connsiteY85" fmla="*/ 1504950 h 1990725"/>
                  <a:gd name="connsiteX86" fmla="*/ 3679965 w 4004398"/>
                  <a:gd name="connsiteY86" fmla="*/ 1562100 h 1990725"/>
                  <a:gd name="connsiteX87" fmla="*/ 3689490 w 4004398"/>
                  <a:gd name="connsiteY87" fmla="*/ 1590675 h 1990725"/>
                  <a:gd name="connsiteX88" fmla="*/ 3689490 w 4004398"/>
                  <a:gd name="connsiteY88" fmla="*/ 1638300 h 1990725"/>
                  <a:gd name="connsiteX89" fmla="*/ 3708540 w 4004398"/>
                  <a:gd name="connsiteY89" fmla="*/ 1685925 h 1990725"/>
                  <a:gd name="connsiteX90" fmla="*/ 3708540 w 4004398"/>
                  <a:gd name="connsiteY90" fmla="*/ 1743075 h 1990725"/>
                  <a:gd name="connsiteX91" fmla="*/ 3718065 w 4004398"/>
                  <a:gd name="connsiteY91" fmla="*/ 1800225 h 1990725"/>
                  <a:gd name="connsiteX92" fmla="*/ 3708540 w 4004398"/>
                  <a:gd name="connsiteY92" fmla="*/ 1838325 h 1990725"/>
                  <a:gd name="connsiteX93" fmla="*/ 3718065 w 4004398"/>
                  <a:gd name="connsiteY93" fmla="*/ 1876425 h 1990725"/>
                  <a:gd name="connsiteX94" fmla="*/ 3737115 w 4004398"/>
                  <a:gd name="connsiteY94" fmla="*/ 1933575 h 1990725"/>
                  <a:gd name="connsiteX95" fmla="*/ 3708540 w 4004398"/>
                  <a:gd name="connsiteY95" fmla="*/ 1962150 h 1990725"/>
                  <a:gd name="connsiteX96" fmla="*/ 3737115 w 4004398"/>
                  <a:gd name="connsiteY96" fmla="*/ 1990725 h 1990725"/>
                  <a:gd name="connsiteX97" fmla="*/ 3784740 w 4004398"/>
                  <a:gd name="connsiteY97" fmla="*/ 1924050 h 1990725"/>
                  <a:gd name="connsiteX98" fmla="*/ 3784740 w 4004398"/>
                  <a:gd name="connsiteY98" fmla="*/ 1857375 h 1990725"/>
                  <a:gd name="connsiteX99" fmla="*/ 3794265 w 4004398"/>
                  <a:gd name="connsiteY99" fmla="*/ 1800225 h 1990725"/>
                  <a:gd name="connsiteX100" fmla="*/ 3794265 w 4004398"/>
                  <a:gd name="connsiteY100" fmla="*/ 1752600 h 1990725"/>
                  <a:gd name="connsiteX101" fmla="*/ 3794265 w 4004398"/>
                  <a:gd name="connsiteY101" fmla="*/ 1685925 h 1990725"/>
                  <a:gd name="connsiteX102" fmla="*/ 3803790 w 4004398"/>
                  <a:gd name="connsiteY102" fmla="*/ 1628775 h 1990725"/>
                  <a:gd name="connsiteX103" fmla="*/ 3813315 w 4004398"/>
                  <a:gd name="connsiteY103" fmla="*/ 1562100 h 1990725"/>
                  <a:gd name="connsiteX104" fmla="*/ 3803790 w 4004398"/>
                  <a:gd name="connsiteY104" fmla="*/ 1504950 h 1990725"/>
                  <a:gd name="connsiteX105" fmla="*/ 3832365 w 4004398"/>
                  <a:gd name="connsiteY105" fmla="*/ 1457325 h 1990725"/>
                  <a:gd name="connsiteX106" fmla="*/ 3803790 w 4004398"/>
                  <a:gd name="connsiteY106" fmla="*/ 1419225 h 1990725"/>
                  <a:gd name="connsiteX107" fmla="*/ 3832365 w 4004398"/>
                  <a:gd name="connsiteY107" fmla="*/ 1352550 h 1990725"/>
                  <a:gd name="connsiteX108" fmla="*/ 3832365 w 4004398"/>
                  <a:gd name="connsiteY108" fmla="*/ 1285875 h 1990725"/>
                  <a:gd name="connsiteX109" fmla="*/ 3813315 w 4004398"/>
                  <a:gd name="connsiteY109" fmla="*/ 1238250 h 1990725"/>
                  <a:gd name="connsiteX110" fmla="*/ 3822840 w 4004398"/>
                  <a:gd name="connsiteY110" fmla="*/ 1181100 h 1990725"/>
                  <a:gd name="connsiteX111" fmla="*/ 3822840 w 4004398"/>
                  <a:gd name="connsiteY111" fmla="*/ 1152525 h 1990725"/>
                  <a:gd name="connsiteX112" fmla="*/ 3832365 w 4004398"/>
                  <a:gd name="connsiteY112" fmla="*/ 1085850 h 1990725"/>
                  <a:gd name="connsiteX113" fmla="*/ 3832365 w 4004398"/>
                  <a:gd name="connsiteY113" fmla="*/ 1047750 h 1990725"/>
                  <a:gd name="connsiteX114" fmla="*/ 3822840 w 4004398"/>
                  <a:gd name="connsiteY114" fmla="*/ 981075 h 1990725"/>
                  <a:gd name="connsiteX115" fmla="*/ 3832365 w 4004398"/>
                  <a:gd name="connsiteY115" fmla="*/ 933450 h 1990725"/>
                  <a:gd name="connsiteX116" fmla="*/ 3851415 w 4004398"/>
                  <a:gd name="connsiteY116" fmla="*/ 866775 h 1990725"/>
                  <a:gd name="connsiteX117" fmla="*/ 3870465 w 4004398"/>
                  <a:gd name="connsiteY117" fmla="*/ 819150 h 1990725"/>
                  <a:gd name="connsiteX118" fmla="*/ 3851415 w 4004398"/>
                  <a:gd name="connsiteY118" fmla="*/ 781050 h 1990725"/>
                  <a:gd name="connsiteX119" fmla="*/ 3870465 w 4004398"/>
                  <a:gd name="connsiteY119" fmla="*/ 685800 h 1990725"/>
                  <a:gd name="connsiteX120" fmla="*/ 3937144 w 4004398"/>
                  <a:gd name="connsiteY120" fmla="*/ 742950 h 1990725"/>
                  <a:gd name="connsiteX121" fmla="*/ 3937140 w 4004398"/>
                  <a:gd name="connsiteY121" fmla="*/ 533400 h 1990725"/>
                  <a:gd name="connsiteX122" fmla="*/ 3946665 w 4004398"/>
                  <a:gd name="connsiteY122" fmla="*/ 485775 h 1990725"/>
                  <a:gd name="connsiteX123" fmla="*/ 3946665 w 4004398"/>
                  <a:gd name="connsiteY123" fmla="*/ 428625 h 1990725"/>
                  <a:gd name="connsiteX124" fmla="*/ 3965715 w 4004398"/>
                  <a:gd name="connsiteY124" fmla="*/ 361950 h 1990725"/>
                  <a:gd name="connsiteX125" fmla="*/ 3956190 w 4004398"/>
                  <a:gd name="connsiteY125" fmla="*/ 314325 h 1990725"/>
                  <a:gd name="connsiteX126" fmla="*/ 3956190 w 4004398"/>
                  <a:gd name="connsiteY126" fmla="*/ 247650 h 1990725"/>
                  <a:gd name="connsiteX127" fmla="*/ 3965715 w 4004398"/>
                  <a:gd name="connsiteY127" fmla="*/ 190500 h 1990725"/>
                  <a:gd name="connsiteX128" fmla="*/ 3994290 w 4004398"/>
                  <a:gd name="connsiteY128" fmla="*/ 142875 h 1990725"/>
                  <a:gd name="connsiteX129" fmla="*/ 3975240 w 4004398"/>
                  <a:gd name="connsiteY129" fmla="*/ 95250 h 1990725"/>
                  <a:gd name="connsiteX130" fmla="*/ 4003815 w 4004398"/>
                  <a:gd name="connsiteY130" fmla="*/ 57150 h 1990725"/>
                  <a:gd name="connsiteX131" fmla="*/ 3994290 w 4004398"/>
                  <a:gd name="connsiteY131" fmla="*/ 0 h 1990725"/>
                  <a:gd name="connsiteX0" fmla="*/ 139861 w 4010386"/>
                  <a:gd name="connsiteY0" fmla="*/ 476250 h 1990725"/>
                  <a:gd name="connsiteX1" fmla="*/ 130337 w 4010386"/>
                  <a:gd name="connsiteY1" fmla="*/ 476250 h 1990725"/>
                  <a:gd name="connsiteX2" fmla="*/ 94961 w 4010386"/>
                  <a:gd name="connsiteY2" fmla="*/ 533400 h 1990725"/>
                  <a:gd name="connsiteX3" fmla="*/ 51091 w 4010386"/>
                  <a:gd name="connsiteY3" fmla="*/ 476250 h 1990725"/>
                  <a:gd name="connsiteX4" fmla="*/ 31855 w 4010386"/>
                  <a:gd name="connsiteY4" fmla="*/ 400050 h 1990725"/>
                  <a:gd name="connsiteX5" fmla="*/ 30789 w 4010386"/>
                  <a:gd name="connsiteY5" fmla="*/ 333375 h 1990725"/>
                  <a:gd name="connsiteX6" fmla="*/ 7571 w 4010386"/>
                  <a:gd name="connsiteY6" fmla="*/ 257175 h 1990725"/>
                  <a:gd name="connsiteX7" fmla="*/ 5988 w 4010386"/>
                  <a:gd name="connsiteY7" fmla="*/ 161925 h 1990725"/>
                  <a:gd name="connsiteX8" fmla="*/ 81192 w 4010386"/>
                  <a:gd name="connsiteY8" fmla="*/ 590550 h 1990725"/>
                  <a:gd name="connsiteX9" fmla="*/ 128821 w 4010386"/>
                  <a:gd name="connsiteY9" fmla="*/ 466725 h 1990725"/>
                  <a:gd name="connsiteX10" fmla="*/ 239939 w 4010386"/>
                  <a:gd name="connsiteY10" fmla="*/ 809625 h 1990725"/>
                  <a:gd name="connsiteX11" fmla="*/ 379437 w 4010386"/>
                  <a:gd name="connsiteY11" fmla="*/ 1104900 h 1990725"/>
                  <a:gd name="connsiteX12" fmla="*/ 535252 w 4010386"/>
                  <a:gd name="connsiteY12" fmla="*/ 1019175 h 1990725"/>
                  <a:gd name="connsiteX13" fmla="*/ 782929 w 4010386"/>
                  <a:gd name="connsiteY13" fmla="*/ 866775 h 1990725"/>
                  <a:gd name="connsiteX14" fmla="*/ 887717 w 4010386"/>
                  <a:gd name="connsiteY14" fmla="*/ 857250 h 1990725"/>
                  <a:gd name="connsiteX15" fmla="*/ 973452 w 4010386"/>
                  <a:gd name="connsiteY15" fmla="*/ 781050 h 1990725"/>
                  <a:gd name="connsiteX16" fmla="*/ 1044783 w 4010386"/>
                  <a:gd name="connsiteY16" fmla="*/ 800100 h 1990725"/>
                  <a:gd name="connsiteX17" fmla="*/ 1077853 w 4010386"/>
                  <a:gd name="connsiteY17" fmla="*/ 876300 h 1990725"/>
                  <a:gd name="connsiteX18" fmla="*/ 1142517 w 4010386"/>
                  <a:gd name="connsiteY18" fmla="*/ 742950 h 1990725"/>
                  <a:gd name="connsiteX19" fmla="*/ 1186533 w 4010386"/>
                  <a:gd name="connsiteY19" fmla="*/ 753636 h 1990725"/>
                  <a:gd name="connsiteX20" fmla="*/ 1298816 w 4010386"/>
                  <a:gd name="connsiteY20" fmla="*/ 590550 h 1990725"/>
                  <a:gd name="connsiteX21" fmla="*/ 1433262 w 4010386"/>
                  <a:gd name="connsiteY21" fmla="*/ 476258 h 1990725"/>
                  <a:gd name="connsiteX22" fmla="*/ 1647395 w 4010386"/>
                  <a:gd name="connsiteY22" fmla="*/ 361950 h 1990725"/>
                  <a:gd name="connsiteX23" fmla="*/ 1830805 w 4010386"/>
                  <a:gd name="connsiteY23" fmla="*/ 257175 h 1990725"/>
                  <a:gd name="connsiteX24" fmla="*/ 2030854 w 4010386"/>
                  <a:gd name="connsiteY24" fmla="*/ 161925 h 1990725"/>
                  <a:gd name="connsiteX25" fmla="*/ 2104625 w 4010386"/>
                  <a:gd name="connsiteY25" fmla="*/ 171450 h 1990725"/>
                  <a:gd name="connsiteX26" fmla="*/ 2533428 w 4010386"/>
                  <a:gd name="connsiteY26" fmla="*/ 28575 h 1990725"/>
                  <a:gd name="connsiteX27" fmla="*/ 2600103 w 4010386"/>
                  <a:gd name="connsiteY27" fmla="*/ 9525 h 1990725"/>
                  <a:gd name="connsiteX28" fmla="*/ 2714403 w 4010386"/>
                  <a:gd name="connsiteY28" fmla="*/ 19050 h 1990725"/>
                  <a:gd name="connsiteX29" fmla="*/ 2733453 w 4010386"/>
                  <a:gd name="connsiteY29" fmla="*/ 47625 h 1990725"/>
                  <a:gd name="connsiteX30" fmla="*/ 2742978 w 4010386"/>
                  <a:gd name="connsiteY30" fmla="*/ 95250 h 1990725"/>
                  <a:gd name="connsiteX31" fmla="*/ 2752503 w 4010386"/>
                  <a:gd name="connsiteY31" fmla="*/ 333375 h 1990725"/>
                  <a:gd name="connsiteX32" fmla="*/ 2781078 w 4010386"/>
                  <a:gd name="connsiteY32" fmla="*/ 495300 h 1990725"/>
                  <a:gd name="connsiteX33" fmla="*/ 2790603 w 4010386"/>
                  <a:gd name="connsiteY33" fmla="*/ 523875 h 1990725"/>
                  <a:gd name="connsiteX34" fmla="*/ 2809654 w 4010386"/>
                  <a:gd name="connsiteY34" fmla="*/ 647700 h 1990725"/>
                  <a:gd name="connsiteX35" fmla="*/ 2809651 w 4010386"/>
                  <a:gd name="connsiteY35" fmla="*/ 695325 h 1990725"/>
                  <a:gd name="connsiteX36" fmla="*/ 2809652 w 4010386"/>
                  <a:gd name="connsiteY36" fmla="*/ 742950 h 1990725"/>
                  <a:gd name="connsiteX37" fmla="*/ 2857278 w 4010386"/>
                  <a:gd name="connsiteY37" fmla="*/ 723900 h 1990725"/>
                  <a:gd name="connsiteX38" fmla="*/ 2866803 w 4010386"/>
                  <a:gd name="connsiteY38" fmla="*/ 876300 h 1990725"/>
                  <a:gd name="connsiteX39" fmla="*/ 2876328 w 4010386"/>
                  <a:gd name="connsiteY39" fmla="*/ 904875 h 1990725"/>
                  <a:gd name="connsiteX40" fmla="*/ 2866803 w 4010386"/>
                  <a:gd name="connsiteY40" fmla="*/ 952500 h 1990725"/>
                  <a:gd name="connsiteX41" fmla="*/ 2885853 w 4010386"/>
                  <a:gd name="connsiteY41" fmla="*/ 1000125 h 1990725"/>
                  <a:gd name="connsiteX42" fmla="*/ 2885853 w 4010386"/>
                  <a:gd name="connsiteY42" fmla="*/ 1028700 h 1990725"/>
                  <a:gd name="connsiteX43" fmla="*/ 2895378 w 4010386"/>
                  <a:gd name="connsiteY43" fmla="*/ 1076325 h 1990725"/>
                  <a:gd name="connsiteX44" fmla="*/ 2895378 w 4010386"/>
                  <a:gd name="connsiteY44" fmla="*/ 1123950 h 1990725"/>
                  <a:gd name="connsiteX45" fmla="*/ 2904903 w 4010386"/>
                  <a:gd name="connsiteY45" fmla="*/ 1162050 h 1990725"/>
                  <a:gd name="connsiteX46" fmla="*/ 2895378 w 4010386"/>
                  <a:gd name="connsiteY46" fmla="*/ 1181100 h 1990725"/>
                  <a:gd name="connsiteX47" fmla="*/ 2914428 w 4010386"/>
                  <a:gd name="connsiteY47" fmla="*/ 1219200 h 1990725"/>
                  <a:gd name="connsiteX48" fmla="*/ 2914428 w 4010386"/>
                  <a:gd name="connsiteY48" fmla="*/ 1266825 h 1990725"/>
                  <a:gd name="connsiteX49" fmla="*/ 2933478 w 4010386"/>
                  <a:gd name="connsiteY49" fmla="*/ 1314450 h 1990725"/>
                  <a:gd name="connsiteX50" fmla="*/ 2933478 w 4010386"/>
                  <a:gd name="connsiteY50" fmla="*/ 1362075 h 1990725"/>
                  <a:gd name="connsiteX51" fmla="*/ 2971578 w 4010386"/>
                  <a:gd name="connsiteY51" fmla="*/ 1400175 h 1990725"/>
                  <a:gd name="connsiteX52" fmla="*/ 3000153 w 4010386"/>
                  <a:gd name="connsiteY52" fmla="*/ 1362075 h 1990725"/>
                  <a:gd name="connsiteX53" fmla="*/ 3009678 w 4010386"/>
                  <a:gd name="connsiteY53" fmla="*/ 1314450 h 1990725"/>
                  <a:gd name="connsiteX54" fmla="*/ 3028728 w 4010386"/>
                  <a:gd name="connsiteY54" fmla="*/ 1257300 h 1990725"/>
                  <a:gd name="connsiteX55" fmla="*/ 3028728 w 4010386"/>
                  <a:gd name="connsiteY55" fmla="*/ 1219200 h 1990725"/>
                  <a:gd name="connsiteX56" fmla="*/ 3047778 w 4010386"/>
                  <a:gd name="connsiteY56" fmla="*/ 1152525 h 1990725"/>
                  <a:gd name="connsiteX57" fmla="*/ 3038253 w 4010386"/>
                  <a:gd name="connsiteY57" fmla="*/ 1085850 h 1990725"/>
                  <a:gd name="connsiteX58" fmla="*/ 3047778 w 4010386"/>
                  <a:gd name="connsiteY58" fmla="*/ 1057275 h 1990725"/>
                  <a:gd name="connsiteX59" fmla="*/ 3066828 w 4010386"/>
                  <a:gd name="connsiteY59" fmla="*/ 990600 h 1990725"/>
                  <a:gd name="connsiteX60" fmla="*/ 3076353 w 4010386"/>
                  <a:gd name="connsiteY60" fmla="*/ 942975 h 1990725"/>
                  <a:gd name="connsiteX61" fmla="*/ 3085878 w 4010386"/>
                  <a:gd name="connsiteY61" fmla="*/ 895350 h 1990725"/>
                  <a:gd name="connsiteX62" fmla="*/ 3104928 w 4010386"/>
                  <a:gd name="connsiteY62" fmla="*/ 847725 h 1990725"/>
                  <a:gd name="connsiteX63" fmla="*/ 3152553 w 4010386"/>
                  <a:gd name="connsiteY63" fmla="*/ 904875 h 1990725"/>
                  <a:gd name="connsiteX64" fmla="*/ 3152553 w 4010386"/>
                  <a:gd name="connsiteY64" fmla="*/ 952500 h 1990725"/>
                  <a:gd name="connsiteX65" fmla="*/ 3219231 w 4010386"/>
                  <a:gd name="connsiteY65" fmla="*/ 1047750 h 1990725"/>
                  <a:gd name="connsiteX66" fmla="*/ 3285905 w 4010386"/>
                  <a:gd name="connsiteY66" fmla="*/ 962025 h 1990725"/>
                  <a:gd name="connsiteX67" fmla="*/ 3314478 w 4010386"/>
                  <a:gd name="connsiteY67" fmla="*/ 1019175 h 1990725"/>
                  <a:gd name="connsiteX68" fmla="*/ 3324003 w 4010386"/>
                  <a:gd name="connsiteY68" fmla="*/ 819150 h 1990725"/>
                  <a:gd name="connsiteX69" fmla="*/ 3371628 w 4010386"/>
                  <a:gd name="connsiteY69" fmla="*/ 762000 h 1990725"/>
                  <a:gd name="connsiteX70" fmla="*/ 3428778 w 4010386"/>
                  <a:gd name="connsiteY70" fmla="*/ 762000 h 1990725"/>
                  <a:gd name="connsiteX71" fmla="*/ 3485928 w 4010386"/>
                  <a:gd name="connsiteY71" fmla="*/ 771525 h 1990725"/>
                  <a:gd name="connsiteX72" fmla="*/ 3543079 w 4010386"/>
                  <a:gd name="connsiteY72" fmla="*/ 790575 h 1990725"/>
                  <a:gd name="connsiteX73" fmla="*/ 3552603 w 4010386"/>
                  <a:gd name="connsiteY73" fmla="*/ 857250 h 1990725"/>
                  <a:gd name="connsiteX74" fmla="*/ 3571653 w 4010386"/>
                  <a:gd name="connsiteY74" fmla="*/ 914400 h 1990725"/>
                  <a:gd name="connsiteX75" fmla="*/ 3590703 w 4010386"/>
                  <a:gd name="connsiteY75" fmla="*/ 971550 h 1990725"/>
                  <a:gd name="connsiteX76" fmla="*/ 3609753 w 4010386"/>
                  <a:gd name="connsiteY76" fmla="*/ 1028700 h 1990725"/>
                  <a:gd name="connsiteX77" fmla="*/ 3600228 w 4010386"/>
                  <a:gd name="connsiteY77" fmla="*/ 1057275 h 1990725"/>
                  <a:gd name="connsiteX78" fmla="*/ 3628803 w 4010386"/>
                  <a:gd name="connsiteY78" fmla="*/ 1114425 h 1990725"/>
                  <a:gd name="connsiteX79" fmla="*/ 3628803 w 4010386"/>
                  <a:gd name="connsiteY79" fmla="*/ 1162050 h 1990725"/>
                  <a:gd name="connsiteX80" fmla="*/ 3628803 w 4010386"/>
                  <a:gd name="connsiteY80" fmla="*/ 1209675 h 1990725"/>
                  <a:gd name="connsiteX81" fmla="*/ 3609753 w 4010386"/>
                  <a:gd name="connsiteY81" fmla="*/ 1238250 h 1990725"/>
                  <a:gd name="connsiteX82" fmla="*/ 3619278 w 4010386"/>
                  <a:gd name="connsiteY82" fmla="*/ 1276350 h 1990725"/>
                  <a:gd name="connsiteX83" fmla="*/ 3628803 w 4010386"/>
                  <a:gd name="connsiteY83" fmla="*/ 1333500 h 1990725"/>
                  <a:gd name="connsiteX84" fmla="*/ 3647853 w 4010386"/>
                  <a:gd name="connsiteY84" fmla="*/ 1390650 h 1990725"/>
                  <a:gd name="connsiteX85" fmla="*/ 3647853 w 4010386"/>
                  <a:gd name="connsiteY85" fmla="*/ 1447800 h 1990725"/>
                  <a:gd name="connsiteX86" fmla="*/ 3666903 w 4010386"/>
                  <a:gd name="connsiteY86" fmla="*/ 1504950 h 1990725"/>
                  <a:gd name="connsiteX87" fmla="*/ 3685953 w 4010386"/>
                  <a:gd name="connsiteY87" fmla="*/ 1562100 h 1990725"/>
                  <a:gd name="connsiteX88" fmla="*/ 3695478 w 4010386"/>
                  <a:gd name="connsiteY88" fmla="*/ 1590675 h 1990725"/>
                  <a:gd name="connsiteX89" fmla="*/ 3695478 w 4010386"/>
                  <a:gd name="connsiteY89" fmla="*/ 1638300 h 1990725"/>
                  <a:gd name="connsiteX90" fmla="*/ 3714528 w 4010386"/>
                  <a:gd name="connsiteY90" fmla="*/ 1685925 h 1990725"/>
                  <a:gd name="connsiteX91" fmla="*/ 3714528 w 4010386"/>
                  <a:gd name="connsiteY91" fmla="*/ 1743075 h 1990725"/>
                  <a:gd name="connsiteX92" fmla="*/ 3724053 w 4010386"/>
                  <a:gd name="connsiteY92" fmla="*/ 1800225 h 1990725"/>
                  <a:gd name="connsiteX93" fmla="*/ 3714528 w 4010386"/>
                  <a:gd name="connsiteY93" fmla="*/ 1838325 h 1990725"/>
                  <a:gd name="connsiteX94" fmla="*/ 3724053 w 4010386"/>
                  <a:gd name="connsiteY94" fmla="*/ 1876425 h 1990725"/>
                  <a:gd name="connsiteX95" fmla="*/ 3743103 w 4010386"/>
                  <a:gd name="connsiteY95" fmla="*/ 1933575 h 1990725"/>
                  <a:gd name="connsiteX96" fmla="*/ 3714528 w 4010386"/>
                  <a:gd name="connsiteY96" fmla="*/ 1962150 h 1990725"/>
                  <a:gd name="connsiteX97" fmla="*/ 3743103 w 4010386"/>
                  <a:gd name="connsiteY97" fmla="*/ 1990725 h 1990725"/>
                  <a:gd name="connsiteX98" fmla="*/ 3790728 w 4010386"/>
                  <a:gd name="connsiteY98" fmla="*/ 1924050 h 1990725"/>
                  <a:gd name="connsiteX99" fmla="*/ 3790728 w 4010386"/>
                  <a:gd name="connsiteY99" fmla="*/ 1857375 h 1990725"/>
                  <a:gd name="connsiteX100" fmla="*/ 3800253 w 4010386"/>
                  <a:gd name="connsiteY100" fmla="*/ 1800225 h 1990725"/>
                  <a:gd name="connsiteX101" fmla="*/ 3800253 w 4010386"/>
                  <a:gd name="connsiteY101" fmla="*/ 1752600 h 1990725"/>
                  <a:gd name="connsiteX102" fmla="*/ 3800253 w 4010386"/>
                  <a:gd name="connsiteY102" fmla="*/ 1685925 h 1990725"/>
                  <a:gd name="connsiteX103" fmla="*/ 3809778 w 4010386"/>
                  <a:gd name="connsiteY103" fmla="*/ 1628775 h 1990725"/>
                  <a:gd name="connsiteX104" fmla="*/ 3819303 w 4010386"/>
                  <a:gd name="connsiteY104" fmla="*/ 1562100 h 1990725"/>
                  <a:gd name="connsiteX105" fmla="*/ 3809778 w 4010386"/>
                  <a:gd name="connsiteY105" fmla="*/ 1504950 h 1990725"/>
                  <a:gd name="connsiteX106" fmla="*/ 3838353 w 4010386"/>
                  <a:gd name="connsiteY106" fmla="*/ 1457325 h 1990725"/>
                  <a:gd name="connsiteX107" fmla="*/ 3809778 w 4010386"/>
                  <a:gd name="connsiteY107" fmla="*/ 1419225 h 1990725"/>
                  <a:gd name="connsiteX108" fmla="*/ 3838353 w 4010386"/>
                  <a:gd name="connsiteY108" fmla="*/ 1352550 h 1990725"/>
                  <a:gd name="connsiteX109" fmla="*/ 3838353 w 4010386"/>
                  <a:gd name="connsiteY109" fmla="*/ 1285875 h 1990725"/>
                  <a:gd name="connsiteX110" fmla="*/ 3819303 w 4010386"/>
                  <a:gd name="connsiteY110" fmla="*/ 1238250 h 1990725"/>
                  <a:gd name="connsiteX111" fmla="*/ 3828828 w 4010386"/>
                  <a:gd name="connsiteY111" fmla="*/ 1181100 h 1990725"/>
                  <a:gd name="connsiteX112" fmla="*/ 3828828 w 4010386"/>
                  <a:gd name="connsiteY112" fmla="*/ 1152525 h 1990725"/>
                  <a:gd name="connsiteX113" fmla="*/ 3838353 w 4010386"/>
                  <a:gd name="connsiteY113" fmla="*/ 1085850 h 1990725"/>
                  <a:gd name="connsiteX114" fmla="*/ 3838353 w 4010386"/>
                  <a:gd name="connsiteY114" fmla="*/ 1047750 h 1990725"/>
                  <a:gd name="connsiteX115" fmla="*/ 3828828 w 4010386"/>
                  <a:gd name="connsiteY115" fmla="*/ 981075 h 1990725"/>
                  <a:gd name="connsiteX116" fmla="*/ 3838353 w 4010386"/>
                  <a:gd name="connsiteY116" fmla="*/ 933450 h 1990725"/>
                  <a:gd name="connsiteX117" fmla="*/ 3857403 w 4010386"/>
                  <a:gd name="connsiteY117" fmla="*/ 866775 h 1990725"/>
                  <a:gd name="connsiteX118" fmla="*/ 3876453 w 4010386"/>
                  <a:gd name="connsiteY118" fmla="*/ 819150 h 1990725"/>
                  <a:gd name="connsiteX119" fmla="*/ 3857403 w 4010386"/>
                  <a:gd name="connsiteY119" fmla="*/ 781050 h 1990725"/>
                  <a:gd name="connsiteX120" fmla="*/ 3876453 w 4010386"/>
                  <a:gd name="connsiteY120" fmla="*/ 685800 h 1990725"/>
                  <a:gd name="connsiteX121" fmla="*/ 3943132 w 4010386"/>
                  <a:gd name="connsiteY121" fmla="*/ 742950 h 1990725"/>
                  <a:gd name="connsiteX122" fmla="*/ 3943128 w 4010386"/>
                  <a:gd name="connsiteY122" fmla="*/ 533400 h 1990725"/>
                  <a:gd name="connsiteX123" fmla="*/ 3952653 w 4010386"/>
                  <a:gd name="connsiteY123" fmla="*/ 485775 h 1990725"/>
                  <a:gd name="connsiteX124" fmla="*/ 3952653 w 4010386"/>
                  <a:gd name="connsiteY124" fmla="*/ 428625 h 1990725"/>
                  <a:gd name="connsiteX125" fmla="*/ 3971703 w 4010386"/>
                  <a:gd name="connsiteY125" fmla="*/ 361950 h 1990725"/>
                  <a:gd name="connsiteX126" fmla="*/ 3962178 w 4010386"/>
                  <a:gd name="connsiteY126" fmla="*/ 314325 h 1990725"/>
                  <a:gd name="connsiteX127" fmla="*/ 3962178 w 4010386"/>
                  <a:gd name="connsiteY127" fmla="*/ 247650 h 1990725"/>
                  <a:gd name="connsiteX128" fmla="*/ 3971703 w 4010386"/>
                  <a:gd name="connsiteY128" fmla="*/ 190500 h 1990725"/>
                  <a:gd name="connsiteX129" fmla="*/ 4000278 w 4010386"/>
                  <a:gd name="connsiteY129" fmla="*/ 142875 h 1990725"/>
                  <a:gd name="connsiteX130" fmla="*/ 3981228 w 4010386"/>
                  <a:gd name="connsiteY130" fmla="*/ 95250 h 1990725"/>
                  <a:gd name="connsiteX131" fmla="*/ 4009803 w 4010386"/>
                  <a:gd name="connsiteY131" fmla="*/ 57150 h 1990725"/>
                  <a:gd name="connsiteX132" fmla="*/ 4000278 w 4010386"/>
                  <a:gd name="connsiteY132" fmla="*/ 0 h 1990725"/>
                  <a:gd name="connsiteX0" fmla="*/ 168439 w 4038964"/>
                  <a:gd name="connsiteY0" fmla="*/ 476250 h 1990725"/>
                  <a:gd name="connsiteX1" fmla="*/ 158915 w 4038964"/>
                  <a:gd name="connsiteY1" fmla="*/ 476250 h 1990725"/>
                  <a:gd name="connsiteX2" fmla="*/ 123539 w 4038964"/>
                  <a:gd name="connsiteY2" fmla="*/ 533400 h 1990725"/>
                  <a:gd name="connsiteX3" fmla="*/ 79669 w 4038964"/>
                  <a:gd name="connsiteY3" fmla="*/ 476250 h 1990725"/>
                  <a:gd name="connsiteX4" fmla="*/ 60433 w 4038964"/>
                  <a:gd name="connsiteY4" fmla="*/ 400050 h 1990725"/>
                  <a:gd name="connsiteX5" fmla="*/ 59367 w 4038964"/>
                  <a:gd name="connsiteY5" fmla="*/ 333375 h 1990725"/>
                  <a:gd name="connsiteX6" fmla="*/ 36149 w 4038964"/>
                  <a:gd name="connsiteY6" fmla="*/ 257175 h 1990725"/>
                  <a:gd name="connsiteX7" fmla="*/ 3 w 4038964"/>
                  <a:gd name="connsiteY7" fmla="*/ 238125 h 1990725"/>
                  <a:gd name="connsiteX8" fmla="*/ 34566 w 4038964"/>
                  <a:gd name="connsiteY8" fmla="*/ 161925 h 1990725"/>
                  <a:gd name="connsiteX9" fmla="*/ 109770 w 4038964"/>
                  <a:gd name="connsiteY9" fmla="*/ 590550 h 1990725"/>
                  <a:gd name="connsiteX10" fmla="*/ 157399 w 4038964"/>
                  <a:gd name="connsiteY10" fmla="*/ 466725 h 1990725"/>
                  <a:gd name="connsiteX11" fmla="*/ 268517 w 4038964"/>
                  <a:gd name="connsiteY11" fmla="*/ 809625 h 1990725"/>
                  <a:gd name="connsiteX12" fmla="*/ 408015 w 4038964"/>
                  <a:gd name="connsiteY12" fmla="*/ 1104900 h 1990725"/>
                  <a:gd name="connsiteX13" fmla="*/ 563830 w 4038964"/>
                  <a:gd name="connsiteY13" fmla="*/ 1019175 h 1990725"/>
                  <a:gd name="connsiteX14" fmla="*/ 811507 w 4038964"/>
                  <a:gd name="connsiteY14" fmla="*/ 866775 h 1990725"/>
                  <a:gd name="connsiteX15" fmla="*/ 916295 w 4038964"/>
                  <a:gd name="connsiteY15" fmla="*/ 857250 h 1990725"/>
                  <a:gd name="connsiteX16" fmla="*/ 1002030 w 4038964"/>
                  <a:gd name="connsiteY16" fmla="*/ 781050 h 1990725"/>
                  <a:gd name="connsiteX17" fmla="*/ 1073361 w 4038964"/>
                  <a:gd name="connsiteY17" fmla="*/ 800100 h 1990725"/>
                  <a:gd name="connsiteX18" fmla="*/ 1106431 w 4038964"/>
                  <a:gd name="connsiteY18" fmla="*/ 876300 h 1990725"/>
                  <a:gd name="connsiteX19" fmla="*/ 1171095 w 4038964"/>
                  <a:gd name="connsiteY19" fmla="*/ 742950 h 1990725"/>
                  <a:gd name="connsiteX20" fmla="*/ 1215111 w 4038964"/>
                  <a:gd name="connsiteY20" fmla="*/ 753636 h 1990725"/>
                  <a:gd name="connsiteX21" fmla="*/ 1327394 w 4038964"/>
                  <a:gd name="connsiteY21" fmla="*/ 590550 h 1990725"/>
                  <a:gd name="connsiteX22" fmla="*/ 1461840 w 4038964"/>
                  <a:gd name="connsiteY22" fmla="*/ 476258 h 1990725"/>
                  <a:gd name="connsiteX23" fmla="*/ 1675973 w 4038964"/>
                  <a:gd name="connsiteY23" fmla="*/ 361950 h 1990725"/>
                  <a:gd name="connsiteX24" fmla="*/ 1859383 w 4038964"/>
                  <a:gd name="connsiteY24" fmla="*/ 257175 h 1990725"/>
                  <a:gd name="connsiteX25" fmla="*/ 2059432 w 4038964"/>
                  <a:gd name="connsiteY25" fmla="*/ 161925 h 1990725"/>
                  <a:gd name="connsiteX26" fmla="*/ 2133203 w 4038964"/>
                  <a:gd name="connsiteY26" fmla="*/ 171450 h 1990725"/>
                  <a:gd name="connsiteX27" fmla="*/ 2562006 w 4038964"/>
                  <a:gd name="connsiteY27" fmla="*/ 28575 h 1990725"/>
                  <a:gd name="connsiteX28" fmla="*/ 2628681 w 4038964"/>
                  <a:gd name="connsiteY28" fmla="*/ 9525 h 1990725"/>
                  <a:gd name="connsiteX29" fmla="*/ 2742981 w 4038964"/>
                  <a:gd name="connsiteY29" fmla="*/ 19050 h 1990725"/>
                  <a:gd name="connsiteX30" fmla="*/ 2762031 w 4038964"/>
                  <a:gd name="connsiteY30" fmla="*/ 47625 h 1990725"/>
                  <a:gd name="connsiteX31" fmla="*/ 2771556 w 4038964"/>
                  <a:gd name="connsiteY31" fmla="*/ 95250 h 1990725"/>
                  <a:gd name="connsiteX32" fmla="*/ 2781081 w 4038964"/>
                  <a:gd name="connsiteY32" fmla="*/ 333375 h 1990725"/>
                  <a:gd name="connsiteX33" fmla="*/ 2809656 w 4038964"/>
                  <a:gd name="connsiteY33" fmla="*/ 495300 h 1990725"/>
                  <a:gd name="connsiteX34" fmla="*/ 2819181 w 4038964"/>
                  <a:gd name="connsiteY34" fmla="*/ 523875 h 1990725"/>
                  <a:gd name="connsiteX35" fmla="*/ 2838232 w 4038964"/>
                  <a:gd name="connsiteY35" fmla="*/ 647700 h 1990725"/>
                  <a:gd name="connsiteX36" fmla="*/ 2838229 w 4038964"/>
                  <a:gd name="connsiteY36" fmla="*/ 695325 h 1990725"/>
                  <a:gd name="connsiteX37" fmla="*/ 2838230 w 4038964"/>
                  <a:gd name="connsiteY37" fmla="*/ 742950 h 1990725"/>
                  <a:gd name="connsiteX38" fmla="*/ 2885856 w 4038964"/>
                  <a:gd name="connsiteY38" fmla="*/ 723900 h 1990725"/>
                  <a:gd name="connsiteX39" fmla="*/ 2895381 w 4038964"/>
                  <a:gd name="connsiteY39" fmla="*/ 876300 h 1990725"/>
                  <a:gd name="connsiteX40" fmla="*/ 2904906 w 4038964"/>
                  <a:gd name="connsiteY40" fmla="*/ 904875 h 1990725"/>
                  <a:gd name="connsiteX41" fmla="*/ 2895381 w 4038964"/>
                  <a:gd name="connsiteY41" fmla="*/ 952500 h 1990725"/>
                  <a:gd name="connsiteX42" fmla="*/ 2914431 w 4038964"/>
                  <a:gd name="connsiteY42" fmla="*/ 1000125 h 1990725"/>
                  <a:gd name="connsiteX43" fmla="*/ 2914431 w 4038964"/>
                  <a:gd name="connsiteY43" fmla="*/ 1028700 h 1990725"/>
                  <a:gd name="connsiteX44" fmla="*/ 2923956 w 4038964"/>
                  <a:gd name="connsiteY44" fmla="*/ 1076325 h 1990725"/>
                  <a:gd name="connsiteX45" fmla="*/ 2923956 w 4038964"/>
                  <a:gd name="connsiteY45" fmla="*/ 1123950 h 1990725"/>
                  <a:gd name="connsiteX46" fmla="*/ 2933481 w 4038964"/>
                  <a:gd name="connsiteY46" fmla="*/ 1162050 h 1990725"/>
                  <a:gd name="connsiteX47" fmla="*/ 2923956 w 4038964"/>
                  <a:gd name="connsiteY47" fmla="*/ 1181100 h 1990725"/>
                  <a:gd name="connsiteX48" fmla="*/ 2943006 w 4038964"/>
                  <a:gd name="connsiteY48" fmla="*/ 1219200 h 1990725"/>
                  <a:gd name="connsiteX49" fmla="*/ 2943006 w 4038964"/>
                  <a:gd name="connsiteY49" fmla="*/ 1266825 h 1990725"/>
                  <a:gd name="connsiteX50" fmla="*/ 2962056 w 4038964"/>
                  <a:gd name="connsiteY50" fmla="*/ 1314450 h 1990725"/>
                  <a:gd name="connsiteX51" fmla="*/ 2962056 w 4038964"/>
                  <a:gd name="connsiteY51" fmla="*/ 1362075 h 1990725"/>
                  <a:gd name="connsiteX52" fmla="*/ 3000156 w 4038964"/>
                  <a:gd name="connsiteY52" fmla="*/ 1400175 h 1990725"/>
                  <a:gd name="connsiteX53" fmla="*/ 3028731 w 4038964"/>
                  <a:gd name="connsiteY53" fmla="*/ 1362075 h 1990725"/>
                  <a:gd name="connsiteX54" fmla="*/ 3038256 w 4038964"/>
                  <a:gd name="connsiteY54" fmla="*/ 1314450 h 1990725"/>
                  <a:gd name="connsiteX55" fmla="*/ 3057306 w 4038964"/>
                  <a:gd name="connsiteY55" fmla="*/ 1257300 h 1990725"/>
                  <a:gd name="connsiteX56" fmla="*/ 3057306 w 4038964"/>
                  <a:gd name="connsiteY56" fmla="*/ 1219200 h 1990725"/>
                  <a:gd name="connsiteX57" fmla="*/ 3076356 w 4038964"/>
                  <a:gd name="connsiteY57" fmla="*/ 1152525 h 1990725"/>
                  <a:gd name="connsiteX58" fmla="*/ 3066831 w 4038964"/>
                  <a:gd name="connsiteY58" fmla="*/ 1085850 h 1990725"/>
                  <a:gd name="connsiteX59" fmla="*/ 3076356 w 4038964"/>
                  <a:gd name="connsiteY59" fmla="*/ 1057275 h 1990725"/>
                  <a:gd name="connsiteX60" fmla="*/ 3095406 w 4038964"/>
                  <a:gd name="connsiteY60" fmla="*/ 990600 h 1990725"/>
                  <a:gd name="connsiteX61" fmla="*/ 3104931 w 4038964"/>
                  <a:gd name="connsiteY61" fmla="*/ 942975 h 1990725"/>
                  <a:gd name="connsiteX62" fmla="*/ 3114456 w 4038964"/>
                  <a:gd name="connsiteY62" fmla="*/ 895350 h 1990725"/>
                  <a:gd name="connsiteX63" fmla="*/ 3133506 w 4038964"/>
                  <a:gd name="connsiteY63" fmla="*/ 847725 h 1990725"/>
                  <a:gd name="connsiteX64" fmla="*/ 3181131 w 4038964"/>
                  <a:gd name="connsiteY64" fmla="*/ 904875 h 1990725"/>
                  <a:gd name="connsiteX65" fmla="*/ 3181131 w 4038964"/>
                  <a:gd name="connsiteY65" fmla="*/ 952500 h 1990725"/>
                  <a:gd name="connsiteX66" fmla="*/ 3247809 w 4038964"/>
                  <a:gd name="connsiteY66" fmla="*/ 1047750 h 1990725"/>
                  <a:gd name="connsiteX67" fmla="*/ 3314483 w 4038964"/>
                  <a:gd name="connsiteY67" fmla="*/ 962025 h 1990725"/>
                  <a:gd name="connsiteX68" fmla="*/ 3343056 w 4038964"/>
                  <a:gd name="connsiteY68" fmla="*/ 1019175 h 1990725"/>
                  <a:gd name="connsiteX69" fmla="*/ 3352581 w 4038964"/>
                  <a:gd name="connsiteY69" fmla="*/ 819150 h 1990725"/>
                  <a:gd name="connsiteX70" fmla="*/ 3400206 w 4038964"/>
                  <a:gd name="connsiteY70" fmla="*/ 762000 h 1990725"/>
                  <a:gd name="connsiteX71" fmla="*/ 3457356 w 4038964"/>
                  <a:gd name="connsiteY71" fmla="*/ 762000 h 1990725"/>
                  <a:gd name="connsiteX72" fmla="*/ 3514506 w 4038964"/>
                  <a:gd name="connsiteY72" fmla="*/ 771525 h 1990725"/>
                  <a:gd name="connsiteX73" fmla="*/ 3571657 w 4038964"/>
                  <a:gd name="connsiteY73" fmla="*/ 790575 h 1990725"/>
                  <a:gd name="connsiteX74" fmla="*/ 3581181 w 4038964"/>
                  <a:gd name="connsiteY74" fmla="*/ 857250 h 1990725"/>
                  <a:gd name="connsiteX75" fmla="*/ 3600231 w 4038964"/>
                  <a:gd name="connsiteY75" fmla="*/ 914400 h 1990725"/>
                  <a:gd name="connsiteX76" fmla="*/ 3619281 w 4038964"/>
                  <a:gd name="connsiteY76" fmla="*/ 971550 h 1990725"/>
                  <a:gd name="connsiteX77" fmla="*/ 3638331 w 4038964"/>
                  <a:gd name="connsiteY77" fmla="*/ 1028700 h 1990725"/>
                  <a:gd name="connsiteX78" fmla="*/ 3628806 w 4038964"/>
                  <a:gd name="connsiteY78" fmla="*/ 1057275 h 1990725"/>
                  <a:gd name="connsiteX79" fmla="*/ 3657381 w 4038964"/>
                  <a:gd name="connsiteY79" fmla="*/ 1114425 h 1990725"/>
                  <a:gd name="connsiteX80" fmla="*/ 3657381 w 4038964"/>
                  <a:gd name="connsiteY80" fmla="*/ 1162050 h 1990725"/>
                  <a:gd name="connsiteX81" fmla="*/ 3657381 w 4038964"/>
                  <a:gd name="connsiteY81" fmla="*/ 1209675 h 1990725"/>
                  <a:gd name="connsiteX82" fmla="*/ 3638331 w 4038964"/>
                  <a:gd name="connsiteY82" fmla="*/ 1238250 h 1990725"/>
                  <a:gd name="connsiteX83" fmla="*/ 3647856 w 4038964"/>
                  <a:gd name="connsiteY83" fmla="*/ 1276350 h 1990725"/>
                  <a:gd name="connsiteX84" fmla="*/ 3657381 w 4038964"/>
                  <a:gd name="connsiteY84" fmla="*/ 1333500 h 1990725"/>
                  <a:gd name="connsiteX85" fmla="*/ 3676431 w 4038964"/>
                  <a:gd name="connsiteY85" fmla="*/ 1390650 h 1990725"/>
                  <a:gd name="connsiteX86" fmla="*/ 3676431 w 4038964"/>
                  <a:gd name="connsiteY86" fmla="*/ 1447800 h 1990725"/>
                  <a:gd name="connsiteX87" fmla="*/ 3695481 w 4038964"/>
                  <a:gd name="connsiteY87" fmla="*/ 1504950 h 1990725"/>
                  <a:gd name="connsiteX88" fmla="*/ 3714531 w 4038964"/>
                  <a:gd name="connsiteY88" fmla="*/ 1562100 h 1990725"/>
                  <a:gd name="connsiteX89" fmla="*/ 3724056 w 4038964"/>
                  <a:gd name="connsiteY89" fmla="*/ 1590675 h 1990725"/>
                  <a:gd name="connsiteX90" fmla="*/ 3724056 w 4038964"/>
                  <a:gd name="connsiteY90" fmla="*/ 1638300 h 1990725"/>
                  <a:gd name="connsiteX91" fmla="*/ 3743106 w 4038964"/>
                  <a:gd name="connsiteY91" fmla="*/ 1685925 h 1990725"/>
                  <a:gd name="connsiteX92" fmla="*/ 3743106 w 4038964"/>
                  <a:gd name="connsiteY92" fmla="*/ 1743075 h 1990725"/>
                  <a:gd name="connsiteX93" fmla="*/ 3752631 w 4038964"/>
                  <a:gd name="connsiteY93" fmla="*/ 1800225 h 1990725"/>
                  <a:gd name="connsiteX94" fmla="*/ 3743106 w 4038964"/>
                  <a:gd name="connsiteY94" fmla="*/ 1838325 h 1990725"/>
                  <a:gd name="connsiteX95" fmla="*/ 3752631 w 4038964"/>
                  <a:gd name="connsiteY95" fmla="*/ 1876425 h 1990725"/>
                  <a:gd name="connsiteX96" fmla="*/ 3771681 w 4038964"/>
                  <a:gd name="connsiteY96" fmla="*/ 1933575 h 1990725"/>
                  <a:gd name="connsiteX97" fmla="*/ 3743106 w 4038964"/>
                  <a:gd name="connsiteY97" fmla="*/ 1962150 h 1990725"/>
                  <a:gd name="connsiteX98" fmla="*/ 3771681 w 4038964"/>
                  <a:gd name="connsiteY98" fmla="*/ 1990725 h 1990725"/>
                  <a:gd name="connsiteX99" fmla="*/ 3819306 w 4038964"/>
                  <a:gd name="connsiteY99" fmla="*/ 1924050 h 1990725"/>
                  <a:gd name="connsiteX100" fmla="*/ 3819306 w 4038964"/>
                  <a:gd name="connsiteY100" fmla="*/ 1857375 h 1990725"/>
                  <a:gd name="connsiteX101" fmla="*/ 3828831 w 4038964"/>
                  <a:gd name="connsiteY101" fmla="*/ 1800225 h 1990725"/>
                  <a:gd name="connsiteX102" fmla="*/ 3828831 w 4038964"/>
                  <a:gd name="connsiteY102" fmla="*/ 1752600 h 1990725"/>
                  <a:gd name="connsiteX103" fmla="*/ 3828831 w 4038964"/>
                  <a:gd name="connsiteY103" fmla="*/ 1685925 h 1990725"/>
                  <a:gd name="connsiteX104" fmla="*/ 3838356 w 4038964"/>
                  <a:gd name="connsiteY104" fmla="*/ 1628775 h 1990725"/>
                  <a:gd name="connsiteX105" fmla="*/ 3847881 w 4038964"/>
                  <a:gd name="connsiteY105" fmla="*/ 1562100 h 1990725"/>
                  <a:gd name="connsiteX106" fmla="*/ 3838356 w 4038964"/>
                  <a:gd name="connsiteY106" fmla="*/ 1504950 h 1990725"/>
                  <a:gd name="connsiteX107" fmla="*/ 3866931 w 4038964"/>
                  <a:gd name="connsiteY107" fmla="*/ 1457325 h 1990725"/>
                  <a:gd name="connsiteX108" fmla="*/ 3838356 w 4038964"/>
                  <a:gd name="connsiteY108" fmla="*/ 1419225 h 1990725"/>
                  <a:gd name="connsiteX109" fmla="*/ 3866931 w 4038964"/>
                  <a:gd name="connsiteY109" fmla="*/ 1352550 h 1990725"/>
                  <a:gd name="connsiteX110" fmla="*/ 3866931 w 4038964"/>
                  <a:gd name="connsiteY110" fmla="*/ 1285875 h 1990725"/>
                  <a:gd name="connsiteX111" fmla="*/ 3847881 w 4038964"/>
                  <a:gd name="connsiteY111" fmla="*/ 1238250 h 1990725"/>
                  <a:gd name="connsiteX112" fmla="*/ 3857406 w 4038964"/>
                  <a:gd name="connsiteY112" fmla="*/ 1181100 h 1990725"/>
                  <a:gd name="connsiteX113" fmla="*/ 3857406 w 4038964"/>
                  <a:gd name="connsiteY113" fmla="*/ 1152525 h 1990725"/>
                  <a:gd name="connsiteX114" fmla="*/ 3866931 w 4038964"/>
                  <a:gd name="connsiteY114" fmla="*/ 1085850 h 1990725"/>
                  <a:gd name="connsiteX115" fmla="*/ 3866931 w 4038964"/>
                  <a:gd name="connsiteY115" fmla="*/ 1047750 h 1990725"/>
                  <a:gd name="connsiteX116" fmla="*/ 3857406 w 4038964"/>
                  <a:gd name="connsiteY116" fmla="*/ 981075 h 1990725"/>
                  <a:gd name="connsiteX117" fmla="*/ 3866931 w 4038964"/>
                  <a:gd name="connsiteY117" fmla="*/ 933450 h 1990725"/>
                  <a:gd name="connsiteX118" fmla="*/ 3885981 w 4038964"/>
                  <a:gd name="connsiteY118" fmla="*/ 866775 h 1990725"/>
                  <a:gd name="connsiteX119" fmla="*/ 3905031 w 4038964"/>
                  <a:gd name="connsiteY119" fmla="*/ 819150 h 1990725"/>
                  <a:gd name="connsiteX120" fmla="*/ 3885981 w 4038964"/>
                  <a:gd name="connsiteY120" fmla="*/ 781050 h 1990725"/>
                  <a:gd name="connsiteX121" fmla="*/ 3905031 w 4038964"/>
                  <a:gd name="connsiteY121" fmla="*/ 685800 h 1990725"/>
                  <a:gd name="connsiteX122" fmla="*/ 3971710 w 4038964"/>
                  <a:gd name="connsiteY122" fmla="*/ 742950 h 1990725"/>
                  <a:gd name="connsiteX123" fmla="*/ 3971706 w 4038964"/>
                  <a:gd name="connsiteY123" fmla="*/ 533400 h 1990725"/>
                  <a:gd name="connsiteX124" fmla="*/ 3981231 w 4038964"/>
                  <a:gd name="connsiteY124" fmla="*/ 485775 h 1990725"/>
                  <a:gd name="connsiteX125" fmla="*/ 3981231 w 4038964"/>
                  <a:gd name="connsiteY125" fmla="*/ 428625 h 1990725"/>
                  <a:gd name="connsiteX126" fmla="*/ 4000281 w 4038964"/>
                  <a:gd name="connsiteY126" fmla="*/ 361950 h 1990725"/>
                  <a:gd name="connsiteX127" fmla="*/ 3990756 w 4038964"/>
                  <a:gd name="connsiteY127" fmla="*/ 314325 h 1990725"/>
                  <a:gd name="connsiteX128" fmla="*/ 3990756 w 4038964"/>
                  <a:gd name="connsiteY128" fmla="*/ 247650 h 1990725"/>
                  <a:gd name="connsiteX129" fmla="*/ 4000281 w 4038964"/>
                  <a:gd name="connsiteY129" fmla="*/ 190500 h 1990725"/>
                  <a:gd name="connsiteX130" fmla="*/ 4028856 w 4038964"/>
                  <a:gd name="connsiteY130" fmla="*/ 142875 h 1990725"/>
                  <a:gd name="connsiteX131" fmla="*/ 4009806 w 4038964"/>
                  <a:gd name="connsiteY131" fmla="*/ 95250 h 1990725"/>
                  <a:gd name="connsiteX132" fmla="*/ 4038381 w 4038964"/>
                  <a:gd name="connsiteY132" fmla="*/ 57150 h 1990725"/>
                  <a:gd name="connsiteX133" fmla="*/ 4028856 w 4038964"/>
                  <a:gd name="connsiteY133" fmla="*/ 0 h 1990725"/>
                  <a:gd name="connsiteX0" fmla="*/ 198496 w 4069021"/>
                  <a:gd name="connsiteY0" fmla="*/ 476250 h 1990725"/>
                  <a:gd name="connsiteX1" fmla="*/ 188972 w 4069021"/>
                  <a:gd name="connsiteY1" fmla="*/ 476250 h 1990725"/>
                  <a:gd name="connsiteX2" fmla="*/ 153596 w 4069021"/>
                  <a:gd name="connsiteY2" fmla="*/ 533400 h 1990725"/>
                  <a:gd name="connsiteX3" fmla="*/ 109726 w 4069021"/>
                  <a:gd name="connsiteY3" fmla="*/ 476250 h 1990725"/>
                  <a:gd name="connsiteX4" fmla="*/ 90490 w 4069021"/>
                  <a:gd name="connsiteY4" fmla="*/ 400050 h 1990725"/>
                  <a:gd name="connsiteX5" fmla="*/ 89424 w 4069021"/>
                  <a:gd name="connsiteY5" fmla="*/ 333375 h 1990725"/>
                  <a:gd name="connsiteX6" fmla="*/ 66206 w 4069021"/>
                  <a:gd name="connsiteY6" fmla="*/ 257175 h 1990725"/>
                  <a:gd name="connsiteX7" fmla="*/ 30060 w 4069021"/>
                  <a:gd name="connsiteY7" fmla="*/ 238125 h 1990725"/>
                  <a:gd name="connsiteX8" fmla="*/ 64623 w 4069021"/>
                  <a:gd name="connsiteY8" fmla="*/ 161925 h 1990725"/>
                  <a:gd name="connsiteX9" fmla="*/ 1482 w 4069021"/>
                  <a:gd name="connsiteY9" fmla="*/ 133350 h 1990725"/>
                  <a:gd name="connsiteX10" fmla="*/ 139827 w 4069021"/>
                  <a:gd name="connsiteY10" fmla="*/ 590550 h 1990725"/>
                  <a:gd name="connsiteX11" fmla="*/ 187456 w 4069021"/>
                  <a:gd name="connsiteY11" fmla="*/ 466725 h 1990725"/>
                  <a:gd name="connsiteX12" fmla="*/ 298574 w 4069021"/>
                  <a:gd name="connsiteY12" fmla="*/ 809625 h 1990725"/>
                  <a:gd name="connsiteX13" fmla="*/ 438072 w 4069021"/>
                  <a:gd name="connsiteY13" fmla="*/ 1104900 h 1990725"/>
                  <a:gd name="connsiteX14" fmla="*/ 593887 w 4069021"/>
                  <a:gd name="connsiteY14" fmla="*/ 1019175 h 1990725"/>
                  <a:gd name="connsiteX15" fmla="*/ 841564 w 4069021"/>
                  <a:gd name="connsiteY15" fmla="*/ 866775 h 1990725"/>
                  <a:gd name="connsiteX16" fmla="*/ 946352 w 4069021"/>
                  <a:gd name="connsiteY16" fmla="*/ 857250 h 1990725"/>
                  <a:gd name="connsiteX17" fmla="*/ 1032087 w 4069021"/>
                  <a:gd name="connsiteY17" fmla="*/ 781050 h 1990725"/>
                  <a:gd name="connsiteX18" fmla="*/ 1103418 w 4069021"/>
                  <a:gd name="connsiteY18" fmla="*/ 800100 h 1990725"/>
                  <a:gd name="connsiteX19" fmla="*/ 1136488 w 4069021"/>
                  <a:gd name="connsiteY19" fmla="*/ 876300 h 1990725"/>
                  <a:gd name="connsiteX20" fmla="*/ 1201152 w 4069021"/>
                  <a:gd name="connsiteY20" fmla="*/ 742950 h 1990725"/>
                  <a:gd name="connsiteX21" fmla="*/ 1245168 w 4069021"/>
                  <a:gd name="connsiteY21" fmla="*/ 753636 h 1990725"/>
                  <a:gd name="connsiteX22" fmla="*/ 1357451 w 4069021"/>
                  <a:gd name="connsiteY22" fmla="*/ 590550 h 1990725"/>
                  <a:gd name="connsiteX23" fmla="*/ 1491897 w 4069021"/>
                  <a:gd name="connsiteY23" fmla="*/ 476258 h 1990725"/>
                  <a:gd name="connsiteX24" fmla="*/ 1706030 w 4069021"/>
                  <a:gd name="connsiteY24" fmla="*/ 361950 h 1990725"/>
                  <a:gd name="connsiteX25" fmla="*/ 1889440 w 4069021"/>
                  <a:gd name="connsiteY25" fmla="*/ 257175 h 1990725"/>
                  <a:gd name="connsiteX26" fmla="*/ 2089489 w 4069021"/>
                  <a:gd name="connsiteY26" fmla="*/ 161925 h 1990725"/>
                  <a:gd name="connsiteX27" fmla="*/ 2163260 w 4069021"/>
                  <a:gd name="connsiteY27" fmla="*/ 171450 h 1990725"/>
                  <a:gd name="connsiteX28" fmla="*/ 2592063 w 4069021"/>
                  <a:gd name="connsiteY28" fmla="*/ 28575 h 1990725"/>
                  <a:gd name="connsiteX29" fmla="*/ 2658738 w 4069021"/>
                  <a:gd name="connsiteY29" fmla="*/ 9525 h 1990725"/>
                  <a:gd name="connsiteX30" fmla="*/ 2773038 w 4069021"/>
                  <a:gd name="connsiteY30" fmla="*/ 19050 h 1990725"/>
                  <a:gd name="connsiteX31" fmla="*/ 2792088 w 4069021"/>
                  <a:gd name="connsiteY31" fmla="*/ 47625 h 1990725"/>
                  <a:gd name="connsiteX32" fmla="*/ 2801613 w 4069021"/>
                  <a:gd name="connsiteY32" fmla="*/ 95250 h 1990725"/>
                  <a:gd name="connsiteX33" fmla="*/ 2811138 w 4069021"/>
                  <a:gd name="connsiteY33" fmla="*/ 333375 h 1990725"/>
                  <a:gd name="connsiteX34" fmla="*/ 2839713 w 4069021"/>
                  <a:gd name="connsiteY34" fmla="*/ 495300 h 1990725"/>
                  <a:gd name="connsiteX35" fmla="*/ 2849238 w 4069021"/>
                  <a:gd name="connsiteY35" fmla="*/ 523875 h 1990725"/>
                  <a:gd name="connsiteX36" fmla="*/ 2868289 w 4069021"/>
                  <a:gd name="connsiteY36" fmla="*/ 647700 h 1990725"/>
                  <a:gd name="connsiteX37" fmla="*/ 2868286 w 4069021"/>
                  <a:gd name="connsiteY37" fmla="*/ 695325 h 1990725"/>
                  <a:gd name="connsiteX38" fmla="*/ 2868287 w 4069021"/>
                  <a:gd name="connsiteY38" fmla="*/ 742950 h 1990725"/>
                  <a:gd name="connsiteX39" fmla="*/ 2915913 w 4069021"/>
                  <a:gd name="connsiteY39" fmla="*/ 723900 h 1990725"/>
                  <a:gd name="connsiteX40" fmla="*/ 2925438 w 4069021"/>
                  <a:gd name="connsiteY40" fmla="*/ 876300 h 1990725"/>
                  <a:gd name="connsiteX41" fmla="*/ 2934963 w 4069021"/>
                  <a:gd name="connsiteY41" fmla="*/ 904875 h 1990725"/>
                  <a:gd name="connsiteX42" fmla="*/ 2925438 w 4069021"/>
                  <a:gd name="connsiteY42" fmla="*/ 952500 h 1990725"/>
                  <a:gd name="connsiteX43" fmla="*/ 2944488 w 4069021"/>
                  <a:gd name="connsiteY43" fmla="*/ 1000125 h 1990725"/>
                  <a:gd name="connsiteX44" fmla="*/ 2944488 w 4069021"/>
                  <a:gd name="connsiteY44" fmla="*/ 1028700 h 1990725"/>
                  <a:gd name="connsiteX45" fmla="*/ 2954013 w 4069021"/>
                  <a:gd name="connsiteY45" fmla="*/ 1076325 h 1990725"/>
                  <a:gd name="connsiteX46" fmla="*/ 2954013 w 4069021"/>
                  <a:gd name="connsiteY46" fmla="*/ 1123950 h 1990725"/>
                  <a:gd name="connsiteX47" fmla="*/ 2963538 w 4069021"/>
                  <a:gd name="connsiteY47" fmla="*/ 1162050 h 1990725"/>
                  <a:gd name="connsiteX48" fmla="*/ 2954013 w 4069021"/>
                  <a:gd name="connsiteY48" fmla="*/ 1181100 h 1990725"/>
                  <a:gd name="connsiteX49" fmla="*/ 2973063 w 4069021"/>
                  <a:gd name="connsiteY49" fmla="*/ 1219200 h 1990725"/>
                  <a:gd name="connsiteX50" fmla="*/ 2973063 w 4069021"/>
                  <a:gd name="connsiteY50" fmla="*/ 1266825 h 1990725"/>
                  <a:gd name="connsiteX51" fmla="*/ 2992113 w 4069021"/>
                  <a:gd name="connsiteY51" fmla="*/ 1314450 h 1990725"/>
                  <a:gd name="connsiteX52" fmla="*/ 2992113 w 4069021"/>
                  <a:gd name="connsiteY52" fmla="*/ 1362075 h 1990725"/>
                  <a:gd name="connsiteX53" fmla="*/ 3030213 w 4069021"/>
                  <a:gd name="connsiteY53" fmla="*/ 1400175 h 1990725"/>
                  <a:gd name="connsiteX54" fmla="*/ 3058788 w 4069021"/>
                  <a:gd name="connsiteY54" fmla="*/ 1362075 h 1990725"/>
                  <a:gd name="connsiteX55" fmla="*/ 3068313 w 4069021"/>
                  <a:gd name="connsiteY55" fmla="*/ 1314450 h 1990725"/>
                  <a:gd name="connsiteX56" fmla="*/ 3087363 w 4069021"/>
                  <a:gd name="connsiteY56" fmla="*/ 1257300 h 1990725"/>
                  <a:gd name="connsiteX57" fmla="*/ 3087363 w 4069021"/>
                  <a:gd name="connsiteY57" fmla="*/ 1219200 h 1990725"/>
                  <a:gd name="connsiteX58" fmla="*/ 3106413 w 4069021"/>
                  <a:gd name="connsiteY58" fmla="*/ 1152525 h 1990725"/>
                  <a:gd name="connsiteX59" fmla="*/ 3096888 w 4069021"/>
                  <a:gd name="connsiteY59" fmla="*/ 1085850 h 1990725"/>
                  <a:gd name="connsiteX60" fmla="*/ 3106413 w 4069021"/>
                  <a:gd name="connsiteY60" fmla="*/ 1057275 h 1990725"/>
                  <a:gd name="connsiteX61" fmla="*/ 3125463 w 4069021"/>
                  <a:gd name="connsiteY61" fmla="*/ 990600 h 1990725"/>
                  <a:gd name="connsiteX62" fmla="*/ 3134988 w 4069021"/>
                  <a:gd name="connsiteY62" fmla="*/ 942975 h 1990725"/>
                  <a:gd name="connsiteX63" fmla="*/ 3144513 w 4069021"/>
                  <a:gd name="connsiteY63" fmla="*/ 895350 h 1990725"/>
                  <a:gd name="connsiteX64" fmla="*/ 3163563 w 4069021"/>
                  <a:gd name="connsiteY64" fmla="*/ 847725 h 1990725"/>
                  <a:gd name="connsiteX65" fmla="*/ 3211188 w 4069021"/>
                  <a:gd name="connsiteY65" fmla="*/ 904875 h 1990725"/>
                  <a:gd name="connsiteX66" fmla="*/ 3211188 w 4069021"/>
                  <a:gd name="connsiteY66" fmla="*/ 952500 h 1990725"/>
                  <a:gd name="connsiteX67" fmla="*/ 3277866 w 4069021"/>
                  <a:gd name="connsiteY67" fmla="*/ 1047750 h 1990725"/>
                  <a:gd name="connsiteX68" fmla="*/ 3344540 w 4069021"/>
                  <a:gd name="connsiteY68" fmla="*/ 962025 h 1990725"/>
                  <a:gd name="connsiteX69" fmla="*/ 3373113 w 4069021"/>
                  <a:gd name="connsiteY69" fmla="*/ 1019175 h 1990725"/>
                  <a:gd name="connsiteX70" fmla="*/ 3382638 w 4069021"/>
                  <a:gd name="connsiteY70" fmla="*/ 819150 h 1990725"/>
                  <a:gd name="connsiteX71" fmla="*/ 3430263 w 4069021"/>
                  <a:gd name="connsiteY71" fmla="*/ 762000 h 1990725"/>
                  <a:gd name="connsiteX72" fmla="*/ 3487413 w 4069021"/>
                  <a:gd name="connsiteY72" fmla="*/ 762000 h 1990725"/>
                  <a:gd name="connsiteX73" fmla="*/ 3544563 w 4069021"/>
                  <a:gd name="connsiteY73" fmla="*/ 771525 h 1990725"/>
                  <a:gd name="connsiteX74" fmla="*/ 3601714 w 4069021"/>
                  <a:gd name="connsiteY74" fmla="*/ 790575 h 1990725"/>
                  <a:gd name="connsiteX75" fmla="*/ 3611238 w 4069021"/>
                  <a:gd name="connsiteY75" fmla="*/ 857250 h 1990725"/>
                  <a:gd name="connsiteX76" fmla="*/ 3630288 w 4069021"/>
                  <a:gd name="connsiteY76" fmla="*/ 914400 h 1990725"/>
                  <a:gd name="connsiteX77" fmla="*/ 3649338 w 4069021"/>
                  <a:gd name="connsiteY77" fmla="*/ 971550 h 1990725"/>
                  <a:gd name="connsiteX78" fmla="*/ 3668388 w 4069021"/>
                  <a:gd name="connsiteY78" fmla="*/ 1028700 h 1990725"/>
                  <a:gd name="connsiteX79" fmla="*/ 3658863 w 4069021"/>
                  <a:gd name="connsiteY79" fmla="*/ 1057275 h 1990725"/>
                  <a:gd name="connsiteX80" fmla="*/ 3687438 w 4069021"/>
                  <a:gd name="connsiteY80" fmla="*/ 1114425 h 1990725"/>
                  <a:gd name="connsiteX81" fmla="*/ 3687438 w 4069021"/>
                  <a:gd name="connsiteY81" fmla="*/ 1162050 h 1990725"/>
                  <a:gd name="connsiteX82" fmla="*/ 3687438 w 4069021"/>
                  <a:gd name="connsiteY82" fmla="*/ 1209675 h 1990725"/>
                  <a:gd name="connsiteX83" fmla="*/ 3668388 w 4069021"/>
                  <a:gd name="connsiteY83" fmla="*/ 1238250 h 1990725"/>
                  <a:gd name="connsiteX84" fmla="*/ 3677913 w 4069021"/>
                  <a:gd name="connsiteY84" fmla="*/ 1276350 h 1990725"/>
                  <a:gd name="connsiteX85" fmla="*/ 3687438 w 4069021"/>
                  <a:gd name="connsiteY85" fmla="*/ 1333500 h 1990725"/>
                  <a:gd name="connsiteX86" fmla="*/ 3706488 w 4069021"/>
                  <a:gd name="connsiteY86" fmla="*/ 1390650 h 1990725"/>
                  <a:gd name="connsiteX87" fmla="*/ 3706488 w 4069021"/>
                  <a:gd name="connsiteY87" fmla="*/ 1447800 h 1990725"/>
                  <a:gd name="connsiteX88" fmla="*/ 3725538 w 4069021"/>
                  <a:gd name="connsiteY88" fmla="*/ 1504950 h 1990725"/>
                  <a:gd name="connsiteX89" fmla="*/ 3744588 w 4069021"/>
                  <a:gd name="connsiteY89" fmla="*/ 1562100 h 1990725"/>
                  <a:gd name="connsiteX90" fmla="*/ 3754113 w 4069021"/>
                  <a:gd name="connsiteY90" fmla="*/ 1590675 h 1990725"/>
                  <a:gd name="connsiteX91" fmla="*/ 3754113 w 4069021"/>
                  <a:gd name="connsiteY91" fmla="*/ 1638300 h 1990725"/>
                  <a:gd name="connsiteX92" fmla="*/ 3773163 w 4069021"/>
                  <a:gd name="connsiteY92" fmla="*/ 1685925 h 1990725"/>
                  <a:gd name="connsiteX93" fmla="*/ 3773163 w 4069021"/>
                  <a:gd name="connsiteY93" fmla="*/ 1743075 h 1990725"/>
                  <a:gd name="connsiteX94" fmla="*/ 3782688 w 4069021"/>
                  <a:gd name="connsiteY94" fmla="*/ 1800225 h 1990725"/>
                  <a:gd name="connsiteX95" fmla="*/ 3773163 w 4069021"/>
                  <a:gd name="connsiteY95" fmla="*/ 1838325 h 1990725"/>
                  <a:gd name="connsiteX96" fmla="*/ 3782688 w 4069021"/>
                  <a:gd name="connsiteY96" fmla="*/ 1876425 h 1990725"/>
                  <a:gd name="connsiteX97" fmla="*/ 3801738 w 4069021"/>
                  <a:gd name="connsiteY97" fmla="*/ 1933575 h 1990725"/>
                  <a:gd name="connsiteX98" fmla="*/ 3773163 w 4069021"/>
                  <a:gd name="connsiteY98" fmla="*/ 1962150 h 1990725"/>
                  <a:gd name="connsiteX99" fmla="*/ 3801738 w 4069021"/>
                  <a:gd name="connsiteY99" fmla="*/ 1990725 h 1990725"/>
                  <a:gd name="connsiteX100" fmla="*/ 3849363 w 4069021"/>
                  <a:gd name="connsiteY100" fmla="*/ 1924050 h 1990725"/>
                  <a:gd name="connsiteX101" fmla="*/ 3849363 w 4069021"/>
                  <a:gd name="connsiteY101" fmla="*/ 1857375 h 1990725"/>
                  <a:gd name="connsiteX102" fmla="*/ 3858888 w 4069021"/>
                  <a:gd name="connsiteY102" fmla="*/ 1800225 h 1990725"/>
                  <a:gd name="connsiteX103" fmla="*/ 3858888 w 4069021"/>
                  <a:gd name="connsiteY103" fmla="*/ 1752600 h 1990725"/>
                  <a:gd name="connsiteX104" fmla="*/ 3858888 w 4069021"/>
                  <a:gd name="connsiteY104" fmla="*/ 1685925 h 1990725"/>
                  <a:gd name="connsiteX105" fmla="*/ 3868413 w 4069021"/>
                  <a:gd name="connsiteY105" fmla="*/ 1628775 h 1990725"/>
                  <a:gd name="connsiteX106" fmla="*/ 3877938 w 4069021"/>
                  <a:gd name="connsiteY106" fmla="*/ 1562100 h 1990725"/>
                  <a:gd name="connsiteX107" fmla="*/ 3868413 w 4069021"/>
                  <a:gd name="connsiteY107" fmla="*/ 1504950 h 1990725"/>
                  <a:gd name="connsiteX108" fmla="*/ 3896988 w 4069021"/>
                  <a:gd name="connsiteY108" fmla="*/ 1457325 h 1990725"/>
                  <a:gd name="connsiteX109" fmla="*/ 3868413 w 4069021"/>
                  <a:gd name="connsiteY109" fmla="*/ 1419225 h 1990725"/>
                  <a:gd name="connsiteX110" fmla="*/ 3896988 w 4069021"/>
                  <a:gd name="connsiteY110" fmla="*/ 1352550 h 1990725"/>
                  <a:gd name="connsiteX111" fmla="*/ 3896988 w 4069021"/>
                  <a:gd name="connsiteY111" fmla="*/ 1285875 h 1990725"/>
                  <a:gd name="connsiteX112" fmla="*/ 3877938 w 4069021"/>
                  <a:gd name="connsiteY112" fmla="*/ 1238250 h 1990725"/>
                  <a:gd name="connsiteX113" fmla="*/ 3887463 w 4069021"/>
                  <a:gd name="connsiteY113" fmla="*/ 1181100 h 1990725"/>
                  <a:gd name="connsiteX114" fmla="*/ 3887463 w 4069021"/>
                  <a:gd name="connsiteY114" fmla="*/ 1152525 h 1990725"/>
                  <a:gd name="connsiteX115" fmla="*/ 3896988 w 4069021"/>
                  <a:gd name="connsiteY115" fmla="*/ 1085850 h 1990725"/>
                  <a:gd name="connsiteX116" fmla="*/ 3896988 w 4069021"/>
                  <a:gd name="connsiteY116" fmla="*/ 1047750 h 1990725"/>
                  <a:gd name="connsiteX117" fmla="*/ 3887463 w 4069021"/>
                  <a:gd name="connsiteY117" fmla="*/ 981075 h 1990725"/>
                  <a:gd name="connsiteX118" fmla="*/ 3896988 w 4069021"/>
                  <a:gd name="connsiteY118" fmla="*/ 933450 h 1990725"/>
                  <a:gd name="connsiteX119" fmla="*/ 3916038 w 4069021"/>
                  <a:gd name="connsiteY119" fmla="*/ 866775 h 1990725"/>
                  <a:gd name="connsiteX120" fmla="*/ 3935088 w 4069021"/>
                  <a:gd name="connsiteY120" fmla="*/ 819150 h 1990725"/>
                  <a:gd name="connsiteX121" fmla="*/ 3916038 w 4069021"/>
                  <a:gd name="connsiteY121" fmla="*/ 781050 h 1990725"/>
                  <a:gd name="connsiteX122" fmla="*/ 3935088 w 4069021"/>
                  <a:gd name="connsiteY122" fmla="*/ 685800 h 1990725"/>
                  <a:gd name="connsiteX123" fmla="*/ 4001767 w 4069021"/>
                  <a:gd name="connsiteY123" fmla="*/ 742950 h 1990725"/>
                  <a:gd name="connsiteX124" fmla="*/ 4001763 w 4069021"/>
                  <a:gd name="connsiteY124" fmla="*/ 533400 h 1990725"/>
                  <a:gd name="connsiteX125" fmla="*/ 4011288 w 4069021"/>
                  <a:gd name="connsiteY125" fmla="*/ 485775 h 1990725"/>
                  <a:gd name="connsiteX126" fmla="*/ 4011288 w 4069021"/>
                  <a:gd name="connsiteY126" fmla="*/ 428625 h 1990725"/>
                  <a:gd name="connsiteX127" fmla="*/ 4030338 w 4069021"/>
                  <a:gd name="connsiteY127" fmla="*/ 361950 h 1990725"/>
                  <a:gd name="connsiteX128" fmla="*/ 4020813 w 4069021"/>
                  <a:gd name="connsiteY128" fmla="*/ 314325 h 1990725"/>
                  <a:gd name="connsiteX129" fmla="*/ 4020813 w 4069021"/>
                  <a:gd name="connsiteY129" fmla="*/ 247650 h 1990725"/>
                  <a:gd name="connsiteX130" fmla="*/ 4030338 w 4069021"/>
                  <a:gd name="connsiteY130" fmla="*/ 190500 h 1990725"/>
                  <a:gd name="connsiteX131" fmla="*/ 4058913 w 4069021"/>
                  <a:gd name="connsiteY131" fmla="*/ 142875 h 1990725"/>
                  <a:gd name="connsiteX132" fmla="*/ 4039863 w 4069021"/>
                  <a:gd name="connsiteY132" fmla="*/ 95250 h 1990725"/>
                  <a:gd name="connsiteX133" fmla="*/ 4068438 w 4069021"/>
                  <a:gd name="connsiteY133" fmla="*/ 57150 h 1990725"/>
                  <a:gd name="connsiteX134" fmla="*/ 4058913 w 4069021"/>
                  <a:gd name="connsiteY134" fmla="*/ 0 h 1990725"/>
                  <a:gd name="connsiteX0" fmla="*/ 211036 w 4081561"/>
                  <a:gd name="connsiteY0" fmla="*/ 485831 h 2000306"/>
                  <a:gd name="connsiteX1" fmla="*/ 201512 w 4081561"/>
                  <a:gd name="connsiteY1" fmla="*/ 485831 h 2000306"/>
                  <a:gd name="connsiteX2" fmla="*/ 166136 w 4081561"/>
                  <a:gd name="connsiteY2" fmla="*/ 542981 h 2000306"/>
                  <a:gd name="connsiteX3" fmla="*/ 122266 w 4081561"/>
                  <a:gd name="connsiteY3" fmla="*/ 485831 h 2000306"/>
                  <a:gd name="connsiteX4" fmla="*/ 103030 w 4081561"/>
                  <a:gd name="connsiteY4" fmla="*/ 409631 h 2000306"/>
                  <a:gd name="connsiteX5" fmla="*/ 101964 w 4081561"/>
                  <a:gd name="connsiteY5" fmla="*/ 342956 h 2000306"/>
                  <a:gd name="connsiteX6" fmla="*/ 78746 w 4081561"/>
                  <a:gd name="connsiteY6" fmla="*/ 266756 h 2000306"/>
                  <a:gd name="connsiteX7" fmla="*/ 42600 w 4081561"/>
                  <a:gd name="connsiteY7" fmla="*/ 247706 h 2000306"/>
                  <a:gd name="connsiteX8" fmla="*/ 77163 w 4081561"/>
                  <a:gd name="connsiteY8" fmla="*/ 171506 h 2000306"/>
                  <a:gd name="connsiteX9" fmla="*/ 14022 w 4081561"/>
                  <a:gd name="connsiteY9" fmla="*/ 142931 h 2000306"/>
                  <a:gd name="connsiteX10" fmla="*/ 12540 w 4081561"/>
                  <a:gd name="connsiteY10" fmla="*/ 19106 h 2000306"/>
                  <a:gd name="connsiteX11" fmla="*/ 152367 w 4081561"/>
                  <a:gd name="connsiteY11" fmla="*/ 600131 h 2000306"/>
                  <a:gd name="connsiteX12" fmla="*/ 199996 w 4081561"/>
                  <a:gd name="connsiteY12" fmla="*/ 476306 h 2000306"/>
                  <a:gd name="connsiteX13" fmla="*/ 311114 w 4081561"/>
                  <a:gd name="connsiteY13" fmla="*/ 819206 h 2000306"/>
                  <a:gd name="connsiteX14" fmla="*/ 450612 w 4081561"/>
                  <a:gd name="connsiteY14" fmla="*/ 1114481 h 2000306"/>
                  <a:gd name="connsiteX15" fmla="*/ 606427 w 4081561"/>
                  <a:gd name="connsiteY15" fmla="*/ 1028756 h 2000306"/>
                  <a:gd name="connsiteX16" fmla="*/ 854104 w 4081561"/>
                  <a:gd name="connsiteY16" fmla="*/ 876356 h 2000306"/>
                  <a:gd name="connsiteX17" fmla="*/ 958892 w 4081561"/>
                  <a:gd name="connsiteY17" fmla="*/ 866831 h 2000306"/>
                  <a:gd name="connsiteX18" fmla="*/ 1044627 w 4081561"/>
                  <a:gd name="connsiteY18" fmla="*/ 790631 h 2000306"/>
                  <a:gd name="connsiteX19" fmla="*/ 1115958 w 4081561"/>
                  <a:gd name="connsiteY19" fmla="*/ 809681 h 2000306"/>
                  <a:gd name="connsiteX20" fmla="*/ 1149028 w 4081561"/>
                  <a:gd name="connsiteY20" fmla="*/ 885881 h 2000306"/>
                  <a:gd name="connsiteX21" fmla="*/ 1213692 w 4081561"/>
                  <a:gd name="connsiteY21" fmla="*/ 752531 h 2000306"/>
                  <a:gd name="connsiteX22" fmla="*/ 1257708 w 4081561"/>
                  <a:gd name="connsiteY22" fmla="*/ 763217 h 2000306"/>
                  <a:gd name="connsiteX23" fmla="*/ 1369991 w 4081561"/>
                  <a:gd name="connsiteY23" fmla="*/ 600131 h 2000306"/>
                  <a:gd name="connsiteX24" fmla="*/ 1504437 w 4081561"/>
                  <a:gd name="connsiteY24" fmla="*/ 485839 h 2000306"/>
                  <a:gd name="connsiteX25" fmla="*/ 1718570 w 4081561"/>
                  <a:gd name="connsiteY25" fmla="*/ 371531 h 2000306"/>
                  <a:gd name="connsiteX26" fmla="*/ 1901980 w 4081561"/>
                  <a:gd name="connsiteY26" fmla="*/ 266756 h 2000306"/>
                  <a:gd name="connsiteX27" fmla="*/ 2102029 w 4081561"/>
                  <a:gd name="connsiteY27" fmla="*/ 171506 h 2000306"/>
                  <a:gd name="connsiteX28" fmla="*/ 2175800 w 4081561"/>
                  <a:gd name="connsiteY28" fmla="*/ 181031 h 2000306"/>
                  <a:gd name="connsiteX29" fmla="*/ 2604603 w 4081561"/>
                  <a:gd name="connsiteY29" fmla="*/ 38156 h 2000306"/>
                  <a:gd name="connsiteX30" fmla="*/ 2671278 w 4081561"/>
                  <a:gd name="connsiteY30" fmla="*/ 19106 h 2000306"/>
                  <a:gd name="connsiteX31" fmla="*/ 2785578 w 4081561"/>
                  <a:gd name="connsiteY31" fmla="*/ 28631 h 2000306"/>
                  <a:gd name="connsiteX32" fmla="*/ 2804628 w 4081561"/>
                  <a:gd name="connsiteY32" fmla="*/ 57206 h 2000306"/>
                  <a:gd name="connsiteX33" fmla="*/ 2814153 w 4081561"/>
                  <a:gd name="connsiteY33" fmla="*/ 104831 h 2000306"/>
                  <a:gd name="connsiteX34" fmla="*/ 2823678 w 4081561"/>
                  <a:gd name="connsiteY34" fmla="*/ 342956 h 2000306"/>
                  <a:gd name="connsiteX35" fmla="*/ 2852253 w 4081561"/>
                  <a:gd name="connsiteY35" fmla="*/ 504881 h 2000306"/>
                  <a:gd name="connsiteX36" fmla="*/ 2861778 w 4081561"/>
                  <a:gd name="connsiteY36" fmla="*/ 533456 h 2000306"/>
                  <a:gd name="connsiteX37" fmla="*/ 2880829 w 4081561"/>
                  <a:gd name="connsiteY37" fmla="*/ 657281 h 2000306"/>
                  <a:gd name="connsiteX38" fmla="*/ 2880826 w 4081561"/>
                  <a:gd name="connsiteY38" fmla="*/ 704906 h 2000306"/>
                  <a:gd name="connsiteX39" fmla="*/ 2880827 w 4081561"/>
                  <a:gd name="connsiteY39" fmla="*/ 752531 h 2000306"/>
                  <a:gd name="connsiteX40" fmla="*/ 2928453 w 4081561"/>
                  <a:gd name="connsiteY40" fmla="*/ 733481 h 2000306"/>
                  <a:gd name="connsiteX41" fmla="*/ 2937978 w 4081561"/>
                  <a:gd name="connsiteY41" fmla="*/ 885881 h 2000306"/>
                  <a:gd name="connsiteX42" fmla="*/ 2947503 w 4081561"/>
                  <a:gd name="connsiteY42" fmla="*/ 914456 h 2000306"/>
                  <a:gd name="connsiteX43" fmla="*/ 2937978 w 4081561"/>
                  <a:gd name="connsiteY43" fmla="*/ 962081 h 2000306"/>
                  <a:gd name="connsiteX44" fmla="*/ 2957028 w 4081561"/>
                  <a:gd name="connsiteY44" fmla="*/ 1009706 h 2000306"/>
                  <a:gd name="connsiteX45" fmla="*/ 2957028 w 4081561"/>
                  <a:gd name="connsiteY45" fmla="*/ 1038281 h 2000306"/>
                  <a:gd name="connsiteX46" fmla="*/ 2966553 w 4081561"/>
                  <a:gd name="connsiteY46" fmla="*/ 1085906 h 2000306"/>
                  <a:gd name="connsiteX47" fmla="*/ 2966553 w 4081561"/>
                  <a:gd name="connsiteY47" fmla="*/ 1133531 h 2000306"/>
                  <a:gd name="connsiteX48" fmla="*/ 2976078 w 4081561"/>
                  <a:gd name="connsiteY48" fmla="*/ 1171631 h 2000306"/>
                  <a:gd name="connsiteX49" fmla="*/ 2966553 w 4081561"/>
                  <a:gd name="connsiteY49" fmla="*/ 1190681 h 2000306"/>
                  <a:gd name="connsiteX50" fmla="*/ 2985603 w 4081561"/>
                  <a:gd name="connsiteY50" fmla="*/ 1228781 h 2000306"/>
                  <a:gd name="connsiteX51" fmla="*/ 2985603 w 4081561"/>
                  <a:gd name="connsiteY51" fmla="*/ 1276406 h 2000306"/>
                  <a:gd name="connsiteX52" fmla="*/ 3004653 w 4081561"/>
                  <a:gd name="connsiteY52" fmla="*/ 1324031 h 2000306"/>
                  <a:gd name="connsiteX53" fmla="*/ 3004653 w 4081561"/>
                  <a:gd name="connsiteY53" fmla="*/ 1371656 h 2000306"/>
                  <a:gd name="connsiteX54" fmla="*/ 3042753 w 4081561"/>
                  <a:gd name="connsiteY54" fmla="*/ 1409756 h 2000306"/>
                  <a:gd name="connsiteX55" fmla="*/ 3071328 w 4081561"/>
                  <a:gd name="connsiteY55" fmla="*/ 1371656 h 2000306"/>
                  <a:gd name="connsiteX56" fmla="*/ 3080853 w 4081561"/>
                  <a:gd name="connsiteY56" fmla="*/ 1324031 h 2000306"/>
                  <a:gd name="connsiteX57" fmla="*/ 3099903 w 4081561"/>
                  <a:gd name="connsiteY57" fmla="*/ 1266881 h 2000306"/>
                  <a:gd name="connsiteX58" fmla="*/ 3099903 w 4081561"/>
                  <a:gd name="connsiteY58" fmla="*/ 1228781 h 2000306"/>
                  <a:gd name="connsiteX59" fmla="*/ 3118953 w 4081561"/>
                  <a:gd name="connsiteY59" fmla="*/ 1162106 h 2000306"/>
                  <a:gd name="connsiteX60" fmla="*/ 3109428 w 4081561"/>
                  <a:gd name="connsiteY60" fmla="*/ 1095431 h 2000306"/>
                  <a:gd name="connsiteX61" fmla="*/ 3118953 w 4081561"/>
                  <a:gd name="connsiteY61" fmla="*/ 1066856 h 2000306"/>
                  <a:gd name="connsiteX62" fmla="*/ 3138003 w 4081561"/>
                  <a:gd name="connsiteY62" fmla="*/ 1000181 h 2000306"/>
                  <a:gd name="connsiteX63" fmla="*/ 3147528 w 4081561"/>
                  <a:gd name="connsiteY63" fmla="*/ 952556 h 2000306"/>
                  <a:gd name="connsiteX64" fmla="*/ 3157053 w 4081561"/>
                  <a:gd name="connsiteY64" fmla="*/ 904931 h 2000306"/>
                  <a:gd name="connsiteX65" fmla="*/ 3176103 w 4081561"/>
                  <a:gd name="connsiteY65" fmla="*/ 857306 h 2000306"/>
                  <a:gd name="connsiteX66" fmla="*/ 3223728 w 4081561"/>
                  <a:gd name="connsiteY66" fmla="*/ 914456 h 2000306"/>
                  <a:gd name="connsiteX67" fmla="*/ 3223728 w 4081561"/>
                  <a:gd name="connsiteY67" fmla="*/ 962081 h 2000306"/>
                  <a:gd name="connsiteX68" fmla="*/ 3290406 w 4081561"/>
                  <a:gd name="connsiteY68" fmla="*/ 1057331 h 2000306"/>
                  <a:gd name="connsiteX69" fmla="*/ 3357080 w 4081561"/>
                  <a:gd name="connsiteY69" fmla="*/ 971606 h 2000306"/>
                  <a:gd name="connsiteX70" fmla="*/ 3385653 w 4081561"/>
                  <a:gd name="connsiteY70" fmla="*/ 1028756 h 2000306"/>
                  <a:gd name="connsiteX71" fmla="*/ 3395178 w 4081561"/>
                  <a:gd name="connsiteY71" fmla="*/ 828731 h 2000306"/>
                  <a:gd name="connsiteX72" fmla="*/ 3442803 w 4081561"/>
                  <a:gd name="connsiteY72" fmla="*/ 771581 h 2000306"/>
                  <a:gd name="connsiteX73" fmla="*/ 3499953 w 4081561"/>
                  <a:gd name="connsiteY73" fmla="*/ 771581 h 2000306"/>
                  <a:gd name="connsiteX74" fmla="*/ 3557103 w 4081561"/>
                  <a:gd name="connsiteY74" fmla="*/ 781106 h 2000306"/>
                  <a:gd name="connsiteX75" fmla="*/ 3614254 w 4081561"/>
                  <a:gd name="connsiteY75" fmla="*/ 800156 h 2000306"/>
                  <a:gd name="connsiteX76" fmla="*/ 3623778 w 4081561"/>
                  <a:gd name="connsiteY76" fmla="*/ 866831 h 2000306"/>
                  <a:gd name="connsiteX77" fmla="*/ 3642828 w 4081561"/>
                  <a:gd name="connsiteY77" fmla="*/ 923981 h 2000306"/>
                  <a:gd name="connsiteX78" fmla="*/ 3661878 w 4081561"/>
                  <a:gd name="connsiteY78" fmla="*/ 981131 h 2000306"/>
                  <a:gd name="connsiteX79" fmla="*/ 3680928 w 4081561"/>
                  <a:gd name="connsiteY79" fmla="*/ 1038281 h 2000306"/>
                  <a:gd name="connsiteX80" fmla="*/ 3671403 w 4081561"/>
                  <a:gd name="connsiteY80" fmla="*/ 1066856 h 2000306"/>
                  <a:gd name="connsiteX81" fmla="*/ 3699978 w 4081561"/>
                  <a:gd name="connsiteY81" fmla="*/ 1124006 h 2000306"/>
                  <a:gd name="connsiteX82" fmla="*/ 3699978 w 4081561"/>
                  <a:gd name="connsiteY82" fmla="*/ 1171631 h 2000306"/>
                  <a:gd name="connsiteX83" fmla="*/ 3699978 w 4081561"/>
                  <a:gd name="connsiteY83" fmla="*/ 1219256 h 2000306"/>
                  <a:gd name="connsiteX84" fmla="*/ 3680928 w 4081561"/>
                  <a:gd name="connsiteY84" fmla="*/ 1247831 h 2000306"/>
                  <a:gd name="connsiteX85" fmla="*/ 3690453 w 4081561"/>
                  <a:gd name="connsiteY85" fmla="*/ 1285931 h 2000306"/>
                  <a:gd name="connsiteX86" fmla="*/ 3699978 w 4081561"/>
                  <a:gd name="connsiteY86" fmla="*/ 1343081 h 2000306"/>
                  <a:gd name="connsiteX87" fmla="*/ 3719028 w 4081561"/>
                  <a:gd name="connsiteY87" fmla="*/ 1400231 h 2000306"/>
                  <a:gd name="connsiteX88" fmla="*/ 3719028 w 4081561"/>
                  <a:gd name="connsiteY88" fmla="*/ 1457381 h 2000306"/>
                  <a:gd name="connsiteX89" fmla="*/ 3738078 w 4081561"/>
                  <a:gd name="connsiteY89" fmla="*/ 1514531 h 2000306"/>
                  <a:gd name="connsiteX90" fmla="*/ 3757128 w 4081561"/>
                  <a:gd name="connsiteY90" fmla="*/ 1571681 h 2000306"/>
                  <a:gd name="connsiteX91" fmla="*/ 3766653 w 4081561"/>
                  <a:gd name="connsiteY91" fmla="*/ 1600256 h 2000306"/>
                  <a:gd name="connsiteX92" fmla="*/ 3766653 w 4081561"/>
                  <a:gd name="connsiteY92" fmla="*/ 1647881 h 2000306"/>
                  <a:gd name="connsiteX93" fmla="*/ 3785703 w 4081561"/>
                  <a:gd name="connsiteY93" fmla="*/ 1695506 h 2000306"/>
                  <a:gd name="connsiteX94" fmla="*/ 3785703 w 4081561"/>
                  <a:gd name="connsiteY94" fmla="*/ 1752656 h 2000306"/>
                  <a:gd name="connsiteX95" fmla="*/ 3795228 w 4081561"/>
                  <a:gd name="connsiteY95" fmla="*/ 1809806 h 2000306"/>
                  <a:gd name="connsiteX96" fmla="*/ 3785703 w 4081561"/>
                  <a:gd name="connsiteY96" fmla="*/ 1847906 h 2000306"/>
                  <a:gd name="connsiteX97" fmla="*/ 3795228 w 4081561"/>
                  <a:gd name="connsiteY97" fmla="*/ 1886006 h 2000306"/>
                  <a:gd name="connsiteX98" fmla="*/ 3814278 w 4081561"/>
                  <a:gd name="connsiteY98" fmla="*/ 1943156 h 2000306"/>
                  <a:gd name="connsiteX99" fmla="*/ 3785703 w 4081561"/>
                  <a:gd name="connsiteY99" fmla="*/ 1971731 h 2000306"/>
                  <a:gd name="connsiteX100" fmla="*/ 3814278 w 4081561"/>
                  <a:gd name="connsiteY100" fmla="*/ 2000306 h 2000306"/>
                  <a:gd name="connsiteX101" fmla="*/ 3861903 w 4081561"/>
                  <a:gd name="connsiteY101" fmla="*/ 1933631 h 2000306"/>
                  <a:gd name="connsiteX102" fmla="*/ 3861903 w 4081561"/>
                  <a:gd name="connsiteY102" fmla="*/ 1866956 h 2000306"/>
                  <a:gd name="connsiteX103" fmla="*/ 3871428 w 4081561"/>
                  <a:gd name="connsiteY103" fmla="*/ 1809806 h 2000306"/>
                  <a:gd name="connsiteX104" fmla="*/ 3871428 w 4081561"/>
                  <a:gd name="connsiteY104" fmla="*/ 1762181 h 2000306"/>
                  <a:gd name="connsiteX105" fmla="*/ 3871428 w 4081561"/>
                  <a:gd name="connsiteY105" fmla="*/ 1695506 h 2000306"/>
                  <a:gd name="connsiteX106" fmla="*/ 3880953 w 4081561"/>
                  <a:gd name="connsiteY106" fmla="*/ 1638356 h 2000306"/>
                  <a:gd name="connsiteX107" fmla="*/ 3890478 w 4081561"/>
                  <a:gd name="connsiteY107" fmla="*/ 1571681 h 2000306"/>
                  <a:gd name="connsiteX108" fmla="*/ 3880953 w 4081561"/>
                  <a:gd name="connsiteY108" fmla="*/ 1514531 h 2000306"/>
                  <a:gd name="connsiteX109" fmla="*/ 3909528 w 4081561"/>
                  <a:gd name="connsiteY109" fmla="*/ 1466906 h 2000306"/>
                  <a:gd name="connsiteX110" fmla="*/ 3880953 w 4081561"/>
                  <a:gd name="connsiteY110" fmla="*/ 1428806 h 2000306"/>
                  <a:gd name="connsiteX111" fmla="*/ 3909528 w 4081561"/>
                  <a:gd name="connsiteY111" fmla="*/ 1362131 h 2000306"/>
                  <a:gd name="connsiteX112" fmla="*/ 3909528 w 4081561"/>
                  <a:gd name="connsiteY112" fmla="*/ 1295456 h 2000306"/>
                  <a:gd name="connsiteX113" fmla="*/ 3890478 w 4081561"/>
                  <a:gd name="connsiteY113" fmla="*/ 1247831 h 2000306"/>
                  <a:gd name="connsiteX114" fmla="*/ 3900003 w 4081561"/>
                  <a:gd name="connsiteY114" fmla="*/ 1190681 h 2000306"/>
                  <a:gd name="connsiteX115" fmla="*/ 3900003 w 4081561"/>
                  <a:gd name="connsiteY115" fmla="*/ 1162106 h 2000306"/>
                  <a:gd name="connsiteX116" fmla="*/ 3909528 w 4081561"/>
                  <a:gd name="connsiteY116" fmla="*/ 1095431 h 2000306"/>
                  <a:gd name="connsiteX117" fmla="*/ 3909528 w 4081561"/>
                  <a:gd name="connsiteY117" fmla="*/ 1057331 h 2000306"/>
                  <a:gd name="connsiteX118" fmla="*/ 3900003 w 4081561"/>
                  <a:gd name="connsiteY118" fmla="*/ 990656 h 2000306"/>
                  <a:gd name="connsiteX119" fmla="*/ 3909528 w 4081561"/>
                  <a:gd name="connsiteY119" fmla="*/ 943031 h 2000306"/>
                  <a:gd name="connsiteX120" fmla="*/ 3928578 w 4081561"/>
                  <a:gd name="connsiteY120" fmla="*/ 876356 h 2000306"/>
                  <a:gd name="connsiteX121" fmla="*/ 3947628 w 4081561"/>
                  <a:gd name="connsiteY121" fmla="*/ 828731 h 2000306"/>
                  <a:gd name="connsiteX122" fmla="*/ 3928578 w 4081561"/>
                  <a:gd name="connsiteY122" fmla="*/ 790631 h 2000306"/>
                  <a:gd name="connsiteX123" fmla="*/ 3947628 w 4081561"/>
                  <a:gd name="connsiteY123" fmla="*/ 695381 h 2000306"/>
                  <a:gd name="connsiteX124" fmla="*/ 4014307 w 4081561"/>
                  <a:gd name="connsiteY124" fmla="*/ 752531 h 2000306"/>
                  <a:gd name="connsiteX125" fmla="*/ 4014303 w 4081561"/>
                  <a:gd name="connsiteY125" fmla="*/ 542981 h 2000306"/>
                  <a:gd name="connsiteX126" fmla="*/ 4023828 w 4081561"/>
                  <a:gd name="connsiteY126" fmla="*/ 495356 h 2000306"/>
                  <a:gd name="connsiteX127" fmla="*/ 4023828 w 4081561"/>
                  <a:gd name="connsiteY127" fmla="*/ 438206 h 2000306"/>
                  <a:gd name="connsiteX128" fmla="*/ 4042878 w 4081561"/>
                  <a:gd name="connsiteY128" fmla="*/ 371531 h 2000306"/>
                  <a:gd name="connsiteX129" fmla="*/ 4033353 w 4081561"/>
                  <a:gd name="connsiteY129" fmla="*/ 323906 h 2000306"/>
                  <a:gd name="connsiteX130" fmla="*/ 4033353 w 4081561"/>
                  <a:gd name="connsiteY130" fmla="*/ 257231 h 2000306"/>
                  <a:gd name="connsiteX131" fmla="*/ 4042878 w 4081561"/>
                  <a:gd name="connsiteY131" fmla="*/ 200081 h 2000306"/>
                  <a:gd name="connsiteX132" fmla="*/ 4071453 w 4081561"/>
                  <a:gd name="connsiteY132" fmla="*/ 152456 h 2000306"/>
                  <a:gd name="connsiteX133" fmla="*/ 4052403 w 4081561"/>
                  <a:gd name="connsiteY133" fmla="*/ 104831 h 2000306"/>
                  <a:gd name="connsiteX134" fmla="*/ 4080978 w 4081561"/>
                  <a:gd name="connsiteY134" fmla="*/ 66731 h 2000306"/>
                  <a:gd name="connsiteX135" fmla="*/ 4071453 w 4081561"/>
                  <a:gd name="connsiteY135" fmla="*/ 9581 h 2000306"/>
                  <a:gd name="connsiteX0" fmla="*/ 281578 w 4152103"/>
                  <a:gd name="connsiteY0" fmla="*/ 536743 h 2051218"/>
                  <a:gd name="connsiteX1" fmla="*/ 272054 w 4152103"/>
                  <a:gd name="connsiteY1" fmla="*/ 536743 h 2051218"/>
                  <a:gd name="connsiteX2" fmla="*/ 236678 w 4152103"/>
                  <a:gd name="connsiteY2" fmla="*/ 593893 h 2051218"/>
                  <a:gd name="connsiteX3" fmla="*/ 192808 w 4152103"/>
                  <a:gd name="connsiteY3" fmla="*/ 536743 h 2051218"/>
                  <a:gd name="connsiteX4" fmla="*/ 173572 w 4152103"/>
                  <a:gd name="connsiteY4" fmla="*/ 460543 h 2051218"/>
                  <a:gd name="connsiteX5" fmla="*/ 172506 w 4152103"/>
                  <a:gd name="connsiteY5" fmla="*/ 393868 h 2051218"/>
                  <a:gd name="connsiteX6" fmla="*/ 149288 w 4152103"/>
                  <a:gd name="connsiteY6" fmla="*/ 317668 h 2051218"/>
                  <a:gd name="connsiteX7" fmla="*/ 113142 w 4152103"/>
                  <a:gd name="connsiteY7" fmla="*/ 298618 h 2051218"/>
                  <a:gd name="connsiteX8" fmla="*/ 147705 w 4152103"/>
                  <a:gd name="connsiteY8" fmla="*/ 222418 h 2051218"/>
                  <a:gd name="connsiteX9" fmla="*/ 84564 w 4152103"/>
                  <a:gd name="connsiteY9" fmla="*/ 193843 h 2051218"/>
                  <a:gd name="connsiteX10" fmla="*/ 83082 w 4152103"/>
                  <a:gd name="connsiteY10" fmla="*/ 70018 h 2051218"/>
                  <a:gd name="connsiteX11" fmla="*/ 3867 w 4152103"/>
                  <a:gd name="connsiteY11" fmla="*/ 41387 h 2051218"/>
                  <a:gd name="connsiteX12" fmla="*/ 222909 w 4152103"/>
                  <a:gd name="connsiteY12" fmla="*/ 651043 h 2051218"/>
                  <a:gd name="connsiteX13" fmla="*/ 270538 w 4152103"/>
                  <a:gd name="connsiteY13" fmla="*/ 527218 h 2051218"/>
                  <a:gd name="connsiteX14" fmla="*/ 381656 w 4152103"/>
                  <a:gd name="connsiteY14" fmla="*/ 870118 h 2051218"/>
                  <a:gd name="connsiteX15" fmla="*/ 521154 w 4152103"/>
                  <a:gd name="connsiteY15" fmla="*/ 1165393 h 2051218"/>
                  <a:gd name="connsiteX16" fmla="*/ 676969 w 4152103"/>
                  <a:gd name="connsiteY16" fmla="*/ 1079668 h 2051218"/>
                  <a:gd name="connsiteX17" fmla="*/ 924646 w 4152103"/>
                  <a:gd name="connsiteY17" fmla="*/ 927268 h 2051218"/>
                  <a:gd name="connsiteX18" fmla="*/ 1029434 w 4152103"/>
                  <a:gd name="connsiteY18" fmla="*/ 917743 h 2051218"/>
                  <a:gd name="connsiteX19" fmla="*/ 1115169 w 4152103"/>
                  <a:gd name="connsiteY19" fmla="*/ 841543 h 2051218"/>
                  <a:gd name="connsiteX20" fmla="*/ 1186500 w 4152103"/>
                  <a:gd name="connsiteY20" fmla="*/ 860593 h 2051218"/>
                  <a:gd name="connsiteX21" fmla="*/ 1219570 w 4152103"/>
                  <a:gd name="connsiteY21" fmla="*/ 936793 h 2051218"/>
                  <a:gd name="connsiteX22" fmla="*/ 1284234 w 4152103"/>
                  <a:gd name="connsiteY22" fmla="*/ 803443 h 2051218"/>
                  <a:gd name="connsiteX23" fmla="*/ 1328250 w 4152103"/>
                  <a:gd name="connsiteY23" fmla="*/ 814129 h 2051218"/>
                  <a:gd name="connsiteX24" fmla="*/ 1440533 w 4152103"/>
                  <a:gd name="connsiteY24" fmla="*/ 651043 h 2051218"/>
                  <a:gd name="connsiteX25" fmla="*/ 1574979 w 4152103"/>
                  <a:gd name="connsiteY25" fmla="*/ 536751 h 2051218"/>
                  <a:gd name="connsiteX26" fmla="*/ 1789112 w 4152103"/>
                  <a:gd name="connsiteY26" fmla="*/ 422443 h 2051218"/>
                  <a:gd name="connsiteX27" fmla="*/ 1972522 w 4152103"/>
                  <a:gd name="connsiteY27" fmla="*/ 317668 h 2051218"/>
                  <a:gd name="connsiteX28" fmla="*/ 2172571 w 4152103"/>
                  <a:gd name="connsiteY28" fmla="*/ 222418 h 2051218"/>
                  <a:gd name="connsiteX29" fmla="*/ 2246342 w 4152103"/>
                  <a:gd name="connsiteY29" fmla="*/ 231943 h 2051218"/>
                  <a:gd name="connsiteX30" fmla="*/ 2675145 w 4152103"/>
                  <a:gd name="connsiteY30" fmla="*/ 89068 h 2051218"/>
                  <a:gd name="connsiteX31" fmla="*/ 2741820 w 4152103"/>
                  <a:gd name="connsiteY31" fmla="*/ 70018 h 2051218"/>
                  <a:gd name="connsiteX32" fmla="*/ 2856120 w 4152103"/>
                  <a:gd name="connsiteY32" fmla="*/ 79543 h 2051218"/>
                  <a:gd name="connsiteX33" fmla="*/ 2875170 w 4152103"/>
                  <a:gd name="connsiteY33" fmla="*/ 108118 h 2051218"/>
                  <a:gd name="connsiteX34" fmla="*/ 2884695 w 4152103"/>
                  <a:gd name="connsiteY34" fmla="*/ 155743 h 2051218"/>
                  <a:gd name="connsiteX35" fmla="*/ 2894220 w 4152103"/>
                  <a:gd name="connsiteY35" fmla="*/ 393868 h 2051218"/>
                  <a:gd name="connsiteX36" fmla="*/ 2922795 w 4152103"/>
                  <a:gd name="connsiteY36" fmla="*/ 555793 h 2051218"/>
                  <a:gd name="connsiteX37" fmla="*/ 2932320 w 4152103"/>
                  <a:gd name="connsiteY37" fmla="*/ 584368 h 2051218"/>
                  <a:gd name="connsiteX38" fmla="*/ 2951371 w 4152103"/>
                  <a:gd name="connsiteY38" fmla="*/ 708193 h 2051218"/>
                  <a:gd name="connsiteX39" fmla="*/ 2951368 w 4152103"/>
                  <a:gd name="connsiteY39" fmla="*/ 755818 h 2051218"/>
                  <a:gd name="connsiteX40" fmla="*/ 2951369 w 4152103"/>
                  <a:gd name="connsiteY40" fmla="*/ 803443 h 2051218"/>
                  <a:gd name="connsiteX41" fmla="*/ 2998995 w 4152103"/>
                  <a:gd name="connsiteY41" fmla="*/ 784393 h 2051218"/>
                  <a:gd name="connsiteX42" fmla="*/ 3008520 w 4152103"/>
                  <a:gd name="connsiteY42" fmla="*/ 936793 h 2051218"/>
                  <a:gd name="connsiteX43" fmla="*/ 3018045 w 4152103"/>
                  <a:gd name="connsiteY43" fmla="*/ 965368 h 2051218"/>
                  <a:gd name="connsiteX44" fmla="*/ 3008520 w 4152103"/>
                  <a:gd name="connsiteY44" fmla="*/ 1012993 h 2051218"/>
                  <a:gd name="connsiteX45" fmla="*/ 3027570 w 4152103"/>
                  <a:gd name="connsiteY45" fmla="*/ 1060618 h 2051218"/>
                  <a:gd name="connsiteX46" fmla="*/ 3027570 w 4152103"/>
                  <a:gd name="connsiteY46" fmla="*/ 1089193 h 2051218"/>
                  <a:gd name="connsiteX47" fmla="*/ 3037095 w 4152103"/>
                  <a:gd name="connsiteY47" fmla="*/ 1136818 h 2051218"/>
                  <a:gd name="connsiteX48" fmla="*/ 3037095 w 4152103"/>
                  <a:gd name="connsiteY48" fmla="*/ 1184443 h 2051218"/>
                  <a:gd name="connsiteX49" fmla="*/ 3046620 w 4152103"/>
                  <a:gd name="connsiteY49" fmla="*/ 1222543 h 2051218"/>
                  <a:gd name="connsiteX50" fmla="*/ 3037095 w 4152103"/>
                  <a:gd name="connsiteY50" fmla="*/ 1241593 h 2051218"/>
                  <a:gd name="connsiteX51" fmla="*/ 3056145 w 4152103"/>
                  <a:gd name="connsiteY51" fmla="*/ 1279693 h 2051218"/>
                  <a:gd name="connsiteX52" fmla="*/ 3056145 w 4152103"/>
                  <a:gd name="connsiteY52" fmla="*/ 1327318 h 2051218"/>
                  <a:gd name="connsiteX53" fmla="*/ 3075195 w 4152103"/>
                  <a:gd name="connsiteY53" fmla="*/ 1374943 h 2051218"/>
                  <a:gd name="connsiteX54" fmla="*/ 3075195 w 4152103"/>
                  <a:gd name="connsiteY54" fmla="*/ 1422568 h 2051218"/>
                  <a:gd name="connsiteX55" fmla="*/ 3113295 w 4152103"/>
                  <a:gd name="connsiteY55" fmla="*/ 1460668 h 2051218"/>
                  <a:gd name="connsiteX56" fmla="*/ 3141870 w 4152103"/>
                  <a:gd name="connsiteY56" fmla="*/ 1422568 h 2051218"/>
                  <a:gd name="connsiteX57" fmla="*/ 3151395 w 4152103"/>
                  <a:gd name="connsiteY57" fmla="*/ 1374943 h 2051218"/>
                  <a:gd name="connsiteX58" fmla="*/ 3170445 w 4152103"/>
                  <a:gd name="connsiteY58" fmla="*/ 1317793 h 2051218"/>
                  <a:gd name="connsiteX59" fmla="*/ 3170445 w 4152103"/>
                  <a:gd name="connsiteY59" fmla="*/ 1279693 h 2051218"/>
                  <a:gd name="connsiteX60" fmla="*/ 3189495 w 4152103"/>
                  <a:gd name="connsiteY60" fmla="*/ 1213018 h 2051218"/>
                  <a:gd name="connsiteX61" fmla="*/ 3179970 w 4152103"/>
                  <a:gd name="connsiteY61" fmla="*/ 1146343 h 2051218"/>
                  <a:gd name="connsiteX62" fmla="*/ 3189495 w 4152103"/>
                  <a:gd name="connsiteY62" fmla="*/ 1117768 h 2051218"/>
                  <a:gd name="connsiteX63" fmla="*/ 3208545 w 4152103"/>
                  <a:gd name="connsiteY63" fmla="*/ 1051093 h 2051218"/>
                  <a:gd name="connsiteX64" fmla="*/ 3218070 w 4152103"/>
                  <a:gd name="connsiteY64" fmla="*/ 1003468 h 2051218"/>
                  <a:gd name="connsiteX65" fmla="*/ 3227595 w 4152103"/>
                  <a:gd name="connsiteY65" fmla="*/ 955843 h 2051218"/>
                  <a:gd name="connsiteX66" fmla="*/ 3246645 w 4152103"/>
                  <a:gd name="connsiteY66" fmla="*/ 908218 h 2051218"/>
                  <a:gd name="connsiteX67" fmla="*/ 3294270 w 4152103"/>
                  <a:gd name="connsiteY67" fmla="*/ 965368 h 2051218"/>
                  <a:gd name="connsiteX68" fmla="*/ 3294270 w 4152103"/>
                  <a:gd name="connsiteY68" fmla="*/ 1012993 h 2051218"/>
                  <a:gd name="connsiteX69" fmla="*/ 3360948 w 4152103"/>
                  <a:gd name="connsiteY69" fmla="*/ 1108243 h 2051218"/>
                  <a:gd name="connsiteX70" fmla="*/ 3427622 w 4152103"/>
                  <a:gd name="connsiteY70" fmla="*/ 1022518 h 2051218"/>
                  <a:gd name="connsiteX71" fmla="*/ 3456195 w 4152103"/>
                  <a:gd name="connsiteY71" fmla="*/ 1079668 h 2051218"/>
                  <a:gd name="connsiteX72" fmla="*/ 3465720 w 4152103"/>
                  <a:gd name="connsiteY72" fmla="*/ 879643 h 2051218"/>
                  <a:gd name="connsiteX73" fmla="*/ 3513345 w 4152103"/>
                  <a:gd name="connsiteY73" fmla="*/ 822493 h 2051218"/>
                  <a:gd name="connsiteX74" fmla="*/ 3570495 w 4152103"/>
                  <a:gd name="connsiteY74" fmla="*/ 822493 h 2051218"/>
                  <a:gd name="connsiteX75" fmla="*/ 3627645 w 4152103"/>
                  <a:gd name="connsiteY75" fmla="*/ 832018 h 2051218"/>
                  <a:gd name="connsiteX76" fmla="*/ 3684796 w 4152103"/>
                  <a:gd name="connsiteY76" fmla="*/ 851068 h 2051218"/>
                  <a:gd name="connsiteX77" fmla="*/ 3694320 w 4152103"/>
                  <a:gd name="connsiteY77" fmla="*/ 917743 h 2051218"/>
                  <a:gd name="connsiteX78" fmla="*/ 3713370 w 4152103"/>
                  <a:gd name="connsiteY78" fmla="*/ 974893 h 2051218"/>
                  <a:gd name="connsiteX79" fmla="*/ 3732420 w 4152103"/>
                  <a:gd name="connsiteY79" fmla="*/ 1032043 h 2051218"/>
                  <a:gd name="connsiteX80" fmla="*/ 3751470 w 4152103"/>
                  <a:gd name="connsiteY80" fmla="*/ 1089193 h 2051218"/>
                  <a:gd name="connsiteX81" fmla="*/ 3741945 w 4152103"/>
                  <a:gd name="connsiteY81" fmla="*/ 1117768 h 2051218"/>
                  <a:gd name="connsiteX82" fmla="*/ 3770520 w 4152103"/>
                  <a:gd name="connsiteY82" fmla="*/ 1174918 h 2051218"/>
                  <a:gd name="connsiteX83" fmla="*/ 3770520 w 4152103"/>
                  <a:gd name="connsiteY83" fmla="*/ 1222543 h 2051218"/>
                  <a:gd name="connsiteX84" fmla="*/ 3770520 w 4152103"/>
                  <a:gd name="connsiteY84" fmla="*/ 1270168 h 2051218"/>
                  <a:gd name="connsiteX85" fmla="*/ 3751470 w 4152103"/>
                  <a:gd name="connsiteY85" fmla="*/ 1298743 h 2051218"/>
                  <a:gd name="connsiteX86" fmla="*/ 3760995 w 4152103"/>
                  <a:gd name="connsiteY86" fmla="*/ 1336843 h 2051218"/>
                  <a:gd name="connsiteX87" fmla="*/ 3770520 w 4152103"/>
                  <a:gd name="connsiteY87" fmla="*/ 1393993 h 2051218"/>
                  <a:gd name="connsiteX88" fmla="*/ 3789570 w 4152103"/>
                  <a:gd name="connsiteY88" fmla="*/ 1451143 h 2051218"/>
                  <a:gd name="connsiteX89" fmla="*/ 3789570 w 4152103"/>
                  <a:gd name="connsiteY89" fmla="*/ 1508293 h 2051218"/>
                  <a:gd name="connsiteX90" fmla="*/ 3808620 w 4152103"/>
                  <a:gd name="connsiteY90" fmla="*/ 1565443 h 2051218"/>
                  <a:gd name="connsiteX91" fmla="*/ 3827670 w 4152103"/>
                  <a:gd name="connsiteY91" fmla="*/ 1622593 h 2051218"/>
                  <a:gd name="connsiteX92" fmla="*/ 3837195 w 4152103"/>
                  <a:gd name="connsiteY92" fmla="*/ 1651168 h 2051218"/>
                  <a:gd name="connsiteX93" fmla="*/ 3837195 w 4152103"/>
                  <a:gd name="connsiteY93" fmla="*/ 1698793 h 2051218"/>
                  <a:gd name="connsiteX94" fmla="*/ 3856245 w 4152103"/>
                  <a:gd name="connsiteY94" fmla="*/ 1746418 h 2051218"/>
                  <a:gd name="connsiteX95" fmla="*/ 3856245 w 4152103"/>
                  <a:gd name="connsiteY95" fmla="*/ 1803568 h 2051218"/>
                  <a:gd name="connsiteX96" fmla="*/ 3865770 w 4152103"/>
                  <a:gd name="connsiteY96" fmla="*/ 1860718 h 2051218"/>
                  <a:gd name="connsiteX97" fmla="*/ 3856245 w 4152103"/>
                  <a:gd name="connsiteY97" fmla="*/ 1898818 h 2051218"/>
                  <a:gd name="connsiteX98" fmla="*/ 3865770 w 4152103"/>
                  <a:gd name="connsiteY98" fmla="*/ 1936918 h 2051218"/>
                  <a:gd name="connsiteX99" fmla="*/ 3884820 w 4152103"/>
                  <a:gd name="connsiteY99" fmla="*/ 1994068 h 2051218"/>
                  <a:gd name="connsiteX100" fmla="*/ 3856245 w 4152103"/>
                  <a:gd name="connsiteY100" fmla="*/ 2022643 h 2051218"/>
                  <a:gd name="connsiteX101" fmla="*/ 3884820 w 4152103"/>
                  <a:gd name="connsiteY101" fmla="*/ 2051218 h 2051218"/>
                  <a:gd name="connsiteX102" fmla="*/ 3932445 w 4152103"/>
                  <a:gd name="connsiteY102" fmla="*/ 1984543 h 2051218"/>
                  <a:gd name="connsiteX103" fmla="*/ 3932445 w 4152103"/>
                  <a:gd name="connsiteY103" fmla="*/ 1917868 h 2051218"/>
                  <a:gd name="connsiteX104" fmla="*/ 3941970 w 4152103"/>
                  <a:gd name="connsiteY104" fmla="*/ 1860718 h 2051218"/>
                  <a:gd name="connsiteX105" fmla="*/ 3941970 w 4152103"/>
                  <a:gd name="connsiteY105" fmla="*/ 1813093 h 2051218"/>
                  <a:gd name="connsiteX106" fmla="*/ 3941970 w 4152103"/>
                  <a:gd name="connsiteY106" fmla="*/ 1746418 h 2051218"/>
                  <a:gd name="connsiteX107" fmla="*/ 3951495 w 4152103"/>
                  <a:gd name="connsiteY107" fmla="*/ 1689268 h 2051218"/>
                  <a:gd name="connsiteX108" fmla="*/ 3961020 w 4152103"/>
                  <a:gd name="connsiteY108" fmla="*/ 1622593 h 2051218"/>
                  <a:gd name="connsiteX109" fmla="*/ 3951495 w 4152103"/>
                  <a:gd name="connsiteY109" fmla="*/ 1565443 h 2051218"/>
                  <a:gd name="connsiteX110" fmla="*/ 3980070 w 4152103"/>
                  <a:gd name="connsiteY110" fmla="*/ 1517818 h 2051218"/>
                  <a:gd name="connsiteX111" fmla="*/ 3951495 w 4152103"/>
                  <a:gd name="connsiteY111" fmla="*/ 1479718 h 2051218"/>
                  <a:gd name="connsiteX112" fmla="*/ 3980070 w 4152103"/>
                  <a:gd name="connsiteY112" fmla="*/ 1413043 h 2051218"/>
                  <a:gd name="connsiteX113" fmla="*/ 3980070 w 4152103"/>
                  <a:gd name="connsiteY113" fmla="*/ 1346368 h 2051218"/>
                  <a:gd name="connsiteX114" fmla="*/ 3961020 w 4152103"/>
                  <a:gd name="connsiteY114" fmla="*/ 1298743 h 2051218"/>
                  <a:gd name="connsiteX115" fmla="*/ 3970545 w 4152103"/>
                  <a:gd name="connsiteY115" fmla="*/ 1241593 h 2051218"/>
                  <a:gd name="connsiteX116" fmla="*/ 3970545 w 4152103"/>
                  <a:gd name="connsiteY116" fmla="*/ 1213018 h 2051218"/>
                  <a:gd name="connsiteX117" fmla="*/ 3980070 w 4152103"/>
                  <a:gd name="connsiteY117" fmla="*/ 1146343 h 2051218"/>
                  <a:gd name="connsiteX118" fmla="*/ 3980070 w 4152103"/>
                  <a:gd name="connsiteY118" fmla="*/ 1108243 h 2051218"/>
                  <a:gd name="connsiteX119" fmla="*/ 3970545 w 4152103"/>
                  <a:gd name="connsiteY119" fmla="*/ 1041568 h 2051218"/>
                  <a:gd name="connsiteX120" fmla="*/ 3980070 w 4152103"/>
                  <a:gd name="connsiteY120" fmla="*/ 993943 h 2051218"/>
                  <a:gd name="connsiteX121" fmla="*/ 3999120 w 4152103"/>
                  <a:gd name="connsiteY121" fmla="*/ 927268 h 2051218"/>
                  <a:gd name="connsiteX122" fmla="*/ 4018170 w 4152103"/>
                  <a:gd name="connsiteY122" fmla="*/ 879643 h 2051218"/>
                  <a:gd name="connsiteX123" fmla="*/ 3999120 w 4152103"/>
                  <a:gd name="connsiteY123" fmla="*/ 841543 h 2051218"/>
                  <a:gd name="connsiteX124" fmla="*/ 4018170 w 4152103"/>
                  <a:gd name="connsiteY124" fmla="*/ 746293 h 2051218"/>
                  <a:gd name="connsiteX125" fmla="*/ 4084849 w 4152103"/>
                  <a:gd name="connsiteY125" fmla="*/ 803443 h 2051218"/>
                  <a:gd name="connsiteX126" fmla="*/ 4084845 w 4152103"/>
                  <a:gd name="connsiteY126" fmla="*/ 593893 h 2051218"/>
                  <a:gd name="connsiteX127" fmla="*/ 4094370 w 4152103"/>
                  <a:gd name="connsiteY127" fmla="*/ 546268 h 2051218"/>
                  <a:gd name="connsiteX128" fmla="*/ 4094370 w 4152103"/>
                  <a:gd name="connsiteY128" fmla="*/ 489118 h 2051218"/>
                  <a:gd name="connsiteX129" fmla="*/ 4113420 w 4152103"/>
                  <a:gd name="connsiteY129" fmla="*/ 422443 h 2051218"/>
                  <a:gd name="connsiteX130" fmla="*/ 4103895 w 4152103"/>
                  <a:gd name="connsiteY130" fmla="*/ 374818 h 2051218"/>
                  <a:gd name="connsiteX131" fmla="*/ 4103895 w 4152103"/>
                  <a:gd name="connsiteY131" fmla="*/ 308143 h 2051218"/>
                  <a:gd name="connsiteX132" fmla="*/ 4113420 w 4152103"/>
                  <a:gd name="connsiteY132" fmla="*/ 250993 h 2051218"/>
                  <a:gd name="connsiteX133" fmla="*/ 4141995 w 4152103"/>
                  <a:gd name="connsiteY133" fmla="*/ 203368 h 2051218"/>
                  <a:gd name="connsiteX134" fmla="*/ 4122945 w 4152103"/>
                  <a:gd name="connsiteY134" fmla="*/ 155743 h 2051218"/>
                  <a:gd name="connsiteX135" fmla="*/ 4151520 w 4152103"/>
                  <a:gd name="connsiteY135" fmla="*/ 117643 h 2051218"/>
                  <a:gd name="connsiteX136" fmla="*/ 4141995 w 4152103"/>
                  <a:gd name="connsiteY136" fmla="*/ 60493 h 2051218"/>
                  <a:gd name="connsiteX0" fmla="*/ 437083 w 4307608"/>
                  <a:gd name="connsiteY0" fmla="*/ 536743 h 2051218"/>
                  <a:gd name="connsiteX1" fmla="*/ 427559 w 4307608"/>
                  <a:gd name="connsiteY1" fmla="*/ 536743 h 2051218"/>
                  <a:gd name="connsiteX2" fmla="*/ 392183 w 4307608"/>
                  <a:gd name="connsiteY2" fmla="*/ 593893 h 2051218"/>
                  <a:gd name="connsiteX3" fmla="*/ 348313 w 4307608"/>
                  <a:gd name="connsiteY3" fmla="*/ 536743 h 2051218"/>
                  <a:gd name="connsiteX4" fmla="*/ 329077 w 4307608"/>
                  <a:gd name="connsiteY4" fmla="*/ 460543 h 2051218"/>
                  <a:gd name="connsiteX5" fmla="*/ 328011 w 4307608"/>
                  <a:gd name="connsiteY5" fmla="*/ 393868 h 2051218"/>
                  <a:gd name="connsiteX6" fmla="*/ 304793 w 4307608"/>
                  <a:gd name="connsiteY6" fmla="*/ 317668 h 2051218"/>
                  <a:gd name="connsiteX7" fmla="*/ 268647 w 4307608"/>
                  <a:gd name="connsiteY7" fmla="*/ 298618 h 2051218"/>
                  <a:gd name="connsiteX8" fmla="*/ 303210 w 4307608"/>
                  <a:gd name="connsiteY8" fmla="*/ 222418 h 2051218"/>
                  <a:gd name="connsiteX9" fmla="*/ 240069 w 4307608"/>
                  <a:gd name="connsiteY9" fmla="*/ 193843 h 2051218"/>
                  <a:gd name="connsiteX10" fmla="*/ 238587 w 4307608"/>
                  <a:gd name="connsiteY10" fmla="*/ 70018 h 2051218"/>
                  <a:gd name="connsiteX11" fmla="*/ 159372 w 4307608"/>
                  <a:gd name="connsiteY11" fmla="*/ 41387 h 2051218"/>
                  <a:gd name="connsiteX12" fmla="*/ 378414 w 4307608"/>
                  <a:gd name="connsiteY12" fmla="*/ 651043 h 2051218"/>
                  <a:gd name="connsiteX13" fmla="*/ 426043 w 4307608"/>
                  <a:gd name="connsiteY13" fmla="*/ 527218 h 2051218"/>
                  <a:gd name="connsiteX14" fmla="*/ 537161 w 4307608"/>
                  <a:gd name="connsiteY14" fmla="*/ 870118 h 2051218"/>
                  <a:gd name="connsiteX15" fmla="*/ 676659 w 4307608"/>
                  <a:gd name="connsiteY15" fmla="*/ 1165393 h 2051218"/>
                  <a:gd name="connsiteX16" fmla="*/ 832474 w 4307608"/>
                  <a:gd name="connsiteY16" fmla="*/ 1079668 h 2051218"/>
                  <a:gd name="connsiteX17" fmla="*/ 1080151 w 4307608"/>
                  <a:gd name="connsiteY17" fmla="*/ 927268 h 2051218"/>
                  <a:gd name="connsiteX18" fmla="*/ 1184939 w 4307608"/>
                  <a:gd name="connsiteY18" fmla="*/ 917743 h 2051218"/>
                  <a:gd name="connsiteX19" fmla="*/ 1270674 w 4307608"/>
                  <a:gd name="connsiteY19" fmla="*/ 841543 h 2051218"/>
                  <a:gd name="connsiteX20" fmla="*/ 1342005 w 4307608"/>
                  <a:gd name="connsiteY20" fmla="*/ 860593 h 2051218"/>
                  <a:gd name="connsiteX21" fmla="*/ 1375075 w 4307608"/>
                  <a:gd name="connsiteY21" fmla="*/ 936793 h 2051218"/>
                  <a:gd name="connsiteX22" fmla="*/ 1439739 w 4307608"/>
                  <a:gd name="connsiteY22" fmla="*/ 803443 h 2051218"/>
                  <a:gd name="connsiteX23" fmla="*/ 1483755 w 4307608"/>
                  <a:gd name="connsiteY23" fmla="*/ 814129 h 2051218"/>
                  <a:gd name="connsiteX24" fmla="*/ 1596038 w 4307608"/>
                  <a:gd name="connsiteY24" fmla="*/ 651043 h 2051218"/>
                  <a:gd name="connsiteX25" fmla="*/ 1730484 w 4307608"/>
                  <a:gd name="connsiteY25" fmla="*/ 536751 h 2051218"/>
                  <a:gd name="connsiteX26" fmla="*/ 1944617 w 4307608"/>
                  <a:gd name="connsiteY26" fmla="*/ 422443 h 2051218"/>
                  <a:gd name="connsiteX27" fmla="*/ 2128027 w 4307608"/>
                  <a:gd name="connsiteY27" fmla="*/ 317668 h 2051218"/>
                  <a:gd name="connsiteX28" fmla="*/ 2328076 w 4307608"/>
                  <a:gd name="connsiteY28" fmla="*/ 222418 h 2051218"/>
                  <a:gd name="connsiteX29" fmla="*/ 2401847 w 4307608"/>
                  <a:gd name="connsiteY29" fmla="*/ 231943 h 2051218"/>
                  <a:gd name="connsiteX30" fmla="*/ 2830650 w 4307608"/>
                  <a:gd name="connsiteY30" fmla="*/ 89068 h 2051218"/>
                  <a:gd name="connsiteX31" fmla="*/ 2897325 w 4307608"/>
                  <a:gd name="connsiteY31" fmla="*/ 70018 h 2051218"/>
                  <a:gd name="connsiteX32" fmla="*/ 3011625 w 4307608"/>
                  <a:gd name="connsiteY32" fmla="*/ 79543 h 2051218"/>
                  <a:gd name="connsiteX33" fmla="*/ 3030675 w 4307608"/>
                  <a:gd name="connsiteY33" fmla="*/ 108118 h 2051218"/>
                  <a:gd name="connsiteX34" fmla="*/ 3040200 w 4307608"/>
                  <a:gd name="connsiteY34" fmla="*/ 155743 h 2051218"/>
                  <a:gd name="connsiteX35" fmla="*/ 3049725 w 4307608"/>
                  <a:gd name="connsiteY35" fmla="*/ 393868 h 2051218"/>
                  <a:gd name="connsiteX36" fmla="*/ 3078300 w 4307608"/>
                  <a:gd name="connsiteY36" fmla="*/ 555793 h 2051218"/>
                  <a:gd name="connsiteX37" fmla="*/ 3087825 w 4307608"/>
                  <a:gd name="connsiteY37" fmla="*/ 584368 h 2051218"/>
                  <a:gd name="connsiteX38" fmla="*/ 3106876 w 4307608"/>
                  <a:gd name="connsiteY38" fmla="*/ 708193 h 2051218"/>
                  <a:gd name="connsiteX39" fmla="*/ 3106873 w 4307608"/>
                  <a:gd name="connsiteY39" fmla="*/ 755818 h 2051218"/>
                  <a:gd name="connsiteX40" fmla="*/ 3106874 w 4307608"/>
                  <a:gd name="connsiteY40" fmla="*/ 803443 h 2051218"/>
                  <a:gd name="connsiteX41" fmla="*/ 3154500 w 4307608"/>
                  <a:gd name="connsiteY41" fmla="*/ 784393 h 2051218"/>
                  <a:gd name="connsiteX42" fmla="*/ 3164025 w 4307608"/>
                  <a:gd name="connsiteY42" fmla="*/ 936793 h 2051218"/>
                  <a:gd name="connsiteX43" fmla="*/ 3173550 w 4307608"/>
                  <a:gd name="connsiteY43" fmla="*/ 965368 h 2051218"/>
                  <a:gd name="connsiteX44" fmla="*/ 3164025 w 4307608"/>
                  <a:gd name="connsiteY44" fmla="*/ 1012993 h 2051218"/>
                  <a:gd name="connsiteX45" fmla="*/ 3183075 w 4307608"/>
                  <a:gd name="connsiteY45" fmla="*/ 1060618 h 2051218"/>
                  <a:gd name="connsiteX46" fmla="*/ 3183075 w 4307608"/>
                  <a:gd name="connsiteY46" fmla="*/ 1089193 h 2051218"/>
                  <a:gd name="connsiteX47" fmla="*/ 3192600 w 4307608"/>
                  <a:gd name="connsiteY47" fmla="*/ 1136818 h 2051218"/>
                  <a:gd name="connsiteX48" fmla="*/ 3192600 w 4307608"/>
                  <a:gd name="connsiteY48" fmla="*/ 1184443 h 2051218"/>
                  <a:gd name="connsiteX49" fmla="*/ 3202125 w 4307608"/>
                  <a:gd name="connsiteY49" fmla="*/ 1222543 h 2051218"/>
                  <a:gd name="connsiteX50" fmla="*/ 3192600 w 4307608"/>
                  <a:gd name="connsiteY50" fmla="*/ 1241593 h 2051218"/>
                  <a:gd name="connsiteX51" fmla="*/ 3211650 w 4307608"/>
                  <a:gd name="connsiteY51" fmla="*/ 1279693 h 2051218"/>
                  <a:gd name="connsiteX52" fmla="*/ 3211650 w 4307608"/>
                  <a:gd name="connsiteY52" fmla="*/ 1327318 h 2051218"/>
                  <a:gd name="connsiteX53" fmla="*/ 3230700 w 4307608"/>
                  <a:gd name="connsiteY53" fmla="*/ 1374943 h 2051218"/>
                  <a:gd name="connsiteX54" fmla="*/ 3230700 w 4307608"/>
                  <a:gd name="connsiteY54" fmla="*/ 1422568 h 2051218"/>
                  <a:gd name="connsiteX55" fmla="*/ 3268800 w 4307608"/>
                  <a:gd name="connsiteY55" fmla="*/ 1460668 h 2051218"/>
                  <a:gd name="connsiteX56" fmla="*/ 3297375 w 4307608"/>
                  <a:gd name="connsiteY56" fmla="*/ 1422568 h 2051218"/>
                  <a:gd name="connsiteX57" fmla="*/ 3306900 w 4307608"/>
                  <a:gd name="connsiteY57" fmla="*/ 1374943 h 2051218"/>
                  <a:gd name="connsiteX58" fmla="*/ 3325950 w 4307608"/>
                  <a:gd name="connsiteY58" fmla="*/ 1317793 h 2051218"/>
                  <a:gd name="connsiteX59" fmla="*/ 3325950 w 4307608"/>
                  <a:gd name="connsiteY59" fmla="*/ 1279693 h 2051218"/>
                  <a:gd name="connsiteX60" fmla="*/ 3345000 w 4307608"/>
                  <a:gd name="connsiteY60" fmla="*/ 1213018 h 2051218"/>
                  <a:gd name="connsiteX61" fmla="*/ 3335475 w 4307608"/>
                  <a:gd name="connsiteY61" fmla="*/ 1146343 h 2051218"/>
                  <a:gd name="connsiteX62" fmla="*/ 3345000 w 4307608"/>
                  <a:gd name="connsiteY62" fmla="*/ 1117768 h 2051218"/>
                  <a:gd name="connsiteX63" fmla="*/ 3364050 w 4307608"/>
                  <a:gd name="connsiteY63" fmla="*/ 1051093 h 2051218"/>
                  <a:gd name="connsiteX64" fmla="*/ 3373575 w 4307608"/>
                  <a:gd name="connsiteY64" fmla="*/ 1003468 h 2051218"/>
                  <a:gd name="connsiteX65" fmla="*/ 3383100 w 4307608"/>
                  <a:gd name="connsiteY65" fmla="*/ 955843 h 2051218"/>
                  <a:gd name="connsiteX66" fmla="*/ 3402150 w 4307608"/>
                  <a:gd name="connsiteY66" fmla="*/ 908218 h 2051218"/>
                  <a:gd name="connsiteX67" fmla="*/ 3449775 w 4307608"/>
                  <a:gd name="connsiteY67" fmla="*/ 965368 h 2051218"/>
                  <a:gd name="connsiteX68" fmla="*/ 3449775 w 4307608"/>
                  <a:gd name="connsiteY68" fmla="*/ 1012993 h 2051218"/>
                  <a:gd name="connsiteX69" fmla="*/ 3516453 w 4307608"/>
                  <a:gd name="connsiteY69" fmla="*/ 1108243 h 2051218"/>
                  <a:gd name="connsiteX70" fmla="*/ 3583127 w 4307608"/>
                  <a:gd name="connsiteY70" fmla="*/ 1022518 h 2051218"/>
                  <a:gd name="connsiteX71" fmla="*/ 3611700 w 4307608"/>
                  <a:gd name="connsiteY71" fmla="*/ 1079668 h 2051218"/>
                  <a:gd name="connsiteX72" fmla="*/ 3621225 w 4307608"/>
                  <a:gd name="connsiteY72" fmla="*/ 879643 h 2051218"/>
                  <a:gd name="connsiteX73" fmla="*/ 3668850 w 4307608"/>
                  <a:gd name="connsiteY73" fmla="*/ 822493 h 2051218"/>
                  <a:gd name="connsiteX74" fmla="*/ 3726000 w 4307608"/>
                  <a:gd name="connsiteY74" fmla="*/ 822493 h 2051218"/>
                  <a:gd name="connsiteX75" fmla="*/ 3783150 w 4307608"/>
                  <a:gd name="connsiteY75" fmla="*/ 832018 h 2051218"/>
                  <a:gd name="connsiteX76" fmla="*/ 3840301 w 4307608"/>
                  <a:gd name="connsiteY76" fmla="*/ 851068 h 2051218"/>
                  <a:gd name="connsiteX77" fmla="*/ 3849825 w 4307608"/>
                  <a:gd name="connsiteY77" fmla="*/ 917743 h 2051218"/>
                  <a:gd name="connsiteX78" fmla="*/ 3868875 w 4307608"/>
                  <a:gd name="connsiteY78" fmla="*/ 974893 h 2051218"/>
                  <a:gd name="connsiteX79" fmla="*/ 3887925 w 4307608"/>
                  <a:gd name="connsiteY79" fmla="*/ 1032043 h 2051218"/>
                  <a:gd name="connsiteX80" fmla="*/ 3906975 w 4307608"/>
                  <a:gd name="connsiteY80" fmla="*/ 1089193 h 2051218"/>
                  <a:gd name="connsiteX81" fmla="*/ 3897450 w 4307608"/>
                  <a:gd name="connsiteY81" fmla="*/ 1117768 h 2051218"/>
                  <a:gd name="connsiteX82" fmla="*/ 3926025 w 4307608"/>
                  <a:gd name="connsiteY82" fmla="*/ 1174918 h 2051218"/>
                  <a:gd name="connsiteX83" fmla="*/ 3926025 w 4307608"/>
                  <a:gd name="connsiteY83" fmla="*/ 1222543 h 2051218"/>
                  <a:gd name="connsiteX84" fmla="*/ 3926025 w 4307608"/>
                  <a:gd name="connsiteY84" fmla="*/ 1270168 h 2051218"/>
                  <a:gd name="connsiteX85" fmla="*/ 3906975 w 4307608"/>
                  <a:gd name="connsiteY85" fmla="*/ 1298743 h 2051218"/>
                  <a:gd name="connsiteX86" fmla="*/ 3916500 w 4307608"/>
                  <a:gd name="connsiteY86" fmla="*/ 1336843 h 2051218"/>
                  <a:gd name="connsiteX87" fmla="*/ 3926025 w 4307608"/>
                  <a:gd name="connsiteY87" fmla="*/ 1393993 h 2051218"/>
                  <a:gd name="connsiteX88" fmla="*/ 3945075 w 4307608"/>
                  <a:gd name="connsiteY88" fmla="*/ 1451143 h 2051218"/>
                  <a:gd name="connsiteX89" fmla="*/ 3945075 w 4307608"/>
                  <a:gd name="connsiteY89" fmla="*/ 1508293 h 2051218"/>
                  <a:gd name="connsiteX90" fmla="*/ 3964125 w 4307608"/>
                  <a:gd name="connsiteY90" fmla="*/ 1565443 h 2051218"/>
                  <a:gd name="connsiteX91" fmla="*/ 3983175 w 4307608"/>
                  <a:gd name="connsiteY91" fmla="*/ 1622593 h 2051218"/>
                  <a:gd name="connsiteX92" fmla="*/ 3992700 w 4307608"/>
                  <a:gd name="connsiteY92" fmla="*/ 1651168 h 2051218"/>
                  <a:gd name="connsiteX93" fmla="*/ 3992700 w 4307608"/>
                  <a:gd name="connsiteY93" fmla="*/ 1698793 h 2051218"/>
                  <a:gd name="connsiteX94" fmla="*/ 4011750 w 4307608"/>
                  <a:gd name="connsiteY94" fmla="*/ 1746418 h 2051218"/>
                  <a:gd name="connsiteX95" fmla="*/ 4011750 w 4307608"/>
                  <a:gd name="connsiteY95" fmla="*/ 1803568 h 2051218"/>
                  <a:gd name="connsiteX96" fmla="*/ 4021275 w 4307608"/>
                  <a:gd name="connsiteY96" fmla="*/ 1860718 h 2051218"/>
                  <a:gd name="connsiteX97" fmla="*/ 4011750 w 4307608"/>
                  <a:gd name="connsiteY97" fmla="*/ 1898818 h 2051218"/>
                  <a:gd name="connsiteX98" fmla="*/ 4021275 w 4307608"/>
                  <a:gd name="connsiteY98" fmla="*/ 1936918 h 2051218"/>
                  <a:gd name="connsiteX99" fmla="*/ 4040325 w 4307608"/>
                  <a:gd name="connsiteY99" fmla="*/ 1994068 h 2051218"/>
                  <a:gd name="connsiteX100" fmla="*/ 4011750 w 4307608"/>
                  <a:gd name="connsiteY100" fmla="*/ 2022643 h 2051218"/>
                  <a:gd name="connsiteX101" fmla="*/ 4040325 w 4307608"/>
                  <a:gd name="connsiteY101" fmla="*/ 2051218 h 2051218"/>
                  <a:gd name="connsiteX102" fmla="*/ 4087950 w 4307608"/>
                  <a:gd name="connsiteY102" fmla="*/ 1984543 h 2051218"/>
                  <a:gd name="connsiteX103" fmla="*/ 4087950 w 4307608"/>
                  <a:gd name="connsiteY103" fmla="*/ 1917868 h 2051218"/>
                  <a:gd name="connsiteX104" fmla="*/ 4097475 w 4307608"/>
                  <a:gd name="connsiteY104" fmla="*/ 1860718 h 2051218"/>
                  <a:gd name="connsiteX105" fmla="*/ 4097475 w 4307608"/>
                  <a:gd name="connsiteY105" fmla="*/ 1813093 h 2051218"/>
                  <a:gd name="connsiteX106" fmla="*/ 4097475 w 4307608"/>
                  <a:gd name="connsiteY106" fmla="*/ 1746418 h 2051218"/>
                  <a:gd name="connsiteX107" fmla="*/ 4107000 w 4307608"/>
                  <a:gd name="connsiteY107" fmla="*/ 1689268 h 2051218"/>
                  <a:gd name="connsiteX108" fmla="*/ 4116525 w 4307608"/>
                  <a:gd name="connsiteY108" fmla="*/ 1622593 h 2051218"/>
                  <a:gd name="connsiteX109" fmla="*/ 4107000 w 4307608"/>
                  <a:gd name="connsiteY109" fmla="*/ 1565443 h 2051218"/>
                  <a:gd name="connsiteX110" fmla="*/ 4135575 w 4307608"/>
                  <a:gd name="connsiteY110" fmla="*/ 1517818 h 2051218"/>
                  <a:gd name="connsiteX111" fmla="*/ 4107000 w 4307608"/>
                  <a:gd name="connsiteY111" fmla="*/ 1479718 h 2051218"/>
                  <a:gd name="connsiteX112" fmla="*/ 4135575 w 4307608"/>
                  <a:gd name="connsiteY112" fmla="*/ 1413043 h 2051218"/>
                  <a:gd name="connsiteX113" fmla="*/ 4135575 w 4307608"/>
                  <a:gd name="connsiteY113" fmla="*/ 1346368 h 2051218"/>
                  <a:gd name="connsiteX114" fmla="*/ 4116525 w 4307608"/>
                  <a:gd name="connsiteY114" fmla="*/ 1298743 h 2051218"/>
                  <a:gd name="connsiteX115" fmla="*/ 4126050 w 4307608"/>
                  <a:gd name="connsiteY115" fmla="*/ 1241593 h 2051218"/>
                  <a:gd name="connsiteX116" fmla="*/ 4126050 w 4307608"/>
                  <a:gd name="connsiteY116" fmla="*/ 1213018 h 2051218"/>
                  <a:gd name="connsiteX117" fmla="*/ 4135575 w 4307608"/>
                  <a:gd name="connsiteY117" fmla="*/ 1146343 h 2051218"/>
                  <a:gd name="connsiteX118" fmla="*/ 4135575 w 4307608"/>
                  <a:gd name="connsiteY118" fmla="*/ 1108243 h 2051218"/>
                  <a:gd name="connsiteX119" fmla="*/ 4126050 w 4307608"/>
                  <a:gd name="connsiteY119" fmla="*/ 1041568 h 2051218"/>
                  <a:gd name="connsiteX120" fmla="*/ 4135575 w 4307608"/>
                  <a:gd name="connsiteY120" fmla="*/ 993943 h 2051218"/>
                  <a:gd name="connsiteX121" fmla="*/ 4154625 w 4307608"/>
                  <a:gd name="connsiteY121" fmla="*/ 927268 h 2051218"/>
                  <a:gd name="connsiteX122" fmla="*/ 4173675 w 4307608"/>
                  <a:gd name="connsiteY122" fmla="*/ 879643 h 2051218"/>
                  <a:gd name="connsiteX123" fmla="*/ 4154625 w 4307608"/>
                  <a:gd name="connsiteY123" fmla="*/ 841543 h 2051218"/>
                  <a:gd name="connsiteX124" fmla="*/ 4173675 w 4307608"/>
                  <a:gd name="connsiteY124" fmla="*/ 746293 h 2051218"/>
                  <a:gd name="connsiteX125" fmla="*/ 4240354 w 4307608"/>
                  <a:gd name="connsiteY125" fmla="*/ 803443 h 2051218"/>
                  <a:gd name="connsiteX126" fmla="*/ 4240350 w 4307608"/>
                  <a:gd name="connsiteY126" fmla="*/ 593893 h 2051218"/>
                  <a:gd name="connsiteX127" fmla="*/ 4249875 w 4307608"/>
                  <a:gd name="connsiteY127" fmla="*/ 546268 h 2051218"/>
                  <a:gd name="connsiteX128" fmla="*/ 4249875 w 4307608"/>
                  <a:gd name="connsiteY128" fmla="*/ 489118 h 2051218"/>
                  <a:gd name="connsiteX129" fmla="*/ 4268925 w 4307608"/>
                  <a:gd name="connsiteY129" fmla="*/ 422443 h 2051218"/>
                  <a:gd name="connsiteX130" fmla="*/ 4259400 w 4307608"/>
                  <a:gd name="connsiteY130" fmla="*/ 374818 h 2051218"/>
                  <a:gd name="connsiteX131" fmla="*/ 4259400 w 4307608"/>
                  <a:gd name="connsiteY131" fmla="*/ 308143 h 2051218"/>
                  <a:gd name="connsiteX132" fmla="*/ 4268925 w 4307608"/>
                  <a:gd name="connsiteY132" fmla="*/ 250993 h 2051218"/>
                  <a:gd name="connsiteX133" fmla="*/ 4297500 w 4307608"/>
                  <a:gd name="connsiteY133" fmla="*/ 203368 h 2051218"/>
                  <a:gd name="connsiteX134" fmla="*/ 4278450 w 4307608"/>
                  <a:gd name="connsiteY134" fmla="*/ 155743 h 2051218"/>
                  <a:gd name="connsiteX135" fmla="*/ 4307025 w 4307608"/>
                  <a:gd name="connsiteY135" fmla="*/ 117643 h 2051218"/>
                  <a:gd name="connsiteX136" fmla="*/ 4297500 w 4307608"/>
                  <a:gd name="connsiteY136" fmla="*/ 60493 h 2051218"/>
                  <a:gd name="connsiteX0" fmla="*/ 281579 w 4152104"/>
                  <a:gd name="connsiteY0" fmla="*/ 536743 h 2051218"/>
                  <a:gd name="connsiteX1" fmla="*/ 272055 w 4152104"/>
                  <a:gd name="connsiteY1" fmla="*/ 536743 h 2051218"/>
                  <a:gd name="connsiteX2" fmla="*/ 236679 w 4152104"/>
                  <a:gd name="connsiteY2" fmla="*/ 593893 h 2051218"/>
                  <a:gd name="connsiteX3" fmla="*/ 192809 w 4152104"/>
                  <a:gd name="connsiteY3" fmla="*/ 536743 h 2051218"/>
                  <a:gd name="connsiteX4" fmla="*/ 173573 w 4152104"/>
                  <a:gd name="connsiteY4" fmla="*/ 460543 h 2051218"/>
                  <a:gd name="connsiteX5" fmla="*/ 172507 w 4152104"/>
                  <a:gd name="connsiteY5" fmla="*/ 393868 h 2051218"/>
                  <a:gd name="connsiteX6" fmla="*/ 149289 w 4152104"/>
                  <a:gd name="connsiteY6" fmla="*/ 317668 h 2051218"/>
                  <a:gd name="connsiteX7" fmla="*/ 113143 w 4152104"/>
                  <a:gd name="connsiteY7" fmla="*/ 298618 h 2051218"/>
                  <a:gd name="connsiteX8" fmla="*/ 147706 w 4152104"/>
                  <a:gd name="connsiteY8" fmla="*/ 222418 h 2051218"/>
                  <a:gd name="connsiteX9" fmla="*/ 84565 w 4152104"/>
                  <a:gd name="connsiteY9" fmla="*/ 193843 h 2051218"/>
                  <a:gd name="connsiteX10" fmla="*/ 83083 w 4152104"/>
                  <a:gd name="connsiteY10" fmla="*/ 70018 h 2051218"/>
                  <a:gd name="connsiteX11" fmla="*/ 3868 w 4152104"/>
                  <a:gd name="connsiteY11" fmla="*/ 41387 h 2051218"/>
                  <a:gd name="connsiteX12" fmla="*/ 270539 w 4152104"/>
                  <a:gd name="connsiteY12" fmla="*/ 527218 h 2051218"/>
                  <a:gd name="connsiteX13" fmla="*/ 381657 w 4152104"/>
                  <a:gd name="connsiteY13" fmla="*/ 870118 h 2051218"/>
                  <a:gd name="connsiteX14" fmla="*/ 521155 w 4152104"/>
                  <a:gd name="connsiteY14" fmla="*/ 1165393 h 2051218"/>
                  <a:gd name="connsiteX15" fmla="*/ 676970 w 4152104"/>
                  <a:gd name="connsiteY15" fmla="*/ 1079668 h 2051218"/>
                  <a:gd name="connsiteX16" fmla="*/ 924647 w 4152104"/>
                  <a:gd name="connsiteY16" fmla="*/ 927268 h 2051218"/>
                  <a:gd name="connsiteX17" fmla="*/ 1029435 w 4152104"/>
                  <a:gd name="connsiteY17" fmla="*/ 917743 h 2051218"/>
                  <a:gd name="connsiteX18" fmla="*/ 1115170 w 4152104"/>
                  <a:gd name="connsiteY18" fmla="*/ 841543 h 2051218"/>
                  <a:gd name="connsiteX19" fmla="*/ 1186501 w 4152104"/>
                  <a:gd name="connsiteY19" fmla="*/ 860593 h 2051218"/>
                  <a:gd name="connsiteX20" fmla="*/ 1219571 w 4152104"/>
                  <a:gd name="connsiteY20" fmla="*/ 936793 h 2051218"/>
                  <a:gd name="connsiteX21" fmla="*/ 1284235 w 4152104"/>
                  <a:gd name="connsiteY21" fmla="*/ 803443 h 2051218"/>
                  <a:gd name="connsiteX22" fmla="*/ 1328251 w 4152104"/>
                  <a:gd name="connsiteY22" fmla="*/ 814129 h 2051218"/>
                  <a:gd name="connsiteX23" fmla="*/ 1440534 w 4152104"/>
                  <a:gd name="connsiteY23" fmla="*/ 651043 h 2051218"/>
                  <a:gd name="connsiteX24" fmla="*/ 1574980 w 4152104"/>
                  <a:gd name="connsiteY24" fmla="*/ 536751 h 2051218"/>
                  <a:gd name="connsiteX25" fmla="*/ 1789113 w 4152104"/>
                  <a:gd name="connsiteY25" fmla="*/ 422443 h 2051218"/>
                  <a:gd name="connsiteX26" fmla="*/ 1972523 w 4152104"/>
                  <a:gd name="connsiteY26" fmla="*/ 317668 h 2051218"/>
                  <a:gd name="connsiteX27" fmla="*/ 2172572 w 4152104"/>
                  <a:gd name="connsiteY27" fmla="*/ 222418 h 2051218"/>
                  <a:gd name="connsiteX28" fmla="*/ 2246343 w 4152104"/>
                  <a:gd name="connsiteY28" fmla="*/ 231943 h 2051218"/>
                  <a:gd name="connsiteX29" fmla="*/ 2675146 w 4152104"/>
                  <a:gd name="connsiteY29" fmla="*/ 89068 h 2051218"/>
                  <a:gd name="connsiteX30" fmla="*/ 2741821 w 4152104"/>
                  <a:gd name="connsiteY30" fmla="*/ 70018 h 2051218"/>
                  <a:gd name="connsiteX31" fmla="*/ 2856121 w 4152104"/>
                  <a:gd name="connsiteY31" fmla="*/ 79543 h 2051218"/>
                  <a:gd name="connsiteX32" fmla="*/ 2875171 w 4152104"/>
                  <a:gd name="connsiteY32" fmla="*/ 108118 h 2051218"/>
                  <a:gd name="connsiteX33" fmla="*/ 2884696 w 4152104"/>
                  <a:gd name="connsiteY33" fmla="*/ 155743 h 2051218"/>
                  <a:gd name="connsiteX34" fmla="*/ 2894221 w 4152104"/>
                  <a:gd name="connsiteY34" fmla="*/ 393868 h 2051218"/>
                  <a:gd name="connsiteX35" fmla="*/ 2922796 w 4152104"/>
                  <a:gd name="connsiteY35" fmla="*/ 555793 h 2051218"/>
                  <a:gd name="connsiteX36" fmla="*/ 2932321 w 4152104"/>
                  <a:gd name="connsiteY36" fmla="*/ 584368 h 2051218"/>
                  <a:gd name="connsiteX37" fmla="*/ 2951372 w 4152104"/>
                  <a:gd name="connsiteY37" fmla="*/ 708193 h 2051218"/>
                  <a:gd name="connsiteX38" fmla="*/ 2951369 w 4152104"/>
                  <a:gd name="connsiteY38" fmla="*/ 755818 h 2051218"/>
                  <a:gd name="connsiteX39" fmla="*/ 2951370 w 4152104"/>
                  <a:gd name="connsiteY39" fmla="*/ 803443 h 2051218"/>
                  <a:gd name="connsiteX40" fmla="*/ 2998996 w 4152104"/>
                  <a:gd name="connsiteY40" fmla="*/ 784393 h 2051218"/>
                  <a:gd name="connsiteX41" fmla="*/ 3008521 w 4152104"/>
                  <a:gd name="connsiteY41" fmla="*/ 936793 h 2051218"/>
                  <a:gd name="connsiteX42" fmla="*/ 3018046 w 4152104"/>
                  <a:gd name="connsiteY42" fmla="*/ 965368 h 2051218"/>
                  <a:gd name="connsiteX43" fmla="*/ 3008521 w 4152104"/>
                  <a:gd name="connsiteY43" fmla="*/ 1012993 h 2051218"/>
                  <a:gd name="connsiteX44" fmla="*/ 3027571 w 4152104"/>
                  <a:gd name="connsiteY44" fmla="*/ 1060618 h 2051218"/>
                  <a:gd name="connsiteX45" fmla="*/ 3027571 w 4152104"/>
                  <a:gd name="connsiteY45" fmla="*/ 1089193 h 2051218"/>
                  <a:gd name="connsiteX46" fmla="*/ 3037096 w 4152104"/>
                  <a:gd name="connsiteY46" fmla="*/ 1136818 h 2051218"/>
                  <a:gd name="connsiteX47" fmla="*/ 3037096 w 4152104"/>
                  <a:gd name="connsiteY47" fmla="*/ 1184443 h 2051218"/>
                  <a:gd name="connsiteX48" fmla="*/ 3046621 w 4152104"/>
                  <a:gd name="connsiteY48" fmla="*/ 1222543 h 2051218"/>
                  <a:gd name="connsiteX49" fmla="*/ 3037096 w 4152104"/>
                  <a:gd name="connsiteY49" fmla="*/ 1241593 h 2051218"/>
                  <a:gd name="connsiteX50" fmla="*/ 3056146 w 4152104"/>
                  <a:gd name="connsiteY50" fmla="*/ 1279693 h 2051218"/>
                  <a:gd name="connsiteX51" fmla="*/ 3056146 w 4152104"/>
                  <a:gd name="connsiteY51" fmla="*/ 1327318 h 2051218"/>
                  <a:gd name="connsiteX52" fmla="*/ 3075196 w 4152104"/>
                  <a:gd name="connsiteY52" fmla="*/ 1374943 h 2051218"/>
                  <a:gd name="connsiteX53" fmla="*/ 3075196 w 4152104"/>
                  <a:gd name="connsiteY53" fmla="*/ 1422568 h 2051218"/>
                  <a:gd name="connsiteX54" fmla="*/ 3113296 w 4152104"/>
                  <a:gd name="connsiteY54" fmla="*/ 1460668 h 2051218"/>
                  <a:gd name="connsiteX55" fmla="*/ 3141871 w 4152104"/>
                  <a:gd name="connsiteY55" fmla="*/ 1422568 h 2051218"/>
                  <a:gd name="connsiteX56" fmla="*/ 3151396 w 4152104"/>
                  <a:gd name="connsiteY56" fmla="*/ 1374943 h 2051218"/>
                  <a:gd name="connsiteX57" fmla="*/ 3170446 w 4152104"/>
                  <a:gd name="connsiteY57" fmla="*/ 1317793 h 2051218"/>
                  <a:gd name="connsiteX58" fmla="*/ 3170446 w 4152104"/>
                  <a:gd name="connsiteY58" fmla="*/ 1279693 h 2051218"/>
                  <a:gd name="connsiteX59" fmla="*/ 3189496 w 4152104"/>
                  <a:gd name="connsiteY59" fmla="*/ 1213018 h 2051218"/>
                  <a:gd name="connsiteX60" fmla="*/ 3179971 w 4152104"/>
                  <a:gd name="connsiteY60" fmla="*/ 1146343 h 2051218"/>
                  <a:gd name="connsiteX61" fmla="*/ 3189496 w 4152104"/>
                  <a:gd name="connsiteY61" fmla="*/ 1117768 h 2051218"/>
                  <a:gd name="connsiteX62" fmla="*/ 3208546 w 4152104"/>
                  <a:gd name="connsiteY62" fmla="*/ 1051093 h 2051218"/>
                  <a:gd name="connsiteX63" fmla="*/ 3218071 w 4152104"/>
                  <a:gd name="connsiteY63" fmla="*/ 1003468 h 2051218"/>
                  <a:gd name="connsiteX64" fmla="*/ 3227596 w 4152104"/>
                  <a:gd name="connsiteY64" fmla="*/ 955843 h 2051218"/>
                  <a:gd name="connsiteX65" fmla="*/ 3246646 w 4152104"/>
                  <a:gd name="connsiteY65" fmla="*/ 908218 h 2051218"/>
                  <a:gd name="connsiteX66" fmla="*/ 3294271 w 4152104"/>
                  <a:gd name="connsiteY66" fmla="*/ 965368 h 2051218"/>
                  <a:gd name="connsiteX67" fmla="*/ 3294271 w 4152104"/>
                  <a:gd name="connsiteY67" fmla="*/ 1012993 h 2051218"/>
                  <a:gd name="connsiteX68" fmla="*/ 3360949 w 4152104"/>
                  <a:gd name="connsiteY68" fmla="*/ 1108243 h 2051218"/>
                  <a:gd name="connsiteX69" fmla="*/ 3427623 w 4152104"/>
                  <a:gd name="connsiteY69" fmla="*/ 1022518 h 2051218"/>
                  <a:gd name="connsiteX70" fmla="*/ 3456196 w 4152104"/>
                  <a:gd name="connsiteY70" fmla="*/ 1079668 h 2051218"/>
                  <a:gd name="connsiteX71" fmla="*/ 3465721 w 4152104"/>
                  <a:gd name="connsiteY71" fmla="*/ 879643 h 2051218"/>
                  <a:gd name="connsiteX72" fmla="*/ 3513346 w 4152104"/>
                  <a:gd name="connsiteY72" fmla="*/ 822493 h 2051218"/>
                  <a:gd name="connsiteX73" fmla="*/ 3570496 w 4152104"/>
                  <a:gd name="connsiteY73" fmla="*/ 822493 h 2051218"/>
                  <a:gd name="connsiteX74" fmla="*/ 3627646 w 4152104"/>
                  <a:gd name="connsiteY74" fmla="*/ 832018 h 2051218"/>
                  <a:gd name="connsiteX75" fmla="*/ 3684797 w 4152104"/>
                  <a:gd name="connsiteY75" fmla="*/ 851068 h 2051218"/>
                  <a:gd name="connsiteX76" fmla="*/ 3694321 w 4152104"/>
                  <a:gd name="connsiteY76" fmla="*/ 917743 h 2051218"/>
                  <a:gd name="connsiteX77" fmla="*/ 3713371 w 4152104"/>
                  <a:gd name="connsiteY77" fmla="*/ 974893 h 2051218"/>
                  <a:gd name="connsiteX78" fmla="*/ 3732421 w 4152104"/>
                  <a:gd name="connsiteY78" fmla="*/ 1032043 h 2051218"/>
                  <a:gd name="connsiteX79" fmla="*/ 3751471 w 4152104"/>
                  <a:gd name="connsiteY79" fmla="*/ 1089193 h 2051218"/>
                  <a:gd name="connsiteX80" fmla="*/ 3741946 w 4152104"/>
                  <a:gd name="connsiteY80" fmla="*/ 1117768 h 2051218"/>
                  <a:gd name="connsiteX81" fmla="*/ 3770521 w 4152104"/>
                  <a:gd name="connsiteY81" fmla="*/ 1174918 h 2051218"/>
                  <a:gd name="connsiteX82" fmla="*/ 3770521 w 4152104"/>
                  <a:gd name="connsiteY82" fmla="*/ 1222543 h 2051218"/>
                  <a:gd name="connsiteX83" fmla="*/ 3770521 w 4152104"/>
                  <a:gd name="connsiteY83" fmla="*/ 1270168 h 2051218"/>
                  <a:gd name="connsiteX84" fmla="*/ 3751471 w 4152104"/>
                  <a:gd name="connsiteY84" fmla="*/ 1298743 h 2051218"/>
                  <a:gd name="connsiteX85" fmla="*/ 3760996 w 4152104"/>
                  <a:gd name="connsiteY85" fmla="*/ 1336843 h 2051218"/>
                  <a:gd name="connsiteX86" fmla="*/ 3770521 w 4152104"/>
                  <a:gd name="connsiteY86" fmla="*/ 1393993 h 2051218"/>
                  <a:gd name="connsiteX87" fmla="*/ 3789571 w 4152104"/>
                  <a:gd name="connsiteY87" fmla="*/ 1451143 h 2051218"/>
                  <a:gd name="connsiteX88" fmla="*/ 3789571 w 4152104"/>
                  <a:gd name="connsiteY88" fmla="*/ 1508293 h 2051218"/>
                  <a:gd name="connsiteX89" fmla="*/ 3808621 w 4152104"/>
                  <a:gd name="connsiteY89" fmla="*/ 1565443 h 2051218"/>
                  <a:gd name="connsiteX90" fmla="*/ 3827671 w 4152104"/>
                  <a:gd name="connsiteY90" fmla="*/ 1622593 h 2051218"/>
                  <a:gd name="connsiteX91" fmla="*/ 3837196 w 4152104"/>
                  <a:gd name="connsiteY91" fmla="*/ 1651168 h 2051218"/>
                  <a:gd name="connsiteX92" fmla="*/ 3837196 w 4152104"/>
                  <a:gd name="connsiteY92" fmla="*/ 1698793 h 2051218"/>
                  <a:gd name="connsiteX93" fmla="*/ 3856246 w 4152104"/>
                  <a:gd name="connsiteY93" fmla="*/ 1746418 h 2051218"/>
                  <a:gd name="connsiteX94" fmla="*/ 3856246 w 4152104"/>
                  <a:gd name="connsiteY94" fmla="*/ 1803568 h 2051218"/>
                  <a:gd name="connsiteX95" fmla="*/ 3865771 w 4152104"/>
                  <a:gd name="connsiteY95" fmla="*/ 1860718 h 2051218"/>
                  <a:gd name="connsiteX96" fmla="*/ 3856246 w 4152104"/>
                  <a:gd name="connsiteY96" fmla="*/ 1898818 h 2051218"/>
                  <a:gd name="connsiteX97" fmla="*/ 3865771 w 4152104"/>
                  <a:gd name="connsiteY97" fmla="*/ 1936918 h 2051218"/>
                  <a:gd name="connsiteX98" fmla="*/ 3884821 w 4152104"/>
                  <a:gd name="connsiteY98" fmla="*/ 1994068 h 2051218"/>
                  <a:gd name="connsiteX99" fmla="*/ 3856246 w 4152104"/>
                  <a:gd name="connsiteY99" fmla="*/ 2022643 h 2051218"/>
                  <a:gd name="connsiteX100" fmla="*/ 3884821 w 4152104"/>
                  <a:gd name="connsiteY100" fmla="*/ 2051218 h 2051218"/>
                  <a:gd name="connsiteX101" fmla="*/ 3932446 w 4152104"/>
                  <a:gd name="connsiteY101" fmla="*/ 1984543 h 2051218"/>
                  <a:gd name="connsiteX102" fmla="*/ 3932446 w 4152104"/>
                  <a:gd name="connsiteY102" fmla="*/ 1917868 h 2051218"/>
                  <a:gd name="connsiteX103" fmla="*/ 3941971 w 4152104"/>
                  <a:gd name="connsiteY103" fmla="*/ 1860718 h 2051218"/>
                  <a:gd name="connsiteX104" fmla="*/ 3941971 w 4152104"/>
                  <a:gd name="connsiteY104" fmla="*/ 1813093 h 2051218"/>
                  <a:gd name="connsiteX105" fmla="*/ 3941971 w 4152104"/>
                  <a:gd name="connsiteY105" fmla="*/ 1746418 h 2051218"/>
                  <a:gd name="connsiteX106" fmla="*/ 3951496 w 4152104"/>
                  <a:gd name="connsiteY106" fmla="*/ 1689268 h 2051218"/>
                  <a:gd name="connsiteX107" fmla="*/ 3961021 w 4152104"/>
                  <a:gd name="connsiteY107" fmla="*/ 1622593 h 2051218"/>
                  <a:gd name="connsiteX108" fmla="*/ 3951496 w 4152104"/>
                  <a:gd name="connsiteY108" fmla="*/ 1565443 h 2051218"/>
                  <a:gd name="connsiteX109" fmla="*/ 3980071 w 4152104"/>
                  <a:gd name="connsiteY109" fmla="*/ 1517818 h 2051218"/>
                  <a:gd name="connsiteX110" fmla="*/ 3951496 w 4152104"/>
                  <a:gd name="connsiteY110" fmla="*/ 1479718 h 2051218"/>
                  <a:gd name="connsiteX111" fmla="*/ 3980071 w 4152104"/>
                  <a:gd name="connsiteY111" fmla="*/ 1413043 h 2051218"/>
                  <a:gd name="connsiteX112" fmla="*/ 3980071 w 4152104"/>
                  <a:gd name="connsiteY112" fmla="*/ 1346368 h 2051218"/>
                  <a:gd name="connsiteX113" fmla="*/ 3961021 w 4152104"/>
                  <a:gd name="connsiteY113" fmla="*/ 1298743 h 2051218"/>
                  <a:gd name="connsiteX114" fmla="*/ 3970546 w 4152104"/>
                  <a:gd name="connsiteY114" fmla="*/ 1241593 h 2051218"/>
                  <a:gd name="connsiteX115" fmla="*/ 3970546 w 4152104"/>
                  <a:gd name="connsiteY115" fmla="*/ 1213018 h 2051218"/>
                  <a:gd name="connsiteX116" fmla="*/ 3980071 w 4152104"/>
                  <a:gd name="connsiteY116" fmla="*/ 1146343 h 2051218"/>
                  <a:gd name="connsiteX117" fmla="*/ 3980071 w 4152104"/>
                  <a:gd name="connsiteY117" fmla="*/ 1108243 h 2051218"/>
                  <a:gd name="connsiteX118" fmla="*/ 3970546 w 4152104"/>
                  <a:gd name="connsiteY118" fmla="*/ 1041568 h 2051218"/>
                  <a:gd name="connsiteX119" fmla="*/ 3980071 w 4152104"/>
                  <a:gd name="connsiteY119" fmla="*/ 993943 h 2051218"/>
                  <a:gd name="connsiteX120" fmla="*/ 3999121 w 4152104"/>
                  <a:gd name="connsiteY120" fmla="*/ 927268 h 2051218"/>
                  <a:gd name="connsiteX121" fmla="*/ 4018171 w 4152104"/>
                  <a:gd name="connsiteY121" fmla="*/ 879643 h 2051218"/>
                  <a:gd name="connsiteX122" fmla="*/ 3999121 w 4152104"/>
                  <a:gd name="connsiteY122" fmla="*/ 841543 h 2051218"/>
                  <a:gd name="connsiteX123" fmla="*/ 4018171 w 4152104"/>
                  <a:gd name="connsiteY123" fmla="*/ 746293 h 2051218"/>
                  <a:gd name="connsiteX124" fmla="*/ 4084850 w 4152104"/>
                  <a:gd name="connsiteY124" fmla="*/ 803443 h 2051218"/>
                  <a:gd name="connsiteX125" fmla="*/ 4084846 w 4152104"/>
                  <a:gd name="connsiteY125" fmla="*/ 593893 h 2051218"/>
                  <a:gd name="connsiteX126" fmla="*/ 4094371 w 4152104"/>
                  <a:gd name="connsiteY126" fmla="*/ 546268 h 2051218"/>
                  <a:gd name="connsiteX127" fmla="*/ 4094371 w 4152104"/>
                  <a:gd name="connsiteY127" fmla="*/ 489118 h 2051218"/>
                  <a:gd name="connsiteX128" fmla="*/ 4113421 w 4152104"/>
                  <a:gd name="connsiteY128" fmla="*/ 422443 h 2051218"/>
                  <a:gd name="connsiteX129" fmla="*/ 4103896 w 4152104"/>
                  <a:gd name="connsiteY129" fmla="*/ 374818 h 2051218"/>
                  <a:gd name="connsiteX130" fmla="*/ 4103896 w 4152104"/>
                  <a:gd name="connsiteY130" fmla="*/ 308143 h 2051218"/>
                  <a:gd name="connsiteX131" fmla="*/ 4113421 w 4152104"/>
                  <a:gd name="connsiteY131" fmla="*/ 250993 h 2051218"/>
                  <a:gd name="connsiteX132" fmla="*/ 4141996 w 4152104"/>
                  <a:gd name="connsiteY132" fmla="*/ 203368 h 2051218"/>
                  <a:gd name="connsiteX133" fmla="*/ 4122946 w 4152104"/>
                  <a:gd name="connsiteY133" fmla="*/ 155743 h 2051218"/>
                  <a:gd name="connsiteX134" fmla="*/ 4151521 w 4152104"/>
                  <a:gd name="connsiteY134" fmla="*/ 117643 h 2051218"/>
                  <a:gd name="connsiteX135" fmla="*/ 4141996 w 4152104"/>
                  <a:gd name="connsiteY135" fmla="*/ 60493 h 2051218"/>
                  <a:gd name="connsiteX0" fmla="*/ 281579 w 4152104"/>
                  <a:gd name="connsiteY0" fmla="*/ 536743 h 2051218"/>
                  <a:gd name="connsiteX1" fmla="*/ 272055 w 4152104"/>
                  <a:gd name="connsiteY1" fmla="*/ 536743 h 2051218"/>
                  <a:gd name="connsiteX2" fmla="*/ 236679 w 4152104"/>
                  <a:gd name="connsiteY2" fmla="*/ 593893 h 2051218"/>
                  <a:gd name="connsiteX3" fmla="*/ 192809 w 4152104"/>
                  <a:gd name="connsiteY3" fmla="*/ 536743 h 2051218"/>
                  <a:gd name="connsiteX4" fmla="*/ 173573 w 4152104"/>
                  <a:gd name="connsiteY4" fmla="*/ 460543 h 2051218"/>
                  <a:gd name="connsiteX5" fmla="*/ 172507 w 4152104"/>
                  <a:gd name="connsiteY5" fmla="*/ 393868 h 2051218"/>
                  <a:gd name="connsiteX6" fmla="*/ 149289 w 4152104"/>
                  <a:gd name="connsiteY6" fmla="*/ 317668 h 2051218"/>
                  <a:gd name="connsiteX7" fmla="*/ 113143 w 4152104"/>
                  <a:gd name="connsiteY7" fmla="*/ 298618 h 2051218"/>
                  <a:gd name="connsiteX8" fmla="*/ 147706 w 4152104"/>
                  <a:gd name="connsiteY8" fmla="*/ 222418 h 2051218"/>
                  <a:gd name="connsiteX9" fmla="*/ 84565 w 4152104"/>
                  <a:gd name="connsiteY9" fmla="*/ 193843 h 2051218"/>
                  <a:gd name="connsiteX10" fmla="*/ 83083 w 4152104"/>
                  <a:gd name="connsiteY10" fmla="*/ 70018 h 2051218"/>
                  <a:gd name="connsiteX11" fmla="*/ 3868 w 4152104"/>
                  <a:gd name="connsiteY11" fmla="*/ 41387 h 2051218"/>
                  <a:gd name="connsiteX12" fmla="*/ 381657 w 4152104"/>
                  <a:gd name="connsiteY12" fmla="*/ 870118 h 2051218"/>
                  <a:gd name="connsiteX13" fmla="*/ 521155 w 4152104"/>
                  <a:gd name="connsiteY13" fmla="*/ 1165393 h 2051218"/>
                  <a:gd name="connsiteX14" fmla="*/ 676970 w 4152104"/>
                  <a:gd name="connsiteY14" fmla="*/ 1079668 h 2051218"/>
                  <a:gd name="connsiteX15" fmla="*/ 924647 w 4152104"/>
                  <a:gd name="connsiteY15" fmla="*/ 927268 h 2051218"/>
                  <a:gd name="connsiteX16" fmla="*/ 1029435 w 4152104"/>
                  <a:gd name="connsiteY16" fmla="*/ 917743 h 2051218"/>
                  <a:gd name="connsiteX17" fmla="*/ 1115170 w 4152104"/>
                  <a:gd name="connsiteY17" fmla="*/ 841543 h 2051218"/>
                  <a:gd name="connsiteX18" fmla="*/ 1186501 w 4152104"/>
                  <a:gd name="connsiteY18" fmla="*/ 860593 h 2051218"/>
                  <a:gd name="connsiteX19" fmla="*/ 1219571 w 4152104"/>
                  <a:gd name="connsiteY19" fmla="*/ 936793 h 2051218"/>
                  <a:gd name="connsiteX20" fmla="*/ 1284235 w 4152104"/>
                  <a:gd name="connsiteY20" fmla="*/ 803443 h 2051218"/>
                  <a:gd name="connsiteX21" fmla="*/ 1328251 w 4152104"/>
                  <a:gd name="connsiteY21" fmla="*/ 814129 h 2051218"/>
                  <a:gd name="connsiteX22" fmla="*/ 1440534 w 4152104"/>
                  <a:gd name="connsiteY22" fmla="*/ 651043 h 2051218"/>
                  <a:gd name="connsiteX23" fmla="*/ 1574980 w 4152104"/>
                  <a:gd name="connsiteY23" fmla="*/ 536751 h 2051218"/>
                  <a:gd name="connsiteX24" fmla="*/ 1789113 w 4152104"/>
                  <a:gd name="connsiteY24" fmla="*/ 422443 h 2051218"/>
                  <a:gd name="connsiteX25" fmla="*/ 1972523 w 4152104"/>
                  <a:gd name="connsiteY25" fmla="*/ 317668 h 2051218"/>
                  <a:gd name="connsiteX26" fmla="*/ 2172572 w 4152104"/>
                  <a:gd name="connsiteY26" fmla="*/ 222418 h 2051218"/>
                  <a:gd name="connsiteX27" fmla="*/ 2246343 w 4152104"/>
                  <a:gd name="connsiteY27" fmla="*/ 231943 h 2051218"/>
                  <a:gd name="connsiteX28" fmla="*/ 2675146 w 4152104"/>
                  <a:gd name="connsiteY28" fmla="*/ 89068 h 2051218"/>
                  <a:gd name="connsiteX29" fmla="*/ 2741821 w 4152104"/>
                  <a:gd name="connsiteY29" fmla="*/ 70018 h 2051218"/>
                  <a:gd name="connsiteX30" fmla="*/ 2856121 w 4152104"/>
                  <a:gd name="connsiteY30" fmla="*/ 79543 h 2051218"/>
                  <a:gd name="connsiteX31" fmla="*/ 2875171 w 4152104"/>
                  <a:gd name="connsiteY31" fmla="*/ 108118 h 2051218"/>
                  <a:gd name="connsiteX32" fmla="*/ 2884696 w 4152104"/>
                  <a:gd name="connsiteY32" fmla="*/ 155743 h 2051218"/>
                  <a:gd name="connsiteX33" fmla="*/ 2894221 w 4152104"/>
                  <a:gd name="connsiteY33" fmla="*/ 393868 h 2051218"/>
                  <a:gd name="connsiteX34" fmla="*/ 2922796 w 4152104"/>
                  <a:gd name="connsiteY34" fmla="*/ 555793 h 2051218"/>
                  <a:gd name="connsiteX35" fmla="*/ 2932321 w 4152104"/>
                  <a:gd name="connsiteY35" fmla="*/ 584368 h 2051218"/>
                  <a:gd name="connsiteX36" fmla="*/ 2951372 w 4152104"/>
                  <a:gd name="connsiteY36" fmla="*/ 708193 h 2051218"/>
                  <a:gd name="connsiteX37" fmla="*/ 2951369 w 4152104"/>
                  <a:gd name="connsiteY37" fmla="*/ 755818 h 2051218"/>
                  <a:gd name="connsiteX38" fmla="*/ 2951370 w 4152104"/>
                  <a:gd name="connsiteY38" fmla="*/ 803443 h 2051218"/>
                  <a:gd name="connsiteX39" fmla="*/ 2998996 w 4152104"/>
                  <a:gd name="connsiteY39" fmla="*/ 784393 h 2051218"/>
                  <a:gd name="connsiteX40" fmla="*/ 3008521 w 4152104"/>
                  <a:gd name="connsiteY40" fmla="*/ 936793 h 2051218"/>
                  <a:gd name="connsiteX41" fmla="*/ 3018046 w 4152104"/>
                  <a:gd name="connsiteY41" fmla="*/ 965368 h 2051218"/>
                  <a:gd name="connsiteX42" fmla="*/ 3008521 w 4152104"/>
                  <a:gd name="connsiteY42" fmla="*/ 1012993 h 2051218"/>
                  <a:gd name="connsiteX43" fmla="*/ 3027571 w 4152104"/>
                  <a:gd name="connsiteY43" fmla="*/ 1060618 h 2051218"/>
                  <a:gd name="connsiteX44" fmla="*/ 3027571 w 4152104"/>
                  <a:gd name="connsiteY44" fmla="*/ 1089193 h 2051218"/>
                  <a:gd name="connsiteX45" fmla="*/ 3037096 w 4152104"/>
                  <a:gd name="connsiteY45" fmla="*/ 1136818 h 2051218"/>
                  <a:gd name="connsiteX46" fmla="*/ 3037096 w 4152104"/>
                  <a:gd name="connsiteY46" fmla="*/ 1184443 h 2051218"/>
                  <a:gd name="connsiteX47" fmla="*/ 3046621 w 4152104"/>
                  <a:gd name="connsiteY47" fmla="*/ 1222543 h 2051218"/>
                  <a:gd name="connsiteX48" fmla="*/ 3037096 w 4152104"/>
                  <a:gd name="connsiteY48" fmla="*/ 1241593 h 2051218"/>
                  <a:gd name="connsiteX49" fmla="*/ 3056146 w 4152104"/>
                  <a:gd name="connsiteY49" fmla="*/ 1279693 h 2051218"/>
                  <a:gd name="connsiteX50" fmla="*/ 3056146 w 4152104"/>
                  <a:gd name="connsiteY50" fmla="*/ 1327318 h 2051218"/>
                  <a:gd name="connsiteX51" fmla="*/ 3075196 w 4152104"/>
                  <a:gd name="connsiteY51" fmla="*/ 1374943 h 2051218"/>
                  <a:gd name="connsiteX52" fmla="*/ 3075196 w 4152104"/>
                  <a:gd name="connsiteY52" fmla="*/ 1422568 h 2051218"/>
                  <a:gd name="connsiteX53" fmla="*/ 3113296 w 4152104"/>
                  <a:gd name="connsiteY53" fmla="*/ 1460668 h 2051218"/>
                  <a:gd name="connsiteX54" fmla="*/ 3141871 w 4152104"/>
                  <a:gd name="connsiteY54" fmla="*/ 1422568 h 2051218"/>
                  <a:gd name="connsiteX55" fmla="*/ 3151396 w 4152104"/>
                  <a:gd name="connsiteY55" fmla="*/ 1374943 h 2051218"/>
                  <a:gd name="connsiteX56" fmla="*/ 3170446 w 4152104"/>
                  <a:gd name="connsiteY56" fmla="*/ 1317793 h 2051218"/>
                  <a:gd name="connsiteX57" fmla="*/ 3170446 w 4152104"/>
                  <a:gd name="connsiteY57" fmla="*/ 1279693 h 2051218"/>
                  <a:gd name="connsiteX58" fmla="*/ 3189496 w 4152104"/>
                  <a:gd name="connsiteY58" fmla="*/ 1213018 h 2051218"/>
                  <a:gd name="connsiteX59" fmla="*/ 3179971 w 4152104"/>
                  <a:gd name="connsiteY59" fmla="*/ 1146343 h 2051218"/>
                  <a:gd name="connsiteX60" fmla="*/ 3189496 w 4152104"/>
                  <a:gd name="connsiteY60" fmla="*/ 1117768 h 2051218"/>
                  <a:gd name="connsiteX61" fmla="*/ 3208546 w 4152104"/>
                  <a:gd name="connsiteY61" fmla="*/ 1051093 h 2051218"/>
                  <a:gd name="connsiteX62" fmla="*/ 3218071 w 4152104"/>
                  <a:gd name="connsiteY62" fmla="*/ 1003468 h 2051218"/>
                  <a:gd name="connsiteX63" fmla="*/ 3227596 w 4152104"/>
                  <a:gd name="connsiteY63" fmla="*/ 955843 h 2051218"/>
                  <a:gd name="connsiteX64" fmla="*/ 3246646 w 4152104"/>
                  <a:gd name="connsiteY64" fmla="*/ 908218 h 2051218"/>
                  <a:gd name="connsiteX65" fmla="*/ 3294271 w 4152104"/>
                  <a:gd name="connsiteY65" fmla="*/ 965368 h 2051218"/>
                  <a:gd name="connsiteX66" fmla="*/ 3294271 w 4152104"/>
                  <a:gd name="connsiteY66" fmla="*/ 1012993 h 2051218"/>
                  <a:gd name="connsiteX67" fmla="*/ 3360949 w 4152104"/>
                  <a:gd name="connsiteY67" fmla="*/ 1108243 h 2051218"/>
                  <a:gd name="connsiteX68" fmla="*/ 3427623 w 4152104"/>
                  <a:gd name="connsiteY68" fmla="*/ 1022518 h 2051218"/>
                  <a:gd name="connsiteX69" fmla="*/ 3456196 w 4152104"/>
                  <a:gd name="connsiteY69" fmla="*/ 1079668 h 2051218"/>
                  <a:gd name="connsiteX70" fmla="*/ 3465721 w 4152104"/>
                  <a:gd name="connsiteY70" fmla="*/ 879643 h 2051218"/>
                  <a:gd name="connsiteX71" fmla="*/ 3513346 w 4152104"/>
                  <a:gd name="connsiteY71" fmla="*/ 822493 h 2051218"/>
                  <a:gd name="connsiteX72" fmla="*/ 3570496 w 4152104"/>
                  <a:gd name="connsiteY72" fmla="*/ 822493 h 2051218"/>
                  <a:gd name="connsiteX73" fmla="*/ 3627646 w 4152104"/>
                  <a:gd name="connsiteY73" fmla="*/ 832018 h 2051218"/>
                  <a:gd name="connsiteX74" fmla="*/ 3684797 w 4152104"/>
                  <a:gd name="connsiteY74" fmla="*/ 851068 h 2051218"/>
                  <a:gd name="connsiteX75" fmla="*/ 3694321 w 4152104"/>
                  <a:gd name="connsiteY75" fmla="*/ 917743 h 2051218"/>
                  <a:gd name="connsiteX76" fmla="*/ 3713371 w 4152104"/>
                  <a:gd name="connsiteY76" fmla="*/ 974893 h 2051218"/>
                  <a:gd name="connsiteX77" fmla="*/ 3732421 w 4152104"/>
                  <a:gd name="connsiteY77" fmla="*/ 1032043 h 2051218"/>
                  <a:gd name="connsiteX78" fmla="*/ 3751471 w 4152104"/>
                  <a:gd name="connsiteY78" fmla="*/ 1089193 h 2051218"/>
                  <a:gd name="connsiteX79" fmla="*/ 3741946 w 4152104"/>
                  <a:gd name="connsiteY79" fmla="*/ 1117768 h 2051218"/>
                  <a:gd name="connsiteX80" fmla="*/ 3770521 w 4152104"/>
                  <a:gd name="connsiteY80" fmla="*/ 1174918 h 2051218"/>
                  <a:gd name="connsiteX81" fmla="*/ 3770521 w 4152104"/>
                  <a:gd name="connsiteY81" fmla="*/ 1222543 h 2051218"/>
                  <a:gd name="connsiteX82" fmla="*/ 3770521 w 4152104"/>
                  <a:gd name="connsiteY82" fmla="*/ 1270168 h 2051218"/>
                  <a:gd name="connsiteX83" fmla="*/ 3751471 w 4152104"/>
                  <a:gd name="connsiteY83" fmla="*/ 1298743 h 2051218"/>
                  <a:gd name="connsiteX84" fmla="*/ 3760996 w 4152104"/>
                  <a:gd name="connsiteY84" fmla="*/ 1336843 h 2051218"/>
                  <a:gd name="connsiteX85" fmla="*/ 3770521 w 4152104"/>
                  <a:gd name="connsiteY85" fmla="*/ 1393993 h 2051218"/>
                  <a:gd name="connsiteX86" fmla="*/ 3789571 w 4152104"/>
                  <a:gd name="connsiteY86" fmla="*/ 1451143 h 2051218"/>
                  <a:gd name="connsiteX87" fmla="*/ 3789571 w 4152104"/>
                  <a:gd name="connsiteY87" fmla="*/ 1508293 h 2051218"/>
                  <a:gd name="connsiteX88" fmla="*/ 3808621 w 4152104"/>
                  <a:gd name="connsiteY88" fmla="*/ 1565443 h 2051218"/>
                  <a:gd name="connsiteX89" fmla="*/ 3827671 w 4152104"/>
                  <a:gd name="connsiteY89" fmla="*/ 1622593 h 2051218"/>
                  <a:gd name="connsiteX90" fmla="*/ 3837196 w 4152104"/>
                  <a:gd name="connsiteY90" fmla="*/ 1651168 h 2051218"/>
                  <a:gd name="connsiteX91" fmla="*/ 3837196 w 4152104"/>
                  <a:gd name="connsiteY91" fmla="*/ 1698793 h 2051218"/>
                  <a:gd name="connsiteX92" fmla="*/ 3856246 w 4152104"/>
                  <a:gd name="connsiteY92" fmla="*/ 1746418 h 2051218"/>
                  <a:gd name="connsiteX93" fmla="*/ 3856246 w 4152104"/>
                  <a:gd name="connsiteY93" fmla="*/ 1803568 h 2051218"/>
                  <a:gd name="connsiteX94" fmla="*/ 3865771 w 4152104"/>
                  <a:gd name="connsiteY94" fmla="*/ 1860718 h 2051218"/>
                  <a:gd name="connsiteX95" fmla="*/ 3856246 w 4152104"/>
                  <a:gd name="connsiteY95" fmla="*/ 1898818 h 2051218"/>
                  <a:gd name="connsiteX96" fmla="*/ 3865771 w 4152104"/>
                  <a:gd name="connsiteY96" fmla="*/ 1936918 h 2051218"/>
                  <a:gd name="connsiteX97" fmla="*/ 3884821 w 4152104"/>
                  <a:gd name="connsiteY97" fmla="*/ 1994068 h 2051218"/>
                  <a:gd name="connsiteX98" fmla="*/ 3856246 w 4152104"/>
                  <a:gd name="connsiteY98" fmla="*/ 2022643 h 2051218"/>
                  <a:gd name="connsiteX99" fmla="*/ 3884821 w 4152104"/>
                  <a:gd name="connsiteY99" fmla="*/ 2051218 h 2051218"/>
                  <a:gd name="connsiteX100" fmla="*/ 3932446 w 4152104"/>
                  <a:gd name="connsiteY100" fmla="*/ 1984543 h 2051218"/>
                  <a:gd name="connsiteX101" fmla="*/ 3932446 w 4152104"/>
                  <a:gd name="connsiteY101" fmla="*/ 1917868 h 2051218"/>
                  <a:gd name="connsiteX102" fmla="*/ 3941971 w 4152104"/>
                  <a:gd name="connsiteY102" fmla="*/ 1860718 h 2051218"/>
                  <a:gd name="connsiteX103" fmla="*/ 3941971 w 4152104"/>
                  <a:gd name="connsiteY103" fmla="*/ 1813093 h 2051218"/>
                  <a:gd name="connsiteX104" fmla="*/ 3941971 w 4152104"/>
                  <a:gd name="connsiteY104" fmla="*/ 1746418 h 2051218"/>
                  <a:gd name="connsiteX105" fmla="*/ 3951496 w 4152104"/>
                  <a:gd name="connsiteY105" fmla="*/ 1689268 h 2051218"/>
                  <a:gd name="connsiteX106" fmla="*/ 3961021 w 4152104"/>
                  <a:gd name="connsiteY106" fmla="*/ 1622593 h 2051218"/>
                  <a:gd name="connsiteX107" fmla="*/ 3951496 w 4152104"/>
                  <a:gd name="connsiteY107" fmla="*/ 1565443 h 2051218"/>
                  <a:gd name="connsiteX108" fmla="*/ 3980071 w 4152104"/>
                  <a:gd name="connsiteY108" fmla="*/ 1517818 h 2051218"/>
                  <a:gd name="connsiteX109" fmla="*/ 3951496 w 4152104"/>
                  <a:gd name="connsiteY109" fmla="*/ 1479718 h 2051218"/>
                  <a:gd name="connsiteX110" fmla="*/ 3980071 w 4152104"/>
                  <a:gd name="connsiteY110" fmla="*/ 1413043 h 2051218"/>
                  <a:gd name="connsiteX111" fmla="*/ 3980071 w 4152104"/>
                  <a:gd name="connsiteY111" fmla="*/ 1346368 h 2051218"/>
                  <a:gd name="connsiteX112" fmla="*/ 3961021 w 4152104"/>
                  <a:gd name="connsiteY112" fmla="*/ 1298743 h 2051218"/>
                  <a:gd name="connsiteX113" fmla="*/ 3970546 w 4152104"/>
                  <a:gd name="connsiteY113" fmla="*/ 1241593 h 2051218"/>
                  <a:gd name="connsiteX114" fmla="*/ 3970546 w 4152104"/>
                  <a:gd name="connsiteY114" fmla="*/ 1213018 h 2051218"/>
                  <a:gd name="connsiteX115" fmla="*/ 3980071 w 4152104"/>
                  <a:gd name="connsiteY115" fmla="*/ 1146343 h 2051218"/>
                  <a:gd name="connsiteX116" fmla="*/ 3980071 w 4152104"/>
                  <a:gd name="connsiteY116" fmla="*/ 1108243 h 2051218"/>
                  <a:gd name="connsiteX117" fmla="*/ 3970546 w 4152104"/>
                  <a:gd name="connsiteY117" fmla="*/ 1041568 h 2051218"/>
                  <a:gd name="connsiteX118" fmla="*/ 3980071 w 4152104"/>
                  <a:gd name="connsiteY118" fmla="*/ 993943 h 2051218"/>
                  <a:gd name="connsiteX119" fmla="*/ 3999121 w 4152104"/>
                  <a:gd name="connsiteY119" fmla="*/ 927268 h 2051218"/>
                  <a:gd name="connsiteX120" fmla="*/ 4018171 w 4152104"/>
                  <a:gd name="connsiteY120" fmla="*/ 879643 h 2051218"/>
                  <a:gd name="connsiteX121" fmla="*/ 3999121 w 4152104"/>
                  <a:gd name="connsiteY121" fmla="*/ 841543 h 2051218"/>
                  <a:gd name="connsiteX122" fmla="*/ 4018171 w 4152104"/>
                  <a:gd name="connsiteY122" fmla="*/ 746293 h 2051218"/>
                  <a:gd name="connsiteX123" fmla="*/ 4084850 w 4152104"/>
                  <a:gd name="connsiteY123" fmla="*/ 803443 h 2051218"/>
                  <a:gd name="connsiteX124" fmla="*/ 4084846 w 4152104"/>
                  <a:gd name="connsiteY124" fmla="*/ 593893 h 2051218"/>
                  <a:gd name="connsiteX125" fmla="*/ 4094371 w 4152104"/>
                  <a:gd name="connsiteY125" fmla="*/ 546268 h 2051218"/>
                  <a:gd name="connsiteX126" fmla="*/ 4094371 w 4152104"/>
                  <a:gd name="connsiteY126" fmla="*/ 489118 h 2051218"/>
                  <a:gd name="connsiteX127" fmla="*/ 4113421 w 4152104"/>
                  <a:gd name="connsiteY127" fmla="*/ 422443 h 2051218"/>
                  <a:gd name="connsiteX128" fmla="*/ 4103896 w 4152104"/>
                  <a:gd name="connsiteY128" fmla="*/ 374818 h 2051218"/>
                  <a:gd name="connsiteX129" fmla="*/ 4103896 w 4152104"/>
                  <a:gd name="connsiteY129" fmla="*/ 308143 h 2051218"/>
                  <a:gd name="connsiteX130" fmla="*/ 4113421 w 4152104"/>
                  <a:gd name="connsiteY130" fmla="*/ 250993 h 2051218"/>
                  <a:gd name="connsiteX131" fmla="*/ 4141996 w 4152104"/>
                  <a:gd name="connsiteY131" fmla="*/ 203368 h 2051218"/>
                  <a:gd name="connsiteX132" fmla="*/ 4122946 w 4152104"/>
                  <a:gd name="connsiteY132" fmla="*/ 155743 h 2051218"/>
                  <a:gd name="connsiteX133" fmla="*/ 4151521 w 4152104"/>
                  <a:gd name="connsiteY133" fmla="*/ 117643 h 2051218"/>
                  <a:gd name="connsiteX134" fmla="*/ 4141996 w 4152104"/>
                  <a:gd name="connsiteY134" fmla="*/ 60493 h 2051218"/>
                  <a:gd name="connsiteX0" fmla="*/ 222644 w 4093169"/>
                  <a:gd name="connsiteY0" fmla="*/ 499611 h 2014086"/>
                  <a:gd name="connsiteX1" fmla="*/ 213120 w 4093169"/>
                  <a:gd name="connsiteY1" fmla="*/ 499611 h 2014086"/>
                  <a:gd name="connsiteX2" fmla="*/ 177744 w 4093169"/>
                  <a:gd name="connsiteY2" fmla="*/ 556761 h 2014086"/>
                  <a:gd name="connsiteX3" fmla="*/ 133874 w 4093169"/>
                  <a:gd name="connsiteY3" fmla="*/ 499611 h 2014086"/>
                  <a:gd name="connsiteX4" fmla="*/ 114638 w 4093169"/>
                  <a:gd name="connsiteY4" fmla="*/ 423411 h 2014086"/>
                  <a:gd name="connsiteX5" fmla="*/ 113572 w 4093169"/>
                  <a:gd name="connsiteY5" fmla="*/ 356736 h 2014086"/>
                  <a:gd name="connsiteX6" fmla="*/ 90354 w 4093169"/>
                  <a:gd name="connsiteY6" fmla="*/ 280536 h 2014086"/>
                  <a:gd name="connsiteX7" fmla="*/ 54208 w 4093169"/>
                  <a:gd name="connsiteY7" fmla="*/ 261486 h 2014086"/>
                  <a:gd name="connsiteX8" fmla="*/ 88771 w 4093169"/>
                  <a:gd name="connsiteY8" fmla="*/ 185286 h 2014086"/>
                  <a:gd name="connsiteX9" fmla="*/ 25630 w 4093169"/>
                  <a:gd name="connsiteY9" fmla="*/ 156711 h 2014086"/>
                  <a:gd name="connsiteX10" fmla="*/ 24148 w 4093169"/>
                  <a:gd name="connsiteY10" fmla="*/ 32886 h 2014086"/>
                  <a:gd name="connsiteX11" fmla="*/ 322722 w 4093169"/>
                  <a:gd name="connsiteY11" fmla="*/ 832986 h 2014086"/>
                  <a:gd name="connsiteX12" fmla="*/ 462220 w 4093169"/>
                  <a:gd name="connsiteY12" fmla="*/ 1128261 h 2014086"/>
                  <a:gd name="connsiteX13" fmla="*/ 618035 w 4093169"/>
                  <a:gd name="connsiteY13" fmla="*/ 1042536 h 2014086"/>
                  <a:gd name="connsiteX14" fmla="*/ 865712 w 4093169"/>
                  <a:gd name="connsiteY14" fmla="*/ 890136 h 2014086"/>
                  <a:gd name="connsiteX15" fmla="*/ 970500 w 4093169"/>
                  <a:gd name="connsiteY15" fmla="*/ 880611 h 2014086"/>
                  <a:gd name="connsiteX16" fmla="*/ 1056235 w 4093169"/>
                  <a:gd name="connsiteY16" fmla="*/ 804411 h 2014086"/>
                  <a:gd name="connsiteX17" fmla="*/ 1127566 w 4093169"/>
                  <a:gd name="connsiteY17" fmla="*/ 823461 h 2014086"/>
                  <a:gd name="connsiteX18" fmla="*/ 1160636 w 4093169"/>
                  <a:gd name="connsiteY18" fmla="*/ 899661 h 2014086"/>
                  <a:gd name="connsiteX19" fmla="*/ 1225300 w 4093169"/>
                  <a:gd name="connsiteY19" fmla="*/ 766311 h 2014086"/>
                  <a:gd name="connsiteX20" fmla="*/ 1269316 w 4093169"/>
                  <a:gd name="connsiteY20" fmla="*/ 776997 h 2014086"/>
                  <a:gd name="connsiteX21" fmla="*/ 1381599 w 4093169"/>
                  <a:gd name="connsiteY21" fmla="*/ 613911 h 2014086"/>
                  <a:gd name="connsiteX22" fmla="*/ 1516045 w 4093169"/>
                  <a:gd name="connsiteY22" fmla="*/ 499619 h 2014086"/>
                  <a:gd name="connsiteX23" fmla="*/ 1730178 w 4093169"/>
                  <a:gd name="connsiteY23" fmla="*/ 385311 h 2014086"/>
                  <a:gd name="connsiteX24" fmla="*/ 1913588 w 4093169"/>
                  <a:gd name="connsiteY24" fmla="*/ 280536 h 2014086"/>
                  <a:gd name="connsiteX25" fmla="*/ 2113637 w 4093169"/>
                  <a:gd name="connsiteY25" fmla="*/ 185286 h 2014086"/>
                  <a:gd name="connsiteX26" fmla="*/ 2187408 w 4093169"/>
                  <a:gd name="connsiteY26" fmla="*/ 194811 h 2014086"/>
                  <a:gd name="connsiteX27" fmla="*/ 2616211 w 4093169"/>
                  <a:gd name="connsiteY27" fmla="*/ 51936 h 2014086"/>
                  <a:gd name="connsiteX28" fmla="*/ 2682886 w 4093169"/>
                  <a:gd name="connsiteY28" fmla="*/ 32886 h 2014086"/>
                  <a:gd name="connsiteX29" fmla="*/ 2797186 w 4093169"/>
                  <a:gd name="connsiteY29" fmla="*/ 42411 h 2014086"/>
                  <a:gd name="connsiteX30" fmla="*/ 2816236 w 4093169"/>
                  <a:gd name="connsiteY30" fmla="*/ 70986 h 2014086"/>
                  <a:gd name="connsiteX31" fmla="*/ 2825761 w 4093169"/>
                  <a:gd name="connsiteY31" fmla="*/ 118611 h 2014086"/>
                  <a:gd name="connsiteX32" fmla="*/ 2835286 w 4093169"/>
                  <a:gd name="connsiteY32" fmla="*/ 356736 h 2014086"/>
                  <a:gd name="connsiteX33" fmla="*/ 2863861 w 4093169"/>
                  <a:gd name="connsiteY33" fmla="*/ 518661 h 2014086"/>
                  <a:gd name="connsiteX34" fmla="*/ 2873386 w 4093169"/>
                  <a:gd name="connsiteY34" fmla="*/ 547236 h 2014086"/>
                  <a:gd name="connsiteX35" fmla="*/ 2892437 w 4093169"/>
                  <a:gd name="connsiteY35" fmla="*/ 671061 h 2014086"/>
                  <a:gd name="connsiteX36" fmla="*/ 2892434 w 4093169"/>
                  <a:gd name="connsiteY36" fmla="*/ 718686 h 2014086"/>
                  <a:gd name="connsiteX37" fmla="*/ 2892435 w 4093169"/>
                  <a:gd name="connsiteY37" fmla="*/ 766311 h 2014086"/>
                  <a:gd name="connsiteX38" fmla="*/ 2940061 w 4093169"/>
                  <a:gd name="connsiteY38" fmla="*/ 747261 h 2014086"/>
                  <a:gd name="connsiteX39" fmla="*/ 2949586 w 4093169"/>
                  <a:gd name="connsiteY39" fmla="*/ 899661 h 2014086"/>
                  <a:gd name="connsiteX40" fmla="*/ 2959111 w 4093169"/>
                  <a:gd name="connsiteY40" fmla="*/ 928236 h 2014086"/>
                  <a:gd name="connsiteX41" fmla="*/ 2949586 w 4093169"/>
                  <a:gd name="connsiteY41" fmla="*/ 975861 h 2014086"/>
                  <a:gd name="connsiteX42" fmla="*/ 2968636 w 4093169"/>
                  <a:gd name="connsiteY42" fmla="*/ 1023486 h 2014086"/>
                  <a:gd name="connsiteX43" fmla="*/ 2968636 w 4093169"/>
                  <a:gd name="connsiteY43" fmla="*/ 1052061 h 2014086"/>
                  <a:gd name="connsiteX44" fmla="*/ 2978161 w 4093169"/>
                  <a:gd name="connsiteY44" fmla="*/ 1099686 h 2014086"/>
                  <a:gd name="connsiteX45" fmla="*/ 2978161 w 4093169"/>
                  <a:gd name="connsiteY45" fmla="*/ 1147311 h 2014086"/>
                  <a:gd name="connsiteX46" fmla="*/ 2987686 w 4093169"/>
                  <a:gd name="connsiteY46" fmla="*/ 1185411 h 2014086"/>
                  <a:gd name="connsiteX47" fmla="*/ 2978161 w 4093169"/>
                  <a:gd name="connsiteY47" fmla="*/ 1204461 h 2014086"/>
                  <a:gd name="connsiteX48" fmla="*/ 2997211 w 4093169"/>
                  <a:gd name="connsiteY48" fmla="*/ 1242561 h 2014086"/>
                  <a:gd name="connsiteX49" fmla="*/ 2997211 w 4093169"/>
                  <a:gd name="connsiteY49" fmla="*/ 1290186 h 2014086"/>
                  <a:gd name="connsiteX50" fmla="*/ 3016261 w 4093169"/>
                  <a:gd name="connsiteY50" fmla="*/ 1337811 h 2014086"/>
                  <a:gd name="connsiteX51" fmla="*/ 3016261 w 4093169"/>
                  <a:gd name="connsiteY51" fmla="*/ 1385436 h 2014086"/>
                  <a:gd name="connsiteX52" fmla="*/ 3054361 w 4093169"/>
                  <a:gd name="connsiteY52" fmla="*/ 1423536 h 2014086"/>
                  <a:gd name="connsiteX53" fmla="*/ 3082936 w 4093169"/>
                  <a:gd name="connsiteY53" fmla="*/ 1385436 h 2014086"/>
                  <a:gd name="connsiteX54" fmla="*/ 3092461 w 4093169"/>
                  <a:gd name="connsiteY54" fmla="*/ 1337811 h 2014086"/>
                  <a:gd name="connsiteX55" fmla="*/ 3111511 w 4093169"/>
                  <a:gd name="connsiteY55" fmla="*/ 1280661 h 2014086"/>
                  <a:gd name="connsiteX56" fmla="*/ 3111511 w 4093169"/>
                  <a:gd name="connsiteY56" fmla="*/ 1242561 h 2014086"/>
                  <a:gd name="connsiteX57" fmla="*/ 3130561 w 4093169"/>
                  <a:gd name="connsiteY57" fmla="*/ 1175886 h 2014086"/>
                  <a:gd name="connsiteX58" fmla="*/ 3121036 w 4093169"/>
                  <a:gd name="connsiteY58" fmla="*/ 1109211 h 2014086"/>
                  <a:gd name="connsiteX59" fmla="*/ 3130561 w 4093169"/>
                  <a:gd name="connsiteY59" fmla="*/ 1080636 h 2014086"/>
                  <a:gd name="connsiteX60" fmla="*/ 3149611 w 4093169"/>
                  <a:gd name="connsiteY60" fmla="*/ 1013961 h 2014086"/>
                  <a:gd name="connsiteX61" fmla="*/ 3159136 w 4093169"/>
                  <a:gd name="connsiteY61" fmla="*/ 966336 h 2014086"/>
                  <a:gd name="connsiteX62" fmla="*/ 3168661 w 4093169"/>
                  <a:gd name="connsiteY62" fmla="*/ 918711 h 2014086"/>
                  <a:gd name="connsiteX63" fmla="*/ 3187711 w 4093169"/>
                  <a:gd name="connsiteY63" fmla="*/ 871086 h 2014086"/>
                  <a:gd name="connsiteX64" fmla="*/ 3235336 w 4093169"/>
                  <a:gd name="connsiteY64" fmla="*/ 928236 h 2014086"/>
                  <a:gd name="connsiteX65" fmla="*/ 3235336 w 4093169"/>
                  <a:gd name="connsiteY65" fmla="*/ 975861 h 2014086"/>
                  <a:gd name="connsiteX66" fmla="*/ 3302014 w 4093169"/>
                  <a:gd name="connsiteY66" fmla="*/ 1071111 h 2014086"/>
                  <a:gd name="connsiteX67" fmla="*/ 3368688 w 4093169"/>
                  <a:gd name="connsiteY67" fmla="*/ 985386 h 2014086"/>
                  <a:gd name="connsiteX68" fmla="*/ 3397261 w 4093169"/>
                  <a:gd name="connsiteY68" fmla="*/ 1042536 h 2014086"/>
                  <a:gd name="connsiteX69" fmla="*/ 3406786 w 4093169"/>
                  <a:gd name="connsiteY69" fmla="*/ 842511 h 2014086"/>
                  <a:gd name="connsiteX70" fmla="*/ 3454411 w 4093169"/>
                  <a:gd name="connsiteY70" fmla="*/ 785361 h 2014086"/>
                  <a:gd name="connsiteX71" fmla="*/ 3511561 w 4093169"/>
                  <a:gd name="connsiteY71" fmla="*/ 785361 h 2014086"/>
                  <a:gd name="connsiteX72" fmla="*/ 3568711 w 4093169"/>
                  <a:gd name="connsiteY72" fmla="*/ 794886 h 2014086"/>
                  <a:gd name="connsiteX73" fmla="*/ 3625862 w 4093169"/>
                  <a:gd name="connsiteY73" fmla="*/ 813936 h 2014086"/>
                  <a:gd name="connsiteX74" fmla="*/ 3635386 w 4093169"/>
                  <a:gd name="connsiteY74" fmla="*/ 880611 h 2014086"/>
                  <a:gd name="connsiteX75" fmla="*/ 3654436 w 4093169"/>
                  <a:gd name="connsiteY75" fmla="*/ 937761 h 2014086"/>
                  <a:gd name="connsiteX76" fmla="*/ 3673486 w 4093169"/>
                  <a:gd name="connsiteY76" fmla="*/ 994911 h 2014086"/>
                  <a:gd name="connsiteX77" fmla="*/ 3692536 w 4093169"/>
                  <a:gd name="connsiteY77" fmla="*/ 1052061 h 2014086"/>
                  <a:gd name="connsiteX78" fmla="*/ 3683011 w 4093169"/>
                  <a:gd name="connsiteY78" fmla="*/ 1080636 h 2014086"/>
                  <a:gd name="connsiteX79" fmla="*/ 3711586 w 4093169"/>
                  <a:gd name="connsiteY79" fmla="*/ 1137786 h 2014086"/>
                  <a:gd name="connsiteX80" fmla="*/ 3711586 w 4093169"/>
                  <a:gd name="connsiteY80" fmla="*/ 1185411 h 2014086"/>
                  <a:gd name="connsiteX81" fmla="*/ 3711586 w 4093169"/>
                  <a:gd name="connsiteY81" fmla="*/ 1233036 h 2014086"/>
                  <a:gd name="connsiteX82" fmla="*/ 3692536 w 4093169"/>
                  <a:gd name="connsiteY82" fmla="*/ 1261611 h 2014086"/>
                  <a:gd name="connsiteX83" fmla="*/ 3702061 w 4093169"/>
                  <a:gd name="connsiteY83" fmla="*/ 1299711 h 2014086"/>
                  <a:gd name="connsiteX84" fmla="*/ 3711586 w 4093169"/>
                  <a:gd name="connsiteY84" fmla="*/ 1356861 h 2014086"/>
                  <a:gd name="connsiteX85" fmla="*/ 3730636 w 4093169"/>
                  <a:gd name="connsiteY85" fmla="*/ 1414011 h 2014086"/>
                  <a:gd name="connsiteX86" fmla="*/ 3730636 w 4093169"/>
                  <a:gd name="connsiteY86" fmla="*/ 1471161 h 2014086"/>
                  <a:gd name="connsiteX87" fmla="*/ 3749686 w 4093169"/>
                  <a:gd name="connsiteY87" fmla="*/ 1528311 h 2014086"/>
                  <a:gd name="connsiteX88" fmla="*/ 3768736 w 4093169"/>
                  <a:gd name="connsiteY88" fmla="*/ 1585461 h 2014086"/>
                  <a:gd name="connsiteX89" fmla="*/ 3778261 w 4093169"/>
                  <a:gd name="connsiteY89" fmla="*/ 1614036 h 2014086"/>
                  <a:gd name="connsiteX90" fmla="*/ 3778261 w 4093169"/>
                  <a:gd name="connsiteY90" fmla="*/ 1661661 h 2014086"/>
                  <a:gd name="connsiteX91" fmla="*/ 3797311 w 4093169"/>
                  <a:gd name="connsiteY91" fmla="*/ 1709286 h 2014086"/>
                  <a:gd name="connsiteX92" fmla="*/ 3797311 w 4093169"/>
                  <a:gd name="connsiteY92" fmla="*/ 1766436 h 2014086"/>
                  <a:gd name="connsiteX93" fmla="*/ 3806836 w 4093169"/>
                  <a:gd name="connsiteY93" fmla="*/ 1823586 h 2014086"/>
                  <a:gd name="connsiteX94" fmla="*/ 3797311 w 4093169"/>
                  <a:gd name="connsiteY94" fmla="*/ 1861686 h 2014086"/>
                  <a:gd name="connsiteX95" fmla="*/ 3806836 w 4093169"/>
                  <a:gd name="connsiteY95" fmla="*/ 1899786 h 2014086"/>
                  <a:gd name="connsiteX96" fmla="*/ 3825886 w 4093169"/>
                  <a:gd name="connsiteY96" fmla="*/ 1956936 h 2014086"/>
                  <a:gd name="connsiteX97" fmla="*/ 3797311 w 4093169"/>
                  <a:gd name="connsiteY97" fmla="*/ 1985511 h 2014086"/>
                  <a:gd name="connsiteX98" fmla="*/ 3825886 w 4093169"/>
                  <a:gd name="connsiteY98" fmla="*/ 2014086 h 2014086"/>
                  <a:gd name="connsiteX99" fmla="*/ 3873511 w 4093169"/>
                  <a:gd name="connsiteY99" fmla="*/ 1947411 h 2014086"/>
                  <a:gd name="connsiteX100" fmla="*/ 3873511 w 4093169"/>
                  <a:gd name="connsiteY100" fmla="*/ 1880736 h 2014086"/>
                  <a:gd name="connsiteX101" fmla="*/ 3883036 w 4093169"/>
                  <a:gd name="connsiteY101" fmla="*/ 1823586 h 2014086"/>
                  <a:gd name="connsiteX102" fmla="*/ 3883036 w 4093169"/>
                  <a:gd name="connsiteY102" fmla="*/ 1775961 h 2014086"/>
                  <a:gd name="connsiteX103" fmla="*/ 3883036 w 4093169"/>
                  <a:gd name="connsiteY103" fmla="*/ 1709286 h 2014086"/>
                  <a:gd name="connsiteX104" fmla="*/ 3892561 w 4093169"/>
                  <a:gd name="connsiteY104" fmla="*/ 1652136 h 2014086"/>
                  <a:gd name="connsiteX105" fmla="*/ 3902086 w 4093169"/>
                  <a:gd name="connsiteY105" fmla="*/ 1585461 h 2014086"/>
                  <a:gd name="connsiteX106" fmla="*/ 3892561 w 4093169"/>
                  <a:gd name="connsiteY106" fmla="*/ 1528311 h 2014086"/>
                  <a:gd name="connsiteX107" fmla="*/ 3921136 w 4093169"/>
                  <a:gd name="connsiteY107" fmla="*/ 1480686 h 2014086"/>
                  <a:gd name="connsiteX108" fmla="*/ 3892561 w 4093169"/>
                  <a:gd name="connsiteY108" fmla="*/ 1442586 h 2014086"/>
                  <a:gd name="connsiteX109" fmla="*/ 3921136 w 4093169"/>
                  <a:gd name="connsiteY109" fmla="*/ 1375911 h 2014086"/>
                  <a:gd name="connsiteX110" fmla="*/ 3921136 w 4093169"/>
                  <a:gd name="connsiteY110" fmla="*/ 1309236 h 2014086"/>
                  <a:gd name="connsiteX111" fmla="*/ 3902086 w 4093169"/>
                  <a:gd name="connsiteY111" fmla="*/ 1261611 h 2014086"/>
                  <a:gd name="connsiteX112" fmla="*/ 3911611 w 4093169"/>
                  <a:gd name="connsiteY112" fmla="*/ 1204461 h 2014086"/>
                  <a:gd name="connsiteX113" fmla="*/ 3911611 w 4093169"/>
                  <a:gd name="connsiteY113" fmla="*/ 1175886 h 2014086"/>
                  <a:gd name="connsiteX114" fmla="*/ 3921136 w 4093169"/>
                  <a:gd name="connsiteY114" fmla="*/ 1109211 h 2014086"/>
                  <a:gd name="connsiteX115" fmla="*/ 3921136 w 4093169"/>
                  <a:gd name="connsiteY115" fmla="*/ 1071111 h 2014086"/>
                  <a:gd name="connsiteX116" fmla="*/ 3911611 w 4093169"/>
                  <a:gd name="connsiteY116" fmla="*/ 1004436 h 2014086"/>
                  <a:gd name="connsiteX117" fmla="*/ 3921136 w 4093169"/>
                  <a:gd name="connsiteY117" fmla="*/ 956811 h 2014086"/>
                  <a:gd name="connsiteX118" fmla="*/ 3940186 w 4093169"/>
                  <a:gd name="connsiteY118" fmla="*/ 890136 h 2014086"/>
                  <a:gd name="connsiteX119" fmla="*/ 3959236 w 4093169"/>
                  <a:gd name="connsiteY119" fmla="*/ 842511 h 2014086"/>
                  <a:gd name="connsiteX120" fmla="*/ 3940186 w 4093169"/>
                  <a:gd name="connsiteY120" fmla="*/ 804411 h 2014086"/>
                  <a:gd name="connsiteX121" fmla="*/ 3959236 w 4093169"/>
                  <a:gd name="connsiteY121" fmla="*/ 709161 h 2014086"/>
                  <a:gd name="connsiteX122" fmla="*/ 4025915 w 4093169"/>
                  <a:gd name="connsiteY122" fmla="*/ 766311 h 2014086"/>
                  <a:gd name="connsiteX123" fmla="*/ 4025911 w 4093169"/>
                  <a:gd name="connsiteY123" fmla="*/ 556761 h 2014086"/>
                  <a:gd name="connsiteX124" fmla="*/ 4035436 w 4093169"/>
                  <a:gd name="connsiteY124" fmla="*/ 509136 h 2014086"/>
                  <a:gd name="connsiteX125" fmla="*/ 4035436 w 4093169"/>
                  <a:gd name="connsiteY125" fmla="*/ 451986 h 2014086"/>
                  <a:gd name="connsiteX126" fmla="*/ 4054486 w 4093169"/>
                  <a:gd name="connsiteY126" fmla="*/ 385311 h 2014086"/>
                  <a:gd name="connsiteX127" fmla="*/ 4044961 w 4093169"/>
                  <a:gd name="connsiteY127" fmla="*/ 337686 h 2014086"/>
                  <a:gd name="connsiteX128" fmla="*/ 4044961 w 4093169"/>
                  <a:gd name="connsiteY128" fmla="*/ 271011 h 2014086"/>
                  <a:gd name="connsiteX129" fmla="*/ 4054486 w 4093169"/>
                  <a:gd name="connsiteY129" fmla="*/ 213861 h 2014086"/>
                  <a:gd name="connsiteX130" fmla="*/ 4083061 w 4093169"/>
                  <a:gd name="connsiteY130" fmla="*/ 166236 h 2014086"/>
                  <a:gd name="connsiteX131" fmla="*/ 4064011 w 4093169"/>
                  <a:gd name="connsiteY131" fmla="*/ 118611 h 2014086"/>
                  <a:gd name="connsiteX132" fmla="*/ 4092586 w 4093169"/>
                  <a:gd name="connsiteY132" fmla="*/ 80511 h 2014086"/>
                  <a:gd name="connsiteX133" fmla="*/ 4083061 w 4093169"/>
                  <a:gd name="connsiteY133" fmla="*/ 23361 h 2014086"/>
                  <a:gd name="connsiteX0" fmla="*/ 222644 w 4093169"/>
                  <a:gd name="connsiteY0" fmla="*/ 499611 h 2014086"/>
                  <a:gd name="connsiteX1" fmla="*/ 213120 w 4093169"/>
                  <a:gd name="connsiteY1" fmla="*/ 499611 h 2014086"/>
                  <a:gd name="connsiteX2" fmla="*/ 133874 w 4093169"/>
                  <a:gd name="connsiteY2" fmla="*/ 499611 h 2014086"/>
                  <a:gd name="connsiteX3" fmla="*/ 114638 w 4093169"/>
                  <a:gd name="connsiteY3" fmla="*/ 423411 h 2014086"/>
                  <a:gd name="connsiteX4" fmla="*/ 113572 w 4093169"/>
                  <a:gd name="connsiteY4" fmla="*/ 356736 h 2014086"/>
                  <a:gd name="connsiteX5" fmla="*/ 90354 w 4093169"/>
                  <a:gd name="connsiteY5" fmla="*/ 280536 h 2014086"/>
                  <a:gd name="connsiteX6" fmla="*/ 54208 w 4093169"/>
                  <a:gd name="connsiteY6" fmla="*/ 261486 h 2014086"/>
                  <a:gd name="connsiteX7" fmla="*/ 88771 w 4093169"/>
                  <a:gd name="connsiteY7" fmla="*/ 185286 h 2014086"/>
                  <a:gd name="connsiteX8" fmla="*/ 25630 w 4093169"/>
                  <a:gd name="connsiteY8" fmla="*/ 156711 h 2014086"/>
                  <a:gd name="connsiteX9" fmla="*/ 24148 w 4093169"/>
                  <a:gd name="connsiteY9" fmla="*/ 32886 h 2014086"/>
                  <a:gd name="connsiteX10" fmla="*/ 322722 w 4093169"/>
                  <a:gd name="connsiteY10" fmla="*/ 832986 h 2014086"/>
                  <a:gd name="connsiteX11" fmla="*/ 462220 w 4093169"/>
                  <a:gd name="connsiteY11" fmla="*/ 1128261 h 2014086"/>
                  <a:gd name="connsiteX12" fmla="*/ 618035 w 4093169"/>
                  <a:gd name="connsiteY12" fmla="*/ 1042536 h 2014086"/>
                  <a:gd name="connsiteX13" fmla="*/ 865712 w 4093169"/>
                  <a:gd name="connsiteY13" fmla="*/ 890136 h 2014086"/>
                  <a:gd name="connsiteX14" fmla="*/ 970500 w 4093169"/>
                  <a:gd name="connsiteY14" fmla="*/ 880611 h 2014086"/>
                  <a:gd name="connsiteX15" fmla="*/ 1056235 w 4093169"/>
                  <a:gd name="connsiteY15" fmla="*/ 804411 h 2014086"/>
                  <a:gd name="connsiteX16" fmla="*/ 1127566 w 4093169"/>
                  <a:gd name="connsiteY16" fmla="*/ 823461 h 2014086"/>
                  <a:gd name="connsiteX17" fmla="*/ 1160636 w 4093169"/>
                  <a:gd name="connsiteY17" fmla="*/ 899661 h 2014086"/>
                  <a:gd name="connsiteX18" fmla="*/ 1225300 w 4093169"/>
                  <a:gd name="connsiteY18" fmla="*/ 766311 h 2014086"/>
                  <a:gd name="connsiteX19" fmla="*/ 1269316 w 4093169"/>
                  <a:gd name="connsiteY19" fmla="*/ 776997 h 2014086"/>
                  <a:gd name="connsiteX20" fmla="*/ 1381599 w 4093169"/>
                  <a:gd name="connsiteY20" fmla="*/ 613911 h 2014086"/>
                  <a:gd name="connsiteX21" fmla="*/ 1516045 w 4093169"/>
                  <a:gd name="connsiteY21" fmla="*/ 499619 h 2014086"/>
                  <a:gd name="connsiteX22" fmla="*/ 1730178 w 4093169"/>
                  <a:gd name="connsiteY22" fmla="*/ 385311 h 2014086"/>
                  <a:gd name="connsiteX23" fmla="*/ 1913588 w 4093169"/>
                  <a:gd name="connsiteY23" fmla="*/ 280536 h 2014086"/>
                  <a:gd name="connsiteX24" fmla="*/ 2113637 w 4093169"/>
                  <a:gd name="connsiteY24" fmla="*/ 185286 h 2014086"/>
                  <a:gd name="connsiteX25" fmla="*/ 2187408 w 4093169"/>
                  <a:gd name="connsiteY25" fmla="*/ 194811 h 2014086"/>
                  <a:gd name="connsiteX26" fmla="*/ 2616211 w 4093169"/>
                  <a:gd name="connsiteY26" fmla="*/ 51936 h 2014086"/>
                  <a:gd name="connsiteX27" fmla="*/ 2682886 w 4093169"/>
                  <a:gd name="connsiteY27" fmla="*/ 32886 h 2014086"/>
                  <a:gd name="connsiteX28" fmla="*/ 2797186 w 4093169"/>
                  <a:gd name="connsiteY28" fmla="*/ 42411 h 2014086"/>
                  <a:gd name="connsiteX29" fmla="*/ 2816236 w 4093169"/>
                  <a:gd name="connsiteY29" fmla="*/ 70986 h 2014086"/>
                  <a:gd name="connsiteX30" fmla="*/ 2825761 w 4093169"/>
                  <a:gd name="connsiteY30" fmla="*/ 118611 h 2014086"/>
                  <a:gd name="connsiteX31" fmla="*/ 2835286 w 4093169"/>
                  <a:gd name="connsiteY31" fmla="*/ 356736 h 2014086"/>
                  <a:gd name="connsiteX32" fmla="*/ 2863861 w 4093169"/>
                  <a:gd name="connsiteY32" fmla="*/ 518661 h 2014086"/>
                  <a:gd name="connsiteX33" fmla="*/ 2873386 w 4093169"/>
                  <a:gd name="connsiteY33" fmla="*/ 547236 h 2014086"/>
                  <a:gd name="connsiteX34" fmla="*/ 2892437 w 4093169"/>
                  <a:gd name="connsiteY34" fmla="*/ 671061 h 2014086"/>
                  <a:gd name="connsiteX35" fmla="*/ 2892434 w 4093169"/>
                  <a:gd name="connsiteY35" fmla="*/ 718686 h 2014086"/>
                  <a:gd name="connsiteX36" fmla="*/ 2892435 w 4093169"/>
                  <a:gd name="connsiteY36" fmla="*/ 766311 h 2014086"/>
                  <a:gd name="connsiteX37" fmla="*/ 2940061 w 4093169"/>
                  <a:gd name="connsiteY37" fmla="*/ 747261 h 2014086"/>
                  <a:gd name="connsiteX38" fmla="*/ 2949586 w 4093169"/>
                  <a:gd name="connsiteY38" fmla="*/ 899661 h 2014086"/>
                  <a:gd name="connsiteX39" fmla="*/ 2959111 w 4093169"/>
                  <a:gd name="connsiteY39" fmla="*/ 928236 h 2014086"/>
                  <a:gd name="connsiteX40" fmla="*/ 2949586 w 4093169"/>
                  <a:gd name="connsiteY40" fmla="*/ 975861 h 2014086"/>
                  <a:gd name="connsiteX41" fmla="*/ 2968636 w 4093169"/>
                  <a:gd name="connsiteY41" fmla="*/ 1023486 h 2014086"/>
                  <a:gd name="connsiteX42" fmla="*/ 2968636 w 4093169"/>
                  <a:gd name="connsiteY42" fmla="*/ 1052061 h 2014086"/>
                  <a:gd name="connsiteX43" fmla="*/ 2978161 w 4093169"/>
                  <a:gd name="connsiteY43" fmla="*/ 1099686 h 2014086"/>
                  <a:gd name="connsiteX44" fmla="*/ 2978161 w 4093169"/>
                  <a:gd name="connsiteY44" fmla="*/ 1147311 h 2014086"/>
                  <a:gd name="connsiteX45" fmla="*/ 2987686 w 4093169"/>
                  <a:gd name="connsiteY45" fmla="*/ 1185411 h 2014086"/>
                  <a:gd name="connsiteX46" fmla="*/ 2978161 w 4093169"/>
                  <a:gd name="connsiteY46" fmla="*/ 1204461 h 2014086"/>
                  <a:gd name="connsiteX47" fmla="*/ 2997211 w 4093169"/>
                  <a:gd name="connsiteY47" fmla="*/ 1242561 h 2014086"/>
                  <a:gd name="connsiteX48" fmla="*/ 2997211 w 4093169"/>
                  <a:gd name="connsiteY48" fmla="*/ 1290186 h 2014086"/>
                  <a:gd name="connsiteX49" fmla="*/ 3016261 w 4093169"/>
                  <a:gd name="connsiteY49" fmla="*/ 1337811 h 2014086"/>
                  <a:gd name="connsiteX50" fmla="*/ 3016261 w 4093169"/>
                  <a:gd name="connsiteY50" fmla="*/ 1385436 h 2014086"/>
                  <a:gd name="connsiteX51" fmla="*/ 3054361 w 4093169"/>
                  <a:gd name="connsiteY51" fmla="*/ 1423536 h 2014086"/>
                  <a:gd name="connsiteX52" fmla="*/ 3082936 w 4093169"/>
                  <a:gd name="connsiteY52" fmla="*/ 1385436 h 2014086"/>
                  <a:gd name="connsiteX53" fmla="*/ 3092461 w 4093169"/>
                  <a:gd name="connsiteY53" fmla="*/ 1337811 h 2014086"/>
                  <a:gd name="connsiteX54" fmla="*/ 3111511 w 4093169"/>
                  <a:gd name="connsiteY54" fmla="*/ 1280661 h 2014086"/>
                  <a:gd name="connsiteX55" fmla="*/ 3111511 w 4093169"/>
                  <a:gd name="connsiteY55" fmla="*/ 1242561 h 2014086"/>
                  <a:gd name="connsiteX56" fmla="*/ 3130561 w 4093169"/>
                  <a:gd name="connsiteY56" fmla="*/ 1175886 h 2014086"/>
                  <a:gd name="connsiteX57" fmla="*/ 3121036 w 4093169"/>
                  <a:gd name="connsiteY57" fmla="*/ 1109211 h 2014086"/>
                  <a:gd name="connsiteX58" fmla="*/ 3130561 w 4093169"/>
                  <a:gd name="connsiteY58" fmla="*/ 1080636 h 2014086"/>
                  <a:gd name="connsiteX59" fmla="*/ 3149611 w 4093169"/>
                  <a:gd name="connsiteY59" fmla="*/ 1013961 h 2014086"/>
                  <a:gd name="connsiteX60" fmla="*/ 3159136 w 4093169"/>
                  <a:gd name="connsiteY60" fmla="*/ 966336 h 2014086"/>
                  <a:gd name="connsiteX61" fmla="*/ 3168661 w 4093169"/>
                  <a:gd name="connsiteY61" fmla="*/ 918711 h 2014086"/>
                  <a:gd name="connsiteX62" fmla="*/ 3187711 w 4093169"/>
                  <a:gd name="connsiteY62" fmla="*/ 871086 h 2014086"/>
                  <a:gd name="connsiteX63" fmla="*/ 3235336 w 4093169"/>
                  <a:gd name="connsiteY63" fmla="*/ 928236 h 2014086"/>
                  <a:gd name="connsiteX64" fmla="*/ 3235336 w 4093169"/>
                  <a:gd name="connsiteY64" fmla="*/ 975861 h 2014086"/>
                  <a:gd name="connsiteX65" fmla="*/ 3302014 w 4093169"/>
                  <a:gd name="connsiteY65" fmla="*/ 1071111 h 2014086"/>
                  <a:gd name="connsiteX66" fmla="*/ 3368688 w 4093169"/>
                  <a:gd name="connsiteY66" fmla="*/ 985386 h 2014086"/>
                  <a:gd name="connsiteX67" fmla="*/ 3397261 w 4093169"/>
                  <a:gd name="connsiteY67" fmla="*/ 1042536 h 2014086"/>
                  <a:gd name="connsiteX68" fmla="*/ 3406786 w 4093169"/>
                  <a:gd name="connsiteY68" fmla="*/ 842511 h 2014086"/>
                  <a:gd name="connsiteX69" fmla="*/ 3454411 w 4093169"/>
                  <a:gd name="connsiteY69" fmla="*/ 785361 h 2014086"/>
                  <a:gd name="connsiteX70" fmla="*/ 3511561 w 4093169"/>
                  <a:gd name="connsiteY70" fmla="*/ 785361 h 2014086"/>
                  <a:gd name="connsiteX71" fmla="*/ 3568711 w 4093169"/>
                  <a:gd name="connsiteY71" fmla="*/ 794886 h 2014086"/>
                  <a:gd name="connsiteX72" fmla="*/ 3625862 w 4093169"/>
                  <a:gd name="connsiteY72" fmla="*/ 813936 h 2014086"/>
                  <a:gd name="connsiteX73" fmla="*/ 3635386 w 4093169"/>
                  <a:gd name="connsiteY73" fmla="*/ 880611 h 2014086"/>
                  <a:gd name="connsiteX74" fmla="*/ 3654436 w 4093169"/>
                  <a:gd name="connsiteY74" fmla="*/ 937761 h 2014086"/>
                  <a:gd name="connsiteX75" fmla="*/ 3673486 w 4093169"/>
                  <a:gd name="connsiteY75" fmla="*/ 994911 h 2014086"/>
                  <a:gd name="connsiteX76" fmla="*/ 3692536 w 4093169"/>
                  <a:gd name="connsiteY76" fmla="*/ 1052061 h 2014086"/>
                  <a:gd name="connsiteX77" fmla="*/ 3683011 w 4093169"/>
                  <a:gd name="connsiteY77" fmla="*/ 1080636 h 2014086"/>
                  <a:gd name="connsiteX78" fmla="*/ 3711586 w 4093169"/>
                  <a:gd name="connsiteY78" fmla="*/ 1137786 h 2014086"/>
                  <a:gd name="connsiteX79" fmla="*/ 3711586 w 4093169"/>
                  <a:gd name="connsiteY79" fmla="*/ 1185411 h 2014086"/>
                  <a:gd name="connsiteX80" fmla="*/ 3711586 w 4093169"/>
                  <a:gd name="connsiteY80" fmla="*/ 1233036 h 2014086"/>
                  <a:gd name="connsiteX81" fmla="*/ 3692536 w 4093169"/>
                  <a:gd name="connsiteY81" fmla="*/ 1261611 h 2014086"/>
                  <a:gd name="connsiteX82" fmla="*/ 3702061 w 4093169"/>
                  <a:gd name="connsiteY82" fmla="*/ 1299711 h 2014086"/>
                  <a:gd name="connsiteX83" fmla="*/ 3711586 w 4093169"/>
                  <a:gd name="connsiteY83" fmla="*/ 1356861 h 2014086"/>
                  <a:gd name="connsiteX84" fmla="*/ 3730636 w 4093169"/>
                  <a:gd name="connsiteY84" fmla="*/ 1414011 h 2014086"/>
                  <a:gd name="connsiteX85" fmla="*/ 3730636 w 4093169"/>
                  <a:gd name="connsiteY85" fmla="*/ 1471161 h 2014086"/>
                  <a:gd name="connsiteX86" fmla="*/ 3749686 w 4093169"/>
                  <a:gd name="connsiteY86" fmla="*/ 1528311 h 2014086"/>
                  <a:gd name="connsiteX87" fmla="*/ 3768736 w 4093169"/>
                  <a:gd name="connsiteY87" fmla="*/ 1585461 h 2014086"/>
                  <a:gd name="connsiteX88" fmla="*/ 3778261 w 4093169"/>
                  <a:gd name="connsiteY88" fmla="*/ 1614036 h 2014086"/>
                  <a:gd name="connsiteX89" fmla="*/ 3778261 w 4093169"/>
                  <a:gd name="connsiteY89" fmla="*/ 1661661 h 2014086"/>
                  <a:gd name="connsiteX90" fmla="*/ 3797311 w 4093169"/>
                  <a:gd name="connsiteY90" fmla="*/ 1709286 h 2014086"/>
                  <a:gd name="connsiteX91" fmla="*/ 3797311 w 4093169"/>
                  <a:gd name="connsiteY91" fmla="*/ 1766436 h 2014086"/>
                  <a:gd name="connsiteX92" fmla="*/ 3806836 w 4093169"/>
                  <a:gd name="connsiteY92" fmla="*/ 1823586 h 2014086"/>
                  <a:gd name="connsiteX93" fmla="*/ 3797311 w 4093169"/>
                  <a:gd name="connsiteY93" fmla="*/ 1861686 h 2014086"/>
                  <a:gd name="connsiteX94" fmla="*/ 3806836 w 4093169"/>
                  <a:gd name="connsiteY94" fmla="*/ 1899786 h 2014086"/>
                  <a:gd name="connsiteX95" fmla="*/ 3825886 w 4093169"/>
                  <a:gd name="connsiteY95" fmla="*/ 1956936 h 2014086"/>
                  <a:gd name="connsiteX96" fmla="*/ 3797311 w 4093169"/>
                  <a:gd name="connsiteY96" fmla="*/ 1985511 h 2014086"/>
                  <a:gd name="connsiteX97" fmla="*/ 3825886 w 4093169"/>
                  <a:gd name="connsiteY97" fmla="*/ 2014086 h 2014086"/>
                  <a:gd name="connsiteX98" fmla="*/ 3873511 w 4093169"/>
                  <a:gd name="connsiteY98" fmla="*/ 1947411 h 2014086"/>
                  <a:gd name="connsiteX99" fmla="*/ 3873511 w 4093169"/>
                  <a:gd name="connsiteY99" fmla="*/ 1880736 h 2014086"/>
                  <a:gd name="connsiteX100" fmla="*/ 3883036 w 4093169"/>
                  <a:gd name="connsiteY100" fmla="*/ 1823586 h 2014086"/>
                  <a:gd name="connsiteX101" fmla="*/ 3883036 w 4093169"/>
                  <a:gd name="connsiteY101" fmla="*/ 1775961 h 2014086"/>
                  <a:gd name="connsiteX102" fmla="*/ 3883036 w 4093169"/>
                  <a:gd name="connsiteY102" fmla="*/ 1709286 h 2014086"/>
                  <a:gd name="connsiteX103" fmla="*/ 3892561 w 4093169"/>
                  <a:gd name="connsiteY103" fmla="*/ 1652136 h 2014086"/>
                  <a:gd name="connsiteX104" fmla="*/ 3902086 w 4093169"/>
                  <a:gd name="connsiteY104" fmla="*/ 1585461 h 2014086"/>
                  <a:gd name="connsiteX105" fmla="*/ 3892561 w 4093169"/>
                  <a:gd name="connsiteY105" fmla="*/ 1528311 h 2014086"/>
                  <a:gd name="connsiteX106" fmla="*/ 3921136 w 4093169"/>
                  <a:gd name="connsiteY106" fmla="*/ 1480686 h 2014086"/>
                  <a:gd name="connsiteX107" fmla="*/ 3892561 w 4093169"/>
                  <a:gd name="connsiteY107" fmla="*/ 1442586 h 2014086"/>
                  <a:gd name="connsiteX108" fmla="*/ 3921136 w 4093169"/>
                  <a:gd name="connsiteY108" fmla="*/ 1375911 h 2014086"/>
                  <a:gd name="connsiteX109" fmla="*/ 3921136 w 4093169"/>
                  <a:gd name="connsiteY109" fmla="*/ 1309236 h 2014086"/>
                  <a:gd name="connsiteX110" fmla="*/ 3902086 w 4093169"/>
                  <a:gd name="connsiteY110" fmla="*/ 1261611 h 2014086"/>
                  <a:gd name="connsiteX111" fmla="*/ 3911611 w 4093169"/>
                  <a:gd name="connsiteY111" fmla="*/ 1204461 h 2014086"/>
                  <a:gd name="connsiteX112" fmla="*/ 3911611 w 4093169"/>
                  <a:gd name="connsiteY112" fmla="*/ 1175886 h 2014086"/>
                  <a:gd name="connsiteX113" fmla="*/ 3921136 w 4093169"/>
                  <a:gd name="connsiteY113" fmla="*/ 1109211 h 2014086"/>
                  <a:gd name="connsiteX114" fmla="*/ 3921136 w 4093169"/>
                  <a:gd name="connsiteY114" fmla="*/ 1071111 h 2014086"/>
                  <a:gd name="connsiteX115" fmla="*/ 3911611 w 4093169"/>
                  <a:gd name="connsiteY115" fmla="*/ 1004436 h 2014086"/>
                  <a:gd name="connsiteX116" fmla="*/ 3921136 w 4093169"/>
                  <a:gd name="connsiteY116" fmla="*/ 956811 h 2014086"/>
                  <a:gd name="connsiteX117" fmla="*/ 3940186 w 4093169"/>
                  <a:gd name="connsiteY117" fmla="*/ 890136 h 2014086"/>
                  <a:gd name="connsiteX118" fmla="*/ 3959236 w 4093169"/>
                  <a:gd name="connsiteY118" fmla="*/ 842511 h 2014086"/>
                  <a:gd name="connsiteX119" fmla="*/ 3940186 w 4093169"/>
                  <a:gd name="connsiteY119" fmla="*/ 804411 h 2014086"/>
                  <a:gd name="connsiteX120" fmla="*/ 3959236 w 4093169"/>
                  <a:gd name="connsiteY120" fmla="*/ 709161 h 2014086"/>
                  <a:gd name="connsiteX121" fmla="*/ 4025915 w 4093169"/>
                  <a:gd name="connsiteY121" fmla="*/ 766311 h 2014086"/>
                  <a:gd name="connsiteX122" fmla="*/ 4025911 w 4093169"/>
                  <a:gd name="connsiteY122" fmla="*/ 556761 h 2014086"/>
                  <a:gd name="connsiteX123" fmla="*/ 4035436 w 4093169"/>
                  <a:gd name="connsiteY123" fmla="*/ 509136 h 2014086"/>
                  <a:gd name="connsiteX124" fmla="*/ 4035436 w 4093169"/>
                  <a:gd name="connsiteY124" fmla="*/ 451986 h 2014086"/>
                  <a:gd name="connsiteX125" fmla="*/ 4054486 w 4093169"/>
                  <a:gd name="connsiteY125" fmla="*/ 385311 h 2014086"/>
                  <a:gd name="connsiteX126" fmla="*/ 4044961 w 4093169"/>
                  <a:gd name="connsiteY126" fmla="*/ 337686 h 2014086"/>
                  <a:gd name="connsiteX127" fmla="*/ 4044961 w 4093169"/>
                  <a:gd name="connsiteY127" fmla="*/ 271011 h 2014086"/>
                  <a:gd name="connsiteX128" fmla="*/ 4054486 w 4093169"/>
                  <a:gd name="connsiteY128" fmla="*/ 213861 h 2014086"/>
                  <a:gd name="connsiteX129" fmla="*/ 4083061 w 4093169"/>
                  <a:gd name="connsiteY129" fmla="*/ 166236 h 2014086"/>
                  <a:gd name="connsiteX130" fmla="*/ 4064011 w 4093169"/>
                  <a:gd name="connsiteY130" fmla="*/ 118611 h 2014086"/>
                  <a:gd name="connsiteX131" fmla="*/ 4092586 w 4093169"/>
                  <a:gd name="connsiteY131" fmla="*/ 80511 h 2014086"/>
                  <a:gd name="connsiteX132" fmla="*/ 4083061 w 4093169"/>
                  <a:gd name="connsiteY132" fmla="*/ 23361 h 2014086"/>
                  <a:gd name="connsiteX0" fmla="*/ 222644 w 4093169"/>
                  <a:gd name="connsiteY0" fmla="*/ 499611 h 2014086"/>
                  <a:gd name="connsiteX1" fmla="*/ 184541 w 4093169"/>
                  <a:gd name="connsiteY1" fmla="*/ 594885 h 2014086"/>
                  <a:gd name="connsiteX2" fmla="*/ 133874 w 4093169"/>
                  <a:gd name="connsiteY2" fmla="*/ 499611 h 2014086"/>
                  <a:gd name="connsiteX3" fmla="*/ 114638 w 4093169"/>
                  <a:gd name="connsiteY3" fmla="*/ 423411 h 2014086"/>
                  <a:gd name="connsiteX4" fmla="*/ 113572 w 4093169"/>
                  <a:gd name="connsiteY4" fmla="*/ 356736 h 2014086"/>
                  <a:gd name="connsiteX5" fmla="*/ 90354 w 4093169"/>
                  <a:gd name="connsiteY5" fmla="*/ 280536 h 2014086"/>
                  <a:gd name="connsiteX6" fmla="*/ 54208 w 4093169"/>
                  <a:gd name="connsiteY6" fmla="*/ 261486 h 2014086"/>
                  <a:gd name="connsiteX7" fmla="*/ 88771 w 4093169"/>
                  <a:gd name="connsiteY7" fmla="*/ 185286 h 2014086"/>
                  <a:gd name="connsiteX8" fmla="*/ 25630 w 4093169"/>
                  <a:gd name="connsiteY8" fmla="*/ 156711 h 2014086"/>
                  <a:gd name="connsiteX9" fmla="*/ 24148 w 4093169"/>
                  <a:gd name="connsiteY9" fmla="*/ 32886 h 2014086"/>
                  <a:gd name="connsiteX10" fmla="*/ 322722 w 4093169"/>
                  <a:gd name="connsiteY10" fmla="*/ 832986 h 2014086"/>
                  <a:gd name="connsiteX11" fmla="*/ 462220 w 4093169"/>
                  <a:gd name="connsiteY11" fmla="*/ 1128261 h 2014086"/>
                  <a:gd name="connsiteX12" fmla="*/ 618035 w 4093169"/>
                  <a:gd name="connsiteY12" fmla="*/ 1042536 h 2014086"/>
                  <a:gd name="connsiteX13" fmla="*/ 865712 w 4093169"/>
                  <a:gd name="connsiteY13" fmla="*/ 890136 h 2014086"/>
                  <a:gd name="connsiteX14" fmla="*/ 970500 w 4093169"/>
                  <a:gd name="connsiteY14" fmla="*/ 880611 h 2014086"/>
                  <a:gd name="connsiteX15" fmla="*/ 1056235 w 4093169"/>
                  <a:gd name="connsiteY15" fmla="*/ 804411 h 2014086"/>
                  <a:gd name="connsiteX16" fmla="*/ 1127566 w 4093169"/>
                  <a:gd name="connsiteY16" fmla="*/ 823461 h 2014086"/>
                  <a:gd name="connsiteX17" fmla="*/ 1160636 w 4093169"/>
                  <a:gd name="connsiteY17" fmla="*/ 899661 h 2014086"/>
                  <a:gd name="connsiteX18" fmla="*/ 1225300 w 4093169"/>
                  <a:gd name="connsiteY18" fmla="*/ 766311 h 2014086"/>
                  <a:gd name="connsiteX19" fmla="*/ 1269316 w 4093169"/>
                  <a:gd name="connsiteY19" fmla="*/ 776997 h 2014086"/>
                  <a:gd name="connsiteX20" fmla="*/ 1381599 w 4093169"/>
                  <a:gd name="connsiteY20" fmla="*/ 613911 h 2014086"/>
                  <a:gd name="connsiteX21" fmla="*/ 1516045 w 4093169"/>
                  <a:gd name="connsiteY21" fmla="*/ 499619 h 2014086"/>
                  <a:gd name="connsiteX22" fmla="*/ 1730178 w 4093169"/>
                  <a:gd name="connsiteY22" fmla="*/ 385311 h 2014086"/>
                  <a:gd name="connsiteX23" fmla="*/ 1913588 w 4093169"/>
                  <a:gd name="connsiteY23" fmla="*/ 280536 h 2014086"/>
                  <a:gd name="connsiteX24" fmla="*/ 2113637 w 4093169"/>
                  <a:gd name="connsiteY24" fmla="*/ 185286 h 2014086"/>
                  <a:gd name="connsiteX25" fmla="*/ 2187408 w 4093169"/>
                  <a:gd name="connsiteY25" fmla="*/ 194811 h 2014086"/>
                  <a:gd name="connsiteX26" fmla="*/ 2616211 w 4093169"/>
                  <a:gd name="connsiteY26" fmla="*/ 51936 h 2014086"/>
                  <a:gd name="connsiteX27" fmla="*/ 2682886 w 4093169"/>
                  <a:gd name="connsiteY27" fmla="*/ 32886 h 2014086"/>
                  <a:gd name="connsiteX28" fmla="*/ 2797186 w 4093169"/>
                  <a:gd name="connsiteY28" fmla="*/ 42411 h 2014086"/>
                  <a:gd name="connsiteX29" fmla="*/ 2816236 w 4093169"/>
                  <a:gd name="connsiteY29" fmla="*/ 70986 h 2014086"/>
                  <a:gd name="connsiteX30" fmla="*/ 2825761 w 4093169"/>
                  <a:gd name="connsiteY30" fmla="*/ 118611 h 2014086"/>
                  <a:gd name="connsiteX31" fmla="*/ 2835286 w 4093169"/>
                  <a:gd name="connsiteY31" fmla="*/ 356736 h 2014086"/>
                  <a:gd name="connsiteX32" fmla="*/ 2863861 w 4093169"/>
                  <a:gd name="connsiteY32" fmla="*/ 518661 h 2014086"/>
                  <a:gd name="connsiteX33" fmla="*/ 2873386 w 4093169"/>
                  <a:gd name="connsiteY33" fmla="*/ 547236 h 2014086"/>
                  <a:gd name="connsiteX34" fmla="*/ 2892437 w 4093169"/>
                  <a:gd name="connsiteY34" fmla="*/ 671061 h 2014086"/>
                  <a:gd name="connsiteX35" fmla="*/ 2892434 w 4093169"/>
                  <a:gd name="connsiteY35" fmla="*/ 718686 h 2014086"/>
                  <a:gd name="connsiteX36" fmla="*/ 2892435 w 4093169"/>
                  <a:gd name="connsiteY36" fmla="*/ 766311 h 2014086"/>
                  <a:gd name="connsiteX37" fmla="*/ 2940061 w 4093169"/>
                  <a:gd name="connsiteY37" fmla="*/ 747261 h 2014086"/>
                  <a:gd name="connsiteX38" fmla="*/ 2949586 w 4093169"/>
                  <a:gd name="connsiteY38" fmla="*/ 899661 h 2014086"/>
                  <a:gd name="connsiteX39" fmla="*/ 2959111 w 4093169"/>
                  <a:gd name="connsiteY39" fmla="*/ 928236 h 2014086"/>
                  <a:gd name="connsiteX40" fmla="*/ 2949586 w 4093169"/>
                  <a:gd name="connsiteY40" fmla="*/ 975861 h 2014086"/>
                  <a:gd name="connsiteX41" fmla="*/ 2968636 w 4093169"/>
                  <a:gd name="connsiteY41" fmla="*/ 1023486 h 2014086"/>
                  <a:gd name="connsiteX42" fmla="*/ 2968636 w 4093169"/>
                  <a:gd name="connsiteY42" fmla="*/ 1052061 h 2014086"/>
                  <a:gd name="connsiteX43" fmla="*/ 2978161 w 4093169"/>
                  <a:gd name="connsiteY43" fmla="*/ 1099686 h 2014086"/>
                  <a:gd name="connsiteX44" fmla="*/ 2978161 w 4093169"/>
                  <a:gd name="connsiteY44" fmla="*/ 1147311 h 2014086"/>
                  <a:gd name="connsiteX45" fmla="*/ 2987686 w 4093169"/>
                  <a:gd name="connsiteY45" fmla="*/ 1185411 h 2014086"/>
                  <a:gd name="connsiteX46" fmla="*/ 2978161 w 4093169"/>
                  <a:gd name="connsiteY46" fmla="*/ 1204461 h 2014086"/>
                  <a:gd name="connsiteX47" fmla="*/ 2997211 w 4093169"/>
                  <a:gd name="connsiteY47" fmla="*/ 1242561 h 2014086"/>
                  <a:gd name="connsiteX48" fmla="*/ 2997211 w 4093169"/>
                  <a:gd name="connsiteY48" fmla="*/ 1290186 h 2014086"/>
                  <a:gd name="connsiteX49" fmla="*/ 3016261 w 4093169"/>
                  <a:gd name="connsiteY49" fmla="*/ 1337811 h 2014086"/>
                  <a:gd name="connsiteX50" fmla="*/ 3016261 w 4093169"/>
                  <a:gd name="connsiteY50" fmla="*/ 1385436 h 2014086"/>
                  <a:gd name="connsiteX51" fmla="*/ 3054361 w 4093169"/>
                  <a:gd name="connsiteY51" fmla="*/ 1423536 h 2014086"/>
                  <a:gd name="connsiteX52" fmla="*/ 3082936 w 4093169"/>
                  <a:gd name="connsiteY52" fmla="*/ 1385436 h 2014086"/>
                  <a:gd name="connsiteX53" fmla="*/ 3092461 w 4093169"/>
                  <a:gd name="connsiteY53" fmla="*/ 1337811 h 2014086"/>
                  <a:gd name="connsiteX54" fmla="*/ 3111511 w 4093169"/>
                  <a:gd name="connsiteY54" fmla="*/ 1280661 h 2014086"/>
                  <a:gd name="connsiteX55" fmla="*/ 3111511 w 4093169"/>
                  <a:gd name="connsiteY55" fmla="*/ 1242561 h 2014086"/>
                  <a:gd name="connsiteX56" fmla="*/ 3130561 w 4093169"/>
                  <a:gd name="connsiteY56" fmla="*/ 1175886 h 2014086"/>
                  <a:gd name="connsiteX57" fmla="*/ 3121036 w 4093169"/>
                  <a:gd name="connsiteY57" fmla="*/ 1109211 h 2014086"/>
                  <a:gd name="connsiteX58" fmla="*/ 3130561 w 4093169"/>
                  <a:gd name="connsiteY58" fmla="*/ 1080636 h 2014086"/>
                  <a:gd name="connsiteX59" fmla="*/ 3149611 w 4093169"/>
                  <a:gd name="connsiteY59" fmla="*/ 1013961 h 2014086"/>
                  <a:gd name="connsiteX60" fmla="*/ 3159136 w 4093169"/>
                  <a:gd name="connsiteY60" fmla="*/ 966336 h 2014086"/>
                  <a:gd name="connsiteX61" fmla="*/ 3168661 w 4093169"/>
                  <a:gd name="connsiteY61" fmla="*/ 918711 h 2014086"/>
                  <a:gd name="connsiteX62" fmla="*/ 3187711 w 4093169"/>
                  <a:gd name="connsiteY62" fmla="*/ 871086 h 2014086"/>
                  <a:gd name="connsiteX63" fmla="*/ 3235336 w 4093169"/>
                  <a:gd name="connsiteY63" fmla="*/ 928236 h 2014086"/>
                  <a:gd name="connsiteX64" fmla="*/ 3235336 w 4093169"/>
                  <a:gd name="connsiteY64" fmla="*/ 975861 h 2014086"/>
                  <a:gd name="connsiteX65" fmla="*/ 3302014 w 4093169"/>
                  <a:gd name="connsiteY65" fmla="*/ 1071111 h 2014086"/>
                  <a:gd name="connsiteX66" fmla="*/ 3368688 w 4093169"/>
                  <a:gd name="connsiteY66" fmla="*/ 985386 h 2014086"/>
                  <a:gd name="connsiteX67" fmla="*/ 3397261 w 4093169"/>
                  <a:gd name="connsiteY67" fmla="*/ 1042536 h 2014086"/>
                  <a:gd name="connsiteX68" fmla="*/ 3406786 w 4093169"/>
                  <a:gd name="connsiteY68" fmla="*/ 842511 h 2014086"/>
                  <a:gd name="connsiteX69" fmla="*/ 3454411 w 4093169"/>
                  <a:gd name="connsiteY69" fmla="*/ 785361 h 2014086"/>
                  <a:gd name="connsiteX70" fmla="*/ 3511561 w 4093169"/>
                  <a:gd name="connsiteY70" fmla="*/ 785361 h 2014086"/>
                  <a:gd name="connsiteX71" fmla="*/ 3568711 w 4093169"/>
                  <a:gd name="connsiteY71" fmla="*/ 794886 h 2014086"/>
                  <a:gd name="connsiteX72" fmla="*/ 3625862 w 4093169"/>
                  <a:gd name="connsiteY72" fmla="*/ 813936 h 2014086"/>
                  <a:gd name="connsiteX73" fmla="*/ 3635386 w 4093169"/>
                  <a:gd name="connsiteY73" fmla="*/ 880611 h 2014086"/>
                  <a:gd name="connsiteX74" fmla="*/ 3654436 w 4093169"/>
                  <a:gd name="connsiteY74" fmla="*/ 937761 h 2014086"/>
                  <a:gd name="connsiteX75" fmla="*/ 3673486 w 4093169"/>
                  <a:gd name="connsiteY75" fmla="*/ 994911 h 2014086"/>
                  <a:gd name="connsiteX76" fmla="*/ 3692536 w 4093169"/>
                  <a:gd name="connsiteY76" fmla="*/ 1052061 h 2014086"/>
                  <a:gd name="connsiteX77" fmla="*/ 3683011 w 4093169"/>
                  <a:gd name="connsiteY77" fmla="*/ 1080636 h 2014086"/>
                  <a:gd name="connsiteX78" fmla="*/ 3711586 w 4093169"/>
                  <a:gd name="connsiteY78" fmla="*/ 1137786 h 2014086"/>
                  <a:gd name="connsiteX79" fmla="*/ 3711586 w 4093169"/>
                  <a:gd name="connsiteY79" fmla="*/ 1185411 h 2014086"/>
                  <a:gd name="connsiteX80" fmla="*/ 3711586 w 4093169"/>
                  <a:gd name="connsiteY80" fmla="*/ 1233036 h 2014086"/>
                  <a:gd name="connsiteX81" fmla="*/ 3692536 w 4093169"/>
                  <a:gd name="connsiteY81" fmla="*/ 1261611 h 2014086"/>
                  <a:gd name="connsiteX82" fmla="*/ 3702061 w 4093169"/>
                  <a:gd name="connsiteY82" fmla="*/ 1299711 h 2014086"/>
                  <a:gd name="connsiteX83" fmla="*/ 3711586 w 4093169"/>
                  <a:gd name="connsiteY83" fmla="*/ 1356861 h 2014086"/>
                  <a:gd name="connsiteX84" fmla="*/ 3730636 w 4093169"/>
                  <a:gd name="connsiteY84" fmla="*/ 1414011 h 2014086"/>
                  <a:gd name="connsiteX85" fmla="*/ 3730636 w 4093169"/>
                  <a:gd name="connsiteY85" fmla="*/ 1471161 h 2014086"/>
                  <a:gd name="connsiteX86" fmla="*/ 3749686 w 4093169"/>
                  <a:gd name="connsiteY86" fmla="*/ 1528311 h 2014086"/>
                  <a:gd name="connsiteX87" fmla="*/ 3768736 w 4093169"/>
                  <a:gd name="connsiteY87" fmla="*/ 1585461 h 2014086"/>
                  <a:gd name="connsiteX88" fmla="*/ 3778261 w 4093169"/>
                  <a:gd name="connsiteY88" fmla="*/ 1614036 h 2014086"/>
                  <a:gd name="connsiteX89" fmla="*/ 3778261 w 4093169"/>
                  <a:gd name="connsiteY89" fmla="*/ 1661661 h 2014086"/>
                  <a:gd name="connsiteX90" fmla="*/ 3797311 w 4093169"/>
                  <a:gd name="connsiteY90" fmla="*/ 1709286 h 2014086"/>
                  <a:gd name="connsiteX91" fmla="*/ 3797311 w 4093169"/>
                  <a:gd name="connsiteY91" fmla="*/ 1766436 h 2014086"/>
                  <a:gd name="connsiteX92" fmla="*/ 3806836 w 4093169"/>
                  <a:gd name="connsiteY92" fmla="*/ 1823586 h 2014086"/>
                  <a:gd name="connsiteX93" fmla="*/ 3797311 w 4093169"/>
                  <a:gd name="connsiteY93" fmla="*/ 1861686 h 2014086"/>
                  <a:gd name="connsiteX94" fmla="*/ 3806836 w 4093169"/>
                  <a:gd name="connsiteY94" fmla="*/ 1899786 h 2014086"/>
                  <a:gd name="connsiteX95" fmla="*/ 3825886 w 4093169"/>
                  <a:gd name="connsiteY95" fmla="*/ 1956936 h 2014086"/>
                  <a:gd name="connsiteX96" fmla="*/ 3797311 w 4093169"/>
                  <a:gd name="connsiteY96" fmla="*/ 1985511 h 2014086"/>
                  <a:gd name="connsiteX97" fmla="*/ 3825886 w 4093169"/>
                  <a:gd name="connsiteY97" fmla="*/ 2014086 h 2014086"/>
                  <a:gd name="connsiteX98" fmla="*/ 3873511 w 4093169"/>
                  <a:gd name="connsiteY98" fmla="*/ 1947411 h 2014086"/>
                  <a:gd name="connsiteX99" fmla="*/ 3873511 w 4093169"/>
                  <a:gd name="connsiteY99" fmla="*/ 1880736 h 2014086"/>
                  <a:gd name="connsiteX100" fmla="*/ 3883036 w 4093169"/>
                  <a:gd name="connsiteY100" fmla="*/ 1823586 h 2014086"/>
                  <a:gd name="connsiteX101" fmla="*/ 3883036 w 4093169"/>
                  <a:gd name="connsiteY101" fmla="*/ 1775961 h 2014086"/>
                  <a:gd name="connsiteX102" fmla="*/ 3883036 w 4093169"/>
                  <a:gd name="connsiteY102" fmla="*/ 1709286 h 2014086"/>
                  <a:gd name="connsiteX103" fmla="*/ 3892561 w 4093169"/>
                  <a:gd name="connsiteY103" fmla="*/ 1652136 h 2014086"/>
                  <a:gd name="connsiteX104" fmla="*/ 3902086 w 4093169"/>
                  <a:gd name="connsiteY104" fmla="*/ 1585461 h 2014086"/>
                  <a:gd name="connsiteX105" fmla="*/ 3892561 w 4093169"/>
                  <a:gd name="connsiteY105" fmla="*/ 1528311 h 2014086"/>
                  <a:gd name="connsiteX106" fmla="*/ 3921136 w 4093169"/>
                  <a:gd name="connsiteY106" fmla="*/ 1480686 h 2014086"/>
                  <a:gd name="connsiteX107" fmla="*/ 3892561 w 4093169"/>
                  <a:gd name="connsiteY107" fmla="*/ 1442586 h 2014086"/>
                  <a:gd name="connsiteX108" fmla="*/ 3921136 w 4093169"/>
                  <a:gd name="connsiteY108" fmla="*/ 1375911 h 2014086"/>
                  <a:gd name="connsiteX109" fmla="*/ 3921136 w 4093169"/>
                  <a:gd name="connsiteY109" fmla="*/ 1309236 h 2014086"/>
                  <a:gd name="connsiteX110" fmla="*/ 3902086 w 4093169"/>
                  <a:gd name="connsiteY110" fmla="*/ 1261611 h 2014086"/>
                  <a:gd name="connsiteX111" fmla="*/ 3911611 w 4093169"/>
                  <a:gd name="connsiteY111" fmla="*/ 1204461 h 2014086"/>
                  <a:gd name="connsiteX112" fmla="*/ 3911611 w 4093169"/>
                  <a:gd name="connsiteY112" fmla="*/ 1175886 h 2014086"/>
                  <a:gd name="connsiteX113" fmla="*/ 3921136 w 4093169"/>
                  <a:gd name="connsiteY113" fmla="*/ 1109211 h 2014086"/>
                  <a:gd name="connsiteX114" fmla="*/ 3921136 w 4093169"/>
                  <a:gd name="connsiteY114" fmla="*/ 1071111 h 2014086"/>
                  <a:gd name="connsiteX115" fmla="*/ 3911611 w 4093169"/>
                  <a:gd name="connsiteY115" fmla="*/ 1004436 h 2014086"/>
                  <a:gd name="connsiteX116" fmla="*/ 3921136 w 4093169"/>
                  <a:gd name="connsiteY116" fmla="*/ 956811 h 2014086"/>
                  <a:gd name="connsiteX117" fmla="*/ 3940186 w 4093169"/>
                  <a:gd name="connsiteY117" fmla="*/ 890136 h 2014086"/>
                  <a:gd name="connsiteX118" fmla="*/ 3959236 w 4093169"/>
                  <a:gd name="connsiteY118" fmla="*/ 842511 h 2014086"/>
                  <a:gd name="connsiteX119" fmla="*/ 3940186 w 4093169"/>
                  <a:gd name="connsiteY119" fmla="*/ 804411 h 2014086"/>
                  <a:gd name="connsiteX120" fmla="*/ 3959236 w 4093169"/>
                  <a:gd name="connsiteY120" fmla="*/ 709161 h 2014086"/>
                  <a:gd name="connsiteX121" fmla="*/ 4025915 w 4093169"/>
                  <a:gd name="connsiteY121" fmla="*/ 766311 h 2014086"/>
                  <a:gd name="connsiteX122" fmla="*/ 4025911 w 4093169"/>
                  <a:gd name="connsiteY122" fmla="*/ 556761 h 2014086"/>
                  <a:gd name="connsiteX123" fmla="*/ 4035436 w 4093169"/>
                  <a:gd name="connsiteY123" fmla="*/ 509136 h 2014086"/>
                  <a:gd name="connsiteX124" fmla="*/ 4035436 w 4093169"/>
                  <a:gd name="connsiteY124" fmla="*/ 451986 h 2014086"/>
                  <a:gd name="connsiteX125" fmla="*/ 4054486 w 4093169"/>
                  <a:gd name="connsiteY125" fmla="*/ 385311 h 2014086"/>
                  <a:gd name="connsiteX126" fmla="*/ 4044961 w 4093169"/>
                  <a:gd name="connsiteY126" fmla="*/ 337686 h 2014086"/>
                  <a:gd name="connsiteX127" fmla="*/ 4044961 w 4093169"/>
                  <a:gd name="connsiteY127" fmla="*/ 271011 h 2014086"/>
                  <a:gd name="connsiteX128" fmla="*/ 4054486 w 4093169"/>
                  <a:gd name="connsiteY128" fmla="*/ 213861 h 2014086"/>
                  <a:gd name="connsiteX129" fmla="*/ 4083061 w 4093169"/>
                  <a:gd name="connsiteY129" fmla="*/ 166236 h 2014086"/>
                  <a:gd name="connsiteX130" fmla="*/ 4064011 w 4093169"/>
                  <a:gd name="connsiteY130" fmla="*/ 118611 h 2014086"/>
                  <a:gd name="connsiteX131" fmla="*/ 4092586 w 4093169"/>
                  <a:gd name="connsiteY131" fmla="*/ 80511 h 2014086"/>
                  <a:gd name="connsiteX132" fmla="*/ 4083061 w 4093169"/>
                  <a:gd name="connsiteY132" fmla="*/ 23361 h 2014086"/>
                  <a:gd name="connsiteX0" fmla="*/ 206207 w 4076732"/>
                  <a:gd name="connsiteY0" fmla="*/ 476250 h 1990725"/>
                  <a:gd name="connsiteX1" fmla="*/ 168104 w 4076732"/>
                  <a:gd name="connsiteY1" fmla="*/ 571524 h 1990725"/>
                  <a:gd name="connsiteX2" fmla="*/ 117437 w 4076732"/>
                  <a:gd name="connsiteY2" fmla="*/ 476250 h 1990725"/>
                  <a:gd name="connsiteX3" fmla="*/ 98201 w 4076732"/>
                  <a:gd name="connsiteY3" fmla="*/ 400050 h 1990725"/>
                  <a:gd name="connsiteX4" fmla="*/ 97135 w 4076732"/>
                  <a:gd name="connsiteY4" fmla="*/ 333375 h 1990725"/>
                  <a:gd name="connsiteX5" fmla="*/ 73917 w 4076732"/>
                  <a:gd name="connsiteY5" fmla="*/ 257175 h 1990725"/>
                  <a:gd name="connsiteX6" fmla="*/ 37771 w 4076732"/>
                  <a:gd name="connsiteY6" fmla="*/ 238125 h 1990725"/>
                  <a:gd name="connsiteX7" fmla="*/ 72334 w 4076732"/>
                  <a:gd name="connsiteY7" fmla="*/ 161925 h 1990725"/>
                  <a:gd name="connsiteX8" fmla="*/ 9193 w 4076732"/>
                  <a:gd name="connsiteY8" fmla="*/ 133350 h 1990725"/>
                  <a:gd name="connsiteX9" fmla="*/ 306285 w 4076732"/>
                  <a:gd name="connsiteY9" fmla="*/ 809625 h 1990725"/>
                  <a:gd name="connsiteX10" fmla="*/ 445783 w 4076732"/>
                  <a:gd name="connsiteY10" fmla="*/ 1104900 h 1990725"/>
                  <a:gd name="connsiteX11" fmla="*/ 601598 w 4076732"/>
                  <a:gd name="connsiteY11" fmla="*/ 1019175 h 1990725"/>
                  <a:gd name="connsiteX12" fmla="*/ 849275 w 4076732"/>
                  <a:gd name="connsiteY12" fmla="*/ 866775 h 1990725"/>
                  <a:gd name="connsiteX13" fmla="*/ 954063 w 4076732"/>
                  <a:gd name="connsiteY13" fmla="*/ 857250 h 1990725"/>
                  <a:gd name="connsiteX14" fmla="*/ 1039798 w 4076732"/>
                  <a:gd name="connsiteY14" fmla="*/ 781050 h 1990725"/>
                  <a:gd name="connsiteX15" fmla="*/ 1111129 w 4076732"/>
                  <a:gd name="connsiteY15" fmla="*/ 800100 h 1990725"/>
                  <a:gd name="connsiteX16" fmla="*/ 1144199 w 4076732"/>
                  <a:gd name="connsiteY16" fmla="*/ 876300 h 1990725"/>
                  <a:gd name="connsiteX17" fmla="*/ 1208863 w 4076732"/>
                  <a:gd name="connsiteY17" fmla="*/ 742950 h 1990725"/>
                  <a:gd name="connsiteX18" fmla="*/ 1252879 w 4076732"/>
                  <a:gd name="connsiteY18" fmla="*/ 753636 h 1990725"/>
                  <a:gd name="connsiteX19" fmla="*/ 1365162 w 4076732"/>
                  <a:gd name="connsiteY19" fmla="*/ 590550 h 1990725"/>
                  <a:gd name="connsiteX20" fmla="*/ 1499608 w 4076732"/>
                  <a:gd name="connsiteY20" fmla="*/ 476258 h 1990725"/>
                  <a:gd name="connsiteX21" fmla="*/ 1713741 w 4076732"/>
                  <a:gd name="connsiteY21" fmla="*/ 361950 h 1990725"/>
                  <a:gd name="connsiteX22" fmla="*/ 1897151 w 4076732"/>
                  <a:gd name="connsiteY22" fmla="*/ 257175 h 1990725"/>
                  <a:gd name="connsiteX23" fmla="*/ 2097200 w 4076732"/>
                  <a:gd name="connsiteY23" fmla="*/ 161925 h 1990725"/>
                  <a:gd name="connsiteX24" fmla="*/ 2170971 w 4076732"/>
                  <a:gd name="connsiteY24" fmla="*/ 171450 h 1990725"/>
                  <a:gd name="connsiteX25" fmla="*/ 2599774 w 4076732"/>
                  <a:gd name="connsiteY25" fmla="*/ 28575 h 1990725"/>
                  <a:gd name="connsiteX26" fmla="*/ 2666449 w 4076732"/>
                  <a:gd name="connsiteY26" fmla="*/ 9525 h 1990725"/>
                  <a:gd name="connsiteX27" fmla="*/ 2780749 w 4076732"/>
                  <a:gd name="connsiteY27" fmla="*/ 19050 h 1990725"/>
                  <a:gd name="connsiteX28" fmla="*/ 2799799 w 4076732"/>
                  <a:gd name="connsiteY28" fmla="*/ 47625 h 1990725"/>
                  <a:gd name="connsiteX29" fmla="*/ 2809324 w 4076732"/>
                  <a:gd name="connsiteY29" fmla="*/ 95250 h 1990725"/>
                  <a:gd name="connsiteX30" fmla="*/ 2818849 w 4076732"/>
                  <a:gd name="connsiteY30" fmla="*/ 333375 h 1990725"/>
                  <a:gd name="connsiteX31" fmla="*/ 2847424 w 4076732"/>
                  <a:gd name="connsiteY31" fmla="*/ 495300 h 1990725"/>
                  <a:gd name="connsiteX32" fmla="*/ 2856949 w 4076732"/>
                  <a:gd name="connsiteY32" fmla="*/ 523875 h 1990725"/>
                  <a:gd name="connsiteX33" fmla="*/ 2876000 w 4076732"/>
                  <a:gd name="connsiteY33" fmla="*/ 647700 h 1990725"/>
                  <a:gd name="connsiteX34" fmla="*/ 2875997 w 4076732"/>
                  <a:gd name="connsiteY34" fmla="*/ 695325 h 1990725"/>
                  <a:gd name="connsiteX35" fmla="*/ 2875998 w 4076732"/>
                  <a:gd name="connsiteY35" fmla="*/ 742950 h 1990725"/>
                  <a:gd name="connsiteX36" fmla="*/ 2923624 w 4076732"/>
                  <a:gd name="connsiteY36" fmla="*/ 723900 h 1990725"/>
                  <a:gd name="connsiteX37" fmla="*/ 2933149 w 4076732"/>
                  <a:gd name="connsiteY37" fmla="*/ 876300 h 1990725"/>
                  <a:gd name="connsiteX38" fmla="*/ 2942674 w 4076732"/>
                  <a:gd name="connsiteY38" fmla="*/ 904875 h 1990725"/>
                  <a:gd name="connsiteX39" fmla="*/ 2933149 w 4076732"/>
                  <a:gd name="connsiteY39" fmla="*/ 952500 h 1990725"/>
                  <a:gd name="connsiteX40" fmla="*/ 2952199 w 4076732"/>
                  <a:gd name="connsiteY40" fmla="*/ 1000125 h 1990725"/>
                  <a:gd name="connsiteX41" fmla="*/ 2952199 w 4076732"/>
                  <a:gd name="connsiteY41" fmla="*/ 1028700 h 1990725"/>
                  <a:gd name="connsiteX42" fmla="*/ 2961724 w 4076732"/>
                  <a:gd name="connsiteY42" fmla="*/ 1076325 h 1990725"/>
                  <a:gd name="connsiteX43" fmla="*/ 2961724 w 4076732"/>
                  <a:gd name="connsiteY43" fmla="*/ 1123950 h 1990725"/>
                  <a:gd name="connsiteX44" fmla="*/ 2971249 w 4076732"/>
                  <a:gd name="connsiteY44" fmla="*/ 1162050 h 1990725"/>
                  <a:gd name="connsiteX45" fmla="*/ 2961724 w 4076732"/>
                  <a:gd name="connsiteY45" fmla="*/ 1181100 h 1990725"/>
                  <a:gd name="connsiteX46" fmla="*/ 2980774 w 4076732"/>
                  <a:gd name="connsiteY46" fmla="*/ 1219200 h 1990725"/>
                  <a:gd name="connsiteX47" fmla="*/ 2980774 w 4076732"/>
                  <a:gd name="connsiteY47" fmla="*/ 1266825 h 1990725"/>
                  <a:gd name="connsiteX48" fmla="*/ 2999824 w 4076732"/>
                  <a:gd name="connsiteY48" fmla="*/ 1314450 h 1990725"/>
                  <a:gd name="connsiteX49" fmla="*/ 2999824 w 4076732"/>
                  <a:gd name="connsiteY49" fmla="*/ 1362075 h 1990725"/>
                  <a:gd name="connsiteX50" fmla="*/ 3037924 w 4076732"/>
                  <a:gd name="connsiteY50" fmla="*/ 1400175 h 1990725"/>
                  <a:gd name="connsiteX51" fmla="*/ 3066499 w 4076732"/>
                  <a:gd name="connsiteY51" fmla="*/ 1362075 h 1990725"/>
                  <a:gd name="connsiteX52" fmla="*/ 3076024 w 4076732"/>
                  <a:gd name="connsiteY52" fmla="*/ 1314450 h 1990725"/>
                  <a:gd name="connsiteX53" fmla="*/ 3095074 w 4076732"/>
                  <a:gd name="connsiteY53" fmla="*/ 1257300 h 1990725"/>
                  <a:gd name="connsiteX54" fmla="*/ 3095074 w 4076732"/>
                  <a:gd name="connsiteY54" fmla="*/ 1219200 h 1990725"/>
                  <a:gd name="connsiteX55" fmla="*/ 3114124 w 4076732"/>
                  <a:gd name="connsiteY55" fmla="*/ 1152525 h 1990725"/>
                  <a:gd name="connsiteX56" fmla="*/ 3104599 w 4076732"/>
                  <a:gd name="connsiteY56" fmla="*/ 1085850 h 1990725"/>
                  <a:gd name="connsiteX57" fmla="*/ 3114124 w 4076732"/>
                  <a:gd name="connsiteY57" fmla="*/ 1057275 h 1990725"/>
                  <a:gd name="connsiteX58" fmla="*/ 3133174 w 4076732"/>
                  <a:gd name="connsiteY58" fmla="*/ 990600 h 1990725"/>
                  <a:gd name="connsiteX59" fmla="*/ 3142699 w 4076732"/>
                  <a:gd name="connsiteY59" fmla="*/ 942975 h 1990725"/>
                  <a:gd name="connsiteX60" fmla="*/ 3152224 w 4076732"/>
                  <a:gd name="connsiteY60" fmla="*/ 895350 h 1990725"/>
                  <a:gd name="connsiteX61" fmla="*/ 3171274 w 4076732"/>
                  <a:gd name="connsiteY61" fmla="*/ 847725 h 1990725"/>
                  <a:gd name="connsiteX62" fmla="*/ 3218899 w 4076732"/>
                  <a:gd name="connsiteY62" fmla="*/ 904875 h 1990725"/>
                  <a:gd name="connsiteX63" fmla="*/ 3218899 w 4076732"/>
                  <a:gd name="connsiteY63" fmla="*/ 952500 h 1990725"/>
                  <a:gd name="connsiteX64" fmla="*/ 3285577 w 4076732"/>
                  <a:gd name="connsiteY64" fmla="*/ 1047750 h 1990725"/>
                  <a:gd name="connsiteX65" fmla="*/ 3352251 w 4076732"/>
                  <a:gd name="connsiteY65" fmla="*/ 962025 h 1990725"/>
                  <a:gd name="connsiteX66" fmla="*/ 3380824 w 4076732"/>
                  <a:gd name="connsiteY66" fmla="*/ 1019175 h 1990725"/>
                  <a:gd name="connsiteX67" fmla="*/ 3390349 w 4076732"/>
                  <a:gd name="connsiteY67" fmla="*/ 819150 h 1990725"/>
                  <a:gd name="connsiteX68" fmla="*/ 3437974 w 4076732"/>
                  <a:gd name="connsiteY68" fmla="*/ 762000 h 1990725"/>
                  <a:gd name="connsiteX69" fmla="*/ 3495124 w 4076732"/>
                  <a:gd name="connsiteY69" fmla="*/ 762000 h 1990725"/>
                  <a:gd name="connsiteX70" fmla="*/ 3552274 w 4076732"/>
                  <a:gd name="connsiteY70" fmla="*/ 771525 h 1990725"/>
                  <a:gd name="connsiteX71" fmla="*/ 3609425 w 4076732"/>
                  <a:gd name="connsiteY71" fmla="*/ 790575 h 1990725"/>
                  <a:gd name="connsiteX72" fmla="*/ 3618949 w 4076732"/>
                  <a:gd name="connsiteY72" fmla="*/ 857250 h 1990725"/>
                  <a:gd name="connsiteX73" fmla="*/ 3637999 w 4076732"/>
                  <a:gd name="connsiteY73" fmla="*/ 914400 h 1990725"/>
                  <a:gd name="connsiteX74" fmla="*/ 3657049 w 4076732"/>
                  <a:gd name="connsiteY74" fmla="*/ 971550 h 1990725"/>
                  <a:gd name="connsiteX75" fmla="*/ 3676099 w 4076732"/>
                  <a:gd name="connsiteY75" fmla="*/ 1028700 h 1990725"/>
                  <a:gd name="connsiteX76" fmla="*/ 3666574 w 4076732"/>
                  <a:gd name="connsiteY76" fmla="*/ 1057275 h 1990725"/>
                  <a:gd name="connsiteX77" fmla="*/ 3695149 w 4076732"/>
                  <a:gd name="connsiteY77" fmla="*/ 1114425 h 1990725"/>
                  <a:gd name="connsiteX78" fmla="*/ 3695149 w 4076732"/>
                  <a:gd name="connsiteY78" fmla="*/ 1162050 h 1990725"/>
                  <a:gd name="connsiteX79" fmla="*/ 3695149 w 4076732"/>
                  <a:gd name="connsiteY79" fmla="*/ 1209675 h 1990725"/>
                  <a:gd name="connsiteX80" fmla="*/ 3676099 w 4076732"/>
                  <a:gd name="connsiteY80" fmla="*/ 1238250 h 1990725"/>
                  <a:gd name="connsiteX81" fmla="*/ 3685624 w 4076732"/>
                  <a:gd name="connsiteY81" fmla="*/ 1276350 h 1990725"/>
                  <a:gd name="connsiteX82" fmla="*/ 3695149 w 4076732"/>
                  <a:gd name="connsiteY82" fmla="*/ 1333500 h 1990725"/>
                  <a:gd name="connsiteX83" fmla="*/ 3714199 w 4076732"/>
                  <a:gd name="connsiteY83" fmla="*/ 1390650 h 1990725"/>
                  <a:gd name="connsiteX84" fmla="*/ 3714199 w 4076732"/>
                  <a:gd name="connsiteY84" fmla="*/ 1447800 h 1990725"/>
                  <a:gd name="connsiteX85" fmla="*/ 3733249 w 4076732"/>
                  <a:gd name="connsiteY85" fmla="*/ 1504950 h 1990725"/>
                  <a:gd name="connsiteX86" fmla="*/ 3752299 w 4076732"/>
                  <a:gd name="connsiteY86" fmla="*/ 1562100 h 1990725"/>
                  <a:gd name="connsiteX87" fmla="*/ 3761824 w 4076732"/>
                  <a:gd name="connsiteY87" fmla="*/ 1590675 h 1990725"/>
                  <a:gd name="connsiteX88" fmla="*/ 3761824 w 4076732"/>
                  <a:gd name="connsiteY88" fmla="*/ 1638300 h 1990725"/>
                  <a:gd name="connsiteX89" fmla="*/ 3780874 w 4076732"/>
                  <a:gd name="connsiteY89" fmla="*/ 1685925 h 1990725"/>
                  <a:gd name="connsiteX90" fmla="*/ 3780874 w 4076732"/>
                  <a:gd name="connsiteY90" fmla="*/ 1743075 h 1990725"/>
                  <a:gd name="connsiteX91" fmla="*/ 3790399 w 4076732"/>
                  <a:gd name="connsiteY91" fmla="*/ 1800225 h 1990725"/>
                  <a:gd name="connsiteX92" fmla="*/ 3780874 w 4076732"/>
                  <a:gd name="connsiteY92" fmla="*/ 1838325 h 1990725"/>
                  <a:gd name="connsiteX93" fmla="*/ 3790399 w 4076732"/>
                  <a:gd name="connsiteY93" fmla="*/ 1876425 h 1990725"/>
                  <a:gd name="connsiteX94" fmla="*/ 3809449 w 4076732"/>
                  <a:gd name="connsiteY94" fmla="*/ 1933575 h 1990725"/>
                  <a:gd name="connsiteX95" fmla="*/ 3780874 w 4076732"/>
                  <a:gd name="connsiteY95" fmla="*/ 1962150 h 1990725"/>
                  <a:gd name="connsiteX96" fmla="*/ 3809449 w 4076732"/>
                  <a:gd name="connsiteY96" fmla="*/ 1990725 h 1990725"/>
                  <a:gd name="connsiteX97" fmla="*/ 3857074 w 4076732"/>
                  <a:gd name="connsiteY97" fmla="*/ 1924050 h 1990725"/>
                  <a:gd name="connsiteX98" fmla="*/ 3857074 w 4076732"/>
                  <a:gd name="connsiteY98" fmla="*/ 1857375 h 1990725"/>
                  <a:gd name="connsiteX99" fmla="*/ 3866599 w 4076732"/>
                  <a:gd name="connsiteY99" fmla="*/ 1800225 h 1990725"/>
                  <a:gd name="connsiteX100" fmla="*/ 3866599 w 4076732"/>
                  <a:gd name="connsiteY100" fmla="*/ 1752600 h 1990725"/>
                  <a:gd name="connsiteX101" fmla="*/ 3866599 w 4076732"/>
                  <a:gd name="connsiteY101" fmla="*/ 1685925 h 1990725"/>
                  <a:gd name="connsiteX102" fmla="*/ 3876124 w 4076732"/>
                  <a:gd name="connsiteY102" fmla="*/ 1628775 h 1990725"/>
                  <a:gd name="connsiteX103" fmla="*/ 3885649 w 4076732"/>
                  <a:gd name="connsiteY103" fmla="*/ 1562100 h 1990725"/>
                  <a:gd name="connsiteX104" fmla="*/ 3876124 w 4076732"/>
                  <a:gd name="connsiteY104" fmla="*/ 1504950 h 1990725"/>
                  <a:gd name="connsiteX105" fmla="*/ 3904699 w 4076732"/>
                  <a:gd name="connsiteY105" fmla="*/ 1457325 h 1990725"/>
                  <a:gd name="connsiteX106" fmla="*/ 3876124 w 4076732"/>
                  <a:gd name="connsiteY106" fmla="*/ 1419225 h 1990725"/>
                  <a:gd name="connsiteX107" fmla="*/ 3904699 w 4076732"/>
                  <a:gd name="connsiteY107" fmla="*/ 1352550 h 1990725"/>
                  <a:gd name="connsiteX108" fmla="*/ 3904699 w 4076732"/>
                  <a:gd name="connsiteY108" fmla="*/ 1285875 h 1990725"/>
                  <a:gd name="connsiteX109" fmla="*/ 3885649 w 4076732"/>
                  <a:gd name="connsiteY109" fmla="*/ 1238250 h 1990725"/>
                  <a:gd name="connsiteX110" fmla="*/ 3895174 w 4076732"/>
                  <a:gd name="connsiteY110" fmla="*/ 1181100 h 1990725"/>
                  <a:gd name="connsiteX111" fmla="*/ 3895174 w 4076732"/>
                  <a:gd name="connsiteY111" fmla="*/ 1152525 h 1990725"/>
                  <a:gd name="connsiteX112" fmla="*/ 3904699 w 4076732"/>
                  <a:gd name="connsiteY112" fmla="*/ 1085850 h 1990725"/>
                  <a:gd name="connsiteX113" fmla="*/ 3904699 w 4076732"/>
                  <a:gd name="connsiteY113" fmla="*/ 1047750 h 1990725"/>
                  <a:gd name="connsiteX114" fmla="*/ 3895174 w 4076732"/>
                  <a:gd name="connsiteY114" fmla="*/ 981075 h 1990725"/>
                  <a:gd name="connsiteX115" fmla="*/ 3904699 w 4076732"/>
                  <a:gd name="connsiteY115" fmla="*/ 933450 h 1990725"/>
                  <a:gd name="connsiteX116" fmla="*/ 3923749 w 4076732"/>
                  <a:gd name="connsiteY116" fmla="*/ 866775 h 1990725"/>
                  <a:gd name="connsiteX117" fmla="*/ 3942799 w 4076732"/>
                  <a:gd name="connsiteY117" fmla="*/ 819150 h 1990725"/>
                  <a:gd name="connsiteX118" fmla="*/ 3923749 w 4076732"/>
                  <a:gd name="connsiteY118" fmla="*/ 781050 h 1990725"/>
                  <a:gd name="connsiteX119" fmla="*/ 3942799 w 4076732"/>
                  <a:gd name="connsiteY119" fmla="*/ 685800 h 1990725"/>
                  <a:gd name="connsiteX120" fmla="*/ 4009478 w 4076732"/>
                  <a:gd name="connsiteY120" fmla="*/ 742950 h 1990725"/>
                  <a:gd name="connsiteX121" fmla="*/ 4009474 w 4076732"/>
                  <a:gd name="connsiteY121" fmla="*/ 533400 h 1990725"/>
                  <a:gd name="connsiteX122" fmla="*/ 4018999 w 4076732"/>
                  <a:gd name="connsiteY122" fmla="*/ 485775 h 1990725"/>
                  <a:gd name="connsiteX123" fmla="*/ 4018999 w 4076732"/>
                  <a:gd name="connsiteY123" fmla="*/ 428625 h 1990725"/>
                  <a:gd name="connsiteX124" fmla="*/ 4038049 w 4076732"/>
                  <a:gd name="connsiteY124" fmla="*/ 361950 h 1990725"/>
                  <a:gd name="connsiteX125" fmla="*/ 4028524 w 4076732"/>
                  <a:gd name="connsiteY125" fmla="*/ 314325 h 1990725"/>
                  <a:gd name="connsiteX126" fmla="*/ 4028524 w 4076732"/>
                  <a:gd name="connsiteY126" fmla="*/ 247650 h 1990725"/>
                  <a:gd name="connsiteX127" fmla="*/ 4038049 w 4076732"/>
                  <a:gd name="connsiteY127" fmla="*/ 190500 h 1990725"/>
                  <a:gd name="connsiteX128" fmla="*/ 4066624 w 4076732"/>
                  <a:gd name="connsiteY128" fmla="*/ 142875 h 1990725"/>
                  <a:gd name="connsiteX129" fmla="*/ 4047574 w 4076732"/>
                  <a:gd name="connsiteY129" fmla="*/ 95250 h 1990725"/>
                  <a:gd name="connsiteX130" fmla="*/ 4076149 w 4076732"/>
                  <a:gd name="connsiteY130" fmla="*/ 57150 h 1990725"/>
                  <a:gd name="connsiteX131" fmla="*/ 4066624 w 4076732"/>
                  <a:gd name="connsiteY131" fmla="*/ 0 h 1990725"/>
                  <a:gd name="connsiteX0" fmla="*/ 533982 w 4404507"/>
                  <a:gd name="connsiteY0" fmla="*/ 476250 h 1990725"/>
                  <a:gd name="connsiteX1" fmla="*/ 495879 w 4404507"/>
                  <a:gd name="connsiteY1" fmla="*/ 571524 h 1990725"/>
                  <a:gd name="connsiteX2" fmla="*/ 445212 w 4404507"/>
                  <a:gd name="connsiteY2" fmla="*/ 476250 h 1990725"/>
                  <a:gd name="connsiteX3" fmla="*/ 425976 w 4404507"/>
                  <a:gd name="connsiteY3" fmla="*/ 400050 h 1990725"/>
                  <a:gd name="connsiteX4" fmla="*/ 424910 w 4404507"/>
                  <a:gd name="connsiteY4" fmla="*/ 333375 h 1990725"/>
                  <a:gd name="connsiteX5" fmla="*/ 401692 w 4404507"/>
                  <a:gd name="connsiteY5" fmla="*/ 257175 h 1990725"/>
                  <a:gd name="connsiteX6" fmla="*/ 365546 w 4404507"/>
                  <a:gd name="connsiteY6" fmla="*/ 238125 h 1990725"/>
                  <a:gd name="connsiteX7" fmla="*/ 55 w 4404507"/>
                  <a:gd name="connsiteY7" fmla="*/ 161925 h 1990725"/>
                  <a:gd name="connsiteX8" fmla="*/ 336968 w 4404507"/>
                  <a:gd name="connsiteY8" fmla="*/ 133350 h 1990725"/>
                  <a:gd name="connsiteX9" fmla="*/ 634060 w 4404507"/>
                  <a:gd name="connsiteY9" fmla="*/ 809625 h 1990725"/>
                  <a:gd name="connsiteX10" fmla="*/ 773558 w 4404507"/>
                  <a:gd name="connsiteY10" fmla="*/ 1104900 h 1990725"/>
                  <a:gd name="connsiteX11" fmla="*/ 929373 w 4404507"/>
                  <a:gd name="connsiteY11" fmla="*/ 1019175 h 1990725"/>
                  <a:gd name="connsiteX12" fmla="*/ 1177050 w 4404507"/>
                  <a:gd name="connsiteY12" fmla="*/ 866775 h 1990725"/>
                  <a:gd name="connsiteX13" fmla="*/ 1281838 w 4404507"/>
                  <a:gd name="connsiteY13" fmla="*/ 857250 h 1990725"/>
                  <a:gd name="connsiteX14" fmla="*/ 1367573 w 4404507"/>
                  <a:gd name="connsiteY14" fmla="*/ 781050 h 1990725"/>
                  <a:gd name="connsiteX15" fmla="*/ 1438904 w 4404507"/>
                  <a:gd name="connsiteY15" fmla="*/ 800100 h 1990725"/>
                  <a:gd name="connsiteX16" fmla="*/ 1471974 w 4404507"/>
                  <a:gd name="connsiteY16" fmla="*/ 876300 h 1990725"/>
                  <a:gd name="connsiteX17" fmla="*/ 1536638 w 4404507"/>
                  <a:gd name="connsiteY17" fmla="*/ 742950 h 1990725"/>
                  <a:gd name="connsiteX18" fmla="*/ 1580654 w 4404507"/>
                  <a:gd name="connsiteY18" fmla="*/ 753636 h 1990725"/>
                  <a:gd name="connsiteX19" fmla="*/ 1692937 w 4404507"/>
                  <a:gd name="connsiteY19" fmla="*/ 590550 h 1990725"/>
                  <a:gd name="connsiteX20" fmla="*/ 1827383 w 4404507"/>
                  <a:gd name="connsiteY20" fmla="*/ 476258 h 1990725"/>
                  <a:gd name="connsiteX21" fmla="*/ 2041516 w 4404507"/>
                  <a:gd name="connsiteY21" fmla="*/ 361950 h 1990725"/>
                  <a:gd name="connsiteX22" fmla="*/ 2224926 w 4404507"/>
                  <a:gd name="connsiteY22" fmla="*/ 257175 h 1990725"/>
                  <a:gd name="connsiteX23" fmla="*/ 2424975 w 4404507"/>
                  <a:gd name="connsiteY23" fmla="*/ 161925 h 1990725"/>
                  <a:gd name="connsiteX24" fmla="*/ 2498746 w 4404507"/>
                  <a:gd name="connsiteY24" fmla="*/ 171450 h 1990725"/>
                  <a:gd name="connsiteX25" fmla="*/ 2927549 w 4404507"/>
                  <a:gd name="connsiteY25" fmla="*/ 28575 h 1990725"/>
                  <a:gd name="connsiteX26" fmla="*/ 2994224 w 4404507"/>
                  <a:gd name="connsiteY26" fmla="*/ 9525 h 1990725"/>
                  <a:gd name="connsiteX27" fmla="*/ 3108524 w 4404507"/>
                  <a:gd name="connsiteY27" fmla="*/ 19050 h 1990725"/>
                  <a:gd name="connsiteX28" fmla="*/ 3127574 w 4404507"/>
                  <a:gd name="connsiteY28" fmla="*/ 47625 h 1990725"/>
                  <a:gd name="connsiteX29" fmla="*/ 3137099 w 4404507"/>
                  <a:gd name="connsiteY29" fmla="*/ 95250 h 1990725"/>
                  <a:gd name="connsiteX30" fmla="*/ 3146624 w 4404507"/>
                  <a:gd name="connsiteY30" fmla="*/ 333375 h 1990725"/>
                  <a:gd name="connsiteX31" fmla="*/ 3175199 w 4404507"/>
                  <a:gd name="connsiteY31" fmla="*/ 495300 h 1990725"/>
                  <a:gd name="connsiteX32" fmla="*/ 3184724 w 4404507"/>
                  <a:gd name="connsiteY32" fmla="*/ 523875 h 1990725"/>
                  <a:gd name="connsiteX33" fmla="*/ 3203775 w 4404507"/>
                  <a:gd name="connsiteY33" fmla="*/ 647700 h 1990725"/>
                  <a:gd name="connsiteX34" fmla="*/ 3203772 w 4404507"/>
                  <a:gd name="connsiteY34" fmla="*/ 695325 h 1990725"/>
                  <a:gd name="connsiteX35" fmla="*/ 3203773 w 4404507"/>
                  <a:gd name="connsiteY35" fmla="*/ 742950 h 1990725"/>
                  <a:gd name="connsiteX36" fmla="*/ 3251399 w 4404507"/>
                  <a:gd name="connsiteY36" fmla="*/ 723900 h 1990725"/>
                  <a:gd name="connsiteX37" fmla="*/ 3260924 w 4404507"/>
                  <a:gd name="connsiteY37" fmla="*/ 876300 h 1990725"/>
                  <a:gd name="connsiteX38" fmla="*/ 3270449 w 4404507"/>
                  <a:gd name="connsiteY38" fmla="*/ 904875 h 1990725"/>
                  <a:gd name="connsiteX39" fmla="*/ 3260924 w 4404507"/>
                  <a:gd name="connsiteY39" fmla="*/ 952500 h 1990725"/>
                  <a:gd name="connsiteX40" fmla="*/ 3279974 w 4404507"/>
                  <a:gd name="connsiteY40" fmla="*/ 1000125 h 1990725"/>
                  <a:gd name="connsiteX41" fmla="*/ 3279974 w 4404507"/>
                  <a:gd name="connsiteY41" fmla="*/ 1028700 h 1990725"/>
                  <a:gd name="connsiteX42" fmla="*/ 3289499 w 4404507"/>
                  <a:gd name="connsiteY42" fmla="*/ 1076325 h 1990725"/>
                  <a:gd name="connsiteX43" fmla="*/ 3289499 w 4404507"/>
                  <a:gd name="connsiteY43" fmla="*/ 1123950 h 1990725"/>
                  <a:gd name="connsiteX44" fmla="*/ 3299024 w 4404507"/>
                  <a:gd name="connsiteY44" fmla="*/ 1162050 h 1990725"/>
                  <a:gd name="connsiteX45" fmla="*/ 3289499 w 4404507"/>
                  <a:gd name="connsiteY45" fmla="*/ 1181100 h 1990725"/>
                  <a:gd name="connsiteX46" fmla="*/ 3308549 w 4404507"/>
                  <a:gd name="connsiteY46" fmla="*/ 1219200 h 1990725"/>
                  <a:gd name="connsiteX47" fmla="*/ 3308549 w 4404507"/>
                  <a:gd name="connsiteY47" fmla="*/ 1266825 h 1990725"/>
                  <a:gd name="connsiteX48" fmla="*/ 3327599 w 4404507"/>
                  <a:gd name="connsiteY48" fmla="*/ 1314450 h 1990725"/>
                  <a:gd name="connsiteX49" fmla="*/ 3327599 w 4404507"/>
                  <a:gd name="connsiteY49" fmla="*/ 1362075 h 1990725"/>
                  <a:gd name="connsiteX50" fmla="*/ 3365699 w 4404507"/>
                  <a:gd name="connsiteY50" fmla="*/ 1400175 h 1990725"/>
                  <a:gd name="connsiteX51" fmla="*/ 3394274 w 4404507"/>
                  <a:gd name="connsiteY51" fmla="*/ 1362075 h 1990725"/>
                  <a:gd name="connsiteX52" fmla="*/ 3403799 w 4404507"/>
                  <a:gd name="connsiteY52" fmla="*/ 1314450 h 1990725"/>
                  <a:gd name="connsiteX53" fmla="*/ 3422849 w 4404507"/>
                  <a:gd name="connsiteY53" fmla="*/ 1257300 h 1990725"/>
                  <a:gd name="connsiteX54" fmla="*/ 3422849 w 4404507"/>
                  <a:gd name="connsiteY54" fmla="*/ 1219200 h 1990725"/>
                  <a:gd name="connsiteX55" fmla="*/ 3441899 w 4404507"/>
                  <a:gd name="connsiteY55" fmla="*/ 1152525 h 1990725"/>
                  <a:gd name="connsiteX56" fmla="*/ 3432374 w 4404507"/>
                  <a:gd name="connsiteY56" fmla="*/ 1085850 h 1990725"/>
                  <a:gd name="connsiteX57" fmla="*/ 3441899 w 4404507"/>
                  <a:gd name="connsiteY57" fmla="*/ 1057275 h 1990725"/>
                  <a:gd name="connsiteX58" fmla="*/ 3460949 w 4404507"/>
                  <a:gd name="connsiteY58" fmla="*/ 990600 h 1990725"/>
                  <a:gd name="connsiteX59" fmla="*/ 3470474 w 4404507"/>
                  <a:gd name="connsiteY59" fmla="*/ 942975 h 1990725"/>
                  <a:gd name="connsiteX60" fmla="*/ 3479999 w 4404507"/>
                  <a:gd name="connsiteY60" fmla="*/ 895350 h 1990725"/>
                  <a:gd name="connsiteX61" fmla="*/ 3499049 w 4404507"/>
                  <a:gd name="connsiteY61" fmla="*/ 847725 h 1990725"/>
                  <a:gd name="connsiteX62" fmla="*/ 3546674 w 4404507"/>
                  <a:gd name="connsiteY62" fmla="*/ 904875 h 1990725"/>
                  <a:gd name="connsiteX63" fmla="*/ 3546674 w 4404507"/>
                  <a:gd name="connsiteY63" fmla="*/ 952500 h 1990725"/>
                  <a:gd name="connsiteX64" fmla="*/ 3613352 w 4404507"/>
                  <a:gd name="connsiteY64" fmla="*/ 1047750 h 1990725"/>
                  <a:gd name="connsiteX65" fmla="*/ 3680026 w 4404507"/>
                  <a:gd name="connsiteY65" fmla="*/ 962025 h 1990725"/>
                  <a:gd name="connsiteX66" fmla="*/ 3708599 w 4404507"/>
                  <a:gd name="connsiteY66" fmla="*/ 1019175 h 1990725"/>
                  <a:gd name="connsiteX67" fmla="*/ 3718124 w 4404507"/>
                  <a:gd name="connsiteY67" fmla="*/ 819150 h 1990725"/>
                  <a:gd name="connsiteX68" fmla="*/ 3765749 w 4404507"/>
                  <a:gd name="connsiteY68" fmla="*/ 762000 h 1990725"/>
                  <a:gd name="connsiteX69" fmla="*/ 3822899 w 4404507"/>
                  <a:gd name="connsiteY69" fmla="*/ 762000 h 1990725"/>
                  <a:gd name="connsiteX70" fmla="*/ 3880049 w 4404507"/>
                  <a:gd name="connsiteY70" fmla="*/ 771525 h 1990725"/>
                  <a:gd name="connsiteX71" fmla="*/ 3937200 w 4404507"/>
                  <a:gd name="connsiteY71" fmla="*/ 790575 h 1990725"/>
                  <a:gd name="connsiteX72" fmla="*/ 3946724 w 4404507"/>
                  <a:gd name="connsiteY72" fmla="*/ 857250 h 1990725"/>
                  <a:gd name="connsiteX73" fmla="*/ 3965774 w 4404507"/>
                  <a:gd name="connsiteY73" fmla="*/ 914400 h 1990725"/>
                  <a:gd name="connsiteX74" fmla="*/ 3984824 w 4404507"/>
                  <a:gd name="connsiteY74" fmla="*/ 971550 h 1990725"/>
                  <a:gd name="connsiteX75" fmla="*/ 4003874 w 4404507"/>
                  <a:gd name="connsiteY75" fmla="*/ 1028700 h 1990725"/>
                  <a:gd name="connsiteX76" fmla="*/ 3994349 w 4404507"/>
                  <a:gd name="connsiteY76" fmla="*/ 1057275 h 1990725"/>
                  <a:gd name="connsiteX77" fmla="*/ 4022924 w 4404507"/>
                  <a:gd name="connsiteY77" fmla="*/ 1114425 h 1990725"/>
                  <a:gd name="connsiteX78" fmla="*/ 4022924 w 4404507"/>
                  <a:gd name="connsiteY78" fmla="*/ 1162050 h 1990725"/>
                  <a:gd name="connsiteX79" fmla="*/ 4022924 w 4404507"/>
                  <a:gd name="connsiteY79" fmla="*/ 1209675 h 1990725"/>
                  <a:gd name="connsiteX80" fmla="*/ 4003874 w 4404507"/>
                  <a:gd name="connsiteY80" fmla="*/ 1238250 h 1990725"/>
                  <a:gd name="connsiteX81" fmla="*/ 4013399 w 4404507"/>
                  <a:gd name="connsiteY81" fmla="*/ 1276350 h 1990725"/>
                  <a:gd name="connsiteX82" fmla="*/ 4022924 w 4404507"/>
                  <a:gd name="connsiteY82" fmla="*/ 1333500 h 1990725"/>
                  <a:gd name="connsiteX83" fmla="*/ 4041974 w 4404507"/>
                  <a:gd name="connsiteY83" fmla="*/ 1390650 h 1990725"/>
                  <a:gd name="connsiteX84" fmla="*/ 4041974 w 4404507"/>
                  <a:gd name="connsiteY84" fmla="*/ 1447800 h 1990725"/>
                  <a:gd name="connsiteX85" fmla="*/ 4061024 w 4404507"/>
                  <a:gd name="connsiteY85" fmla="*/ 1504950 h 1990725"/>
                  <a:gd name="connsiteX86" fmla="*/ 4080074 w 4404507"/>
                  <a:gd name="connsiteY86" fmla="*/ 1562100 h 1990725"/>
                  <a:gd name="connsiteX87" fmla="*/ 4089599 w 4404507"/>
                  <a:gd name="connsiteY87" fmla="*/ 1590675 h 1990725"/>
                  <a:gd name="connsiteX88" fmla="*/ 4089599 w 4404507"/>
                  <a:gd name="connsiteY88" fmla="*/ 1638300 h 1990725"/>
                  <a:gd name="connsiteX89" fmla="*/ 4108649 w 4404507"/>
                  <a:gd name="connsiteY89" fmla="*/ 1685925 h 1990725"/>
                  <a:gd name="connsiteX90" fmla="*/ 4108649 w 4404507"/>
                  <a:gd name="connsiteY90" fmla="*/ 1743075 h 1990725"/>
                  <a:gd name="connsiteX91" fmla="*/ 4118174 w 4404507"/>
                  <a:gd name="connsiteY91" fmla="*/ 1800225 h 1990725"/>
                  <a:gd name="connsiteX92" fmla="*/ 4108649 w 4404507"/>
                  <a:gd name="connsiteY92" fmla="*/ 1838325 h 1990725"/>
                  <a:gd name="connsiteX93" fmla="*/ 4118174 w 4404507"/>
                  <a:gd name="connsiteY93" fmla="*/ 1876425 h 1990725"/>
                  <a:gd name="connsiteX94" fmla="*/ 4137224 w 4404507"/>
                  <a:gd name="connsiteY94" fmla="*/ 1933575 h 1990725"/>
                  <a:gd name="connsiteX95" fmla="*/ 4108649 w 4404507"/>
                  <a:gd name="connsiteY95" fmla="*/ 1962150 h 1990725"/>
                  <a:gd name="connsiteX96" fmla="*/ 4137224 w 4404507"/>
                  <a:gd name="connsiteY96" fmla="*/ 1990725 h 1990725"/>
                  <a:gd name="connsiteX97" fmla="*/ 4184849 w 4404507"/>
                  <a:gd name="connsiteY97" fmla="*/ 1924050 h 1990725"/>
                  <a:gd name="connsiteX98" fmla="*/ 4184849 w 4404507"/>
                  <a:gd name="connsiteY98" fmla="*/ 1857375 h 1990725"/>
                  <a:gd name="connsiteX99" fmla="*/ 4194374 w 4404507"/>
                  <a:gd name="connsiteY99" fmla="*/ 1800225 h 1990725"/>
                  <a:gd name="connsiteX100" fmla="*/ 4194374 w 4404507"/>
                  <a:gd name="connsiteY100" fmla="*/ 1752600 h 1990725"/>
                  <a:gd name="connsiteX101" fmla="*/ 4194374 w 4404507"/>
                  <a:gd name="connsiteY101" fmla="*/ 1685925 h 1990725"/>
                  <a:gd name="connsiteX102" fmla="*/ 4203899 w 4404507"/>
                  <a:gd name="connsiteY102" fmla="*/ 1628775 h 1990725"/>
                  <a:gd name="connsiteX103" fmla="*/ 4213424 w 4404507"/>
                  <a:gd name="connsiteY103" fmla="*/ 1562100 h 1990725"/>
                  <a:gd name="connsiteX104" fmla="*/ 4203899 w 4404507"/>
                  <a:gd name="connsiteY104" fmla="*/ 1504950 h 1990725"/>
                  <a:gd name="connsiteX105" fmla="*/ 4232474 w 4404507"/>
                  <a:gd name="connsiteY105" fmla="*/ 1457325 h 1990725"/>
                  <a:gd name="connsiteX106" fmla="*/ 4203899 w 4404507"/>
                  <a:gd name="connsiteY106" fmla="*/ 1419225 h 1990725"/>
                  <a:gd name="connsiteX107" fmla="*/ 4232474 w 4404507"/>
                  <a:gd name="connsiteY107" fmla="*/ 1352550 h 1990725"/>
                  <a:gd name="connsiteX108" fmla="*/ 4232474 w 4404507"/>
                  <a:gd name="connsiteY108" fmla="*/ 1285875 h 1990725"/>
                  <a:gd name="connsiteX109" fmla="*/ 4213424 w 4404507"/>
                  <a:gd name="connsiteY109" fmla="*/ 1238250 h 1990725"/>
                  <a:gd name="connsiteX110" fmla="*/ 4222949 w 4404507"/>
                  <a:gd name="connsiteY110" fmla="*/ 1181100 h 1990725"/>
                  <a:gd name="connsiteX111" fmla="*/ 4222949 w 4404507"/>
                  <a:gd name="connsiteY111" fmla="*/ 1152525 h 1990725"/>
                  <a:gd name="connsiteX112" fmla="*/ 4232474 w 4404507"/>
                  <a:gd name="connsiteY112" fmla="*/ 1085850 h 1990725"/>
                  <a:gd name="connsiteX113" fmla="*/ 4232474 w 4404507"/>
                  <a:gd name="connsiteY113" fmla="*/ 1047750 h 1990725"/>
                  <a:gd name="connsiteX114" fmla="*/ 4222949 w 4404507"/>
                  <a:gd name="connsiteY114" fmla="*/ 981075 h 1990725"/>
                  <a:gd name="connsiteX115" fmla="*/ 4232474 w 4404507"/>
                  <a:gd name="connsiteY115" fmla="*/ 933450 h 1990725"/>
                  <a:gd name="connsiteX116" fmla="*/ 4251524 w 4404507"/>
                  <a:gd name="connsiteY116" fmla="*/ 866775 h 1990725"/>
                  <a:gd name="connsiteX117" fmla="*/ 4270574 w 4404507"/>
                  <a:gd name="connsiteY117" fmla="*/ 819150 h 1990725"/>
                  <a:gd name="connsiteX118" fmla="*/ 4251524 w 4404507"/>
                  <a:gd name="connsiteY118" fmla="*/ 781050 h 1990725"/>
                  <a:gd name="connsiteX119" fmla="*/ 4270574 w 4404507"/>
                  <a:gd name="connsiteY119" fmla="*/ 685800 h 1990725"/>
                  <a:gd name="connsiteX120" fmla="*/ 4337253 w 4404507"/>
                  <a:gd name="connsiteY120" fmla="*/ 742950 h 1990725"/>
                  <a:gd name="connsiteX121" fmla="*/ 4337249 w 4404507"/>
                  <a:gd name="connsiteY121" fmla="*/ 533400 h 1990725"/>
                  <a:gd name="connsiteX122" fmla="*/ 4346774 w 4404507"/>
                  <a:gd name="connsiteY122" fmla="*/ 485775 h 1990725"/>
                  <a:gd name="connsiteX123" fmla="*/ 4346774 w 4404507"/>
                  <a:gd name="connsiteY123" fmla="*/ 428625 h 1990725"/>
                  <a:gd name="connsiteX124" fmla="*/ 4365824 w 4404507"/>
                  <a:gd name="connsiteY124" fmla="*/ 361950 h 1990725"/>
                  <a:gd name="connsiteX125" fmla="*/ 4356299 w 4404507"/>
                  <a:gd name="connsiteY125" fmla="*/ 314325 h 1990725"/>
                  <a:gd name="connsiteX126" fmla="*/ 4356299 w 4404507"/>
                  <a:gd name="connsiteY126" fmla="*/ 247650 h 1990725"/>
                  <a:gd name="connsiteX127" fmla="*/ 4365824 w 4404507"/>
                  <a:gd name="connsiteY127" fmla="*/ 190500 h 1990725"/>
                  <a:gd name="connsiteX128" fmla="*/ 4394399 w 4404507"/>
                  <a:gd name="connsiteY128" fmla="*/ 142875 h 1990725"/>
                  <a:gd name="connsiteX129" fmla="*/ 4375349 w 4404507"/>
                  <a:gd name="connsiteY129" fmla="*/ 95250 h 1990725"/>
                  <a:gd name="connsiteX130" fmla="*/ 4403924 w 4404507"/>
                  <a:gd name="connsiteY130" fmla="*/ 57150 h 1990725"/>
                  <a:gd name="connsiteX131" fmla="*/ 4394399 w 4404507"/>
                  <a:gd name="connsiteY131" fmla="*/ 0 h 1990725"/>
                  <a:gd name="connsiteX0" fmla="*/ 537341 w 4407866"/>
                  <a:gd name="connsiteY0" fmla="*/ 476250 h 1990725"/>
                  <a:gd name="connsiteX1" fmla="*/ 499238 w 4407866"/>
                  <a:gd name="connsiteY1" fmla="*/ 571524 h 1990725"/>
                  <a:gd name="connsiteX2" fmla="*/ 448571 w 4407866"/>
                  <a:gd name="connsiteY2" fmla="*/ 476250 h 1990725"/>
                  <a:gd name="connsiteX3" fmla="*/ 429335 w 4407866"/>
                  <a:gd name="connsiteY3" fmla="*/ 400050 h 1990725"/>
                  <a:gd name="connsiteX4" fmla="*/ 428269 w 4407866"/>
                  <a:gd name="connsiteY4" fmla="*/ 333375 h 1990725"/>
                  <a:gd name="connsiteX5" fmla="*/ 405051 w 4407866"/>
                  <a:gd name="connsiteY5" fmla="*/ 257175 h 1990725"/>
                  <a:gd name="connsiteX6" fmla="*/ 368905 w 4407866"/>
                  <a:gd name="connsiteY6" fmla="*/ 238125 h 1990725"/>
                  <a:gd name="connsiteX7" fmla="*/ 3414 w 4407866"/>
                  <a:gd name="connsiteY7" fmla="*/ 161925 h 1990725"/>
                  <a:gd name="connsiteX8" fmla="*/ 637419 w 4407866"/>
                  <a:gd name="connsiteY8" fmla="*/ 809625 h 1990725"/>
                  <a:gd name="connsiteX9" fmla="*/ 776917 w 4407866"/>
                  <a:gd name="connsiteY9" fmla="*/ 1104900 h 1990725"/>
                  <a:gd name="connsiteX10" fmla="*/ 932732 w 4407866"/>
                  <a:gd name="connsiteY10" fmla="*/ 1019175 h 1990725"/>
                  <a:gd name="connsiteX11" fmla="*/ 1180409 w 4407866"/>
                  <a:gd name="connsiteY11" fmla="*/ 866775 h 1990725"/>
                  <a:gd name="connsiteX12" fmla="*/ 1285197 w 4407866"/>
                  <a:gd name="connsiteY12" fmla="*/ 857250 h 1990725"/>
                  <a:gd name="connsiteX13" fmla="*/ 1370932 w 4407866"/>
                  <a:gd name="connsiteY13" fmla="*/ 781050 h 1990725"/>
                  <a:gd name="connsiteX14" fmla="*/ 1442263 w 4407866"/>
                  <a:gd name="connsiteY14" fmla="*/ 800100 h 1990725"/>
                  <a:gd name="connsiteX15" fmla="*/ 1475333 w 4407866"/>
                  <a:gd name="connsiteY15" fmla="*/ 876300 h 1990725"/>
                  <a:gd name="connsiteX16" fmla="*/ 1539997 w 4407866"/>
                  <a:gd name="connsiteY16" fmla="*/ 742950 h 1990725"/>
                  <a:gd name="connsiteX17" fmla="*/ 1584013 w 4407866"/>
                  <a:gd name="connsiteY17" fmla="*/ 753636 h 1990725"/>
                  <a:gd name="connsiteX18" fmla="*/ 1696296 w 4407866"/>
                  <a:gd name="connsiteY18" fmla="*/ 590550 h 1990725"/>
                  <a:gd name="connsiteX19" fmla="*/ 1830742 w 4407866"/>
                  <a:gd name="connsiteY19" fmla="*/ 476258 h 1990725"/>
                  <a:gd name="connsiteX20" fmla="*/ 2044875 w 4407866"/>
                  <a:gd name="connsiteY20" fmla="*/ 361950 h 1990725"/>
                  <a:gd name="connsiteX21" fmla="*/ 2228285 w 4407866"/>
                  <a:gd name="connsiteY21" fmla="*/ 257175 h 1990725"/>
                  <a:gd name="connsiteX22" fmla="*/ 2428334 w 4407866"/>
                  <a:gd name="connsiteY22" fmla="*/ 161925 h 1990725"/>
                  <a:gd name="connsiteX23" fmla="*/ 2502105 w 4407866"/>
                  <a:gd name="connsiteY23" fmla="*/ 171450 h 1990725"/>
                  <a:gd name="connsiteX24" fmla="*/ 2930908 w 4407866"/>
                  <a:gd name="connsiteY24" fmla="*/ 28575 h 1990725"/>
                  <a:gd name="connsiteX25" fmla="*/ 2997583 w 4407866"/>
                  <a:gd name="connsiteY25" fmla="*/ 9525 h 1990725"/>
                  <a:gd name="connsiteX26" fmla="*/ 3111883 w 4407866"/>
                  <a:gd name="connsiteY26" fmla="*/ 19050 h 1990725"/>
                  <a:gd name="connsiteX27" fmla="*/ 3130933 w 4407866"/>
                  <a:gd name="connsiteY27" fmla="*/ 47625 h 1990725"/>
                  <a:gd name="connsiteX28" fmla="*/ 3140458 w 4407866"/>
                  <a:gd name="connsiteY28" fmla="*/ 95250 h 1990725"/>
                  <a:gd name="connsiteX29" fmla="*/ 3149983 w 4407866"/>
                  <a:gd name="connsiteY29" fmla="*/ 333375 h 1990725"/>
                  <a:gd name="connsiteX30" fmla="*/ 3178558 w 4407866"/>
                  <a:gd name="connsiteY30" fmla="*/ 495300 h 1990725"/>
                  <a:gd name="connsiteX31" fmla="*/ 3188083 w 4407866"/>
                  <a:gd name="connsiteY31" fmla="*/ 523875 h 1990725"/>
                  <a:gd name="connsiteX32" fmla="*/ 3207134 w 4407866"/>
                  <a:gd name="connsiteY32" fmla="*/ 647700 h 1990725"/>
                  <a:gd name="connsiteX33" fmla="*/ 3207131 w 4407866"/>
                  <a:gd name="connsiteY33" fmla="*/ 695325 h 1990725"/>
                  <a:gd name="connsiteX34" fmla="*/ 3207132 w 4407866"/>
                  <a:gd name="connsiteY34" fmla="*/ 742950 h 1990725"/>
                  <a:gd name="connsiteX35" fmla="*/ 3254758 w 4407866"/>
                  <a:gd name="connsiteY35" fmla="*/ 723900 h 1990725"/>
                  <a:gd name="connsiteX36" fmla="*/ 3264283 w 4407866"/>
                  <a:gd name="connsiteY36" fmla="*/ 876300 h 1990725"/>
                  <a:gd name="connsiteX37" fmla="*/ 3273808 w 4407866"/>
                  <a:gd name="connsiteY37" fmla="*/ 904875 h 1990725"/>
                  <a:gd name="connsiteX38" fmla="*/ 3264283 w 4407866"/>
                  <a:gd name="connsiteY38" fmla="*/ 952500 h 1990725"/>
                  <a:gd name="connsiteX39" fmla="*/ 3283333 w 4407866"/>
                  <a:gd name="connsiteY39" fmla="*/ 1000125 h 1990725"/>
                  <a:gd name="connsiteX40" fmla="*/ 3283333 w 4407866"/>
                  <a:gd name="connsiteY40" fmla="*/ 1028700 h 1990725"/>
                  <a:gd name="connsiteX41" fmla="*/ 3292858 w 4407866"/>
                  <a:gd name="connsiteY41" fmla="*/ 1076325 h 1990725"/>
                  <a:gd name="connsiteX42" fmla="*/ 3292858 w 4407866"/>
                  <a:gd name="connsiteY42" fmla="*/ 1123950 h 1990725"/>
                  <a:gd name="connsiteX43" fmla="*/ 3302383 w 4407866"/>
                  <a:gd name="connsiteY43" fmla="*/ 1162050 h 1990725"/>
                  <a:gd name="connsiteX44" fmla="*/ 3292858 w 4407866"/>
                  <a:gd name="connsiteY44" fmla="*/ 1181100 h 1990725"/>
                  <a:gd name="connsiteX45" fmla="*/ 3311908 w 4407866"/>
                  <a:gd name="connsiteY45" fmla="*/ 1219200 h 1990725"/>
                  <a:gd name="connsiteX46" fmla="*/ 3311908 w 4407866"/>
                  <a:gd name="connsiteY46" fmla="*/ 1266825 h 1990725"/>
                  <a:gd name="connsiteX47" fmla="*/ 3330958 w 4407866"/>
                  <a:gd name="connsiteY47" fmla="*/ 1314450 h 1990725"/>
                  <a:gd name="connsiteX48" fmla="*/ 3330958 w 4407866"/>
                  <a:gd name="connsiteY48" fmla="*/ 1362075 h 1990725"/>
                  <a:gd name="connsiteX49" fmla="*/ 3369058 w 4407866"/>
                  <a:gd name="connsiteY49" fmla="*/ 1400175 h 1990725"/>
                  <a:gd name="connsiteX50" fmla="*/ 3397633 w 4407866"/>
                  <a:gd name="connsiteY50" fmla="*/ 1362075 h 1990725"/>
                  <a:gd name="connsiteX51" fmla="*/ 3407158 w 4407866"/>
                  <a:gd name="connsiteY51" fmla="*/ 1314450 h 1990725"/>
                  <a:gd name="connsiteX52" fmla="*/ 3426208 w 4407866"/>
                  <a:gd name="connsiteY52" fmla="*/ 1257300 h 1990725"/>
                  <a:gd name="connsiteX53" fmla="*/ 3426208 w 4407866"/>
                  <a:gd name="connsiteY53" fmla="*/ 1219200 h 1990725"/>
                  <a:gd name="connsiteX54" fmla="*/ 3445258 w 4407866"/>
                  <a:gd name="connsiteY54" fmla="*/ 1152525 h 1990725"/>
                  <a:gd name="connsiteX55" fmla="*/ 3435733 w 4407866"/>
                  <a:gd name="connsiteY55" fmla="*/ 1085850 h 1990725"/>
                  <a:gd name="connsiteX56" fmla="*/ 3445258 w 4407866"/>
                  <a:gd name="connsiteY56" fmla="*/ 1057275 h 1990725"/>
                  <a:gd name="connsiteX57" fmla="*/ 3464308 w 4407866"/>
                  <a:gd name="connsiteY57" fmla="*/ 990600 h 1990725"/>
                  <a:gd name="connsiteX58" fmla="*/ 3473833 w 4407866"/>
                  <a:gd name="connsiteY58" fmla="*/ 942975 h 1990725"/>
                  <a:gd name="connsiteX59" fmla="*/ 3483358 w 4407866"/>
                  <a:gd name="connsiteY59" fmla="*/ 895350 h 1990725"/>
                  <a:gd name="connsiteX60" fmla="*/ 3502408 w 4407866"/>
                  <a:gd name="connsiteY60" fmla="*/ 847725 h 1990725"/>
                  <a:gd name="connsiteX61" fmla="*/ 3550033 w 4407866"/>
                  <a:gd name="connsiteY61" fmla="*/ 904875 h 1990725"/>
                  <a:gd name="connsiteX62" fmla="*/ 3550033 w 4407866"/>
                  <a:gd name="connsiteY62" fmla="*/ 952500 h 1990725"/>
                  <a:gd name="connsiteX63" fmla="*/ 3616711 w 4407866"/>
                  <a:gd name="connsiteY63" fmla="*/ 1047750 h 1990725"/>
                  <a:gd name="connsiteX64" fmla="*/ 3683385 w 4407866"/>
                  <a:gd name="connsiteY64" fmla="*/ 962025 h 1990725"/>
                  <a:gd name="connsiteX65" fmla="*/ 3711958 w 4407866"/>
                  <a:gd name="connsiteY65" fmla="*/ 1019175 h 1990725"/>
                  <a:gd name="connsiteX66" fmla="*/ 3721483 w 4407866"/>
                  <a:gd name="connsiteY66" fmla="*/ 819150 h 1990725"/>
                  <a:gd name="connsiteX67" fmla="*/ 3769108 w 4407866"/>
                  <a:gd name="connsiteY67" fmla="*/ 762000 h 1990725"/>
                  <a:gd name="connsiteX68" fmla="*/ 3826258 w 4407866"/>
                  <a:gd name="connsiteY68" fmla="*/ 762000 h 1990725"/>
                  <a:gd name="connsiteX69" fmla="*/ 3883408 w 4407866"/>
                  <a:gd name="connsiteY69" fmla="*/ 771525 h 1990725"/>
                  <a:gd name="connsiteX70" fmla="*/ 3940559 w 4407866"/>
                  <a:gd name="connsiteY70" fmla="*/ 790575 h 1990725"/>
                  <a:gd name="connsiteX71" fmla="*/ 3950083 w 4407866"/>
                  <a:gd name="connsiteY71" fmla="*/ 857250 h 1990725"/>
                  <a:gd name="connsiteX72" fmla="*/ 3969133 w 4407866"/>
                  <a:gd name="connsiteY72" fmla="*/ 914400 h 1990725"/>
                  <a:gd name="connsiteX73" fmla="*/ 3988183 w 4407866"/>
                  <a:gd name="connsiteY73" fmla="*/ 971550 h 1990725"/>
                  <a:gd name="connsiteX74" fmla="*/ 4007233 w 4407866"/>
                  <a:gd name="connsiteY74" fmla="*/ 1028700 h 1990725"/>
                  <a:gd name="connsiteX75" fmla="*/ 3997708 w 4407866"/>
                  <a:gd name="connsiteY75" fmla="*/ 1057275 h 1990725"/>
                  <a:gd name="connsiteX76" fmla="*/ 4026283 w 4407866"/>
                  <a:gd name="connsiteY76" fmla="*/ 1114425 h 1990725"/>
                  <a:gd name="connsiteX77" fmla="*/ 4026283 w 4407866"/>
                  <a:gd name="connsiteY77" fmla="*/ 1162050 h 1990725"/>
                  <a:gd name="connsiteX78" fmla="*/ 4026283 w 4407866"/>
                  <a:gd name="connsiteY78" fmla="*/ 1209675 h 1990725"/>
                  <a:gd name="connsiteX79" fmla="*/ 4007233 w 4407866"/>
                  <a:gd name="connsiteY79" fmla="*/ 1238250 h 1990725"/>
                  <a:gd name="connsiteX80" fmla="*/ 4016758 w 4407866"/>
                  <a:gd name="connsiteY80" fmla="*/ 1276350 h 1990725"/>
                  <a:gd name="connsiteX81" fmla="*/ 4026283 w 4407866"/>
                  <a:gd name="connsiteY81" fmla="*/ 1333500 h 1990725"/>
                  <a:gd name="connsiteX82" fmla="*/ 4045333 w 4407866"/>
                  <a:gd name="connsiteY82" fmla="*/ 1390650 h 1990725"/>
                  <a:gd name="connsiteX83" fmla="*/ 4045333 w 4407866"/>
                  <a:gd name="connsiteY83" fmla="*/ 1447800 h 1990725"/>
                  <a:gd name="connsiteX84" fmla="*/ 4064383 w 4407866"/>
                  <a:gd name="connsiteY84" fmla="*/ 1504950 h 1990725"/>
                  <a:gd name="connsiteX85" fmla="*/ 4083433 w 4407866"/>
                  <a:gd name="connsiteY85" fmla="*/ 1562100 h 1990725"/>
                  <a:gd name="connsiteX86" fmla="*/ 4092958 w 4407866"/>
                  <a:gd name="connsiteY86" fmla="*/ 1590675 h 1990725"/>
                  <a:gd name="connsiteX87" fmla="*/ 4092958 w 4407866"/>
                  <a:gd name="connsiteY87" fmla="*/ 1638300 h 1990725"/>
                  <a:gd name="connsiteX88" fmla="*/ 4112008 w 4407866"/>
                  <a:gd name="connsiteY88" fmla="*/ 1685925 h 1990725"/>
                  <a:gd name="connsiteX89" fmla="*/ 4112008 w 4407866"/>
                  <a:gd name="connsiteY89" fmla="*/ 1743075 h 1990725"/>
                  <a:gd name="connsiteX90" fmla="*/ 4121533 w 4407866"/>
                  <a:gd name="connsiteY90" fmla="*/ 1800225 h 1990725"/>
                  <a:gd name="connsiteX91" fmla="*/ 4112008 w 4407866"/>
                  <a:gd name="connsiteY91" fmla="*/ 1838325 h 1990725"/>
                  <a:gd name="connsiteX92" fmla="*/ 4121533 w 4407866"/>
                  <a:gd name="connsiteY92" fmla="*/ 1876425 h 1990725"/>
                  <a:gd name="connsiteX93" fmla="*/ 4140583 w 4407866"/>
                  <a:gd name="connsiteY93" fmla="*/ 1933575 h 1990725"/>
                  <a:gd name="connsiteX94" fmla="*/ 4112008 w 4407866"/>
                  <a:gd name="connsiteY94" fmla="*/ 1962150 h 1990725"/>
                  <a:gd name="connsiteX95" fmla="*/ 4140583 w 4407866"/>
                  <a:gd name="connsiteY95" fmla="*/ 1990725 h 1990725"/>
                  <a:gd name="connsiteX96" fmla="*/ 4188208 w 4407866"/>
                  <a:gd name="connsiteY96" fmla="*/ 1924050 h 1990725"/>
                  <a:gd name="connsiteX97" fmla="*/ 4188208 w 4407866"/>
                  <a:gd name="connsiteY97" fmla="*/ 1857375 h 1990725"/>
                  <a:gd name="connsiteX98" fmla="*/ 4197733 w 4407866"/>
                  <a:gd name="connsiteY98" fmla="*/ 1800225 h 1990725"/>
                  <a:gd name="connsiteX99" fmla="*/ 4197733 w 4407866"/>
                  <a:gd name="connsiteY99" fmla="*/ 1752600 h 1990725"/>
                  <a:gd name="connsiteX100" fmla="*/ 4197733 w 4407866"/>
                  <a:gd name="connsiteY100" fmla="*/ 1685925 h 1990725"/>
                  <a:gd name="connsiteX101" fmla="*/ 4207258 w 4407866"/>
                  <a:gd name="connsiteY101" fmla="*/ 1628775 h 1990725"/>
                  <a:gd name="connsiteX102" fmla="*/ 4216783 w 4407866"/>
                  <a:gd name="connsiteY102" fmla="*/ 1562100 h 1990725"/>
                  <a:gd name="connsiteX103" fmla="*/ 4207258 w 4407866"/>
                  <a:gd name="connsiteY103" fmla="*/ 1504950 h 1990725"/>
                  <a:gd name="connsiteX104" fmla="*/ 4235833 w 4407866"/>
                  <a:gd name="connsiteY104" fmla="*/ 1457325 h 1990725"/>
                  <a:gd name="connsiteX105" fmla="*/ 4207258 w 4407866"/>
                  <a:gd name="connsiteY105" fmla="*/ 1419225 h 1990725"/>
                  <a:gd name="connsiteX106" fmla="*/ 4235833 w 4407866"/>
                  <a:gd name="connsiteY106" fmla="*/ 1352550 h 1990725"/>
                  <a:gd name="connsiteX107" fmla="*/ 4235833 w 4407866"/>
                  <a:gd name="connsiteY107" fmla="*/ 1285875 h 1990725"/>
                  <a:gd name="connsiteX108" fmla="*/ 4216783 w 4407866"/>
                  <a:gd name="connsiteY108" fmla="*/ 1238250 h 1990725"/>
                  <a:gd name="connsiteX109" fmla="*/ 4226308 w 4407866"/>
                  <a:gd name="connsiteY109" fmla="*/ 1181100 h 1990725"/>
                  <a:gd name="connsiteX110" fmla="*/ 4226308 w 4407866"/>
                  <a:gd name="connsiteY110" fmla="*/ 1152525 h 1990725"/>
                  <a:gd name="connsiteX111" fmla="*/ 4235833 w 4407866"/>
                  <a:gd name="connsiteY111" fmla="*/ 1085850 h 1990725"/>
                  <a:gd name="connsiteX112" fmla="*/ 4235833 w 4407866"/>
                  <a:gd name="connsiteY112" fmla="*/ 1047750 h 1990725"/>
                  <a:gd name="connsiteX113" fmla="*/ 4226308 w 4407866"/>
                  <a:gd name="connsiteY113" fmla="*/ 981075 h 1990725"/>
                  <a:gd name="connsiteX114" fmla="*/ 4235833 w 4407866"/>
                  <a:gd name="connsiteY114" fmla="*/ 933450 h 1990725"/>
                  <a:gd name="connsiteX115" fmla="*/ 4254883 w 4407866"/>
                  <a:gd name="connsiteY115" fmla="*/ 866775 h 1990725"/>
                  <a:gd name="connsiteX116" fmla="*/ 4273933 w 4407866"/>
                  <a:gd name="connsiteY116" fmla="*/ 819150 h 1990725"/>
                  <a:gd name="connsiteX117" fmla="*/ 4254883 w 4407866"/>
                  <a:gd name="connsiteY117" fmla="*/ 781050 h 1990725"/>
                  <a:gd name="connsiteX118" fmla="*/ 4273933 w 4407866"/>
                  <a:gd name="connsiteY118" fmla="*/ 685800 h 1990725"/>
                  <a:gd name="connsiteX119" fmla="*/ 4340612 w 4407866"/>
                  <a:gd name="connsiteY119" fmla="*/ 742950 h 1990725"/>
                  <a:gd name="connsiteX120" fmla="*/ 4340608 w 4407866"/>
                  <a:gd name="connsiteY120" fmla="*/ 533400 h 1990725"/>
                  <a:gd name="connsiteX121" fmla="*/ 4350133 w 4407866"/>
                  <a:gd name="connsiteY121" fmla="*/ 485775 h 1990725"/>
                  <a:gd name="connsiteX122" fmla="*/ 4350133 w 4407866"/>
                  <a:gd name="connsiteY122" fmla="*/ 428625 h 1990725"/>
                  <a:gd name="connsiteX123" fmla="*/ 4369183 w 4407866"/>
                  <a:gd name="connsiteY123" fmla="*/ 361950 h 1990725"/>
                  <a:gd name="connsiteX124" fmla="*/ 4359658 w 4407866"/>
                  <a:gd name="connsiteY124" fmla="*/ 314325 h 1990725"/>
                  <a:gd name="connsiteX125" fmla="*/ 4359658 w 4407866"/>
                  <a:gd name="connsiteY125" fmla="*/ 247650 h 1990725"/>
                  <a:gd name="connsiteX126" fmla="*/ 4369183 w 4407866"/>
                  <a:gd name="connsiteY126" fmla="*/ 190500 h 1990725"/>
                  <a:gd name="connsiteX127" fmla="*/ 4397758 w 4407866"/>
                  <a:gd name="connsiteY127" fmla="*/ 142875 h 1990725"/>
                  <a:gd name="connsiteX128" fmla="*/ 4378708 w 4407866"/>
                  <a:gd name="connsiteY128" fmla="*/ 95250 h 1990725"/>
                  <a:gd name="connsiteX129" fmla="*/ 4407283 w 4407866"/>
                  <a:gd name="connsiteY129" fmla="*/ 57150 h 1990725"/>
                  <a:gd name="connsiteX130" fmla="*/ 4397758 w 4407866"/>
                  <a:gd name="connsiteY130" fmla="*/ 0 h 1990725"/>
                  <a:gd name="connsiteX0" fmla="*/ 537341 w 4407866"/>
                  <a:gd name="connsiteY0" fmla="*/ 755184 h 2269659"/>
                  <a:gd name="connsiteX1" fmla="*/ 308724 w 4407866"/>
                  <a:gd name="connsiteY1" fmla="*/ 2709 h 2269659"/>
                  <a:gd name="connsiteX2" fmla="*/ 448571 w 4407866"/>
                  <a:gd name="connsiteY2" fmla="*/ 755184 h 2269659"/>
                  <a:gd name="connsiteX3" fmla="*/ 429335 w 4407866"/>
                  <a:gd name="connsiteY3" fmla="*/ 678984 h 2269659"/>
                  <a:gd name="connsiteX4" fmla="*/ 428269 w 4407866"/>
                  <a:gd name="connsiteY4" fmla="*/ 612309 h 2269659"/>
                  <a:gd name="connsiteX5" fmla="*/ 405051 w 4407866"/>
                  <a:gd name="connsiteY5" fmla="*/ 536109 h 2269659"/>
                  <a:gd name="connsiteX6" fmla="*/ 368905 w 4407866"/>
                  <a:gd name="connsiteY6" fmla="*/ 517059 h 2269659"/>
                  <a:gd name="connsiteX7" fmla="*/ 3414 w 4407866"/>
                  <a:gd name="connsiteY7" fmla="*/ 440859 h 2269659"/>
                  <a:gd name="connsiteX8" fmla="*/ 637419 w 4407866"/>
                  <a:gd name="connsiteY8" fmla="*/ 1088559 h 2269659"/>
                  <a:gd name="connsiteX9" fmla="*/ 776917 w 4407866"/>
                  <a:gd name="connsiteY9" fmla="*/ 1383834 h 2269659"/>
                  <a:gd name="connsiteX10" fmla="*/ 932732 w 4407866"/>
                  <a:gd name="connsiteY10" fmla="*/ 1298109 h 2269659"/>
                  <a:gd name="connsiteX11" fmla="*/ 1180409 w 4407866"/>
                  <a:gd name="connsiteY11" fmla="*/ 1145709 h 2269659"/>
                  <a:gd name="connsiteX12" fmla="*/ 1285197 w 4407866"/>
                  <a:gd name="connsiteY12" fmla="*/ 1136184 h 2269659"/>
                  <a:gd name="connsiteX13" fmla="*/ 1370932 w 4407866"/>
                  <a:gd name="connsiteY13" fmla="*/ 1059984 h 2269659"/>
                  <a:gd name="connsiteX14" fmla="*/ 1442263 w 4407866"/>
                  <a:gd name="connsiteY14" fmla="*/ 1079034 h 2269659"/>
                  <a:gd name="connsiteX15" fmla="*/ 1475333 w 4407866"/>
                  <a:gd name="connsiteY15" fmla="*/ 1155234 h 2269659"/>
                  <a:gd name="connsiteX16" fmla="*/ 1539997 w 4407866"/>
                  <a:gd name="connsiteY16" fmla="*/ 1021884 h 2269659"/>
                  <a:gd name="connsiteX17" fmla="*/ 1584013 w 4407866"/>
                  <a:gd name="connsiteY17" fmla="*/ 1032570 h 2269659"/>
                  <a:gd name="connsiteX18" fmla="*/ 1696296 w 4407866"/>
                  <a:gd name="connsiteY18" fmla="*/ 869484 h 2269659"/>
                  <a:gd name="connsiteX19" fmla="*/ 1830742 w 4407866"/>
                  <a:gd name="connsiteY19" fmla="*/ 755192 h 2269659"/>
                  <a:gd name="connsiteX20" fmla="*/ 2044875 w 4407866"/>
                  <a:gd name="connsiteY20" fmla="*/ 640884 h 2269659"/>
                  <a:gd name="connsiteX21" fmla="*/ 2228285 w 4407866"/>
                  <a:gd name="connsiteY21" fmla="*/ 536109 h 2269659"/>
                  <a:gd name="connsiteX22" fmla="*/ 2428334 w 4407866"/>
                  <a:gd name="connsiteY22" fmla="*/ 440859 h 2269659"/>
                  <a:gd name="connsiteX23" fmla="*/ 2502105 w 4407866"/>
                  <a:gd name="connsiteY23" fmla="*/ 450384 h 2269659"/>
                  <a:gd name="connsiteX24" fmla="*/ 2930908 w 4407866"/>
                  <a:gd name="connsiteY24" fmla="*/ 307509 h 2269659"/>
                  <a:gd name="connsiteX25" fmla="*/ 2997583 w 4407866"/>
                  <a:gd name="connsiteY25" fmla="*/ 288459 h 2269659"/>
                  <a:gd name="connsiteX26" fmla="*/ 3111883 w 4407866"/>
                  <a:gd name="connsiteY26" fmla="*/ 297984 h 2269659"/>
                  <a:gd name="connsiteX27" fmla="*/ 3130933 w 4407866"/>
                  <a:gd name="connsiteY27" fmla="*/ 326559 h 2269659"/>
                  <a:gd name="connsiteX28" fmla="*/ 3140458 w 4407866"/>
                  <a:gd name="connsiteY28" fmla="*/ 374184 h 2269659"/>
                  <a:gd name="connsiteX29" fmla="*/ 3149983 w 4407866"/>
                  <a:gd name="connsiteY29" fmla="*/ 612309 h 2269659"/>
                  <a:gd name="connsiteX30" fmla="*/ 3178558 w 4407866"/>
                  <a:gd name="connsiteY30" fmla="*/ 774234 h 2269659"/>
                  <a:gd name="connsiteX31" fmla="*/ 3188083 w 4407866"/>
                  <a:gd name="connsiteY31" fmla="*/ 802809 h 2269659"/>
                  <a:gd name="connsiteX32" fmla="*/ 3207134 w 4407866"/>
                  <a:gd name="connsiteY32" fmla="*/ 926634 h 2269659"/>
                  <a:gd name="connsiteX33" fmla="*/ 3207131 w 4407866"/>
                  <a:gd name="connsiteY33" fmla="*/ 974259 h 2269659"/>
                  <a:gd name="connsiteX34" fmla="*/ 3207132 w 4407866"/>
                  <a:gd name="connsiteY34" fmla="*/ 1021884 h 2269659"/>
                  <a:gd name="connsiteX35" fmla="*/ 3254758 w 4407866"/>
                  <a:gd name="connsiteY35" fmla="*/ 1002834 h 2269659"/>
                  <a:gd name="connsiteX36" fmla="*/ 3264283 w 4407866"/>
                  <a:gd name="connsiteY36" fmla="*/ 1155234 h 2269659"/>
                  <a:gd name="connsiteX37" fmla="*/ 3273808 w 4407866"/>
                  <a:gd name="connsiteY37" fmla="*/ 1183809 h 2269659"/>
                  <a:gd name="connsiteX38" fmla="*/ 3264283 w 4407866"/>
                  <a:gd name="connsiteY38" fmla="*/ 1231434 h 2269659"/>
                  <a:gd name="connsiteX39" fmla="*/ 3283333 w 4407866"/>
                  <a:gd name="connsiteY39" fmla="*/ 1279059 h 2269659"/>
                  <a:gd name="connsiteX40" fmla="*/ 3283333 w 4407866"/>
                  <a:gd name="connsiteY40" fmla="*/ 1307634 h 2269659"/>
                  <a:gd name="connsiteX41" fmla="*/ 3292858 w 4407866"/>
                  <a:gd name="connsiteY41" fmla="*/ 1355259 h 2269659"/>
                  <a:gd name="connsiteX42" fmla="*/ 3292858 w 4407866"/>
                  <a:gd name="connsiteY42" fmla="*/ 1402884 h 2269659"/>
                  <a:gd name="connsiteX43" fmla="*/ 3302383 w 4407866"/>
                  <a:gd name="connsiteY43" fmla="*/ 1440984 h 2269659"/>
                  <a:gd name="connsiteX44" fmla="*/ 3292858 w 4407866"/>
                  <a:gd name="connsiteY44" fmla="*/ 1460034 h 2269659"/>
                  <a:gd name="connsiteX45" fmla="*/ 3311908 w 4407866"/>
                  <a:gd name="connsiteY45" fmla="*/ 1498134 h 2269659"/>
                  <a:gd name="connsiteX46" fmla="*/ 3311908 w 4407866"/>
                  <a:gd name="connsiteY46" fmla="*/ 1545759 h 2269659"/>
                  <a:gd name="connsiteX47" fmla="*/ 3330958 w 4407866"/>
                  <a:gd name="connsiteY47" fmla="*/ 1593384 h 2269659"/>
                  <a:gd name="connsiteX48" fmla="*/ 3330958 w 4407866"/>
                  <a:gd name="connsiteY48" fmla="*/ 1641009 h 2269659"/>
                  <a:gd name="connsiteX49" fmla="*/ 3369058 w 4407866"/>
                  <a:gd name="connsiteY49" fmla="*/ 1679109 h 2269659"/>
                  <a:gd name="connsiteX50" fmla="*/ 3397633 w 4407866"/>
                  <a:gd name="connsiteY50" fmla="*/ 1641009 h 2269659"/>
                  <a:gd name="connsiteX51" fmla="*/ 3407158 w 4407866"/>
                  <a:gd name="connsiteY51" fmla="*/ 1593384 h 2269659"/>
                  <a:gd name="connsiteX52" fmla="*/ 3426208 w 4407866"/>
                  <a:gd name="connsiteY52" fmla="*/ 1536234 h 2269659"/>
                  <a:gd name="connsiteX53" fmla="*/ 3426208 w 4407866"/>
                  <a:gd name="connsiteY53" fmla="*/ 1498134 h 2269659"/>
                  <a:gd name="connsiteX54" fmla="*/ 3445258 w 4407866"/>
                  <a:gd name="connsiteY54" fmla="*/ 1431459 h 2269659"/>
                  <a:gd name="connsiteX55" fmla="*/ 3435733 w 4407866"/>
                  <a:gd name="connsiteY55" fmla="*/ 1364784 h 2269659"/>
                  <a:gd name="connsiteX56" fmla="*/ 3445258 w 4407866"/>
                  <a:gd name="connsiteY56" fmla="*/ 1336209 h 2269659"/>
                  <a:gd name="connsiteX57" fmla="*/ 3464308 w 4407866"/>
                  <a:gd name="connsiteY57" fmla="*/ 1269534 h 2269659"/>
                  <a:gd name="connsiteX58" fmla="*/ 3473833 w 4407866"/>
                  <a:gd name="connsiteY58" fmla="*/ 1221909 h 2269659"/>
                  <a:gd name="connsiteX59" fmla="*/ 3483358 w 4407866"/>
                  <a:gd name="connsiteY59" fmla="*/ 1174284 h 2269659"/>
                  <a:gd name="connsiteX60" fmla="*/ 3502408 w 4407866"/>
                  <a:gd name="connsiteY60" fmla="*/ 1126659 h 2269659"/>
                  <a:gd name="connsiteX61" fmla="*/ 3550033 w 4407866"/>
                  <a:gd name="connsiteY61" fmla="*/ 1183809 h 2269659"/>
                  <a:gd name="connsiteX62" fmla="*/ 3550033 w 4407866"/>
                  <a:gd name="connsiteY62" fmla="*/ 1231434 h 2269659"/>
                  <a:gd name="connsiteX63" fmla="*/ 3616711 w 4407866"/>
                  <a:gd name="connsiteY63" fmla="*/ 1326684 h 2269659"/>
                  <a:gd name="connsiteX64" fmla="*/ 3683385 w 4407866"/>
                  <a:gd name="connsiteY64" fmla="*/ 1240959 h 2269659"/>
                  <a:gd name="connsiteX65" fmla="*/ 3711958 w 4407866"/>
                  <a:gd name="connsiteY65" fmla="*/ 1298109 h 2269659"/>
                  <a:gd name="connsiteX66" fmla="*/ 3721483 w 4407866"/>
                  <a:gd name="connsiteY66" fmla="*/ 1098084 h 2269659"/>
                  <a:gd name="connsiteX67" fmla="*/ 3769108 w 4407866"/>
                  <a:gd name="connsiteY67" fmla="*/ 1040934 h 2269659"/>
                  <a:gd name="connsiteX68" fmla="*/ 3826258 w 4407866"/>
                  <a:gd name="connsiteY68" fmla="*/ 1040934 h 2269659"/>
                  <a:gd name="connsiteX69" fmla="*/ 3883408 w 4407866"/>
                  <a:gd name="connsiteY69" fmla="*/ 1050459 h 2269659"/>
                  <a:gd name="connsiteX70" fmla="*/ 3940559 w 4407866"/>
                  <a:gd name="connsiteY70" fmla="*/ 1069509 h 2269659"/>
                  <a:gd name="connsiteX71" fmla="*/ 3950083 w 4407866"/>
                  <a:gd name="connsiteY71" fmla="*/ 1136184 h 2269659"/>
                  <a:gd name="connsiteX72" fmla="*/ 3969133 w 4407866"/>
                  <a:gd name="connsiteY72" fmla="*/ 1193334 h 2269659"/>
                  <a:gd name="connsiteX73" fmla="*/ 3988183 w 4407866"/>
                  <a:gd name="connsiteY73" fmla="*/ 1250484 h 2269659"/>
                  <a:gd name="connsiteX74" fmla="*/ 4007233 w 4407866"/>
                  <a:gd name="connsiteY74" fmla="*/ 1307634 h 2269659"/>
                  <a:gd name="connsiteX75" fmla="*/ 3997708 w 4407866"/>
                  <a:gd name="connsiteY75" fmla="*/ 1336209 h 2269659"/>
                  <a:gd name="connsiteX76" fmla="*/ 4026283 w 4407866"/>
                  <a:gd name="connsiteY76" fmla="*/ 1393359 h 2269659"/>
                  <a:gd name="connsiteX77" fmla="*/ 4026283 w 4407866"/>
                  <a:gd name="connsiteY77" fmla="*/ 1440984 h 2269659"/>
                  <a:gd name="connsiteX78" fmla="*/ 4026283 w 4407866"/>
                  <a:gd name="connsiteY78" fmla="*/ 1488609 h 2269659"/>
                  <a:gd name="connsiteX79" fmla="*/ 4007233 w 4407866"/>
                  <a:gd name="connsiteY79" fmla="*/ 1517184 h 2269659"/>
                  <a:gd name="connsiteX80" fmla="*/ 4016758 w 4407866"/>
                  <a:gd name="connsiteY80" fmla="*/ 1555284 h 2269659"/>
                  <a:gd name="connsiteX81" fmla="*/ 4026283 w 4407866"/>
                  <a:gd name="connsiteY81" fmla="*/ 1612434 h 2269659"/>
                  <a:gd name="connsiteX82" fmla="*/ 4045333 w 4407866"/>
                  <a:gd name="connsiteY82" fmla="*/ 1669584 h 2269659"/>
                  <a:gd name="connsiteX83" fmla="*/ 4045333 w 4407866"/>
                  <a:gd name="connsiteY83" fmla="*/ 1726734 h 2269659"/>
                  <a:gd name="connsiteX84" fmla="*/ 4064383 w 4407866"/>
                  <a:gd name="connsiteY84" fmla="*/ 1783884 h 2269659"/>
                  <a:gd name="connsiteX85" fmla="*/ 4083433 w 4407866"/>
                  <a:gd name="connsiteY85" fmla="*/ 1841034 h 2269659"/>
                  <a:gd name="connsiteX86" fmla="*/ 4092958 w 4407866"/>
                  <a:gd name="connsiteY86" fmla="*/ 1869609 h 2269659"/>
                  <a:gd name="connsiteX87" fmla="*/ 4092958 w 4407866"/>
                  <a:gd name="connsiteY87" fmla="*/ 1917234 h 2269659"/>
                  <a:gd name="connsiteX88" fmla="*/ 4112008 w 4407866"/>
                  <a:gd name="connsiteY88" fmla="*/ 1964859 h 2269659"/>
                  <a:gd name="connsiteX89" fmla="*/ 4112008 w 4407866"/>
                  <a:gd name="connsiteY89" fmla="*/ 2022009 h 2269659"/>
                  <a:gd name="connsiteX90" fmla="*/ 4121533 w 4407866"/>
                  <a:gd name="connsiteY90" fmla="*/ 2079159 h 2269659"/>
                  <a:gd name="connsiteX91" fmla="*/ 4112008 w 4407866"/>
                  <a:gd name="connsiteY91" fmla="*/ 2117259 h 2269659"/>
                  <a:gd name="connsiteX92" fmla="*/ 4121533 w 4407866"/>
                  <a:gd name="connsiteY92" fmla="*/ 2155359 h 2269659"/>
                  <a:gd name="connsiteX93" fmla="*/ 4140583 w 4407866"/>
                  <a:gd name="connsiteY93" fmla="*/ 2212509 h 2269659"/>
                  <a:gd name="connsiteX94" fmla="*/ 4112008 w 4407866"/>
                  <a:gd name="connsiteY94" fmla="*/ 2241084 h 2269659"/>
                  <a:gd name="connsiteX95" fmla="*/ 4140583 w 4407866"/>
                  <a:gd name="connsiteY95" fmla="*/ 2269659 h 2269659"/>
                  <a:gd name="connsiteX96" fmla="*/ 4188208 w 4407866"/>
                  <a:gd name="connsiteY96" fmla="*/ 2202984 h 2269659"/>
                  <a:gd name="connsiteX97" fmla="*/ 4188208 w 4407866"/>
                  <a:gd name="connsiteY97" fmla="*/ 2136309 h 2269659"/>
                  <a:gd name="connsiteX98" fmla="*/ 4197733 w 4407866"/>
                  <a:gd name="connsiteY98" fmla="*/ 2079159 h 2269659"/>
                  <a:gd name="connsiteX99" fmla="*/ 4197733 w 4407866"/>
                  <a:gd name="connsiteY99" fmla="*/ 2031534 h 2269659"/>
                  <a:gd name="connsiteX100" fmla="*/ 4197733 w 4407866"/>
                  <a:gd name="connsiteY100" fmla="*/ 1964859 h 2269659"/>
                  <a:gd name="connsiteX101" fmla="*/ 4207258 w 4407866"/>
                  <a:gd name="connsiteY101" fmla="*/ 1907709 h 2269659"/>
                  <a:gd name="connsiteX102" fmla="*/ 4216783 w 4407866"/>
                  <a:gd name="connsiteY102" fmla="*/ 1841034 h 2269659"/>
                  <a:gd name="connsiteX103" fmla="*/ 4207258 w 4407866"/>
                  <a:gd name="connsiteY103" fmla="*/ 1783884 h 2269659"/>
                  <a:gd name="connsiteX104" fmla="*/ 4235833 w 4407866"/>
                  <a:gd name="connsiteY104" fmla="*/ 1736259 h 2269659"/>
                  <a:gd name="connsiteX105" fmla="*/ 4207258 w 4407866"/>
                  <a:gd name="connsiteY105" fmla="*/ 1698159 h 2269659"/>
                  <a:gd name="connsiteX106" fmla="*/ 4235833 w 4407866"/>
                  <a:gd name="connsiteY106" fmla="*/ 1631484 h 2269659"/>
                  <a:gd name="connsiteX107" fmla="*/ 4235833 w 4407866"/>
                  <a:gd name="connsiteY107" fmla="*/ 1564809 h 2269659"/>
                  <a:gd name="connsiteX108" fmla="*/ 4216783 w 4407866"/>
                  <a:gd name="connsiteY108" fmla="*/ 1517184 h 2269659"/>
                  <a:gd name="connsiteX109" fmla="*/ 4226308 w 4407866"/>
                  <a:gd name="connsiteY109" fmla="*/ 1460034 h 2269659"/>
                  <a:gd name="connsiteX110" fmla="*/ 4226308 w 4407866"/>
                  <a:gd name="connsiteY110" fmla="*/ 1431459 h 2269659"/>
                  <a:gd name="connsiteX111" fmla="*/ 4235833 w 4407866"/>
                  <a:gd name="connsiteY111" fmla="*/ 1364784 h 2269659"/>
                  <a:gd name="connsiteX112" fmla="*/ 4235833 w 4407866"/>
                  <a:gd name="connsiteY112" fmla="*/ 1326684 h 2269659"/>
                  <a:gd name="connsiteX113" fmla="*/ 4226308 w 4407866"/>
                  <a:gd name="connsiteY113" fmla="*/ 1260009 h 2269659"/>
                  <a:gd name="connsiteX114" fmla="*/ 4235833 w 4407866"/>
                  <a:gd name="connsiteY114" fmla="*/ 1212384 h 2269659"/>
                  <a:gd name="connsiteX115" fmla="*/ 4254883 w 4407866"/>
                  <a:gd name="connsiteY115" fmla="*/ 1145709 h 2269659"/>
                  <a:gd name="connsiteX116" fmla="*/ 4273933 w 4407866"/>
                  <a:gd name="connsiteY116" fmla="*/ 1098084 h 2269659"/>
                  <a:gd name="connsiteX117" fmla="*/ 4254883 w 4407866"/>
                  <a:gd name="connsiteY117" fmla="*/ 1059984 h 2269659"/>
                  <a:gd name="connsiteX118" fmla="*/ 4273933 w 4407866"/>
                  <a:gd name="connsiteY118" fmla="*/ 964734 h 2269659"/>
                  <a:gd name="connsiteX119" fmla="*/ 4340612 w 4407866"/>
                  <a:gd name="connsiteY119" fmla="*/ 1021884 h 2269659"/>
                  <a:gd name="connsiteX120" fmla="*/ 4340608 w 4407866"/>
                  <a:gd name="connsiteY120" fmla="*/ 812334 h 2269659"/>
                  <a:gd name="connsiteX121" fmla="*/ 4350133 w 4407866"/>
                  <a:gd name="connsiteY121" fmla="*/ 764709 h 2269659"/>
                  <a:gd name="connsiteX122" fmla="*/ 4350133 w 4407866"/>
                  <a:gd name="connsiteY122" fmla="*/ 707559 h 2269659"/>
                  <a:gd name="connsiteX123" fmla="*/ 4369183 w 4407866"/>
                  <a:gd name="connsiteY123" fmla="*/ 640884 h 2269659"/>
                  <a:gd name="connsiteX124" fmla="*/ 4359658 w 4407866"/>
                  <a:gd name="connsiteY124" fmla="*/ 593259 h 2269659"/>
                  <a:gd name="connsiteX125" fmla="*/ 4359658 w 4407866"/>
                  <a:gd name="connsiteY125" fmla="*/ 526584 h 2269659"/>
                  <a:gd name="connsiteX126" fmla="*/ 4369183 w 4407866"/>
                  <a:gd name="connsiteY126" fmla="*/ 469434 h 2269659"/>
                  <a:gd name="connsiteX127" fmla="*/ 4397758 w 4407866"/>
                  <a:gd name="connsiteY127" fmla="*/ 421809 h 2269659"/>
                  <a:gd name="connsiteX128" fmla="*/ 4378708 w 4407866"/>
                  <a:gd name="connsiteY128" fmla="*/ 374184 h 2269659"/>
                  <a:gd name="connsiteX129" fmla="*/ 4407283 w 4407866"/>
                  <a:gd name="connsiteY129" fmla="*/ 336084 h 2269659"/>
                  <a:gd name="connsiteX130" fmla="*/ 4397758 w 4407866"/>
                  <a:gd name="connsiteY130" fmla="*/ 278934 h 2269659"/>
                  <a:gd name="connsiteX0" fmla="*/ 308724 w 4407866"/>
                  <a:gd name="connsiteY0" fmla="*/ 0 h 2266950"/>
                  <a:gd name="connsiteX1" fmla="*/ 448571 w 4407866"/>
                  <a:gd name="connsiteY1" fmla="*/ 752475 h 2266950"/>
                  <a:gd name="connsiteX2" fmla="*/ 429335 w 4407866"/>
                  <a:gd name="connsiteY2" fmla="*/ 676275 h 2266950"/>
                  <a:gd name="connsiteX3" fmla="*/ 428269 w 4407866"/>
                  <a:gd name="connsiteY3" fmla="*/ 609600 h 2266950"/>
                  <a:gd name="connsiteX4" fmla="*/ 405051 w 4407866"/>
                  <a:gd name="connsiteY4" fmla="*/ 533400 h 2266950"/>
                  <a:gd name="connsiteX5" fmla="*/ 368905 w 4407866"/>
                  <a:gd name="connsiteY5" fmla="*/ 514350 h 2266950"/>
                  <a:gd name="connsiteX6" fmla="*/ 3414 w 4407866"/>
                  <a:gd name="connsiteY6" fmla="*/ 438150 h 2266950"/>
                  <a:gd name="connsiteX7" fmla="*/ 637419 w 4407866"/>
                  <a:gd name="connsiteY7" fmla="*/ 1085850 h 2266950"/>
                  <a:gd name="connsiteX8" fmla="*/ 776917 w 4407866"/>
                  <a:gd name="connsiteY8" fmla="*/ 1381125 h 2266950"/>
                  <a:gd name="connsiteX9" fmla="*/ 932732 w 4407866"/>
                  <a:gd name="connsiteY9" fmla="*/ 1295400 h 2266950"/>
                  <a:gd name="connsiteX10" fmla="*/ 1180409 w 4407866"/>
                  <a:gd name="connsiteY10" fmla="*/ 1143000 h 2266950"/>
                  <a:gd name="connsiteX11" fmla="*/ 1285197 w 4407866"/>
                  <a:gd name="connsiteY11" fmla="*/ 1133475 h 2266950"/>
                  <a:gd name="connsiteX12" fmla="*/ 1370932 w 4407866"/>
                  <a:gd name="connsiteY12" fmla="*/ 1057275 h 2266950"/>
                  <a:gd name="connsiteX13" fmla="*/ 1442263 w 4407866"/>
                  <a:gd name="connsiteY13" fmla="*/ 1076325 h 2266950"/>
                  <a:gd name="connsiteX14" fmla="*/ 1475333 w 4407866"/>
                  <a:gd name="connsiteY14" fmla="*/ 1152525 h 2266950"/>
                  <a:gd name="connsiteX15" fmla="*/ 1539997 w 4407866"/>
                  <a:gd name="connsiteY15" fmla="*/ 1019175 h 2266950"/>
                  <a:gd name="connsiteX16" fmla="*/ 1584013 w 4407866"/>
                  <a:gd name="connsiteY16" fmla="*/ 1029861 h 2266950"/>
                  <a:gd name="connsiteX17" fmla="*/ 1696296 w 4407866"/>
                  <a:gd name="connsiteY17" fmla="*/ 866775 h 2266950"/>
                  <a:gd name="connsiteX18" fmla="*/ 1830742 w 4407866"/>
                  <a:gd name="connsiteY18" fmla="*/ 752483 h 2266950"/>
                  <a:gd name="connsiteX19" fmla="*/ 2044875 w 4407866"/>
                  <a:gd name="connsiteY19" fmla="*/ 638175 h 2266950"/>
                  <a:gd name="connsiteX20" fmla="*/ 2228285 w 4407866"/>
                  <a:gd name="connsiteY20" fmla="*/ 533400 h 2266950"/>
                  <a:gd name="connsiteX21" fmla="*/ 2428334 w 4407866"/>
                  <a:gd name="connsiteY21" fmla="*/ 438150 h 2266950"/>
                  <a:gd name="connsiteX22" fmla="*/ 2502105 w 4407866"/>
                  <a:gd name="connsiteY22" fmla="*/ 447675 h 2266950"/>
                  <a:gd name="connsiteX23" fmla="*/ 2930908 w 4407866"/>
                  <a:gd name="connsiteY23" fmla="*/ 304800 h 2266950"/>
                  <a:gd name="connsiteX24" fmla="*/ 2997583 w 4407866"/>
                  <a:gd name="connsiteY24" fmla="*/ 285750 h 2266950"/>
                  <a:gd name="connsiteX25" fmla="*/ 3111883 w 4407866"/>
                  <a:gd name="connsiteY25" fmla="*/ 295275 h 2266950"/>
                  <a:gd name="connsiteX26" fmla="*/ 3130933 w 4407866"/>
                  <a:gd name="connsiteY26" fmla="*/ 323850 h 2266950"/>
                  <a:gd name="connsiteX27" fmla="*/ 3140458 w 4407866"/>
                  <a:gd name="connsiteY27" fmla="*/ 371475 h 2266950"/>
                  <a:gd name="connsiteX28" fmla="*/ 3149983 w 4407866"/>
                  <a:gd name="connsiteY28" fmla="*/ 609600 h 2266950"/>
                  <a:gd name="connsiteX29" fmla="*/ 3178558 w 4407866"/>
                  <a:gd name="connsiteY29" fmla="*/ 771525 h 2266950"/>
                  <a:gd name="connsiteX30" fmla="*/ 3188083 w 4407866"/>
                  <a:gd name="connsiteY30" fmla="*/ 800100 h 2266950"/>
                  <a:gd name="connsiteX31" fmla="*/ 3207134 w 4407866"/>
                  <a:gd name="connsiteY31" fmla="*/ 923925 h 2266950"/>
                  <a:gd name="connsiteX32" fmla="*/ 3207131 w 4407866"/>
                  <a:gd name="connsiteY32" fmla="*/ 971550 h 2266950"/>
                  <a:gd name="connsiteX33" fmla="*/ 3207132 w 4407866"/>
                  <a:gd name="connsiteY33" fmla="*/ 1019175 h 2266950"/>
                  <a:gd name="connsiteX34" fmla="*/ 3254758 w 4407866"/>
                  <a:gd name="connsiteY34" fmla="*/ 1000125 h 2266950"/>
                  <a:gd name="connsiteX35" fmla="*/ 3264283 w 4407866"/>
                  <a:gd name="connsiteY35" fmla="*/ 1152525 h 2266950"/>
                  <a:gd name="connsiteX36" fmla="*/ 3273808 w 4407866"/>
                  <a:gd name="connsiteY36" fmla="*/ 1181100 h 2266950"/>
                  <a:gd name="connsiteX37" fmla="*/ 3264283 w 4407866"/>
                  <a:gd name="connsiteY37" fmla="*/ 1228725 h 2266950"/>
                  <a:gd name="connsiteX38" fmla="*/ 3283333 w 4407866"/>
                  <a:gd name="connsiteY38" fmla="*/ 1276350 h 2266950"/>
                  <a:gd name="connsiteX39" fmla="*/ 3283333 w 4407866"/>
                  <a:gd name="connsiteY39" fmla="*/ 1304925 h 2266950"/>
                  <a:gd name="connsiteX40" fmla="*/ 3292858 w 4407866"/>
                  <a:gd name="connsiteY40" fmla="*/ 1352550 h 2266950"/>
                  <a:gd name="connsiteX41" fmla="*/ 3292858 w 4407866"/>
                  <a:gd name="connsiteY41" fmla="*/ 1400175 h 2266950"/>
                  <a:gd name="connsiteX42" fmla="*/ 3302383 w 4407866"/>
                  <a:gd name="connsiteY42" fmla="*/ 1438275 h 2266950"/>
                  <a:gd name="connsiteX43" fmla="*/ 3292858 w 4407866"/>
                  <a:gd name="connsiteY43" fmla="*/ 1457325 h 2266950"/>
                  <a:gd name="connsiteX44" fmla="*/ 3311908 w 4407866"/>
                  <a:gd name="connsiteY44" fmla="*/ 1495425 h 2266950"/>
                  <a:gd name="connsiteX45" fmla="*/ 3311908 w 4407866"/>
                  <a:gd name="connsiteY45" fmla="*/ 1543050 h 2266950"/>
                  <a:gd name="connsiteX46" fmla="*/ 3330958 w 4407866"/>
                  <a:gd name="connsiteY46" fmla="*/ 1590675 h 2266950"/>
                  <a:gd name="connsiteX47" fmla="*/ 3330958 w 4407866"/>
                  <a:gd name="connsiteY47" fmla="*/ 1638300 h 2266950"/>
                  <a:gd name="connsiteX48" fmla="*/ 3369058 w 4407866"/>
                  <a:gd name="connsiteY48" fmla="*/ 1676400 h 2266950"/>
                  <a:gd name="connsiteX49" fmla="*/ 3397633 w 4407866"/>
                  <a:gd name="connsiteY49" fmla="*/ 1638300 h 2266950"/>
                  <a:gd name="connsiteX50" fmla="*/ 3407158 w 4407866"/>
                  <a:gd name="connsiteY50" fmla="*/ 1590675 h 2266950"/>
                  <a:gd name="connsiteX51" fmla="*/ 3426208 w 4407866"/>
                  <a:gd name="connsiteY51" fmla="*/ 1533525 h 2266950"/>
                  <a:gd name="connsiteX52" fmla="*/ 3426208 w 4407866"/>
                  <a:gd name="connsiteY52" fmla="*/ 1495425 h 2266950"/>
                  <a:gd name="connsiteX53" fmla="*/ 3445258 w 4407866"/>
                  <a:gd name="connsiteY53" fmla="*/ 1428750 h 2266950"/>
                  <a:gd name="connsiteX54" fmla="*/ 3435733 w 4407866"/>
                  <a:gd name="connsiteY54" fmla="*/ 1362075 h 2266950"/>
                  <a:gd name="connsiteX55" fmla="*/ 3445258 w 4407866"/>
                  <a:gd name="connsiteY55" fmla="*/ 1333500 h 2266950"/>
                  <a:gd name="connsiteX56" fmla="*/ 3464308 w 4407866"/>
                  <a:gd name="connsiteY56" fmla="*/ 1266825 h 2266950"/>
                  <a:gd name="connsiteX57" fmla="*/ 3473833 w 4407866"/>
                  <a:gd name="connsiteY57" fmla="*/ 1219200 h 2266950"/>
                  <a:gd name="connsiteX58" fmla="*/ 3483358 w 4407866"/>
                  <a:gd name="connsiteY58" fmla="*/ 1171575 h 2266950"/>
                  <a:gd name="connsiteX59" fmla="*/ 3502408 w 4407866"/>
                  <a:gd name="connsiteY59" fmla="*/ 1123950 h 2266950"/>
                  <a:gd name="connsiteX60" fmla="*/ 3550033 w 4407866"/>
                  <a:gd name="connsiteY60" fmla="*/ 1181100 h 2266950"/>
                  <a:gd name="connsiteX61" fmla="*/ 3550033 w 4407866"/>
                  <a:gd name="connsiteY61" fmla="*/ 1228725 h 2266950"/>
                  <a:gd name="connsiteX62" fmla="*/ 3616711 w 4407866"/>
                  <a:gd name="connsiteY62" fmla="*/ 1323975 h 2266950"/>
                  <a:gd name="connsiteX63" fmla="*/ 3683385 w 4407866"/>
                  <a:gd name="connsiteY63" fmla="*/ 1238250 h 2266950"/>
                  <a:gd name="connsiteX64" fmla="*/ 3711958 w 4407866"/>
                  <a:gd name="connsiteY64" fmla="*/ 1295400 h 2266950"/>
                  <a:gd name="connsiteX65" fmla="*/ 3721483 w 4407866"/>
                  <a:gd name="connsiteY65" fmla="*/ 1095375 h 2266950"/>
                  <a:gd name="connsiteX66" fmla="*/ 3769108 w 4407866"/>
                  <a:gd name="connsiteY66" fmla="*/ 1038225 h 2266950"/>
                  <a:gd name="connsiteX67" fmla="*/ 3826258 w 4407866"/>
                  <a:gd name="connsiteY67" fmla="*/ 1038225 h 2266950"/>
                  <a:gd name="connsiteX68" fmla="*/ 3883408 w 4407866"/>
                  <a:gd name="connsiteY68" fmla="*/ 1047750 h 2266950"/>
                  <a:gd name="connsiteX69" fmla="*/ 3940559 w 4407866"/>
                  <a:gd name="connsiteY69" fmla="*/ 1066800 h 2266950"/>
                  <a:gd name="connsiteX70" fmla="*/ 3950083 w 4407866"/>
                  <a:gd name="connsiteY70" fmla="*/ 1133475 h 2266950"/>
                  <a:gd name="connsiteX71" fmla="*/ 3969133 w 4407866"/>
                  <a:gd name="connsiteY71" fmla="*/ 1190625 h 2266950"/>
                  <a:gd name="connsiteX72" fmla="*/ 3988183 w 4407866"/>
                  <a:gd name="connsiteY72" fmla="*/ 1247775 h 2266950"/>
                  <a:gd name="connsiteX73" fmla="*/ 4007233 w 4407866"/>
                  <a:gd name="connsiteY73" fmla="*/ 1304925 h 2266950"/>
                  <a:gd name="connsiteX74" fmla="*/ 3997708 w 4407866"/>
                  <a:gd name="connsiteY74" fmla="*/ 1333500 h 2266950"/>
                  <a:gd name="connsiteX75" fmla="*/ 4026283 w 4407866"/>
                  <a:gd name="connsiteY75" fmla="*/ 1390650 h 2266950"/>
                  <a:gd name="connsiteX76" fmla="*/ 4026283 w 4407866"/>
                  <a:gd name="connsiteY76" fmla="*/ 1438275 h 2266950"/>
                  <a:gd name="connsiteX77" fmla="*/ 4026283 w 4407866"/>
                  <a:gd name="connsiteY77" fmla="*/ 1485900 h 2266950"/>
                  <a:gd name="connsiteX78" fmla="*/ 4007233 w 4407866"/>
                  <a:gd name="connsiteY78" fmla="*/ 1514475 h 2266950"/>
                  <a:gd name="connsiteX79" fmla="*/ 4016758 w 4407866"/>
                  <a:gd name="connsiteY79" fmla="*/ 1552575 h 2266950"/>
                  <a:gd name="connsiteX80" fmla="*/ 4026283 w 4407866"/>
                  <a:gd name="connsiteY80" fmla="*/ 1609725 h 2266950"/>
                  <a:gd name="connsiteX81" fmla="*/ 4045333 w 4407866"/>
                  <a:gd name="connsiteY81" fmla="*/ 1666875 h 2266950"/>
                  <a:gd name="connsiteX82" fmla="*/ 4045333 w 4407866"/>
                  <a:gd name="connsiteY82" fmla="*/ 1724025 h 2266950"/>
                  <a:gd name="connsiteX83" fmla="*/ 4064383 w 4407866"/>
                  <a:gd name="connsiteY83" fmla="*/ 1781175 h 2266950"/>
                  <a:gd name="connsiteX84" fmla="*/ 4083433 w 4407866"/>
                  <a:gd name="connsiteY84" fmla="*/ 1838325 h 2266950"/>
                  <a:gd name="connsiteX85" fmla="*/ 4092958 w 4407866"/>
                  <a:gd name="connsiteY85" fmla="*/ 1866900 h 2266950"/>
                  <a:gd name="connsiteX86" fmla="*/ 4092958 w 4407866"/>
                  <a:gd name="connsiteY86" fmla="*/ 1914525 h 2266950"/>
                  <a:gd name="connsiteX87" fmla="*/ 4112008 w 4407866"/>
                  <a:gd name="connsiteY87" fmla="*/ 1962150 h 2266950"/>
                  <a:gd name="connsiteX88" fmla="*/ 4112008 w 4407866"/>
                  <a:gd name="connsiteY88" fmla="*/ 2019300 h 2266950"/>
                  <a:gd name="connsiteX89" fmla="*/ 4121533 w 4407866"/>
                  <a:gd name="connsiteY89" fmla="*/ 2076450 h 2266950"/>
                  <a:gd name="connsiteX90" fmla="*/ 4112008 w 4407866"/>
                  <a:gd name="connsiteY90" fmla="*/ 2114550 h 2266950"/>
                  <a:gd name="connsiteX91" fmla="*/ 4121533 w 4407866"/>
                  <a:gd name="connsiteY91" fmla="*/ 2152650 h 2266950"/>
                  <a:gd name="connsiteX92" fmla="*/ 4140583 w 4407866"/>
                  <a:gd name="connsiteY92" fmla="*/ 2209800 h 2266950"/>
                  <a:gd name="connsiteX93" fmla="*/ 4112008 w 4407866"/>
                  <a:gd name="connsiteY93" fmla="*/ 2238375 h 2266950"/>
                  <a:gd name="connsiteX94" fmla="*/ 4140583 w 4407866"/>
                  <a:gd name="connsiteY94" fmla="*/ 2266950 h 2266950"/>
                  <a:gd name="connsiteX95" fmla="*/ 4188208 w 4407866"/>
                  <a:gd name="connsiteY95" fmla="*/ 2200275 h 2266950"/>
                  <a:gd name="connsiteX96" fmla="*/ 4188208 w 4407866"/>
                  <a:gd name="connsiteY96" fmla="*/ 2133600 h 2266950"/>
                  <a:gd name="connsiteX97" fmla="*/ 4197733 w 4407866"/>
                  <a:gd name="connsiteY97" fmla="*/ 2076450 h 2266950"/>
                  <a:gd name="connsiteX98" fmla="*/ 4197733 w 4407866"/>
                  <a:gd name="connsiteY98" fmla="*/ 2028825 h 2266950"/>
                  <a:gd name="connsiteX99" fmla="*/ 4197733 w 4407866"/>
                  <a:gd name="connsiteY99" fmla="*/ 1962150 h 2266950"/>
                  <a:gd name="connsiteX100" fmla="*/ 4207258 w 4407866"/>
                  <a:gd name="connsiteY100" fmla="*/ 1905000 h 2266950"/>
                  <a:gd name="connsiteX101" fmla="*/ 4216783 w 4407866"/>
                  <a:gd name="connsiteY101" fmla="*/ 1838325 h 2266950"/>
                  <a:gd name="connsiteX102" fmla="*/ 4207258 w 4407866"/>
                  <a:gd name="connsiteY102" fmla="*/ 1781175 h 2266950"/>
                  <a:gd name="connsiteX103" fmla="*/ 4235833 w 4407866"/>
                  <a:gd name="connsiteY103" fmla="*/ 1733550 h 2266950"/>
                  <a:gd name="connsiteX104" fmla="*/ 4207258 w 4407866"/>
                  <a:gd name="connsiteY104" fmla="*/ 1695450 h 2266950"/>
                  <a:gd name="connsiteX105" fmla="*/ 4235833 w 4407866"/>
                  <a:gd name="connsiteY105" fmla="*/ 1628775 h 2266950"/>
                  <a:gd name="connsiteX106" fmla="*/ 4235833 w 4407866"/>
                  <a:gd name="connsiteY106" fmla="*/ 1562100 h 2266950"/>
                  <a:gd name="connsiteX107" fmla="*/ 4216783 w 4407866"/>
                  <a:gd name="connsiteY107" fmla="*/ 1514475 h 2266950"/>
                  <a:gd name="connsiteX108" fmla="*/ 4226308 w 4407866"/>
                  <a:gd name="connsiteY108" fmla="*/ 1457325 h 2266950"/>
                  <a:gd name="connsiteX109" fmla="*/ 4226308 w 4407866"/>
                  <a:gd name="connsiteY109" fmla="*/ 1428750 h 2266950"/>
                  <a:gd name="connsiteX110" fmla="*/ 4235833 w 4407866"/>
                  <a:gd name="connsiteY110" fmla="*/ 1362075 h 2266950"/>
                  <a:gd name="connsiteX111" fmla="*/ 4235833 w 4407866"/>
                  <a:gd name="connsiteY111" fmla="*/ 1323975 h 2266950"/>
                  <a:gd name="connsiteX112" fmla="*/ 4226308 w 4407866"/>
                  <a:gd name="connsiteY112" fmla="*/ 1257300 h 2266950"/>
                  <a:gd name="connsiteX113" fmla="*/ 4235833 w 4407866"/>
                  <a:gd name="connsiteY113" fmla="*/ 1209675 h 2266950"/>
                  <a:gd name="connsiteX114" fmla="*/ 4254883 w 4407866"/>
                  <a:gd name="connsiteY114" fmla="*/ 1143000 h 2266950"/>
                  <a:gd name="connsiteX115" fmla="*/ 4273933 w 4407866"/>
                  <a:gd name="connsiteY115" fmla="*/ 1095375 h 2266950"/>
                  <a:gd name="connsiteX116" fmla="*/ 4254883 w 4407866"/>
                  <a:gd name="connsiteY116" fmla="*/ 1057275 h 2266950"/>
                  <a:gd name="connsiteX117" fmla="*/ 4273933 w 4407866"/>
                  <a:gd name="connsiteY117" fmla="*/ 962025 h 2266950"/>
                  <a:gd name="connsiteX118" fmla="*/ 4340612 w 4407866"/>
                  <a:gd name="connsiteY118" fmla="*/ 1019175 h 2266950"/>
                  <a:gd name="connsiteX119" fmla="*/ 4340608 w 4407866"/>
                  <a:gd name="connsiteY119" fmla="*/ 809625 h 2266950"/>
                  <a:gd name="connsiteX120" fmla="*/ 4350133 w 4407866"/>
                  <a:gd name="connsiteY120" fmla="*/ 762000 h 2266950"/>
                  <a:gd name="connsiteX121" fmla="*/ 4350133 w 4407866"/>
                  <a:gd name="connsiteY121" fmla="*/ 704850 h 2266950"/>
                  <a:gd name="connsiteX122" fmla="*/ 4369183 w 4407866"/>
                  <a:gd name="connsiteY122" fmla="*/ 638175 h 2266950"/>
                  <a:gd name="connsiteX123" fmla="*/ 4359658 w 4407866"/>
                  <a:gd name="connsiteY123" fmla="*/ 590550 h 2266950"/>
                  <a:gd name="connsiteX124" fmla="*/ 4359658 w 4407866"/>
                  <a:gd name="connsiteY124" fmla="*/ 523875 h 2266950"/>
                  <a:gd name="connsiteX125" fmla="*/ 4369183 w 4407866"/>
                  <a:gd name="connsiteY125" fmla="*/ 466725 h 2266950"/>
                  <a:gd name="connsiteX126" fmla="*/ 4397758 w 4407866"/>
                  <a:gd name="connsiteY126" fmla="*/ 419100 h 2266950"/>
                  <a:gd name="connsiteX127" fmla="*/ 4378708 w 4407866"/>
                  <a:gd name="connsiteY127" fmla="*/ 371475 h 2266950"/>
                  <a:gd name="connsiteX128" fmla="*/ 4407283 w 4407866"/>
                  <a:gd name="connsiteY128" fmla="*/ 333375 h 2266950"/>
                  <a:gd name="connsiteX129" fmla="*/ 4397758 w 4407866"/>
                  <a:gd name="connsiteY129" fmla="*/ 276225 h 2266950"/>
                  <a:gd name="connsiteX0" fmla="*/ 308724 w 4407866"/>
                  <a:gd name="connsiteY0" fmla="*/ 0 h 2266950"/>
                  <a:gd name="connsiteX1" fmla="*/ 429335 w 4407866"/>
                  <a:gd name="connsiteY1" fmla="*/ 676275 h 2266950"/>
                  <a:gd name="connsiteX2" fmla="*/ 428269 w 4407866"/>
                  <a:gd name="connsiteY2" fmla="*/ 609600 h 2266950"/>
                  <a:gd name="connsiteX3" fmla="*/ 405051 w 4407866"/>
                  <a:gd name="connsiteY3" fmla="*/ 533400 h 2266950"/>
                  <a:gd name="connsiteX4" fmla="*/ 368905 w 4407866"/>
                  <a:gd name="connsiteY4" fmla="*/ 514350 h 2266950"/>
                  <a:gd name="connsiteX5" fmla="*/ 3414 w 4407866"/>
                  <a:gd name="connsiteY5" fmla="*/ 438150 h 2266950"/>
                  <a:gd name="connsiteX6" fmla="*/ 637419 w 4407866"/>
                  <a:gd name="connsiteY6" fmla="*/ 1085850 h 2266950"/>
                  <a:gd name="connsiteX7" fmla="*/ 776917 w 4407866"/>
                  <a:gd name="connsiteY7" fmla="*/ 1381125 h 2266950"/>
                  <a:gd name="connsiteX8" fmla="*/ 932732 w 4407866"/>
                  <a:gd name="connsiteY8" fmla="*/ 1295400 h 2266950"/>
                  <a:gd name="connsiteX9" fmla="*/ 1180409 w 4407866"/>
                  <a:gd name="connsiteY9" fmla="*/ 1143000 h 2266950"/>
                  <a:gd name="connsiteX10" fmla="*/ 1285197 w 4407866"/>
                  <a:gd name="connsiteY10" fmla="*/ 1133475 h 2266950"/>
                  <a:gd name="connsiteX11" fmla="*/ 1370932 w 4407866"/>
                  <a:gd name="connsiteY11" fmla="*/ 1057275 h 2266950"/>
                  <a:gd name="connsiteX12" fmla="*/ 1442263 w 4407866"/>
                  <a:gd name="connsiteY12" fmla="*/ 1076325 h 2266950"/>
                  <a:gd name="connsiteX13" fmla="*/ 1475333 w 4407866"/>
                  <a:gd name="connsiteY13" fmla="*/ 1152525 h 2266950"/>
                  <a:gd name="connsiteX14" fmla="*/ 1539997 w 4407866"/>
                  <a:gd name="connsiteY14" fmla="*/ 1019175 h 2266950"/>
                  <a:gd name="connsiteX15" fmla="*/ 1584013 w 4407866"/>
                  <a:gd name="connsiteY15" fmla="*/ 1029861 h 2266950"/>
                  <a:gd name="connsiteX16" fmla="*/ 1696296 w 4407866"/>
                  <a:gd name="connsiteY16" fmla="*/ 866775 h 2266950"/>
                  <a:gd name="connsiteX17" fmla="*/ 1830742 w 4407866"/>
                  <a:gd name="connsiteY17" fmla="*/ 752483 h 2266950"/>
                  <a:gd name="connsiteX18" fmla="*/ 2044875 w 4407866"/>
                  <a:gd name="connsiteY18" fmla="*/ 638175 h 2266950"/>
                  <a:gd name="connsiteX19" fmla="*/ 2228285 w 4407866"/>
                  <a:gd name="connsiteY19" fmla="*/ 533400 h 2266950"/>
                  <a:gd name="connsiteX20" fmla="*/ 2428334 w 4407866"/>
                  <a:gd name="connsiteY20" fmla="*/ 438150 h 2266950"/>
                  <a:gd name="connsiteX21" fmla="*/ 2502105 w 4407866"/>
                  <a:gd name="connsiteY21" fmla="*/ 447675 h 2266950"/>
                  <a:gd name="connsiteX22" fmla="*/ 2930908 w 4407866"/>
                  <a:gd name="connsiteY22" fmla="*/ 304800 h 2266950"/>
                  <a:gd name="connsiteX23" fmla="*/ 2997583 w 4407866"/>
                  <a:gd name="connsiteY23" fmla="*/ 285750 h 2266950"/>
                  <a:gd name="connsiteX24" fmla="*/ 3111883 w 4407866"/>
                  <a:gd name="connsiteY24" fmla="*/ 295275 h 2266950"/>
                  <a:gd name="connsiteX25" fmla="*/ 3130933 w 4407866"/>
                  <a:gd name="connsiteY25" fmla="*/ 323850 h 2266950"/>
                  <a:gd name="connsiteX26" fmla="*/ 3140458 w 4407866"/>
                  <a:gd name="connsiteY26" fmla="*/ 371475 h 2266950"/>
                  <a:gd name="connsiteX27" fmla="*/ 3149983 w 4407866"/>
                  <a:gd name="connsiteY27" fmla="*/ 609600 h 2266950"/>
                  <a:gd name="connsiteX28" fmla="*/ 3178558 w 4407866"/>
                  <a:gd name="connsiteY28" fmla="*/ 771525 h 2266950"/>
                  <a:gd name="connsiteX29" fmla="*/ 3188083 w 4407866"/>
                  <a:gd name="connsiteY29" fmla="*/ 800100 h 2266950"/>
                  <a:gd name="connsiteX30" fmla="*/ 3207134 w 4407866"/>
                  <a:gd name="connsiteY30" fmla="*/ 923925 h 2266950"/>
                  <a:gd name="connsiteX31" fmla="*/ 3207131 w 4407866"/>
                  <a:gd name="connsiteY31" fmla="*/ 971550 h 2266950"/>
                  <a:gd name="connsiteX32" fmla="*/ 3207132 w 4407866"/>
                  <a:gd name="connsiteY32" fmla="*/ 1019175 h 2266950"/>
                  <a:gd name="connsiteX33" fmla="*/ 3254758 w 4407866"/>
                  <a:gd name="connsiteY33" fmla="*/ 1000125 h 2266950"/>
                  <a:gd name="connsiteX34" fmla="*/ 3264283 w 4407866"/>
                  <a:gd name="connsiteY34" fmla="*/ 1152525 h 2266950"/>
                  <a:gd name="connsiteX35" fmla="*/ 3273808 w 4407866"/>
                  <a:gd name="connsiteY35" fmla="*/ 1181100 h 2266950"/>
                  <a:gd name="connsiteX36" fmla="*/ 3264283 w 4407866"/>
                  <a:gd name="connsiteY36" fmla="*/ 1228725 h 2266950"/>
                  <a:gd name="connsiteX37" fmla="*/ 3283333 w 4407866"/>
                  <a:gd name="connsiteY37" fmla="*/ 1276350 h 2266950"/>
                  <a:gd name="connsiteX38" fmla="*/ 3283333 w 4407866"/>
                  <a:gd name="connsiteY38" fmla="*/ 1304925 h 2266950"/>
                  <a:gd name="connsiteX39" fmla="*/ 3292858 w 4407866"/>
                  <a:gd name="connsiteY39" fmla="*/ 1352550 h 2266950"/>
                  <a:gd name="connsiteX40" fmla="*/ 3292858 w 4407866"/>
                  <a:gd name="connsiteY40" fmla="*/ 1400175 h 2266950"/>
                  <a:gd name="connsiteX41" fmla="*/ 3302383 w 4407866"/>
                  <a:gd name="connsiteY41" fmla="*/ 1438275 h 2266950"/>
                  <a:gd name="connsiteX42" fmla="*/ 3292858 w 4407866"/>
                  <a:gd name="connsiteY42" fmla="*/ 1457325 h 2266950"/>
                  <a:gd name="connsiteX43" fmla="*/ 3311908 w 4407866"/>
                  <a:gd name="connsiteY43" fmla="*/ 1495425 h 2266950"/>
                  <a:gd name="connsiteX44" fmla="*/ 3311908 w 4407866"/>
                  <a:gd name="connsiteY44" fmla="*/ 1543050 h 2266950"/>
                  <a:gd name="connsiteX45" fmla="*/ 3330958 w 4407866"/>
                  <a:gd name="connsiteY45" fmla="*/ 1590675 h 2266950"/>
                  <a:gd name="connsiteX46" fmla="*/ 3330958 w 4407866"/>
                  <a:gd name="connsiteY46" fmla="*/ 1638300 h 2266950"/>
                  <a:gd name="connsiteX47" fmla="*/ 3369058 w 4407866"/>
                  <a:gd name="connsiteY47" fmla="*/ 1676400 h 2266950"/>
                  <a:gd name="connsiteX48" fmla="*/ 3397633 w 4407866"/>
                  <a:gd name="connsiteY48" fmla="*/ 1638300 h 2266950"/>
                  <a:gd name="connsiteX49" fmla="*/ 3407158 w 4407866"/>
                  <a:gd name="connsiteY49" fmla="*/ 1590675 h 2266950"/>
                  <a:gd name="connsiteX50" fmla="*/ 3426208 w 4407866"/>
                  <a:gd name="connsiteY50" fmla="*/ 1533525 h 2266950"/>
                  <a:gd name="connsiteX51" fmla="*/ 3426208 w 4407866"/>
                  <a:gd name="connsiteY51" fmla="*/ 1495425 h 2266950"/>
                  <a:gd name="connsiteX52" fmla="*/ 3445258 w 4407866"/>
                  <a:gd name="connsiteY52" fmla="*/ 1428750 h 2266950"/>
                  <a:gd name="connsiteX53" fmla="*/ 3435733 w 4407866"/>
                  <a:gd name="connsiteY53" fmla="*/ 1362075 h 2266950"/>
                  <a:gd name="connsiteX54" fmla="*/ 3445258 w 4407866"/>
                  <a:gd name="connsiteY54" fmla="*/ 1333500 h 2266950"/>
                  <a:gd name="connsiteX55" fmla="*/ 3464308 w 4407866"/>
                  <a:gd name="connsiteY55" fmla="*/ 1266825 h 2266950"/>
                  <a:gd name="connsiteX56" fmla="*/ 3473833 w 4407866"/>
                  <a:gd name="connsiteY56" fmla="*/ 1219200 h 2266950"/>
                  <a:gd name="connsiteX57" fmla="*/ 3483358 w 4407866"/>
                  <a:gd name="connsiteY57" fmla="*/ 1171575 h 2266950"/>
                  <a:gd name="connsiteX58" fmla="*/ 3502408 w 4407866"/>
                  <a:gd name="connsiteY58" fmla="*/ 1123950 h 2266950"/>
                  <a:gd name="connsiteX59" fmla="*/ 3550033 w 4407866"/>
                  <a:gd name="connsiteY59" fmla="*/ 1181100 h 2266950"/>
                  <a:gd name="connsiteX60" fmla="*/ 3550033 w 4407866"/>
                  <a:gd name="connsiteY60" fmla="*/ 1228725 h 2266950"/>
                  <a:gd name="connsiteX61" fmla="*/ 3616711 w 4407866"/>
                  <a:gd name="connsiteY61" fmla="*/ 1323975 h 2266950"/>
                  <a:gd name="connsiteX62" fmla="*/ 3683385 w 4407866"/>
                  <a:gd name="connsiteY62" fmla="*/ 1238250 h 2266950"/>
                  <a:gd name="connsiteX63" fmla="*/ 3711958 w 4407866"/>
                  <a:gd name="connsiteY63" fmla="*/ 1295400 h 2266950"/>
                  <a:gd name="connsiteX64" fmla="*/ 3721483 w 4407866"/>
                  <a:gd name="connsiteY64" fmla="*/ 1095375 h 2266950"/>
                  <a:gd name="connsiteX65" fmla="*/ 3769108 w 4407866"/>
                  <a:gd name="connsiteY65" fmla="*/ 1038225 h 2266950"/>
                  <a:gd name="connsiteX66" fmla="*/ 3826258 w 4407866"/>
                  <a:gd name="connsiteY66" fmla="*/ 1038225 h 2266950"/>
                  <a:gd name="connsiteX67" fmla="*/ 3883408 w 4407866"/>
                  <a:gd name="connsiteY67" fmla="*/ 1047750 h 2266950"/>
                  <a:gd name="connsiteX68" fmla="*/ 3940559 w 4407866"/>
                  <a:gd name="connsiteY68" fmla="*/ 1066800 h 2266950"/>
                  <a:gd name="connsiteX69" fmla="*/ 3950083 w 4407866"/>
                  <a:gd name="connsiteY69" fmla="*/ 1133475 h 2266950"/>
                  <a:gd name="connsiteX70" fmla="*/ 3969133 w 4407866"/>
                  <a:gd name="connsiteY70" fmla="*/ 1190625 h 2266950"/>
                  <a:gd name="connsiteX71" fmla="*/ 3988183 w 4407866"/>
                  <a:gd name="connsiteY71" fmla="*/ 1247775 h 2266950"/>
                  <a:gd name="connsiteX72" fmla="*/ 4007233 w 4407866"/>
                  <a:gd name="connsiteY72" fmla="*/ 1304925 h 2266950"/>
                  <a:gd name="connsiteX73" fmla="*/ 3997708 w 4407866"/>
                  <a:gd name="connsiteY73" fmla="*/ 1333500 h 2266950"/>
                  <a:gd name="connsiteX74" fmla="*/ 4026283 w 4407866"/>
                  <a:gd name="connsiteY74" fmla="*/ 1390650 h 2266950"/>
                  <a:gd name="connsiteX75" fmla="*/ 4026283 w 4407866"/>
                  <a:gd name="connsiteY75" fmla="*/ 1438275 h 2266950"/>
                  <a:gd name="connsiteX76" fmla="*/ 4026283 w 4407866"/>
                  <a:gd name="connsiteY76" fmla="*/ 1485900 h 2266950"/>
                  <a:gd name="connsiteX77" fmla="*/ 4007233 w 4407866"/>
                  <a:gd name="connsiteY77" fmla="*/ 1514475 h 2266950"/>
                  <a:gd name="connsiteX78" fmla="*/ 4016758 w 4407866"/>
                  <a:gd name="connsiteY78" fmla="*/ 1552575 h 2266950"/>
                  <a:gd name="connsiteX79" fmla="*/ 4026283 w 4407866"/>
                  <a:gd name="connsiteY79" fmla="*/ 1609725 h 2266950"/>
                  <a:gd name="connsiteX80" fmla="*/ 4045333 w 4407866"/>
                  <a:gd name="connsiteY80" fmla="*/ 1666875 h 2266950"/>
                  <a:gd name="connsiteX81" fmla="*/ 4045333 w 4407866"/>
                  <a:gd name="connsiteY81" fmla="*/ 1724025 h 2266950"/>
                  <a:gd name="connsiteX82" fmla="*/ 4064383 w 4407866"/>
                  <a:gd name="connsiteY82" fmla="*/ 1781175 h 2266950"/>
                  <a:gd name="connsiteX83" fmla="*/ 4083433 w 4407866"/>
                  <a:gd name="connsiteY83" fmla="*/ 1838325 h 2266950"/>
                  <a:gd name="connsiteX84" fmla="*/ 4092958 w 4407866"/>
                  <a:gd name="connsiteY84" fmla="*/ 1866900 h 2266950"/>
                  <a:gd name="connsiteX85" fmla="*/ 4092958 w 4407866"/>
                  <a:gd name="connsiteY85" fmla="*/ 1914525 h 2266950"/>
                  <a:gd name="connsiteX86" fmla="*/ 4112008 w 4407866"/>
                  <a:gd name="connsiteY86" fmla="*/ 1962150 h 2266950"/>
                  <a:gd name="connsiteX87" fmla="*/ 4112008 w 4407866"/>
                  <a:gd name="connsiteY87" fmla="*/ 2019300 h 2266950"/>
                  <a:gd name="connsiteX88" fmla="*/ 4121533 w 4407866"/>
                  <a:gd name="connsiteY88" fmla="*/ 2076450 h 2266950"/>
                  <a:gd name="connsiteX89" fmla="*/ 4112008 w 4407866"/>
                  <a:gd name="connsiteY89" fmla="*/ 2114550 h 2266950"/>
                  <a:gd name="connsiteX90" fmla="*/ 4121533 w 4407866"/>
                  <a:gd name="connsiteY90" fmla="*/ 2152650 h 2266950"/>
                  <a:gd name="connsiteX91" fmla="*/ 4140583 w 4407866"/>
                  <a:gd name="connsiteY91" fmla="*/ 2209800 h 2266950"/>
                  <a:gd name="connsiteX92" fmla="*/ 4112008 w 4407866"/>
                  <a:gd name="connsiteY92" fmla="*/ 2238375 h 2266950"/>
                  <a:gd name="connsiteX93" fmla="*/ 4140583 w 4407866"/>
                  <a:gd name="connsiteY93" fmla="*/ 2266950 h 2266950"/>
                  <a:gd name="connsiteX94" fmla="*/ 4188208 w 4407866"/>
                  <a:gd name="connsiteY94" fmla="*/ 2200275 h 2266950"/>
                  <a:gd name="connsiteX95" fmla="*/ 4188208 w 4407866"/>
                  <a:gd name="connsiteY95" fmla="*/ 2133600 h 2266950"/>
                  <a:gd name="connsiteX96" fmla="*/ 4197733 w 4407866"/>
                  <a:gd name="connsiteY96" fmla="*/ 2076450 h 2266950"/>
                  <a:gd name="connsiteX97" fmla="*/ 4197733 w 4407866"/>
                  <a:gd name="connsiteY97" fmla="*/ 2028825 h 2266950"/>
                  <a:gd name="connsiteX98" fmla="*/ 4197733 w 4407866"/>
                  <a:gd name="connsiteY98" fmla="*/ 1962150 h 2266950"/>
                  <a:gd name="connsiteX99" fmla="*/ 4207258 w 4407866"/>
                  <a:gd name="connsiteY99" fmla="*/ 1905000 h 2266950"/>
                  <a:gd name="connsiteX100" fmla="*/ 4216783 w 4407866"/>
                  <a:gd name="connsiteY100" fmla="*/ 1838325 h 2266950"/>
                  <a:gd name="connsiteX101" fmla="*/ 4207258 w 4407866"/>
                  <a:gd name="connsiteY101" fmla="*/ 1781175 h 2266950"/>
                  <a:gd name="connsiteX102" fmla="*/ 4235833 w 4407866"/>
                  <a:gd name="connsiteY102" fmla="*/ 1733550 h 2266950"/>
                  <a:gd name="connsiteX103" fmla="*/ 4207258 w 4407866"/>
                  <a:gd name="connsiteY103" fmla="*/ 1695450 h 2266950"/>
                  <a:gd name="connsiteX104" fmla="*/ 4235833 w 4407866"/>
                  <a:gd name="connsiteY104" fmla="*/ 1628775 h 2266950"/>
                  <a:gd name="connsiteX105" fmla="*/ 4235833 w 4407866"/>
                  <a:gd name="connsiteY105" fmla="*/ 1562100 h 2266950"/>
                  <a:gd name="connsiteX106" fmla="*/ 4216783 w 4407866"/>
                  <a:gd name="connsiteY106" fmla="*/ 1514475 h 2266950"/>
                  <a:gd name="connsiteX107" fmla="*/ 4226308 w 4407866"/>
                  <a:gd name="connsiteY107" fmla="*/ 1457325 h 2266950"/>
                  <a:gd name="connsiteX108" fmla="*/ 4226308 w 4407866"/>
                  <a:gd name="connsiteY108" fmla="*/ 1428750 h 2266950"/>
                  <a:gd name="connsiteX109" fmla="*/ 4235833 w 4407866"/>
                  <a:gd name="connsiteY109" fmla="*/ 1362075 h 2266950"/>
                  <a:gd name="connsiteX110" fmla="*/ 4235833 w 4407866"/>
                  <a:gd name="connsiteY110" fmla="*/ 1323975 h 2266950"/>
                  <a:gd name="connsiteX111" fmla="*/ 4226308 w 4407866"/>
                  <a:gd name="connsiteY111" fmla="*/ 1257300 h 2266950"/>
                  <a:gd name="connsiteX112" fmla="*/ 4235833 w 4407866"/>
                  <a:gd name="connsiteY112" fmla="*/ 1209675 h 2266950"/>
                  <a:gd name="connsiteX113" fmla="*/ 4254883 w 4407866"/>
                  <a:gd name="connsiteY113" fmla="*/ 1143000 h 2266950"/>
                  <a:gd name="connsiteX114" fmla="*/ 4273933 w 4407866"/>
                  <a:gd name="connsiteY114" fmla="*/ 1095375 h 2266950"/>
                  <a:gd name="connsiteX115" fmla="*/ 4254883 w 4407866"/>
                  <a:gd name="connsiteY115" fmla="*/ 1057275 h 2266950"/>
                  <a:gd name="connsiteX116" fmla="*/ 4273933 w 4407866"/>
                  <a:gd name="connsiteY116" fmla="*/ 962025 h 2266950"/>
                  <a:gd name="connsiteX117" fmla="*/ 4340612 w 4407866"/>
                  <a:gd name="connsiteY117" fmla="*/ 1019175 h 2266950"/>
                  <a:gd name="connsiteX118" fmla="*/ 4340608 w 4407866"/>
                  <a:gd name="connsiteY118" fmla="*/ 809625 h 2266950"/>
                  <a:gd name="connsiteX119" fmla="*/ 4350133 w 4407866"/>
                  <a:gd name="connsiteY119" fmla="*/ 762000 h 2266950"/>
                  <a:gd name="connsiteX120" fmla="*/ 4350133 w 4407866"/>
                  <a:gd name="connsiteY120" fmla="*/ 704850 h 2266950"/>
                  <a:gd name="connsiteX121" fmla="*/ 4369183 w 4407866"/>
                  <a:gd name="connsiteY121" fmla="*/ 638175 h 2266950"/>
                  <a:gd name="connsiteX122" fmla="*/ 4359658 w 4407866"/>
                  <a:gd name="connsiteY122" fmla="*/ 590550 h 2266950"/>
                  <a:gd name="connsiteX123" fmla="*/ 4359658 w 4407866"/>
                  <a:gd name="connsiteY123" fmla="*/ 523875 h 2266950"/>
                  <a:gd name="connsiteX124" fmla="*/ 4369183 w 4407866"/>
                  <a:gd name="connsiteY124" fmla="*/ 466725 h 2266950"/>
                  <a:gd name="connsiteX125" fmla="*/ 4397758 w 4407866"/>
                  <a:gd name="connsiteY125" fmla="*/ 419100 h 2266950"/>
                  <a:gd name="connsiteX126" fmla="*/ 4378708 w 4407866"/>
                  <a:gd name="connsiteY126" fmla="*/ 371475 h 2266950"/>
                  <a:gd name="connsiteX127" fmla="*/ 4407283 w 4407866"/>
                  <a:gd name="connsiteY127" fmla="*/ 333375 h 2266950"/>
                  <a:gd name="connsiteX128" fmla="*/ 4397758 w 4407866"/>
                  <a:gd name="connsiteY128" fmla="*/ 276225 h 2266950"/>
                  <a:gd name="connsiteX0" fmla="*/ 308724 w 4407866"/>
                  <a:gd name="connsiteY0" fmla="*/ 0 h 2266950"/>
                  <a:gd name="connsiteX1" fmla="*/ 428269 w 4407866"/>
                  <a:gd name="connsiteY1" fmla="*/ 609600 h 2266950"/>
                  <a:gd name="connsiteX2" fmla="*/ 405051 w 4407866"/>
                  <a:gd name="connsiteY2" fmla="*/ 533400 h 2266950"/>
                  <a:gd name="connsiteX3" fmla="*/ 368905 w 4407866"/>
                  <a:gd name="connsiteY3" fmla="*/ 514350 h 2266950"/>
                  <a:gd name="connsiteX4" fmla="*/ 3414 w 4407866"/>
                  <a:gd name="connsiteY4" fmla="*/ 438150 h 2266950"/>
                  <a:gd name="connsiteX5" fmla="*/ 637419 w 4407866"/>
                  <a:gd name="connsiteY5" fmla="*/ 1085850 h 2266950"/>
                  <a:gd name="connsiteX6" fmla="*/ 776917 w 4407866"/>
                  <a:gd name="connsiteY6" fmla="*/ 1381125 h 2266950"/>
                  <a:gd name="connsiteX7" fmla="*/ 932732 w 4407866"/>
                  <a:gd name="connsiteY7" fmla="*/ 1295400 h 2266950"/>
                  <a:gd name="connsiteX8" fmla="*/ 1180409 w 4407866"/>
                  <a:gd name="connsiteY8" fmla="*/ 1143000 h 2266950"/>
                  <a:gd name="connsiteX9" fmla="*/ 1285197 w 4407866"/>
                  <a:gd name="connsiteY9" fmla="*/ 1133475 h 2266950"/>
                  <a:gd name="connsiteX10" fmla="*/ 1370932 w 4407866"/>
                  <a:gd name="connsiteY10" fmla="*/ 1057275 h 2266950"/>
                  <a:gd name="connsiteX11" fmla="*/ 1442263 w 4407866"/>
                  <a:gd name="connsiteY11" fmla="*/ 1076325 h 2266950"/>
                  <a:gd name="connsiteX12" fmla="*/ 1475333 w 4407866"/>
                  <a:gd name="connsiteY12" fmla="*/ 1152525 h 2266950"/>
                  <a:gd name="connsiteX13" fmla="*/ 1539997 w 4407866"/>
                  <a:gd name="connsiteY13" fmla="*/ 1019175 h 2266950"/>
                  <a:gd name="connsiteX14" fmla="*/ 1584013 w 4407866"/>
                  <a:gd name="connsiteY14" fmla="*/ 1029861 h 2266950"/>
                  <a:gd name="connsiteX15" fmla="*/ 1696296 w 4407866"/>
                  <a:gd name="connsiteY15" fmla="*/ 866775 h 2266950"/>
                  <a:gd name="connsiteX16" fmla="*/ 1830742 w 4407866"/>
                  <a:gd name="connsiteY16" fmla="*/ 752483 h 2266950"/>
                  <a:gd name="connsiteX17" fmla="*/ 2044875 w 4407866"/>
                  <a:gd name="connsiteY17" fmla="*/ 638175 h 2266950"/>
                  <a:gd name="connsiteX18" fmla="*/ 2228285 w 4407866"/>
                  <a:gd name="connsiteY18" fmla="*/ 533400 h 2266950"/>
                  <a:gd name="connsiteX19" fmla="*/ 2428334 w 4407866"/>
                  <a:gd name="connsiteY19" fmla="*/ 438150 h 2266950"/>
                  <a:gd name="connsiteX20" fmla="*/ 2502105 w 4407866"/>
                  <a:gd name="connsiteY20" fmla="*/ 447675 h 2266950"/>
                  <a:gd name="connsiteX21" fmla="*/ 2930908 w 4407866"/>
                  <a:gd name="connsiteY21" fmla="*/ 304800 h 2266950"/>
                  <a:gd name="connsiteX22" fmla="*/ 2997583 w 4407866"/>
                  <a:gd name="connsiteY22" fmla="*/ 285750 h 2266950"/>
                  <a:gd name="connsiteX23" fmla="*/ 3111883 w 4407866"/>
                  <a:gd name="connsiteY23" fmla="*/ 295275 h 2266950"/>
                  <a:gd name="connsiteX24" fmla="*/ 3130933 w 4407866"/>
                  <a:gd name="connsiteY24" fmla="*/ 323850 h 2266950"/>
                  <a:gd name="connsiteX25" fmla="*/ 3140458 w 4407866"/>
                  <a:gd name="connsiteY25" fmla="*/ 371475 h 2266950"/>
                  <a:gd name="connsiteX26" fmla="*/ 3149983 w 4407866"/>
                  <a:gd name="connsiteY26" fmla="*/ 609600 h 2266950"/>
                  <a:gd name="connsiteX27" fmla="*/ 3178558 w 4407866"/>
                  <a:gd name="connsiteY27" fmla="*/ 771525 h 2266950"/>
                  <a:gd name="connsiteX28" fmla="*/ 3188083 w 4407866"/>
                  <a:gd name="connsiteY28" fmla="*/ 800100 h 2266950"/>
                  <a:gd name="connsiteX29" fmla="*/ 3207134 w 4407866"/>
                  <a:gd name="connsiteY29" fmla="*/ 923925 h 2266950"/>
                  <a:gd name="connsiteX30" fmla="*/ 3207131 w 4407866"/>
                  <a:gd name="connsiteY30" fmla="*/ 971550 h 2266950"/>
                  <a:gd name="connsiteX31" fmla="*/ 3207132 w 4407866"/>
                  <a:gd name="connsiteY31" fmla="*/ 1019175 h 2266950"/>
                  <a:gd name="connsiteX32" fmla="*/ 3254758 w 4407866"/>
                  <a:gd name="connsiteY32" fmla="*/ 1000125 h 2266950"/>
                  <a:gd name="connsiteX33" fmla="*/ 3264283 w 4407866"/>
                  <a:gd name="connsiteY33" fmla="*/ 1152525 h 2266950"/>
                  <a:gd name="connsiteX34" fmla="*/ 3273808 w 4407866"/>
                  <a:gd name="connsiteY34" fmla="*/ 1181100 h 2266950"/>
                  <a:gd name="connsiteX35" fmla="*/ 3264283 w 4407866"/>
                  <a:gd name="connsiteY35" fmla="*/ 1228725 h 2266950"/>
                  <a:gd name="connsiteX36" fmla="*/ 3283333 w 4407866"/>
                  <a:gd name="connsiteY36" fmla="*/ 1276350 h 2266950"/>
                  <a:gd name="connsiteX37" fmla="*/ 3283333 w 4407866"/>
                  <a:gd name="connsiteY37" fmla="*/ 1304925 h 2266950"/>
                  <a:gd name="connsiteX38" fmla="*/ 3292858 w 4407866"/>
                  <a:gd name="connsiteY38" fmla="*/ 1352550 h 2266950"/>
                  <a:gd name="connsiteX39" fmla="*/ 3292858 w 4407866"/>
                  <a:gd name="connsiteY39" fmla="*/ 1400175 h 2266950"/>
                  <a:gd name="connsiteX40" fmla="*/ 3302383 w 4407866"/>
                  <a:gd name="connsiteY40" fmla="*/ 1438275 h 2266950"/>
                  <a:gd name="connsiteX41" fmla="*/ 3292858 w 4407866"/>
                  <a:gd name="connsiteY41" fmla="*/ 1457325 h 2266950"/>
                  <a:gd name="connsiteX42" fmla="*/ 3311908 w 4407866"/>
                  <a:gd name="connsiteY42" fmla="*/ 1495425 h 2266950"/>
                  <a:gd name="connsiteX43" fmla="*/ 3311908 w 4407866"/>
                  <a:gd name="connsiteY43" fmla="*/ 1543050 h 2266950"/>
                  <a:gd name="connsiteX44" fmla="*/ 3330958 w 4407866"/>
                  <a:gd name="connsiteY44" fmla="*/ 1590675 h 2266950"/>
                  <a:gd name="connsiteX45" fmla="*/ 3330958 w 4407866"/>
                  <a:gd name="connsiteY45" fmla="*/ 1638300 h 2266950"/>
                  <a:gd name="connsiteX46" fmla="*/ 3369058 w 4407866"/>
                  <a:gd name="connsiteY46" fmla="*/ 1676400 h 2266950"/>
                  <a:gd name="connsiteX47" fmla="*/ 3397633 w 4407866"/>
                  <a:gd name="connsiteY47" fmla="*/ 1638300 h 2266950"/>
                  <a:gd name="connsiteX48" fmla="*/ 3407158 w 4407866"/>
                  <a:gd name="connsiteY48" fmla="*/ 1590675 h 2266950"/>
                  <a:gd name="connsiteX49" fmla="*/ 3426208 w 4407866"/>
                  <a:gd name="connsiteY49" fmla="*/ 1533525 h 2266950"/>
                  <a:gd name="connsiteX50" fmla="*/ 3426208 w 4407866"/>
                  <a:gd name="connsiteY50" fmla="*/ 1495425 h 2266950"/>
                  <a:gd name="connsiteX51" fmla="*/ 3445258 w 4407866"/>
                  <a:gd name="connsiteY51" fmla="*/ 1428750 h 2266950"/>
                  <a:gd name="connsiteX52" fmla="*/ 3435733 w 4407866"/>
                  <a:gd name="connsiteY52" fmla="*/ 1362075 h 2266950"/>
                  <a:gd name="connsiteX53" fmla="*/ 3445258 w 4407866"/>
                  <a:gd name="connsiteY53" fmla="*/ 1333500 h 2266950"/>
                  <a:gd name="connsiteX54" fmla="*/ 3464308 w 4407866"/>
                  <a:gd name="connsiteY54" fmla="*/ 1266825 h 2266950"/>
                  <a:gd name="connsiteX55" fmla="*/ 3473833 w 4407866"/>
                  <a:gd name="connsiteY55" fmla="*/ 1219200 h 2266950"/>
                  <a:gd name="connsiteX56" fmla="*/ 3483358 w 4407866"/>
                  <a:gd name="connsiteY56" fmla="*/ 1171575 h 2266950"/>
                  <a:gd name="connsiteX57" fmla="*/ 3502408 w 4407866"/>
                  <a:gd name="connsiteY57" fmla="*/ 1123950 h 2266950"/>
                  <a:gd name="connsiteX58" fmla="*/ 3550033 w 4407866"/>
                  <a:gd name="connsiteY58" fmla="*/ 1181100 h 2266950"/>
                  <a:gd name="connsiteX59" fmla="*/ 3550033 w 4407866"/>
                  <a:gd name="connsiteY59" fmla="*/ 1228725 h 2266950"/>
                  <a:gd name="connsiteX60" fmla="*/ 3616711 w 4407866"/>
                  <a:gd name="connsiteY60" fmla="*/ 1323975 h 2266950"/>
                  <a:gd name="connsiteX61" fmla="*/ 3683385 w 4407866"/>
                  <a:gd name="connsiteY61" fmla="*/ 1238250 h 2266950"/>
                  <a:gd name="connsiteX62" fmla="*/ 3711958 w 4407866"/>
                  <a:gd name="connsiteY62" fmla="*/ 1295400 h 2266950"/>
                  <a:gd name="connsiteX63" fmla="*/ 3721483 w 4407866"/>
                  <a:gd name="connsiteY63" fmla="*/ 1095375 h 2266950"/>
                  <a:gd name="connsiteX64" fmla="*/ 3769108 w 4407866"/>
                  <a:gd name="connsiteY64" fmla="*/ 1038225 h 2266950"/>
                  <a:gd name="connsiteX65" fmla="*/ 3826258 w 4407866"/>
                  <a:gd name="connsiteY65" fmla="*/ 1038225 h 2266950"/>
                  <a:gd name="connsiteX66" fmla="*/ 3883408 w 4407866"/>
                  <a:gd name="connsiteY66" fmla="*/ 1047750 h 2266950"/>
                  <a:gd name="connsiteX67" fmla="*/ 3940559 w 4407866"/>
                  <a:gd name="connsiteY67" fmla="*/ 1066800 h 2266950"/>
                  <a:gd name="connsiteX68" fmla="*/ 3950083 w 4407866"/>
                  <a:gd name="connsiteY68" fmla="*/ 1133475 h 2266950"/>
                  <a:gd name="connsiteX69" fmla="*/ 3969133 w 4407866"/>
                  <a:gd name="connsiteY69" fmla="*/ 1190625 h 2266950"/>
                  <a:gd name="connsiteX70" fmla="*/ 3988183 w 4407866"/>
                  <a:gd name="connsiteY70" fmla="*/ 1247775 h 2266950"/>
                  <a:gd name="connsiteX71" fmla="*/ 4007233 w 4407866"/>
                  <a:gd name="connsiteY71" fmla="*/ 1304925 h 2266950"/>
                  <a:gd name="connsiteX72" fmla="*/ 3997708 w 4407866"/>
                  <a:gd name="connsiteY72" fmla="*/ 1333500 h 2266950"/>
                  <a:gd name="connsiteX73" fmla="*/ 4026283 w 4407866"/>
                  <a:gd name="connsiteY73" fmla="*/ 1390650 h 2266950"/>
                  <a:gd name="connsiteX74" fmla="*/ 4026283 w 4407866"/>
                  <a:gd name="connsiteY74" fmla="*/ 1438275 h 2266950"/>
                  <a:gd name="connsiteX75" fmla="*/ 4026283 w 4407866"/>
                  <a:gd name="connsiteY75" fmla="*/ 1485900 h 2266950"/>
                  <a:gd name="connsiteX76" fmla="*/ 4007233 w 4407866"/>
                  <a:gd name="connsiteY76" fmla="*/ 1514475 h 2266950"/>
                  <a:gd name="connsiteX77" fmla="*/ 4016758 w 4407866"/>
                  <a:gd name="connsiteY77" fmla="*/ 1552575 h 2266950"/>
                  <a:gd name="connsiteX78" fmla="*/ 4026283 w 4407866"/>
                  <a:gd name="connsiteY78" fmla="*/ 1609725 h 2266950"/>
                  <a:gd name="connsiteX79" fmla="*/ 4045333 w 4407866"/>
                  <a:gd name="connsiteY79" fmla="*/ 1666875 h 2266950"/>
                  <a:gd name="connsiteX80" fmla="*/ 4045333 w 4407866"/>
                  <a:gd name="connsiteY80" fmla="*/ 1724025 h 2266950"/>
                  <a:gd name="connsiteX81" fmla="*/ 4064383 w 4407866"/>
                  <a:gd name="connsiteY81" fmla="*/ 1781175 h 2266950"/>
                  <a:gd name="connsiteX82" fmla="*/ 4083433 w 4407866"/>
                  <a:gd name="connsiteY82" fmla="*/ 1838325 h 2266950"/>
                  <a:gd name="connsiteX83" fmla="*/ 4092958 w 4407866"/>
                  <a:gd name="connsiteY83" fmla="*/ 1866900 h 2266950"/>
                  <a:gd name="connsiteX84" fmla="*/ 4092958 w 4407866"/>
                  <a:gd name="connsiteY84" fmla="*/ 1914525 h 2266950"/>
                  <a:gd name="connsiteX85" fmla="*/ 4112008 w 4407866"/>
                  <a:gd name="connsiteY85" fmla="*/ 1962150 h 2266950"/>
                  <a:gd name="connsiteX86" fmla="*/ 4112008 w 4407866"/>
                  <a:gd name="connsiteY86" fmla="*/ 2019300 h 2266950"/>
                  <a:gd name="connsiteX87" fmla="*/ 4121533 w 4407866"/>
                  <a:gd name="connsiteY87" fmla="*/ 2076450 h 2266950"/>
                  <a:gd name="connsiteX88" fmla="*/ 4112008 w 4407866"/>
                  <a:gd name="connsiteY88" fmla="*/ 2114550 h 2266950"/>
                  <a:gd name="connsiteX89" fmla="*/ 4121533 w 4407866"/>
                  <a:gd name="connsiteY89" fmla="*/ 2152650 h 2266950"/>
                  <a:gd name="connsiteX90" fmla="*/ 4140583 w 4407866"/>
                  <a:gd name="connsiteY90" fmla="*/ 2209800 h 2266950"/>
                  <a:gd name="connsiteX91" fmla="*/ 4112008 w 4407866"/>
                  <a:gd name="connsiteY91" fmla="*/ 2238375 h 2266950"/>
                  <a:gd name="connsiteX92" fmla="*/ 4140583 w 4407866"/>
                  <a:gd name="connsiteY92" fmla="*/ 2266950 h 2266950"/>
                  <a:gd name="connsiteX93" fmla="*/ 4188208 w 4407866"/>
                  <a:gd name="connsiteY93" fmla="*/ 2200275 h 2266950"/>
                  <a:gd name="connsiteX94" fmla="*/ 4188208 w 4407866"/>
                  <a:gd name="connsiteY94" fmla="*/ 2133600 h 2266950"/>
                  <a:gd name="connsiteX95" fmla="*/ 4197733 w 4407866"/>
                  <a:gd name="connsiteY95" fmla="*/ 2076450 h 2266950"/>
                  <a:gd name="connsiteX96" fmla="*/ 4197733 w 4407866"/>
                  <a:gd name="connsiteY96" fmla="*/ 2028825 h 2266950"/>
                  <a:gd name="connsiteX97" fmla="*/ 4197733 w 4407866"/>
                  <a:gd name="connsiteY97" fmla="*/ 1962150 h 2266950"/>
                  <a:gd name="connsiteX98" fmla="*/ 4207258 w 4407866"/>
                  <a:gd name="connsiteY98" fmla="*/ 1905000 h 2266950"/>
                  <a:gd name="connsiteX99" fmla="*/ 4216783 w 4407866"/>
                  <a:gd name="connsiteY99" fmla="*/ 1838325 h 2266950"/>
                  <a:gd name="connsiteX100" fmla="*/ 4207258 w 4407866"/>
                  <a:gd name="connsiteY100" fmla="*/ 1781175 h 2266950"/>
                  <a:gd name="connsiteX101" fmla="*/ 4235833 w 4407866"/>
                  <a:gd name="connsiteY101" fmla="*/ 1733550 h 2266950"/>
                  <a:gd name="connsiteX102" fmla="*/ 4207258 w 4407866"/>
                  <a:gd name="connsiteY102" fmla="*/ 1695450 h 2266950"/>
                  <a:gd name="connsiteX103" fmla="*/ 4235833 w 4407866"/>
                  <a:gd name="connsiteY103" fmla="*/ 1628775 h 2266950"/>
                  <a:gd name="connsiteX104" fmla="*/ 4235833 w 4407866"/>
                  <a:gd name="connsiteY104" fmla="*/ 1562100 h 2266950"/>
                  <a:gd name="connsiteX105" fmla="*/ 4216783 w 4407866"/>
                  <a:gd name="connsiteY105" fmla="*/ 1514475 h 2266950"/>
                  <a:gd name="connsiteX106" fmla="*/ 4226308 w 4407866"/>
                  <a:gd name="connsiteY106" fmla="*/ 1457325 h 2266950"/>
                  <a:gd name="connsiteX107" fmla="*/ 4226308 w 4407866"/>
                  <a:gd name="connsiteY107" fmla="*/ 1428750 h 2266950"/>
                  <a:gd name="connsiteX108" fmla="*/ 4235833 w 4407866"/>
                  <a:gd name="connsiteY108" fmla="*/ 1362075 h 2266950"/>
                  <a:gd name="connsiteX109" fmla="*/ 4235833 w 4407866"/>
                  <a:gd name="connsiteY109" fmla="*/ 1323975 h 2266950"/>
                  <a:gd name="connsiteX110" fmla="*/ 4226308 w 4407866"/>
                  <a:gd name="connsiteY110" fmla="*/ 1257300 h 2266950"/>
                  <a:gd name="connsiteX111" fmla="*/ 4235833 w 4407866"/>
                  <a:gd name="connsiteY111" fmla="*/ 1209675 h 2266950"/>
                  <a:gd name="connsiteX112" fmla="*/ 4254883 w 4407866"/>
                  <a:gd name="connsiteY112" fmla="*/ 1143000 h 2266950"/>
                  <a:gd name="connsiteX113" fmla="*/ 4273933 w 4407866"/>
                  <a:gd name="connsiteY113" fmla="*/ 1095375 h 2266950"/>
                  <a:gd name="connsiteX114" fmla="*/ 4254883 w 4407866"/>
                  <a:gd name="connsiteY114" fmla="*/ 1057275 h 2266950"/>
                  <a:gd name="connsiteX115" fmla="*/ 4273933 w 4407866"/>
                  <a:gd name="connsiteY115" fmla="*/ 962025 h 2266950"/>
                  <a:gd name="connsiteX116" fmla="*/ 4340612 w 4407866"/>
                  <a:gd name="connsiteY116" fmla="*/ 1019175 h 2266950"/>
                  <a:gd name="connsiteX117" fmla="*/ 4340608 w 4407866"/>
                  <a:gd name="connsiteY117" fmla="*/ 809625 h 2266950"/>
                  <a:gd name="connsiteX118" fmla="*/ 4350133 w 4407866"/>
                  <a:gd name="connsiteY118" fmla="*/ 762000 h 2266950"/>
                  <a:gd name="connsiteX119" fmla="*/ 4350133 w 4407866"/>
                  <a:gd name="connsiteY119" fmla="*/ 704850 h 2266950"/>
                  <a:gd name="connsiteX120" fmla="*/ 4369183 w 4407866"/>
                  <a:gd name="connsiteY120" fmla="*/ 638175 h 2266950"/>
                  <a:gd name="connsiteX121" fmla="*/ 4359658 w 4407866"/>
                  <a:gd name="connsiteY121" fmla="*/ 590550 h 2266950"/>
                  <a:gd name="connsiteX122" fmla="*/ 4359658 w 4407866"/>
                  <a:gd name="connsiteY122" fmla="*/ 523875 h 2266950"/>
                  <a:gd name="connsiteX123" fmla="*/ 4369183 w 4407866"/>
                  <a:gd name="connsiteY123" fmla="*/ 466725 h 2266950"/>
                  <a:gd name="connsiteX124" fmla="*/ 4397758 w 4407866"/>
                  <a:gd name="connsiteY124" fmla="*/ 419100 h 2266950"/>
                  <a:gd name="connsiteX125" fmla="*/ 4378708 w 4407866"/>
                  <a:gd name="connsiteY125" fmla="*/ 371475 h 2266950"/>
                  <a:gd name="connsiteX126" fmla="*/ 4407283 w 4407866"/>
                  <a:gd name="connsiteY126" fmla="*/ 333375 h 2266950"/>
                  <a:gd name="connsiteX127" fmla="*/ 4397758 w 4407866"/>
                  <a:gd name="connsiteY127" fmla="*/ 276225 h 2266950"/>
                  <a:gd name="connsiteX0" fmla="*/ 309359 w 4408501"/>
                  <a:gd name="connsiteY0" fmla="*/ 0 h 2266950"/>
                  <a:gd name="connsiteX1" fmla="*/ 428904 w 4408501"/>
                  <a:gd name="connsiteY1" fmla="*/ 609600 h 2266950"/>
                  <a:gd name="connsiteX2" fmla="*/ 369540 w 4408501"/>
                  <a:gd name="connsiteY2" fmla="*/ 514350 h 2266950"/>
                  <a:gd name="connsiteX3" fmla="*/ 4049 w 4408501"/>
                  <a:gd name="connsiteY3" fmla="*/ 438150 h 2266950"/>
                  <a:gd name="connsiteX4" fmla="*/ 638054 w 4408501"/>
                  <a:gd name="connsiteY4" fmla="*/ 1085850 h 2266950"/>
                  <a:gd name="connsiteX5" fmla="*/ 777552 w 4408501"/>
                  <a:gd name="connsiteY5" fmla="*/ 1381125 h 2266950"/>
                  <a:gd name="connsiteX6" fmla="*/ 933367 w 4408501"/>
                  <a:gd name="connsiteY6" fmla="*/ 1295400 h 2266950"/>
                  <a:gd name="connsiteX7" fmla="*/ 1181044 w 4408501"/>
                  <a:gd name="connsiteY7" fmla="*/ 1143000 h 2266950"/>
                  <a:gd name="connsiteX8" fmla="*/ 1285832 w 4408501"/>
                  <a:gd name="connsiteY8" fmla="*/ 1133475 h 2266950"/>
                  <a:gd name="connsiteX9" fmla="*/ 1371567 w 4408501"/>
                  <a:gd name="connsiteY9" fmla="*/ 1057275 h 2266950"/>
                  <a:gd name="connsiteX10" fmla="*/ 1442898 w 4408501"/>
                  <a:gd name="connsiteY10" fmla="*/ 1076325 h 2266950"/>
                  <a:gd name="connsiteX11" fmla="*/ 1475968 w 4408501"/>
                  <a:gd name="connsiteY11" fmla="*/ 1152525 h 2266950"/>
                  <a:gd name="connsiteX12" fmla="*/ 1540632 w 4408501"/>
                  <a:gd name="connsiteY12" fmla="*/ 1019175 h 2266950"/>
                  <a:gd name="connsiteX13" fmla="*/ 1584648 w 4408501"/>
                  <a:gd name="connsiteY13" fmla="*/ 1029861 h 2266950"/>
                  <a:gd name="connsiteX14" fmla="*/ 1696931 w 4408501"/>
                  <a:gd name="connsiteY14" fmla="*/ 866775 h 2266950"/>
                  <a:gd name="connsiteX15" fmla="*/ 1831377 w 4408501"/>
                  <a:gd name="connsiteY15" fmla="*/ 752483 h 2266950"/>
                  <a:gd name="connsiteX16" fmla="*/ 2045510 w 4408501"/>
                  <a:gd name="connsiteY16" fmla="*/ 638175 h 2266950"/>
                  <a:gd name="connsiteX17" fmla="*/ 2228920 w 4408501"/>
                  <a:gd name="connsiteY17" fmla="*/ 533400 h 2266950"/>
                  <a:gd name="connsiteX18" fmla="*/ 2428969 w 4408501"/>
                  <a:gd name="connsiteY18" fmla="*/ 438150 h 2266950"/>
                  <a:gd name="connsiteX19" fmla="*/ 2502740 w 4408501"/>
                  <a:gd name="connsiteY19" fmla="*/ 447675 h 2266950"/>
                  <a:gd name="connsiteX20" fmla="*/ 2931543 w 4408501"/>
                  <a:gd name="connsiteY20" fmla="*/ 304800 h 2266950"/>
                  <a:gd name="connsiteX21" fmla="*/ 2998218 w 4408501"/>
                  <a:gd name="connsiteY21" fmla="*/ 285750 h 2266950"/>
                  <a:gd name="connsiteX22" fmla="*/ 3112518 w 4408501"/>
                  <a:gd name="connsiteY22" fmla="*/ 295275 h 2266950"/>
                  <a:gd name="connsiteX23" fmla="*/ 3131568 w 4408501"/>
                  <a:gd name="connsiteY23" fmla="*/ 323850 h 2266950"/>
                  <a:gd name="connsiteX24" fmla="*/ 3141093 w 4408501"/>
                  <a:gd name="connsiteY24" fmla="*/ 371475 h 2266950"/>
                  <a:gd name="connsiteX25" fmla="*/ 3150618 w 4408501"/>
                  <a:gd name="connsiteY25" fmla="*/ 609600 h 2266950"/>
                  <a:gd name="connsiteX26" fmla="*/ 3179193 w 4408501"/>
                  <a:gd name="connsiteY26" fmla="*/ 771525 h 2266950"/>
                  <a:gd name="connsiteX27" fmla="*/ 3188718 w 4408501"/>
                  <a:gd name="connsiteY27" fmla="*/ 800100 h 2266950"/>
                  <a:gd name="connsiteX28" fmla="*/ 3207769 w 4408501"/>
                  <a:gd name="connsiteY28" fmla="*/ 923925 h 2266950"/>
                  <a:gd name="connsiteX29" fmla="*/ 3207766 w 4408501"/>
                  <a:gd name="connsiteY29" fmla="*/ 971550 h 2266950"/>
                  <a:gd name="connsiteX30" fmla="*/ 3207767 w 4408501"/>
                  <a:gd name="connsiteY30" fmla="*/ 1019175 h 2266950"/>
                  <a:gd name="connsiteX31" fmla="*/ 3255393 w 4408501"/>
                  <a:gd name="connsiteY31" fmla="*/ 1000125 h 2266950"/>
                  <a:gd name="connsiteX32" fmla="*/ 3264918 w 4408501"/>
                  <a:gd name="connsiteY32" fmla="*/ 1152525 h 2266950"/>
                  <a:gd name="connsiteX33" fmla="*/ 3274443 w 4408501"/>
                  <a:gd name="connsiteY33" fmla="*/ 1181100 h 2266950"/>
                  <a:gd name="connsiteX34" fmla="*/ 3264918 w 4408501"/>
                  <a:gd name="connsiteY34" fmla="*/ 1228725 h 2266950"/>
                  <a:gd name="connsiteX35" fmla="*/ 3283968 w 4408501"/>
                  <a:gd name="connsiteY35" fmla="*/ 1276350 h 2266950"/>
                  <a:gd name="connsiteX36" fmla="*/ 3283968 w 4408501"/>
                  <a:gd name="connsiteY36" fmla="*/ 1304925 h 2266950"/>
                  <a:gd name="connsiteX37" fmla="*/ 3293493 w 4408501"/>
                  <a:gd name="connsiteY37" fmla="*/ 1352550 h 2266950"/>
                  <a:gd name="connsiteX38" fmla="*/ 3293493 w 4408501"/>
                  <a:gd name="connsiteY38" fmla="*/ 1400175 h 2266950"/>
                  <a:gd name="connsiteX39" fmla="*/ 3303018 w 4408501"/>
                  <a:gd name="connsiteY39" fmla="*/ 1438275 h 2266950"/>
                  <a:gd name="connsiteX40" fmla="*/ 3293493 w 4408501"/>
                  <a:gd name="connsiteY40" fmla="*/ 1457325 h 2266950"/>
                  <a:gd name="connsiteX41" fmla="*/ 3312543 w 4408501"/>
                  <a:gd name="connsiteY41" fmla="*/ 1495425 h 2266950"/>
                  <a:gd name="connsiteX42" fmla="*/ 3312543 w 4408501"/>
                  <a:gd name="connsiteY42" fmla="*/ 1543050 h 2266950"/>
                  <a:gd name="connsiteX43" fmla="*/ 3331593 w 4408501"/>
                  <a:gd name="connsiteY43" fmla="*/ 1590675 h 2266950"/>
                  <a:gd name="connsiteX44" fmla="*/ 3331593 w 4408501"/>
                  <a:gd name="connsiteY44" fmla="*/ 1638300 h 2266950"/>
                  <a:gd name="connsiteX45" fmla="*/ 3369693 w 4408501"/>
                  <a:gd name="connsiteY45" fmla="*/ 1676400 h 2266950"/>
                  <a:gd name="connsiteX46" fmla="*/ 3398268 w 4408501"/>
                  <a:gd name="connsiteY46" fmla="*/ 1638300 h 2266950"/>
                  <a:gd name="connsiteX47" fmla="*/ 3407793 w 4408501"/>
                  <a:gd name="connsiteY47" fmla="*/ 1590675 h 2266950"/>
                  <a:gd name="connsiteX48" fmla="*/ 3426843 w 4408501"/>
                  <a:gd name="connsiteY48" fmla="*/ 1533525 h 2266950"/>
                  <a:gd name="connsiteX49" fmla="*/ 3426843 w 4408501"/>
                  <a:gd name="connsiteY49" fmla="*/ 1495425 h 2266950"/>
                  <a:gd name="connsiteX50" fmla="*/ 3445893 w 4408501"/>
                  <a:gd name="connsiteY50" fmla="*/ 1428750 h 2266950"/>
                  <a:gd name="connsiteX51" fmla="*/ 3436368 w 4408501"/>
                  <a:gd name="connsiteY51" fmla="*/ 1362075 h 2266950"/>
                  <a:gd name="connsiteX52" fmla="*/ 3445893 w 4408501"/>
                  <a:gd name="connsiteY52" fmla="*/ 1333500 h 2266950"/>
                  <a:gd name="connsiteX53" fmla="*/ 3464943 w 4408501"/>
                  <a:gd name="connsiteY53" fmla="*/ 1266825 h 2266950"/>
                  <a:gd name="connsiteX54" fmla="*/ 3474468 w 4408501"/>
                  <a:gd name="connsiteY54" fmla="*/ 1219200 h 2266950"/>
                  <a:gd name="connsiteX55" fmla="*/ 3483993 w 4408501"/>
                  <a:gd name="connsiteY55" fmla="*/ 1171575 h 2266950"/>
                  <a:gd name="connsiteX56" fmla="*/ 3503043 w 4408501"/>
                  <a:gd name="connsiteY56" fmla="*/ 1123950 h 2266950"/>
                  <a:gd name="connsiteX57" fmla="*/ 3550668 w 4408501"/>
                  <a:gd name="connsiteY57" fmla="*/ 1181100 h 2266950"/>
                  <a:gd name="connsiteX58" fmla="*/ 3550668 w 4408501"/>
                  <a:gd name="connsiteY58" fmla="*/ 1228725 h 2266950"/>
                  <a:gd name="connsiteX59" fmla="*/ 3617346 w 4408501"/>
                  <a:gd name="connsiteY59" fmla="*/ 1323975 h 2266950"/>
                  <a:gd name="connsiteX60" fmla="*/ 3684020 w 4408501"/>
                  <a:gd name="connsiteY60" fmla="*/ 1238250 h 2266950"/>
                  <a:gd name="connsiteX61" fmla="*/ 3712593 w 4408501"/>
                  <a:gd name="connsiteY61" fmla="*/ 1295400 h 2266950"/>
                  <a:gd name="connsiteX62" fmla="*/ 3722118 w 4408501"/>
                  <a:gd name="connsiteY62" fmla="*/ 1095375 h 2266950"/>
                  <a:gd name="connsiteX63" fmla="*/ 3769743 w 4408501"/>
                  <a:gd name="connsiteY63" fmla="*/ 1038225 h 2266950"/>
                  <a:gd name="connsiteX64" fmla="*/ 3826893 w 4408501"/>
                  <a:gd name="connsiteY64" fmla="*/ 1038225 h 2266950"/>
                  <a:gd name="connsiteX65" fmla="*/ 3884043 w 4408501"/>
                  <a:gd name="connsiteY65" fmla="*/ 1047750 h 2266950"/>
                  <a:gd name="connsiteX66" fmla="*/ 3941194 w 4408501"/>
                  <a:gd name="connsiteY66" fmla="*/ 1066800 h 2266950"/>
                  <a:gd name="connsiteX67" fmla="*/ 3950718 w 4408501"/>
                  <a:gd name="connsiteY67" fmla="*/ 1133475 h 2266950"/>
                  <a:gd name="connsiteX68" fmla="*/ 3969768 w 4408501"/>
                  <a:gd name="connsiteY68" fmla="*/ 1190625 h 2266950"/>
                  <a:gd name="connsiteX69" fmla="*/ 3988818 w 4408501"/>
                  <a:gd name="connsiteY69" fmla="*/ 1247775 h 2266950"/>
                  <a:gd name="connsiteX70" fmla="*/ 4007868 w 4408501"/>
                  <a:gd name="connsiteY70" fmla="*/ 1304925 h 2266950"/>
                  <a:gd name="connsiteX71" fmla="*/ 3998343 w 4408501"/>
                  <a:gd name="connsiteY71" fmla="*/ 1333500 h 2266950"/>
                  <a:gd name="connsiteX72" fmla="*/ 4026918 w 4408501"/>
                  <a:gd name="connsiteY72" fmla="*/ 1390650 h 2266950"/>
                  <a:gd name="connsiteX73" fmla="*/ 4026918 w 4408501"/>
                  <a:gd name="connsiteY73" fmla="*/ 1438275 h 2266950"/>
                  <a:gd name="connsiteX74" fmla="*/ 4026918 w 4408501"/>
                  <a:gd name="connsiteY74" fmla="*/ 1485900 h 2266950"/>
                  <a:gd name="connsiteX75" fmla="*/ 4007868 w 4408501"/>
                  <a:gd name="connsiteY75" fmla="*/ 1514475 h 2266950"/>
                  <a:gd name="connsiteX76" fmla="*/ 4017393 w 4408501"/>
                  <a:gd name="connsiteY76" fmla="*/ 1552575 h 2266950"/>
                  <a:gd name="connsiteX77" fmla="*/ 4026918 w 4408501"/>
                  <a:gd name="connsiteY77" fmla="*/ 1609725 h 2266950"/>
                  <a:gd name="connsiteX78" fmla="*/ 4045968 w 4408501"/>
                  <a:gd name="connsiteY78" fmla="*/ 1666875 h 2266950"/>
                  <a:gd name="connsiteX79" fmla="*/ 4045968 w 4408501"/>
                  <a:gd name="connsiteY79" fmla="*/ 1724025 h 2266950"/>
                  <a:gd name="connsiteX80" fmla="*/ 4065018 w 4408501"/>
                  <a:gd name="connsiteY80" fmla="*/ 1781175 h 2266950"/>
                  <a:gd name="connsiteX81" fmla="*/ 4084068 w 4408501"/>
                  <a:gd name="connsiteY81" fmla="*/ 1838325 h 2266950"/>
                  <a:gd name="connsiteX82" fmla="*/ 4093593 w 4408501"/>
                  <a:gd name="connsiteY82" fmla="*/ 1866900 h 2266950"/>
                  <a:gd name="connsiteX83" fmla="*/ 4093593 w 4408501"/>
                  <a:gd name="connsiteY83" fmla="*/ 1914525 h 2266950"/>
                  <a:gd name="connsiteX84" fmla="*/ 4112643 w 4408501"/>
                  <a:gd name="connsiteY84" fmla="*/ 1962150 h 2266950"/>
                  <a:gd name="connsiteX85" fmla="*/ 4112643 w 4408501"/>
                  <a:gd name="connsiteY85" fmla="*/ 2019300 h 2266950"/>
                  <a:gd name="connsiteX86" fmla="*/ 4122168 w 4408501"/>
                  <a:gd name="connsiteY86" fmla="*/ 2076450 h 2266950"/>
                  <a:gd name="connsiteX87" fmla="*/ 4112643 w 4408501"/>
                  <a:gd name="connsiteY87" fmla="*/ 2114550 h 2266950"/>
                  <a:gd name="connsiteX88" fmla="*/ 4122168 w 4408501"/>
                  <a:gd name="connsiteY88" fmla="*/ 2152650 h 2266950"/>
                  <a:gd name="connsiteX89" fmla="*/ 4141218 w 4408501"/>
                  <a:gd name="connsiteY89" fmla="*/ 2209800 h 2266950"/>
                  <a:gd name="connsiteX90" fmla="*/ 4112643 w 4408501"/>
                  <a:gd name="connsiteY90" fmla="*/ 2238375 h 2266950"/>
                  <a:gd name="connsiteX91" fmla="*/ 4141218 w 4408501"/>
                  <a:gd name="connsiteY91" fmla="*/ 2266950 h 2266950"/>
                  <a:gd name="connsiteX92" fmla="*/ 4188843 w 4408501"/>
                  <a:gd name="connsiteY92" fmla="*/ 2200275 h 2266950"/>
                  <a:gd name="connsiteX93" fmla="*/ 4188843 w 4408501"/>
                  <a:gd name="connsiteY93" fmla="*/ 2133600 h 2266950"/>
                  <a:gd name="connsiteX94" fmla="*/ 4198368 w 4408501"/>
                  <a:gd name="connsiteY94" fmla="*/ 2076450 h 2266950"/>
                  <a:gd name="connsiteX95" fmla="*/ 4198368 w 4408501"/>
                  <a:gd name="connsiteY95" fmla="*/ 2028825 h 2266950"/>
                  <a:gd name="connsiteX96" fmla="*/ 4198368 w 4408501"/>
                  <a:gd name="connsiteY96" fmla="*/ 1962150 h 2266950"/>
                  <a:gd name="connsiteX97" fmla="*/ 4207893 w 4408501"/>
                  <a:gd name="connsiteY97" fmla="*/ 1905000 h 2266950"/>
                  <a:gd name="connsiteX98" fmla="*/ 4217418 w 4408501"/>
                  <a:gd name="connsiteY98" fmla="*/ 1838325 h 2266950"/>
                  <a:gd name="connsiteX99" fmla="*/ 4207893 w 4408501"/>
                  <a:gd name="connsiteY99" fmla="*/ 1781175 h 2266950"/>
                  <a:gd name="connsiteX100" fmla="*/ 4236468 w 4408501"/>
                  <a:gd name="connsiteY100" fmla="*/ 1733550 h 2266950"/>
                  <a:gd name="connsiteX101" fmla="*/ 4207893 w 4408501"/>
                  <a:gd name="connsiteY101" fmla="*/ 1695450 h 2266950"/>
                  <a:gd name="connsiteX102" fmla="*/ 4236468 w 4408501"/>
                  <a:gd name="connsiteY102" fmla="*/ 1628775 h 2266950"/>
                  <a:gd name="connsiteX103" fmla="*/ 4236468 w 4408501"/>
                  <a:gd name="connsiteY103" fmla="*/ 1562100 h 2266950"/>
                  <a:gd name="connsiteX104" fmla="*/ 4217418 w 4408501"/>
                  <a:gd name="connsiteY104" fmla="*/ 1514475 h 2266950"/>
                  <a:gd name="connsiteX105" fmla="*/ 4226943 w 4408501"/>
                  <a:gd name="connsiteY105" fmla="*/ 1457325 h 2266950"/>
                  <a:gd name="connsiteX106" fmla="*/ 4226943 w 4408501"/>
                  <a:gd name="connsiteY106" fmla="*/ 1428750 h 2266950"/>
                  <a:gd name="connsiteX107" fmla="*/ 4236468 w 4408501"/>
                  <a:gd name="connsiteY107" fmla="*/ 1362075 h 2266950"/>
                  <a:gd name="connsiteX108" fmla="*/ 4236468 w 4408501"/>
                  <a:gd name="connsiteY108" fmla="*/ 1323975 h 2266950"/>
                  <a:gd name="connsiteX109" fmla="*/ 4226943 w 4408501"/>
                  <a:gd name="connsiteY109" fmla="*/ 1257300 h 2266950"/>
                  <a:gd name="connsiteX110" fmla="*/ 4236468 w 4408501"/>
                  <a:gd name="connsiteY110" fmla="*/ 1209675 h 2266950"/>
                  <a:gd name="connsiteX111" fmla="*/ 4255518 w 4408501"/>
                  <a:gd name="connsiteY111" fmla="*/ 1143000 h 2266950"/>
                  <a:gd name="connsiteX112" fmla="*/ 4274568 w 4408501"/>
                  <a:gd name="connsiteY112" fmla="*/ 1095375 h 2266950"/>
                  <a:gd name="connsiteX113" fmla="*/ 4255518 w 4408501"/>
                  <a:gd name="connsiteY113" fmla="*/ 1057275 h 2266950"/>
                  <a:gd name="connsiteX114" fmla="*/ 4274568 w 4408501"/>
                  <a:gd name="connsiteY114" fmla="*/ 962025 h 2266950"/>
                  <a:gd name="connsiteX115" fmla="*/ 4341247 w 4408501"/>
                  <a:gd name="connsiteY115" fmla="*/ 1019175 h 2266950"/>
                  <a:gd name="connsiteX116" fmla="*/ 4341243 w 4408501"/>
                  <a:gd name="connsiteY116" fmla="*/ 809625 h 2266950"/>
                  <a:gd name="connsiteX117" fmla="*/ 4350768 w 4408501"/>
                  <a:gd name="connsiteY117" fmla="*/ 762000 h 2266950"/>
                  <a:gd name="connsiteX118" fmla="*/ 4350768 w 4408501"/>
                  <a:gd name="connsiteY118" fmla="*/ 704850 h 2266950"/>
                  <a:gd name="connsiteX119" fmla="*/ 4369818 w 4408501"/>
                  <a:gd name="connsiteY119" fmla="*/ 638175 h 2266950"/>
                  <a:gd name="connsiteX120" fmla="*/ 4360293 w 4408501"/>
                  <a:gd name="connsiteY120" fmla="*/ 590550 h 2266950"/>
                  <a:gd name="connsiteX121" fmla="*/ 4360293 w 4408501"/>
                  <a:gd name="connsiteY121" fmla="*/ 523875 h 2266950"/>
                  <a:gd name="connsiteX122" fmla="*/ 4369818 w 4408501"/>
                  <a:gd name="connsiteY122" fmla="*/ 466725 h 2266950"/>
                  <a:gd name="connsiteX123" fmla="*/ 4398393 w 4408501"/>
                  <a:gd name="connsiteY123" fmla="*/ 419100 h 2266950"/>
                  <a:gd name="connsiteX124" fmla="*/ 4379343 w 4408501"/>
                  <a:gd name="connsiteY124" fmla="*/ 371475 h 2266950"/>
                  <a:gd name="connsiteX125" fmla="*/ 4407918 w 4408501"/>
                  <a:gd name="connsiteY125" fmla="*/ 333375 h 2266950"/>
                  <a:gd name="connsiteX126" fmla="*/ 4398393 w 4408501"/>
                  <a:gd name="connsiteY126" fmla="*/ 276225 h 2266950"/>
                  <a:gd name="connsiteX0" fmla="*/ 309158 w 4408300"/>
                  <a:gd name="connsiteY0" fmla="*/ 0 h 2266950"/>
                  <a:gd name="connsiteX1" fmla="*/ 369339 w 4408300"/>
                  <a:gd name="connsiteY1" fmla="*/ 514350 h 2266950"/>
                  <a:gd name="connsiteX2" fmla="*/ 3848 w 4408300"/>
                  <a:gd name="connsiteY2" fmla="*/ 438150 h 2266950"/>
                  <a:gd name="connsiteX3" fmla="*/ 637853 w 4408300"/>
                  <a:gd name="connsiteY3" fmla="*/ 1085850 h 2266950"/>
                  <a:gd name="connsiteX4" fmla="*/ 777351 w 4408300"/>
                  <a:gd name="connsiteY4" fmla="*/ 1381125 h 2266950"/>
                  <a:gd name="connsiteX5" fmla="*/ 933166 w 4408300"/>
                  <a:gd name="connsiteY5" fmla="*/ 1295400 h 2266950"/>
                  <a:gd name="connsiteX6" fmla="*/ 1180843 w 4408300"/>
                  <a:gd name="connsiteY6" fmla="*/ 1143000 h 2266950"/>
                  <a:gd name="connsiteX7" fmla="*/ 1285631 w 4408300"/>
                  <a:gd name="connsiteY7" fmla="*/ 1133475 h 2266950"/>
                  <a:gd name="connsiteX8" fmla="*/ 1371366 w 4408300"/>
                  <a:gd name="connsiteY8" fmla="*/ 1057275 h 2266950"/>
                  <a:gd name="connsiteX9" fmla="*/ 1442697 w 4408300"/>
                  <a:gd name="connsiteY9" fmla="*/ 1076325 h 2266950"/>
                  <a:gd name="connsiteX10" fmla="*/ 1475767 w 4408300"/>
                  <a:gd name="connsiteY10" fmla="*/ 1152525 h 2266950"/>
                  <a:gd name="connsiteX11" fmla="*/ 1540431 w 4408300"/>
                  <a:gd name="connsiteY11" fmla="*/ 1019175 h 2266950"/>
                  <a:gd name="connsiteX12" fmla="*/ 1584447 w 4408300"/>
                  <a:gd name="connsiteY12" fmla="*/ 1029861 h 2266950"/>
                  <a:gd name="connsiteX13" fmla="*/ 1696730 w 4408300"/>
                  <a:gd name="connsiteY13" fmla="*/ 866775 h 2266950"/>
                  <a:gd name="connsiteX14" fmla="*/ 1831176 w 4408300"/>
                  <a:gd name="connsiteY14" fmla="*/ 752483 h 2266950"/>
                  <a:gd name="connsiteX15" fmla="*/ 2045309 w 4408300"/>
                  <a:gd name="connsiteY15" fmla="*/ 638175 h 2266950"/>
                  <a:gd name="connsiteX16" fmla="*/ 2228719 w 4408300"/>
                  <a:gd name="connsiteY16" fmla="*/ 533400 h 2266950"/>
                  <a:gd name="connsiteX17" fmla="*/ 2428768 w 4408300"/>
                  <a:gd name="connsiteY17" fmla="*/ 438150 h 2266950"/>
                  <a:gd name="connsiteX18" fmla="*/ 2502539 w 4408300"/>
                  <a:gd name="connsiteY18" fmla="*/ 447675 h 2266950"/>
                  <a:gd name="connsiteX19" fmla="*/ 2931342 w 4408300"/>
                  <a:gd name="connsiteY19" fmla="*/ 304800 h 2266950"/>
                  <a:gd name="connsiteX20" fmla="*/ 2998017 w 4408300"/>
                  <a:gd name="connsiteY20" fmla="*/ 285750 h 2266950"/>
                  <a:gd name="connsiteX21" fmla="*/ 3112317 w 4408300"/>
                  <a:gd name="connsiteY21" fmla="*/ 295275 h 2266950"/>
                  <a:gd name="connsiteX22" fmla="*/ 3131367 w 4408300"/>
                  <a:gd name="connsiteY22" fmla="*/ 323850 h 2266950"/>
                  <a:gd name="connsiteX23" fmla="*/ 3140892 w 4408300"/>
                  <a:gd name="connsiteY23" fmla="*/ 371475 h 2266950"/>
                  <a:gd name="connsiteX24" fmla="*/ 3150417 w 4408300"/>
                  <a:gd name="connsiteY24" fmla="*/ 609600 h 2266950"/>
                  <a:gd name="connsiteX25" fmla="*/ 3178992 w 4408300"/>
                  <a:gd name="connsiteY25" fmla="*/ 771525 h 2266950"/>
                  <a:gd name="connsiteX26" fmla="*/ 3188517 w 4408300"/>
                  <a:gd name="connsiteY26" fmla="*/ 800100 h 2266950"/>
                  <a:gd name="connsiteX27" fmla="*/ 3207568 w 4408300"/>
                  <a:gd name="connsiteY27" fmla="*/ 923925 h 2266950"/>
                  <a:gd name="connsiteX28" fmla="*/ 3207565 w 4408300"/>
                  <a:gd name="connsiteY28" fmla="*/ 971550 h 2266950"/>
                  <a:gd name="connsiteX29" fmla="*/ 3207566 w 4408300"/>
                  <a:gd name="connsiteY29" fmla="*/ 1019175 h 2266950"/>
                  <a:gd name="connsiteX30" fmla="*/ 3255192 w 4408300"/>
                  <a:gd name="connsiteY30" fmla="*/ 1000125 h 2266950"/>
                  <a:gd name="connsiteX31" fmla="*/ 3264717 w 4408300"/>
                  <a:gd name="connsiteY31" fmla="*/ 1152525 h 2266950"/>
                  <a:gd name="connsiteX32" fmla="*/ 3274242 w 4408300"/>
                  <a:gd name="connsiteY32" fmla="*/ 1181100 h 2266950"/>
                  <a:gd name="connsiteX33" fmla="*/ 3264717 w 4408300"/>
                  <a:gd name="connsiteY33" fmla="*/ 1228725 h 2266950"/>
                  <a:gd name="connsiteX34" fmla="*/ 3283767 w 4408300"/>
                  <a:gd name="connsiteY34" fmla="*/ 1276350 h 2266950"/>
                  <a:gd name="connsiteX35" fmla="*/ 3283767 w 4408300"/>
                  <a:gd name="connsiteY35" fmla="*/ 1304925 h 2266950"/>
                  <a:gd name="connsiteX36" fmla="*/ 3293292 w 4408300"/>
                  <a:gd name="connsiteY36" fmla="*/ 1352550 h 2266950"/>
                  <a:gd name="connsiteX37" fmla="*/ 3293292 w 4408300"/>
                  <a:gd name="connsiteY37" fmla="*/ 1400175 h 2266950"/>
                  <a:gd name="connsiteX38" fmla="*/ 3302817 w 4408300"/>
                  <a:gd name="connsiteY38" fmla="*/ 1438275 h 2266950"/>
                  <a:gd name="connsiteX39" fmla="*/ 3293292 w 4408300"/>
                  <a:gd name="connsiteY39" fmla="*/ 1457325 h 2266950"/>
                  <a:gd name="connsiteX40" fmla="*/ 3312342 w 4408300"/>
                  <a:gd name="connsiteY40" fmla="*/ 1495425 h 2266950"/>
                  <a:gd name="connsiteX41" fmla="*/ 3312342 w 4408300"/>
                  <a:gd name="connsiteY41" fmla="*/ 1543050 h 2266950"/>
                  <a:gd name="connsiteX42" fmla="*/ 3331392 w 4408300"/>
                  <a:gd name="connsiteY42" fmla="*/ 1590675 h 2266950"/>
                  <a:gd name="connsiteX43" fmla="*/ 3331392 w 4408300"/>
                  <a:gd name="connsiteY43" fmla="*/ 1638300 h 2266950"/>
                  <a:gd name="connsiteX44" fmla="*/ 3369492 w 4408300"/>
                  <a:gd name="connsiteY44" fmla="*/ 1676400 h 2266950"/>
                  <a:gd name="connsiteX45" fmla="*/ 3398067 w 4408300"/>
                  <a:gd name="connsiteY45" fmla="*/ 1638300 h 2266950"/>
                  <a:gd name="connsiteX46" fmla="*/ 3407592 w 4408300"/>
                  <a:gd name="connsiteY46" fmla="*/ 1590675 h 2266950"/>
                  <a:gd name="connsiteX47" fmla="*/ 3426642 w 4408300"/>
                  <a:gd name="connsiteY47" fmla="*/ 1533525 h 2266950"/>
                  <a:gd name="connsiteX48" fmla="*/ 3426642 w 4408300"/>
                  <a:gd name="connsiteY48" fmla="*/ 1495425 h 2266950"/>
                  <a:gd name="connsiteX49" fmla="*/ 3445692 w 4408300"/>
                  <a:gd name="connsiteY49" fmla="*/ 1428750 h 2266950"/>
                  <a:gd name="connsiteX50" fmla="*/ 3436167 w 4408300"/>
                  <a:gd name="connsiteY50" fmla="*/ 1362075 h 2266950"/>
                  <a:gd name="connsiteX51" fmla="*/ 3445692 w 4408300"/>
                  <a:gd name="connsiteY51" fmla="*/ 1333500 h 2266950"/>
                  <a:gd name="connsiteX52" fmla="*/ 3464742 w 4408300"/>
                  <a:gd name="connsiteY52" fmla="*/ 1266825 h 2266950"/>
                  <a:gd name="connsiteX53" fmla="*/ 3474267 w 4408300"/>
                  <a:gd name="connsiteY53" fmla="*/ 1219200 h 2266950"/>
                  <a:gd name="connsiteX54" fmla="*/ 3483792 w 4408300"/>
                  <a:gd name="connsiteY54" fmla="*/ 1171575 h 2266950"/>
                  <a:gd name="connsiteX55" fmla="*/ 3502842 w 4408300"/>
                  <a:gd name="connsiteY55" fmla="*/ 1123950 h 2266950"/>
                  <a:gd name="connsiteX56" fmla="*/ 3550467 w 4408300"/>
                  <a:gd name="connsiteY56" fmla="*/ 1181100 h 2266950"/>
                  <a:gd name="connsiteX57" fmla="*/ 3550467 w 4408300"/>
                  <a:gd name="connsiteY57" fmla="*/ 1228725 h 2266950"/>
                  <a:gd name="connsiteX58" fmla="*/ 3617145 w 4408300"/>
                  <a:gd name="connsiteY58" fmla="*/ 1323975 h 2266950"/>
                  <a:gd name="connsiteX59" fmla="*/ 3683819 w 4408300"/>
                  <a:gd name="connsiteY59" fmla="*/ 1238250 h 2266950"/>
                  <a:gd name="connsiteX60" fmla="*/ 3712392 w 4408300"/>
                  <a:gd name="connsiteY60" fmla="*/ 1295400 h 2266950"/>
                  <a:gd name="connsiteX61" fmla="*/ 3721917 w 4408300"/>
                  <a:gd name="connsiteY61" fmla="*/ 1095375 h 2266950"/>
                  <a:gd name="connsiteX62" fmla="*/ 3769542 w 4408300"/>
                  <a:gd name="connsiteY62" fmla="*/ 1038225 h 2266950"/>
                  <a:gd name="connsiteX63" fmla="*/ 3826692 w 4408300"/>
                  <a:gd name="connsiteY63" fmla="*/ 1038225 h 2266950"/>
                  <a:gd name="connsiteX64" fmla="*/ 3883842 w 4408300"/>
                  <a:gd name="connsiteY64" fmla="*/ 1047750 h 2266950"/>
                  <a:gd name="connsiteX65" fmla="*/ 3940993 w 4408300"/>
                  <a:gd name="connsiteY65" fmla="*/ 1066800 h 2266950"/>
                  <a:gd name="connsiteX66" fmla="*/ 3950517 w 4408300"/>
                  <a:gd name="connsiteY66" fmla="*/ 1133475 h 2266950"/>
                  <a:gd name="connsiteX67" fmla="*/ 3969567 w 4408300"/>
                  <a:gd name="connsiteY67" fmla="*/ 1190625 h 2266950"/>
                  <a:gd name="connsiteX68" fmla="*/ 3988617 w 4408300"/>
                  <a:gd name="connsiteY68" fmla="*/ 1247775 h 2266950"/>
                  <a:gd name="connsiteX69" fmla="*/ 4007667 w 4408300"/>
                  <a:gd name="connsiteY69" fmla="*/ 1304925 h 2266950"/>
                  <a:gd name="connsiteX70" fmla="*/ 3998142 w 4408300"/>
                  <a:gd name="connsiteY70" fmla="*/ 1333500 h 2266950"/>
                  <a:gd name="connsiteX71" fmla="*/ 4026717 w 4408300"/>
                  <a:gd name="connsiteY71" fmla="*/ 1390650 h 2266950"/>
                  <a:gd name="connsiteX72" fmla="*/ 4026717 w 4408300"/>
                  <a:gd name="connsiteY72" fmla="*/ 1438275 h 2266950"/>
                  <a:gd name="connsiteX73" fmla="*/ 4026717 w 4408300"/>
                  <a:gd name="connsiteY73" fmla="*/ 1485900 h 2266950"/>
                  <a:gd name="connsiteX74" fmla="*/ 4007667 w 4408300"/>
                  <a:gd name="connsiteY74" fmla="*/ 1514475 h 2266950"/>
                  <a:gd name="connsiteX75" fmla="*/ 4017192 w 4408300"/>
                  <a:gd name="connsiteY75" fmla="*/ 1552575 h 2266950"/>
                  <a:gd name="connsiteX76" fmla="*/ 4026717 w 4408300"/>
                  <a:gd name="connsiteY76" fmla="*/ 1609725 h 2266950"/>
                  <a:gd name="connsiteX77" fmla="*/ 4045767 w 4408300"/>
                  <a:gd name="connsiteY77" fmla="*/ 1666875 h 2266950"/>
                  <a:gd name="connsiteX78" fmla="*/ 4045767 w 4408300"/>
                  <a:gd name="connsiteY78" fmla="*/ 1724025 h 2266950"/>
                  <a:gd name="connsiteX79" fmla="*/ 4064817 w 4408300"/>
                  <a:gd name="connsiteY79" fmla="*/ 1781175 h 2266950"/>
                  <a:gd name="connsiteX80" fmla="*/ 4083867 w 4408300"/>
                  <a:gd name="connsiteY80" fmla="*/ 1838325 h 2266950"/>
                  <a:gd name="connsiteX81" fmla="*/ 4093392 w 4408300"/>
                  <a:gd name="connsiteY81" fmla="*/ 1866900 h 2266950"/>
                  <a:gd name="connsiteX82" fmla="*/ 4093392 w 4408300"/>
                  <a:gd name="connsiteY82" fmla="*/ 1914525 h 2266950"/>
                  <a:gd name="connsiteX83" fmla="*/ 4112442 w 4408300"/>
                  <a:gd name="connsiteY83" fmla="*/ 1962150 h 2266950"/>
                  <a:gd name="connsiteX84" fmla="*/ 4112442 w 4408300"/>
                  <a:gd name="connsiteY84" fmla="*/ 2019300 h 2266950"/>
                  <a:gd name="connsiteX85" fmla="*/ 4121967 w 4408300"/>
                  <a:gd name="connsiteY85" fmla="*/ 2076450 h 2266950"/>
                  <a:gd name="connsiteX86" fmla="*/ 4112442 w 4408300"/>
                  <a:gd name="connsiteY86" fmla="*/ 2114550 h 2266950"/>
                  <a:gd name="connsiteX87" fmla="*/ 4121967 w 4408300"/>
                  <a:gd name="connsiteY87" fmla="*/ 2152650 h 2266950"/>
                  <a:gd name="connsiteX88" fmla="*/ 4141017 w 4408300"/>
                  <a:gd name="connsiteY88" fmla="*/ 2209800 h 2266950"/>
                  <a:gd name="connsiteX89" fmla="*/ 4112442 w 4408300"/>
                  <a:gd name="connsiteY89" fmla="*/ 2238375 h 2266950"/>
                  <a:gd name="connsiteX90" fmla="*/ 4141017 w 4408300"/>
                  <a:gd name="connsiteY90" fmla="*/ 2266950 h 2266950"/>
                  <a:gd name="connsiteX91" fmla="*/ 4188642 w 4408300"/>
                  <a:gd name="connsiteY91" fmla="*/ 2200275 h 2266950"/>
                  <a:gd name="connsiteX92" fmla="*/ 4188642 w 4408300"/>
                  <a:gd name="connsiteY92" fmla="*/ 2133600 h 2266950"/>
                  <a:gd name="connsiteX93" fmla="*/ 4198167 w 4408300"/>
                  <a:gd name="connsiteY93" fmla="*/ 2076450 h 2266950"/>
                  <a:gd name="connsiteX94" fmla="*/ 4198167 w 4408300"/>
                  <a:gd name="connsiteY94" fmla="*/ 2028825 h 2266950"/>
                  <a:gd name="connsiteX95" fmla="*/ 4198167 w 4408300"/>
                  <a:gd name="connsiteY95" fmla="*/ 1962150 h 2266950"/>
                  <a:gd name="connsiteX96" fmla="*/ 4207692 w 4408300"/>
                  <a:gd name="connsiteY96" fmla="*/ 1905000 h 2266950"/>
                  <a:gd name="connsiteX97" fmla="*/ 4217217 w 4408300"/>
                  <a:gd name="connsiteY97" fmla="*/ 1838325 h 2266950"/>
                  <a:gd name="connsiteX98" fmla="*/ 4207692 w 4408300"/>
                  <a:gd name="connsiteY98" fmla="*/ 1781175 h 2266950"/>
                  <a:gd name="connsiteX99" fmla="*/ 4236267 w 4408300"/>
                  <a:gd name="connsiteY99" fmla="*/ 1733550 h 2266950"/>
                  <a:gd name="connsiteX100" fmla="*/ 4207692 w 4408300"/>
                  <a:gd name="connsiteY100" fmla="*/ 1695450 h 2266950"/>
                  <a:gd name="connsiteX101" fmla="*/ 4236267 w 4408300"/>
                  <a:gd name="connsiteY101" fmla="*/ 1628775 h 2266950"/>
                  <a:gd name="connsiteX102" fmla="*/ 4236267 w 4408300"/>
                  <a:gd name="connsiteY102" fmla="*/ 1562100 h 2266950"/>
                  <a:gd name="connsiteX103" fmla="*/ 4217217 w 4408300"/>
                  <a:gd name="connsiteY103" fmla="*/ 1514475 h 2266950"/>
                  <a:gd name="connsiteX104" fmla="*/ 4226742 w 4408300"/>
                  <a:gd name="connsiteY104" fmla="*/ 1457325 h 2266950"/>
                  <a:gd name="connsiteX105" fmla="*/ 4226742 w 4408300"/>
                  <a:gd name="connsiteY105" fmla="*/ 1428750 h 2266950"/>
                  <a:gd name="connsiteX106" fmla="*/ 4236267 w 4408300"/>
                  <a:gd name="connsiteY106" fmla="*/ 1362075 h 2266950"/>
                  <a:gd name="connsiteX107" fmla="*/ 4236267 w 4408300"/>
                  <a:gd name="connsiteY107" fmla="*/ 1323975 h 2266950"/>
                  <a:gd name="connsiteX108" fmla="*/ 4226742 w 4408300"/>
                  <a:gd name="connsiteY108" fmla="*/ 1257300 h 2266950"/>
                  <a:gd name="connsiteX109" fmla="*/ 4236267 w 4408300"/>
                  <a:gd name="connsiteY109" fmla="*/ 1209675 h 2266950"/>
                  <a:gd name="connsiteX110" fmla="*/ 4255317 w 4408300"/>
                  <a:gd name="connsiteY110" fmla="*/ 1143000 h 2266950"/>
                  <a:gd name="connsiteX111" fmla="*/ 4274367 w 4408300"/>
                  <a:gd name="connsiteY111" fmla="*/ 1095375 h 2266950"/>
                  <a:gd name="connsiteX112" fmla="*/ 4255317 w 4408300"/>
                  <a:gd name="connsiteY112" fmla="*/ 1057275 h 2266950"/>
                  <a:gd name="connsiteX113" fmla="*/ 4274367 w 4408300"/>
                  <a:gd name="connsiteY113" fmla="*/ 962025 h 2266950"/>
                  <a:gd name="connsiteX114" fmla="*/ 4341046 w 4408300"/>
                  <a:gd name="connsiteY114" fmla="*/ 1019175 h 2266950"/>
                  <a:gd name="connsiteX115" fmla="*/ 4341042 w 4408300"/>
                  <a:gd name="connsiteY115" fmla="*/ 809625 h 2266950"/>
                  <a:gd name="connsiteX116" fmla="*/ 4350567 w 4408300"/>
                  <a:gd name="connsiteY116" fmla="*/ 762000 h 2266950"/>
                  <a:gd name="connsiteX117" fmla="*/ 4350567 w 4408300"/>
                  <a:gd name="connsiteY117" fmla="*/ 704850 h 2266950"/>
                  <a:gd name="connsiteX118" fmla="*/ 4369617 w 4408300"/>
                  <a:gd name="connsiteY118" fmla="*/ 638175 h 2266950"/>
                  <a:gd name="connsiteX119" fmla="*/ 4360092 w 4408300"/>
                  <a:gd name="connsiteY119" fmla="*/ 590550 h 2266950"/>
                  <a:gd name="connsiteX120" fmla="*/ 4360092 w 4408300"/>
                  <a:gd name="connsiteY120" fmla="*/ 523875 h 2266950"/>
                  <a:gd name="connsiteX121" fmla="*/ 4369617 w 4408300"/>
                  <a:gd name="connsiteY121" fmla="*/ 466725 h 2266950"/>
                  <a:gd name="connsiteX122" fmla="*/ 4398192 w 4408300"/>
                  <a:gd name="connsiteY122" fmla="*/ 419100 h 2266950"/>
                  <a:gd name="connsiteX123" fmla="*/ 4379142 w 4408300"/>
                  <a:gd name="connsiteY123" fmla="*/ 371475 h 2266950"/>
                  <a:gd name="connsiteX124" fmla="*/ 4407717 w 4408300"/>
                  <a:gd name="connsiteY124" fmla="*/ 333375 h 2266950"/>
                  <a:gd name="connsiteX125" fmla="*/ 4398192 w 4408300"/>
                  <a:gd name="connsiteY125" fmla="*/ 276225 h 2266950"/>
                  <a:gd name="connsiteX0" fmla="*/ 309158 w 4408300"/>
                  <a:gd name="connsiteY0" fmla="*/ 0 h 2266950"/>
                  <a:gd name="connsiteX1" fmla="*/ 369339 w 4408300"/>
                  <a:gd name="connsiteY1" fmla="*/ 514350 h 2266950"/>
                  <a:gd name="connsiteX2" fmla="*/ 3848 w 4408300"/>
                  <a:gd name="connsiteY2" fmla="*/ 438150 h 2266950"/>
                  <a:gd name="connsiteX3" fmla="*/ 580701 w 4408300"/>
                  <a:gd name="connsiteY3" fmla="*/ 1085850 h 2266950"/>
                  <a:gd name="connsiteX4" fmla="*/ 777351 w 4408300"/>
                  <a:gd name="connsiteY4" fmla="*/ 1381125 h 2266950"/>
                  <a:gd name="connsiteX5" fmla="*/ 933166 w 4408300"/>
                  <a:gd name="connsiteY5" fmla="*/ 1295400 h 2266950"/>
                  <a:gd name="connsiteX6" fmla="*/ 1180843 w 4408300"/>
                  <a:gd name="connsiteY6" fmla="*/ 1143000 h 2266950"/>
                  <a:gd name="connsiteX7" fmla="*/ 1285631 w 4408300"/>
                  <a:gd name="connsiteY7" fmla="*/ 1133475 h 2266950"/>
                  <a:gd name="connsiteX8" fmla="*/ 1371366 w 4408300"/>
                  <a:gd name="connsiteY8" fmla="*/ 1057275 h 2266950"/>
                  <a:gd name="connsiteX9" fmla="*/ 1442697 w 4408300"/>
                  <a:gd name="connsiteY9" fmla="*/ 1076325 h 2266950"/>
                  <a:gd name="connsiteX10" fmla="*/ 1475767 w 4408300"/>
                  <a:gd name="connsiteY10" fmla="*/ 1152525 h 2266950"/>
                  <a:gd name="connsiteX11" fmla="*/ 1540431 w 4408300"/>
                  <a:gd name="connsiteY11" fmla="*/ 1019175 h 2266950"/>
                  <a:gd name="connsiteX12" fmla="*/ 1584447 w 4408300"/>
                  <a:gd name="connsiteY12" fmla="*/ 1029861 h 2266950"/>
                  <a:gd name="connsiteX13" fmla="*/ 1696730 w 4408300"/>
                  <a:gd name="connsiteY13" fmla="*/ 866775 h 2266950"/>
                  <a:gd name="connsiteX14" fmla="*/ 1831176 w 4408300"/>
                  <a:gd name="connsiteY14" fmla="*/ 752483 h 2266950"/>
                  <a:gd name="connsiteX15" fmla="*/ 2045309 w 4408300"/>
                  <a:gd name="connsiteY15" fmla="*/ 638175 h 2266950"/>
                  <a:gd name="connsiteX16" fmla="*/ 2228719 w 4408300"/>
                  <a:gd name="connsiteY16" fmla="*/ 533400 h 2266950"/>
                  <a:gd name="connsiteX17" fmla="*/ 2428768 w 4408300"/>
                  <a:gd name="connsiteY17" fmla="*/ 438150 h 2266950"/>
                  <a:gd name="connsiteX18" fmla="*/ 2502539 w 4408300"/>
                  <a:gd name="connsiteY18" fmla="*/ 447675 h 2266950"/>
                  <a:gd name="connsiteX19" fmla="*/ 2931342 w 4408300"/>
                  <a:gd name="connsiteY19" fmla="*/ 304800 h 2266950"/>
                  <a:gd name="connsiteX20" fmla="*/ 2998017 w 4408300"/>
                  <a:gd name="connsiteY20" fmla="*/ 285750 h 2266950"/>
                  <a:gd name="connsiteX21" fmla="*/ 3112317 w 4408300"/>
                  <a:gd name="connsiteY21" fmla="*/ 295275 h 2266950"/>
                  <a:gd name="connsiteX22" fmla="*/ 3131367 w 4408300"/>
                  <a:gd name="connsiteY22" fmla="*/ 323850 h 2266950"/>
                  <a:gd name="connsiteX23" fmla="*/ 3140892 w 4408300"/>
                  <a:gd name="connsiteY23" fmla="*/ 371475 h 2266950"/>
                  <a:gd name="connsiteX24" fmla="*/ 3150417 w 4408300"/>
                  <a:gd name="connsiteY24" fmla="*/ 609600 h 2266950"/>
                  <a:gd name="connsiteX25" fmla="*/ 3178992 w 4408300"/>
                  <a:gd name="connsiteY25" fmla="*/ 771525 h 2266950"/>
                  <a:gd name="connsiteX26" fmla="*/ 3188517 w 4408300"/>
                  <a:gd name="connsiteY26" fmla="*/ 800100 h 2266950"/>
                  <a:gd name="connsiteX27" fmla="*/ 3207568 w 4408300"/>
                  <a:gd name="connsiteY27" fmla="*/ 923925 h 2266950"/>
                  <a:gd name="connsiteX28" fmla="*/ 3207565 w 4408300"/>
                  <a:gd name="connsiteY28" fmla="*/ 971550 h 2266950"/>
                  <a:gd name="connsiteX29" fmla="*/ 3207566 w 4408300"/>
                  <a:gd name="connsiteY29" fmla="*/ 1019175 h 2266950"/>
                  <a:gd name="connsiteX30" fmla="*/ 3255192 w 4408300"/>
                  <a:gd name="connsiteY30" fmla="*/ 1000125 h 2266950"/>
                  <a:gd name="connsiteX31" fmla="*/ 3264717 w 4408300"/>
                  <a:gd name="connsiteY31" fmla="*/ 1152525 h 2266950"/>
                  <a:gd name="connsiteX32" fmla="*/ 3274242 w 4408300"/>
                  <a:gd name="connsiteY32" fmla="*/ 1181100 h 2266950"/>
                  <a:gd name="connsiteX33" fmla="*/ 3264717 w 4408300"/>
                  <a:gd name="connsiteY33" fmla="*/ 1228725 h 2266950"/>
                  <a:gd name="connsiteX34" fmla="*/ 3283767 w 4408300"/>
                  <a:gd name="connsiteY34" fmla="*/ 1276350 h 2266950"/>
                  <a:gd name="connsiteX35" fmla="*/ 3283767 w 4408300"/>
                  <a:gd name="connsiteY35" fmla="*/ 1304925 h 2266950"/>
                  <a:gd name="connsiteX36" fmla="*/ 3293292 w 4408300"/>
                  <a:gd name="connsiteY36" fmla="*/ 1352550 h 2266950"/>
                  <a:gd name="connsiteX37" fmla="*/ 3293292 w 4408300"/>
                  <a:gd name="connsiteY37" fmla="*/ 1400175 h 2266950"/>
                  <a:gd name="connsiteX38" fmla="*/ 3302817 w 4408300"/>
                  <a:gd name="connsiteY38" fmla="*/ 1438275 h 2266950"/>
                  <a:gd name="connsiteX39" fmla="*/ 3293292 w 4408300"/>
                  <a:gd name="connsiteY39" fmla="*/ 1457325 h 2266950"/>
                  <a:gd name="connsiteX40" fmla="*/ 3312342 w 4408300"/>
                  <a:gd name="connsiteY40" fmla="*/ 1495425 h 2266950"/>
                  <a:gd name="connsiteX41" fmla="*/ 3312342 w 4408300"/>
                  <a:gd name="connsiteY41" fmla="*/ 1543050 h 2266950"/>
                  <a:gd name="connsiteX42" fmla="*/ 3331392 w 4408300"/>
                  <a:gd name="connsiteY42" fmla="*/ 1590675 h 2266950"/>
                  <a:gd name="connsiteX43" fmla="*/ 3331392 w 4408300"/>
                  <a:gd name="connsiteY43" fmla="*/ 1638300 h 2266950"/>
                  <a:gd name="connsiteX44" fmla="*/ 3369492 w 4408300"/>
                  <a:gd name="connsiteY44" fmla="*/ 1676400 h 2266950"/>
                  <a:gd name="connsiteX45" fmla="*/ 3398067 w 4408300"/>
                  <a:gd name="connsiteY45" fmla="*/ 1638300 h 2266950"/>
                  <a:gd name="connsiteX46" fmla="*/ 3407592 w 4408300"/>
                  <a:gd name="connsiteY46" fmla="*/ 1590675 h 2266950"/>
                  <a:gd name="connsiteX47" fmla="*/ 3426642 w 4408300"/>
                  <a:gd name="connsiteY47" fmla="*/ 1533525 h 2266950"/>
                  <a:gd name="connsiteX48" fmla="*/ 3426642 w 4408300"/>
                  <a:gd name="connsiteY48" fmla="*/ 1495425 h 2266950"/>
                  <a:gd name="connsiteX49" fmla="*/ 3445692 w 4408300"/>
                  <a:gd name="connsiteY49" fmla="*/ 1428750 h 2266950"/>
                  <a:gd name="connsiteX50" fmla="*/ 3436167 w 4408300"/>
                  <a:gd name="connsiteY50" fmla="*/ 1362075 h 2266950"/>
                  <a:gd name="connsiteX51" fmla="*/ 3445692 w 4408300"/>
                  <a:gd name="connsiteY51" fmla="*/ 1333500 h 2266950"/>
                  <a:gd name="connsiteX52" fmla="*/ 3464742 w 4408300"/>
                  <a:gd name="connsiteY52" fmla="*/ 1266825 h 2266950"/>
                  <a:gd name="connsiteX53" fmla="*/ 3474267 w 4408300"/>
                  <a:gd name="connsiteY53" fmla="*/ 1219200 h 2266950"/>
                  <a:gd name="connsiteX54" fmla="*/ 3483792 w 4408300"/>
                  <a:gd name="connsiteY54" fmla="*/ 1171575 h 2266950"/>
                  <a:gd name="connsiteX55" fmla="*/ 3502842 w 4408300"/>
                  <a:gd name="connsiteY55" fmla="*/ 1123950 h 2266950"/>
                  <a:gd name="connsiteX56" fmla="*/ 3550467 w 4408300"/>
                  <a:gd name="connsiteY56" fmla="*/ 1181100 h 2266950"/>
                  <a:gd name="connsiteX57" fmla="*/ 3550467 w 4408300"/>
                  <a:gd name="connsiteY57" fmla="*/ 1228725 h 2266950"/>
                  <a:gd name="connsiteX58" fmla="*/ 3617145 w 4408300"/>
                  <a:gd name="connsiteY58" fmla="*/ 1323975 h 2266950"/>
                  <a:gd name="connsiteX59" fmla="*/ 3683819 w 4408300"/>
                  <a:gd name="connsiteY59" fmla="*/ 1238250 h 2266950"/>
                  <a:gd name="connsiteX60" fmla="*/ 3712392 w 4408300"/>
                  <a:gd name="connsiteY60" fmla="*/ 1295400 h 2266950"/>
                  <a:gd name="connsiteX61" fmla="*/ 3721917 w 4408300"/>
                  <a:gd name="connsiteY61" fmla="*/ 1095375 h 2266950"/>
                  <a:gd name="connsiteX62" fmla="*/ 3769542 w 4408300"/>
                  <a:gd name="connsiteY62" fmla="*/ 1038225 h 2266950"/>
                  <a:gd name="connsiteX63" fmla="*/ 3826692 w 4408300"/>
                  <a:gd name="connsiteY63" fmla="*/ 1038225 h 2266950"/>
                  <a:gd name="connsiteX64" fmla="*/ 3883842 w 4408300"/>
                  <a:gd name="connsiteY64" fmla="*/ 1047750 h 2266950"/>
                  <a:gd name="connsiteX65" fmla="*/ 3940993 w 4408300"/>
                  <a:gd name="connsiteY65" fmla="*/ 1066800 h 2266950"/>
                  <a:gd name="connsiteX66" fmla="*/ 3950517 w 4408300"/>
                  <a:gd name="connsiteY66" fmla="*/ 1133475 h 2266950"/>
                  <a:gd name="connsiteX67" fmla="*/ 3969567 w 4408300"/>
                  <a:gd name="connsiteY67" fmla="*/ 1190625 h 2266950"/>
                  <a:gd name="connsiteX68" fmla="*/ 3988617 w 4408300"/>
                  <a:gd name="connsiteY68" fmla="*/ 1247775 h 2266950"/>
                  <a:gd name="connsiteX69" fmla="*/ 4007667 w 4408300"/>
                  <a:gd name="connsiteY69" fmla="*/ 1304925 h 2266950"/>
                  <a:gd name="connsiteX70" fmla="*/ 3998142 w 4408300"/>
                  <a:gd name="connsiteY70" fmla="*/ 1333500 h 2266950"/>
                  <a:gd name="connsiteX71" fmla="*/ 4026717 w 4408300"/>
                  <a:gd name="connsiteY71" fmla="*/ 1390650 h 2266950"/>
                  <a:gd name="connsiteX72" fmla="*/ 4026717 w 4408300"/>
                  <a:gd name="connsiteY72" fmla="*/ 1438275 h 2266950"/>
                  <a:gd name="connsiteX73" fmla="*/ 4026717 w 4408300"/>
                  <a:gd name="connsiteY73" fmla="*/ 1485900 h 2266950"/>
                  <a:gd name="connsiteX74" fmla="*/ 4007667 w 4408300"/>
                  <a:gd name="connsiteY74" fmla="*/ 1514475 h 2266950"/>
                  <a:gd name="connsiteX75" fmla="*/ 4017192 w 4408300"/>
                  <a:gd name="connsiteY75" fmla="*/ 1552575 h 2266950"/>
                  <a:gd name="connsiteX76" fmla="*/ 4026717 w 4408300"/>
                  <a:gd name="connsiteY76" fmla="*/ 1609725 h 2266950"/>
                  <a:gd name="connsiteX77" fmla="*/ 4045767 w 4408300"/>
                  <a:gd name="connsiteY77" fmla="*/ 1666875 h 2266950"/>
                  <a:gd name="connsiteX78" fmla="*/ 4045767 w 4408300"/>
                  <a:gd name="connsiteY78" fmla="*/ 1724025 h 2266950"/>
                  <a:gd name="connsiteX79" fmla="*/ 4064817 w 4408300"/>
                  <a:gd name="connsiteY79" fmla="*/ 1781175 h 2266950"/>
                  <a:gd name="connsiteX80" fmla="*/ 4083867 w 4408300"/>
                  <a:gd name="connsiteY80" fmla="*/ 1838325 h 2266950"/>
                  <a:gd name="connsiteX81" fmla="*/ 4093392 w 4408300"/>
                  <a:gd name="connsiteY81" fmla="*/ 1866900 h 2266950"/>
                  <a:gd name="connsiteX82" fmla="*/ 4093392 w 4408300"/>
                  <a:gd name="connsiteY82" fmla="*/ 1914525 h 2266950"/>
                  <a:gd name="connsiteX83" fmla="*/ 4112442 w 4408300"/>
                  <a:gd name="connsiteY83" fmla="*/ 1962150 h 2266950"/>
                  <a:gd name="connsiteX84" fmla="*/ 4112442 w 4408300"/>
                  <a:gd name="connsiteY84" fmla="*/ 2019300 h 2266950"/>
                  <a:gd name="connsiteX85" fmla="*/ 4121967 w 4408300"/>
                  <a:gd name="connsiteY85" fmla="*/ 2076450 h 2266950"/>
                  <a:gd name="connsiteX86" fmla="*/ 4112442 w 4408300"/>
                  <a:gd name="connsiteY86" fmla="*/ 2114550 h 2266950"/>
                  <a:gd name="connsiteX87" fmla="*/ 4121967 w 4408300"/>
                  <a:gd name="connsiteY87" fmla="*/ 2152650 h 2266950"/>
                  <a:gd name="connsiteX88" fmla="*/ 4141017 w 4408300"/>
                  <a:gd name="connsiteY88" fmla="*/ 2209800 h 2266950"/>
                  <a:gd name="connsiteX89" fmla="*/ 4112442 w 4408300"/>
                  <a:gd name="connsiteY89" fmla="*/ 2238375 h 2266950"/>
                  <a:gd name="connsiteX90" fmla="*/ 4141017 w 4408300"/>
                  <a:gd name="connsiteY90" fmla="*/ 2266950 h 2266950"/>
                  <a:gd name="connsiteX91" fmla="*/ 4188642 w 4408300"/>
                  <a:gd name="connsiteY91" fmla="*/ 2200275 h 2266950"/>
                  <a:gd name="connsiteX92" fmla="*/ 4188642 w 4408300"/>
                  <a:gd name="connsiteY92" fmla="*/ 2133600 h 2266950"/>
                  <a:gd name="connsiteX93" fmla="*/ 4198167 w 4408300"/>
                  <a:gd name="connsiteY93" fmla="*/ 2076450 h 2266950"/>
                  <a:gd name="connsiteX94" fmla="*/ 4198167 w 4408300"/>
                  <a:gd name="connsiteY94" fmla="*/ 2028825 h 2266950"/>
                  <a:gd name="connsiteX95" fmla="*/ 4198167 w 4408300"/>
                  <a:gd name="connsiteY95" fmla="*/ 1962150 h 2266950"/>
                  <a:gd name="connsiteX96" fmla="*/ 4207692 w 4408300"/>
                  <a:gd name="connsiteY96" fmla="*/ 1905000 h 2266950"/>
                  <a:gd name="connsiteX97" fmla="*/ 4217217 w 4408300"/>
                  <a:gd name="connsiteY97" fmla="*/ 1838325 h 2266950"/>
                  <a:gd name="connsiteX98" fmla="*/ 4207692 w 4408300"/>
                  <a:gd name="connsiteY98" fmla="*/ 1781175 h 2266950"/>
                  <a:gd name="connsiteX99" fmla="*/ 4236267 w 4408300"/>
                  <a:gd name="connsiteY99" fmla="*/ 1733550 h 2266950"/>
                  <a:gd name="connsiteX100" fmla="*/ 4207692 w 4408300"/>
                  <a:gd name="connsiteY100" fmla="*/ 1695450 h 2266950"/>
                  <a:gd name="connsiteX101" fmla="*/ 4236267 w 4408300"/>
                  <a:gd name="connsiteY101" fmla="*/ 1628775 h 2266950"/>
                  <a:gd name="connsiteX102" fmla="*/ 4236267 w 4408300"/>
                  <a:gd name="connsiteY102" fmla="*/ 1562100 h 2266950"/>
                  <a:gd name="connsiteX103" fmla="*/ 4217217 w 4408300"/>
                  <a:gd name="connsiteY103" fmla="*/ 1514475 h 2266950"/>
                  <a:gd name="connsiteX104" fmla="*/ 4226742 w 4408300"/>
                  <a:gd name="connsiteY104" fmla="*/ 1457325 h 2266950"/>
                  <a:gd name="connsiteX105" fmla="*/ 4226742 w 4408300"/>
                  <a:gd name="connsiteY105" fmla="*/ 1428750 h 2266950"/>
                  <a:gd name="connsiteX106" fmla="*/ 4236267 w 4408300"/>
                  <a:gd name="connsiteY106" fmla="*/ 1362075 h 2266950"/>
                  <a:gd name="connsiteX107" fmla="*/ 4236267 w 4408300"/>
                  <a:gd name="connsiteY107" fmla="*/ 1323975 h 2266950"/>
                  <a:gd name="connsiteX108" fmla="*/ 4226742 w 4408300"/>
                  <a:gd name="connsiteY108" fmla="*/ 1257300 h 2266950"/>
                  <a:gd name="connsiteX109" fmla="*/ 4236267 w 4408300"/>
                  <a:gd name="connsiteY109" fmla="*/ 1209675 h 2266950"/>
                  <a:gd name="connsiteX110" fmla="*/ 4255317 w 4408300"/>
                  <a:gd name="connsiteY110" fmla="*/ 1143000 h 2266950"/>
                  <a:gd name="connsiteX111" fmla="*/ 4274367 w 4408300"/>
                  <a:gd name="connsiteY111" fmla="*/ 1095375 h 2266950"/>
                  <a:gd name="connsiteX112" fmla="*/ 4255317 w 4408300"/>
                  <a:gd name="connsiteY112" fmla="*/ 1057275 h 2266950"/>
                  <a:gd name="connsiteX113" fmla="*/ 4274367 w 4408300"/>
                  <a:gd name="connsiteY113" fmla="*/ 962025 h 2266950"/>
                  <a:gd name="connsiteX114" fmla="*/ 4341046 w 4408300"/>
                  <a:gd name="connsiteY114" fmla="*/ 1019175 h 2266950"/>
                  <a:gd name="connsiteX115" fmla="*/ 4341042 w 4408300"/>
                  <a:gd name="connsiteY115" fmla="*/ 809625 h 2266950"/>
                  <a:gd name="connsiteX116" fmla="*/ 4350567 w 4408300"/>
                  <a:gd name="connsiteY116" fmla="*/ 762000 h 2266950"/>
                  <a:gd name="connsiteX117" fmla="*/ 4350567 w 4408300"/>
                  <a:gd name="connsiteY117" fmla="*/ 704850 h 2266950"/>
                  <a:gd name="connsiteX118" fmla="*/ 4369617 w 4408300"/>
                  <a:gd name="connsiteY118" fmla="*/ 638175 h 2266950"/>
                  <a:gd name="connsiteX119" fmla="*/ 4360092 w 4408300"/>
                  <a:gd name="connsiteY119" fmla="*/ 590550 h 2266950"/>
                  <a:gd name="connsiteX120" fmla="*/ 4360092 w 4408300"/>
                  <a:gd name="connsiteY120" fmla="*/ 523875 h 2266950"/>
                  <a:gd name="connsiteX121" fmla="*/ 4369617 w 4408300"/>
                  <a:gd name="connsiteY121" fmla="*/ 466725 h 2266950"/>
                  <a:gd name="connsiteX122" fmla="*/ 4398192 w 4408300"/>
                  <a:gd name="connsiteY122" fmla="*/ 419100 h 2266950"/>
                  <a:gd name="connsiteX123" fmla="*/ 4379142 w 4408300"/>
                  <a:gd name="connsiteY123" fmla="*/ 371475 h 2266950"/>
                  <a:gd name="connsiteX124" fmla="*/ 4407717 w 4408300"/>
                  <a:gd name="connsiteY124" fmla="*/ 333375 h 2266950"/>
                  <a:gd name="connsiteX125" fmla="*/ 4398192 w 4408300"/>
                  <a:gd name="connsiteY125" fmla="*/ 276225 h 2266950"/>
                  <a:gd name="connsiteX0" fmla="*/ 309158 w 4408300"/>
                  <a:gd name="connsiteY0" fmla="*/ 0 h 2266950"/>
                  <a:gd name="connsiteX1" fmla="*/ 369339 w 4408300"/>
                  <a:gd name="connsiteY1" fmla="*/ 514350 h 2266950"/>
                  <a:gd name="connsiteX2" fmla="*/ 3848 w 4408300"/>
                  <a:gd name="connsiteY2" fmla="*/ 438150 h 2266950"/>
                  <a:gd name="connsiteX3" fmla="*/ 580701 w 4408300"/>
                  <a:gd name="connsiteY3" fmla="*/ 1085850 h 2266950"/>
                  <a:gd name="connsiteX4" fmla="*/ 777351 w 4408300"/>
                  <a:gd name="connsiteY4" fmla="*/ 1381125 h 2266950"/>
                  <a:gd name="connsiteX5" fmla="*/ 933166 w 4408300"/>
                  <a:gd name="connsiteY5" fmla="*/ 1295400 h 2266950"/>
                  <a:gd name="connsiteX6" fmla="*/ 1180843 w 4408300"/>
                  <a:gd name="connsiteY6" fmla="*/ 1143000 h 2266950"/>
                  <a:gd name="connsiteX7" fmla="*/ 1285631 w 4408300"/>
                  <a:gd name="connsiteY7" fmla="*/ 1133475 h 2266950"/>
                  <a:gd name="connsiteX8" fmla="*/ 1371366 w 4408300"/>
                  <a:gd name="connsiteY8" fmla="*/ 1057275 h 2266950"/>
                  <a:gd name="connsiteX9" fmla="*/ 1442697 w 4408300"/>
                  <a:gd name="connsiteY9" fmla="*/ 1076325 h 2266950"/>
                  <a:gd name="connsiteX10" fmla="*/ 1475767 w 4408300"/>
                  <a:gd name="connsiteY10" fmla="*/ 1152525 h 2266950"/>
                  <a:gd name="connsiteX11" fmla="*/ 1540431 w 4408300"/>
                  <a:gd name="connsiteY11" fmla="*/ 1019175 h 2266950"/>
                  <a:gd name="connsiteX12" fmla="*/ 1584447 w 4408300"/>
                  <a:gd name="connsiteY12" fmla="*/ 1029861 h 2266950"/>
                  <a:gd name="connsiteX13" fmla="*/ 1696730 w 4408300"/>
                  <a:gd name="connsiteY13" fmla="*/ 866775 h 2266950"/>
                  <a:gd name="connsiteX14" fmla="*/ 1831176 w 4408300"/>
                  <a:gd name="connsiteY14" fmla="*/ 752483 h 2266950"/>
                  <a:gd name="connsiteX15" fmla="*/ 2045309 w 4408300"/>
                  <a:gd name="connsiteY15" fmla="*/ 638175 h 2266950"/>
                  <a:gd name="connsiteX16" fmla="*/ 2228719 w 4408300"/>
                  <a:gd name="connsiteY16" fmla="*/ 533400 h 2266950"/>
                  <a:gd name="connsiteX17" fmla="*/ 2428768 w 4408300"/>
                  <a:gd name="connsiteY17" fmla="*/ 438150 h 2266950"/>
                  <a:gd name="connsiteX18" fmla="*/ 2502539 w 4408300"/>
                  <a:gd name="connsiteY18" fmla="*/ 447675 h 2266950"/>
                  <a:gd name="connsiteX19" fmla="*/ 2931342 w 4408300"/>
                  <a:gd name="connsiteY19" fmla="*/ 304800 h 2266950"/>
                  <a:gd name="connsiteX20" fmla="*/ 2998017 w 4408300"/>
                  <a:gd name="connsiteY20" fmla="*/ 285750 h 2266950"/>
                  <a:gd name="connsiteX21" fmla="*/ 3112317 w 4408300"/>
                  <a:gd name="connsiteY21" fmla="*/ 295275 h 2266950"/>
                  <a:gd name="connsiteX22" fmla="*/ 3131367 w 4408300"/>
                  <a:gd name="connsiteY22" fmla="*/ 323850 h 2266950"/>
                  <a:gd name="connsiteX23" fmla="*/ 3140892 w 4408300"/>
                  <a:gd name="connsiteY23" fmla="*/ 371475 h 2266950"/>
                  <a:gd name="connsiteX24" fmla="*/ 3150417 w 4408300"/>
                  <a:gd name="connsiteY24" fmla="*/ 609600 h 2266950"/>
                  <a:gd name="connsiteX25" fmla="*/ 3178992 w 4408300"/>
                  <a:gd name="connsiteY25" fmla="*/ 771525 h 2266950"/>
                  <a:gd name="connsiteX26" fmla="*/ 3188517 w 4408300"/>
                  <a:gd name="connsiteY26" fmla="*/ 800100 h 2266950"/>
                  <a:gd name="connsiteX27" fmla="*/ 3207568 w 4408300"/>
                  <a:gd name="connsiteY27" fmla="*/ 923925 h 2266950"/>
                  <a:gd name="connsiteX28" fmla="*/ 3207565 w 4408300"/>
                  <a:gd name="connsiteY28" fmla="*/ 971550 h 2266950"/>
                  <a:gd name="connsiteX29" fmla="*/ 3207566 w 4408300"/>
                  <a:gd name="connsiteY29" fmla="*/ 1019175 h 2266950"/>
                  <a:gd name="connsiteX30" fmla="*/ 3255192 w 4408300"/>
                  <a:gd name="connsiteY30" fmla="*/ 1000125 h 2266950"/>
                  <a:gd name="connsiteX31" fmla="*/ 3264717 w 4408300"/>
                  <a:gd name="connsiteY31" fmla="*/ 1152525 h 2266950"/>
                  <a:gd name="connsiteX32" fmla="*/ 3274242 w 4408300"/>
                  <a:gd name="connsiteY32" fmla="*/ 1181100 h 2266950"/>
                  <a:gd name="connsiteX33" fmla="*/ 3264717 w 4408300"/>
                  <a:gd name="connsiteY33" fmla="*/ 1228725 h 2266950"/>
                  <a:gd name="connsiteX34" fmla="*/ 3283767 w 4408300"/>
                  <a:gd name="connsiteY34" fmla="*/ 1276350 h 2266950"/>
                  <a:gd name="connsiteX35" fmla="*/ 3283767 w 4408300"/>
                  <a:gd name="connsiteY35" fmla="*/ 1304925 h 2266950"/>
                  <a:gd name="connsiteX36" fmla="*/ 3293292 w 4408300"/>
                  <a:gd name="connsiteY36" fmla="*/ 1352550 h 2266950"/>
                  <a:gd name="connsiteX37" fmla="*/ 3293292 w 4408300"/>
                  <a:gd name="connsiteY37" fmla="*/ 1400175 h 2266950"/>
                  <a:gd name="connsiteX38" fmla="*/ 3302817 w 4408300"/>
                  <a:gd name="connsiteY38" fmla="*/ 1438275 h 2266950"/>
                  <a:gd name="connsiteX39" fmla="*/ 3293292 w 4408300"/>
                  <a:gd name="connsiteY39" fmla="*/ 1457325 h 2266950"/>
                  <a:gd name="connsiteX40" fmla="*/ 3312342 w 4408300"/>
                  <a:gd name="connsiteY40" fmla="*/ 1495425 h 2266950"/>
                  <a:gd name="connsiteX41" fmla="*/ 3312342 w 4408300"/>
                  <a:gd name="connsiteY41" fmla="*/ 1543050 h 2266950"/>
                  <a:gd name="connsiteX42" fmla="*/ 3331392 w 4408300"/>
                  <a:gd name="connsiteY42" fmla="*/ 1590675 h 2266950"/>
                  <a:gd name="connsiteX43" fmla="*/ 3331392 w 4408300"/>
                  <a:gd name="connsiteY43" fmla="*/ 1638300 h 2266950"/>
                  <a:gd name="connsiteX44" fmla="*/ 3369492 w 4408300"/>
                  <a:gd name="connsiteY44" fmla="*/ 1676400 h 2266950"/>
                  <a:gd name="connsiteX45" fmla="*/ 3398067 w 4408300"/>
                  <a:gd name="connsiteY45" fmla="*/ 1638300 h 2266950"/>
                  <a:gd name="connsiteX46" fmla="*/ 3407592 w 4408300"/>
                  <a:gd name="connsiteY46" fmla="*/ 1590675 h 2266950"/>
                  <a:gd name="connsiteX47" fmla="*/ 3426642 w 4408300"/>
                  <a:gd name="connsiteY47" fmla="*/ 1533525 h 2266950"/>
                  <a:gd name="connsiteX48" fmla="*/ 3426642 w 4408300"/>
                  <a:gd name="connsiteY48" fmla="*/ 1495425 h 2266950"/>
                  <a:gd name="connsiteX49" fmla="*/ 3445692 w 4408300"/>
                  <a:gd name="connsiteY49" fmla="*/ 1428750 h 2266950"/>
                  <a:gd name="connsiteX50" fmla="*/ 3436167 w 4408300"/>
                  <a:gd name="connsiteY50" fmla="*/ 1362075 h 2266950"/>
                  <a:gd name="connsiteX51" fmla="*/ 3445692 w 4408300"/>
                  <a:gd name="connsiteY51" fmla="*/ 1333500 h 2266950"/>
                  <a:gd name="connsiteX52" fmla="*/ 3464742 w 4408300"/>
                  <a:gd name="connsiteY52" fmla="*/ 1266825 h 2266950"/>
                  <a:gd name="connsiteX53" fmla="*/ 3474267 w 4408300"/>
                  <a:gd name="connsiteY53" fmla="*/ 1219200 h 2266950"/>
                  <a:gd name="connsiteX54" fmla="*/ 3483792 w 4408300"/>
                  <a:gd name="connsiteY54" fmla="*/ 1171575 h 2266950"/>
                  <a:gd name="connsiteX55" fmla="*/ 3502842 w 4408300"/>
                  <a:gd name="connsiteY55" fmla="*/ 1123950 h 2266950"/>
                  <a:gd name="connsiteX56" fmla="*/ 3550467 w 4408300"/>
                  <a:gd name="connsiteY56" fmla="*/ 1181100 h 2266950"/>
                  <a:gd name="connsiteX57" fmla="*/ 3550467 w 4408300"/>
                  <a:gd name="connsiteY57" fmla="*/ 1228725 h 2266950"/>
                  <a:gd name="connsiteX58" fmla="*/ 3617145 w 4408300"/>
                  <a:gd name="connsiteY58" fmla="*/ 1323975 h 2266950"/>
                  <a:gd name="connsiteX59" fmla="*/ 3683819 w 4408300"/>
                  <a:gd name="connsiteY59" fmla="*/ 1238250 h 2266950"/>
                  <a:gd name="connsiteX60" fmla="*/ 3712392 w 4408300"/>
                  <a:gd name="connsiteY60" fmla="*/ 1295400 h 2266950"/>
                  <a:gd name="connsiteX61" fmla="*/ 3721917 w 4408300"/>
                  <a:gd name="connsiteY61" fmla="*/ 1095375 h 2266950"/>
                  <a:gd name="connsiteX62" fmla="*/ 3769542 w 4408300"/>
                  <a:gd name="connsiteY62" fmla="*/ 1038225 h 2266950"/>
                  <a:gd name="connsiteX63" fmla="*/ 3826692 w 4408300"/>
                  <a:gd name="connsiteY63" fmla="*/ 1038225 h 2266950"/>
                  <a:gd name="connsiteX64" fmla="*/ 3883842 w 4408300"/>
                  <a:gd name="connsiteY64" fmla="*/ 1047750 h 2266950"/>
                  <a:gd name="connsiteX65" fmla="*/ 3940993 w 4408300"/>
                  <a:gd name="connsiteY65" fmla="*/ 1066800 h 2266950"/>
                  <a:gd name="connsiteX66" fmla="*/ 3950517 w 4408300"/>
                  <a:gd name="connsiteY66" fmla="*/ 1133475 h 2266950"/>
                  <a:gd name="connsiteX67" fmla="*/ 3969567 w 4408300"/>
                  <a:gd name="connsiteY67" fmla="*/ 1190625 h 2266950"/>
                  <a:gd name="connsiteX68" fmla="*/ 3988617 w 4408300"/>
                  <a:gd name="connsiteY68" fmla="*/ 1247775 h 2266950"/>
                  <a:gd name="connsiteX69" fmla="*/ 4007667 w 4408300"/>
                  <a:gd name="connsiteY69" fmla="*/ 1304925 h 2266950"/>
                  <a:gd name="connsiteX70" fmla="*/ 3998142 w 4408300"/>
                  <a:gd name="connsiteY70" fmla="*/ 1333500 h 2266950"/>
                  <a:gd name="connsiteX71" fmla="*/ 4026717 w 4408300"/>
                  <a:gd name="connsiteY71" fmla="*/ 1390650 h 2266950"/>
                  <a:gd name="connsiteX72" fmla="*/ 4026717 w 4408300"/>
                  <a:gd name="connsiteY72" fmla="*/ 1438275 h 2266950"/>
                  <a:gd name="connsiteX73" fmla="*/ 4026717 w 4408300"/>
                  <a:gd name="connsiteY73" fmla="*/ 1485900 h 2266950"/>
                  <a:gd name="connsiteX74" fmla="*/ 4007667 w 4408300"/>
                  <a:gd name="connsiteY74" fmla="*/ 1514475 h 2266950"/>
                  <a:gd name="connsiteX75" fmla="*/ 4017192 w 4408300"/>
                  <a:gd name="connsiteY75" fmla="*/ 1552575 h 2266950"/>
                  <a:gd name="connsiteX76" fmla="*/ 4026717 w 4408300"/>
                  <a:gd name="connsiteY76" fmla="*/ 1609725 h 2266950"/>
                  <a:gd name="connsiteX77" fmla="*/ 4045767 w 4408300"/>
                  <a:gd name="connsiteY77" fmla="*/ 1666875 h 2266950"/>
                  <a:gd name="connsiteX78" fmla="*/ 4045767 w 4408300"/>
                  <a:gd name="connsiteY78" fmla="*/ 1724025 h 2266950"/>
                  <a:gd name="connsiteX79" fmla="*/ 4064817 w 4408300"/>
                  <a:gd name="connsiteY79" fmla="*/ 1781175 h 2266950"/>
                  <a:gd name="connsiteX80" fmla="*/ 4083867 w 4408300"/>
                  <a:gd name="connsiteY80" fmla="*/ 1838325 h 2266950"/>
                  <a:gd name="connsiteX81" fmla="*/ 4093392 w 4408300"/>
                  <a:gd name="connsiteY81" fmla="*/ 1866900 h 2266950"/>
                  <a:gd name="connsiteX82" fmla="*/ 4093392 w 4408300"/>
                  <a:gd name="connsiteY82" fmla="*/ 1914525 h 2266950"/>
                  <a:gd name="connsiteX83" fmla="*/ 4112442 w 4408300"/>
                  <a:gd name="connsiteY83" fmla="*/ 1962150 h 2266950"/>
                  <a:gd name="connsiteX84" fmla="*/ 4112442 w 4408300"/>
                  <a:gd name="connsiteY84" fmla="*/ 2019300 h 2266950"/>
                  <a:gd name="connsiteX85" fmla="*/ 4121967 w 4408300"/>
                  <a:gd name="connsiteY85" fmla="*/ 2076450 h 2266950"/>
                  <a:gd name="connsiteX86" fmla="*/ 4112442 w 4408300"/>
                  <a:gd name="connsiteY86" fmla="*/ 2114550 h 2266950"/>
                  <a:gd name="connsiteX87" fmla="*/ 4121967 w 4408300"/>
                  <a:gd name="connsiteY87" fmla="*/ 2152650 h 2266950"/>
                  <a:gd name="connsiteX88" fmla="*/ 4141017 w 4408300"/>
                  <a:gd name="connsiteY88" fmla="*/ 2209800 h 2266950"/>
                  <a:gd name="connsiteX89" fmla="*/ 4112442 w 4408300"/>
                  <a:gd name="connsiteY89" fmla="*/ 2238375 h 2266950"/>
                  <a:gd name="connsiteX90" fmla="*/ 4141017 w 4408300"/>
                  <a:gd name="connsiteY90" fmla="*/ 2266950 h 2266950"/>
                  <a:gd name="connsiteX91" fmla="*/ 4188642 w 4408300"/>
                  <a:gd name="connsiteY91" fmla="*/ 2200275 h 2266950"/>
                  <a:gd name="connsiteX92" fmla="*/ 4188642 w 4408300"/>
                  <a:gd name="connsiteY92" fmla="*/ 2133600 h 2266950"/>
                  <a:gd name="connsiteX93" fmla="*/ 4198167 w 4408300"/>
                  <a:gd name="connsiteY93" fmla="*/ 2076450 h 2266950"/>
                  <a:gd name="connsiteX94" fmla="*/ 4198167 w 4408300"/>
                  <a:gd name="connsiteY94" fmla="*/ 2028825 h 2266950"/>
                  <a:gd name="connsiteX95" fmla="*/ 4198167 w 4408300"/>
                  <a:gd name="connsiteY95" fmla="*/ 1962150 h 2266950"/>
                  <a:gd name="connsiteX96" fmla="*/ 4207692 w 4408300"/>
                  <a:gd name="connsiteY96" fmla="*/ 1905000 h 2266950"/>
                  <a:gd name="connsiteX97" fmla="*/ 4217217 w 4408300"/>
                  <a:gd name="connsiteY97" fmla="*/ 1838325 h 2266950"/>
                  <a:gd name="connsiteX98" fmla="*/ 4207692 w 4408300"/>
                  <a:gd name="connsiteY98" fmla="*/ 1781175 h 2266950"/>
                  <a:gd name="connsiteX99" fmla="*/ 4236267 w 4408300"/>
                  <a:gd name="connsiteY99" fmla="*/ 1733550 h 2266950"/>
                  <a:gd name="connsiteX100" fmla="*/ 4207692 w 4408300"/>
                  <a:gd name="connsiteY100" fmla="*/ 1695450 h 2266950"/>
                  <a:gd name="connsiteX101" fmla="*/ 4236267 w 4408300"/>
                  <a:gd name="connsiteY101" fmla="*/ 1628775 h 2266950"/>
                  <a:gd name="connsiteX102" fmla="*/ 4236267 w 4408300"/>
                  <a:gd name="connsiteY102" fmla="*/ 1562100 h 2266950"/>
                  <a:gd name="connsiteX103" fmla="*/ 4217217 w 4408300"/>
                  <a:gd name="connsiteY103" fmla="*/ 1514475 h 2266950"/>
                  <a:gd name="connsiteX104" fmla="*/ 4226742 w 4408300"/>
                  <a:gd name="connsiteY104" fmla="*/ 1457325 h 2266950"/>
                  <a:gd name="connsiteX105" fmla="*/ 4226742 w 4408300"/>
                  <a:gd name="connsiteY105" fmla="*/ 1428750 h 2266950"/>
                  <a:gd name="connsiteX106" fmla="*/ 4236267 w 4408300"/>
                  <a:gd name="connsiteY106" fmla="*/ 1362075 h 2266950"/>
                  <a:gd name="connsiteX107" fmla="*/ 4236267 w 4408300"/>
                  <a:gd name="connsiteY107" fmla="*/ 1323975 h 2266950"/>
                  <a:gd name="connsiteX108" fmla="*/ 4226742 w 4408300"/>
                  <a:gd name="connsiteY108" fmla="*/ 1257300 h 2266950"/>
                  <a:gd name="connsiteX109" fmla="*/ 4236267 w 4408300"/>
                  <a:gd name="connsiteY109" fmla="*/ 1209675 h 2266950"/>
                  <a:gd name="connsiteX110" fmla="*/ 4255317 w 4408300"/>
                  <a:gd name="connsiteY110" fmla="*/ 1143000 h 2266950"/>
                  <a:gd name="connsiteX111" fmla="*/ 4274367 w 4408300"/>
                  <a:gd name="connsiteY111" fmla="*/ 1095375 h 2266950"/>
                  <a:gd name="connsiteX112" fmla="*/ 4255317 w 4408300"/>
                  <a:gd name="connsiteY112" fmla="*/ 1057275 h 2266950"/>
                  <a:gd name="connsiteX113" fmla="*/ 4274367 w 4408300"/>
                  <a:gd name="connsiteY113" fmla="*/ 962025 h 2266950"/>
                  <a:gd name="connsiteX114" fmla="*/ 4341046 w 4408300"/>
                  <a:gd name="connsiteY114" fmla="*/ 1019175 h 2266950"/>
                  <a:gd name="connsiteX115" fmla="*/ 4341042 w 4408300"/>
                  <a:gd name="connsiteY115" fmla="*/ 809625 h 2266950"/>
                  <a:gd name="connsiteX116" fmla="*/ 4350567 w 4408300"/>
                  <a:gd name="connsiteY116" fmla="*/ 762000 h 2266950"/>
                  <a:gd name="connsiteX117" fmla="*/ 4350567 w 4408300"/>
                  <a:gd name="connsiteY117" fmla="*/ 704850 h 2266950"/>
                  <a:gd name="connsiteX118" fmla="*/ 4369617 w 4408300"/>
                  <a:gd name="connsiteY118" fmla="*/ 638175 h 2266950"/>
                  <a:gd name="connsiteX119" fmla="*/ 4360092 w 4408300"/>
                  <a:gd name="connsiteY119" fmla="*/ 590550 h 2266950"/>
                  <a:gd name="connsiteX120" fmla="*/ 4360092 w 4408300"/>
                  <a:gd name="connsiteY120" fmla="*/ 523875 h 2266950"/>
                  <a:gd name="connsiteX121" fmla="*/ 4369617 w 4408300"/>
                  <a:gd name="connsiteY121" fmla="*/ 466725 h 2266950"/>
                  <a:gd name="connsiteX122" fmla="*/ 4398192 w 4408300"/>
                  <a:gd name="connsiteY122" fmla="*/ 419100 h 2266950"/>
                  <a:gd name="connsiteX123" fmla="*/ 4379142 w 4408300"/>
                  <a:gd name="connsiteY123" fmla="*/ 371475 h 2266950"/>
                  <a:gd name="connsiteX124" fmla="*/ 4407717 w 4408300"/>
                  <a:gd name="connsiteY124" fmla="*/ 333375 h 2266950"/>
                  <a:gd name="connsiteX125" fmla="*/ 4398192 w 4408300"/>
                  <a:gd name="connsiteY125" fmla="*/ 276225 h 2266950"/>
                  <a:gd name="connsiteX0" fmla="*/ 309158 w 4408300"/>
                  <a:gd name="connsiteY0" fmla="*/ 0 h 2266950"/>
                  <a:gd name="connsiteX1" fmla="*/ 369339 w 4408300"/>
                  <a:gd name="connsiteY1" fmla="*/ 514350 h 2266950"/>
                  <a:gd name="connsiteX2" fmla="*/ 3848 w 4408300"/>
                  <a:gd name="connsiteY2" fmla="*/ 438150 h 2266950"/>
                  <a:gd name="connsiteX3" fmla="*/ 580701 w 4408300"/>
                  <a:gd name="connsiteY3" fmla="*/ 1085850 h 2266950"/>
                  <a:gd name="connsiteX4" fmla="*/ 777351 w 4408300"/>
                  <a:gd name="connsiteY4" fmla="*/ 1381125 h 2266950"/>
                  <a:gd name="connsiteX5" fmla="*/ 933166 w 4408300"/>
                  <a:gd name="connsiteY5" fmla="*/ 1295400 h 2266950"/>
                  <a:gd name="connsiteX6" fmla="*/ 1180843 w 4408300"/>
                  <a:gd name="connsiteY6" fmla="*/ 1143000 h 2266950"/>
                  <a:gd name="connsiteX7" fmla="*/ 1285631 w 4408300"/>
                  <a:gd name="connsiteY7" fmla="*/ 1133475 h 2266950"/>
                  <a:gd name="connsiteX8" fmla="*/ 1371366 w 4408300"/>
                  <a:gd name="connsiteY8" fmla="*/ 1057275 h 2266950"/>
                  <a:gd name="connsiteX9" fmla="*/ 1442697 w 4408300"/>
                  <a:gd name="connsiteY9" fmla="*/ 1076325 h 2266950"/>
                  <a:gd name="connsiteX10" fmla="*/ 1475767 w 4408300"/>
                  <a:gd name="connsiteY10" fmla="*/ 1152525 h 2266950"/>
                  <a:gd name="connsiteX11" fmla="*/ 1540431 w 4408300"/>
                  <a:gd name="connsiteY11" fmla="*/ 1019175 h 2266950"/>
                  <a:gd name="connsiteX12" fmla="*/ 1584447 w 4408300"/>
                  <a:gd name="connsiteY12" fmla="*/ 1029861 h 2266950"/>
                  <a:gd name="connsiteX13" fmla="*/ 1696730 w 4408300"/>
                  <a:gd name="connsiteY13" fmla="*/ 866775 h 2266950"/>
                  <a:gd name="connsiteX14" fmla="*/ 1831176 w 4408300"/>
                  <a:gd name="connsiteY14" fmla="*/ 752483 h 2266950"/>
                  <a:gd name="connsiteX15" fmla="*/ 2045309 w 4408300"/>
                  <a:gd name="connsiteY15" fmla="*/ 638175 h 2266950"/>
                  <a:gd name="connsiteX16" fmla="*/ 2228719 w 4408300"/>
                  <a:gd name="connsiteY16" fmla="*/ 533400 h 2266950"/>
                  <a:gd name="connsiteX17" fmla="*/ 2428768 w 4408300"/>
                  <a:gd name="connsiteY17" fmla="*/ 438150 h 2266950"/>
                  <a:gd name="connsiteX18" fmla="*/ 2502539 w 4408300"/>
                  <a:gd name="connsiteY18" fmla="*/ 447675 h 2266950"/>
                  <a:gd name="connsiteX19" fmla="*/ 2931342 w 4408300"/>
                  <a:gd name="connsiteY19" fmla="*/ 304800 h 2266950"/>
                  <a:gd name="connsiteX20" fmla="*/ 2998017 w 4408300"/>
                  <a:gd name="connsiteY20" fmla="*/ 285750 h 2266950"/>
                  <a:gd name="connsiteX21" fmla="*/ 3112317 w 4408300"/>
                  <a:gd name="connsiteY21" fmla="*/ 295275 h 2266950"/>
                  <a:gd name="connsiteX22" fmla="*/ 3131367 w 4408300"/>
                  <a:gd name="connsiteY22" fmla="*/ 323850 h 2266950"/>
                  <a:gd name="connsiteX23" fmla="*/ 3140892 w 4408300"/>
                  <a:gd name="connsiteY23" fmla="*/ 371475 h 2266950"/>
                  <a:gd name="connsiteX24" fmla="*/ 3150417 w 4408300"/>
                  <a:gd name="connsiteY24" fmla="*/ 609600 h 2266950"/>
                  <a:gd name="connsiteX25" fmla="*/ 3178992 w 4408300"/>
                  <a:gd name="connsiteY25" fmla="*/ 771525 h 2266950"/>
                  <a:gd name="connsiteX26" fmla="*/ 3188517 w 4408300"/>
                  <a:gd name="connsiteY26" fmla="*/ 800100 h 2266950"/>
                  <a:gd name="connsiteX27" fmla="*/ 3207568 w 4408300"/>
                  <a:gd name="connsiteY27" fmla="*/ 923925 h 2266950"/>
                  <a:gd name="connsiteX28" fmla="*/ 3207565 w 4408300"/>
                  <a:gd name="connsiteY28" fmla="*/ 971550 h 2266950"/>
                  <a:gd name="connsiteX29" fmla="*/ 3207566 w 4408300"/>
                  <a:gd name="connsiteY29" fmla="*/ 1019175 h 2266950"/>
                  <a:gd name="connsiteX30" fmla="*/ 3255192 w 4408300"/>
                  <a:gd name="connsiteY30" fmla="*/ 1000125 h 2266950"/>
                  <a:gd name="connsiteX31" fmla="*/ 3264717 w 4408300"/>
                  <a:gd name="connsiteY31" fmla="*/ 1152525 h 2266950"/>
                  <a:gd name="connsiteX32" fmla="*/ 3274242 w 4408300"/>
                  <a:gd name="connsiteY32" fmla="*/ 1181100 h 2266950"/>
                  <a:gd name="connsiteX33" fmla="*/ 3264717 w 4408300"/>
                  <a:gd name="connsiteY33" fmla="*/ 1228725 h 2266950"/>
                  <a:gd name="connsiteX34" fmla="*/ 3283767 w 4408300"/>
                  <a:gd name="connsiteY34" fmla="*/ 1276350 h 2266950"/>
                  <a:gd name="connsiteX35" fmla="*/ 3283767 w 4408300"/>
                  <a:gd name="connsiteY35" fmla="*/ 1304925 h 2266950"/>
                  <a:gd name="connsiteX36" fmla="*/ 3293292 w 4408300"/>
                  <a:gd name="connsiteY36" fmla="*/ 1352550 h 2266950"/>
                  <a:gd name="connsiteX37" fmla="*/ 3293292 w 4408300"/>
                  <a:gd name="connsiteY37" fmla="*/ 1400175 h 2266950"/>
                  <a:gd name="connsiteX38" fmla="*/ 3302817 w 4408300"/>
                  <a:gd name="connsiteY38" fmla="*/ 1438275 h 2266950"/>
                  <a:gd name="connsiteX39" fmla="*/ 3293292 w 4408300"/>
                  <a:gd name="connsiteY39" fmla="*/ 1457325 h 2266950"/>
                  <a:gd name="connsiteX40" fmla="*/ 3312342 w 4408300"/>
                  <a:gd name="connsiteY40" fmla="*/ 1495425 h 2266950"/>
                  <a:gd name="connsiteX41" fmla="*/ 3312342 w 4408300"/>
                  <a:gd name="connsiteY41" fmla="*/ 1543050 h 2266950"/>
                  <a:gd name="connsiteX42" fmla="*/ 3331392 w 4408300"/>
                  <a:gd name="connsiteY42" fmla="*/ 1590675 h 2266950"/>
                  <a:gd name="connsiteX43" fmla="*/ 3331392 w 4408300"/>
                  <a:gd name="connsiteY43" fmla="*/ 1638300 h 2266950"/>
                  <a:gd name="connsiteX44" fmla="*/ 3369492 w 4408300"/>
                  <a:gd name="connsiteY44" fmla="*/ 1676400 h 2266950"/>
                  <a:gd name="connsiteX45" fmla="*/ 3398067 w 4408300"/>
                  <a:gd name="connsiteY45" fmla="*/ 1638300 h 2266950"/>
                  <a:gd name="connsiteX46" fmla="*/ 3407592 w 4408300"/>
                  <a:gd name="connsiteY46" fmla="*/ 1590675 h 2266950"/>
                  <a:gd name="connsiteX47" fmla="*/ 3426642 w 4408300"/>
                  <a:gd name="connsiteY47" fmla="*/ 1533525 h 2266950"/>
                  <a:gd name="connsiteX48" fmla="*/ 3426642 w 4408300"/>
                  <a:gd name="connsiteY48" fmla="*/ 1495425 h 2266950"/>
                  <a:gd name="connsiteX49" fmla="*/ 3445692 w 4408300"/>
                  <a:gd name="connsiteY49" fmla="*/ 1428750 h 2266950"/>
                  <a:gd name="connsiteX50" fmla="*/ 3436167 w 4408300"/>
                  <a:gd name="connsiteY50" fmla="*/ 1362075 h 2266950"/>
                  <a:gd name="connsiteX51" fmla="*/ 3445692 w 4408300"/>
                  <a:gd name="connsiteY51" fmla="*/ 1333500 h 2266950"/>
                  <a:gd name="connsiteX52" fmla="*/ 3464742 w 4408300"/>
                  <a:gd name="connsiteY52" fmla="*/ 1266825 h 2266950"/>
                  <a:gd name="connsiteX53" fmla="*/ 3474267 w 4408300"/>
                  <a:gd name="connsiteY53" fmla="*/ 1219200 h 2266950"/>
                  <a:gd name="connsiteX54" fmla="*/ 3483792 w 4408300"/>
                  <a:gd name="connsiteY54" fmla="*/ 1171575 h 2266950"/>
                  <a:gd name="connsiteX55" fmla="*/ 3502842 w 4408300"/>
                  <a:gd name="connsiteY55" fmla="*/ 1123950 h 2266950"/>
                  <a:gd name="connsiteX56" fmla="*/ 3550467 w 4408300"/>
                  <a:gd name="connsiteY56" fmla="*/ 1181100 h 2266950"/>
                  <a:gd name="connsiteX57" fmla="*/ 3550467 w 4408300"/>
                  <a:gd name="connsiteY57" fmla="*/ 1228725 h 2266950"/>
                  <a:gd name="connsiteX58" fmla="*/ 3617145 w 4408300"/>
                  <a:gd name="connsiteY58" fmla="*/ 1323975 h 2266950"/>
                  <a:gd name="connsiteX59" fmla="*/ 3683819 w 4408300"/>
                  <a:gd name="connsiteY59" fmla="*/ 1238250 h 2266950"/>
                  <a:gd name="connsiteX60" fmla="*/ 3712392 w 4408300"/>
                  <a:gd name="connsiteY60" fmla="*/ 1295400 h 2266950"/>
                  <a:gd name="connsiteX61" fmla="*/ 3721917 w 4408300"/>
                  <a:gd name="connsiteY61" fmla="*/ 1095375 h 2266950"/>
                  <a:gd name="connsiteX62" fmla="*/ 3769542 w 4408300"/>
                  <a:gd name="connsiteY62" fmla="*/ 1038225 h 2266950"/>
                  <a:gd name="connsiteX63" fmla="*/ 3826692 w 4408300"/>
                  <a:gd name="connsiteY63" fmla="*/ 1038225 h 2266950"/>
                  <a:gd name="connsiteX64" fmla="*/ 3883842 w 4408300"/>
                  <a:gd name="connsiteY64" fmla="*/ 1047750 h 2266950"/>
                  <a:gd name="connsiteX65" fmla="*/ 3940993 w 4408300"/>
                  <a:gd name="connsiteY65" fmla="*/ 1066800 h 2266950"/>
                  <a:gd name="connsiteX66" fmla="*/ 3950517 w 4408300"/>
                  <a:gd name="connsiteY66" fmla="*/ 1133475 h 2266950"/>
                  <a:gd name="connsiteX67" fmla="*/ 3969567 w 4408300"/>
                  <a:gd name="connsiteY67" fmla="*/ 1190625 h 2266950"/>
                  <a:gd name="connsiteX68" fmla="*/ 3988617 w 4408300"/>
                  <a:gd name="connsiteY68" fmla="*/ 1247775 h 2266950"/>
                  <a:gd name="connsiteX69" fmla="*/ 4007667 w 4408300"/>
                  <a:gd name="connsiteY69" fmla="*/ 1304925 h 2266950"/>
                  <a:gd name="connsiteX70" fmla="*/ 3998142 w 4408300"/>
                  <a:gd name="connsiteY70" fmla="*/ 1333500 h 2266950"/>
                  <a:gd name="connsiteX71" fmla="*/ 4026717 w 4408300"/>
                  <a:gd name="connsiteY71" fmla="*/ 1390650 h 2266950"/>
                  <a:gd name="connsiteX72" fmla="*/ 4026717 w 4408300"/>
                  <a:gd name="connsiteY72" fmla="*/ 1438275 h 2266950"/>
                  <a:gd name="connsiteX73" fmla="*/ 4026717 w 4408300"/>
                  <a:gd name="connsiteY73" fmla="*/ 1485900 h 2266950"/>
                  <a:gd name="connsiteX74" fmla="*/ 4007667 w 4408300"/>
                  <a:gd name="connsiteY74" fmla="*/ 1514475 h 2266950"/>
                  <a:gd name="connsiteX75" fmla="*/ 4017192 w 4408300"/>
                  <a:gd name="connsiteY75" fmla="*/ 1552575 h 2266950"/>
                  <a:gd name="connsiteX76" fmla="*/ 4026717 w 4408300"/>
                  <a:gd name="connsiteY76" fmla="*/ 1609725 h 2266950"/>
                  <a:gd name="connsiteX77" fmla="*/ 4045767 w 4408300"/>
                  <a:gd name="connsiteY77" fmla="*/ 1666875 h 2266950"/>
                  <a:gd name="connsiteX78" fmla="*/ 4045767 w 4408300"/>
                  <a:gd name="connsiteY78" fmla="*/ 1724025 h 2266950"/>
                  <a:gd name="connsiteX79" fmla="*/ 4064817 w 4408300"/>
                  <a:gd name="connsiteY79" fmla="*/ 1781175 h 2266950"/>
                  <a:gd name="connsiteX80" fmla="*/ 4083867 w 4408300"/>
                  <a:gd name="connsiteY80" fmla="*/ 1838325 h 2266950"/>
                  <a:gd name="connsiteX81" fmla="*/ 4093392 w 4408300"/>
                  <a:gd name="connsiteY81" fmla="*/ 1866900 h 2266950"/>
                  <a:gd name="connsiteX82" fmla="*/ 4093392 w 4408300"/>
                  <a:gd name="connsiteY82" fmla="*/ 1914525 h 2266950"/>
                  <a:gd name="connsiteX83" fmla="*/ 4112442 w 4408300"/>
                  <a:gd name="connsiteY83" fmla="*/ 1962150 h 2266950"/>
                  <a:gd name="connsiteX84" fmla="*/ 4112442 w 4408300"/>
                  <a:gd name="connsiteY84" fmla="*/ 2019300 h 2266950"/>
                  <a:gd name="connsiteX85" fmla="*/ 4121967 w 4408300"/>
                  <a:gd name="connsiteY85" fmla="*/ 2076450 h 2266950"/>
                  <a:gd name="connsiteX86" fmla="*/ 4112442 w 4408300"/>
                  <a:gd name="connsiteY86" fmla="*/ 2114550 h 2266950"/>
                  <a:gd name="connsiteX87" fmla="*/ 4121967 w 4408300"/>
                  <a:gd name="connsiteY87" fmla="*/ 2152650 h 2266950"/>
                  <a:gd name="connsiteX88" fmla="*/ 4141017 w 4408300"/>
                  <a:gd name="connsiteY88" fmla="*/ 2209800 h 2266950"/>
                  <a:gd name="connsiteX89" fmla="*/ 4112442 w 4408300"/>
                  <a:gd name="connsiteY89" fmla="*/ 2238375 h 2266950"/>
                  <a:gd name="connsiteX90" fmla="*/ 4141017 w 4408300"/>
                  <a:gd name="connsiteY90" fmla="*/ 2266950 h 2266950"/>
                  <a:gd name="connsiteX91" fmla="*/ 4188642 w 4408300"/>
                  <a:gd name="connsiteY91" fmla="*/ 2200275 h 2266950"/>
                  <a:gd name="connsiteX92" fmla="*/ 4188642 w 4408300"/>
                  <a:gd name="connsiteY92" fmla="*/ 2133600 h 2266950"/>
                  <a:gd name="connsiteX93" fmla="*/ 4198167 w 4408300"/>
                  <a:gd name="connsiteY93" fmla="*/ 2076450 h 2266950"/>
                  <a:gd name="connsiteX94" fmla="*/ 4198167 w 4408300"/>
                  <a:gd name="connsiteY94" fmla="*/ 2028825 h 2266950"/>
                  <a:gd name="connsiteX95" fmla="*/ 4198167 w 4408300"/>
                  <a:gd name="connsiteY95" fmla="*/ 1962150 h 2266950"/>
                  <a:gd name="connsiteX96" fmla="*/ 4207692 w 4408300"/>
                  <a:gd name="connsiteY96" fmla="*/ 1905000 h 2266950"/>
                  <a:gd name="connsiteX97" fmla="*/ 4217217 w 4408300"/>
                  <a:gd name="connsiteY97" fmla="*/ 1838325 h 2266950"/>
                  <a:gd name="connsiteX98" fmla="*/ 4207692 w 4408300"/>
                  <a:gd name="connsiteY98" fmla="*/ 1781175 h 2266950"/>
                  <a:gd name="connsiteX99" fmla="*/ 4236267 w 4408300"/>
                  <a:gd name="connsiteY99" fmla="*/ 1733550 h 2266950"/>
                  <a:gd name="connsiteX100" fmla="*/ 4207692 w 4408300"/>
                  <a:gd name="connsiteY100" fmla="*/ 1695450 h 2266950"/>
                  <a:gd name="connsiteX101" fmla="*/ 4236267 w 4408300"/>
                  <a:gd name="connsiteY101" fmla="*/ 1628775 h 2266950"/>
                  <a:gd name="connsiteX102" fmla="*/ 4236267 w 4408300"/>
                  <a:gd name="connsiteY102" fmla="*/ 1562100 h 2266950"/>
                  <a:gd name="connsiteX103" fmla="*/ 4217217 w 4408300"/>
                  <a:gd name="connsiteY103" fmla="*/ 1514475 h 2266950"/>
                  <a:gd name="connsiteX104" fmla="*/ 4226742 w 4408300"/>
                  <a:gd name="connsiteY104" fmla="*/ 1457325 h 2266950"/>
                  <a:gd name="connsiteX105" fmla="*/ 4226742 w 4408300"/>
                  <a:gd name="connsiteY105" fmla="*/ 1428750 h 2266950"/>
                  <a:gd name="connsiteX106" fmla="*/ 4236267 w 4408300"/>
                  <a:gd name="connsiteY106" fmla="*/ 1362075 h 2266950"/>
                  <a:gd name="connsiteX107" fmla="*/ 4236267 w 4408300"/>
                  <a:gd name="connsiteY107" fmla="*/ 1323975 h 2266950"/>
                  <a:gd name="connsiteX108" fmla="*/ 4226742 w 4408300"/>
                  <a:gd name="connsiteY108" fmla="*/ 1257300 h 2266950"/>
                  <a:gd name="connsiteX109" fmla="*/ 4236267 w 4408300"/>
                  <a:gd name="connsiteY109" fmla="*/ 1209675 h 2266950"/>
                  <a:gd name="connsiteX110" fmla="*/ 4255317 w 4408300"/>
                  <a:gd name="connsiteY110" fmla="*/ 1143000 h 2266950"/>
                  <a:gd name="connsiteX111" fmla="*/ 4274367 w 4408300"/>
                  <a:gd name="connsiteY111" fmla="*/ 1095375 h 2266950"/>
                  <a:gd name="connsiteX112" fmla="*/ 4255317 w 4408300"/>
                  <a:gd name="connsiteY112" fmla="*/ 1057275 h 2266950"/>
                  <a:gd name="connsiteX113" fmla="*/ 4274367 w 4408300"/>
                  <a:gd name="connsiteY113" fmla="*/ 962025 h 2266950"/>
                  <a:gd name="connsiteX114" fmla="*/ 4341046 w 4408300"/>
                  <a:gd name="connsiteY114" fmla="*/ 1019175 h 2266950"/>
                  <a:gd name="connsiteX115" fmla="*/ 4341042 w 4408300"/>
                  <a:gd name="connsiteY115" fmla="*/ 809625 h 2266950"/>
                  <a:gd name="connsiteX116" fmla="*/ 4350567 w 4408300"/>
                  <a:gd name="connsiteY116" fmla="*/ 762000 h 2266950"/>
                  <a:gd name="connsiteX117" fmla="*/ 4350567 w 4408300"/>
                  <a:gd name="connsiteY117" fmla="*/ 704850 h 2266950"/>
                  <a:gd name="connsiteX118" fmla="*/ 4369617 w 4408300"/>
                  <a:gd name="connsiteY118" fmla="*/ 638175 h 2266950"/>
                  <a:gd name="connsiteX119" fmla="*/ 4360092 w 4408300"/>
                  <a:gd name="connsiteY119" fmla="*/ 590550 h 2266950"/>
                  <a:gd name="connsiteX120" fmla="*/ 4360092 w 4408300"/>
                  <a:gd name="connsiteY120" fmla="*/ 523875 h 2266950"/>
                  <a:gd name="connsiteX121" fmla="*/ 4369617 w 4408300"/>
                  <a:gd name="connsiteY121" fmla="*/ 466725 h 2266950"/>
                  <a:gd name="connsiteX122" fmla="*/ 4398192 w 4408300"/>
                  <a:gd name="connsiteY122" fmla="*/ 419100 h 2266950"/>
                  <a:gd name="connsiteX123" fmla="*/ 4379142 w 4408300"/>
                  <a:gd name="connsiteY123" fmla="*/ 371475 h 2266950"/>
                  <a:gd name="connsiteX124" fmla="*/ 4407717 w 4408300"/>
                  <a:gd name="connsiteY124" fmla="*/ 333375 h 2266950"/>
                  <a:gd name="connsiteX125" fmla="*/ 4398192 w 4408300"/>
                  <a:gd name="connsiteY125" fmla="*/ 276225 h 2266950"/>
                  <a:gd name="connsiteX0" fmla="*/ 305326 w 4404468"/>
                  <a:gd name="connsiteY0" fmla="*/ 0 h 2266950"/>
                  <a:gd name="connsiteX1" fmla="*/ 365507 w 4404468"/>
                  <a:gd name="connsiteY1" fmla="*/ 514350 h 2266950"/>
                  <a:gd name="connsiteX2" fmla="*/ 16 w 4404468"/>
                  <a:gd name="connsiteY2" fmla="*/ 438150 h 2266950"/>
                  <a:gd name="connsiteX3" fmla="*/ 472432 w 4404468"/>
                  <a:gd name="connsiteY3" fmla="*/ 723900 h 2266950"/>
                  <a:gd name="connsiteX4" fmla="*/ 576869 w 4404468"/>
                  <a:gd name="connsiteY4" fmla="*/ 1085850 h 2266950"/>
                  <a:gd name="connsiteX5" fmla="*/ 773519 w 4404468"/>
                  <a:gd name="connsiteY5" fmla="*/ 1381125 h 2266950"/>
                  <a:gd name="connsiteX6" fmla="*/ 929334 w 4404468"/>
                  <a:gd name="connsiteY6" fmla="*/ 1295400 h 2266950"/>
                  <a:gd name="connsiteX7" fmla="*/ 1177011 w 4404468"/>
                  <a:gd name="connsiteY7" fmla="*/ 1143000 h 2266950"/>
                  <a:gd name="connsiteX8" fmla="*/ 1281799 w 4404468"/>
                  <a:gd name="connsiteY8" fmla="*/ 1133475 h 2266950"/>
                  <a:gd name="connsiteX9" fmla="*/ 1367534 w 4404468"/>
                  <a:gd name="connsiteY9" fmla="*/ 1057275 h 2266950"/>
                  <a:gd name="connsiteX10" fmla="*/ 1438865 w 4404468"/>
                  <a:gd name="connsiteY10" fmla="*/ 1076325 h 2266950"/>
                  <a:gd name="connsiteX11" fmla="*/ 1471935 w 4404468"/>
                  <a:gd name="connsiteY11" fmla="*/ 1152525 h 2266950"/>
                  <a:gd name="connsiteX12" fmla="*/ 1536599 w 4404468"/>
                  <a:gd name="connsiteY12" fmla="*/ 1019175 h 2266950"/>
                  <a:gd name="connsiteX13" fmla="*/ 1580615 w 4404468"/>
                  <a:gd name="connsiteY13" fmla="*/ 1029861 h 2266950"/>
                  <a:gd name="connsiteX14" fmla="*/ 1692898 w 4404468"/>
                  <a:gd name="connsiteY14" fmla="*/ 866775 h 2266950"/>
                  <a:gd name="connsiteX15" fmla="*/ 1827344 w 4404468"/>
                  <a:gd name="connsiteY15" fmla="*/ 752483 h 2266950"/>
                  <a:gd name="connsiteX16" fmla="*/ 2041477 w 4404468"/>
                  <a:gd name="connsiteY16" fmla="*/ 638175 h 2266950"/>
                  <a:gd name="connsiteX17" fmla="*/ 2224887 w 4404468"/>
                  <a:gd name="connsiteY17" fmla="*/ 533400 h 2266950"/>
                  <a:gd name="connsiteX18" fmla="*/ 2424936 w 4404468"/>
                  <a:gd name="connsiteY18" fmla="*/ 438150 h 2266950"/>
                  <a:gd name="connsiteX19" fmla="*/ 2498707 w 4404468"/>
                  <a:gd name="connsiteY19" fmla="*/ 447675 h 2266950"/>
                  <a:gd name="connsiteX20" fmla="*/ 2927510 w 4404468"/>
                  <a:gd name="connsiteY20" fmla="*/ 304800 h 2266950"/>
                  <a:gd name="connsiteX21" fmla="*/ 2994185 w 4404468"/>
                  <a:gd name="connsiteY21" fmla="*/ 285750 h 2266950"/>
                  <a:gd name="connsiteX22" fmla="*/ 3108485 w 4404468"/>
                  <a:gd name="connsiteY22" fmla="*/ 295275 h 2266950"/>
                  <a:gd name="connsiteX23" fmla="*/ 3127535 w 4404468"/>
                  <a:gd name="connsiteY23" fmla="*/ 323850 h 2266950"/>
                  <a:gd name="connsiteX24" fmla="*/ 3137060 w 4404468"/>
                  <a:gd name="connsiteY24" fmla="*/ 371475 h 2266950"/>
                  <a:gd name="connsiteX25" fmla="*/ 3146585 w 4404468"/>
                  <a:gd name="connsiteY25" fmla="*/ 609600 h 2266950"/>
                  <a:gd name="connsiteX26" fmla="*/ 3175160 w 4404468"/>
                  <a:gd name="connsiteY26" fmla="*/ 771525 h 2266950"/>
                  <a:gd name="connsiteX27" fmla="*/ 3184685 w 4404468"/>
                  <a:gd name="connsiteY27" fmla="*/ 800100 h 2266950"/>
                  <a:gd name="connsiteX28" fmla="*/ 3203736 w 4404468"/>
                  <a:gd name="connsiteY28" fmla="*/ 923925 h 2266950"/>
                  <a:gd name="connsiteX29" fmla="*/ 3203733 w 4404468"/>
                  <a:gd name="connsiteY29" fmla="*/ 971550 h 2266950"/>
                  <a:gd name="connsiteX30" fmla="*/ 3203734 w 4404468"/>
                  <a:gd name="connsiteY30" fmla="*/ 1019175 h 2266950"/>
                  <a:gd name="connsiteX31" fmla="*/ 3251360 w 4404468"/>
                  <a:gd name="connsiteY31" fmla="*/ 1000125 h 2266950"/>
                  <a:gd name="connsiteX32" fmla="*/ 3260885 w 4404468"/>
                  <a:gd name="connsiteY32" fmla="*/ 1152525 h 2266950"/>
                  <a:gd name="connsiteX33" fmla="*/ 3270410 w 4404468"/>
                  <a:gd name="connsiteY33" fmla="*/ 1181100 h 2266950"/>
                  <a:gd name="connsiteX34" fmla="*/ 3260885 w 4404468"/>
                  <a:gd name="connsiteY34" fmla="*/ 1228725 h 2266950"/>
                  <a:gd name="connsiteX35" fmla="*/ 3279935 w 4404468"/>
                  <a:gd name="connsiteY35" fmla="*/ 1276350 h 2266950"/>
                  <a:gd name="connsiteX36" fmla="*/ 3279935 w 4404468"/>
                  <a:gd name="connsiteY36" fmla="*/ 1304925 h 2266950"/>
                  <a:gd name="connsiteX37" fmla="*/ 3289460 w 4404468"/>
                  <a:gd name="connsiteY37" fmla="*/ 1352550 h 2266950"/>
                  <a:gd name="connsiteX38" fmla="*/ 3289460 w 4404468"/>
                  <a:gd name="connsiteY38" fmla="*/ 1400175 h 2266950"/>
                  <a:gd name="connsiteX39" fmla="*/ 3298985 w 4404468"/>
                  <a:gd name="connsiteY39" fmla="*/ 1438275 h 2266950"/>
                  <a:gd name="connsiteX40" fmla="*/ 3289460 w 4404468"/>
                  <a:gd name="connsiteY40" fmla="*/ 1457325 h 2266950"/>
                  <a:gd name="connsiteX41" fmla="*/ 3308510 w 4404468"/>
                  <a:gd name="connsiteY41" fmla="*/ 1495425 h 2266950"/>
                  <a:gd name="connsiteX42" fmla="*/ 3308510 w 4404468"/>
                  <a:gd name="connsiteY42" fmla="*/ 1543050 h 2266950"/>
                  <a:gd name="connsiteX43" fmla="*/ 3327560 w 4404468"/>
                  <a:gd name="connsiteY43" fmla="*/ 1590675 h 2266950"/>
                  <a:gd name="connsiteX44" fmla="*/ 3327560 w 4404468"/>
                  <a:gd name="connsiteY44" fmla="*/ 1638300 h 2266950"/>
                  <a:gd name="connsiteX45" fmla="*/ 3365660 w 4404468"/>
                  <a:gd name="connsiteY45" fmla="*/ 1676400 h 2266950"/>
                  <a:gd name="connsiteX46" fmla="*/ 3394235 w 4404468"/>
                  <a:gd name="connsiteY46" fmla="*/ 1638300 h 2266950"/>
                  <a:gd name="connsiteX47" fmla="*/ 3403760 w 4404468"/>
                  <a:gd name="connsiteY47" fmla="*/ 1590675 h 2266950"/>
                  <a:gd name="connsiteX48" fmla="*/ 3422810 w 4404468"/>
                  <a:gd name="connsiteY48" fmla="*/ 1533525 h 2266950"/>
                  <a:gd name="connsiteX49" fmla="*/ 3422810 w 4404468"/>
                  <a:gd name="connsiteY49" fmla="*/ 1495425 h 2266950"/>
                  <a:gd name="connsiteX50" fmla="*/ 3441860 w 4404468"/>
                  <a:gd name="connsiteY50" fmla="*/ 1428750 h 2266950"/>
                  <a:gd name="connsiteX51" fmla="*/ 3432335 w 4404468"/>
                  <a:gd name="connsiteY51" fmla="*/ 1362075 h 2266950"/>
                  <a:gd name="connsiteX52" fmla="*/ 3441860 w 4404468"/>
                  <a:gd name="connsiteY52" fmla="*/ 1333500 h 2266950"/>
                  <a:gd name="connsiteX53" fmla="*/ 3460910 w 4404468"/>
                  <a:gd name="connsiteY53" fmla="*/ 1266825 h 2266950"/>
                  <a:gd name="connsiteX54" fmla="*/ 3470435 w 4404468"/>
                  <a:gd name="connsiteY54" fmla="*/ 1219200 h 2266950"/>
                  <a:gd name="connsiteX55" fmla="*/ 3479960 w 4404468"/>
                  <a:gd name="connsiteY55" fmla="*/ 1171575 h 2266950"/>
                  <a:gd name="connsiteX56" fmla="*/ 3499010 w 4404468"/>
                  <a:gd name="connsiteY56" fmla="*/ 1123950 h 2266950"/>
                  <a:gd name="connsiteX57" fmla="*/ 3546635 w 4404468"/>
                  <a:gd name="connsiteY57" fmla="*/ 1181100 h 2266950"/>
                  <a:gd name="connsiteX58" fmla="*/ 3546635 w 4404468"/>
                  <a:gd name="connsiteY58" fmla="*/ 1228725 h 2266950"/>
                  <a:gd name="connsiteX59" fmla="*/ 3613313 w 4404468"/>
                  <a:gd name="connsiteY59" fmla="*/ 1323975 h 2266950"/>
                  <a:gd name="connsiteX60" fmla="*/ 3679987 w 4404468"/>
                  <a:gd name="connsiteY60" fmla="*/ 1238250 h 2266950"/>
                  <a:gd name="connsiteX61" fmla="*/ 3708560 w 4404468"/>
                  <a:gd name="connsiteY61" fmla="*/ 1295400 h 2266950"/>
                  <a:gd name="connsiteX62" fmla="*/ 3718085 w 4404468"/>
                  <a:gd name="connsiteY62" fmla="*/ 1095375 h 2266950"/>
                  <a:gd name="connsiteX63" fmla="*/ 3765710 w 4404468"/>
                  <a:gd name="connsiteY63" fmla="*/ 1038225 h 2266950"/>
                  <a:gd name="connsiteX64" fmla="*/ 3822860 w 4404468"/>
                  <a:gd name="connsiteY64" fmla="*/ 1038225 h 2266950"/>
                  <a:gd name="connsiteX65" fmla="*/ 3880010 w 4404468"/>
                  <a:gd name="connsiteY65" fmla="*/ 1047750 h 2266950"/>
                  <a:gd name="connsiteX66" fmla="*/ 3937161 w 4404468"/>
                  <a:gd name="connsiteY66" fmla="*/ 1066800 h 2266950"/>
                  <a:gd name="connsiteX67" fmla="*/ 3946685 w 4404468"/>
                  <a:gd name="connsiteY67" fmla="*/ 1133475 h 2266950"/>
                  <a:gd name="connsiteX68" fmla="*/ 3965735 w 4404468"/>
                  <a:gd name="connsiteY68" fmla="*/ 1190625 h 2266950"/>
                  <a:gd name="connsiteX69" fmla="*/ 3984785 w 4404468"/>
                  <a:gd name="connsiteY69" fmla="*/ 1247775 h 2266950"/>
                  <a:gd name="connsiteX70" fmla="*/ 4003835 w 4404468"/>
                  <a:gd name="connsiteY70" fmla="*/ 1304925 h 2266950"/>
                  <a:gd name="connsiteX71" fmla="*/ 3994310 w 4404468"/>
                  <a:gd name="connsiteY71" fmla="*/ 1333500 h 2266950"/>
                  <a:gd name="connsiteX72" fmla="*/ 4022885 w 4404468"/>
                  <a:gd name="connsiteY72" fmla="*/ 1390650 h 2266950"/>
                  <a:gd name="connsiteX73" fmla="*/ 4022885 w 4404468"/>
                  <a:gd name="connsiteY73" fmla="*/ 1438275 h 2266950"/>
                  <a:gd name="connsiteX74" fmla="*/ 4022885 w 4404468"/>
                  <a:gd name="connsiteY74" fmla="*/ 1485900 h 2266950"/>
                  <a:gd name="connsiteX75" fmla="*/ 4003835 w 4404468"/>
                  <a:gd name="connsiteY75" fmla="*/ 1514475 h 2266950"/>
                  <a:gd name="connsiteX76" fmla="*/ 4013360 w 4404468"/>
                  <a:gd name="connsiteY76" fmla="*/ 1552575 h 2266950"/>
                  <a:gd name="connsiteX77" fmla="*/ 4022885 w 4404468"/>
                  <a:gd name="connsiteY77" fmla="*/ 1609725 h 2266950"/>
                  <a:gd name="connsiteX78" fmla="*/ 4041935 w 4404468"/>
                  <a:gd name="connsiteY78" fmla="*/ 1666875 h 2266950"/>
                  <a:gd name="connsiteX79" fmla="*/ 4041935 w 4404468"/>
                  <a:gd name="connsiteY79" fmla="*/ 1724025 h 2266950"/>
                  <a:gd name="connsiteX80" fmla="*/ 4060985 w 4404468"/>
                  <a:gd name="connsiteY80" fmla="*/ 1781175 h 2266950"/>
                  <a:gd name="connsiteX81" fmla="*/ 4080035 w 4404468"/>
                  <a:gd name="connsiteY81" fmla="*/ 1838325 h 2266950"/>
                  <a:gd name="connsiteX82" fmla="*/ 4089560 w 4404468"/>
                  <a:gd name="connsiteY82" fmla="*/ 1866900 h 2266950"/>
                  <a:gd name="connsiteX83" fmla="*/ 4089560 w 4404468"/>
                  <a:gd name="connsiteY83" fmla="*/ 1914525 h 2266950"/>
                  <a:gd name="connsiteX84" fmla="*/ 4108610 w 4404468"/>
                  <a:gd name="connsiteY84" fmla="*/ 1962150 h 2266950"/>
                  <a:gd name="connsiteX85" fmla="*/ 4108610 w 4404468"/>
                  <a:gd name="connsiteY85" fmla="*/ 2019300 h 2266950"/>
                  <a:gd name="connsiteX86" fmla="*/ 4118135 w 4404468"/>
                  <a:gd name="connsiteY86" fmla="*/ 2076450 h 2266950"/>
                  <a:gd name="connsiteX87" fmla="*/ 4108610 w 4404468"/>
                  <a:gd name="connsiteY87" fmla="*/ 2114550 h 2266950"/>
                  <a:gd name="connsiteX88" fmla="*/ 4118135 w 4404468"/>
                  <a:gd name="connsiteY88" fmla="*/ 2152650 h 2266950"/>
                  <a:gd name="connsiteX89" fmla="*/ 4137185 w 4404468"/>
                  <a:gd name="connsiteY89" fmla="*/ 2209800 h 2266950"/>
                  <a:gd name="connsiteX90" fmla="*/ 4108610 w 4404468"/>
                  <a:gd name="connsiteY90" fmla="*/ 2238375 h 2266950"/>
                  <a:gd name="connsiteX91" fmla="*/ 4137185 w 4404468"/>
                  <a:gd name="connsiteY91" fmla="*/ 2266950 h 2266950"/>
                  <a:gd name="connsiteX92" fmla="*/ 4184810 w 4404468"/>
                  <a:gd name="connsiteY92" fmla="*/ 2200275 h 2266950"/>
                  <a:gd name="connsiteX93" fmla="*/ 4184810 w 4404468"/>
                  <a:gd name="connsiteY93" fmla="*/ 2133600 h 2266950"/>
                  <a:gd name="connsiteX94" fmla="*/ 4194335 w 4404468"/>
                  <a:gd name="connsiteY94" fmla="*/ 2076450 h 2266950"/>
                  <a:gd name="connsiteX95" fmla="*/ 4194335 w 4404468"/>
                  <a:gd name="connsiteY95" fmla="*/ 2028825 h 2266950"/>
                  <a:gd name="connsiteX96" fmla="*/ 4194335 w 4404468"/>
                  <a:gd name="connsiteY96" fmla="*/ 1962150 h 2266950"/>
                  <a:gd name="connsiteX97" fmla="*/ 4203860 w 4404468"/>
                  <a:gd name="connsiteY97" fmla="*/ 1905000 h 2266950"/>
                  <a:gd name="connsiteX98" fmla="*/ 4213385 w 4404468"/>
                  <a:gd name="connsiteY98" fmla="*/ 1838325 h 2266950"/>
                  <a:gd name="connsiteX99" fmla="*/ 4203860 w 4404468"/>
                  <a:gd name="connsiteY99" fmla="*/ 1781175 h 2266950"/>
                  <a:gd name="connsiteX100" fmla="*/ 4232435 w 4404468"/>
                  <a:gd name="connsiteY100" fmla="*/ 1733550 h 2266950"/>
                  <a:gd name="connsiteX101" fmla="*/ 4203860 w 4404468"/>
                  <a:gd name="connsiteY101" fmla="*/ 1695450 h 2266950"/>
                  <a:gd name="connsiteX102" fmla="*/ 4232435 w 4404468"/>
                  <a:gd name="connsiteY102" fmla="*/ 1628775 h 2266950"/>
                  <a:gd name="connsiteX103" fmla="*/ 4232435 w 4404468"/>
                  <a:gd name="connsiteY103" fmla="*/ 1562100 h 2266950"/>
                  <a:gd name="connsiteX104" fmla="*/ 4213385 w 4404468"/>
                  <a:gd name="connsiteY104" fmla="*/ 1514475 h 2266950"/>
                  <a:gd name="connsiteX105" fmla="*/ 4222910 w 4404468"/>
                  <a:gd name="connsiteY105" fmla="*/ 1457325 h 2266950"/>
                  <a:gd name="connsiteX106" fmla="*/ 4222910 w 4404468"/>
                  <a:gd name="connsiteY106" fmla="*/ 1428750 h 2266950"/>
                  <a:gd name="connsiteX107" fmla="*/ 4232435 w 4404468"/>
                  <a:gd name="connsiteY107" fmla="*/ 1362075 h 2266950"/>
                  <a:gd name="connsiteX108" fmla="*/ 4232435 w 4404468"/>
                  <a:gd name="connsiteY108" fmla="*/ 1323975 h 2266950"/>
                  <a:gd name="connsiteX109" fmla="*/ 4222910 w 4404468"/>
                  <a:gd name="connsiteY109" fmla="*/ 1257300 h 2266950"/>
                  <a:gd name="connsiteX110" fmla="*/ 4232435 w 4404468"/>
                  <a:gd name="connsiteY110" fmla="*/ 1209675 h 2266950"/>
                  <a:gd name="connsiteX111" fmla="*/ 4251485 w 4404468"/>
                  <a:gd name="connsiteY111" fmla="*/ 1143000 h 2266950"/>
                  <a:gd name="connsiteX112" fmla="*/ 4270535 w 4404468"/>
                  <a:gd name="connsiteY112" fmla="*/ 1095375 h 2266950"/>
                  <a:gd name="connsiteX113" fmla="*/ 4251485 w 4404468"/>
                  <a:gd name="connsiteY113" fmla="*/ 1057275 h 2266950"/>
                  <a:gd name="connsiteX114" fmla="*/ 4270535 w 4404468"/>
                  <a:gd name="connsiteY114" fmla="*/ 962025 h 2266950"/>
                  <a:gd name="connsiteX115" fmla="*/ 4337214 w 4404468"/>
                  <a:gd name="connsiteY115" fmla="*/ 1019175 h 2266950"/>
                  <a:gd name="connsiteX116" fmla="*/ 4337210 w 4404468"/>
                  <a:gd name="connsiteY116" fmla="*/ 809625 h 2266950"/>
                  <a:gd name="connsiteX117" fmla="*/ 4346735 w 4404468"/>
                  <a:gd name="connsiteY117" fmla="*/ 762000 h 2266950"/>
                  <a:gd name="connsiteX118" fmla="*/ 4346735 w 4404468"/>
                  <a:gd name="connsiteY118" fmla="*/ 704850 h 2266950"/>
                  <a:gd name="connsiteX119" fmla="*/ 4365785 w 4404468"/>
                  <a:gd name="connsiteY119" fmla="*/ 638175 h 2266950"/>
                  <a:gd name="connsiteX120" fmla="*/ 4356260 w 4404468"/>
                  <a:gd name="connsiteY120" fmla="*/ 590550 h 2266950"/>
                  <a:gd name="connsiteX121" fmla="*/ 4356260 w 4404468"/>
                  <a:gd name="connsiteY121" fmla="*/ 523875 h 2266950"/>
                  <a:gd name="connsiteX122" fmla="*/ 4365785 w 4404468"/>
                  <a:gd name="connsiteY122" fmla="*/ 466725 h 2266950"/>
                  <a:gd name="connsiteX123" fmla="*/ 4394360 w 4404468"/>
                  <a:gd name="connsiteY123" fmla="*/ 419100 h 2266950"/>
                  <a:gd name="connsiteX124" fmla="*/ 4375310 w 4404468"/>
                  <a:gd name="connsiteY124" fmla="*/ 371475 h 2266950"/>
                  <a:gd name="connsiteX125" fmla="*/ 4403885 w 4404468"/>
                  <a:gd name="connsiteY125" fmla="*/ 333375 h 2266950"/>
                  <a:gd name="connsiteX126" fmla="*/ 4394360 w 4404468"/>
                  <a:gd name="connsiteY126" fmla="*/ 276225 h 2266950"/>
                  <a:gd name="connsiteX0" fmla="*/ 305326 w 4404468"/>
                  <a:gd name="connsiteY0" fmla="*/ 0 h 2266950"/>
                  <a:gd name="connsiteX1" fmla="*/ 365507 w 4404468"/>
                  <a:gd name="connsiteY1" fmla="*/ 514350 h 2266950"/>
                  <a:gd name="connsiteX2" fmla="*/ 16 w 4404468"/>
                  <a:gd name="connsiteY2" fmla="*/ 438150 h 2266950"/>
                  <a:gd name="connsiteX3" fmla="*/ 462906 w 4404468"/>
                  <a:gd name="connsiteY3" fmla="*/ 685800 h 2266950"/>
                  <a:gd name="connsiteX4" fmla="*/ 576869 w 4404468"/>
                  <a:gd name="connsiteY4" fmla="*/ 1085850 h 2266950"/>
                  <a:gd name="connsiteX5" fmla="*/ 773519 w 4404468"/>
                  <a:gd name="connsiteY5" fmla="*/ 1381125 h 2266950"/>
                  <a:gd name="connsiteX6" fmla="*/ 929334 w 4404468"/>
                  <a:gd name="connsiteY6" fmla="*/ 1295400 h 2266950"/>
                  <a:gd name="connsiteX7" fmla="*/ 1177011 w 4404468"/>
                  <a:gd name="connsiteY7" fmla="*/ 1143000 h 2266950"/>
                  <a:gd name="connsiteX8" fmla="*/ 1281799 w 4404468"/>
                  <a:gd name="connsiteY8" fmla="*/ 1133475 h 2266950"/>
                  <a:gd name="connsiteX9" fmla="*/ 1367534 w 4404468"/>
                  <a:gd name="connsiteY9" fmla="*/ 1057275 h 2266950"/>
                  <a:gd name="connsiteX10" fmla="*/ 1438865 w 4404468"/>
                  <a:gd name="connsiteY10" fmla="*/ 1076325 h 2266950"/>
                  <a:gd name="connsiteX11" fmla="*/ 1471935 w 4404468"/>
                  <a:gd name="connsiteY11" fmla="*/ 1152525 h 2266950"/>
                  <a:gd name="connsiteX12" fmla="*/ 1536599 w 4404468"/>
                  <a:gd name="connsiteY12" fmla="*/ 1019175 h 2266950"/>
                  <a:gd name="connsiteX13" fmla="*/ 1580615 w 4404468"/>
                  <a:gd name="connsiteY13" fmla="*/ 1029861 h 2266950"/>
                  <a:gd name="connsiteX14" fmla="*/ 1692898 w 4404468"/>
                  <a:gd name="connsiteY14" fmla="*/ 866775 h 2266950"/>
                  <a:gd name="connsiteX15" fmla="*/ 1827344 w 4404468"/>
                  <a:gd name="connsiteY15" fmla="*/ 752483 h 2266950"/>
                  <a:gd name="connsiteX16" fmla="*/ 2041477 w 4404468"/>
                  <a:gd name="connsiteY16" fmla="*/ 638175 h 2266950"/>
                  <a:gd name="connsiteX17" fmla="*/ 2224887 w 4404468"/>
                  <a:gd name="connsiteY17" fmla="*/ 533400 h 2266950"/>
                  <a:gd name="connsiteX18" fmla="*/ 2424936 w 4404468"/>
                  <a:gd name="connsiteY18" fmla="*/ 438150 h 2266950"/>
                  <a:gd name="connsiteX19" fmla="*/ 2498707 w 4404468"/>
                  <a:gd name="connsiteY19" fmla="*/ 447675 h 2266950"/>
                  <a:gd name="connsiteX20" fmla="*/ 2927510 w 4404468"/>
                  <a:gd name="connsiteY20" fmla="*/ 304800 h 2266950"/>
                  <a:gd name="connsiteX21" fmla="*/ 2994185 w 4404468"/>
                  <a:gd name="connsiteY21" fmla="*/ 285750 h 2266950"/>
                  <a:gd name="connsiteX22" fmla="*/ 3108485 w 4404468"/>
                  <a:gd name="connsiteY22" fmla="*/ 295275 h 2266950"/>
                  <a:gd name="connsiteX23" fmla="*/ 3127535 w 4404468"/>
                  <a:gd name="connsiteY23" fmla="*/ 323850 h 2266950"/>
                  <a:gd name="connsiteX24" fmla="*/ 3137060 w 4404468"/>
                  <a:gd name="connsiteY24" fmla="*/ 371475 h 2266950"/>
                  <a:gd name="connsiteX25" fmla="*/ 3146585 w 4404468"/>
                  <a:gd name="connsiteY25" fmla="*/ 609600 h 2266950"/>
                  <a:gd name="connsiteX26" fmla="*/ 3175160 w 4404468"/>
                  <a:gd name="connsiteY26" fmla="*/ 771525 h 2266950"/>
                  <a:gd name="connsiteX27" fmla="*/ 3184685 w 4404468"/>
                  <a:gd name="connsiteY27" fmla="*/ 800100 h 2266950"/>
                  <a:gd name="connsiteX28" fmla="*/ 3203736 w 4404468"/>
                  <a:gd name="connsiteY28" fmla="*/ 923925 h 2266950"/>
                  <a:gd name="connsiteX29" fmla="*/ 3203733 w 4404468"/>
                  <a:gd name="connsiteY29" fmla="*/ 971550 h 2266950"/>
                  <a:gd name="connsiteX30" fmla="*/ 3203734 w 4404468"/>
                  <a:gd name="connsiteY30" fmla="*/ 1019175 h 2266950"/>
                  <a:gd name="connsiteX31" fmla="*/ 3251360 w 4404468"/>
                  <a:gd name="connsiteY31" fmla="*/ 1000125 h 2266950"/>
                  <a:gd name="connsiteX32" fmla="*/ 3260885 w 4404468"/>
                  <a:gd name="connsiteY32" fmla="*/ 1152525 h 2266950"/>
                  <a:gd name="connsiteX33" fmla="*/ 3270410 w 4404468"/>
                  <a:gd name="connsiteY33" fmla="*/ 1181100 h 2266950"/>
                  <a:gd name="connsiteX34" fmla="*/ 3260885 w 4404468"/>
                  <a:gd name="connsiteY34" fmla="*/ 1228725 h 2266950"/>
                  <a:gd name="connsiteX35" fmla="*/ 3279935 w 4404468"/>
                  <a:gd name="connsiteY35" fmla="*/ 1276350 h 2266950"/>
                  <a:gd name="connsiteX36" fmla="*/ 3279935 w 4404468"/>
                  <a:gd name="connsiteY36" fmla="*/ 1304925 h 2266950"/>
                  <a:gd name="connsiteX37" fmla="*/ 3289460 w 4404468"/>
                  <a:gd name="connsiteY37" fmla="*/ 1352550 h 2266950"/>
                  <a:gd name="connsiteX38" fmla="*/ 3289460 w 4404468"/>
                  <a:gd name="connsiteY38" fmla="*/ 1400175 h 2266950"/>
                  <a:gd name="connsiteX39" fmla="*/ 3298985 w 4404468"/>
                  <a:gd name="connsiteY39" fmla="*/ 1438275 h 2266950"/>
                  <a:gd name="connsiteX40" fmla="*/ 3289460 w 4404468"/>
                  <a:gd name="connsiteY40" fmla="*/ 1457325 h 2266950"/>
                  <a:gd name="connsiteX41" fmla="*/ 3308510 w 4404468"/>
                  <a:gd name="connsiteY41" fmla="*/ 1495425 h 2266950"/>
                  <a:gd name="connsiteX42" fmla="*/ 3308510 w 4404468"/>
                  <a:gd name="connsiteY42" fmla="*/ 1543050 h 2266950"/>
                  <a:gd name="connsiteX43" fmla="*/ 3327560 w 4404468"/>
                  <a:gd name="connsiteY43" fmla="*/ 1590675 h 2266950"/>
                  <a:gd name="connsiteX44" fmla="*/ 3327560 w 4404468"/>
                  <a:gd name="connsiteY44" fmla="*/ 1638300 h 2266950"/>
                  <a:gd name="connsiteX45" fmla="*/ 3365660 w 4404468"/>
                  <a:gd name="connsiteY45" fmla="*/ 1676400 h 2266950"/>
                  <a:gd name="connsiteX46" fmla="*/ 3394235 w 4404468"/>
                  <a:gd name="connsiteY46" fmla="*/ 1638300 h 2266950"/>
                  <a:gd name="connsiteX47" fmla="*/ 3403760 w 4404468"/>
                  <a:gd name="connsiteY47" fmla="*/ 1590675 h 2266950"/>
                  <a:gd name="connsiteX48" fmla="*/ 3422810 w 4404468"/>
                  <a:gd name="connsiteY48" fmla="*/ 1533525 h 2266950"/>
                  <a:gd name="connsiteX49" fmla="*/ 3422810 w 4404468"/>
                  <a:gd name="connsiteY49" fmla="*/ 1495425 h 2266950"/>
                  <a:gd name="connsiteX50" fmla="*/ 3441860 w 4404468"/>
                  <a:gd name="connsiteY50" fmla="*/ 1428750 h 2266950"/>
                  <a:gd name="connsiteX51" fmla="*/ 3432335 w 4404468"/>
                  <a:gd name="connsiteY51" fmla="*/ 1362075 h 2266950"/>
                  <a:gd name="connsiteX52" fmla="*/ 3441860 w 4404468"/>
                  <a:gd name="connsiteY52" fmla="*/ 1333500 h 2266950"/>
                  <a:gd name="connsiteX53" fmla="*/ 3460910 w 4404468"/>
                  <a:gd name="connsiteY53" fmla="*/ 1266825 h 2266950"/>
                  <a:gd name="connsiteX54" fmla="*/ 3470435 w 4404468"/>
                  <a:gd name="connsiteY54" fmla="*/ 1219200 h 2266950"/>
                  <a:gd name="connsiteX55" fmla="*/ 3479960 w 4404468"/>
                  <a:gd name="connsiteY55" fmla="*/ 1171575 h 2266950"/>
                  <a:gd name="connsiteX56" fmla="*/ 3499010 w 4404468"/>
                  <a:gd name="connsiteY56" fmla="*/ 1123950 h 2266950"/>
                  <a:gd name="connsiteX57" fmla="*/ 3546635 w 4404468"/>
                  <a:gd name="connsiteY57" fmla="*/ 1181100 h 2266950"/>
                  <a:gd name="connsiteX58" fmla="*/ 3546635 w 4404468"/>
                  <a:gd name="connsiteY58" fmla="*/ 1228725 h 2266950"/>
                  <a:gd name="connsiteX59" fmla="*/ 3613313 w 4404468"/>
                  <a:gd name="connsiteY59" fmla="*/ 1323975 h 2266950"/>
                  <a:gd name="connsiteX60" fmla="*/ 3679987 w 4404468"/>
                  <a:gd name="connsiteY60" fmla="*/ 1238250 h 2266950"/>
                  <a:gd name="connsiteX61" fmla="*/ 3708560 w 4404468"/>
                  <a:gd name="connsiteY61" fmla="*/ 1295400 h 2266950"/>
                  <a:gd name="connsiteX62" fmla="*/ 3718085 w 4404468"/>
                  <a:gd name="connsiteY62" fmla="*/ 1095375 h 2266950"/>
                  <a:gd name="connsiteX63" fmla="*/ 3765710 w 4404468"/>
                  <a:gd name="connsiteY63" fmla="*/ 1038225 h 2266950"/>
                  <a:gd name="connsiteX64" fmla="*/ 3822860 w 4404468"/>
                  <a:gd name="connsiteY64" fmla="*/ 1038225 h 2266950"/>
                  <a:gd name="connsiteX65" fmla="*/ 3880010 w 4404468"/>
                  <a:gd name="connsiteY65" fmla="*/ 1047750 h 2266950"/>
                  <a:gd name="connsiteX66" fmla="*/ 3937161 w 4404468"/>
                  <a:gd name="connsiteY66" fmla="*/ 1066800 h 2266950"/>
                  <a:gd name="connsiteX67" fmla="*/ 3946685 w 4404468"/>
                  <a:gd name="connsiteY67" fmla="*/ 1133475 h 2266950"/>
                  <a:gd name="connsiteX68" fmla="*/ 3965735 w 4404468"/>
                  <a:gd name="connsiteY68" fmla="*/ 1190625 h 2266950"/>
                  <a:gd name="connsiteX69" fmla="*/ 3984785 w 4404468"/>
                  <a:gd name="connsiteY69" fmla="*/ 1247775 h 2266950"/>
                  <a:gd name="connsiteX70" fmla="*/ 4003835 w 4404468"/>
                  <a:gd name="connsiteY70" fmla="*/ 1304925 h 2266950"/>
                  <a:gd name="connsiteX71" fmla="*/ 3994310 w 4404468"/>
                  <a:gd name="connsiteY71" fmla="*/ 1333500 h 2266950"/>
                  <a:gd name="connsiteX72" fmla="*/ 4022885 w 4404468"/>
                  <a:gd name="connsiteY72" fmla="*/ 1390650 h 2266950"/>
                  <a:gd name="connsiteX73" fmla="*/ 4022885 w 4404468"/>
                  <a:gd name="connsiteY73" fmla="*/ 1438275 h 2266950"/>
                  <a:gd name="connsiteX74" fmla="*/ 4022885 w 4404468"/>
                  <a:gd name="connsiteY74" fmla="*/ 1485900 h 2266950"/>
                  <a:gd name="connsiteX75" fmla="*/ 4003835 w 4404468"/>
                  <a:gd name="connsiteY75" fmla="*/ 1514475 h 2266950"/>
                  <a:gd name="connsiteX76" fmla="*/ 4013360 w 4404468"/>
                  <a:gd name="connsiteY76" fmla="*/ 1552575 h 2266950"/>
                  <a:gd name="connsiteX77" fmla="*/ 4022885 w 4404468"/>
                  <a:gd name="connsiteY77" fmla="*/ 1609725 h 2266950"/>
                  <a:gd name="connsiteX78" fmla="*/ 4041935 w 4404468"/>
                  <a:gd name="connsiteY78" fmla="*/ 1666875 h 2266950"/>
                  <a:gd name="connsiteX79" fmla="*/ 4041935 w 4404468"/>
                  <a:gd name="connsiteY79" fmla="*/ 1724025 h 2266950"/>
                  <a:gd name="connsiteX80" fmla="*/ 4060985 w 4404468"/>
                  <a:gd name="connsiteY80" fmla="*/ 1781175 h 2266950"/>
                  <a:gd name="connsiteX81" fmla="*/ 4080035 w 4404468"/>
                  <a:gd name="connsiteY81" fmla="*/ 1838325 h 2266950"/>
                  <a:gd name="connsiteX82" fmla="*/ 4089560 w 4404468"/>
                  <a:gd name="connsiteY82" fmla="*/ 1866900 h 2266950"/>
                  <a:gd name="connsiteX83" fmla="*/ 4089560 w 4404468"/>
                  <a:gd name="connsiteY83" fmla="*/ 1914525 h 2266950"/>
                  <a:gd name="connsiteX84" fmla="*/ 4108610 w 4404468"/>
                  <a:gd name="connsiteY84" fmla="*/ 1962150 h 2266950"/>
                  <a:gd name="connsiteX85" fmla="*/ 4108610 w 4404468"/>
                  <a:gd name="connsiteY85" fmla="*/ 2019300 h 2266950"/>
                  <a:gd name="connsiteX86" fmla="*/ 4118135 w 4404468"/>
                  <a:gd name="connsiteY86" fmla="*/ 2076450 h 2266950"/>
                  <a:gd name="connsiteX87" fmla="*/ 4108610 w 4404468"/>
                  <a:gd name="connsiteY87" fmla="*/ 2114550 h 2266950"/>
                  <a:gd name="connsiteX88" fmla="*/ 4118135 w 4404468"/>
                  <a:gd name="connsiteY88" fmla="*/ 2152650 h 2266950"/>
                  <a:gd name="connsiteX89" fmla="*/ 4137185 w 4404468"/>
                  <a:gd name="connsiteY89" fmla="*/ 2209800 h 2266950"/>
                  <a:gd name="connsiteX90" fmla="*/ 4108610 w 4404468"/>
                  <a:gd name="connsiteY90" fmla="*/ 2238375 h 2266950"/>
                  <a:gd name="connsiteX91" fmla="*/ 4137185 w 4404468"/>
                  <a:gd name="connsiteY91" fmla="*/ 2266950 h 2266950"/>
                  <a:gd name="connsiteX92" fmla="*/ 4184810 w 4404468"/>
                  <a:gd name="connsiteY92" fmla="*/ 2200275 h 2266950"/>
                  <a:gd name="connsiteX93" fmla="*/ 4184810 w 4404468"/>
                  <a:gd name="connsiteY93" fmla="*/ 2133600 h 2266950"/>
                  <a:gd name="connsiteX94" fmla="*/ 4194335 w 4404468"/>
                  <a:gd name="connsiteY94" fmla="*/ 2076450 h 2266950"/>
                  <a:gd name="connsiteX95" fmla="*/ 4194335 w 4404468"/>
                  <a:gd name="connsiteY95" fmla="*/ 2028825 h 2266950"/>
                  <a:gd name="connsiteX96" fmla="*/ 4194335 w 4404468"/>
                  <a:gd name="connsiteY96" fmla="*/ 1962150 h 2266950"/>
                  <a:gd name="connsiteX97" fmla="*/ 4203860 w 4404468"/>
                  <a:gd name="connsiteY97" fmla="*/ 1905000 h 2266950"/>
                  <a:gd name="connsiteX98" fmla="*/ 4213385 w 4404468"/>
                  <a:gd name="connsiteY98" fmla="*/ 1838325 h 2266950"/>
                  <a:gd name="connsiteX99" fmla="*/ 4203860 w 4404468"/>
                  <a:gd name="connsiteY99" fmla="*/ 1781175 h 2266950"/>
                  <a:gd name="connsiteX100" fmla="*/ 4232435 w 4404468"/>
                  <a:gd name="connsiteY100" fmla="*/ 1733550 h 2266950"/>
                  <a:gd name="connsiteX101" fmla="*/ 4203860 w 4404468"/>
                  <a:gd name="connsiteY101" fmla="*/ 1695450 h 2266950"/>
                  <a:gd name="connsiteX102" fmla="*/ 4232435 w 4404468"/>
                  <a:gd name="connsiteY102" fmla="*/ 1628775 h 2266950"/>
                  <a:gd name="connsiteX103" fmla="*/ 4232435 w 4404468"/>
                  <a:gd name="connsiteY103" fmla="*/ 1562100 h 2266950"/>
                  <a:gd name="connsiteX104" fmla="*/ 4213385 w 4404468"/>
                  <a:gd name="connsiteY104" fmla="*/ 1514475 h 2266950"/>
                  <a:gd name="connsiteX105" fmla="*/ 4222910 w 4404468"/>
                  <a:gd name="connsiteY105" fmla="*/ 1457325 h 2266950"/>
                  <a:gd name="connsiteX106" fmla="*/ 4222910 w 4404468"/>
                  <a:gd name="connsiteY106" fmla="*/ 1428750 h 2266950"/>
                  <a:gd name="connsiteX107" fmla="*/ 4232435 w 4404468"/>
                  <a:gd name="connsiteY107" fmla="*/ 1362075 h 2266950"/>
                  <a:gd name="connsiteX108" fmla="*/ 4232435 w 4404468"/>
                  <a:gd name="connsiteY108" fmla="*/ 1323975 h 2266950"/>
                  <a:gd name="connsiteX109" fmla="*/ 4222910 w 4404468"/>
                  <a:gd name="connsiteY109" fmla="*/ 1257300 h 2266950"/>
                  <a:gd name="connsiteX110" fmla="*/ 4232435 w 4404468"/>
                  <a:gd name="connsiteY110" fmla="*/ 1209675 h 2266950"/>
                  <a:gd name="connsiteX111" fmla="*/ 4251485 w 4404468"/>
                  <a:gd name="connsiteY111" fmla="*/ 1143000 h 2266950"/>
                  <a:gd name="connsiteX112" fmla="*/ 4270535 w 4404468"/>
                  <a:gd name="connsiteY112" fmla="*/ 1095375 h 2266950"/>
                  <a:gd name="connsiteX113" fmla="*/ 4251485 w 4404468"/>
                  <a:gd name="connsiteY113" fmla="*/ 1057275 h 2266950"/>
                  <a:gd name="connsiteX114" fmla="*/ 4270535 w 4404468"/>
                  <a:gd name="connsiteY114" fmla="*/ 962025 h 2266950"/>
                  <a:gd name="connsiteX115" fmla="*/ 4337214 w 4404468"/>
                  <a:gd name="connsiteY115" fmla="*/ 1019175 h 2266950"/>
                  <a:gd name="connsiteX116" fmla="*/ 4337210 w 4404468"/>
                  <a:gd name="connsiteY116" fmla="*/ 809625 h 2266950"/>
                  <a:gd name="connsiteX117" fmla="*/ 4346735 w 4404468"/>
                  <a:gd name="connsiteY117" fmla="*/ 762000 h 2266950"/>
                  <a:gd name="connsiteX118" fmla="*/ 4346735 w 4404468"/>
                  <a:gd name="connsiteY118" fmla="*/ 704850 h 2266950"/>
                  <a:gd name="connsiteX119" fmla="*/ 4365785 w 4404468"/>
                  <a:gd name="connsiteY119" fmla="*/ 638175 h 2266950"/>
                  <a:gd name="connsiteX120" fmla="*/ 4356260 w 4404468"/>
                  <a:gd name="connsiteY120" fmla="*/ 590550 h 2266950"/>
                  <a:gd name="connsiteX121" fmla="*/ 4356260 w 4404468"/>
                  <a:gd name="connsiteY121" fmla="*/ 523875 h 2266950"/>
                  <a:gd name="connsiteX122" fmla="*/ 4365785 w 4404468"/>
                  <a:gd name="connsiteY122" fmla="*/ 466725 h 2266950"/>
                  <a:gd name="connsiteX123" fmla="*/ 4394360 w 4404468"/>
                  <a:gd name="connsiteY123" fmla="*/ 419100 h 2266950"/>
                  <a:gd name="connsiteX124" fmla="*/ 4375310 w 4404468"/>
                  <a:gd name="connsiteY124" fmla="*/ 371475 h 2266950"/>
                  <a:gd name="connsiteX125" fmla="*/ 4403885 w 4404468"/>
                  <a:gd name="connsiteY125" fmla="*/ 333375 h 2266950"/>
                  <a:gd name="connsiteX126" fmla="*/ 4394360 w 4404468"/>
                  <a:gd name="connsiteY126" fmla="*/ 276225 h 2266950"/>
                  <a:gd name="connsiteX0" fmla="*/ 305326 w 4404468"/>
                  <a:gd name="connsiteY0" fmla="*/ 0 h 2266950"/>
                  <a:gd name="connsiteX1" fmla="*/ 365507 w 4404468"/>
                  <a:gd name="connsiteY1" fmla="*/ 514350 h 2266950"/>
                  <a:gd name="connsiteX2" fmla="*/ 16 w 4404468"/>
                  <a:gd name="connsiteY2" fmla="*/ 438150 h 2266950"/>
                  <a:gd name="connsiteX3" fmla="*/ 462906 w 4404468"/>
                  <a:gd name="connsiteY3" fmla="*/ 666750 h 2266950"/>
                  <a:gd name="connsiteX4" fmla="*/ 576869 w 4404468"/>
                  <a:gd name="connsiteY4" fmla="*/ 1085850 h 2266950"/>
                  <a:gd name="connsiteX5" fmla="*/ 773519 w 4404468"/>
                  <a:gd name="connsiteY5" fmla="*/ 1381125 h 2266950"/>
                  <a:gd name="connsiteX6" fmla="*/ 929334 w 4404468"/>
                  <a:gd name="connsiteY6" fmla="*/ 1295400 h 2266950"/>
                  <a:gd name="connsiteX7" fmla="*/ 1177011 w 4404468"/>
                  <a:gd name="connsiteY7" fmla="*/ 1143000 h 2266950"/>
                  <a:gd name="connsiteX8" fmla="*/ 1281799 w 4404468"/>
                  <a:gd name="connsiteY8" fmla="*/ 1133475 h 2266950"/>
                  <a:gd name="connsiteX9" fmla="*/ 1367534 w 4404468"/>
                  <a:gd name="connsiteY9" fmla="*/ 1057275 h 2266950"/>
                  <a:gd name="connsiteX10" fmla="*/ 1438865 w 4404468"/>
                  <a:gd name="connsiteY10" fmla="*/ 1076325 h 2266950"/>
                  <a:gd name="connsiteX11" fmla="*/ 1471935 w 4404468"/>
                  <a:gd name="connsiteY11" fmla="*/ 1152525 h 2266950"/>
                  <a:gd name="connsiteX12" fmla="*/ 1536599 w 4404468"/>
                  <a:gd name="connsiteY12" fmla="*/ 1019175 h 2266950"/>
                  <a:gd name="connsiteX13" fmla="*/ 1580615 w 4404468"/>
                  <a:gd name="connsiteY13" fmla="*/ 1029861 h 2266950"/>
                  <a:gd name="connsiteX14" fmla="*/ 1692898 w 4404468"/>
                  <a:gd name="connsiteY14" fmla="*/ 866775 h 2266950"/>
                  <a:gd name="connsiteX15" fmla="*/ 1827344 w 4404468"/>
                  <a:gd name="connsiteY15" fmla="*/ 752483 h 2266950"/>
                  <a:gd name="connsiteX16" fmla="*/ 2041477 w 4404468"/>
                  <a:gd name="connsiteY16" fmla="*/ 638175 h 2266950"/>
                  <a:gd name="connsiteX17" fmla="*/ 2224887 w 4404468"/>
                  <a:gd name="connsiteY17" fmla="*/ 533400 h 2266950"/>
                  <a:gd name="connsiteX18" fmla="*/ 2424936 w 4404468"/>
                  <a:gd name="connsiteY18" fmla="*/ 438150 h 2266950"/>
                  <a:gd name="connsiteX19" fmla="*/ 2498707 w 4404468"/>
                  <a:gd name="connsiteY19" fmla="*/ 447675 h 2266950"/>
                  <a:gd name="connsiteX20" fmla="*/ 2927510 w 4404468"/>
                  <a:gd name="connsiteY20" fmla="*/ 304800 h 2266950"/>
                  <a:gd name="connsiteX21" fmla="*/ 2994185 w 4404468"/>
                  <a:gd name="connsiteY21" fmla="*/ 285750 h 2266950"/>
                  <a:gd name="connsiteX22" fmla="*/ 3108485 w 4404468"/>
                  <a:gd name="connsiteY22" fmla="*/ 295275 h 2266950"/>
                  <a:gd name="connsiteX23" fmla="*/ 3127535 w 4404468"/>
                  <a:gd name="connsiteY23" fmla="*/ 323850 h 2266950"/>
                  <a:gd name="connsiteX24" fmla="*/ 3137060 w 4404468"/>
                  <a:gd name="connsiteY24" fmla="*/ 371475 h 2266950"/>
                  <a:gd name="connsiteX25" fmla="*/ 3146585 w 4404468"/>
                  <a:gd name="connsiteY25" fmla="*/ 609600 h 2266950"/>
                  <a:gd name="connsiteX26" fmla="*/ 3175160 w 4404468"/>
                  <a:gd name="connsiteY26" fmla="*/ 771525 h 2266950"/>
                  <a:gd name="connsiteX27" fmla="*/ 3184685 w 4404468"/>
                  <a:gd name="connsiteY27" fmla="*/ 800100 h 2266950"/>
                  <a:gd name="connsiteX28" fmla="*/ 3203736 w 4404468"/>
                  <a:gd name="connsiteY28" fmla="*/ 923925 h 2266950"/>
                  <a:gd name="connsiteX29" fmla="*/ 3203733 w 4404468"/>
                  <a:gd name="connsiteY29" fmla="*/ 971550 h 2266950"/>
                  <a:gd name="connsiteX30" fmla="*/ 3203734 w 4404468"/>
                  <a:gd name="connsiteY30" fmla="*/ 1019175 h 2266950"/>
                  <a:gd name="connsiteX31" fmla="*/ 3251360 w 4404468"/>
                  <a:gd name="connsiteY31" fmla="*/ 1000125 h 2266950"/>
                  <a:gd name="connsiteX32" fmla="*/ 3260885 w 4404468"/>
                  <a:gd name="connsiteY32" fmla="*/ 1152525 h 2266950"/>
                  <a:gd name="connsiteX33" fmla="*/ 3270410 w 4404468"/>
                  <a:gd name="connsiteY33" fmla="*/ 1181100 h 2266950"/>
                  <a:gd name="connsiteX34" fmla="*/ 3260885 w 4404468"/>
                  <a:gd name="connsiteY34" fmla="*/ 1228725 h 2266950"/>
                  <a:gd name="connsiteX35" fmla="*/ 3279935 w 4404468"/>
                  <a:gd name="connsiteY35" fmla="*/ 1276350 h 2266950"/>
                  <a:gd name="connsiteX36" fmla="*/ 3279935 w 4404468"/>
                  <a:gd name="connsiteY36" fmla="*/ 1304925 h 2266950"/>
                  <a:gd name="connsiteX37" fmla="*/ 3289460 w 4404468"/>
                  <a:gd name="connsiteY37" fmla="*/ 1352550 h 2266950"/>
                  <a:gd name="connsiteX38" fmla="*/ 3289460 w 4404468"/>
                  <a:gd name="connsiteY38" fmla="*/ 1400175 h 2266950"/>
                  <a:gd name="connsiteX39" fmla="*/ 3298985 w 4404468"/>
                  <a:gd name="connsiteY39" fmla="*/ 1438275 h 2266950"/>
                  <a:gd name="connsiteX40" fmla="*/ 3289460 w 4404468"/>
                  <a:gd name="connsiteY40" fmla="*/ 1457325 h 2266950"/>
                  <a:gd name="connsiteX41" fmla="*/ 3308510 w 4404468"/>
                  <a:gd name="connsiteY41" fmla="*/ 1495425 h 2266950"/>
                  <a:gd name="connsiteX42" fmla="*/ 3308510 w 4404468"/>
                  <a:gd name="connsiteY42" fmla="*/ 1543050 h 2266950"/>
                  <a:gd name="connsiteX43" fmla="*/ 3327560 w 4404468"/>
                  <a:gd name="connsiteY43" fmla="*/ 1590675 h 2266950"/>
                  <a:gd name="connsiteX44" fmla="*/ 3327560 w 4404468"/>
                  <a:gd name="connsiteY44" fmla="*/ 1638300 h 2266950"/>
                  <a:gd name="connsiteX45" fmla="*/ 3365660 w 4404468"/>
                  <a:gd name="connsiteY45" fmla="*/ 1676400 h 2266950"/>
                  <a:gd name="connsiteX46" fmla="*/ 3394235 w 4404468"/>
                  <a:gd name="connsiteY46" fmla="*/ 1638300 h 2266950"/>
                  <a:gd name="connsiteX47" fmla="*/ 3403760 w 4404468"/>
                  <a:gd name="connsiteY47" fmla="*/ 1590675 h 2266950"/>
                  <a:gd name="connsiteX48" fmla="*/ 3422810 w 4404468"/>
                  <a:gd name="connsiteY48" fmla="*/ 1533525 h 2266950"/>
                  <a:gd name="connsiteX49" fmla="*/ 3422810 w 4404468"/>
                  <a:gd name="connsiteY49" fmla="*/ 1495425 h 2266950"/>
                  <a:gd name="connsiteX50" fmla="*/ 3441860 w 4404468"/>
                  <a:gd name="connsiteY50" fmla="*/ 1428750 h 2266950"/>
                  <a:gd name="connsiteX51" fmla="*/ 3432335 w 4404468"/>
                  <a:gd name="connsiteY51" fmla="*/ 1362075 h 2266950"/>
                  <a:gd name="connsiteX52" fmla="*/ 3441860 w 4404468"/>
                  <a:gd name="connsiteY52" fmla="*/ 1333500 h 2266950"/>
                  <a:gd name="connsiteX53" fmla="*/ 3460910 w 4404468"/>
                  <a:gd name="connsiteY53" fmla="*/ 1266825 h 2266950"/>
                  <a:gd name="connsiteX54" fmla="*/ 3470435 w 4404468"/>
                  <a:gd name="connsiteY54" fmla="*/ 1219200 h 2266950"/>
                  <a:gd name="connsiteX55" fmla="*/ 3479960 w 4404468"/>
                  <a:gd name="connsiteY55" fmla="*/ 1171575 h 2266950"/>
                  <a:gd name="connsiteX56" fmla="*/ 3499010 w 4404468"/>
                  <a:gd name="connsiteY56" fmla="*/ 1123950 h 2266950"/>
                  <a:gd name="connsiteX57" fmla="*/ 3546635 w 4404468"/>
                  <a:gd name="connsiteY57" fmla="*/ 1181100 h 2266950"/>
                  <a:gd name="connsiteX58" fmla="*/ 3546635 w 4404468"/>
                  <a:gd name="connsiteY58" fmla="*/ 1228725 h 2266950"/>
                  <a:gd name="connsiteX59" fmla="*/ 3613313 w 4404468"/>
                  <a:gd name="connsiteY59" fmla="*/ 1323975 h 2266950"/>
                  <a:gd name="connsiteX60" fmla="*/ 3679987 w 4404468"/>
                  <a:gd name="connsiteY60" fmla="*/ 1238250 h 2266950"/>
                  <a:gd name="connsiteX61" fmla="*/ 3708560 w 4404468"/>
                  <a:gd name="connsiteY61" fmla="*/ 1295400 h 2266950"/>
                  <a:gd name="connsiteX62" fmla="*/ 3718085 w 4404468"/>
                  <a:gd name="connsiteY62" fmla="*/ 1095375 h 2266950"/>
                  <a:gd name="connsiteX63" fmla="*/ 3765710 w 4404468"/>
                  <a:gd name="connsiteY63" fmla="*/ 1038225 h 2266950"/>
                  <a:gd name="connsiteX64" fmla="*/ 3822860 w 4404468"/>
                  <a:gd name="connsiteY64" fmla="*/ 1038225 h 2266950"/>
                  <a:gd name="connsiteX65" fmla="*/ 3880010 w 4404468"/>
                  <a:gd name="connsiteY65" fmla="*/ 1047750 h 2266950"/>
                  <a:gd name="connsiteX66" fmla="*/ 3937161 w 4404468"/>
                  <a:gd name="connsiteY66" fmla="*/ 1066800 h 2266950"/>
                  <a:gd name="connsiteX67" fmla="*/ 3946685 w 4404468"/>
                  <a:gd name="connsiteY67" fmla="*/ 1133475 h 2266950"/>
                  <a:gd name="connsiteX68" fmla="*/ 3965735 w 4404468"/>
                  <a:gd name="connsiteY68" fmla="*/ 1190625 h 2266950"/>
                  <a:gd name="connsiteX69" fmla="*/ 3984785 w 4404468"/>
                  <a:gd name="connsiteY69" fmla="*/ 1247775 h 2266950"/>
                  <a:gd name="connsiteX70" fmla="*/ 4003835 w 4404468"/>
                  <a:gd name="connsiteY70" fmla="*/ 1304925 h 2266950"/>
                  <a:gd name="connsiteX71" fmla="*/ 3994310 w 4404468"/>
                  <a:gd name="connsiteY71" fmla="*/ 1333500 h 2266950"/>
                  <a:gd name="connsiteX72" fmla="*/ 4022885 w 4404468"/>
                  <a:gd name="connsiteY72" fmla="*/ 1390650 h 2266950"/>
                  <a:gd name="connsiteX73" fmla="*/ 4022885 w 4404468"/>
                  <a:gd name="connsiteY73" fmla="*/ 1438275 h 2266950"/>
                  <a:gd name="connsiteX74" fmla="*/ 4022885 w 4404468"/>
                  <a:gd name="connsiteY74" fmla="*/ 1485900 h 2266950"/>
                  <a:gd name="connsiteX75" fmla="*/ 4003835 w 4404468"/>
                  <a:gd name="connsiteY75" fmla="*/ 1514475 h 2266950"/>
                  <a:gd name="connsiteX76" fmla="*/ 4013360 w 4404468"/>
                  <a:gd name="connsiteY76" fmla="*/ 1552575 h 2266950"/>
                  <a:gd name="connsiteX77" fmla="*/ 4022885 w 4404468"/>
                  <a:gd name="connsiteY77" fmla="*/ 1609725 h 2266950"/>
                  <a:gd name="connsiteX78" fmla="*/ 4041935 w 4404468"/>
                  <a:gd name="connsiteY78" fmla="*/ 1666875 h 2266950"/>
                  <a:gd name="connsiteX79" fmla="*/ 4041935 w 4404468"/>
                  <a:gd name="connsiteY79" fmla="*/ 1724025 h 2266950"/>
                  <a:gd name="connsiteX80" fmla="*/ 4060985 w 4404468"/>
                  <a:gd name="connsiteY80" fmla="*/ 1781175 h 2266950"/>
                  <a:gd name="connsiteX81" fmla="*/ 4080035 w 4404468"/>
                  <a:gd name="connsiteY81" fmla="*/ 1838325 h 2266950"/>
                  <a:gd name="connsiteX82" fmla="*/ 4089560 w 4404468"/>
                  <a:gd name="connsiteY82" fmla="*/ 1866900 h 2266950"/>
                  <a:gd name="connsiteX83" fmla="*/ 4089560 w 4404468"/>
                  <a:gd name="connsiteY83" fmla="*/ 1914525 h 2266950"/>
                  <a:gd name="connsiteX84" fmla="*/ 4108610 w 4404468"/>
                  <a:gd name="connsiteY84" fmla="*/ 1962150 h 2266950"/>
                  <a:gd name="connsiteX85" fmla="*/ 4108610 w 4404468"/>
                  <a:gd name="connsiteY85" fmla="*/ 2019300 h 2266950"/>
                  <a:gd name="connsiteX86" fmla="*/ 4118135 w 4404468"/>
                  <a:gd name="connsiteY86" fmla="*/ 2076450 h 2266950"/>
                  <a:gd name="connsiteX87" fmla="*/ 4108610 w 4404468"/>
                  <a:gd name="connsiteY87" fmla="*/ 2114550 h 2266950"/>
                  <a:gd name="connsiteX88" fmla="*/ 4118135 w 4404468"/>
                  <a:gd name="connsiteY88" fmla="*/ 2152650 h 2266950"/>
                  <a:gd name="connsiteX89" fmla="*/ 4137185 w 4404468"/>
                  <a:gd name="connsiteY89" fmla="*/ 2209800 h 2266950"/>
                  <a:gd name="connsiteX90" fmla="*/ 4108610 w 4404468"/>
                  <a:gd name="connsiteY90" fmla="*/ 2238375 h 2266950"/>
                  <a:gd name="connsiteX91" fmla="*/ 4137185 w 4404468"/>
                  <a:gd name="connsiteY91" fmla="*/ 2266950 h 2266950"/>
                  <a:gd name="connsiteX92" fmla="*/ 4184810 w 4404468"/>
                  <a:gd name="connsiteY92" fmla="*/ 2200275 h 2266950"/>
                  <a:gd name="connsiteX93" fmla="*/ 4184810 w 4404468"/>
                  <a:gd name="connsiteY93" fmla="*/ 2133600 h 2266950"/>
                  <a:gd name="connsiteX94" fmla="*/ 4194335 w 4404468"/>
                  <a:gd name="connsiteY94" fmla="*/ 2076450 h 2266950"/>
                  <a:gd name="connsiteX95" fmla="*/ 4194335 w 4404468"/>
                  <a:gd name="connsiteY95" fmla="*/ 2028825 h 2266950"/>
                  <a:gd name="connsiteX96" fmla="*/ 4194335 w 4404468"/>
                  <a:gd name="connsiteY96" fmla="*/ 1962150 h 2266950"/>
                  <a:gd name="connsiteX97" fmla="*/ 4203860 w 4404468"/>
                  <a:gd name="connsiteY97" fmla="*/ 1905000 h 2266950"/>
                  <a:gd name="connsiteX98" fmla="*/ 4213385 w 4404468"/>
                  <a:gd name="connsiteY98" fmla="*/ 1838325 h 2266950"/>
                  <a:gd name="connsiteX99" fmla="*/ 4203860 w 4404468"/>
                  <a:gd name="connsiteY99" fmla="*/ 1781175 h 2266950"/>
                  <a:gd name="connsiteX100" fmla="*/ 4232435 w 4404468"/>
                  <a:gd name="connsiteY100" fmla="*/ 1733550 h 2266950"/>
                  <a:gd name="connsiteX101" fmla="*/ 4203860 w 4404468"/>
                  <a:gd name="connsiteY101" fmla="*/ 1695450 h 2266950"/>
                  <a:gd name="connsiteX102" fmla="*/ 4232435 w 4404468"/>
                  <a:gd name="connsiteY102" fmla="*/ 1628775 h 2266950"/>
                  <a:gd name="connsiteX103" fmla="*/ 4232435 w 4404468"/>
                  <a:gd name="connsiteY103" fmla="*/ 1562100 h 2266950"/>
                  <a:gd name="connsiteX104" fmla="*/ 4213385 w 4404468"/>
                  <a:gd name="connsiteY104" fmla="*/ 1514475 h 2266950"/>
                  <a:gd name="connsiteX105" fmla="*/ 4222910 w 4404468"/>
                  <a:gd name="connsiteY105" fmla="*/ 1457325 h 2266950"/>
                  <a:gd name="connsiteX106" fmla="*/ 4222910 w 4404468"/>
                  <a:gd name="connsiteY106" fmla="*/ 1428750 h 2266950"/>
                  <a:gd name="connsiteX107" fmla="*/ 4232435 w 4404468"/>
                  <a:gd name="connsiteY107" fmla="*/ 1362075 h 2266950"/>
                  <a:gd name="connsiteX108" fmla="*/ 4232435 w 4404468"/>
                  <a:gd name="connsiteY108" fmla="*/ 1323975 h 2266950"/>
                  <a:gd name="connsiteX109" fmla="*/ 4222910 w 4404468"/>
                  <a:gd name="connsiteY109" fmla="*/ 1257300 h 2266950"/>
                  <a:gd name="connsiteX110" fmla="*/ 4232435 w 4404468"/>
                  <a:gd name="connsiteY110" fmla="*/ 1209675 h 2266950"/>
                  <a:gd name="connsiteX111" fmla="*/ 4251485 w 4404468"/>
                  <a:gd name="connsiteY111" fmla="*/ 1143000 h 2266950"/>
                  <a:gd name="connsiteX112" fmla="*/ 4270535 w 4404468"/>
                  <a:gd name="connsiteY112" fmla="*/ 1095375 h 2266950"/>
                  <a:gd name="connsiteX113" fmla="*/ 4251485 w 4404468"/>
                  <a:gd name="connsiteY113" fmla="*/ 1057275 h 2266950"/>
                  <a:gd name="connsiteX114" fmla="*/ 4270535 w 4404468"/>
                  <a:gd name="connsiteY114" fmla="*/ 962025 h 2266950"/>
                  <a:gd name="connsiteX115" fmla="*/ 4337214 w 4404468"/>
                  <a:gd name="connsiteY115" fmla="*/ 1019175 h 2266950"/>
                  <a:gd name="connsiteX116" fmla="*/ 4337210 w 4404468"/>
                  <a:gd name="connsiteY116" fmla="*/ 809625 h 2266950"/>
                  <a:gd name="connsiteX117" fmla="*/ 4346735 w 4404468"/>
                  <a:gd name="connsiteY117" fmla="*/ 762000 h 2266950"/>
                  <a:gd name="connsiteX118" fmla="*/ 4346735 w 4404468"/>
                  <a:gd name="connsiteY118" fmla="*/ 704850 h 2266950"/>
                  <a:gd name="connsiteX119" fmla="*/ 4365785 w 4404468"/>
                  <a:gd name="connsiteY119" fmla="*/ 638175 h 2266950"/>
                  <a:gd name="connsiteX120" fmla="*/ 4356260 w 4404468"/>
                  <a:gd name="connsiteY120" fmla="*/ 590550 h 2266950"/>
                  <a:gd name="connsiteX121" fmla="*/ 4356260 w 4404468"/>
                  <a:gd name="connsiteY121" fmla="*/ 523875 h 2266950"/>
                  <a:gd name="connsiteX122" fmla="*/ 4365785 w 4404468"/>
                  <a:gd name="connsiteY122" fmla="*/ 466725 h 2266950"/>
                  <a:gd name="connsiteX123" fmla="*/ 4394360 w 4404468"/>
                  <a:gd name="connsiteY123" fmla="*/ 419100 h 2266950"/>
                  <a:gd name="connsiteX124" fmla="*/ 4375310 w 4404468"/>
                  <a:gd name="connsiteY124" fmla="*/ 371475 h 2266950"/>
                  <a:gd name="connsiteX125" fmla="*/ 4403885 w 4404468"/>
                  <a:gd name="connsiteY125" fmla="*/ 333375 h 2266950"/>
                  <a:gd name="connsiteX126" fmla="*/ 4394360 w 4404468"/>
                  <a:gd name="connsiteY126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57580 w 4099142"/>
                  <a:gd name="connsiteY2" fmla="*/ 666750 h 2266950"/>
                  <a:gd name="connsiteX3" fmla="*/ 271543 w 4099142"/>
                  <a:gd name="connsiteY3" fmla="*/ 1085850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29004 w 4099142"/>
                  <a:gd name="connsiteY2" fmla="*/ 762000 h 2266950"/>
                  <a:gd name="connsiteX3" fmla="*/ 271543 w 4099142"/>
                  <a:gd name="connsiteY3" fmla="*/ 1085850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00100 h 2266950"/>
                  <a:gd name="connsiteX3" fmla="*/ 271543 w 4099142"/>
                  <a:gd name="connsiteY3" fmla="*/ 1085850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00100 h 2266950"/>
                  <a:gd name="connsiteX3" fmla="*/ 271543 w 4099142"/>
                  <a:gd name="connsiteY3" fmla="*/ 1085850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00100 h 2266950"/>
                  <a:gd name="connsiteX3" fmla="*/ 328696 w 4099142"/>
                  <a:gd name="connsiteY3" fmla="*/ 1076325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00100 h 2266950"/>
                  <a:gd name="connsiteX3" fmla="*/ 328696 w 4099142"/>
                  <a:gd name="connsiteY3" fmla="*/ 1076325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28675 h 2266950"/>
                  <a:gd name="connsiteX3" fmla="*/ 328696 w 4099142"/>
                  <a:gd name="connsiteY3" fmla="*/ 1076325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99142"/>
                  <a:gd name="connsiteY0" fmla="*/ 0 h 2266950"/>
                  <a:gd name="connsiteX1" fmla="*/ 60181 w 4099142"/>
                  <a:gd name="connsiteY1" fmla="*/ 514350 h 2266950"/>
                  <a:gd name="connsiteX2" fmla="*/ 148055 w 4099142"/>
                  <a:gd name="connsiteY2" fmla="*/ 828675 h 2266950"/>
                  <a:gd name="connsiteX3" fmla="*/ 328696 w 4099142"/>
                  <a:gd name="connsiteY3" fmla="*/ 1076325 h 2266950"/>
                  <a:gd name="connsiteX4" fmla="*/ 468193 w 4099142"/>
                  <a:gd name="connsiteY4" fmla="*/ 1381125 h 2266950"/>
                  <a:gd name="connsiteX5" fmla="*/ 624008 w 4099142"/>
                  <a:gd name="connsiteY5" fmla="*/ 1295400 h 2266950"/>
                  <a:gd name="connsiteX6" fmla="*/ 871685 w 4099142"/>
                  <a:gd name="connsiteY6" fmla="*/ 1143000 h 2266950"/>
                  <a:gd name="connsiteX7" fmla="*/ 976473 w 4099142"/>
                  <a:gd name="connsiteY7" fmla="*/ 1133475 h 2266950"/>
                  <a:gd name="connsiteX8" fmla="*/ 1062208 w 4099142"/>
                  <a:gd name="connsiteY8" fmla="*/ 1057275 h 2266950"/>
                  <a:gd name="connsiteX9" fmla="*/ 1133539 w 4099142"/>
                  <a:gd name="connsiteY9" fmla="*/ 1076325 h 2266950"/>
                  <a:gd name="connsiteX10" fmla="*/ 1166609 w 4099142"/>
                  <a:gd name="connsiteY10" fmla="*/ 1152525 h 2266950"/>
                  <a:gd name="connsiteX11" fmla="*/ 1231273 w 4099142"/>
                  <a:gd name="connsiteY11" fmla="*/ 1019175 h 2266950"/>
                  <a:gd name="connsiteX12" fmla="*/ 1275289 w 4099142"/>
                  <a:gd name="connsiteY12" fmla="*/ 1029861 h 2266950"/>
                  <a:gd name="connsiteX13" fmla="*/ 1387572 w 4099142"/>
                  <a:gd name="connsiteY13" fmla="*/ 866775 h 2266950"/>
                  <a:gd name="connsiteX14" fmla="*/ 1522018 w 4099142"/>
                  <a:gd name="connsiteY14" fmla="*/ 752483 h 2266950"/>
                  <a:gd name="connsiteX15" fmla="*/ 1736151 w 4099142"/>
                  <a:gd name="connsiteY15" fmla="*/ 638175 h 2266950"/>
                  <a:gd name="connsiteX16" fmla="*/ 1919561 w 4099142"/>
                  <a:gd name="connsiteY16" fmla="*/ 533400 h 2266950"/>
                  <a:gd name="connsiteX17" fmla="*/ 2119610 w 4099142"/>
                  <a:gd name="connsiteY17" fmla="*/ 438150 h 2266950"/>
                  <a:gd name="connsiteX18" fmla="*/ 2193381 w 4099142"/>
                  <a:gd name="connsiteY18" fmla="*/ 447675 h 2266950"/>
                  <a:gd name="connsiteX19" fmla="*/ 2622184 w 4099142"/>
                  <a:gd name="connsiteY19" fmla="*/ 304800 h 2266950"/>
                  <a:gd name="connsiteX20" fmla="*/ 2688859 w 4099142"/>
                  <a:gd name="connsiteY20" fmla="*/ 285750 h 2266950"/>
                  <a:gd name="connsiteX21" fmla="*/ 2803159 w 4099142"/>
                  <a:gd name="connsiteY21" fmla="*/ 295275 h 2266950"/>
                  <a:gd name="connsiteX22" fmla="*/ 2822209 w 4099142"/>
                  <a:gd name="connsiteY22" fmla="*/ 323850 h 2266950"/>
                  <a:gd name="connsiteX23" fmla="*/ 2831734 w 4099142"/>
                  <a:gd name="connsiteY23" fmla="*/ 371475 h 2266950"/>
                  <a:gd name="connsiteX24" fmla="*/ 2841259 w 4099142"/>
                  <a:gd name="connsiteY24" fmla="*/ 609600 h 2266950"/>
                  <a:gd name="connsiteX25" fmla="*/ 2869834 w 4099142"/>
                  <a:gd name="connsiteY25" fmla="*/ 771525 h 2266950"/>
                  <a:gd name="connsiteX26" fmla="*/ 2879359 w 4099142"/>
                  <a:gd name="connsiteY26" fmla="*/ 800100 h 2266950"/>
                  <a:gd name="connsiteX27" fmla="*/ 2898410 w 4099142"/>
                  <a:gd name="connsiteY27" fmla="*/ 923925 h 2266950"/>
                  <a:gd name="connsiteX28" fmla="*/ 2898407 w 4099142"/>
                  <a:gd name="connsiteY28" fmla="*/ 971550 h 2266950"/>
                  <a:gd name="connsiteX29" fmla="*/ 2898408 w 4099142"/>
                  <a:gd name="connsiteY29" fmla="*/ 1019175 h 2266950"/>
                  <a:gd name="connsiteX30" fmla="*/ 2946034 w 4099142"/>
                  <a:gd name="connsiteY30" fmla="*/ 1000125 h 2266950"/>
                  <a:gd name="connsiteX31" fmla="*/ 2955559 w 4099142"/>
                  <a:gd name="connsiteY31" fmla="*/ 1152525 h 2266950"/>
                  <a:gd name="connsiteX32" fmla="*/ 2965084 w 4099142"/>
                  <a:gd name="connsiteY32" fmla="*/ 1181100 h 2266950"/>
                  <a:gd name="connsiteX33" fmla="*/ 2955559 w 4099142"/>
                  <a:gd name="connsiteY33" fmla="*/ 1228725 h 2266950"/>
                  <a:gd name="connsiteX34" fmla="*/ 2974609 w 4099142"/>
                  <a:gd name="connsiteY34" fmla="*/ 1276350 h 2266950"/>
                  <a:gd name="connsiteX35" fmla="*/ 2974609 w 4099142"/>
                  <a:gd name="connsiteY35" fmla="*/ 1304925 h 2266950"/>
                  <a:gd name="connsiteX36" fmla="*/ 2984134 w 4099142"/>
                  <a:gd name="connsiteY36" fmla="*/ 1352550 h 2266950"/>
                  <a:gd name="connsiteX37" fmla="*/ 2984134 w 4099142"/>
                  <a:gd name="connsiteY37" fmla="*/ 1400175 h 2266950"/>
                  <a:gd name="connsiteX38" fmla="*/ 2993659 w 4099142"/>
                  <a:gd name="connsiteY38" fmla="*/ 1438275 h 2266950"/>
                  <a:gd name="connsiteX39" fmla="*/ 2984134 w 4099142"/>
                  <a:gd name="connsiteY39" fmla="*/ 1457325 h 2266950"/>
                  <a:gd name="connsiteX40" fmla="*/ 3003184 w 4099142"/>
                  <a:gd name="connsiteY40" fmla="*/ 1495425 h 2266950"/>
                  <a:gd name="connsiteX41" fmla="*/ 3003184 w 4099142"/>
                  <a:gd name="connsiteY41" fmla="*/ 1543050 h 2266950"/>
                  <a:gd name="connsiteX42" fmla="*/ 3022234 w 4099142"/>
                  <a:gd name="connsiteY42" fmla="*/ 1590675 h 2266950"/>
                  <a:gd name="connsiteX43" fmla="*/ 3022234 w 4099142"/>
                  <a:gd name="connsiteY43" fmla="*/ 1638300 h 2266950"/>
                  <a:gd name="connsiteX44" fmla="*/ 3060334 w 4099142"/>
                  <a:gd name="connsiteY44" fmla="*/ 1676400 h 2266950"/>
                  <a:gd name="connsiteX45" fmla="*/ 3088909 w 4099142"/>
                  <a:gd name="connsiteY45" fmla="*/ 1638300 h 2266950"/>
                  <a:gd name="connsiteX46" fmla="*/ 3098434 w 4099142"/>
                  <a:gd name="connsiteY46" fmla="*/ 1590675 h 2266950"/>
                  <a:gd name="connsiteX47" fmla="*/ 3117484 w 4099142"/>
                  <a:gd name="connsiteY47" fmla="*/ 1533525 h 2266950"/>
                  <a:gd name="connsiteX48" fmla="*/ 3117484 w 4099142"/>
                  <a:gd name="connsiteY48" fmla="*/ 1495425 h 2266950"/>
                  <a:gd name="connsiteX49" fmla="*/ 3136534 w 4099142"/>
                  <a:gd name="connsiteY49" fmla="*/ 1428750 h 2266950"/>
                  <a:gd name="connsiteX50" fmla="*/ 3127009 w 4099142"/>
                  <a:gd name="connsiteY50" fmla="*/ 1362075 h 2266950"/>
                  <a:gd name="connsiteX51" fmla="*/ 3136534 w 4099142"/>
                  <a:gd name="connsiteY51" fmla="*/ 1333500 h 2266950"/>
                  <a:gd name="connsiteX52" fmla="*/ 3155584 w 4099142"/>
                  <a:gd name="connsiteY52" fmla="*/ 1266825 h 2266950"/>
                  <a:gd name="connsiteX53" fmla="*/ 3165109 w 4099142"/>
                  <a:gd name="connsiteY53" fmla="*/ 1219200 h 2266950"/>
                  <a:gd name="connsiteX54" fmla="*/ 3174634 w 4099142"/>
                  <a:gd name="connsiteY54" fmla="*/ 1171575 h 2266950"/>
                  <a:gd name="connsiteX55" fmla="*/ 3193684 w 4099142"/>
                  <a:gd name="connsiteY55" fmla="*/ 1123950 h 2266950"/>
                  <a:gd name="connsiteX56" fmla="*/ 3241309 w 4099142"/>
                  <a:gd name="connsiteY56" fmla="*/ 1181100 h 2266950"/>
                  <a:gd name="connsiteX57" fmla="*/ 3241309 w 4099142"/>
                  <a:gd name="connsiteY57" fmla="*/ 1228725 h 2266950"/>
                  <a:gd name="connsiteX58" fmla="*/ 3307987 w 4099142"/>
                  <a:gd name="connsiteY58" fmla="*/ 1323975 h 2266950"/>
                  <a:gd name="connsiteX59" fmla="*/ 3374661 w 4099142"/>
                  <a:gd name="connsiteY59" fmla="*/ 1238250 h 2266950"/>
                  <a:gd name="connsiteX60" fmla="*/ 3403234 w 4099142"/>
                  <a:gd name="connsiteY60" fmla="*/ 1295400 h 2266950"/>
                  <a:gd name="connsiteX61" fmla="*/ 3412759 w 4099142"/>
                  <a:gd name="connsiteY61" fmla="*/ 1095375 h 2266950"/>
                  <a:gd name="connsiteX62" fmla="*/ 3460384 w 4099142"/>
                  <a:gd name="connsiteY62" fmla="*/ 1038225 h 2266950"/>
                  <a:gd name="connsiteX63" fmla="*/ 3517534 w 4099142"/>
                  <a:gd name="connsiteY63" fmla="*/ 1038225 h 2266950"/>
                  <a:gd name="connsiteX64" fmla="*/ 3574684 w 4099142"/>
                  <a:gd name="connsiteY64" fmla="*/ 1047750 h 2266950"/>
                  <a:gd name="connsiteX65" fmla="*/ 3631835 w 4099142"/>
                  <a:gd name="connsiteY65" fmla="*/ 1066800 h 2266950"/>
                  <a:gd name="connsiteX66" fmla="*/ 3641359 w 4099142"/>
                  <a:gd name="connsiteY66" fmla="*/ 1133475 h 2266950"/>
                  <a:gd name="connsiteX67" fmla="*/ 3660409 w 4099142"/>
                  <a:gd name="connsiteY67" fmla="*/ 1190625 h 2266950"/>
                  <a:gd name="connsiteX68" fmla="*/ 3679459 w 4099142"/>
                  <a:gd name="connsiteY68" fmla="*/ 1247775 h 2266950"/>
                  <a:gd name="connsiteX69" fmla="*/ 3698509 w 4099142"/>
                  <a:gd name="connsiteY69" fmla="*/ 1304925 h 2266950"/>
                  <a:gd name="connsiteX70" fmla="*/ 3688984 w 4099142"/>
                  <a:gd name="connsiteY70" fmla="*/ 1333500 h 2266950"/>
                  <a:gd name="connsiteX71" fmla="*/ 3717559 w 4099142"/>
                  <a:gd name="connsiteY71" fmla="*/ 1390650 h 2266950"/>
                  <a:gd name="connsiteX72" fmla="*/ 3717559 w 4099142"/>
                  <a:gd name="connsiteY72" fmla="*/ 1438275 h 2266950"/>
                  <a:gd name="connsiteX73" fmla="*/ 3717559 w 4099142"/>
                  <a:gd name="connsiteY73" fmla="*/ 1485900 h 2266950"/>
                  <a:gd name="connsiteX74" fmla="*/ 3698509 w 4099142"/>
                  <a:gd name="connsiteY74" fmla="*/ 1514475 h 2266950"/>
                  <a:gd name="connsiteX75" fmla="*/ 3708034 w 4099142"/>
                  <a:gd name="connsiteY75" fmla="*/ 1552575 h 2266950"/>
                  <a:gd name="connsiteX76" fmla="*/ 3717559 w 4099142"/>
                  <a:gd name="connsiteY76" fmla="*/ 1609725 h 2266950"/>
                  <a:gd name="connsiteX77" fmla="*/ 3736609 w 4099142"/>
                  <a:gd name="connsiteY77" fmla="*/ 1666875 h 2266950"/>
                  <a:gd name="connsiteX78" fmla="*/ 3736609 w 4099142"/>
                  <a:gd name="connsiteY78" fmla="*/ 1724025 h 2266950"/>
                  <a:gd name="connsiteX79" fmla="*/ 3755659 w 4099142"/>
                  <a:gd name="connsiteY79" fmla="*/ 1781175 h 2266950"/>
                  <a:gd name="connsiteX80" fmla="*/ 3774709 w 4099142"/>
                  <a:gd name="connsiteY80" fmla="*/ 1838325 h 2266950"/>
                  <a:gd name="connsiteX81" fmla="*/ 3784234 w 4099142"/>
                  <a:gd name="connsiteY81" fmla="*/ 1866900 h 2266950"/>
                  <a:gd name="connsiteX82" fmla="*/ 3784234 w 4099142"/>
                  <a:gd name="connsiteY82" fmla="*/ 1914525 h 2266950"/>
                  <a:gd name="connsiteX83" fmla="*/ 3803284 w 4099142"/>
                  <a:gd name="connsiteY83" fmla="*/ 1962150 h 2266950"/>
                  <a:gd name="connsiteX84" fmla="*/ 3803284 w 4099142"/>
                  <a:gd name="connsiteY84" fmla="*/ 2019300 h 2266950"/>
                  <a:gd name="connsiteX85" fmla="*/ 3812809 w 4099142"/>
                  <a:gd name="connsiteY85" fmla="*/ 2076450 h 2266950"/>
                  <a:gd name="connsiteX86" fmla="*/ 3803284 w 4099142"/>
                  <a:gd name="connsiteY86" fmla="*/ 2114550 h 2266950"/>
                  <a:gd name="connsiteX87" fmla="*/ 3812809 w 4099142"/>
                  <a:gd name="connsiteY87" fmla="*/ 2152650 h 2266950"/>
                  <a:gd name="connsiteX88" fmla="*/ 3831859 w 4099142"/>
                  <a:gd name="connsiteY88" fmla="*/ 2209800 h 2266950"/>
                  <a:gd name="connsiteX89" fmla="*/ 3803284 w 4099142"/>
                  <a:gd name="connsiteY89" fmla="*/ 2238375 h 2266950"/>
                  <a:gd name="connsiteX90" fmla="*/ 3831859 w 4099142"/>
                  <a:gd name="connsiteY90" fmla="*/ 2266950 h 2266950"/>
                  <a:gd name="connsiteX91" fmla="*/ 3879484 w 4099142"/>
                  <a:gd name="connsiteY91" fmla="*/ 2200275 h 2266950"/>
                  <a:gd name="connsiteX92" fmla="*/ 3879484 w 4099142"/>
                  <a:gd name="connsiteY92" fmla="*/ 2133600 h 2266950"/>
                  <a:gd name="connsiteX93" fmla="*/ 3889009 w 4099142"/>
                  <a:gd name="connsiteY93" fmla="*/ 2076450 h 2266950"/>
                  <a:gd name="connsiteX94" fmla="*/ 3889009 w 4099142"/>
                  <a:gd name="connsiteY94" fmla="*/ 2028825 h 2266950"/>
                  <a:gd name="connsiteX95" fmla="*/ 3889009 w 4099142"/>
                  <a:gd name="connsiteY95" fmla="*/ 1962150 h 2266950"/>
                  <a:gd name="connsiteX96" fmla="*/ 3898534 w 4099142"/>
                  <a:gd name="connsiteY96" fmla="*/ 1905000 h 2266950"/>
                  <a:gd name="connsiteX97" fmla="*/ 3908059 w 4099142"/>
                  <a:gd name="connsiteY97" fmla="*/ 1838325 h 2266950"/>
                  <a:gd name="connsiteX98" fmla="*/ 3898534 w 4099142"/>
                  <a:gd name="connsiteY98" fmla="*/ 1781175 h 2266950"/>
                  <a:gd name="connsiteX99" fmla="*/ 3927109 w 4099142"/>
                  <a:gd name="connsiteY99" fmla="*/ 1733550 h 2266950"/>
                  <a:gd name="connsiteX100" fmla="*/ 3898534 w 4099142"/>
                  <a:gd name="connsiteY100" fmla="*/ 1695450 h 2266950"/>
                  <a:gd name="connsiteX101" fmla="*/ 3927109 w 4099142"/>
                  <a:gd name="connsiteY101" fmla="*/ 1628775 h 2266950"/>
                  <a:gd name="connsiteX102" fmla="*/ 3927109 w 4099142"/>
                  <a:gd name="connsiteY102" fmla="*/ 1562100 h 2266950"/>
                  <a:gd name="connsiteX103" fmla="*/ 3908059 w 4099142"/>
                  <a:gd name="connsiteY103" fmla="*/ 1514475 h 2266950"/>
                  <a:gd name="connsiteX104" fmla="*/ 3917584 w 4099142"/>
                  <a:gd name="connsiteY104" fmla="*/ 1457325 h 2266950"/>
                  <a:gd name="connsiteX105" fmla="*/ 3917584 w 4099142"/>
                  <a:gd name="connsiteY105" fmla="*/ 1428750 h 2266950"/>
                  <a:gd name="connsiteX106" fmla="*/ 3927109 w 4099142"/>
                  <a:gd name="connsiteY106" fmla="*/ 1362075 h 2266950"/>
                  <a:gd name="connsiteX107" fmla="*/ 3927109 w 4099142"/>
                  <a:gd name="connsiteY107" fmla="*/ 1323975 h 2266950"/>
                  <a:gd name="connsiteX108" fmla="*/ 3917584 w 4099142"/>
                  <a:gd name="connsiteY108" fmla="*/ 1257300 h 2266950"/>
                  <a:gd name="connsiteX109" fmla="*/ 3927109 w 4099142"/>
                  <a:gd name="connsiteY109" fmla="*/ 1209675 h 2266950"/>
                  <a:gd name="connsiteX110" fmla="*/ 3946159 w 4099142"/>
                  <a:gd name="connsiteY110" fmla="*/ 1143000 h 2266950"/>
                  <a:gd name="connsiteX111" fmla="*/ 3965209 w 4099142"/>
                  <a:gd name="connsiteY111" fmla="*/ 1095375 h 2266950"/>
                  <a:gd name="connsiteX112" fmla="*/ 3946159 w 4099142"/>
                  <a:gd name="connsiteY112" fmla="*/ 1057275 h 2266950"/>
                  <a:gd name="connsiteX113" fmla="*/ 3965209 w 4099142"/>
                  <a:gd name="connsiteY113" fmla="*/ 962025 h 2266950"/>
                  <a:gd name="connsiteX114" fmla="*/ 4031888 w 4099142"/>
                  <a:gd name="connsiteY114" fmla="*/ 1019175 h 2266950"/>
                  <a:gd name="connsiteX115" fmla="*/ 4031884 w 4099142"/>
                  <a:gd name="connsiteY115" fmla="*/ 809625 h 2266950"/>
                  <a:gd name="connsiteX116" fmla="*/ 4041409 w 4099142"/>
                  <a:gd name="connsiteY116" fmla="*/ 762000 h 2266950"/>
                  <a:gd name="connsiteX117" fmla="*/ 4041409 w 4099142"/>
                  <a:gd name="connsiteY117" fmla="*/ 704850 h 2266950"/>
                  <a:gd name="connsiteX118" fmla="*/ 4060459 w 4099142"/>
                  <a:gd name="connsiteY118" fmla="*/ 638175 h 2266950"/>
                  <a:gd name="connsiteX119" fmla="*/ 4050934 w 4099142"/>
                  <a:gd name="connsiteY119" fmla="*/ 590550 h 2266950"/>
                  <a:gd name="connsiteX120" fmla="*/ 4050934 w 4099142"/>
                  <a:gd name="connsiteY120" fmla="*/ 523875 h 2266950"/>
                  <a:gd name="connsiteX121" fmla="*/ 4060459 w 4099142"/>
                  <a:gd name="connsiteY121" fmla="*/ 466725 h 2266950"/>
                  <a:gd name="connsiteX122" fmla="*/ 4089034 w 4099142"/>
                  <a:gd name="connsiteY122" fmla="*/ 419100 h 2266950"/>
                  <a:gd name="connsiteX123" fmla="*/ 4069984 w 4099142"/>
                  <a:gd name="connsiteY123" fmla="*/ 371475 h 2266950"/>
                  <a:gd name="connsiteX124" fmla="*/ 4098559 w 4099142"/>
                  <a:gd name="connsiteY124" fmla="*/ 333375 h 2266950"/>
                  <a:gd name="connsiteX125" fmla="*/ 4089034 w 4099142"/>
                  <a:gd name="connsiteY125" fmla="*/ 276225 h 2266950"/>
                  <a:gd name="connsiteX0" fmla="*/ 0 w 4038961"/>
                  <a:gd name="connsiteY0" fmla="*/ 238125 h 1990725"/>
                  <a:gd name="connsiteX1" fmla="*/ 87874 w 4038961"/>
                  <a:gd name="connsiteY1" fmla="*/ 552450 h 1990725"/>
                  <a:gd name="connsiteX2" fmla="*/ 268515 w 4038961"/>
                  <a:gd name="connsiteY2" fmla="*/ 800100 h 1990725"/>
                  <a:gd name="connsiteX3" fmla="*/ 408012 w 4038961"/>
                  <a:gd name="connsiteY3" fmla="*/ 1104900 h 1990725"/>
                  <a:gd name="connsiteX4" fmla="*/ 563827 w 4038961"/>
                  <a:gd name="connsiteY4" fmla="*/ 1019175 h 1990725"/>
                  <a:gd name="connsiteX5" fmla="*/ 811504 w 4038961"/>
                  <a:gd name="connsiteY5" fmla="*/ 866775 h 1990725"/>
                  <a:gd name="connsiteX6" fmla="*/ 916292 w 4038961"/>
                  <a:gd name="connsiteY6" fmla="*/ 857250 h 1990725"/>
                  <a:gd name="connsiteX7" fmla="*/ 1002027 w 4038961"/>
                  <a:gd name="connsiteY7" fmla="*/ 781050 h 1990725"/>
                  <a:gd name="connsiteX8" fmla="*/ 1073358 w 4038961"/>
                  <a:gd name="connsiteY8" fmla="*/ 800100 h 1990725"/>
                  <a:gd name="connsiteX9" fmla="*/ 1106428 w 4038961"/>
                  <a:gd name="connsiteY9" fmla="*/ 876300 h 1990725"/>
                  <a:gd name="connsiteX10" fmla="*/ 1171092 w 4038961"/>
                  <a:gd name="connsiteY10" fmla="*/ 742950 h 1990725"/>
                  <a:gd name="connsiteX11" fmla="*/ 1215108 w 4038961"/>
                  <a:gd name="connsiteY11" fmla="*/ 753636 h 1990725"/>
                  <a:gd name="connsiteX12" fmla="*/ 1327391 w 4038961"/>
                  <a:gd name="connsiteY12" fmla="*/ 590550 h 1990725"/>
                  <a:gd name="connsiteX13" fmla="*/ 1461837 w 4038961"/>
                  <a:gd name="connsiteY13" fmla="*/ 476258 h 1990725"/>
                  <a:gd name="connsiteX14" fmla="*/ 1675970 w 4038961"/>
                  <a:gd name="connsiteY14" fmla="*/ 361950 h 1990725"/>
                  <a:gd name="connsiteX15" fmla="*/ 1859380 w 4038961"/>
                  <a:gd name="connsiteY15" fmla="*/ 257175 h 1990725"/>
                  <a:gd name="connsiteX16" fmla="*/ 2059429 w 4038961"/>
                  <a:gd name="connsiteY16" fmla="*/ 161925 h 1990725"/>
                  <a:gd name="connsiteX17" fmla="*/ 2133200 w 4038961"/>
                  <a:gd name="connsiteY17" fmla="*/ 171450 h 1990725"/>
                  <a:gd name="connsiteX18" fmla="*/ 2562003 w 4038961"/>
                  <a:gd name="connsiteY18" fmla="*/ 28575 h 1990725"/>
                  <a:gd name="connsiteX19" fmla="*/ 2628678 w 4038961"/>
                  <a:gd name="connsiteY19" fmla="*/ 9525 h 1990725"/>
                  <a:gd name="connsiteX20" fmla="*/ 2742978 w 4038961"/>
                  <a:gd name="connsiteY20" fmla="*/ 19050 h 1990725"/>
                  <a:gd name="connsiteX21" fmla="*/ 2762028 w 4038961"/>
                  <a:gd name="connsiteY21" fmla="*/ 47625 h 1990725"/>
                  <a:gd name="connsiteX22" fmla="*/ 2771553 w 4038961"/>
                  <a:gd name="connsiteY22" fmla="*/ 95250 h 1990725"/>
                  <a:gd name="connsiteX23" fmla="*/ 2781078 w 4038961"/>
                  <a:gd name="connsiteY23" fmla="*/ 333375 h 1990725"/>
                  <a:gd name="connsiteX24" fmla="*/ 2809653 w 4038961"/>
                  <a:gd name="connsiteY24" fmla="*/ 495300 h 1990725"/>
                  <a:gd name="connsiteX25" fmla="*/ 2819178 w 4038961"/>
                  <a:gd name="connsiteY25" fmla="*/ 523875 h 1990725"/>
                  <a:gd name="connsiteX26" fmla="*/ 2838229 w 4038961"/>
                  <a:gd name="connsiteY26" fmla="*/ 647700 h 1990725"/>
                  <a:gd name="connsiteX27" fmla="*/ 2838226 w 4038961"/>
                  <a:gd name="connsiteY27" fmla="*/ 695325 h 1990725"/>
                  <a:gd name="connsiteX28" fmla="*/ 2838227 w 4038961"/>
                  <a:gd name="connsiteY28" fmla="*/ 742950 h 1990725"/>
                  <a:gd name="connsiteX29" fmla="*/ 2885853 w 4038961"/>
                  <a:gd name="connsiteY29" fmla="*/ 723900 h 1990725"/>
                  <a:gd name="connsiteX30" fmla="*/ 2895378 w 4038961"/>
                  <a:gd name="connsiteY30" fmla="*/ 876300 h 1990725"/>
                  <a:gd name="connsiteX31" fmla="*/ 2904903 w 4038961"/>
                  <a:gd name="connsiteY31" fmla="*/ 904875 h 1990725"/>
                  <a:gd name="connsiteX32" fmla="*/ 2895378 w 4038961"/>
                  <a:gd name="connsiteY32" fmla="*/ 952500 h 1990725"/>
                  <a:gd name="connsiteX33" fmla="*/ 2914428 w 4038961"/>
                  <a:gd name="connsiteY33" fmla="*/ 1000125 h 1990725"/>
                  <a:gd name="connsiteX34" fmla="*/ 2914428 w 4038961"/>
                  <a:gd name="connsiteY34" fmla="*/ 1028700 h 1990725"/>
                  <a:gd name="connsiteX35" fmla="*/ 2923953 w 4038961"/>
                  <a:gd name="connsiteY35" fmla="*/ 1076325 h 1990725"/>
                  <a:gd name="connsiteX36" fmla="*/ 2923953 w 4038961"/>
                  <a:gd name="connsiteY36" fmla="*/ 1123950 h 1990725"/>
                  <a:gd name="connsiteX37" fmla="*/ 2933478 w 4038961"/>
                  <a:gd name="connsiteY37" fmla="*/ 1162050 h 1990725"/>
                  <a:gd name="connsiteX38" fmla="*/ 2923953 w 4038961"/>
                  <a:gd name="connsiteY38" fmla="*/ 1181100 h 1990725"/>
                  <a:gd name="connsiteX39" fmla="*/ 2943003 w 4038961"/>
                  <a:gd name="connsiteY39" fmla="*/ 1219200 h 1990725"/>
                  <a:gd name="connsiteX40" fmla="*/ 2943003 w 4038961"/>
                  <a:gd name="connsiteY40" fmla="*/ 1266825 h 1990725"/>
                  <a:gd name="connsiteX41" fmla="*/ 2962053 w 4038961"/>
                  <a:gd name="connsiteY41" fmla="*/ 1314450 h 1990725"/>
                  <a:gd name="connsiteX42" fmla="*/ 2962053 w 4038961"/>
                  <a:gd name="connsiteY42" fmla="*/ 1362075 h 1990725"/>
                  <a:gd name="connsiteX43" fmla="*/ 3000153 w 4038961"/>
                  <a:gd name="connsiteY43" fmla="*/ 1400175 h 1990725"/>
                  <a:gd name="connsiteX44" fmla="*/ 3028728 w 4038961"/>
                  <a:gd name="connsiteY44" fmla="*/ 1362075 h 1990725"/>
                  <a:gd name="connsiteX45" fmla="*/ 3038253 w 4038961"/>
                  <a:gd name="connsiteY45" fmla="*/ 1314450 h 1990725"/>
                  <a:gd name="connsiteX46" fmla="*/ 3057303 w 4038961"/>
                  <a:gd name="connsiteY46" fmla="*/ 1257300 h 1990725"/>
                  <a:gd name="connsiteX47" fmla="*/ 3057303 w 4038961"/>
                  <a:gd name="connsiteY47" fmla="*/ 1219200 h 1990725"/>
                  <a:gd name="connsiteX48" fmla="*/ 3076353 w 4038961"/>
                  <a:gd name="connsiteY48" fmla="*/ 1152525 h 1990725"/>
                  <a:gd name="connsiteX49" fmla="*/ 3066828 w 4038961"/>
                  <a:gd name="connsiteY49" fmla="*/ 1085850 h 1990725"/>
                  <a:gd name="connsiteX50" fmla="*/ 3076353 w 4038961"/>
                  <a:gd name="connsiteY50" fmla="*/ 1057275 h 1990725"/>
                  <a:gd name="connsiteX51" fmla="*/ 3095403 w 4038961"/>
                  <a:gd name="connsiteY51" fmla="*/ 990600 h 1990725"/>
                  <a:gd name="connsiteX52" fmla="*/ 3104928 w 4038961"/>
                  <a:gd name="connsiteY52" fmla="*/ 942975 h 1990725"/>
                  <a:gd name="connsiteX53" fmla="*/ 3114453 w 4038961"/>
                  <a:gd name="connsiteY53" fmla="*/ 895350 h 1990725"/>
                  <a:gd name="connsiteX54" fmla="*/ 3133503 w 4038961"/>
                  <a:gd name="connsiteY54" fmla="*/ 847725 h 1990725"/>
                  <a:gd name="connsiteX55" fmla="*/ 3181128 w 4038961"/>
                  <a:gd name="connsiteY55" fmla="*/ 904875 h 1990725"/>
                  <a:gd name="connsiteX56" fmla="*/ 3181128 w 4038961"/>
                  <a:gd name="connsiteY56" fmla="*/ 952500 h 1990725"/>
                  <a:gd name="connsiteX57" fmla="*/ 3247806 w 4038961"/>
                  <a:gd name="connsiteY57" fmla="*/ 1047750 h 1990725"/>
                  <a:gd name="connsiteX58" fmla="*/ 3314480 w 4038961"/>
                  <a:gd name="connsiteY58" fmla="*/ 962025 h 1990725"/>
                  <a:gd name="connsiteX59" fmla="*/ 3343053 w 4038961"/>
                  <a:gd name="connsiteY59" fmla="*/ 1019175 h 1990725"/>
                  <a:gd name="connsiteX60" fmla="*/ 3352578 w 4038961"/>
                  <a:gd name="connsiteY60" fmla="*/ 819150 h 1990725"/>
                  <a:gd name="connsiteX61" fmla="*/ 3400203 w 4038961"/>
                  <a:gd name="connsiteY61" fmla="*/ 762000 h 1990725"/>
                  <a:gd name="connsiteX62" fmla="*/ 3457353 w 4038961"/>
                  <a:gd name="connsiteY62" fmla="*/ 762000 h 1990725"/>
                  <a:gd name="connsiteX63" fmla="*/ 3514503 w 4038961"/>
                  <a:gd name="connsiteY63" fmla="*/ 771525 h 1990725"/>
                  <a:gd name="connsiteX64" fmla="*/ 3571654 w 4038961"/>
                  <a:gd name="connsiteY64" fmla="*/ 790575 h 1990725"/>
                  <a:gd name="connsiteX65" fmla="*/ 3581178 w 4038961"/>
                  <a:gd name="connsiteY65" fmla="*/ 857250 h 1990725"/>
                  <a:gd name="connsiteX66" fmla="*/ 3600228 w 4038961"/>
                  <a:gd name="connsiteY66" fmla="*/ 914400 h 1990725"/>
                  <a:gd name="connsiteX67" fmla="*/ 3619278 w 4038961"/>
                  <a:gd name="connsiteY67" fmla="*/ 971550 h 1990725"/>
                  <a:gd name="connsiteX68" fmla="*/ 3638328 w 4038961"/>
                  <a:gd name="connsiteY68" fmla="*/ 1028700 h 1990725"/>
                  <a:gd name="connsiteX69" fmla="*/ 3628803 w 4038961"/>
                  <a:gd name="connsiteY69" fmla="*/ 1057275 h 1990725"/>
                  <a:gd name="connsiteX70" fmla="*/ 3657378 w 4038961"/>
                  <a:gd name="connsiteY70" fmla="*/ 1114425 h 1990725"/>
                  <a:gd name="connsiteX71" fmla="*/ 3657378 w 4038961"/>
                  <a:gd name="connsiteY71" fmla="*/ 1162050 h 1990725"/>
                  <a:gd name="connsiteX72" fmla="*/ 3657378 w 4038961"/>
                  <a:gd name="connsiteY72" fmla="*/ 1209675 h 1990725"/>
                  <a:gd name="connsiteX73" fmla="*/ 3638328 w 4038961"/>
                  <a:gd name="connsiteY73" fmla="*/ 1238250 h 1990725"/>
                  <a:gd name="connsiteX74" fmla="*/ 3647853 w 4038961"/>
                  <a:gd name="connsiteY74" fmla="*/ 1276350 h 1990725"/>
                  <a:gd name="connsiteX75" fmla="*/ 3657378 w 4038961"/>
                  <a:gd name="connsiteY75" fmla="*/ 1333500 h 1990725"/>
                  <a:gd name="connsiteX76" fmla="*/ 3676428 w 4038961"/>
                  <a:gd name="connsiteY76" fmla="*/ 1390650 h 1990725"/>
                  <a:gd name="connsiteX77" fmla="*/ 3676428 w 4038961"/>
                  <a:gd name="connsiteY77" fmla="*/ 1447800 h 1990725"/>
                  <a:gd name="connsiteX78" fmla="*/ 3695478 w 4038961"/>
                  <a:gd name="connsiteY78" fmla="*/ 1504950 h 1990725"/>
                  <a:gd name="connsiteX79" fmla="*/ 3714528 w 4038961"/>
                  <a:gd name="connsiteY79" fmla="*/ 1562100 h 1990725"/>
                  <a:gd name="connsiteX80" fmla="*/ 3724053 w 4038961"/>
                  <a:gd name="connsiteY80" fmla="*/ 1590675 h 1990725"/>
                  <a:gd name="connsiteX81" fmla="*/ 3724053 w 4038961"/>
                  <a:gd name="connsiteY81" fmla="*/ 1638300 h 1990725"/>
                  <a:gd name="connsiteX82" fmla="*/ 3743103 w 4038961"/>
                  <a:gd name="connsiteY82" fmla="*/ 1685925 h 1990725"/>
                  <a:gd name="connsiteX83" fmla="*/ 3743103 w 4038961"/>
                  <a:gd name="connsiteY83" fmla="*/ 1743075 h 1990725"/>
                  <a:gd name="connsiteX84" fmla="*/ 3752628 w 4038961"/>
                  <a:gd name="connsiteY84" fmla="*/ 1800225 h 1990725"/>
                  <a:gd name="connsiteX85" fmla="*/ 3743103 w 4038961"/>
                  <a:gd name="connsiteY85" fmla="*/ 1838325 h 1990725"/>
                  <a:gd name="connsiteX86" fmla="*/ 3752628 w 4038961"/>
                  <a:gd name="connsiteY86" fmla="*/ 1876425 h 1990725"/>
                  <a:gd name="connsiteX87" fmla="*/ 3771678 w 4038961"/>
                  <a:gd name="connsiteY87" fmla="*/ 1933575 h 1990725"/>
                  <a:gd name="connsiteX88" fmla="*/ 3743103 w 4038961"/>
                  <a:gd name="connsiteY88" fmla="*/ 1962150 h 1990725"/>
                  <a:gd name="connsiteX89" fmla="*/ 3771678 w 4038961"/>
                  <a:gd name="connsiteY89" fmla="*/ 1990725 h 1990725"/>
                  <a:gd name="connsiteX90" fmla="*/ 3819303 w 4038961"/>
                  <a:gd name="connsiteY90" fmla="*/ 1924050 h 1990725"/>
                  <a:gd name="connsiteX91" fmla="*/ 3819303 w 4038961"/>
                  <a:gd name="connsiteY91" fmla="*/ 1857375 h 1990725"/>
                  <a:gd name="connsiteX92" fmla="*/ 3828828 w 4038961"/>
                  <a:gd name="connsiteY92" fmla="*/ 1800225 h 1990725"/>
                  <a:gd name="connsiteX93" fmla="*/ 3828828 w 4038961"/>
                  <a:gd name="connsiteY93" fmla="*/ 1752600 h 1990725"/>
                  <a:gd name="connsiteX94" fmla="*/ 3828828 w 4038961"/>
                  <a:gd name="connsiteY94" fmla="*/ 1685925 h 1990725"/>
                  <a:gd name="connsiteX95" fmla="*/ 3838353 w 4038961"/>
                  <a:gd name="connsiteY95" fmla="*/ 1628775 h 1990725"/>
                  <a:gd name="connsiteX96" fmla="*/ 3847878 w 4038961"/>
                  <a:gd name="connsiteY96" fmla="*/ 1562100 h 1990725"/>
                  <a:gd name="connsiteX97" fmla="*/ 3838353 w 4038961"/>
                  <a:gd name="connsiteY97" fmla="*/ 1504950 h 1990725"/>
                  <a:gd name="connsiteX98" fmla="*/ 3866928 w 4038961"/>
                  <a:gd name="connsiteY98" fmla="*/ 1457325 h 1990725"/>
                  <a:gd name="connsiteX99" fmla="*/ 3838353 w 4038961"/>
                  <a:gd name="connsiteY99" fmla="*/ 1419225 h 1990725"/>
                  <a:gd name="connsiteX100" fmla="*/ 3866928 w 4038961"/>
                  <a:gd name="connsiteY100" fmla="*/ 1352550 h 1990725"/>
                  <a:gd name="connsiteX101" fmla="*/ 3866928 w 4038961"/>
                  <a:gd name="connsiteY101" fmla="*/ 1285875 h 1990725"/>
                  <a:gd name="connsiteX102" fmla="*/ 3847878 w 4038961"/>
                  <a:gd name="connsiteY102" fmla="*/ 1238250 h 1990725"/>
                  <a:gd name="connsiteX103" fmla="*/ 3857403 w 4038961"/>
                  <a:gd name="connsiteY103" fmla="*/ 1181100 h 1990725"/>
                  <a:gd name="connsiteX104" fmla="*/ 3857403 w 4038961"/>
                  <a:gd name="connsiteY104" fmla="*/ 1152525 h 1990725"/>
                  <a:gd name="connsiteX105" fmla="*/ 3866928 w 4038961"/>
                  <a:gd name="connsiteY105" fmla="*/ 1085850 h 1990725"/>
                  <a:gd name="connsiteX106" fmla="*/ 3866928 w 4038961"/>
                  <a:gd name="connsiteY106" fmla="*/ 1047750 h 1990725"/>
                  <a:gd name="connsiteX107" fmla="*/ 3857403 w 4038961"/>
                  <a:gd name="connsiteY107" fmla="*/ 981075 h 1990725"/>
                  <a:gd name="connsiteX108" fmla="*/ 3866928 w 4038961"/>
                  <a:gd name="connsiteY108" fmla="*/ 933450 h 1990725"/>
                  <a:gd name="connsiteX109" fmla="*/ 3885978 w 4038961"/>
                  <a:gd name="connsiteY109" fmla="*/ 866775 h 1990725"/>
                  <a:gd name="connsiteX110" fmla="*/ 3905028 w 4038961"/>
                  <a:gd name="connsiteY110" fmla="*/ 819150 h 1990725"/>
                  <a:gd name="connsiteX111" fmla="*/ 3885978 w 4038961"/>
                  <a:gd name="connsiteY111" fmla="*/ 781050 h 1990725"/>
                  <a:gd name="connsiteX112" fmla="*/ 3905028 w 4038961"/>
                  <a:gd name="connsiteY112" fmla="*/ 685800 h 1990725"/>
                  <a:gd name="connsiteX113" fmla="*/ 3971707 w 4038961"/>
                  <a:gd name="connsiteY113" fmla="*/ 742950 h 1990725"/>
                  <a:gd name="connsiteX114" fmla="*/ 3971703 w 4038961"/>
                  <a:gd name="connsiteY114" fmla="*/ 533400 h 1990725"/>
                  <a:gd name="connsiteX115" fmla="*/ 3981228 w 4038961"/>
                  <a:gd name="connsiteY115" fmla="*/ 485775 h 1990725"/>
                  <a:gd name="connsiteX116" fmla="*/ 3981228 w 4038961"/>
                  <a:gd name="connsiteY116" fmla="*/ 428625 h 1990725"/>
                  <a:gd name="connsiteX117" fmla="*/ 4000278 w 4038961"/>
                  <a:gd name="connsiteY117" fmla="*/ 361950 h 1990725"/>
                  <a:gd name="connsiteX118" fmla="*/ 3990753 w 4038961"/>
                  <a:gd name="connsiteY118" fmla="*/ 314325 h 1990725"/>
                  <a:gd name="connsiteX119" fmla="*/ 3990753 w 4038961"/>
                  <a:gd name="connsiteY119" fmla="*/ 247650 h 1990725"/>
                  <a:gd name="connsiteX120" fmla="*/ 4000278 w 4038961"/>
                  <a:gd name="connsiteY120" fmla="*/ 190500 h 1990725"/>
                  <a:gd name="connsiteX121" fmla="*/ 4028853 w 4038961"/>
                  <a:gd name="connsiteY121" fmla="*/ 142875 h 1990725"/>
                  <a:gd name="connsiteX122" fmla="*/ 4009803 w 4038961"/>
                  <a:gd name="connsiteY122" fmla="*/ 95250 h 1990725"/>
                  <a:gd name="connsiteX123" fmla="*/ 4038378 w 4038961"/>
                  <a:gd name="connsiteY123" fmla="*/ 57150 h 1990725"/>
                  <a:gd name="connsiteX124" fmla="*/ 4028853 w 4038961"/>
                  <a:gd name="connsiteY124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220886 w 3991332"/>
                  <a:gd name="connsiteY2" fmla="*/ 800100 h 1990725"/>
                  <a:gd name="connsiteX3" fmla="*/ 360383 w 3991332"/>
                  <a:gd name="connsiteY3" fmla="*/ 1104900 h 1990725"/>
                  <a:gd name="connsiteX4" fmla="*/ 516198 w 3991332"/>
                  <a:gd name="connsiteY4" fmla="*/ 1019175 h 1990725"/>
                  <a:gd name="connsiteX5" fmla="*/ 763875 w 3991332"/>
                  <a:gd name="connsiteY5" fmla="*/ 866775 h 1990725"/>
                  <a:gd name="connsiteX6" fmla="*/ 868663 w 3991332"/>
                  <a:gd name="connsiteY6" fmla="*/ 857250 h 1990725"/>
                  <a:gd name="connsiteX7" fmla="*/ 954398 w 3991332"/>
                  <a:gd name="connsiteY7" fmla="*/ 781050 h 1990725"/>
                  <a:gd name="connsiteX8" fmla="*/ 1025729 w 3991332"/>
                  <a:gd name="connsiteY8" fmla="*/ 800100 h 1990725"/>
                  <a:gd name="connsiteX9" fmla="*/ 1058799 w 3991332"/>
                  <a:gd name="connsiteY9" fmla="*/ 876300 h 1990725"/>
                  <a:gd name="connsiteX10" fmla="*/ 1123463 w 3991332"/>
                  <a:gd name="connsiteY10" fmla="*/ 742950 h 1990725"/>
                  <a:gd name="connsiteX11" fmla="*/ 1167479 w 3991332"/>
                  <a:gd name="connsiteY11" fmla="*/ 753636 h 1990725"/>
                  <a:gd name="connsiteX12" fmla="*/ 1279762 w 3991332"/>
                  <a:gd name="connsiteY12" fmla="*/ 590550 h 1990725"/>
                  <a:gd name="connsiteX13" fmla="*/ 1414208 w 3991332"/>
                  <a:gd name="connsiteY13" fmla="*/ 476258 h 1990725"/>
                  <a:gd name="connsiteX14" fmla="*/ 1628341 w 3991332"/>
                  <a:gd name="connsiteY14" fmla="*/ 361950 h 1990725"/>
                  <a:gd name="connsiteX15" fmla="*/ 1811751 w 3991332"/>
                  <a:gd name="connsiteY15" fmla="*/ 257175 h 1990725"/>
                  <a:gd name="connsiteX16" fmla="*/ 2011800 w 3991332"/>
                  <a:gd name="connsiteY16" fmla="*/ 161925 h 1990725"/>
                  <a:gd name="connsiteX17" fmla="*/ 2085571 w 3991332"/>
                  <a:gd name="connsiteY17" fmla="*/ 171450 h 1990725"/>
                  <a:gd name="connsiteX18" fmla="*/ 2514374 w 3991332"/>
                  <a:gd name="connsiteY18" fmla="*/ 28575 h 1990725"/>
                  <a:gd name="connsiteX19" fmla="*/ 2581049 w 3991332"/>
                  <a:gd name="connsiteY19" fmla="*/ 9525 h 1990725"/>
                  <a:gd name="connsiteX20" fmla="*/ 2695349 w 3991332"/>
                  <a:gd name="connsiteY20" fmla="*/ 19050 h 1990725"/>
                  <a:gd name="connsiteX21" fmla="*/ 2714399 w 3991332"/>
                  <a:gd name="connsiteY21" fmla="*/ 47625 h 1990725"/>
                  <a:gd name="connsiteX22" fmla="*/ 2723924 w 3991332"/>
                  <a:gd name="connsiteY22" fmla="*/ 95250 h 1990725"/>
                  <a:gd name="connsiteX23" fmla="*/ 2733449 w 3991332"/>
                  <a:gd name="connsiteY23" fmla="*/ 333375 h 1990725"/>
                  <a:gd name="connsiteX24" fmla="*/ 2762024 w 3991332"/>
                  <a:gd name="connsiteY24" fmla="*/ 495300 h 1990725"/>
                  <a:gd name="connsiteX25" fmla="*/ 2771549 w 3991332"/>
                  <a:gd name="connsiteY25" fmla="*/ 523875 h 1990725"/>
                  <a:gd name="connsiteX26" fmla="*/ 2790600 w 3991332"/>
                  <a:gd name="connsiteY26" fmla="*/ 647700 h 1990725"/>
                  <a:gd name="connsiteX27" fmla="*/ 2790597 w 3991332"/>
                  <a:gd name="connsiteY27" fmla="*/ 695325 h 1990725"/>
                  <a:gd name="connsiteX28" fmla="*/ 2790598 w 3991332"/>
                  <a:gd name="connsiteY28" fmla="*/ 742950 h 1990725"/>
                  <a:gd name="connsiteX29" fmla="*/ 2838224 w 3991332"/>
                  <a:gd name="connsiteY29" fmla="*/ 723900 h 1990725"/>
                  <a:gd name="connsiteX30" fmla="*/ 2847749 w 3991332"/>
                  <a:gd name="connsiteY30" fmla="*/ 876300 h 1990725"/>
                  <a:gd name="connsiteX31" fmla="*/ 2857274 w 3991332"/>
                  <a:gd name="connsiteY31" fmla="*/ 904875 h 1990725"/>
                  <a:gd name="connsiteX32" fmla="*/ 2847749 w 3991332"/>
                  <a:gd name="connsiteY32" fmla="*/ 952500 h 1990725"/>
                  <a:gd name="connsiteX33" fmla="*/ 2866799 w 3991332"/>
                  <a:gd name="connsiteY33" fmla="*/ 1000125 h 1990725"/>
                  <a:gd name="connsiteX34" fmla="*/ 2866799 w 3991332"/>
                  <a:gd name="connsiteY34" fmla="*/ 1028700 h 1990725"/>
                  <a:gd name="connsiteX35" fmla="*/ 2876324 w 3991332"/>
                  <a:gd name="connsiteY35" fmla="*/ 1076325 h 1990725"/>
                  <a:gd name="connsiteX36" fmla="*/ 2876324 w 3991332"/>
                  <a:gd name="connsiteY36" fmla="*/ 1123950 h 1990725"/>
                  <a:gd name="connsiteX37" fmla="*/ 2885849 w 3991332"/>
                  <a:gd name="connsiteY37" fmla="*/ 1162050 h 1990725"/>
                  <a:gd name="connsiteX38" fmla="*/ 2876324 w 3991332"/>
                  <a:gd name="connsiteY38" fmla="*/ 1181100 h 1990725"/>
                  <a:gd name="connsiteX39" fmla="*/ 2895374 w 3991332"/>
                  <a:gd name="connsiteY39" fmla="*/ 1219200 h 1990725"/>
                  <a:gd name="connsiteX40" fmla="*/ 2895374 w 3991332"/>
                  <a:gd name="connsiteY40" fmla="*/ 1266825 h 1990725"/>
                  <a:gd name="connsiteX41" fmla="*/ 2914424 w 3991332"/>
                  <a:gd name="connsiteY41" fmla="*/ 1314450 h 1990725"/>
                  <a:gd name="connsiteX42" fmla="*/ 2914424 w 3991332"/>
                  <a:gd name="connsiteY42" fmla="*/ 1362075 h 1990725"/>
                  <a:gd name="connsiteX43" fmla="*/ 2952524 w 3991332"/>
                  <a:gd name="connsiteY43" fmla="*/ 1400175 h 1990725"/>
                  <a:gd name="connsiteX44" fmla="*/ 2981099 w 3991332"/>
                  <a:gd name="connsiteY44" fmla="*/ 1362075 h 1990725"/>
                  <a:gd name="connsiteX45" fmla="*/ 2990624 w 3991332"/>
                  <a:gd name="connsiteY45" fmla="*/ 1314450 h 1990725"/>
                  <a:gd name="connsiteX46" fmla="*/ 3009674 w 3991332"/>
                  <a:gd name="connsiteY46" fmla="*/ 1257300 h 1990725"/>
                  <a:gd name="connsiteX47" fmla="*/ 3009674 w 3991332"/>
                  <a:gd name="connsiteY47" fmla="*/ 1219200 h 1990725"/>
                  <a:gd name="connsiteX48" fmla="*/ 3028724 w 3991332"/>
                  <a:gd name="connsiteY48" fmla="*/ 1152525 h 1990725"/>
                  <a:gd name="connsiteX49" fmla="*/ 3019199 w 3991332"/>
                  <a:gd name="connsiteY49" fmla="*/ 1085850 h 1990725"/>
                  <a:gd name="connsiteX50" fmla="*/ 3028724 w 3991332"/>
                  <a:gd name="connsiteY50" fmla="*/ 1057275 h 1990725"/>
                  <a:gd name="connsiteX51" fmla="*/ 3047774 w 3991332"/>
                  <a:gd name="connsiteY51" fmla="*/ 990600 h 1990725"/>
                  <a:gd name="connsiteX52" fmla="*/ 3057299 w 3991332"/>
                  <a:gd name="connsiteY52" fmla="*/ 942975 h 1990725"/>
                  <a:gd name="connsiteX53" fmla="*/ 3066824 w 3991332"/>
                  <a:gd name="connsiteY53" fmla="*/ 895350 h 1990725"/>
                  <a:gd name="connsiteX54" fmla="*/ 3085874 w 3991332"/>
                  <a:gd name="connsiteY54" fmla="*/ 847725 h 1990725"/>
                  <a:gd name="connsiteX55" fmla="*/ 3133499 w 3991332"/>
                  <a:gd name="connsiteY55" fmla="*/ 904875 h 1990725"/>
                  <a:gd name="connsiteX56" fmla="*/ 3133499 w 3991332"/>
                  <a:gd name="connsiteY56" fmla="*/ 952500 h 1990725"/>
                  <a:gd name="connsiteX57" fmla="*/ 3200177 w 3991332"/>
                  <a:gd name="connsiteY57" fmla="*/ 1047750 h 1990725"/>
                  <a:gd name="connsiteX58" fmla="*/ 3266851 w 3991332"/>
                  <a:gd name="connsiteY58" fmla="*/ 962025 h 1990725"/>
                  <a:gd name="connsiteX59" fmla="*/ 3295424 w 3991332"/>
                  <a:gd name="connsiteY59" fmla="*/ 1019175 h 1990725"/>
                  <a:gd name="connsiteX60" fmla="*/ 3304949 w 3991332"/>
                  <a:gd name="connsiteY60" fmla="*/ 819150 h 1990725"/>
                  <a:gd name="connsiteX61" fmla="*/ 3352574 w 3991332"/>
                  <a:gd name="connsiteY61" fmla="*/ 762000 h 1990725"/>
                  <a:gd name="connsiteX62" fmla="*/ 3409724 w 3991332"/>
                  <a:gd name="connsiteY62" fmla="*/ 762000 h 1990725"/>
                  <a:gd name="connsiteX63" fmla="*/ 3466874 w 3991332"/>
                  <a:gd name="connsiteY63" fmla="*/ 771525 h 1990725"/>
                  <a:gd name="connsiteX64" fmla="*/ 3524025 w 3991332"/>
                  <a:gd name="connsiteY64" fmla="*/ 790575 h 1990725"/>
                  <a:gd name="connsiteX65" fmla="*/ 3533549 w 3991332"/>
                  <a:gd name="connsiteY65" fmla="*/ 857250 h 1990725"/>
                  <a:gd name="connsiteX66" fmla="*/ 3552599 w 3991332"/>
                  <a:gd name="connsiteY66" fmla="*/ 914400 h 1990725"/>
                  <a:gd name="connsiteX67" fmla="*/ 3571649 w 3991332"/>
                  <a:gd name="connsiteY67" fmla="*/ 971550 h 1990725"/>
                  <a:gd name="connsiteX68" fmla="*/ 3590699 w 3991332"/>
                  <a:gd name="connsiteY68" fmla="*/ 1028700 h 1990725"/>
                  <a:gd name="connsiteX69" fmla="*/ 3581174 w 3991332"/>
                  <a:gd name="connsiteY69" fmla="*/ 1057275 h 1990725"/>
                  <a:gd name="connsiteX70" fmla="*/ 3609749 w 3991332"/>
                  <a:gd name="connsiteY70" fmla="*/ 1114425 h 1990725"/>
                  <a:gd name="connsiteX71" fmla="*/ 3609749 w 3991332"/>
                  <a:gd name="connsiteY71" fmla="*/ 1162050 h 1990725"/>
                  <a:gd name="connsiteX72" fmla="*/ 3609749 w 3991332"/>
                  <a:gd name="connsiteY72" fmla="*/ 1209675 h 1990725"/>
                  <a:gd name="connsiteX73" fmla="*/ 3590699 w 3991332"/>
                  <a:gd name="connsiteY73" fmla="*/ 1238250 h 1990725"/>
                  <a:gd name="connsiteX74" fmla="*/ 3600224 w 3991332"/>
                  <a:gd name="connsiteY74" fmla="*/ 1276350 h 1990725"/>
                  <a:gd name="connsiteX75" fmla="*/ 3609749 w 3991332"/>
                  <a:gd name="connsiteY75" fmla="*/ 1333500 h 1990725"/>
                  <a:gd name="connsiteX76" fmla="*/ 3628799 w 3991332"/>
                  <a:gd name="connsiteY76" fmla="*/ 1390650 h 1990725"/>
                  <a:gd name="connsiteX77" fmla="*/ 3628799 w 3991332"/>
                  <a:gd name="connsiteY77" fmla="*/ 1447800 h 1990725"/>
                  <a:gd name="connsiteX78" fmla="*/ 3647849 w 3991332"/>
                  <a:gd name="connsiteY78" fmla="*/ 1504950 h 1990725"/>
                  <a:gd name="connsiteX79" fmla="*/ 3666899 w 3991332"/>
                  <a:gd name="connsiteY79" fmla="*/ 1562100 h 1990725"/>
                  <a:gd name="connsiteX80" fmla="*/ 3676424 w 3991332"/>
                  <a:gd name="connsiteY80" fmla="*/ 1590675 h 1990725"/>
                  <a:gd name="connsiteX81" fmla="*/ 3676424 w 3991332"/>
                  <a:gd name="connsiteY81" fmla="*/ 1638300 h 1990725"/>
                  <a:gd name="connsiteX82" fmla="*/ 3695474 w 3991332"/>
                  <a:gd name="connsiteY82" fmla="*/ 1685925 h 1990725"/>
                  <a:gd name="connsiteX83" fmla="*/ 3695474 w 3991332"/>
                  <a:gd name="connsiteY83" fmla="*/ 1743075 h 1990725"/>
                  <a:gd name="connsiteX84" fmla="*/ 3704999 w 3991332"/>
                  <a:gd name="connsiteY84" fmla="*/ 1800225 h 1990725"/>
                  <a:gd name="connsiteX85" fmla="*/ 3695474 w 3991332"/>
                  <a:gd name="connsiteY85" fmla="*/ 1838325 h 1990725"/>
                  <a:gd name="connsiteX86" fmla="*/ 3704999 w 3991332"/>
                  <a:gd name="connsiteY86" fmla="*/ 1876425 h 1990725"/>
                  <a:gd name="connsiteX87" fmla="*/ 3724049 w 3991332"/>
                  <a:gd name="connsiteY87" fmla="*/ 1933575 h 1990725"/>
                  <a:gd name="connsiteX88" fmla="*/ 3695474 w 3991332"/>
                  <a:gd name="connsiteY88" fmla="*/ 1962150 h 1990725"/>
                  <a:gd name="connsiteX89" fmla="*/ 3724049 w 3991332"/>
                  <a:gd name="connsiteY89" fmla="*/ 1990725 h 1990725"/>
                  <a:gd name="connsiteX90" fmla="*/ 3771674 w 3991332"/>
                  <a:gd name="connsiteY90" fmla="*/ 1924050 h 1990725"/>
                  <a:gd name="connsiteX91" fmla="*/ 3771674 w 3991332"/>
                  <a:gd name="connsiteY91" fmla="*/ 1857375 h 1990725"/>
                  <a:gd name="connsiteX92" fmla="*/ 3781199 w 3991332"/>
                  <a:gd name="connsiteY92" fmla="*/ 1800225 h 1990725"/>
                  <a:gd name="connsiteX93" fmla="*/ 3781199 w 3991332"/>
                  <a:gd name="connsiteY93" fmla="*/ 1752600 h 1990725"/>
                  <a:gd name="connsiteX94" fmla="*/ 3781199 w 3991332"/>
                  <a:gd name="connsiteY94" fmla="*/ 1685925 h 1990725"/>
                  <a:gd name="connsiteX95" fmla="*/ 3790724 w 3991332"/>
                  <a:gd name="connsiteY95" fmla="*/ 1628775 h 1990725"/>
                  <a:gd name="connsiteX96" fmla="*/ 3800249 w 3991332"/>
                  <a:gd name="connsiteY96" fmla="*/ 1562100 h 1990725"/>
                  <a:gd name="connsiteX97" fmla="*/ 3790724 w 3991332"/>
                  <a:gd name="connsiteY97" fmla="*/ 1504950 h 1990725"/>
                  <a:gd name="connsiteX98" fmla="*/ 3819299 w 3991332"/>
                  <a:gd name="connsiteY98" fmla="*/ 1457325 h 1990725"/>
                  <a:gd name="connsiteX99" fmla="*/ 3790724 w 3991332"/>
                  <a:gd name="connsiteY99" fmla="*/ 1419225 h 1990725"/>
                  <a:gd name="connsiteX100" fmla="*/ 3819299 w 3991332"/>
                  <a:gd name="connsiteY100" fmla="*/ 1352550 h 1990725"/>
                  <a:gd name="connsiteX101" fmla="*/ 3819299 w 3991332"/>
                  <a:gd name="connsiteY101" fmla="*/ 1285875 h 1990725"/>
                  <a:gd name="connsiteX102" fmla="*/ 3800249 w 3991332"/>
                  <a:gd name="connsiteY102" fmla="*/ 1238250 h 1990725"/>
                  <a:gd name="connsiteX103" fmla="*/ 3809774 w 3991332"/>
                  <a:gd name="connsiteY103" fmla="*/ 1181100 h 1990725"/>
                  <a:gd name="connsiteX104" fmla="*/ 3809774 w 3991332"/>
                  <a:gd name="connsiteY104" fmla="*/ 1152525 h 1990725"/>
                  <a:gd name="connsiteX105" fmla="*/ 3819299 w 3991332"/>
                  <a:gd name="connsiteY105" fmla="*/ 1085850 h 1990725"/>
                  <a:gd name="connsiteX106" fmla="*/ 3819299 w 3991332"/>
                  <a:gd name="connsiteY106" fmla="*/ 1047750 h 1990725"/>
                  <a:gd name="connsiteX107" fmla="*/ 3809774 w 3991332"/>
                  <a:gd name="connsiteY107" fmla="*/ 981075 h 1990725"/>
                  <a:gd name="connsiteX108" fmla="*/ 3819299 w 3991332"/>
                  <a:gd name="connsiteY108" fmla="*/ 933450 h 1990725"/>
                  <a:gd name="connsiteX109" fmla="*/ 3838349 w 3991332"/>
                  <a:gd name="connsiteY109" fmla="*/ 866775 h 1990725"/>
                  <a:gd name="connsiteX110" fmla="*/ 3857399 w 3991332"/>
                  <a:gd name="connsiteY110" fmla="*/ 819150 h 1990725"/>
                  <a:gd name="connsiteX111" fmla="*/ 3838349 w 3991332"/>
                  <a:gd name="connsiteY111" fmla="*/ 781050 h 1990725"/>
                  <a:gd name="connsiteX112" fmla="*/ 3857399 w 3991332"/>
                  <a:gd name="connsiteY112" fmla="*/ 685800 h 1990725"/>
                  <a:gd name="connsiteX113" fmla="*/ 3924078 w 3991332"/>
                  <a:gd name="connsiteY113" fmla="*/ 742950 h 1990725"/>
                  <a:gd name="connsiteX114" fmla="*/ 3924074 w 3991332"/>
                  <a:gd name="connsiteY114" fmla="*/ 533400 h 1990725"/>
                  <a:gd name="connsiteX115" fmla="*/ 3933599 w 3991332"/>
                  <a:gd name="connsiteY115" fmla="*/ 485775 h 1990725"/>
                  <a:gd name="connsiteX116" fmla="*/ 3933599 w 3991332"/>
                  <a:gd name="connsiteY116" fmla="*/ 428625 h 1990725"/>
                  <a:gd name="connsiteX117" fmla="*/ 3952649 w 3991332"/>
                  <a:gd name="connsiteY117" fmla="*/ 361950 h 1990725"/>
                  <a:gd name="connsiteX118" fmla="*/ 3943124 w 3991332"/>
                  <a:gd name="connsiteY118" fmla="*/ 314325 h 1990725"/>
                  <a:gd name="connsiteX119" fmla="*/ 3943124 w 3991332"/>
                  <a:gd name="connsiteY119" fmla="*/ 247650 h 1990725"/>
                  <a:gd name="connsiteX120" fmla="*/ 3952649 w 3991332"/>
                  <a:gd name="connsiteY120" fmla="*/ 190500 h 1990725"/>
                  <a:gd name="connsiteX121" fmla="*/ 3981224 w 3991332"/>
                  <a:gd name="connsiteY121" fmla="*/ 142875 h 1990725"/>
                  <a:gd name="connsiteX122" fmla="*/ 3962174 w 3991332"/>
                  <a:gd name="connsiteY122" fmla="*/ 95250 h 1990725"/>
                  <a:gd name="connsiteX123" fmla="*/ 3990749 w 3991332"/>
                  <a:gd name="connsiteY123" fmla="*/ 57150 h 1990725"/>
                  <a:gd name="connsiteX124" fmla="*/ 3981224 w 3991332"/>
                  <a:gd name="connsiteY124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220886 w 3991332"/>
                  <a:gd name="connsiteY3" fmla="*/ 800100 h 1990725"/>
                  <a:gd name="connsiteX4" fmla="*/ 360383 w 3991332"/>
                  <a:gd name="connsiteY4" fmla="*/ 1104900 h 1990725"/>
                  <a:gd name="connsiteX5" fmla="*/ 516198 w 3991332"/>
                  <a:gd name="connsiteY5" fmla="*/ 1019175 h 1990725"/>
                  <a:gd name="connsiteX6" fmla="*/ 763875 w 3991332"/>
                  <a:gd name="connsiteY6" fmla="*/ 866775 h 1990725"/>
                  <a:gd name="connsiteX7" fmla="*/ 868663 w 3991332"/>
                  <a:gd name="connsiteY7" fmla="*/ 857250 h 1990725"/>
                  <a:gd name="connsiteX8" fmla="*/ 954398 w 3991332"/>
                  <a:gd name="connsiteY8" fmla="*/ 781050 h 1990725"/>
                  <a:gd name="connsiteX9" fmla="*/ 1025729 w 3991332"/>
                  <a:gd name="connsiteY9" fmla="*/ 800100 h 1990725"/>
                  <a:gd name="connsiteX10" fmla="*/ 1058799 w 3991332"/>
                  <a:gd name="connsiteY10" fmla="*/ 876300 h 1990725"/>
                  <a:gd name="connsiteX11" fmla="*/ 1123463 w 3991332"/>
                  <a:gd name="connsiteY11" fmla="*/ 742950 h 1990725"/>
                  <a:gd name="connsiteX12" fmla="*/ 1167479 w 3991332"/>
                  <a:gd name="connsiteY12" fmla="*/ 753636 h 1990725"/>
                  <a:gd name="connsiteX13" fmla="*/ 1279762 w 3991332"/>
                  <a:gd name="connsiteY13" fmla="*/ 590550 h 1990725"/>
                  <a:gd name="connsiteX14" fmla="*/ 1414208 w 3991332"/>
                  <a:gd name="connsiteY14" fmla="*/ 476258 h 1990725"/>
                  <a:gd name="connsiteX15" fmla="*/ 1628341 w 3991332"/>
                  <a:gd name="connsiteY15" fmla="*/ 361950 h 1990725"/>
                  <a:gd name="connsiteX16" fmla="*/ 1811751 w 3991332"/>
                  <a:gd name="connsiteY16" fmla="*/ 257175 h 1990725"/>
                  <a:gd name="connsiteX17" fmla="*/ 2011800 w 3991332"/>
                  <a:gd name="connsiteY17" fmla="*/ 161925 h 1990725"/>
                  <a:gd name="connsiteX18" fmla="*/ 2085571 w 3991332"/>
                  <a:gd name="connsiteY18" fmla="*/ 171450 h 1990725"/>
                  <a:gd name="connsiteX19" fmla="*/ 2514374 w 3991332"/>
                  <a:gd name="connsiteY19" fmla="*/ 28575 h 1990725"/>
                  <a:gd name="connsiteX20" fmla="*/ 2581049 w 3991332"/>
                  <a:gd name="connsiteY20" fmla="*/ 9525 h 1990725"/>
                  <a:gd name="connsiteX21" fmla="*/ 2695349 w 3991332"/>
                  <a:gd name="connsiteY21" fmla="*/ 19050 h 1990725"/>
                  <a:gd name="connsiteX22" fmla="*/ 2714399 w 3991332"/>
                  <a:gd name="connsiteY22" fmla="*/ 47625 h 1990725"/>
                  <a:gd name="connsiteX23" fmla="*/ 2723924 w 3991332"/>
                  <a:gd name="connsiteY23" fmla="*/ 95250 h 1990725"/>
                  <a:gd name="connsiteX24" fmla="*/ 2733449 w 3991332"/>
                  <a:gd name="connsiteY24" fmla="*/ 333375 h 1990725"/>
                  <a:gd name="connsiteX25" fmla="*/ 2762024 w 3991332"/>
                  <a:gd name="connsiteY25" fmla="*/ 495300 h 1990725"/>
                  <a:gd name="connsiteX26" fmla="*/ 2771549 w 3991332"/>
                  <a:gd name="connsiteY26" fmla="*/ 523875 h 1990725"/>
                  <a:gd name="connsiteX27" fmla="*/ 2790600 w 3991332"/>
                  <a:gd name="connsiteY27" fmla="*/ 647700 h 1990725"/>
                  <a:gd name="connsiteX28" fmla="*/ 2790597 w 3991332"/>
                  <a:gd name="connsiteY28" fmla="*/ 695325 h 1990725"/>
                  <a:gd name="connsiteX29" fmla="*/ 2790598 w 3991332"/>
                  <a:gd name="connsiteY29" fmla="*/ 742950 h 1990725"/>
                  <a:gd name="connsiteX30" fmla="*/ 2838224 w 3991332"/>
                  <a:gd name="connsiteY30" fmla="*/ 723900 h 1990725"/>
                  <a:gd name="connsiteX31" fmla="*/ 2847749 w 3991332"/>
                  <a:gd name="connsiteY31" fmla="*/ 876300 h 1990725"/>
                  <a:gd name="connsiteX32" fmla="*/ 2857274 w 3991332"/>
                  <a:gd name="connsiteY32" fmla="*/ 904875 h 1990725"/>
                  <a:gd name="connsiteX33" fmla="*/ 2847749 w 3991332"/>
                  <a:gd name="connsiteY33" fmla="*/ 952500 h 1990725"/>
                  <a:gd name="connsiteX34" fmla="*/ 2866799 w 3991332"/>
                  <a:gd name="connsiteY34" fmla="*/ 1000125 h 1990725"/>
                  <a:gd name="connsiteX35" fmla="*/ 2866799 w 3991332"/>
                  <a:gd name="connsiteY35" fmla="*/ 1028700 h 1990725"/>
                  <a:gd name="connsiteX36" fmla="*/ 2876324 w 3991332"/>
                  <a:gd name="connsiteY36" fmla="*/ 1076325 h 1990725"/>
                  <a:gd name="connsiteX37" fmla="*/ 2876324 w 3991332"/>
                  <a:gd name="connsiteY37" fmla="*/ 1123950 h 1990725"/>
                  <a:gd name="connsiteX38" fmla="*/ 2885849 w 3991332"/>
                  <a:gd name="connsiteY38" fmla="*/ 1162050 h 1990725"/>
                  <a:gd name="connsiteX39" fmla="*/ 2876324 w 3991332"/>
                  <a:gd name="connsiteY39" fmla="*/ 1181100 h 1990725"/>
                  <a:gd name="connsiteX40" fmla="*/ 2895374 w 3991332"/>
                  <a:gd name="connsiteY40" fmla="*/ 1219200 h 1990725"/>
                  <a:gd name="connsiteX41" fmla="*/ 2895374 w 3991332"/>
                  <a:gd name="connsiteY41" fmla="*/ 1266825 h 1990725"/>
                  <a:gd name="connsiteX42" fmla="*/ 2914424 w 3991332"/>
                  <a:gd name="connsiteY42" fmla="*/ 1314450 h 1990725"/>
                  <a:gd name="connsiteX43" fmla="*/ 2914424 w 3991332"/>
                  <a:gd name="connsiteY43" fmla="*/ 1362075 h 1990725"/>
                  <a:gd name="connsiteX44" fmla="*/ 2952524 w 3991332"/>
                  <a:gd name="connsiteY44" fmla="*/ 1400175 h 1990725"/>
                  <a:gd name="connsiteX45" fmla="*/ 2981099 w 3991332"/>
                  <a:gd name="connsiteY45" fmla="*/ 1362075 h 1990725"/>
                  <a:gd name="connsiteX46" fmla="*/ 2990624 w 3991332"/>
                  <a:gd name="connsiteY46" fmla="*/ 1314450 h 1990725"/>
                  <a:gd name="connsiteX47" fmla="*/ 3009674 w 3991332"/>
                  <a:gd name="connsiteY47" fmla="*/ 1257300 h 1990725"/>
                  <a:gd name="connsiteX48" fmla="*/ 3009674 w 3991332"/>
                  <a:gd name="connsiteY48" fmla="*/ 1219200 h 1990725"/>
                  <a:gd name="connsiteX49" fmla="*/ 3028724 w 3991332"/>
                  <a:gd name="connsiteY49" fmla="*/ 1152525 h 1990725"/>
                  <a:gd name="connsiteX50" fmla="*/ 3019199 w 3991332"/>
                  <a:gd name="connsiteY50" fmla="*/ 1085850 h 1990725"/>
                  <a:gd name="connsiteX51" fmla="*/ 3028724 w 3991332"/>
                  <a:gd name="connsiteY51" fmla="*/ 1057275 h 1990725"/>
                  <a:gd name="connsiteX52" fmla="*/ 3047774 w 3991332"/>
                  <a:gd name="connsiteY52" fmla="*/ 990600 h 1990725"/>
                  <a:gd name="connsiteX53" fmla="*/ 3057299 w 3991332"/>
                  <a:gd name="connsiteY53" fmla="*/ 942975 h 1990725"/>
                  <a:gd name="connsiteX54" fmla="*/ 3066824 w 3991332"/>
                  <a:gd name="connsiteY54" fmla="*/ 895350 h 1990725"/>
                  <a:gd name="connsiteX55" fmla="*/ 3085874 w 3991332"/>
                  <a:gd name="connsiteY55" fmla="*/ 847725 h 1990725"/>
                  <a:gd name="connsiteX56" fmla="*/ 3133499 w 3991332"/>
                  <a:gd name="connsiteY56" fmla="*/ 904875 h 1990725"/>
                  <a:gd name="connsiteX57" fmla="*/ 3133499 w 3991332"/>
                  <a:gd name="connsiteY57" fmla="*/ 952500 h 1990725"/>
                  <a:gd name="connsiteX58" fmla="*/ 3200177 w 3991332"/>
                  <a:gd name="connsiteY58" fmla="*/ 1047750 h 1990725"/>
                  <a:gd name="connsiteX59" fmla="*/ 3266851 w 3991332"/>
                  <a:gd name="connsiteY59" fmla="*/ 962025 h 1990725"/>
                  <a:gd name="connsiteX60" fmla="*/ 3295424 w 3991332"/>
                  <a:gd name="connsiteY60" fmla="*/ 1019175 h 1990725"/>
                  <a:gd name="connsiteX61" fmla="*/ 3304949 w 3991332"/>
                  <a:gd name="connsiteY61" fmla="*/ 819150 h 1990725"/>
                  <a:gd name="connsiteX62" fmla="*/ 3352574 w 3991332"/>
                  <a:gd name="connsiteY62" fmla="*/ 762000 h 1990725"/>
                  <a:gd name="connsiteX63" fmla="*/ 3409724 w 3991332"/>
                  <a:gd name="connsiteY63" fmla="*/ 762000 h 1990725"/>
                  <a:gd name="connsiteX64" fmla="*/ 3466874 w 3991332"/>
                  <a:gd name="connsiteY64" fmla="*/ 771525 h 1990725"/>
                  <a:gd name="connsiteX65" fmla="*/ 3524025 w 3991332"/>
                  <a:gd name="connsiteY65" fmla="*/ 790575 h 1990725"/>
                  <a:gd name="connsiteX66" fmla="*/ 3533549 w 3991332"/>
                  <a:gd name="connsiteY66" fmla="*/ 857250 h 1990725"/>
                  <a:gd name="connsiteX67" fmla="*/ 3552599 w 3991332"/>
                  <a:gd name="connsiteY67" fmla="*/ 914400 h 1990725"/>
                  <a:gd name="connsiteX68" fmla="*/ 3571649 w 3991332"/>
                  <a:gd name="connsiteY68" fmla="*/ 971550 h 1990725"/>
                  <a:gd name="connsiteX69" fmla="*/ 3590699 w 3991332"/>
                  <a:gd name="connsiteY69" fmla="*/ 1028700 h 1990725"/>
                  <a:gd name="connsiteX70" fmla="*/ 3581174 w 3991332"/>
                  <a:gd name="connsiteY70" fmla="*/ 1057275 h 1990725"/>
                  <a:gd name="connsiteX71" fmla="*/ 3609749 w 3991332"/>
                  <a:gd name="connsiteY71" fmla="*/ 1114425 h 1990725"/>
                  <a:gd name="connsiteX72" fmla="*/ 3609749 w 3991332"/>
                  <a:gd name="connsiteY72" fmla="*/ 1162050 h 1990725"/>
                  <a:gd name="connsiteX73" fmla="*/ 3609749 w 3991332"/>
                  <a:gd name="connsiteY73" fmla="*/ 1209675 h 1990725"/>
                  <a:gd name="connsiteX74" fmla="*/ 3590699 w 3991332"/>
                  <a:gd name="connsiteY74" fmla="*/ 1238250 h 1990725"/>
                  <a:gd name="connsiteX75" fmla="*/ 3600224 w 3991332"/>
                  <a:gd name="connsiteY75" fmla="*/ 1276350 h 1990725"/>
                  <a:gd name="connsiteX76" fmla="*/ 3609749 w 3991332"/>
                  <a:gd name="connsiteY76" fmla="*/ 1333500 h 1990725"/>
                  <a:gd name="connsiteX77" fmla="*/ 3628799 w 3991332"/>
                  <a:gd name="connsiteY77" fmla="*/ 1390650 h 1990725"/>
                  <a:gd name="connsiteX78" fmla="*/ 3628799 w 3991332"/>
                  <a:gd name="connsiteY78" fmla="*/ 1447800 h 1990725"/>
                  <a:gd name="connsiteX79" fmla="*/ 3647849 w 3991332"/>
                  <a:gd name="connsiteY79" fmla="*/ 1504950 h 1990725"/>
                  <a:gd name="connsiteX80" fmla="*/ 3666899 w 3991332"/>
                  <a:gd name="connsiteY80" fmla="*/ 1562100 h 1990725"/>
                  <a:gd name="connsiteX81" fmla="*/ 3676424 w 3991332"/>
                  <a:gd name="connsiteY81" fmla="*/ 1590675 h 1990725"/>
                  <a:gd name="connsiteX82" fmla="*/ 3676424 w 3991332"/>
                  <a:gd name="connsiteY82" fmla="*/ 1638300 h 1990725"/>
                  <a:gd name="connsiteX83" fmla="*/ 3695474 w 3991332"/>
                  <a:gd name="connsiteY83" fmla="*/ 1685925 h 1990725"/>
                  <a:gd name="connsiteX84" fmla="*/ 3695474 w 3991332"/>
                  <a:gd name="connsiteY84" fmla="*/ 1743075 h 1990725"/>
                  <a:gd name="connsiteX85" fmla="*/ 3704999 w 3991332"/>
                  <a:gd name="connsiteY85" fmla="*/ 1800225 h 1990725"/>
                  <a:gd name="connsiteX86" fmla="*/ 3695474 w 3991332"/>
                  <a:gd name="connsiteY86" fmla="*/ 1838325 h 1990725"/>
                  <a:gd name="connsiteX87" fmla="*/ 3704999 w 3991332"/>
                  <a:gd name="connsiteY87" fmla="*/ 1876425 h 1990725"/>
                  <a:gd name="connsiteX88" fmla="*/ 3724049 w 3991332"/>
                  <a:gd name="connsiteY88" fmla="*/ 1933575 h 1990725"/>
                  <a:gd name="connsiteX89" fmla="*/ 3695474 w 3991332"/>
                  <a:gd name="connsiteY89" fmla="*/ 1962150 h 1990725"/>
                  <a:gd name="connsiteX90" fmla="*/ 3724049 w 3991332"/>
                  <a:gd name="connsiteY90" fmla="*/ 1990725 h 1990725"/>
                  <a:gd name="connsiteX91" fmla="*/ 3771674 w 3991332"/>
                  <a:gd name="connsiteY91" fmla="*/ 1924050 h 1990725"/>
                  <a:gd name="connsiteX92" fmla="*/ 3771674 w 3991332"/>
                  <a:gd name="connsiteY92" fmla="*/ 1857375 h 1990725"/>
                  <a:gd name="connsiteX93" fmla="*/ 3781199 w 3991332"/>
                  <a:gd name="connsiteY93" fmla="*/ 1800225 h 1990725"/>
                  <a:gd name="connsiteX94" fmla="*/ 3781199 w 3991332"/>
                  <a:gd name="connsiteY94" fmla="*/ 1752600 h 1990725"/>
                  <a:gd name="connsiteX95" fmla="*/ 3781199 w 3991332"/>
                  <a:gd name="connsiteY95" fmla="*/ 1685925 h 1990725"/>
                  <a:gd name="connsiteX96" fmla="*/ 3790724 w 3991332"/>
                  <a:gd name="connsiteY96" fmla="*/ 1628775 h 1990725"/>
                  <a:gd name="connsiteX97" fmla="*/ 3800249 w 3991332"/>
                  <a:gd name="connsiteY97" fmla="*/ 1562100 h 1990725"/>
                  <a:gd name="connsiteX98" fmla="*/ 3790724 w 3991332"/>
                  <a:gd name="connsiteY98" fmla="*/ 1504950 h 1990725"/>
                  <a:gd name="connsiteX99" fmla="*/ 3819299 w 3991332"/>
                  <a:gd name="connsiteY99" fmla="*/ 1457325 h 1990725"/>
                  <a:gd name="connsiteX100" fmla="*/ 3790724 w 3991332"/>
                  <a:gd name="connsiteY100" fmla="*/ 1419225 h 1990725"/>
                  <a:gd name="connsiteX101" fmla="*/ 3819299 w 3991332"/>
                  <a:gd name="connsiteY101" fmla="*/ 1352550 h 1990725"/>
                  <a:gd name="connsiteX102" fmla="*/ 3819299 w 3991332"/>
                  <a:gd name="connsiteY102" fmla="*/ 1285875 h 1990725"/>
                  <a:gd name="connsiteX103" fmla="*/ 3800249 w 3991332"/>
                  <a:gd name="connsiteY103" fmla="*/ 1238250 h 1990725"/>
                  <a:gd name="connsiteX104" fmla="*/ 3809774 w 3991332"/>
                  <a:gd name="connsiteY104" fmla="*/ 1181100 h 1990725"/>
                  <a:gd name="connsiteX105" fmla="*/ 3809774 w 3991332"/>
                  <a:gd name="connsiteY105" fmla="*/ 1152525 h 1990725"/>
                  <a:gd name="connsiteX106" fmla="*/ 3819299 w 3991332"/>
                  <a:gd name="connsiteY106" fmla="*/ 1085850 h 1990725"/>
                  <a:gd name="connsiteX107" fmla="*/ 3819299 w 3991332"/>
                  <a:gd name="connsiteY107" fmla="*/ 1047750 h 1990725"/>
                  <a:gd name="connsiteX108" fmla="*/ 3809774 w 3991332"/>
                  <a:gd name="connsiteY108" fmla="*/ 981075 h 1990725"/>
                  <a:gd name="connsiteX109" fmla="*/ 3819299 w 3991332"/>
                  <a:gd name="connsiteY109" fmla="*/ 933450 h 1990725"/>
                  <a:gd name="connsiteX110" fmla="*/ 3838349 w 3991332"/>
                  <a:gd name="connsiteY110" fmla="*/ 866775 h 1990725"/>
                  <a:gd name="connsiteX111" fmla="*/ 3857399 w 3991332"/>
                  <a:gd name="connsiteY111" fmla="*/ 819150 h 1990725"/>
                  <a:gd name="connsiteX112" fmla="*/ 3838349 w 3991332"/>
                  <a:gd name="connsiteY112" fmla="*/ 781050 h 1990725"/>
                  <a:gd name="connsiteX113" fmla="*/ 3857399 w 3991332"/>
                  <a:gd name="connsiteY113" fmla="*/ 685800 h 1990725"/>
                  <a:gd name="connsiteX114" fmla="*/ 3924078 w 3991332"/>
                  <a:gd name="connsiteY114" fmla="*/ 742950 h 1990725"/>
                  <a:gd name="connsiteX115" fmla="*/ 3924074 w 3991332"/>
                  <a:gd name="connsiteY115" fmla="*/ 533400 h 1990725"/>
                  <a:gd name="connsiteX116" fmla="*/ 3933599 w 3991332"/>
                  <a:gd name="connsiteY116" fmla="*/ 485775 h 1990725"/>
                  <a:gd name="connsiteX117" fmla="*/ 3933599 w 3991332"/>
                  <a:gd name="connsiteY117" fmla="*/ 428625 h 1990725"/>
                  <a:gd name="connsiteX118" fmla="*/ 3952649 w 3991332"/>
                  <a:gd name="connsiteY118" fmla="*/ 361950 h 1990725"/>
                  <a:gd name="connsiteX119" fmla="*/ 3943124 w 3991332"/>
                  <a:gd name="connsiteY119" fmla="*/ 314325 h 1990725"/>
                  <a:gd name="connsiteX120" fmla="*/ 3943124 w 3991332"/>
                  <a:gd name="connsiteY120" fmla="*/ 247650 h 1990725"/>
                  <a:gd name="connsiteX121" fmla="*/ 3952649 w 3991332"/>
                  <a:gd name="connsiteY121" fmla="*/ 190500 h 1990725"/>
                  <a:gd name="connsiteX122" fmla="*/ 3981224 w 3991332"/>
                  <a:gd name="connsiteY122" fmla="*/ 142875 h 1990725"/>
                  <a:gd name="connsiteX123" fmla="*/ 3962174 w 3991332"/>
                  <a:gd name="connsiteY123" fmla="*/ 95250 h 1990725"/>
                  <a:gd name="connsiteX124" fmla="*/ 3990749 w 3991332"/>
                  <a:gd name="connsiteY124" fmla="*/ 57150 h 1990725"/>
                  <a:gd name="connsiteX125" fmla="*/ 3981224 w 3991332"/>
                  <a:gd name="connsiteY125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220886 w 3991332"/>
                  <a:gd name="connsiteY3" fmla="*/ 800100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79762 w 3991332"/>
                  <a:gd name="connsiteY14" fmla="*/ 590550 h 1990725"/>
                  <a:gd name="connsiteX15" fmla="*/ 1414208 w 3991332"/>
                  <a:gd name="connsiteY15" fmla="*/ 476258 h 1990725"/>
                  <a:gd name="connsiteX16" fmla="*/ 1628341 w 3991332"/>
                  <a:gd name="connsiteY16" fmla="*/ 361950 h 1990725"/>
                  <a:gd name="connsiteX17" fmla="*/ 1811751 w 3991332"/>
                  <a:gd name="connsiteY17" fmla="*/ 257175 h 1990725"/>
                  <a:gd name="connsiteX18" fmla="*/ 2011800 w 3991332"/>
                  <a:gd name="connsiteY18" fmla="*/ 161925 h 1990725"/>
                  <a:gd name="connsiteX19" fmla="*/ 2085571 w 3991332"/>
                  <a:gd name="connsiteY19" fmla="*/ 171450 h 1990725"/>
                  <a:gd name="connsiteX20" fmla="*/ 2514374 w 3991332"/>
                  <a:gd name="connsiteY20" fmla="*/ 28575 h 1990725"/>
                  <a:gd name="connsiteX21" fmla="*/ 2581049 w 3991332"/>
                  <a:gd name="connsiteY21" fmla="*/ 9525 h 1990725"/>
                  <a:gd name="connsiteX22" fmla="*/ 2695349 w 3991332"/>
                  <a:gd name="connsiteY22" fmla="*/ 19050 h 1990725"/>
                  <a:gd name="connsiteX23" fmla="*/ 2714399 w 3991332"/>
                  <a:gd name="connsiteY23" fmla="*/ 47625 h 1990725"/>
                  <a:gd name="connsiteX24" fmla="*/ 2723924 w 3991332"/>
                  <a:gd name="connsiteY24" fmla="*/ 95250 h 1990725"/>
                  <a:gd name="connsiteX25" fmla="*/ 2733449 w 3991332"/>
                  <a:gd name="connsiteY25" fmla="*/ 333375 h 1990725"/>
                  <a:gd name="connsiteX26" fmla="*/ 2762024 w 3991332"/>
                  <a:gd name="connsiteY26" fmla="*/ 495300 h 1990725"/>
                  <a:gd name="connsiteX27" fmla="*/ 2771549 w 3991332"/>
                  <a:gd name="connsiteY27" fmla="*/ 523875 h 1990725"/>
                  <a:gd name="connsiteX28" fmla="*/ 2790600 w 3991332"/>
                  <a:gd name="connsiteY28" fmla="*/ 647700 h 1990725"/>
                  <a:gd name="connsiteX29" fmla="*/ 2790597 w 3991332"/>
                  <a:gd name="connsiteY29" fmla="*/ 695325 h 1990725"/>
                  <a:gd name="connsiteX30" fmla="*/ 2790598 w 3991332"/>
                  <a:gd name="connsiteY30" fmla="*/ 742950 h 1990725"/>
                  <a:gd name="connsiteX31" fmla="*/ 2838224 w 3991332"/>
                  <a:gd name="connsiteY31" fmla="*/ 723900 h 1990725"/>
                  <a:gd name="connsiteX32" fmla="*/ 2847749 w 3991332"/>
                  <a:gd name="connsiteY32" fmla="*/ 876300 h 1990725"/>
                  <a:gd name="connsiteX33" fmla="*/ 2857274 w 3991332"/>
                  <a:gd name="connsiteY33" fmla="*/ 904875 h 1990725"/>
                  <a:gd name="connsiteX34" fmla="*/ 2847749 w 3991332"/>
                  <a:gd name="connsiteY34" fmla="*/ 952500 h 1990725"/>
                  <a:gd name="connsiteX35" fmla="*/ 2866799 w 3991332"/>
                  <a:gd name="connsiteY35" fmla="*/ 1000125 h 1990725"/>
                  <a:gd name="connsiteX36" fmla="*/ 2866799 w 3991332"/>
                  <a:gd name="connsiteY36" fmla="*/ 1028700 h 1990725"/>
                  <a:gd name="connsiteX37" fmla="*/ 2876324 w 3991332"/>
                  <a:gd name="connsiteY37" fmla="*/ 1076325 h 1990725"/>
                  <a:gd name="connsiteX38" fmla="*/ 2876324 w 3991332"/>
                  <a:gd name="connsiteY38" fmla="*/ 1123950 h 1990725"/>
                  <a:gd name="connsiteX39" fmla="*/ 2885849 w 3991332"/>
                  <a:gd name="connsiteY39" fmla="*/ 1162050 h 1990725"/>
                  <a:gd name="connsiteX40" fmla="*/ 2876324 w 3991332"/>
                  <a:gd name="connsiteY40" fmla="*/ 1181100 h 1990725"/>
                  <a:gd name="connsiteX41" fmla="*/ 2895374 w 3991332"/>
                  <a:gd name="connsiteY41" fmla="*/ 1219200 h 1990725"/>
                  <a:gd name="connsiteX42" fmla="*/ 2895374 w 3991332"/>
                  <a:gd name="connsiteY42" fmla="*/ 1266825 h 1990725"/>
                  <a:gd name="connsiteX43" fmla="*/ 2914424 w 3991332"/>
                  <a:gd name="connsiteY43" fmla="*/ 1314450 h 1990725"/>
                  <a:gd name="connsiteX44" fmla="*/ 2914424 w 3991332"/>
                  <a:gd name="connsiteY44" fmla="*/ 1362075 h 1990725"/>
                  <a:gd name="connsiteX45" fmla="*/ 2952524 w 3991332"/>
                  <a:gd name="connsiteY45" fmla="*/ 1400175 h 1990725"/>
                  <a:gd name="connsiteX46" fmla="*/ 2981099 w 3991332"/>
                  <a:gd name="connsiteY46" fmla="*/ 1362075 h 1990725"/>
                  <a:gd name="connsiteX47" fmla="*/ 2990624 w 3991332"/>
                  <a:gd name="connsiteY47" fmla="*/ 1314450 h 1990725"/>
                  <a:gd name="connsiteX48" fmla="*/ 3009674 w 3991332"/>
                  <a:gd name="connsiteY48" fmla="*/ 1257300 h 1990725"/>
                  <a:gd name="connsiteX49" fmla="*/ 3009674 w 3991332"/>
                  <a:gd name="connsiteY49" fmla="*/ 1219200 h 1990725"/>
                  <a:gd name="connsiteX50" fmla="*/ 3028724 w 3991332"/>
                  <a:gd name="connsiteY50" fmla="*/ 1152525 h 1990725"/>
                  <a:gd name="connsiteX51" fmla="*/ 3019199 w 3991332"/>
                  <a:gd name="connsiteY51" fmla="*/ 1085850 h 1990725"/>
                  <a:gd name="connsiteX52" fmla="*/ 3028724 w 3991332"/>
                  <a:gd name="connsiteY52" fmla="*/ 1057275 h 1990725"/>
                  <a:gd name="connsiteX53" fmla="*/ 3047774 w 3991332"/>
                  <a:gd name="connsiteY53" fmla="*/ 990600 h 1990725"/>
                  <a:gd name="connsiteX54" fmla="*/ 3057299 w 3991332"/>
                  <a:gd name="connsiteY54" fmla="*/ 942975 h 1990725"/>
                  <a:gd name="connsiteX55" fmla="*/ 3066824 w 3991332"/>
                  <a:gd name="connsiteY55" fmla="*/ 895350 h 1990725"/>
                  <a:gd name="connsiteX56" fmla="*/ 3085874 w 3991332"/>
                  <a:gd name="connsiteY56" fmla="*/ 847725 h 1990725"/>
                  <a:gd name="connsiteX57" fmla="*/ 3133499 w 3991332"/>
                  <a:gd name="connsiteY57" fmla="*/ 904875 h 1990725"/>
                  <a:gd name="connsiteX58" fmla="*/ 3133499 w 3991332"/>
                  <a:gd name="connsiteY58" fmla="*/ 952500 h 1990725"/>
                  <a:gd name="connsiteX59" fmla="*/ 3200177 w 3991332"/>
                  <a:gd name="connsiteY59" fmla="*/ 1047750 h 1990725"/>
                  <a:gd name="connsiteX60" fmla="*/ 3266851 w 3991332"/>
                  <a:gd name="connsiteY60" fmla="*/ 962025 h 1990725"/>
                  <a:gd name="connsiteX61" fmla="*/ 3295424 w 3991332"/>
                  <a:gd name="connsiteY61" fmla="*/ 1019175 h 1990725"/>
                  <a:gd name="connsiteX62" fmla="*/ 3304949 w 3991332"/>
                  <a:gd name="connsiteY62" fmla="*/ 819150 h 1990725"/>
                  <a:gd name="connsiteX63" fmla="*/ 3352574 w 3991332"/>
                  <a:gd name="connsiteY63" fmla="*/ 762000 h 1990725"/>
                  <a:gd name="connsiteX64" fmla="*/ 3409724 w 3991332"/>
                  <a:gd name="connsiteY64" fmla="*/ 762000 h 1990725"/>
                  <a:gd name="connsiteX65" fmla="*/ 3466874 w 3991332"/>
                  <a:gd name="connsiteY65" fmla="*/ 771525 h 1990725"/>
                  <a:gd name="connsiteX66" fmla="*/ 3524025 w 3991332"/>
                  <a:gd name="connsiteY66" fmla="*/ 790575 h 1990725"/>
                  <a:gd name="connsiteX67" fmla="*/ 3533549 w 3991332"/>
                  <a:gd name="connsiteY67" fmla="*/ 857250 h 1990725"/>
                  <a:gd name="connsiteX68" fmla="*/ 3552599 w 3991332"/>
                  <a:gd name="connsiteY68" fmla="*/ 914400 h 1990725"/>
                  <a:gd name="connsiteX69" fmla="*/ 3571649 w 3991332"/>
                  <a:gd name="connsiteY69" fmla="*/ 971550 h 1990725"/>
                  <a:gd name="connsiteX70" fmla="*/ 3590699 w 3991332"/>
                  <a:gd name="connsiteY70" fmla="*/ 1028700 h 1990725"/>
                  <a:gd name="connsiteX71" fmla="*/ 3581174 w 3991332"/>
                  <a:gd name="connsiteY71" fmla="*/ 1057275 h 1990725"/>
                  <a:gd name="connsiteX72" fmla="*/ 3609749 w 3991332"/>
                  <a:gd name="connsiteY72" fmla="*/ 1114425 h 1990725"/>
                  <a:gd name="connsiteX73" fmla="*/ 3609749 w 3991332"/>
                  <a:gd name="connsiteY73" fmla="*/ 1162050 h 1990725"/>
                  <a:gd name="connsiteX74" fmla="*/ 3609749 w 3991332"/>
                  <a:gd name="connsiteY74" fmla="*/ 1209675 h 1990725"/>
                  <a:gd name="connsiteX75" fmla="*/ 3590699 w 3991332"/>
                  <a:gd name="connsiteY75" fmla="*/ 1238250 h 1990725"/>
                  <a:gd name="connsiteX76" fmla="*/ 3600224 w 3991332"/>
                  <a:gd name="connsiteY76" fmla="*/ 1276350 h 1990725"/>
                  <a:gd name="connsiteX77" fmla="*/ 3609749 w 3991332"/>
                  <a:gd name="connsiteY77" fmla="*/ 1333500 h 1990725"/>
                  <a:gd name="connsiteX78" fmla="*/ 3628799 w 3991332"/>
                  <a:gd name="connsiteY78" fmla="*/ 1390650 h 1990725"/>
                  <a:gd name="connsiteX79" fmla="*/ 3628799 w 3991332"/>
                  <a:gd name="connsiteY79" fmla="*/ 1447800 h 1990725"/>
                  <a:gd name="connsiteX80" fmla="*/ 3647849 w 3991332"/>
                  <a:gd name="connsiteY80" fmla="*/ 1504950 h 1990725"/>
                  <a:gd name="connsiteX81" fmla="*/ 3666899 w 3991332"/>
                  <a:gd name="connsiteY81" fmla="*/ 1562100 h 1990725"/>
                  <a:gd name="connsiteX82" fmla="*/ 3676424 w 3991332"/>
                  <a:gd name="connsiteY82" fmla="*/ 1590675 h 1990725"/>
                  <a:gd name="connsiteX83" fmla="*/ 3676424 w 3991332"/>
                  <a:gd name="connsiteY83" fmla="*/ 1638300 h 1990725"/>
                  <a:gd name="connsiteX84" fmla="*/ 3695474 w 3991332"/>
                  <a:gd name="connsiteY84" fmla="*/ 1685925 h 1990725"/>
                  <a:gd name="connsiteX85" fmla="*/ 3695474 w 3991332"/>
                  <a:gd name="connsiteY85" fmla="*/ 1743075 h 1990725"/>
                  <a:gd name="connsiteX86" fmla="*/ 3704999 w 3991332"/>
                  <a:gd name="connsiteY86" fmla="*/ 1800225 h 1990725"/>
                  <a:gd name="connsiteX87" fmla="*/ 3695474 w 3991332"/>
                  <a:gd name="connsiteY87" fmla="*/ 1838325 h 1990725"/>
                  <a:gd name="connsiteX88" fmla="*/ 3704999 w 3991332"/>
                  <a:gd name="connsiteY88" fmla="*/ 1876425 h 1990725"/>
                  <a:gd name="connsiteX89" fmla="*/ 3724049 w 3991332"/>
                  <a:gd name="connsiteY89" fmla="*/ 1933575 h 1990725"/>
                  <a:gd name="connsiteX90" fmla="*/ 3695474 w 3991332"/>
                  <a:gd name="connsiteY90" fmla="*/ 1962150 h 1990725"/>
                  <a:gd name="connsiteX91" fmla="*/ 3724049 w 3991332"/>
                  <a:gd name="connsiteY91" fmla="*/ 1990725 h 1990725"/>
                  <a:gd name="connsiteX92" fmla="*/ 3771674 w 3991332"/>
                  <a:gd name="connsiteY92" fmla="*/ 1924050 h 1990725"/>
                  <a:gd name="connsiteX93" fmla="*/ 3771674 w 3991332"/>
                  <a:gd name="connsiteY93" fmla="*/ 1857375 h 1990725"/>
                  <a:gd name="connsiteX94" fmla="*/ 3781199 w 3991332"/>
                  <a:gd name="connsiteY94" fmla="*/ 1800225 h 1990725"/>
                  <a:gd name="connsiteX95" fmla="*/ 3781199 w 3991332"/>
                  <a:gd name="connsiteY95" fmla="*/ 1752600 h 1990725"/>
                  <a:gd name="connsiteX96" fmla="*/ 3781199 w 3991332"/>
                  <a:gd name="connsiteY96" fmla="*/ 1685925 h 1990725"/>
                  <a:gd name="connsiteX97" fmla="*/ 3790724 w 3991332"/>
                  <a:gd name="connsiteY97" fmla="*/ 1628775 h 1990725"/>
                  <a:gd name="connsiteX98" fmla="*/ 3800249 w 3991332"/>
                  <a:gd name="connsiteY98" fmla="*/ 1562100 h 1990725"/>
                  <a:gd name="connsiteX99" fmla="*/ 3790724 w 3991332"/>
                  <a:gd name="connsiteY99" fmla="*/ 1504950 h 1990725"/>
                  <a:gd name="connsiteX100" fmla="*/ 3819299 w 3991332"/>
                  <a:gd name="connsiteY100" fmla="*/ 1457325 h 1990725"/>
                  <a:gd name="connsiteX101" fmla="*/ 3790724 w 3991332"/>
                  <a:gd name="connsiteY101" fmla="*/ 1419225 h 1990725"/>
                  <a:gd name="connsiteX102" fmla="*/ 3819299 w 3991332"/>
                  <a:gd name="connsiteY102" fmla="*/ 1352550 h 1990725"/>
                  <a:gd name="connsiteX103" fmla="*/ 3819299 w 3991332"/>
                  <a:gd name="connsiteY103" fmla="*/ 1285875 h 1990725"/>
                  <a:gd name="connsiteX104" fmla="*/ 3800249 w 3991332"/>
                  <a:gd name="connsiteY104" fmla="*/ 1238250 h 1990725"/>
                  <a:gd name="connsiteX105" fmla="*/ 3809774 w 3991332"/>
                  <a:gd name="connsiteY105" fmla="*/ 1181100 h 1990725"/>
                  <a:gd name="connsiteX106" fmla="*/ 3809774 w 3991332"/>
                  <a:gd name="connsiteY106" fmla="*/ 1152525 h 1990725"/>
                  <a:gd name="connsiteX107" fmla="*/ 3819299 w 3991332"/>
                  <a:gd name="connsiteY107" fmla="*/ 1085850 h 1990725"/>
                  <a:gd name="connsiteX108" fmla="*/ 3819299 w 3991332"/>
                  <a:gd name="connsiteY108" fmla="*/ 1047750 h 1990725"/>
                  <a:gd name="connsiteX109" fmla="*/ 3809774 w 3991332"/>
                  <a:gd name="connsiteY109" fmla="*/ 981075 h 1990725"/>
                  <a:gd name="connsiteX110" fmla="*/ 3819299 w 3991332"/>
                  <a:gd name="connsiteY110" fmla="*/ 933450 h 1990725"/>
                  <a:gd name="connsiteX111" fmla="*/ 3838349 w 3991332"/>
                  <a:gd name="connsiteY111" fmla="*/ 866775 h 1990725"/>
                  <a:gd name="connsiteX112" fmla="*/ 3857399 w 3991332"/>
                  <a:gd name="connsiteY112" fmla="*/ 819150 h 1990725"/>
                  <a:gd name="connsiteX113" fmla="*/ 3838349 w 3991332"/>
                  <a:gd name="connsiteY113" fmla="*/ 781050 h 1990725"/>
                  <a:gd name="connsiteX114" fmla="*/ 3857399 w 3991332"/>
                  <a:gd name="connsiteY114" fmla="*/ 685800 h 1990725"/>
                  <a:gd name="connsiteX115" fmla="*/ 3924078 w 3991332"/>
                  <a:gd name="connsiteY115" fmla="*/ 742950 h 1990725"/>
                  <a:gd name="connsiteX116" fmla="*/ 3924074 w 3991332"/>
                  <a:gd name="connsiteY116" fmla="*/ 533400 h 1990725"/>
                  <a:gd name="connsiteX117" fmla="*/ 3933599 w 3991332"/>
                  <a:gd name="connsiteY117" fmla="*/ 485775 h 1990725"/>
                  <a:gd name="connsiteX118" fmla="*/ 3933599 w 3991332"/>
                  <a:gd name="connsiteY118" fmla="*/ 428625 h 1990725"/>
                  <a:gd name="connsiteX119" fmla="*/ 3952649 w 3991332"/>
                  <a:gd name="connsiteY119" fmla="*/ 361950 h 1990725"/>
                  <a:gd name="connsiteX120" fmla="*/ 3943124 w 3991332"/>
                  <a:gd name="connsiteY120" fmla="*/ 314325 h 1990725"/>
                  <a:gd name="connsiteX121" fmla="*/ 3943124 w 3991332"/>
                  <a:gd name="connsiteY121" fmla="*/ 247650 h 1990725"/>
                  <a:gd name="connsiteX122" fmla="*/ 3952649 w 3991332"/>
                  <a:gd name="connsiteY122" fmla="*/ 190500 h 1990725"/>
                  <a:gd name="connsiteX123" fmla="*/ 3981224 w 3991332"/>
                  <a:gd name="connsiteY123" fmla="*/ 142875 h 1990725"/>
                  <a:gd name="connsiteX124" fmla="*/ 3962174 w 3991332"/>
                  <a:gd name="connsiteY124" fmla="*/ 95250 h 1990725"/>
                  <a:gd name="connsiteX125" fmla="*/ 3990749 w 3991332"/>
                  <a:gd name="connsiteY125" fmla="*/ 57150 h 1990725"/>
                  <a:gd name="connsiteX126" fmla="*/ 3981224 w 3991332"/>
                  <a:gd name="connsiteY126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163731 w 3991332"/>
                  <a:gd name="connsiteY3" fmla="*/ 800100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79762 w 3991332"/>
                  <a:gd name="connsiteY14" fmla="*/ 590550 h 1990725"/>
                  <a:gd name="connsiteX15" fmla="*/ 1414208 w 3991332"/>
                  <a:gd name="connsiteY15" fmla="*/ 476258 h 1990725"/>
                  <a:gd name="connsiteX16" fmla="*/ 1628341 w 3991332"/>
                  <a:gd name="connsiteY16" fmla="*/ 361950 h 1990725"/>
                  <a:gd name="connsiteX17" fmla="*/ 1811751 w 3991332"/>
                  <a:gd name="connsiteY17" fmla="*/ 257175 h 1990725"/>
                  <a:gd name="connsiteX18" fmla="*/ 2011800 w 3991332"/>
                  <a:gd name="connsiteY18" fmla="*/ 161925 h 1990725"/>
                  <a:gd name="connsiteX19" fmla="*/ 2085571 w 3991332"/>
                  <a:gd name="connsiteY19" fmla="*/ 171450 h 1990725"/>
                  <a:gd name="connsiteX20" fmla="*/ 2514374 w 3991332"/>
                  <a:gd name="connsiteY20" fmla="*/ 28575 h 1990725"/>
                  <a:gd name="connsiteX21" fmla="*/ 2581049 w 3991332"/>
                  <a:gd name="connsiteY21" fmla="*/ 9525 h 1990725"/>
                  <a:gd name="connsiteX22" fmla="*/ 2695349 w 3991332"/>
                  <a:gd name="connsiteY22" fmla="*/ 19050 h 1990725"/>
                  <a:gd name="connsiteX23" fmla="*/ 2714399 w 3991332"/>
                  <a:gd name="connsiteY23" fmla="*/ 47625 h 1990725"/>
                  <a:gd name="connsiteX24" fmla="*/ 2723924 w 3991332"/>
                  <a:gd name="connsiteY24" fmla="*/ 95250 h 1990725"/>
                  <a:gd name="connsiteX25" fmla="*/ 2733449 w 3991332"/>
                  <a:gd name="connsiteY25" fmla="*/ 333375 h 1990725"/>
                  <a:gd name="connsiteX26" fmla="*/ 2762024 w 3991332"/>
                  <a:gd name="connsiteY26" fmla="*/ 495300 h 1990725"/>
                  <a:gd name="connsiteX27" fmla="*/ 2771549 w 3991332"/>
                  <a:gd name="connsiteY27" fmla="*/ 523875 h 1990725"/>
                  <a:gd name="connsiteX28" fmla="*/ 2790600 w 3991332"/>
                  <a:gd name="connsiteY28" fmla="*/ 647700 h 1990725"/>
                  <a:gd name="connsiteX29" fmla="*/ 2790597 w 3991332"/>
                  <a:gd name="connsiteY29" fmla="*/ 695325 h 1990725"/>
                  <a:gd name="connsiteX30" fmla="*/ 2790598 w 3991332"/>
                  <a:gd name="connsiteY30" fmla="*/ 742950 h 1990725"/>
                  <a:gd name="connsiteX31" fmla="*/ 2838224 w 3991332"/>
                  <a:gd name="connsiteY31" fmla="*/ 723900 h 1990725"/>
                  <a:gd name="connsiteX32" fmla="*/ 2847749 w 3991332"/>
                  <a:gd name="connsiteY32" fmla="*/ 876300 h 1990725"/>
                  <a:gd name="connsiteX33" fmla="*/ 2857274 w 3991332"/>
                  <a:gd name="connsiteY33" fmla="*/ 904875 h 1990725"/>
                  <a:gd name="connsiteX34" fmla="*/ 2847749 w 3991332"/>
                  <a:gd name="connsiteY34" fmla="*/ 952500 h 1990725"/>
                  <a:gd name="connsiteX35" fmla="*/ 2866799 w 3991332"/>
                  <a:gd name="connsiteY35" fmla="*/ 1000125 h 1990725"/>
                  <a:gd name="connsiteX36" fmla="*/ 2866799 w 3991332"/>
                  <a:gd name="connsiteY36" fmla="*/ 1028700 h 1990725"/>
                  <a:gd name="connsiteX37" fmla="*/ 2876324 w 3991332"/>
                  <a:gd name="connsiteY37" fmla="*/ 1076325 h 1990725"/>
                  <a:gd name="connsiteX38" fmla="*/ 2876324 w 3991332"/>
                  <a:gd name="connsiteY38" fmla="*/ 1123950 h 1990725"/>
                  <a:gd name="connsiteX39" fmla="*/ 2885849 w 3991332"/>
                  <a:gd name="connsiteY39" fmla="*/ 1162050 h 1990725"/>
                  <a:gd name="connsiteX40" fmla="*/ 2876324 w 3991332"/>
                  <a:gd name="connsiteY40" fmla="*/ 1181100 h 1990725"/>
                  <a:gd name="connsiteX41" fmla="*/ 2895374 w 3991332"/>
                  <a:gd name="connsiteY41" fmla="*/ 1219200 h 1990725"/>
                  <a:gd name="connsiteX42" fmla="*/ 2895374 w 3991332"/>
                  <a:gd name="connsiteY42" fmla="*/ 1266825 h 1990725"/>
                  <a:gd name="connsiteX43" fmla="*/ 2914424 w 3991332"/>
                  <a:gd name="connsiteY43" fmla="*/ 1314450 h 1990725"/>
                  <a:gd name="connsiteX44" fmla="*/ 2914424 w 3991332"/>
                  <a:gd name="connsiteY44" fmla="*/ 1362075 h 1990725"/>
                  <a:gd name="connsiteX45" fmla="*/ 2952524 w 3991332"/>
                  <a:gd name="connsiteY45" fmla="*/ 1400175 h 1990725"/>
                  <a:gd name="connsiteX46" fmla="*/ 2981099 w 3991332"/>
                  <a:gd name="connsiteY46" fmla="*/ 1362075 h 1990725"/>
                  <a:gd name="connsiteX47" fmla="*/ 2990624 w 3991332"/>
                  <a:gd name="connsiteY47" fmla="*/ 1314450 h 1990725"/>
                  <a:gd name="connsiteX48" fmla="*/ 3009674 w 3991332"/>
                  <a:gd name="connsiteY48" fmla="*/ 1257300 h 1990725"/>
                  <a:gd name="connsiteX49" fmla="*/ 3009674 w 3991332"/>
                  <a:gd name="connsiteY49" fmla="*/ 1219200 h 1990725"/>
                  <a:gd name="connsiteX50" fmla="*/ 3028724 w 3991332"/>
                  <a:gd name="connsiteY50" fmla="*/ 1152525 h 1990725"/>
                  <a:gd name="connsiteX51" fmla="*/ 3019199 w 3991332"/>
                  <a:gd name="connsiteY51" fmla="*/ 1085850 h 1990725"/>
                  <a:gd name="connsiteX52" fmla="*/ 3028724 w 3991332"/>
                  <a:gd name="connsiteY52" fmla="*/ 1057275 h 1990725"/>
                  <a:gd name="connsiteX53" fmla="*/ 3047774 w 3991332"/>
                  <a:gd name="connsiteY53" fmla="*/ 990600 h 1990725"/>
                  <a:gd name="connsiteX54" fmla="*/ 3057299 w 3991332"/>
                  <a:gd name="connsiteY54" fmla="*/ 942975 h 1990725"/>
                  <a:gd name="connsiteX55" fmla="*/ 3066824 w 3991332"/>
                  <a:gd name="connsiteY55" fmla="*/ 895350 h 1990725"/>
                  <a:gd name="connsiteX56" fmla="*/ 3085874 w 3991332"/>
                  <a:gd name="connsiteY56" fmla="*/ 847725 h 1990725"/>
                  <a:gd name="connsiteX57" fmla="*/ 3133499 w 3991332"/>
                  <a:gd name="connsiteY57" fmla="*/ 904875 h 1990725"/>
                  <a:gd name="connsiteX58" fmla="*/ 3133499 w 3991332"/>
                  <a:gd name="connsiteY58" fmla="*/ 952500 h 1990725"/>
                  <a:gd name="connsiteX59" fmla="*/ 3200177 w 3991332"/>
                  <a:gd name="connsiteY59" fmla="*/ 1047750 h 1990725"/>
                  <a:gd name="connsiteX60" fmla="*/ 3266851 w 3991332"/>
                  <a:gd name="connsiteY60" fmla="*/ 962025 h 1990725"/>
                  <a:gd name="connsiteX61" fmla="*/ 3295424 w 3991332"/>
                  <a:gd name="connsiteY61" fmla="*/ 1019175 h 1990725"/>
                  <a:gd name="connsiteX62" fmla="*/ 3304949 w 3991332"/>
                  <a:gd name="connsiteY62" fmla="*/ 819150 h 1990725"/>
                  <a:gd name="connsiteX63" fmla="*/ 3352574 w 3991332"/>
                  <a:gd name="connsiteY63" fmla="*/ 762000 h 1990725"/>
                  <a:gd name="connsiteX64" fmla="*/ 3409724 w 3991332"/>
                  <a:gd name="connsiteY64" fmla="*/ 762000 h 1990725"/>
                  <a:gd name="connsiteX65" fmla="*/ 3466874 w 3991332"/>
                  <a:gd name="connsiteY65" fmla="*/ 771525 h 1990725"/>
                  <a:gd name="connsiteX66" fmla="*/ 3524025 w 3991332"/>
                  <a:gd name="connsiteY66" fmla="*/ 790575 h 1990725"/>
                  <a:gd name="connsiteX67" fmla="*/ 3533549 w 3991332"/>
                  <a:gd name="connsiteY67" fmla="*/ 857250 h 1990725"/>
                  <a:gd name="connsiteX68" fmla="*/ 3552599 w 3991332"/>
                  <a:gd name="connsiteY68" fmla="*/ 914400 h 1990725"/>
                  <a:gd name="connsiteX69" fmla="*/ 3571649 w 3991332"/>
                  <a:gd name="connsiteY69" fmla="*/ 971550 h 1990725"/>
                  <a:gd name="connsiteX70" fmla="*/ 3590699 w 3991332"/>
                  <a:gd name="connsiteY70" fmla="*/ 1028700 h 1990725"/>
                  <a:gd name="connsiteX71" fmla="*/ 3581174 w 3991332"/>
                  <a:gd name="connsiteY71" fmla="*/ 1057275 h 1990725"/>
                  <a:gd name="connsiteX72" fmla="*/ 3609749 w 3991332"/>
                  <a:gd name="connsiteY72" fmla="*/ 1114425 h 1990725"/>
                  <a:gd name="connsiteX73" fmla="*/ 3609749 w 3991332"/>
                  <a:gd name="connsiteY73" fmla="*/ 1162050 h 1990725"/>
                  <a:gd name="connsiteX74" fmla="*/ 3609749 w 3991332"/>
                  <a:gd name="connsiteY74" fmla="*/ 1209675 h 1990725"/>
                  <a:gd name="connsiteX75" fmla="*/ 3590699 w 3991332"/>
                  <a:gd name="connsiteY75" fmla="*/ 1238250 h 1990725"/>
                  <a:gd name="connsiteX76" fmla="*/ 3600224 w 3991332"/>
                  <a:gd name="connsiteY76" fmla="*/ 1276350 h 1990725"/>
                  <a:gd name="connsiteX77" fmla="*/ 3609749 w 3991332"/>
                  <a:gd name="connsiteY77" fmla="*/ 1333500 h 1990725"/>
                  <a:gd name="connsiteX78" fmla="*/ 3628799 w 3991332"/>
                  <a:gd name="connsiteY78" fmla="*/ 1390650 h 1990725"/>
                  <a:gd name="connsiteX79" fmla="*/ 3628799 w 3991332"/>
                  <a:gd name="connsiteY79" fmla="*/ 1447800 h 1990725"/>
                  <a:gd name="connsiteX80" fmla="*/ 3647849 w 3991332"/>
                  <a:gd name="connsiteY80" fmla="*/ 1504950 h 1990725"/>
                  <a:gd name="connsiteX81" fmla="*/ 3666899 w 3991332"/>
                  <a:gd name="connsiteY81" fmla="*/ 1562100 h 1990725"/>
                  <a:gd name="connsiteX82" fmla="*/ 3676424 w 3991332"/>
                  <a:gd name="connsiteY82" fmla="*/ 1590675 h 1990725"/>
                  <a:gd name="connsiteX83" fmla="*/ 3676424 w 3991332"/>
                  <a:gd name="connsiteY83" fmla="*/ 1638300 h 1990725"/>
                  <a:gd name="connsiteX84" fmla="*/ 3695474 w 3991332"/>
                  <a:gd name="connsiteY84" fmla="*/ 1685925 h 1990725"/>
                  <a:gd name="connsiteX85" fmla="*/ 3695474 w 3991332"/>
                  <a:gd name="connsiteY85" fmla="*/ 1743075 h 1990725"/>
                  <a:gd name="connsiteX86" fmla="*/ 3704999 w 3991332"/>
                  <a:gd name="connsiteY86" fmla="*/ 1800225 h 1990725"/>
                  <a:gd name="connsiteX87" fmla="*/ 3695474 w 3991332"/>
                  <a:gd name="connsiteY87" fmla="*/ 1838325 h 1990725"/>
                  <a:gd name="connsiteX88" fmla="*/ 3704999 w 3991332"/>
                  <a:gd name="connsiteY88" fmla="*/ 1876425 h 1990725"/>
                  <a:gd name="connsiteX89" fmla="*/ 3724049 w 3991332"/>
                  <a:gd name="connsiteY89" fmla="*/ 1933575 h 1990725"/>
                  <a:gd name="connsiteX90" fmla="*/ 3695474 w 3991332"/>
                  <a:gd name="connsiteY90" fmla="*/ 1962150 h 1990725"/>
                  <a:gd name="connsiteX91" fmla="*/ 3724049 w 3991332"/>
                  <a:gd name="connsiteY91" fmla="*/ 1990725 h 1990725"/>
                  <a:gd name="connsiteX92" fmla="*/ 3771674 w 3991332"/>
                  <a:gd name="connsiteY92" fmla="*/ 1924050 h 1990725"/>
                  <a:gd name="connsiteX93" fmla="*/ 3771674 w 3991332"/>
                  <a:gd name="connsiteY93" fmla="*/ 1857375 h 1990725"/>
                  <a:gd name="connsiteX94" fmla="*/ 3781199 w 3991332"/>
                  <a:gd name="connsiteY94" fmla="*/ 1800225 h 1990725"/>
                  <a:gd name="connsiteX95" fmla="*/ 3781199 w 3991332"/>
                  <a:gd name="connsiteY95" fmla="*/ 1752600 h 1990725"/>
                  <a:gd name="connsiteX96" fmla="*/ 3781199 w 3991332"/>
                  <a:gd name="connsiteY96" fmla="*/ 1685925 h 1990725"/>
                  <a:gd name="connsiteX97" fmla="*/ 3790724 w 3991332"/>
                  <a:gd name="connsiteY97" fmla="*/ 1628775 h 1990725"/>
                  <a:gd name="connsiteX98" fmla="*/ 3800249 w 3991332"/>
                  <a:gd name="connsiteY98" fmla="*/ 1562100 h 1990725"/>
                  <a:gd name="connsiteX99" fmla="*/ 3790724 w 3991332"/>
                  <a:gd name="connsiteY99" fmla="*/ 1504950 h 1990725"/>
                  <a:gd name="connsiteX100" fmla="*/ 3819299 w 3991332"/>
                  <a:gd name="connsiteY100" fmla="*/ 1457325 h 1990725"/>
                  <a:gd name="connsiteX101" fmla="*/ 3790724 w 3991332"/>
                  <a:gd name="connsiteY101" fmla="*/ 1419225 h 1990725"/>
                  <a:gd name="connsiteX102" fmla="*/ 3819299 w 3991332"/>
                  <a:gd name="connsiteY102" fmla="*/ 1352550 h 1990725"/>
                  <a:gd name="connsiteX103" fmla="*/ 3819299 w 3991332"/>
                  <a:gd name="connsiteY103" fmla="*/ 1285875 h 1990725"/>
                  <a:gd name="connsiteX104" fmla="*/ 3800249 w 3991332"/>
                  <a:gd name="connsiteY104" fmla="*/ 1238250 h 1990725"/>
                  <a:gd name="connsiteX105" fmla="*/ 3809774 w 3991332"/>
                  <a:gd name="connsiteY105" fmla="*/ 1181100 h 1990725"/>
                  <a:gd name="connsiteX106" fmla="*/ 3809774 w 3991332"/>
                  <a:gd name="connsiteY106" fmla="*/ 1152525 h 1990725"/>
                  <a:gd name="connsiteX107" fmla="*/ 3819299 w 3991332"/>
                  <a:gd name="connsiteY107" fmla="*/ 1085850 h 1990725"/>
                  <a:gd name="connsiteX108" fmla="*/ 3819299 w 3991332"/>
                  <a:gd name="connsiteY108" fmla="*/ 1047750 h 1990725"/>
                  <a:gd name="connsiteX109" fmla="*/ 3809774 w 3991332"/>
                  <a:gd name="connsiteY109" fmla="*/ 981075 h 1990725"/>
                  <a:gd name="connsiteX110" fmla="*/ 3819299 w 3991332"/>
                  <a:gd name="connsiteY110" fmla="*/ 933450 h 1990725"/>
                  <a:gd name="connsiteX111" fmla="*/ 3838349 w 3991332"/>
                  <a:gd name="connsiteY111" fmla="*/ 866775 h 1990725"/>
                  <a:gd name="connsiteX112" fmla="*/ 3857399 w 3991332"/>
                  <a:gd name="connsiteY112" fmla="*/ 819150 h 1990725"/>
                  <a:gd name="connsiteX113" fmla="*/ 3838349 w 3991332"/>
                  <a:gd name="connsiteY113" fmla="*/ 781050 h 1990725"/>
                  <a:gd name="connsiteX114" fmla="*/ 3857399 w 3991332"/>
                  <a:gd name="connsiteY114" fmla="*/ 685800 h 1990725"/>
                  <a:gd name="connsiteX115" fmla="*/ 3924078 w 3991332"/>
                  <a:gd name="connsiteY115" fmla="*/ 742950 h 1990725"/>
                  <a:gd name="connsiteX116" fmla="*/ 3924074 w 3991332"/>
                  <a:gd name="connsiteY116" fmla="*/ 533400 h 1990725"/>
                  <a:gd name="connsiteX117" fmla="*/ 3933599 w 3991332"/>
                  <a:gd name="connsiteY117" fmla="*/ 485775 h 1990725"/>
                  <a:gd name="connsiteX118" fmla="*/ 3933599 w 3991332"/>
                  <a:gd name="connsiteY118" fmla="*/ 428625 h 1990725"/>
                  <a:gd name="connsiteX119" fmla="*/ 3952649 w 3991332"/>
                  <a:gd name="connsiteY119" fmla="*/ 361950 h 1990725"/>
                  <a:gd name="connsiteX120" fmla="*/ 3943124 w 3991332"/>
                  <a:gd name="connsiteY120" fmla="*/ 314325 h 1990725"/>
                  <a:gd name="connsiteX121" fmla="*/ 3943124 w 3991332"/>
                  <a:gd name="connsiteY121" fmla="*/ 247650 h 1990725"/>
                  <a:gd name="connsiteX122" fmla="*/ 3952649 w 3991332"/>
                  <a:gd name="connsiteY122" fmla="*/ 190500 h 1990725"/>
                  <a:gd name="connsiteX123" fmla="*/ 3981224 w 3991332"/>
                  <a:gd name="connsiteY123" fmla="*/ 142875 h 1990725"/>
                  <a:gd name="connsiteX124" fmla="*/ 3962174 w 3991332"/>
                  <a:gd name="connsiteY124" fmla="*/ 95250 h 1990725"/>
                  <a:gd name="connsiteX125" fmla="*/ 3990749 w 3991332"/>
                  <a:gd name="connsiteY125" fmla="*/ 57150 h 1990725"/>
                  <a:gd name="connsiteX126" fmla="*/ 3981224 w 3991332"/>
                  <a:gd name="connsiteY126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220886 w 3991332"/>
                  <a:gd name="connsiteY3" fmla="*/ 800100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79762 w 3991332"/>
                  <a:gd name="connsiteY14" fmla="*/ 590550 h 1990725"/>
                  <a:gd name="connsiteX15" fmla="*/ 1414208 w 3991332"/>
                  <a:gd name="connsiteY15" fmla="*/ 476258 h 1990725"/>
                  <a:gd name="connsiteX16" fmla="*/ 1628341 w 3991332"/>
                  <a:gd name="connsiteY16" fmla="*/ 361950 h 1990725"/>
                  <a:gd name="connsiteX17" fmla="*/ 1811751 w 3991332"/>
                  <a:gd name="connsiteY17" fmla="*/ 257175 h 1990725"/>
                  <a:gd name="connsiteX18" fmla="*/ 2011800 w 3991332"/>
                  <a:gd name="connsiteY18" fmla="*/ 161925 h 1990725"/>
                  <a:gd name="connsiteX19" fmla="*/ 2085571 w 3991332"/>
                  <a:gd name="connsiteY19" fmla="*/ 171450 h 1990725"/>
                  <a:gd name="connsiteX20" fmla="*/ 2514374 w 3991332"/>
                  <a:gd name="connsiteY20" fmla="*/ 28575 h 1990725"/>
                  <a:gd name="connsiteX21" fmla="*/ 2581049 w 3991332"/>
                  <a:gd name="connsiteY21" fmla="*/ 9525 h 1990725"/>
                  <a:gd name="connsiteX22" fmla="*/ 2695349 w 3991332"/>
                  <a:gd name="connsiteY22" fmla="*/ 19050 h 1990725"/>
                  <a:gd name="connsiteX23" fmla="*/ 2714399 w 3991332"/>
                  <a:gd name="connsiteY23" fmla="*/ 47625 h 1990725"/>
                  <a:gd name="connsiteX24" fmla="*/ 2723924 w 3991332"/>
                  <a:gd name="connsiteY24" fmla="*/ 95250 h 1990725"/>
                  <a:gd name="connsiteX25" fmla="*/ 2733449 w 3991332"/>
                  <a:gd name="connsiteY25" fmla="*/ 333375 h 1990725"/>
                  <a:gd name="connsiteX26" fmla="*/ 2762024 w 3991332"/>
                  <a:gd name="connsiteY26" fmla="*/ 495300 h 1990725"/>
                  <a:gd name="connsiteX27" fmla="*/ 2771549 w 3991332"/>
                  <a:gd name="connsiteY27" fmla="*/ 523875 h 1990725"/>
                  <a:gd name="connsiteX28" fmla="*/ 2790600 w 3991332"/>
                  <a:gd name="connsiteY28" fmla="*/ 647700 h 1990725"/>
                  <a:gd name="connsiteX29" fmla="*/ 2790597 w 3991332"/>
                  <a:gd name="connsiteY29" fmla="*/ 695325 h 1990725"/>
                  <a:gd name="connsiteX30" fmla="*/ 2790598 w 3991332"/>
                  <a:gd name="connsiteY30" fmla="*/ 742950 h 1990725"/>
                  <a:gd name="connsiteX31" fmla="*/ 2838224 w 3991332"/>
                  <a:gd name="connsiteY31" fmla="*/ 723900 h 1990725"/>
                  <a:gd name="connsiteX32" fmla="*/ 2847749 w 3991332"/>
                  <a:gd name="connsiteY32" fmla="*/ 876300 h 1990725"/>
                  <a:gd name="connsiteX33" fmla="*/ 2857274 w 3991332"/>
                  <a:gd name="connsiteY33" fmla="*/ 904875 h 1990725"/>
                  <a:gd name="connsiteX34" fmla="*/ 2847749 w 3991332"/>
                  <a:gd name="connsiteY34" fmla="*/ 952500 h 1990725"/>
                  <a:gd name="connsiteX35" fmla="*/ 2866799 w 3991332"/>
                  <a:gd name="connsiteY35" fmla="*/ 1000125 h 1990725"/>
                  <a:gd name="connsiteX36" fmla="*/ 2866799 w 3991332"/>
                  <a:gd name="connsiteY36" fmla="*/ 1028700 h 1990725"/>
                  <a:gd name="connsiteX37" fmla="*/ 2876324 w 3991332"/>
                  <a:gd name="connsiteY37" fmla="*/ 1076325 h 1990725"/>
                  <a:gd name="connsiteX38" fmla="*/ 2876324 w 3991332"/>
                  <a:gd name="connsiteY38" fmla="*/ 1123950 h 1990725"/>
                  <a:gd name="connsiteX39" fmla="*/ 2885849 w 3991332"/>
                  <a:gd name="connsiteY39" fmla="*/ 1162050 h 1990725"/>
                  <a:gd name="connsiteX40" fmla="*/ 2876324 w 3991332"/>
                  <a:gd name="connsiteY40" fmla="*/ 1181100 h 1990725"/>
                  <a:gd name="connsiteX41" fmla="*/ 2895374 w 3991332"/>
                  <a:gd name="connsiteY41" fmla="*/ 1219200 h 1990725"/>
                  <a:gd name="connsiteX42" fmla="*/ 2895374 w 3991332"/>
                  <a:gd name="connsiteY42" fmla="*/ 1266825 h 1990725"/>
                  <a:gd name="connsiteX43" fmla="*/ 2914424 w 3991332"/>
                  <a:gd name="connsiteY43" fmla="*/ 1314450 h 1990725"/>
                  <a:gd name="connsiteX44" fmla="*/ 2914424 w 3991332"/>
                  <a:gd name="connsiteY44" fmla="*/ 1362075 h 1990725"/>
                  <a:gd name="connsiteX45" fmla="*/ 2952524 w 3991332"/>
                  <a:gd name="connsiteY45" fmla="*/ 1400175 h 1990725"/>
                  <a:gd name="connsiteX46" fmla="*/ 2981099 w 3991332"/>
                  <a:gd name="connsiteY46" fmla="*/ 1362075 h 1990725"/>
                  <a:gd name="connsiteX47" fmla="*/ 2990624 w 3991332"/>
                  <a:gd name="connsiteY47" fmla="*/ 1314450 h 1990725"/>
                  <a:gd name="connsiteX48" fmla="*/ 3009674 w 3991332"/>
                  <a:gd name="connsiteY48" fmla="*/ 1257300 h 1990725"/>
                  <a:gd name="connsiteX49" fmla="*/ 3009674 w 3991332"/>
                  <a:gd name="connsiteY49" fmla="*/ 1219200 h 1990725"/>
                  <a:gd name="connsiteX50" fmla="*/ 3028724 w 3991332"/>
                  <a:gd name="connsiteY50" fmla="*/ 1152525 h 1990725"/>
                  <a:gd name="connsiteX51" fmla="*/ 3019199 w 3991332"/>
                  <a:gd name="connsiteY51" fmla="*/ 1085850 h 1990725"/>
                  <a:gd name="connsiteX52" fmla="*/ 3028724 w 3991332"/>
                  <a:gd name="connsiteY52" fmla="*/ 1057275 h 1990725"/>
                  <a:gd name="connsiteX53" fmla="*/ 3047774 w 3991332"/>
                  <a:gd name="connsiteY53" fmla="*/ 990600 h 1990725"/>
                  <a:gd name="connsiteX54" fmla="*/ 3057299 w 3991332"/>
                  <a:gd name="connsiteY54" fmla="*/ 942975 h 1990725"/>
                  <a:gd name="connsiteX55" fmla="*/ 3066824 w 3991332"/>
                  <a:gd name="connsiteY55" fmla="*/ 895350 h 1990725"/>
                  <a:gd name="connsiteX56" fmla="*/ 3085874 w 3991332"/>
                  <a:gd name="connsiteY56" fmla="*/ 847725 h 1990725"/>
                  <a:gd name="connsiteX57" fmla="*/ 3133499 w 3991332"/>
                  <a:gd name="connsiteY57" fmla="*/ 904875 h 1990725"/>
                  <a:gd name="connsiteX58" fmla="*/ 3133499 w 3991332"/>
                  <a:gd name="connsiteY58" fmla="*/ 952500 h 1990725"/>
                  <a:gd name="connsiteX59" fmla="*/ 3200177 w 3991332"/>
                  <a:gd name="connsiteY59" fmla="*/ 1047750 h 1990725"/>
                  <a:gd name="connsiteX60" fmla="*/ 3266851 w 3991332"/>
                  <a:gd name="connsiteY60" fmla="*/ 962025 h 1990725"/>
                  <a:gd name="connsiteX61" fmla="*/ 3295424 w 3991332"/>
                  <a:gd name="connsiteY61" fmla="*/ 1019175 h 1990725"/>
                  <a:gd name="connsiteX62" fmla="*/ 3304949 w 3991332"/>
                  <a:gd name="connsiteY62" fmla="*/ 819150 h 1990725"/>
                  <a:gd name="connsiteX63" fmla="*/ 3352574 w 3991332"/>
                  <a:gd name="connsiteY63" fmla="*/ 762000 h 1990725"/>
                  <a:gd name="connsiteX64" fmla="*/ 3409724 w 3991332"/>
                  <a:gd name="connsiteY64" fmla="*/ 762000 h 1990725"/>
                  <a:gd name="connsiteX65" fmla="*/ 3466874 w 3991332"/>
                  <a:gd name="connsiteY65" fmla="*/ 771525 h 1990725"/>
                  <a:gd name="connsiteX66" fmla="*/ 3524025 w 3991332"/>
                  <a:gd name="connsiteY66" fmla="*/ 790575 h 1990725"/>
                  <a:gd name="connsiteX67" fmla="*/ 3533549 w 3991332"/>
                  <a:gd name="connsiteY67" fmla="*/ 857250 h 1990725"/>
                  <a:gd name="connsiteX68" fmla="*/ 3552599 w 3991332"/>
                  <a:gd name="connsiteY68" fmla="*/ 914400 h 1990725"/>
                  <a:gd name="connsiteX69" fmla="*/ 3571649 w 3991332"/>
                  <a:gd name="connsiteY69" fmla="*/ 971550 h 1990725"/>
                  <a:gd name="connsiteX70" fmla="*/ 3590699 w 3991332"/>
                  <a:gd name="connsiteY70" fmla="*/ 1028700 h 1990725"/>
                  <a:gd name="connsiteX71" fmla="*/ 3581174 w 3991332"/>
                  <a:gd name="connsiteY71" fmla="*/ 1057275 h 1990725"/>
                  <a:gd name="connsiteX72" fmla="*/ 3609749 w 3991332"/>
                  <a:gd name="connsiteY72" fmla="*/ 1114425 h 1990725"/>
                  <a:gd name="connsiteX73" fmla="*/ 3609749 w 3991332"/>
                  <a:gd name="connsiteY73" fmla="*/ 1162050 h 1990725"/>
                  <a:gd name="connsiteX74" fmla="*/ 3609749 w 3991332"/>
                  <a:gd name="connsiteY74" fmla="*/ 1209675 h 1990725"/>
                  <a:gd name="connsiteX75" fmla="*/ 3590699 w 3991332"/>
                  <a:gd name="connsiteY75" fmla="*/ 1238250 h 1990725"/>
                  <a:gd name="connsiteX76" fmla="*/ 3600224 w 3991332"/>
                  <a:gd name="connsiteY76" fmla="*/ 1276350 h 1990725"/>
                  <a:gd name="connsiteX77" fmla="*/ 3609749 w 3991332"/>
                  <a:gd name="connsiteY77" fmla="*/ 1333500 h 1990725"/>
                  <a:gd name="connsiteX78" fmla="*/ 3628799 w 3991332"/>
                  <a:gd name="connsiteY78" fmla="*/ 1390650 h 1990725"/>
                  <a:gd name="connsiteX79" fmla="*/ 3628799 w 3991332"/>
                  <a:gd name="connsiteY79" fmla="*/ 1447800 h 1990725"/>
                  <a:gd name="connsiteX80" fmla="*/ 3647849 w 3991332"/>
                  <a:gd name="connsiteY80" fmla="*/ 1504950 h 1990725"/>
                  <a:gd name="connsiteX81" fmla="*/ 3666899 w 3991332"/>
                  <a:gd name="connsiteY81" fmla="*/ 1562100 h 1990725"/>
                  <a:gd name="connsiteX82" fmla="*/ 3676424 w 3991332"/>
                  <a:gd name="connsiteY82" fmla="*/ 1590675 h 1990725"/>
                  <a:gd name="connsiteX83" fmla="*/ 3676424 w 3991332"/>
                  <a:gd name="connsiteY83" fmla="*/ 1638300 h 1990725"/>
                  <a:gd name="connsiteX84" fmla="*/ 3695474 w 3991332"/>
                  <a:gd name="connsiteY84" fmla="*/ 1685925 h 1990725"/>
                  <a:gd name="connsiteX85" fmla="*/ 3695474 w 3991332"/>
                  <a:gd name="connsiteY85" fmla="*/ 1743075 h 1990725"/>
                  <a:gd name="connsiteX86" fmla="*/ 3704999 w 3991332"/>
                  <a:gd name="connsiteY86" fmla="*/ 1800225 h 1990725"/>
                  <a:gd name="connsiteX87" fmla="*/ 3695474 w 3991332"/>
                  <a:gd name="connsiteY87" fmla="*/ 1838325 h 1990725"/>
                  <a:gd name="connsiteX88" fmla="*/ 3704999 w 3991332"/>
                  <a:gd name="connsiteY88" fmla="*/ 1876425 h 1990725"/>
                  <a:gd name="connsiteX89" fmla="*/ 3724049 w 3991332"/>
                  <a:gd name="connsiteY89" fmla="*/ 1933575 h 1990725"/>
                  <a:gd name="connsiteX90" fmla="*/ 3695474 w 3991332"/>
                  <a:gd name="connsiteY90" fmla="*/ 1962150 h 1990725"/>
                  <a:gd name="connsiteX91" fmla="*/ 3724049 w 3991332"/>
                  <a:gd name="connsiteY91" fmla="*/ 1990725 h 1990725"/>
                  <a:gd name="connsiteX92" fmla="*/ 3771674 w 3991332"/>
                  <a:gd name="connsiteY92" fmla="*/ 1924050 h 1990725"/>
                  <a:gd name="connsiteX93" fmla="*/ 3771674 w 3991332"/>
                  <a:gd name="connsiteY93" fmla="*/ 1857375 h 1990725"/>
                  <a:gd name="connsiteX94" fmla="*/ 3781199 w 3991332"/>
                  <a:gd name="connsiteY94" fmla="*/ 1800225 h 1990725"/>
                  <a:gd name="connsiteX95" fmla="*/ 3781199 w 3991332"/>
                  <a:gd name="connsiteY95" fmla="*/ 1752600 h 1990725"/>
                  <a:gd name="connsiteX96" fmla="*/ 3781199 w 3991332"/>
                  <a:gd name="connsiteY96" fmla="*/ 1685925 h 1990725"/>
                  <a:gd name="connsiteX97" fmla="*/ 3790724 w 3991332"/>
                  <a:gd name="connsiteY97" fmla="*/ 1628775 h 1990725"/>
                  <a:gd name="connsiteX98" fmla="*/ 3800249 w 3991332"/>
                  <a:gd name="connsiteY98" fmla="*/ 1562100 h 1990725"/>
                  <a:gd name="connsiteX99" fmla="*/ 3790724 w 3991332"/>
                  <a:gd name="connsiteY99" fmla="*/ 1504950 h 1990725"/>
                  <a:gd name="connsiteX100" fmla="*/ 3819299 w 3991332"/>
                  <a:gd name="connsiteY100" fmla="*/ 1457325 h 1990725"/>
                  <a:gd name="connsiteX101" fmla="*/ 3790724 w 3991332"/>
                  <a:gd name="connsiteY101" fmla="*/ 1419225 h 1990725"/>
                  <a:gd name="connsiteX102" fmla="*/ 3819299 w 3991332"/>
                  <a:gd name="connsiteY102" fmla="*/ 1352550 h 1990725"/>
                  <a:gd name="connsiteX103" fmla="*/ 3819299 w 3991332"/>
                  <a:gd name="connsiteY103" fmla="*/ 1285875 h 1990725"/>
                  <a:gd name="connsiteX104" fmla="*/ 3800249 w 3991332"/>
                  <a:gd name="connsiteY104" fmla="*/ 1238250 h 1990725"/>
                  <a:gd name="connsiteX105" fmla="*/ 3809774 w 3991332"/>
                  <a:gd name="connsiteY105" fmla="*/ 1181100 h 1990725"/>
                  <a:gd name="connsiteX106" fmla="*/ 3809774 w 3991332"/>
                  <a:gd name="connsiteY106" fmla="*/ 1152525 h 1990725"/>
                  <a:gd name="connsiteX107" fmla="*/ 3819299 w 3991332"/>
                  <a:gd name="connsiteY107" fmla="*/ 1085850 h 1990725"/>
                  <a:gd name="connsiteX108" fmla="*/ 3819299 w 3991332"/>
                  <a:gd name="connsiteY108" fmla="*/ 1047750 h 1990725"/>
                  <a:gd name="connsiteX109" fmla="*/ 3809774 w 3991332"/>
                  <a:gd name="connsiteY109" fmla="*/ 981075 h 1990725"/>
                  <a:gd name="connsiteX110" fmla="*/ 3819299 w 3991332"/>
                  <a:gd name="connsiteY110" fmla="*/ 933450 h 1990725"/>
                  <a:gd name="connsiteX111" fmla="*/ 3838349 w 3991332"/>
                  <a:gd name="connsiteY111" fmla="*/ 866775 h 1990725"/>
                  <a:gd name="connsiteX112" fmla="*/ 3857399 w 3991332"/>
                  <a:gd name="connsiteY112" fmla="*/ 819150 h 1990725"/>
                  <a:gd name="connsiteX113" fmla="*/ 3838349 w 3991332"/>
                  <a:gd name="connsiteY113" fmla="*/ 781050 h 1990725"/>
                  <a:gd name="connsiteX114" fmla="*/ 3857399 w 3991332"/>
                  <a:gd name="connsiteY114" fmla="*/ 685800 h 1990725"/>
                  <a:gd name="connsiteX115" fmla="*/ 3924078 w 3991332"/>
                  <a:gd name="connsiteY115" fmla="*/ 742950 h 1990725"/>
                  <a:gd name="connsiteX116" fmla="*/ 3924074 w 3991332"/>
                  <a:gd name="connsiteY116" fmla="*/ 533400 h 1990725"/>
                  <a:gd name="connsiteX117" fmla="*/ 3933599 w 3991332"/>
                  <a:gd name="connsiteY117" fmla="*/ 485775 h 1990725"/>
                  <a:gd name="connsiteX118" fmla="*/ 3933599 w 3991332"/>
                  <a:gd name="connsiteY118" fmla="*/ 428625 h 1990725"/>
                  <a:gd name="connsiteX119" fmla="*/ 3952649 w 3991332"/>
                  <a:gd name="connsiteY119" fmla="*/ 361950 h 1990725"/>
                  <a:gd name="connsiteX120" fmla="*/ 3943124 w 3991332"/>
                  <a:gd name="connsiteY120" fmla="*/ 314325 h 1990725"/>
                  <a:gd name="connsiteX121" fmla="*/ 3943124 w 3991332"/>
                  <a:gd name="connsiteY121" fmla="*/ 247650 h 1990725"/>
                  <a:gd name="connsiteX122" fmla="*/ 3952649 w 3991332"/>
                  <a:gd name="connsiteY122" fmla="*/ 190500 h 1990725"/>
                  <a:gd name="connsiteX123" fmla="*/ 3981224 w 3991332"/>
                  <a:gd name="connsiteY123" fmla="*/ 142875 h 1990725"/>
                  <a:gd name="connsiteX124" fmla="*/ 3962174 w 3991332"/>
                  <a:gd name="connsiteY124" fmla="*/ 95250 h 1990725"/>
                  <a:gd name="connsiteX125" fmla="*/ 3990749 w 3991332"/>
                  <a:gd name="connsiteY125" fmla="*/ 57150 h 1990725"/>
                  <a:gd name="connsiteX126" fmla="*/ 3981224 w 3991332"/>
                  <a:gd name="connsiteY126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173256 w 3991332"/>
                  <a:gd name="connsiteY3" fmla="*/ 790575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79762 w 3991332"/>
                  <a:gd name="connsiteY14" fmla="*/ 590550 h 1990725"/>
                  <a:gd name="connsiteX15" fmla="*/ 1414208 w 3991332"/>
                  <a:gd name="connsiteY15" fmla="*/ 476258 h 1990725"/>
                  <a:gd name="connsiteX16" fmla="*/ 1628341 w 3991332"/>
                  <a:gd name="connsiteY16" fmla="*/ 361950 h 1990725"/>
                  <a:gd name="connsiteX17" fmla="*/ 1811751 w 3991332"/>
                  <a:gd name="connsiteY17" fmla="*/ 257175 h 1990725"/>
                  <a:gd name="connsiteX18" fmla="*/ 2011800 w 3991332"/>
                  <a:gd name="connsiteY18" fmla="*/ 161925 h 1990725"/>
                  <a:gd name="connsiteX19" fmla="*/ 2085571 w 3991332"/>
                  <a:gd name="connsiteY19" fmla="*/ 171450 h 1990725"/>
                  <a:gd name="connsiteX20" fmla="*/ 2514374 w 3991332"/>
                  <a:gd name="connsiteY20" fmla="*/ 28575 h 1990725"/>
                  <a:gd name="connsiteX21" fmla="*/ 2581049 w 3991332"/>
                  <a:gd name="connsiteY21" fmla="*/ 9525 h 1990725"/>
                  <a:gd name="connsiteX22" fmla="*/ 2695349 w 3991332"/>
                  <a:gd name="connsiteY22" fmla="*/ 19050 h 1990725"/>
                  <a:gd name="connsiteX23" fmla="*/ 2714399 w 3991332"/>
                  <a:gd name="connsiteY23" fmla="*/ 47625 h 1990725"/>
                  <a:gd name="connsiteX24" fmla="*/ 2723924 w 3991332"/>
                  <a:gd name="connsiteY24" fmla="*/ 95250 h 1990725"/>
                  <a:gd name="connsiteX25" fmla="*/ 2733449 w 3991332"/>
                  <a:gd name="connsiteY25" fmla="*/ 333375 h 1990725"/>
                  <a:gd name="connsiteX26" fmla="*/ 2762024 w 3991332"/>
                  <a:gd name="connsiteY26" fmla="*/ 495300 h 1990725"/>
                  <a:gd name="connsiteX27" fmla="*/ 2771549 w 3991332"/>
                  <a:gd name="connsiteY27" fmla="*/ 523875 h 1990725"/>
                  <a:gd name="connsiteX28" fmla="*/ 2790600 w 3991332"/>
                  <a:gd name="connsiteY28" fmla="*/ 647700 h 1990725"/>
                  <a:gd name="connsiteX29" fmla="*/ 2790597 w 3991332"/>
                  <a:gd name="connsiteY29" fmla="*/ 695325 h 1990725"/>
                  <a:gd name="connsiteX30" fmla="*/ 2790598 w 3991332"/>
                  <a:gd name="connsiteY30" fmla="*/ 742950 h 1990725"/>
                  <a:gd name="connsiteX31" fmla="*/ 2838224 w 3991332"/>
                  <a:gd name="connsiteY31" fmla="*/ 723900 h 1990725"/>
                  <a:gd name="connsiteX32" fmla="*/ 2847749 w 3991332"/>
                  <a:gd name="connsiteY32" fmla="*/ 876300 h 1990725"/>
                  <a:gd name="connsiteX33" fmla="*/ 2857274 w 3991332"/>
                  <a:gd name="connsiteY33" fmla="*/ 904875 h 1990725"/>
                  <a:gd name="connsiteX34" fmla="*/ 2847749 w 3991332"/>
                  <a:gd name="connsiteY34" fmla="*/ 952500 h 1990725"/>
                  <a:gd name="connsiteX35" fmla="*/ 2866799 w 3991332"/>
                  <a:gd name="connsiteY35" fmla="*/ 1000125 h 1990725"/>
                  <a:gd name="connsiteX36" fmla="*/ 2866799 w 3991332"/>
                  <a:gd name="connsiteY36" fmla="*/ 1028700 h 1990725"/>
                  <a:gd name="connsiteX37" fmla="*/ 2876324 w 3991332"/>
                  <a:gd name="connsiteY37" fmla="*/ 1076325 h 1990725"/>
                  <a:gd name="connsiteX38" fmla="*/ 2876324 w 3991332"/>
                  <a:gd name="connsiteY38" fmla="*/ 1123950 h 1990725"/>
                  <a:gd name="connsiteX39" fmla="*/ 2885849 w 3991332"/>
                  <a:gd name="connsiteY39" fmla="*/ 1162050 h 1990725"/>
                  <a:gd name="connsiteX40" fmla="*/ 2876324 w 3991332"/>
                  <a:gd name="connsiteY40" fmla="*/ 1181100 h 1990725"/>
                  <a:gd name="connsiteX41" fmla="*/ 2895374 w 3991332"/>
                  <a:gd name="connsiteY41" fmla="*/ 1219200 h 1990725"/>
                  <a:gd name="connsiteX42" fmla="*/ 2895374 w 3991332"/>
                  <a:gd name="connsiteY42" fmla="*/ 1266825 h 1990725"/>
                  <a:gd name="connsiteX43" fmla="*/ 2914424 w 3991332"/>
                  <a:gd name="connsiteY43" fmla="*/ 1314450 h 1990725"/>
                  <a:gd name="connsiteX44" fmla="*/ 2914424 w 3991332"/>
                  <a:gd name="connsiteY44" fmla="*/ 1362075 h 1990725"/>
                  <a:gd name="connsiteX45" fmla="*/ 2952524 w 3991332"/>
                  <a:gd name="connsiteY45" fmla="*/ 1400175 h 1990725"/>
                  <a:gd name="connsiteX46" fmla="*/ 2981099 w 3991332"/>
                  <a:gd name="connsiteY46" fmla="*/ 1362075 h 1990725"/>
                  <a:gd name="connsiteX47" fmla="*/ 2990624 w 3991332"/>
                  <a:gd name="connsiteY47" fmla="*/ 1314450 h 1990725"/>
                  <a:gd name="connsiteX48" fmla="*/ 3009674 w 3991332"/>
                  <a:gd name="connsiteY48" fmla="*/ 1257300 h 1990725"/>
                  <a:gd name="connsiteX49" fmla="*/ 3009674 w 3991332"/>
                  <a:gd name="connsiteY49" fmla="*/ 1219200 h 1990725"/>
                  <a:gd name="connsiteX50" fmla="*/ 3028724 w 3991332"/>
                  <a:gd name="connsiteY50" fmla="*/ 1152525 h 1990725"/>
                  <a:gd name="connsiteX51" fmla="*/ 3019199 w 3991332"/>
                  <a:gd name="connsiteY51" fmla="*/ 1085850 h 1990725"/>
                  <a:gd name="connsiteX52" fmla="*/ 3028724 w 3991332"/>
                  <a:gd name="connsiteY52" fmla="*/ 1057275 h 1990725"/>
                  <a:gd name="connsiteX53" fmla="*/ 3047774 w 3991332"/>
                  <a:gd name="connsiteY53" fmla="*/ 990600 h 1990725"/>
                  <a:gd name="connsiteX54" fmla="*/ 3057299 w 3991332"/>
                  <a:gd name="connsiteY54" fmla="*/ 942975 h 1990725"/>
                  <a:gd name="connsiteX55" fmla="*/ 3066824 w 3991332"/>
                  <a:gd name="connsiteY55" fmla="*/ 895350 h 1990725"/>
                  <a:gd name="connsiteX56" fmla="*/ 3085874 w 3991332"/>
                  <a:gd name="connsiteY56" fmla="*/ 847725 h 1990725"/>
                  <a:gd name="connsiteX57" fmla="*/ 3133499 w 3991332"/>
                  <a:gd name="connsiteY57" fmla="*/ 904875 h 1990725"/>
                  <a:gd name="connsiteX58" fmla="*/ 3133499 w 3991332"/>
                  <a:gd name="connsiteY58" fmla="*/ 952500 h 1990725"/>
                  <a:gd name="connsiteX59" fmla="*/ 3200177 w 3991332"/>
                  <a:gd name="connsiteY59" fmla="*/ 1047750 h 1990725"/>
                  <a:gd name="connsiteX60" fmla="*/ 3266851 w 3991332"/>
                  <a:gd name="connsiteY60" fmla="*/ 962025 h 1990725"/>
                  <a:gd name="connsiteX61" fmla="*/ 3295424 w 3991332"/>
                  <a:gd name="connsiteY61" fmla="*/ 1019175 h 1990725"/>
                  <a:gd name="connsiteX62" fmla="*/ 3304949 w 3991332"/>
                  <a:gd name="connsiteY62" fmla="*/ 819150 h 1990725"/>
                  <a:gd name="connsiteX63" fmla="*/ 3352574 w 3991332"/>
                  <a:gd name="connsiteY63" fmla="*/ 762000 h 1990725"/>
                  <a:gd name="connsiteX64" fmla="*/ 3409724 w 3991332"/>
                  <a:gd name="connsiteY64" fmla="*/ 762000 h 1990725"/>
                  <a:gd name="connsiteX65" fmla="*/ 3466874 w 3991332"/>
                  <a:gd name="connsiteY65" fmla="*/ 771525 h 1990725"/>
                  <a:gd name="connsiteX66" fmla="*/ 3524025 w 3991332"/>
                  <a:gd name="connsiteY66" fmla="*/ 790575 h 1990725"/>
                  <a:gd name="connsiteX67" fmla="*/ 3533549 w 3991332"/>
                  <a:gd name="connsiteY67" fmla="*/ 857250 h 1990725"/>
                  <a:gd name="connsiteX68" fmla="*/ 3552599 w 3991332"/>
                  <a:gd name="connsiteY68" fmla="*/ 914400 h 1990725"/>
                  <a:gd name="connsiteX69" fmla="*/ 3571649 w 3991332"/>
                  <a:gd name="connsiteY69" fmla="*/ 971550 h 1990725"/>
                  <a:gd name="connsiteX70" fmla="*/ 3590699 w 3991332"/>
                  <a:gd name="connsiteY70" fmla="*/ 1028700 h 1990725"/>
                  <a:gd name="connsiteX71" fmla="*/ 3581174 w 3991332"/>
                  <a:gd name="connsiteY71" fmla="*/ 1057275 h 1990725"/>
                  <a:gd name="connsiteX72" fmla="*/ 3609749 w 3991332"/>
                  <a:gd name="connsiteY72" fmla="*/ 1114425 h 1990725"/>
                  <a:gd name="connsiteX73" fmla="*/ 3609749 w 3991332"/>
                  <a:gd name="connsiteY73" fmla="*/ 1162050 h 1990725"/>
                  <a:gd name="connsiteX74" fmla="*/ 3609749 w 3991332"/>
                  <a:gd name="connsiteY74" fmla="*/ 1209675 h 1990725"/>
                  <a:gd name="connsiteX75" fmla="*/ 3590699 w 3991332"/>
                  <a:gd name="connsiteY75" fmla="*/ 1238250 h 1990725"/>
                  <a:gd name="connsiteX76" fmla="*/ 3600224 w 3991332"/>
                  <a:gd name="connsiteY76" fmla="*/ 1276350 h 1990725"/>
                  <a:gd name="connsiteX77" fmla="*/ 3609749 w 3991332"/>
                  <a:gd name="connsiteY77" fmla="*/ 1333500 h 1990725"/>
                  <a:gd name="connsiteX78" fmla="*/ 3628799 w 3991332"/>
                  <a:gd name="connsiteY78" fmla="*/ 1390650 h 1990725"/>
                  <a:gd name="connsiteX79" fmla="*/ 3628799 w 3991332"/>
                  <a:gd name="connsiteY79" fmla="*/ 1447800 h 1990725"/>
                  <a:gd name="connsiteX80" fmla="*/ 3647849 w 3991332"/>
                  <a:gd name="connsiteY80" fmla="*/ 1504950 h 1990725"/>
                  <a:gd name="connsiteX81" fmla="*/ 3666899 w 3991332"/>
                  <a:gd name="connsiteY81" fmla="*/ 1562100 h 1990725"/>
                  <a:gd name="connsiteX82" fmla="*/ 3676424 w 3991332"/>
                  <a:gd name="connsiteY82" fmla="*/ 1590675 h 1990725"/>
                  <a:gd name="connsiteX83" fmla="*/ 3676424 w 3991332"/>
                  <a:gd name="connsiteY83" fmla="*/ 1638300 h 1990725"/>
                  <a:gd name="connsiteX84" fmla="*/ 3695474 w 3991332"/>
                  <a:gd name="connsiteY84" fmla="*/ 1685925 h 1990725"/>
                  <a:gd name="connsiteX85" fmla="*/ 3695474 w 3991332"/>
                  <a:gd name="connsiteY85" fmla="*/ 1743075 h 1990725"/>
                  <a:gd name="connsiteX86" fmla="*/ 3704999 w 3991332"/>
                  <a:gd name="connsiteY86" fmla="*/ 1800225 h 1990725"/>
                  <a:gd name="connsiteX87" fmla="*/ 3695474 w 3991332"/>
                  <a:gd name="connsiteY87" fmla="*/ 1838325 h 1990725"/>
                  <a:gd name="connsiteX88" fmla="*/ 3704999 w 3991332"/>
                  <a:gd name="connsiteY88" fmla="*/ 1876425 h 1990725"/>
                  <a:gd name="connsiteX89" fmla="*/ 3724049 w 3991332"/>
                  <a:gd name="connsiteY89" fmla="*/ 1933575 h 1990725"/>
                  <a:gd name="connsiteX90" fmla="*/ 3695474 w 3991332"/>
                  <a:gd name="connsiteY90" fmla="*/ 1962150 h 1990725"/>
                  <a:gd name="connsiteX91" fmla="*/ 3724049 w 3991332"/>
                  <a:gd name="connsiteY91" fmla="*/ 1990725 h 1990725"/>
                  <a:gd name="connsiteX92" fmla="*/ 3771674 w 3991332"/>
                  <a:gd name="connsiteY92" fmla="*/ 1924050 h 1990725"/>
                  <a:gd name="connsiteX93" fmla="*/ 3771674 w 3991332"/>
                  <a:gd name="connsiteY93" fmla="*/ 1857375 h 1990725"/>
                  <a:gd name="connsiteX94" fmla="*/ 3781199 w 3991332"/>
                  <a:gd name="connsiteY94" fmla="*/ 1800225 h 1990725"/>
                  <a:gd name="connsiteX95" fmla="*/ 3781199 w 3991332"/>
                  <a:gd name="connsiteY95" fmla="*/ 1752600 h 1990725"/>
                  <a:gd name="connsiteX96" fmla="*/ 3781199 w 3991332"/>
                  <a:gd name="connsiteY96" fmla="*/ 1685925 h 1990725"/>
                  <a:gd name="connsiteX97" fmla="*/ 3790724 w 3991332"/>
                  <a:gd name="connsiteY97" fmla="*/ 1628775 h 1990725"/>
                  <a:gd name="connsiteX98" fmla="*/ 3800249 w 3991332"/>
                  <a:gd name="connsiteY98" fmla="*/ 1562100 h 1990725"/>
                  <a:gd name="connsiteX99" fmla="*/ 3790724 w 3991332"/>
                  <a:gd name="connsiteY99" fmla="*/ 1504950 h 1990725"/>
                  <a:gd name="connsiteX100" fmla="*/ 3819299 w 3991332"/>
                  <a:gd name="connsiteY100" fmla="*/ 1457325 h 1990725"/>
                  <a:gd name="connsiteX101" fmla="*/ 3790724 w 3991332"/>
                  <a:gd name="connsiteY101" fmla="*/ 1419225 h 1990725"/>
                  <a:gd name="connsiteX102" fmla="*/ 3819299 w 3991332"/>
                  <a:gd name="connsiteY102" fmla="*/ 1352550 h 1990725"/>
                  <a:gd name="connsiteX103" fmla="*/ 3819299 w 3991332"/>
                  <a:gd name="connsiteY103" fmla="*/ 1285875 h 1990725"/>
                  <a:gd name="connsiteX104" fmla="*/ 3800249 w 3991332"/>
                  <a:gd name="connsiteY104" fmla="*/ 1238250 h 1990725"/>
                  <a:gd name="connsiteX105" fmla="*/ 3809774 w 3991332"/>
                  <a:gd name="connsiteY105" fmla="*/ 1181100 h 1990725"/>
                  <a:gd name="connsiteX106" fmla="*/ 3809774 w 3991332"/>
                  <a:gd name="connsiteY106" fmla="*/ 1152525 h 1990725"/>
                  <a:gd name="connsiteX107" fmla="*/ 3819299 w 3991332"/>
                  <a:gd name="connsiteY107" fmla="*/ 1085850 h 1990725"/>
                  <a:gd name="connsiteX108" fmla="*/ 3819299 w 3991332"/>
                  <a:gd name="connsiteY108" fmla="*/ 1047750 h 1990725"/>
                  <a:gd name="connsiteX109" fmla="*/ 3809774 w 3991332"/>
                  <a:gd name="connsiteY109" fmla="*/ 981075 h 1990725"/>
                  <a:gd name="connsiteX110" fmla="*/ 3819299 w 3991332"/>
                  <a:gd name="connsiteY110" fmla="*/ 933450 h 1990725"/>
                  <a:gd name="connsiteX111" fmla="*/ 3838349 w 3991332"/>
                  <a:gd name="connsiteY111" fmla="*/ 866775 h 1990725"/>
                  <a:gd name="connsiteX112" fmla="*/ 3857399 w 3991332"/>
                  <a:gd name="connsiteY112" fmla="*/ 819150 h 1990725"/>
                  <a:gd name="connsiteX113" fmla="*/ 3838349 w 3991332"/>
                  <a:gd name="connsiteY113" fmla="*/ 781050 h 1990725"/>
                  <a:gd name="connsiteX114" fmla="*/ 3857399 w 3991332"/>
                  <a:gd name="connsiteY114" fmla="*/ 685800 h 1990725"/>
                  <a:gd name="connsiteX115" fmla="*/ 3924078 w 3991332"/>
                  <a:gd name="connsiteY115" fmla="*/ 742950 h 1990725"/>
                  <a:gd name="connsiteX116" fmla="*/ 3924074 w 3991332"/>
                  <a:gd name="connsiteY116" fmla="*/ 533400 h 1990725"/>
                  <a:gd name="connsiteX117" fmla="*/ 3933599 w 3991332"/>
                  <a:gd name="connsiteY117" fmla="*/ 485775 h 1990725"/>
                  <a:gd name="connsiteX118" fmla="*/ 3933599 w 3991332"/>
                  <a:gd name="connsiteY118" fmla="*/ 428625 h 1990725"/>
                  <a:gd name="connsiteX119" fmla="*/ 3952649 w 3991332"/>
                  <a:gd name="connsiteY119" fmla="*/ 361950 h 1990725"/>
                  <a:gd name="connsiteX120" fmla="*/ 3943124 w 3991332"/>
                  <a:gd name="connsiteY120" fmla="*/ 314325 h 1990725"/>
                  <a:gd name="connsiteX121" fmla="*/ 3943124 w 3991332"/>
                  <a:gd name="connsiteY121" fmla="*/ 247650 h 1990725"/>
                  <a:gd name="connsiteX122" fmla="*/ 3952649 w 3991332"/>
                  <a:gd name="connsiteY122" fmla="*/ 190500 h 1990725"/>
                  <a:gd name="connsiteX123" fmla="*/ 3981224 w 3991332"/>
                  <a:gd name="connsiteY123" fmla="*/ 142875 h 1990725"/>
                  <a:gd name="connsiteX124" fmla="*/ 3962174 w 3991332"/>
                  <a:gd name="connsiteY124" fmla="*/ 95250 h 1990725"/>
                  <a:gd name="connsiteX125" fmla="*/ 3990749 w 3991332"/>
                  <a:gd name="connsiteY125" fmla="*/ 57150 h 1990725"/>
                  <a:gd name="connsiteX126" fmla="*/ 3981224 w 3991332"/>
                  <a:gd name="connsiteY126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173256 w 3991332"/>
                  <a:gd name="connsiteY3" fmla="*/ 790575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00257 w 3991332"/>
                  <a:gd name="connsiteY14" fmla="*/ 647700 h 1990725"/>
                  <a:gd name="connsiteX15" fmla="*/ 1279762 w 3991332"/>
                  <a:gd name="connsiteY15" fmla="*/ 590550 h 1990725"/>
                  <a:gd name="connsiteX16" fmla="*/ 1414208 w 3991332"/>
                  <a:gd name="connsiteY16" fmla="*/ 476258 h 1990725"/>
                  <a:gd name="connsiteX17" fmla="*/ 1628341 w 3991332"/>
                  <a:gd name="connsiteY17" fmla="*/ 361950 h 1990725"/>
                  <a:gd name="connsiteX18" fmla="*/ 1811751 w 3991332"/>
                  <a:gd name="connsiteY18" fmla="*/ 257175 h 1990725"/>
                  <a:gd name="connsiteX19" fmla="*/ 2011800 w 3991332"/>
                  <a:gd name="connsiteY19" fmla="*/ 161925 h 1990725"/>
                  <a:gd name="connsiteX20" fmla="*/ 2085571 w 3991332"/>
                  <a:gd name="connsiteY20" fmla="*/ 171450 h 1990725"/>
                  <a:gd name="connsiteX21" fmla="*/ 2514374 w 3991332"/>
                  <a:gd name="connsiteY21" fmla="*/ 28575 h 1990725"/>
                  <a:gd name="connsiteX22" fmla="*/ 2581049 w 3991332"/>
                  <a:gd name="connsiteY22" fmla="*/ 9525 h 1990725"/>
                  <a:gd name="connsiteX23" fmla="*/ 2695349 w 3991332"/>
                  <a:gd name="connsiteY23" fmla="*/ 19050 h 1990725"/>
                  <a:gd name="connsiteX24" fmla="*/ 2714399 w 3991332"/>
                  <a:gd name="connsiteY24" fmla="*/ 47625 h 1990725"/>
                  <a:gd name="connsiteX25" fmla="*/ 2723924 w 3991332"/>
                  <a:gd name="connsiteY25" fmla="*/ 95250 h 1990725"/>
                  <a:gd name="connsiteX26" fmla="*/ 2733449 w 3991332"/>
                  <a:gd name="connsiteY26" fmla="*/ 333375 h 1990725"/>
                  <a:gd name="connsiteX27" fmla="*/ 2762024 w 3991332"/>
                  <a:gd name="connsiteY27" fmla="*/ 495300 h 1990725"/>
                  <a:gd name="connsiteX28" fmla="*/ 2771549 w 3991332"/>
                  <a:gd name="connsiteY28" fmla="*/ 523875 h 1990725"/>
                  <a:gd name="connsiteX29" fmla="*/ 2790600 w 3991332"/>
                  <a:gd name="connsiteY29" fmla="*/ 647700 h 1990725"/>
                  <a:gd name="connsiteX30" fmla="*/ 2790597 w 3991332"/>
                  <a:gd name="connsiteY30" fmla="*/ 695325 h 1990725"/>
                  <a:gd name="connsiteX31" fmla="*/ 2790598 w 3991332"/>
                  <a:gd name="connsiteY31" fmla="*/ 742950 h 1990725"/>
                  <a:gd name="connsiteX32" fmla="*/ 2838224 w 3991332"/>
                  <a:gd name="connsiteY32" fmla="*/ 723900 h 1990725"/>
                  <a:gd name="connsiteX33" fmla="*/ 2847749 w 3991332"/>
                  <a:gd name="connsiteY33" fmla="*/ 876300 h 1990725"/>
                  <a:gd name="connsiteX34" fmla="*/ 2857274 w 3991332"/>
                  <a:gd name="connsiteY34" fmla="*/ 904875 h 1990725"/>
                  <a:gd name="connsiteX35" fmla="*/ 2847749 w 3991332"/>
                  <a:gd name="connsiteY35" fmla="*/ 952500 h 1990725"/>
                  <a:gd name="connsiteX36" fmla="*/ 2866799 w 3991332"/>
                  <a:gd name="connsiteY36" fmla="*/ 1000125 h 1990725"/>
                  <a:gd name="connsiteX37" fmla="*/ 2866799 w 3991332"/>
                  <a:gd name="connsiteY37" fmla="*/ 1028700 h 1990725"/>
                  <a:gd name="connsiteX38" fmla="*/ 2876324 w 3991332"/>
                  <a:gd name="connsiteY38" fmla="*/ 1076325 h 1990725"/>
                  <a:gd name="connsiteX39" fmla="*/ 2876324 w 3991332"/>
                  <a:gd name="connsiteY39" fmla="*/ 1123950 h 1990725"/>
                  <a:gd name="connsiteX40" fmla="*/ 2885849 w 3991332"/>
                  <a:gd name="connsiteY40" fmla="*/ 1162050 h 1990725"/>
                  <a:gd name="connsiteX41" fmla="*/ 2876324 w 3991332"/>
                  <a:gd name="connsiteY41" fmla="*/ 1181100 h 1990725"/>
                  <a:gd name="connsiteX42" fmla="*/ 2895374 w 3991332"/>
                  <a:gd name="connsiteY42" fmla="*/ 1219200 h 1990725"/>
                  <a:gd name="connsiteX43" fmla="*/ 2895374 w 3991332"/>
                  <a:gd name="connsiteY43" fmla="*/ 1266825 h 1990725"/>
                  <a:gd name="connsiteX44" fmla="*/ 2914424 w 3991332"/>
                  <a:gd name="connsiteY44" fmla="*/ 1314450 h 1990725"/>
                  <a:gd name="connsiteX45" fmla="*/ 2914424 w 3991332"/>
                  <a:gd name="connsiteY45" fmla="*/ 1362075 h 1990725"/>
                  <a:gd name="connsiteX46" fmla="*/ 2952524 w 3991332"/>
                  <a:gd name="connsiteY46" fmla="*/ 1400175 h 1990725"/>
                  <a:gd name="connsiteX47" fmla="*/ 2981099 w 3991332"/>
                  <a:gd name="connsiteY47" fmla="*/ 1362075 h 1990725"/>
                  <a:gd name="connsiteX48" fmla="*/ 2990624 w 3991332"/>
                  <a:gd name="connsiteY48" fmla="*/ 1314450 h 1990725"/>
                  <a:gd name="connsiteX49" fmla="*/ 3009674 w 3991332"/>
                  <a:gd name="connsiteY49" fmla="*/ 1257300 h 1990725"/>
                  <a:gd name="connsiteX50" fmla="*/ 3009674 w 3991332"/>
                  <a:gd name="connsiteY50" fmla="*/ 1219200 h 1990725"/>
                  <a:gd name="connsiteX51" fmla="*/ 3028724 w 3991332"/>
                  <a:gd name="connsiteY51" fmla="*/ 1152525 h 1990725"/>
                  <a:gd name="connsiteX52" fmla="*/ 3019199 w 3991332"/>
                  <a:gd name="connsiteY52" fmla="*/ 1085850 h 1990725"/>
                  <a:gd name="connsiteX53" fmla="*/ 3028724 w 3991332"/>
                  <a:gd name="connsiteY53" fmla="*/ 1057275 h 1990725"/>
                  <a:gd name="connsiteX54" fmla="*/ 3047774 w 3991332"/>
                  <a:gd name="connsiteY54" fmla="*/ 990600 h 1990725"/>
                  <a:gd name="connsiteX55" fmla="*/ 3057299 w 3991332"/>
                  <a:gd name="connsiteY55" fmla="*/ 942975 h 1990725"/>
                  <a:gd name="connsiteX56" fmla="*/ 3066824 w 3991332"/>
                  <a:gd name="connsiteY56" fmla="*/ 895350 h 1990725"/>
                  <a:gd name="connsiteX57" fmla="*/ 3085874 w 3991332"/>
                  <a:gd name="connsiteY57" fmla="*/ 847725 h 1990725"/>
                  <a:gd name="connsiteX58" fmla="*/ 3133499 w 3991332"/>
                  <a:gd name="connsiteY58" fmla="*/ 904875 h 1990725"/>
                  <a:gd name="connsiteX59" fmla="*/ 3133499 w 3991332"/>
                  <a:gd name="connsiteY59" fmla="*/ 952500 h 1990725"/>
                  <a:gd name="connsiteX60" fmla="*/ 3200177 w 3991332"/>
                  <a:gd name="connsiteY60" fmla="*/ 1047750 h 1990725"/>
                  <a:gd name="connsiteX61" fmla="*/ 3266851 w 3991332"/>
                  <a:gd name="connsiteY61" fmla="*/ 962025 h 1990725"/>
                  <a:gd name="connsiteX62" fmla="*/ 3295424 w 3991332"/>
                  <a:gd name="connsiteY62" fmla="*/ 1019175 h 1990725"/>
                  <a:gd name="connsiteX63" fmla="*/ 3304949 w 3991332"/>
                  <a:gd name="connsiteY63" fmla="*/ 819150 h 1990725"/>
                  <a:gd name="connsiteX64" fmla="*/ 3352574 w 3991332"/>
                  <a:gd name="connsiteY64" fmla="*/ 762000 h 1990725"/>
                  <a:gd name="connsiteX65" fmla="*/ 3409724 w 3991332"/>
                  <a:gd name="connsiteY65" fmla="*/ 762000 h 1990725"/>
                  <a:gd name="connsiteX66" fmla="*/ 3466874 w 3991332"/>
                  <a:gd name="connsiteY66" fmla="*/ 771525 h 1990725"/>
                  <a:gd name="connsiteX67" fmla="*/ 3524025 w 3991332"/>
                  <a:gd name="connsiteY67" fmla="*/ 790575 h 1990725"/>
                  <a:gd name="connsiteX68" fmla="*/ 3533549 w 3991332"/>
                  <a:gd name="connsiteY68" fmla="*/ 857250 h 1990725"/>
                  <a:gd name="connsiteX69" fmla="*/ 3552599 w 3991332"/>
                  <a:gd name="connsiteY69" fmla="*/ 914400 h 1990725"/>
                  <a:gd name="connsiteX70" fmla="*/ 3571649 w 3991332"/>
                  <a:gd name="connsiteY70" fmla="*/ 971550 h 1990725"/>
                  <a:gd name="connsiteX71" fmla="*/ 3590699 w 3991332"/>
                  <a:gd name="connsiteY71" fmla="*/ 1028700 h 1990725"/>
                  <a:gd name="connsiteX72" fmla="*/ 3581174 w 3991332"/>
                  <a:gd name="connsiteY72" fmla="*/ 1057275 h 1990725"/>
                  <a:gd name="connsiteX73" fmla="*/ 3609749 w 3991332"/>
                  <a:gd name="connsiteY73" fmla="*/ 1114425 h 1990725"/>
                  <a:gd name="connsiteX74" fmla="*/ 3609749 w 3991332"/>
                  <a:gd name="connsiteY74" fmla="*/ 1162050 h 1990725"/>
                  <a:gd name="connsiteX75" fmla="*/ 3609749 w 3991332"/>
                  <a:gd name="connsiteY75" fmla="*/ 1209675 h 1990725"/>
                  <a:gd name="connsiteX76" fmla="*/ 3590699 w 3991332"/>
                  <a:gd name="connsiteY76" fmla="*/ 1238250 h 1990725"/>
                  <a:gd name="connsiteX77" fmla="*/ 3600224 w 3991332"/>
                  <a:gd name="connsiteY77" fmla="*/ 1276350 h 1990725"/>
                  <a:gd name="connsiteX78" fmla="*/ 3609749 w 3991332"/>
                  <a:gd name="connsiteY78" fmla="*/ 1333500 h 1990725"/>
                  <a:gd name="connsiteX79" fmla="*/ 3628799 w 3991332"/>
                  <a:gd name="connsiteY79" fmla="*/ 1390650 h 1990725"/>
                  <a:gd name="connsiteX80" fmla="*/ 3628799 w 3991332"/>
                  <a:gd name="connsiteY80" fmla="*/ 1447800 h 1990725"/>
                  <a:gd name="connsiteX81" fmla="*/ 3647849 w 3991332"/>
                  <a:gd name="connsiteY81" fmla="*/ 1504950 h 1990725"/>
                  <a:gd name="connsiteX82" fmla="*/ 3666899 w 3991332"/>
                  <a:gd name="connsiteY82" fmla="*/ 1562100 h 1990725"/>
                  <a:gd name="connsiteX83" fmla="*/ 3676424 w 3991332"/>
                  <a:gd name="connsiteY83" fmla="*/ 1590675 h 1990725"/>
                  <a:gd name="connsiteX84" fmla="*/ 3676424 w 3991332"/>
                  <a:gd name="connsiteY84" fmla="*/ 1638300 h 1990725"/>
                  <a:gd name="connsiteX85" fmla="*/ 3695474 w 3991332"/>
                  <a:gd name="connsiteY85" fmla="*/ 1685925 h 1990725"/>
                  <a:gd name="connsiteX86" fmla="*/ 3695474 w 3991332"/>
                  <a:gd name="connsiteY86" fmla="*/ 1743075 h 1990725"/>
                  <a:gd name="connsiteX87" fmla="*/ 3704999 w 3991332"/>
                  <a:gd name="connsiteY87" fmla="*/ 1800225 h 1990725"/>
                  <a:gd name="connsiteX88" fmla="*/ 3695474 w 3991332"/>
                  <a:gd name="connsiteY88" fmla="*/ 1838325 h 1990725"/>
                  <a:gd name="connsiteX89" fmla="*/ 3704999 w 3991332"/>
                  <a:gd name="connsiteY89" fmla="*/ 1876425 h 1990725"/>
                  <a:gd name="connsiteX90" fmla="*/ 3724049 w 3991332"/>
                  <a:gd name="connsiteY90" fmla="*/ 1933575 h 1990725"/>
                  <a:gd name="connsiteX91" fmla="*/ 3695474 w 3991332"/>
                  <a:gd name="connsiteY91" fmla="*/ 1962150 h 1990725"/>
                  <a:gd name="connsiteX92" fmla="*/ 3724049 w 3991332"/>
                  <a:gd name="connsiteY92" fmla="*/ 1990725 h 1990725"/>
                  <a:gd name="connsiteX93" fmla="*/ 3771674 w 3991332"/>
                  <a:gd name="connsiteY93" fmla="*/ 1924050 h 1990725"/>
                  <a:gd name="connsiteX94" fmla="*/ 3771674 w 3991332"/>
                  <a:gd name="connsiteY94" fmla="*/ 1857375 h 1990725"/>
                  <a:gd name="connsiteX95" fmla="*/ 3781199 w 3991332"/>
                  <a:gd name="connsiteY95" fmla="*/ 1800225 h 1990725"/>
                  <a:gd name="connsiteX96" fmla="*/ 3781199 w 3991332"/>
                  <a:gd name="connsiteY96" fmla="*/ 1752600 h 1990725"/>
                  <a:gd name="connsiteX97" fmla="*/ 3781199 w 3991332"/>
                  <a:gd name="connsiteY97" fmla="*/ 1685925 h 1990725"/>
                  <a:gd name="connsiteX98" fmla="*/ 3790724 w 3991332"/>
                  <a:gd name="connsiteY98" fmla="*/ 1628775 h 1990725"/>
                  <a:gd name="connsiteX99" fmla="*/ 3800249 w 3991332"/>
                  <a:gd name="connsiteY99" fmla="*/ 1562100 h 1990725"/>
                  <a:gd name="connsiteX100" fmla="*/ 3790724 w 3991332"/>
                  <a:gd name="connsiteY100" fmla="*/ 1504950 h 1990725"/>
                  <a:gd name="connsiteX101" fmla="*/ 3819299 w 3991332"/>
                  <a:gd name="connsiteY101" fmla="*/ 1457325 h 1990725"/>
                  <a:gd name="connsiteX102" fmla="*/ 3790724 w 3991332"/>
                  <a:gd name="connsiteY102" fmla="*/ 1419225 h 1990725"/>
                  <a:gd name="connsiteX103" fmla="*/ 3819299 w 3991332"/>
                  <a:gd name="connsiteY103" fmla="*/ 1352550 h 1990725"/>
                  <a:gd name="connsiteX104" fmla="*/ 3819299 w 3991332"/>
                  <a:gd name="connsiteY104" fmla="*/ 1285875 h 1990725"/>
                  <a:gd name="connsiteX105" fmla="*/ 3800249 w 3991332"/>
                  <a:gd name="connsiteY105" fmla="*/ 1238250 h 1990725"/>
                  <a:gd name="connsiteX106" fmla="*/ 3809774 w 3991332"/>
                  <a:gd name="connsiteY106" fmla="*/ 1181100 h 1990725"/>
                  <a:gd name="connsiteX107" fmla="*/ 3809774 w 3991332"/>
                  <a:gd name="connsiteY107" fmla="*/ 1152525 h 1990725"/>
                  <a:gd name="connsiteX108" fmla="*/ 3819299 w 3991332"/>
                  <a:gd name="connsiteY108" fmla="*/ 1085850 h 1990725"/>
                  <a:gd name="connsiteX109" fmla="*/ 3819299 w 3991332"/>
                  <a:gd name="connsiteY109" fmla="*/ 1047750 h 1990725"/>
                  <a:gd name="connsiteX110" fmla="*/ 3809774 w 3991332"/>
                  <a:gd name="connsiteY110" fmla="*/ 981075 h 1990725"/>
                  <a:gd name="connsiteX111" fmla="*/ 3819299 w 3991332"/>
                  <a:gd name="connsiteY111" fmla="*/ 933450 h 1990725"/>
                  <a:gd name="connsiteX112" fmla="*/ 3838349 w 3991332"/>
                  <a:gd name="connsiteY112" fmla="*/ 866775 h 1990725"/>
                  <a:gd name="connsiteX113" fmla="*/ 3857399 w 3991332"/>
                  <a:gd name="connsiteY113" fmla="*/ 819150 h 1990725"/>
                  <a:gd name="connsiteX114" fmla="*/ 3838349 w 3991332"/>
                  <a:gd name="connsiteY114" fmla="*/ 781050 h 1990725"/>
                  <a:gd name="connsiteX115" fmla="*/ 3857399 w 3991332"/>
                  <a:gd name="connsiteY115" fmla="*/ 685800 h 1990725"/>
                  <a:gd name="connsiteX116" fmla="*/ 3924078 w 3991332"/>
                  <a:gd name="connsiteY116" fmla="*/ 742950 h 1990725"/>
                  <a:gd name="connsiteX117" fmla="*/ 3924074 w 3991332"/>
                  <a:gd name="connsiteY117" fmla="*/ 533400 h 1990725"/>
                  <a:gd name="connsiteX118" fmla="*/ 3933599 w 3991332"/>
                  <a:gd name="connsiteY118" fmla="*/ 485775 h 1990725"/>
                  <a:gd name="connsiteX119" fmla="*/ 3933599 w 3991332"/>
                  <a:gd name="connsiteY119" fmla="*/ 428625 h 1990725"/>
                  <a:gd name="connsiteX120" fmla="*/ 3952649 w 3991332"/>
                  <a:gd name="connsiteY120" fmla="*/ 361950 h 1990725"/>
                  <a:gd name="connsiteX121" fmla="*/ 3943124 w 3991332"/>
                  <a:gd name="connsiteY121" fmla="*/ 314325 h 1990725"/>
                  <a:gd name="connsiteX122" fmla="*/ 3943124 w 3991332"/>
                  <a:gd name="connsiteY122" fmla="*/ 247650 h 1990725"/>
                  <a:gd name="connsiteX123" fmla="*/ 3952649 w 3991332"/>
                  <a:gd name="connsiteY123" fmla="*/ 190500 h 1990725"/>
                  <a:gd name="connsiteX124" fmla="*/ 3981224 w 3991332"/>
                  <a:gd name="connsiteY124" fmla="*/ 142875 h 1990725"/>
                  <a:gd name="connsiteX125" fmla="*/ 3962174 w 3991332"/>
                  <a:gd name="connsiteY125" fmla="*/ 95250 h 1990725"/>
                  <a:gd name="connsiteX126" fmla="*/ 3990749 w 3991332"/>
                  <a:gd name="connsiteY126" fmla="*/ 57150 h 1990725"/>
                  <a:gd name="connsiteX127" fmla="*/ 3981224 w 3991332"/>
                  <a:gd name="connsiteY127" fmla="*/ 0 h 1990725"/>
                  <a:gd name="connsiteX0" fmla="*/ 0 w 3991332"/>
                  <a:gd name="connsiteY0" fmla="*/ 209550 h 1990725"/>
                  <a:gd name="connsiteX1" fmla="*/ 40245 w 3991332"/>
                  <a:gd name="connsiteY1" fmla="*/ 552450 h 1990725"/>
                  <a:gd name="connsiteX2" fmla="*/ 104784 w 3991332"/>
                  <a:gd name="connsiteY2" fmla="*/ 504825 h 1990725"/>
                  <a:gd name="connsiteX3" fmla="*/ 173256 w 3991332"/>
                  <a:gd name="connsiteY3" fmla="*/ 790575 h 1990725"/>
                  <a:gd name="connsiteX4" fmla="*/ 228620 w 3991332"/>
                  <a:gd name="connsiteY4" fmla="*/ 933450 h 1990725"/>
                  <a:gd name="connsiteX5" fmla="*/ 360383 w 3991332"/>
                  <a:gd name="connsiteY5" fmla="*/ 1104900 h 1990725"/>
                  <a:gd name="connsiteX6" fmla="*/ 516198 w 3991332"/>
                  <a:gd name="connsiteY6" fmla="*/ 1019175 h 1990725"/>
                  <a:gd name="connsiteX7" fmla="*/ 763875 w 3991332"/>
                  <a:gd name="connsiteY7" fmla="*/ 866775 h 1990725"/>
                  <a:gd name="connsiteX8" fmla="*/ 868663 w 3991332"/>
                  <a:gd name="connsiteY8" fmla="*/ 857250 h 1990725"/>
                  <a:gd name="connsiteX9" fmla="*/ 954398 w 3991332"/>
                  <a:gd name="connsiteY9" fmla="*/ 781050 h 1990725"/>
                  <a:gd name="connsiteX10" fmla="*/ 1025729 w 3991332"/>
                  <a:gd name="connsiteY10" fmla="*/ 800100 h 1990725"/>
                  <a:gd name="connsiteX11" fmla="*/ 1058799 w 3991332"/>
                  <a:gd name="connsiteY11" fmla="*/ 876300 h 1990725"/>
                  <a:gd name="connsiteX12" fmla="*/ 1123463 w 3991332"/>
                  <a:gd name="connsiteY12" fmla="*/ 742950 h 1990725"/>
                  <a:gd name="connsiteX13" fmla="*/ 1167479 w 3991332"/>
                  <a:gd name="connsiteY13" fmla="*/ 753636 h 1990725"/>
                  <a:gd name="connsiteX14" fmla="*/ 1200257 w 3991332"/>
                  <a:gd name="connsiteY14" fmla="*/ 647700 h 1990725"/>
                  <a:gd name="connsiteX15" fmla="*/ 1260711 w 3991332"/>
                  <a:gd name="connsiteY15" fmla="*/ 552450 h 1990725"/>
                  <a:gd name="connsiteX16" fmla="*/ 1414208 w 3991332"/>
                  <a:gd name="connsiteY16" fmla="*/ 476258 h 1990725"/>
                  <a:gd name="connsiteX17" fmla="*/ 1628341 w 3991332"/>
                  <a:gd name="connsiteY17" fmla="*/ 361950 h 1990725"/>
                  <a:gd name="connsiteX18" fmla="*/ 1811751 w 3991332"/>
                  <a:gd name="connsiteY18" fmla="*/ 257175 h 1990725"/>
                  <a:gd name="connsiteX19" fmla="*/ 2011800 w 3991332"/>
                  <a:gd name="connsiteY19" fmla="*/ 161925 h 1990725"/>
                  <a:gd name="connsiteX20" fmla="*/ 2085571 w 3991332"/>
                  <a:gd name="connsiteY20" fmla="*/ 171450 h 1990725"/>
                  <a:gd name="connsiteX21" fmla="*/ 2514374 w 3991332"/>
                  <a:gd name="connsiteY21" fmla="*/ 28575 h 1990725"/>
                  <a:gd name="connsiteX22" fmla="*/ 2581049 w 3991332"/>
                  <a:gd name="connsiteY22" fmla="*/ 9525 h 1990725"/>
                  <a:gd name="connsiteX23" fmla="*/ 2695349 w 3991332"/>
                  <a:gd name="connsiteY23" fmla="*/ 19050 h 1990725"/>
                  <a:gd name="connsiteX24" fmla="*/ 2714399 w 3991332"/>
                  <a:gd name="connsiteY24" fmla="*/ 47625 h 1990725"/>
                  <a:gd name="connsiteX25" fmla="*/ 2723924 w 3991332"/>
                  <a:gd name="connsiteY25" fmla="*/ 95250 h 1990725"/>
                  <a:gd name="connsiteX26" fmla="*/ 2733449 w 3991332"/>
                  <a:gd name="connsiteY26" fmla="*/ 333375 h 1990725"/>
                  <a:gd name="connsiteX27" fmla="*/ 2762024 w 3991332"/>
                  <a:gd name="connsiteY27" fmla="*/ 495300 h 1990725"/>
                  <a:gd name="connsiteX28" fmla="*/ 2771549 w 3991332"/>
                  <a:gd name="connsiteY28" fmla="*/ 523875 h 1990725"/>
                  <a:gd name="connsiteX29" fmla="*/ 2790600 w 3991332"/>
                  <a:gd name="connsiteY29" fmla="*/ 647700 h 1990725"/>
                  <a:gd name="connsiteX30" fmla="*/ 2790597 w 3991332"/>
                  <a:gd name="connsiteY30" fmla="*/ 695325 h 1990725"/>
                  <a:gd name="connsiteX31" fmla="*/ 2790598 w 3991332"/>
                  <a:gd name="connsiteY31" fmla="*/ 742950 h 1990725"/>
                  <a:gd name="connsiteX32" fmla="*/ 2838224 w 3991332"/>
                  <a:gd name="connsiteY32" fmla="*/ 723900 h 1990725"/>
                  <a:gd name="connsiteX33" fmla="*/ 2847749 w 3991332"/>
                  <a:gd name="connsiteY33" fmla="*/ 876300 h 1990725"/>
                  <a:gd name="connsiteX34" fmla="*/ 2857274 w 3991332"/>
                  <a:gd name="connsiteY34" fmla="*/ 904875 h 1990725"/>
                  <a:gd name="connsiteX35" fmla="*/ 2847749 w 3991332"/>
                  <a:gd name="connsiteY35" fmla="*/ 952500 h 1990725"/>
                  <a:gd name="connsiteX36" fmla="*/ 2866799 w 3991332"/>
                  <a:gd name="connsiteY36" fmla="*/ 1000125 h 1990725"/>
                  <a:gd name="connsiteX37" fmla="*/ 2866799 w 3991332"/>
                  <a:gd name="connsiteY37" fmla="*/ 1028700 h 1990725"/>
                  <a:gd name="connsiteX38" fmla="*/ 2876324 w 3991332"/>
                  <a:gd name="connsiteY38" fmla="*/ 1076325 h 1990725"/>
                  <a:gd name="connsiteX39" fmla="*/ 2876324 w 3991332"/>
                  <a:gd name="connsiteY39" fmla="*/ 1123950 h 1990725"/>
                  <a:gd name="connsiteX40" fmla="*/ 2885849 w 3991332"/>
                  <a:gd name="connsiteY40" fmla="*/ 1162050 h 1990725"/>
                  <a:gd name="connsiteX41" fmla="*/ 2876324 w 3991332"/>
                  <a:gd name="connsiteY41" fmla="*/ 1181100 h 1990725"/>
                  <a:gd name="connsiteX42" fmla="*/ 2895374 w 3991332"/>
                  <a:gd name="connsiteY42" fmla="*/ 1219200 h 1990725"/>
                  <a:gd name="connsiteX43" fmla="*/ 2895374 w 3991332"/>
                  <a:gd name="connsiteY43" fmla="*/ 1266825 h 1990725"/>
                  <a:gd name="connsiteX44" fmla="*/ 2914424 w 3991332"/>
                  <a:gd name="connsiteY44" fmla="*/ 1314450 h 1990725"/>
                  <a:gd name="connsiteX45" fmla="*/ 2914424 w 3991332"/>
                  <a:gd name="connsiteY45" fmla="*/ 1362075 h 1990725"/>
                  <a:gd name="connsiteX46" fmla="*/ 2952524 w 3991332"/>
                  <a:gd name="connsiteY46" fmla="*/ 1400175 h 1990725"/>
                  <a:gd name="connsiteX47" fmla="*/ 2981099 w 3991332"/>
                  <a:gd name="connsiteY47" fmla="*/ 1362075 h 1990725"/>
                  <a:gd name="connsiteX48" fmla="*/ 2990624 w 3991332"/>
                  <a:gd name="connsiteY48" fmla="*/ 1314450 h 1990725"/>
                  <a:gd name="connsiteX49" fmla="*/ 3009674 w 3991332"/>
                  <a:gd name="connsiteY49" fmla="*/ 1257300 h 1990725"/>
                  <a:gd name="connsiteX50" fmla="*/ 3009674 w 3991332"/>
                  <a:gd name="connsiteY50" fmla="*/ 1219200 h 1990725"/>
                  <a:gd name="connsiteX51" fmla="*/ 3028724 w 3991332"/>
                  <a:gd name="connsiteY51" fmla="*/ 1152525 h 1990725"/>
                  <a:gd name="connsiteX52" fmla="*/ 3019199 w 3991332"/>
                  <a:gd name="connsiteY52" fmla="*/ 1085850 h 1990725"/>
                  <a:gd name="connsiteX53" fmla="*/ 3028724 w 3991332"/>
                  <a:gd name="connsiteY53" fmla="*/ 1057275 h 1990725"/>
                  <a:gd name="connsiteX54" fmla="*/ 3047774 w 3991332"/>
                  <a:gd name="connsiteY54" fmla="*/ 990600 h 1990725"/>
                  <a:gd name="connsiteX55" fmla="*/ 3057299 w 3991332"/>
                  <a:gd name="connsiteY55" fmla="*/ 942975 h 1990725"/>
                  <a:gd name="connsiteX56" fmla="*/ 3066824 w 3991332"/>
                  <a:gd name="connsiteY56" fmla="*/ 895350 h 1990725"/>
                  <a:gd name="connsiteX57" fmla="*/ 3085874 w 3991332"/>
                  <a:gd name="connsiteY57" fmla="*/ 847725 h 1990725"/>
                  <a:gd name="connsiteX58" fmla="*/ 3133499 w 3991332"/>
                  <a:gd name="connsiteY58" fmla="*/ 904875 h 1990725"/>
                  <a:gd name="connsiteX59" fmla="*/ 3133499 w 3991332"/>
                  <a:gd name="connsiteY59" fmla="*/ 952500 h 1990725"/>
                  <a:gd name="connsiteX60" fmla="*/ 3200177 w 3991332"/>
                  <a:gd name="connsiteY60" fmla="*/ 1047750 h 1990725"/>
                  <a:gd name="connsiteX61" fmla="*/ 3266851 w 3991332"/>
                  <a:gd name="connsiteY61" fmla="*/ 962025 h 1990725"/>
                  <a:gd name="connsiteX62" fmla="*/ 3295424 w 3991332"/>
                  <a:gd name="connsiteY62" fmla="*/ 1019175 h 1990725"/>
                  <a:gd name="connsiteX63" fmla="*/ 3304949 w 3991332"/>
                  <a:gd name="connsiteY63" fmla="*/ 819150 h 1990725"/>
                  <a:gd name="connsiteX64" fmla="*/ 3352574 w 3991332"/>
                  <a:gd name="connsiteY64" fmla="*/ 762000 h 1990725"/>
                  <a:gd name="connsiteX65" fmla="*/ 3409724 w 3991332"/>
                  <a:gd name="connsiteY65" fmla="*/ 762000 h 1990725"/>
                  <a:gd name="connsiteX66" fmla="*/ 3466874 w 3991332"/>
                  <a:gd name="connsiteY66" fmla="*/ 771525 h 1990725"/>
                  <a:gd name="connsiteX67" fmla="*/ 3524025 w 3991332"/>
                  <a:gd name="connsiteY67" fmla="*/ 790575 h 1990725"/>
                  <a:gd name="connsiteX68" fmla="*/ 3533549 w 3991332"/>
                  <a:gd name="connsiteY68" fmla="*/ 857250 h 1990725"/>
                  <a:gd name="connsiteX69" fmla="*/ 3552599 w 3991332"/>
                  <a:gd name="connsiteY69" fmla="*/ 914400 h 1990725"/>
                  <a:gd name="connsiteX70" fmla="*/ 3571649 w 3991332"/>
                  <a:gd name="connsiteY70" fmla="*/ 971550 h 1990725"/>
                  <a:gd name="connsiteX71" fmla="*/ 3590699 w 3991332"/>
                  <a:gd name="connsiteY71" fmla="*/ 1028700 h 1990725"/>
                  <a:gd name="connsiteX72" fmla="*/ 3581174 w 3991332"/>
                  <a:gd name="connsiteY72" fmla="*/ 1057275 h 1990725"/>
                  <a:gd name="connsiteX73" fmla="*/ 3609749 w 3991332"/>
                  <a:gd name="connsiteY73" fmla="*/ 1114425 h 1990725"/>
                  <a:gd name="connsiteX74" fmla="*/ 3609749 w 3991332"/>
                  <a:gd name="connsiteY74" fmla="*/ 1162050 h 1990725"/>
                  <a:gd name="connsiteX75" fmla="*/ 3609749 w 3991332"/>
                  <a:gd name="connsiteY75" fmla="*/ 1209675 h 1990725"/>
                  <a:gd name="connsiteX76" fmla="*/ 3590699 w 3991332"/>
                  <a:gd name="connsiteY76" fmla="*/ 1238250 h 1990725"/>
                  <a:gd name="connsiteX77" fmla="*/ 3600224 w 3991332"/>
                  <a:gd name="connsiteY77" fmla="*/ 1276350 h 1990725"/>
                  <a:gd name="connsiteX78" fmla="*/ 3609749 w 3991332"/>
                  <a:gd name="connsiteY78" fmla="*/ 1333500 h 1990725"/>
                  <a:gd name="connsiteX79" fmla="*/ 3628799 w 3991332"/>
                  <a:gd name="connsiteY79" fmla="*/ 1390650 h 1990725"/>
                  <a:gd name="connsiteX80" fmla="*/ 3628799 w 3991332"/>
                  <a:gd name="connsiteY80" fmla="*/ 1447800 h 1990725"/>
                  <a:gd name="connsiteX81" fmla="*/ 3647849 w 3991332"/>
                  <a:gd name="connsiteY81" fmla="*/ 1504950 h 1990725"/>
                  <a:gd name="connsiteX82" fmla="*/ 3666899 w 3991332"/>
                  <a:gd name="connsiteY82" fmla="*/ 1562100 h 1990725"/>
                  <a:gd name="connsiteX83" fmla="*/ 3676424 w 3991332"/>
                  <a:gd name="connsiteY83" fmla="*/ 1590675 h 1990725"/>
                  <a:gd name="connsiteX84" fmla="*/ 3676424 w 3991332"/>
                  <a:gd name="connsiteY84" fmla="*/ 1638300 h 1990725"/>
                  <a:gd name="connsiteX85" fmla="*/ 3695474 w 3991332"/>
                  <a:gd name="connsiteY85" fmla="*/ 1685925 h 1990725"/>
                  <a:gd name="connsiteX86" fmla="*/ 3695474 w 3991332"/>
                  <a:gd name="connsiteY86" fmla="*/ 1743075 h 1990725"/>
                  <a:gd name="connsiteX87" fmla="*/ 3704999 w 3991332"/>
                  <a:gd name="connsiteY87" fmla="*/ 1800225 h 1990725"/>
                  <a:gd name="connsiteX88" fmla="*/ 3695474 w 3991332"/>
                  <a:gd name="connsiteY88" fmla="*/ 1838325 h 1990725"/>
                  <a:gd name="connsiteX89" fmla="*/ 3704999 w 3991332"/>
                  <a:gd name="connsiteY89" fmla="*/ 1876425 h 1990725"/>
                  <a:gd name="connsiteX90" fmla="*/ 3724049 w 3991332"/>
                  <a:gd name="connsiteY90" fmla="*/ 1933575 h 1990725"/>
                  <a:gd name="connsiteX91" fmla="*/ 3695474 w 3991332"/>
                  <a:gd name="connsiteY91" fmla="*/ 1962150 h 1990725"/>
                  <a:gd name="connsiteX92" fmla="*/ 3724049 w 3991332"/>
                  <a:gd name="connsiteY92" fmla="*/ 1990725 h 1990725"/>
                  <a:gd name="connsiteX93" fmla="*/ 3771674 w 3991332"/>
                  <a:gd name="connsiteY93" fmla="*/ 1924050 h 1990725"/>
                  <a:gd name="connsiteX94" fmla="*/ 3771674 w 3991332"/>
                  <a:gd name="connsiteY94" fmla="*/ 1857375 h 1990725"/>
                  <a:gd name="connsiteX95" fmla="*/ 3781199 w 3991332"/>
                  <a:gd name="connsiteY95" fmla="*/ 1800225 h 1990725"/>
                  <a:gd name="connsiteX96" fmla="*/ 3781199 w 3991332"/>
                  <a:gd name="connsiteY96" fmla="*/ 1752600 h 1990725"/>
                  <a:gd name="connsiteX97" fmla="*/ 3781199 w 3991332"/>
                  <a:gd name="connsiteY97" fmla="*/ 1685925 h 1990725"/>
                  <a:gd name="connsiteX98" fmla="*/ 3790724 w 3991332"/>
                  <a:gd name="connsiteY98" fmla="*/ 1628775 h 1990725"/>
                  <a:gd name="connsiteX99" fmla="*/ 3800249 w 3991332"/>
                  <a:gd name="connsiteY99" fmla="*/ 1562100 h 1990725"/>
                  <a:gd name="connsiteX100" fmla="*/ 3790724 w 3991332"/>
                  <a:gd name="connsiteY100" fmla="*/ 1504950 h 1990725"/>
                  <a:gd name="connsiteX101" fmla="*/ 3819299 w 3991332"/>
                  <a:gd name="connsiteY101" fmla="*/ 1457325 h 1990725"/>
                  <a:gd name="connsiteX102" fmla="*/ 3790724 w 3991332"/>
                  <a:gd name="connsiteY102" fmla="*/ 1419225 h 1990725"/>
                  <a:gd name="connsiteX103" fmla="*/ 3819299 w 3991332"/>
                  <a:gd name="connsiteY103" fmla="*/ 1352550 h 1990725"/>
                  <a:gd name="connsiteX104" fmla="*/ 3819299 w 3991332"/>
                  <a:gd name="connsiteY104" fmla="*/ 1285875 h 1990725"/>
                  <a:gd name="connsiteX105" fmla="*/ 3800249 w 3991332"/>
                  <a:gd name="connsiteY105" fmla="*/ 1238250 h 1990725"/>
                  <a:gd name="connsiteX106" fmla="*/ 3809774 w 3991332"/>
                  <a:gd name="connsiteY106" fmla="*/ 1181100 h 1990725"/>
                  <a:gd name="connsiteX107" fmla="*/ 3809774 w 3991332"/>
                  <a:gd name="connsiteY107" fmla="*/ 1152525 h 1990725"/>
                  <a:gd name="connsiteX108" fmla="*/ 3819299 w 3991332"/>
                  <a:gd name="connsiteY108" fmla="*/ 1085850 h 1990725"/>
                  <a:gd name="connsiteX109" fmla="*/ 3819299 w 3991332"/>
                  <a:gd name="connsiteY109" fmla="*/ 1047750 h 1990725"/>
                  <a:gd name="connsiteX110" fmla="*/ 3809774 w 3991332"/>
                  <a:gd name="connsiteY110" fmla="*/ 981075 h 1990725"/>
                  <a:gd name="connsiteX111" fmla="*/ 3819299 w 3991332"/>
                  <a:gd name="connsiteY111" fmla="*/ 933450 h 1990725"/>
                  <a:gd name="connsiteX112" fmla="*/ 3838349 w 3991332"/>
                  <a:gd name="connsiteY112" fmla="*/ 866775 h 1990725"/>
                  <a:gd name="connsiteX113" fmla="*/ 3857399 w 3991332"/>
                  <a:gd name="connsiteY113" fmla="*/ 819150 h 1990725"/>
                  <a:gd name="connsiteX114" fmla="*/ 3838349 w 3991332"/>
                  <a:gd name="connsiteY114" fmla="*/ 781050 h 1990725"/>
                  <a:gd name="connsiteX115" fmla="*/ 3857399 w 3991332"/>
                  <a:gd name="connsiteY115" fmla="*/ 685800 h 1990725"/>
                  <a:gd name="connsiteX116" fmla="*/ 3924078 w 3991332"/>
                  <a:gd name="connsiteY116" fmla="*/ 742950 h 1990725"/>
                  <a:gd name="connsiteX117" fmla="*/ 3924074 w 3991332"/>
                  <a:gd name="connsiteY117" fmla="*/ 533400 h 1990725"/>
                  <a:gd name="connsiteX118" fmla="*/ 3933599 w 3991332"/>
                  <a:gd name="connsiteY118" fmla="*/ 485775 h 1990725"/>
                  <a:gd name="connsiteX119" fmla="*/ 3933599 w 3991332"/>
                  <a:gd name="connsiteY119" fmla="*/ 428625 h 1990725"/>
                  <a:gd name="connsiteX120" fmla="*/ 3952649 w 3991332"/>
                  <a:gd name="connsiteY120" fmla="*/ 361950 h 1990725"/>
                  <a:gd name="connsiteX121" fmla="*/ 3943124 w 3991332"/>
                  <a:gd name="connsiteY121" fmla="*/ 314325 h 1990725"/>
                  <a:gd name="connsiteX122" fmla="*/ 3943124 w 3991332"/>
                  <a:gd name="connsiteY122" fmla="*/ 247650 h 1990725"/>
                  <a:gd name="connsiteX123" fmla="*/ 3952649 w 3991332"/>
                  <a:gd name="connsiteY123" fmla="*/ 190500 h 1990725"/>
                  <a:gd name="connsiteX124" fmla="*/ 3981224 w 3991332"/>
                  <a:gd name="connsiteY124" fmla="*/ 142875 h 1990725"/>
                  <a:gd name="connsiteX125" fmla="*/ 3962174 w 3991332"/>
                  <a:gd name="connsiteY125" fmla="*/ 95250 h 1990725"/>
                  <a:gd name="connsiteX126" fmla="*/ 3990749 w 3991332"/>
                  <a:gd name="connsiteY126" fmla="*/ 57150 h 1990725"/>
                  <a:gd name="connsiteX127" fmla="*/ 3981224 w 3991332"/>
                  <a:gd name="connsiteY127" fmla="*/ 0 h 1990725"/>
                  <a:gd name="connsiteX0" fmla="*/ 29533 w 4020865"/>
                  <a:gd name="connsiteY0" fmla="*/ 209550 h 1990725"/>
                  <a:gd name="connsiteX1" fmla="*/ 958 w 4020865"/>
                  <a:gd name="connsiteY1" fmla="*/ 209550 h 1990725"/>
                  <a:gd name="connsiteX2" fmla="*/ 69778 w 4020865"/>
                  <a:gd name="connsiteY2" fmla="*/ 552450 h 1990725"/>
                  <a:gd name="connsiteX3" fmla="*/ 134317 w 4020865"/>
                  <a:gd name="connsiteY3" fmla="*/ 504825 h 1990725"/>
                  <a:gd name="connsiteX4" fmla="*/ 202789 w 4020865"/>
                  <a:gd name="connsiteY4" fmla="*/ 790575 h 1990725"/>
                  <a:gd name="connsiteX5" fmla="*/ 258153 w 4020865"/>
                  <a:gd name="connsiteY5" fmla="*/ 933450 h 1990725"/>
                  <a:gd name="connsiteX6" fmla="*/ 389916 w 4020865"/>
                  <a:gd name="connsiteY6" fmla="*/ 1104900 h 1990725"/>
                  <a:gd name="connsiteX7" fmla="*/ 545731 w 4020865"/>
                  <a:gd name="connsiteY7" fmla="*/ 1019175 h 1990725"/>
                  <a:gd name="connsiteX8" fmla="*/ 793408 w 4020865"/>
                  <a:gd name="connsiteY8" fmla="*/ 866775 h 1990725"/>
                  <a:gd name="connsiteX9" fmla="*/ 898196 w 4020865"/>
                  <a:gd name="connsiteY9" fmla="*/ 857250 h 1990725"/>
                  <a:gd name="connsiteX10" fmla="*/ 983931 w 4020865"/>
                  <a:gd name="connsiteY10" fmla="*/ 781050 h 1990725"/>
                  <a:gd name="connsiteX11" fmla="*/ 1055262 w 4020865"/>
                  <a:gd name="connsiteY11" fmla="*/ 800100 h 1990725"/>
                  <a:gd name="connsiteX12" fmla="*/ 1088332 w 4020865"/>
                  <a:gd name="connsiteY12" fmla="*/ 876300 h 1990725"/>
                  <a:gd name="connsiteX13" fmla="*/ 1152996 w 4020865"/>
                  <a:gd name="connsiteY13" fmla="*/ 742950 h 1990725"/>
                  <a:gd name="connsiteX14" fmla="*/ 1197012 w 4020865"/>
                  <a:gd name="connsiteY14" fmla="*/ 753636 h 1990725"/>
                  <a:gd name="connsiteX15" fmla="*/ 1229790 w 4020865"/>
                  <a:gd name="connsiteY15" fmla="*/ 647700 h 1990725"/>
                  <a:gd name="connsiteX16" fmla="*/ 1290244 w 4020865"/>
                  <a:gd name="connsiteY16" fmla="*/ 552450 h 1990725"/>
                  <a:gd name="connsiteX17" fmla="*/ 1443741 w 4020865"/>
                  <a:gd name="connsiteY17" fmla="*/ 476258 h 1990725"/>
                  <a:gd name="connsiteX18" fmla="*/ 1657874 w 4020865"/>
                  <a:gd name="connsiteY18" fmla="*/ 361950 h 1990725"/>
                  <a:gd name="connsiteX19" fmla="*/ 1841284 w 4020865"/>
                  <a:gd name="connsiteY19" fmla="*/ 257175 h 1990725"/>
                  <a:gd name="connsiteX20" fmla="*/ 2041333 w 4020865"/>
                  <a:gd name="connsiteY20" fmla="*/ 161925 h 1990725"/>
                  <a:gd name="connsiteX21" fmla="*/ 2115104 w 4020865"/>
                  <a:gd name="connsiteY21" fmla="*/ 171450 h 1990725"/>
                  <a:gd name="connsiteX22" fmla="*/ 2543907 w 4020865"/>
                  <a:gd name="connsiteY22" fmla="*/ 28575 h 1990725"/>
                  <a:gd name="connsiteX23" fmla="*/ 2610582 w 4020865"/>
                  <a:gd name="connsiteY23" fmla="*/ 9525 h 1990725"/>
                  <a:gd name="connsiteX24" fmla="*/ 2724882 w 4020865"/>
                  <a:gd name="connsiteY24" fmla="*/ 19050 h 1990725"/>
                  <a:gd name="connsiteX25" fmla="*/ 2743932 w 4020865"/>
                  <a:gd name="connsiteY25" fmla="*/ 47625 h 1990725"/>
                  <a:gd name="connsiteX26" fmla="*/ 2753457 w 4020865"/>
                  <a:gd name="connsiteY26" fmla="*/ 95250 h 1990725"/>
                  <a:gd name="connsiteX27" fmla="*/ 2762982 w 4020865"/>
                  <a:gd name="connsiteY27" fmla="*/ 333375 h 1990725"/>
                  <a:gd name="connsiteX28" fmla="*/ 2791557 w 4020865"/>
                  <a:gd name="connsiteY28" fmla="*/ 495300 h 1990725"/>
                  <a:gd name="connsiteX29" fmla="*/ 2801082 w 4020865"/>
                  <a:gd name="connsiteY29" fmla="*/ 523875 h 1990725"/>
                  <a:gd name="connsiteX30" fmla="*/ 2820133 w 4020865"/>
                  <a:gd name="connsiteY30" fmla="*/ 647700 h 1990725"/>
                  <a:gd name="connsiteX31" fmla="*/ 2820130 w 4020865"/>
                  <a:gd name="connsiteY31" fmla="*/ 695325 h 1990725"/>
                  <a:gd name="connsiteX32" fmla="*/ 2820131 w 4020865"/>
                  <a:gd name="connsiteY32" fmla="*/ 742950 h 1990725"/>
                  <a:gd name="connsiteX33" fmla="*/ 2867757 w 4020865"/>
                  <a:gd name="connsiteY33" fmla="*/ 723900 h 1990725"/>
                  <a:gd name="connsiteX34" fmla="*/ 2877282 w 4020865"/>
                  <a:gd name="connsiteY34" fmla="*/ 876300 h 1990725"/>
                  <a:gd name="connsiteX35" fmla="*/ 2886807 w 4020865"/>
                  <a:gd name="connsiteY35" fmla="*/ 904875 h 1990725"/>
                  <a:gd name="connsiteX36" fmla="*/ 2877282 w 4020865"/>
                  <a:gd name="connsiteY36" fmla="*/ 952500 h 1990725"/>
                  <a:gd name="connsiteX37" fmla="*/ 2896332 w 4020865"/>
                  <a:gd name="connsiteY37" fmla="*/ 1000125 h 1990725"/>
                  <a:gd name="connsiteX38" fmla="*/ 2896332 w 4020865"/>
                  <a:gd name="connsiteY38" fmla="*/ 1028700 h 1990725"/>
                  <a:gd name="connsiteX39" fmla="*/ 2905857 w 4020865"/>
                  <a:gd name="connsiteY39" fmla="*/ 1076325 h 1990725"/>
                  <a:gd name="connsiteX40" fmla="*/ 2905857 w 4020865"/>
                  <a:gd name="connsiteY40" fmla="*/ 1123950 h 1990725"/>
                  <a:gd name="connsiteX41" fmla="*/ 2915382 w 4020865"/>
                  <a:gd name="connsiteY41" fmla="*/ 1162050 h 1990725"/>
                  <a:gd name="connsiteX42" fmla="*/ 2905857 w 4020865"/>
                  <a:gd name="connsiteY42" fmla="*/ 1181100 h 1990725"/>
                  <a:gd name="connsiteX43" fmla="*/ 2924907 w 4020865"/>
                  <a:gd name="connsiteY43" fmla="*/ 1219200 h 1990725"/>
                  <a:gd name="connsiteX44" fmla="*/ 2924907 w 4020865"/>
                  <a:gd name="connsiteY44" fmla="*/ 1266825 h 1990725"/>
                  <a:gd name="connsiteX45" fmla="*/ 2943957 w 4020865"/>
                  <a:gd name="connsiteY45" fmla="*/ 1314450 h 1990725"/>
                  <a:gd name="connsiteX46" fmla="*/ 2943957 w 4020865"/>
                  <a:gd name="connsiteY46" fmla="*/ 1362075 h 1990725"/>
                  <a:gd name="connsiteX47" fmla="*/ 2982057 w 4020865"/>
                  <a:gd name="connsiteY47" fmla="*/ 1400175 h 1990725"/>
                  <a:gd name="connsiteX48" fmla="*/ 3010632 w 4020865"/>
                  <a:gd name="connsiteY48" fmla="*/ 1362075 h 1990725"/>
                  <a:gd name="connsiteX49" fmla="*/ 3020157 w 4020865"/>
                  <a:gd name="connsiteY49" fmla="*/ 1314450 h 1990725"/>
                  <a:gd name="connsiteX50" fmla="*/ 3039207 w 4020865"/>
                  <a:gd name="connsiteY50" fmla="*/ 1257300 h 1990725"/>
                  <a:gd name="connsiteX51" fmla="*/ 3039207 w 4020865"/>
                  <a:gd name="connsiteY51" fmla="*/ 1219200 h 1990725"/>
                  <a:gd name="connsiteX52" fmla="*/ 3058257 w 4020865"/>
                  <a:gd name="connsiteY52" fmla="*/ 1152525 h 1990725"/>
                  <a:gd name="connsiteX53" fmla="*/ 3048732 w 4020865"/>
                  <a:gd name="connsiteY53" fmla="*/ 1085850 h 1990725"/>
                  <a:gd name="connsiteX54" fmla="*/ 3058257 w 4020865"/>
                  <a:gd name="connsiteY54" fmla="*/ 1057275 h 1990725"/>
                  <a:gd name="connsiteX55" fmla="*/ 3077307 w 4020865"/>
                  <a:gd name="connsiteY55" fmla="*/ 990600 h 1990725"/>
                  <a:gd name="connsiteX56" fmla="*/ 3086832 w 4020865"/>
                  <a:gd name="connsiteY56" fmla="*/ 942975 h 1990725"/>
                  <a:gd name="connsiteX57" fmla="*/ 3096357 w 4020865"/>
                  <a:gd name="connsiteY57" fmla="*/ 895350 h 1990725"/>
                  <a:gd name="connsiteX58" fmla="*/ 3115407 w 4020865"/>
                  <a:gd name="connsiteY58" fmla="*/ 847725 h 1990725"/>
                  <a:gd name="connsiteX59" fmla="*/ 3163032 w 4020865"/>
                  <a:gd name="connsiteY59" fmla="*/ 904875 h 1990725"/>
                  <a:gd name="connsiteX60" fmla="*/ 3163032 w 4020865"/>
                  <a:gd name="connsiteY60" fmla="*/ 952500 h 1990725"/>
                  <a:gd name="connsiteX61" fmla="*/ 3229710 w 4020865"/>
                  <a:gd name="connsiteY61" fmla="*/ 1047750 h 1990725"/>
                  <a:gd name="connsiteX62" fmla="*/ 3296384 w 4020865"/>
                  <a:gd name="connsiteY62" fmla="*/ 962025 h 1990725"/>
                  <a:gd name="connsiteX63" fmla="*/ 3324957 w 4020865"/>
                  <a:gd name="connsiteY63" fmla="*/ 1019175 h 1990725"/>
                  <a:gd name="connsiteX64" fmla="*/ 3334482 w 4020865"/>
                  <a:gd name="connsiteY64" fmla="*/ 819150 h 1990725"/>
                  <a:gd name="connsiteX65" fmla="*/ 3382107 w 4020865"/>
                  <a:gd name="connsiteY65" fmla="*/ 762000 h 1990725"/>
                  <a:gd name="connsiteX66" fmla="*/ 3439257 w 4020865"/>
                  <a:gd name="connsiteY66" fmla="*/ 762000 h 1990725"/>
                  <a:gd name="connsiteX67" fmla="*/ 3496407 w 4020865"/>
                  <a:gd name="connsiteY67" fmla="*/ 771525 h 1990725"/>
                  <a:gd name="connsiteX68" fmla="*/ 3553558 w 4020865"/>
                  <a:gd name="connsiteY68" fmla="*/ 790575 h 1990725"/>
                  <a:gd name="connsiteX69" fmla="*/ 3563082 w 4020865"/>
                  <a:gd name="connsiteY69" fmla="*/ 857250 h 1990725"/>
                  <a:gd name="connsiteX70" fmla="*/ 3582132 w 4020865"/>
                  <a:gd name="connsiteY70" fmla="*/ 914400 h 1990725"/>
                  <a:gd name="connsiteX71" fmla="*/ 3601182 w 4020865"/>
                  <a:gd name="connsiteY71" fmla="*/ 971550 h 1990725"/>
                  <a:gd name="connsiteX72" fmla="*/ 3620232 w 4020865"/>
                  <a:gd name="connsiteY72" fmla="*/ 1028700 h 1990725"/>
                  <a:gd name="connsiteX73" fmla="*/ 3610707 w 4020865"/>
                  <a:gd name="connsiteY73" fmla="*/ 1057275 h 1990725"/>
                  <a:gd name="connsiteX74" fmla="*/ 3639282 w 4020865"/>
                  <a:gd name="connsiteY74" fmla="*/ 1114425 h 1990725"/>
                  <a:gd name="connsiteX75" fmla="*/ 3639282 w 4020865"/>
                  <a:gd name="connsiteY75" fmla="*/ 1162050 h 1990725"/>
                  <a:gd name="connsiteX76" fmla="*/ 3639282 w 4020865"/>
                  <a:gd name="connsiteY76" fmla="*/ 1209675 h 1990725"/>
                  <a:gd name="connsiteX77" fmla="*/ 3620232 w 4020865"/>
                  <a:gd name="connsiteY77" fmla="*/ 1238250 h 1990725"/>
                  <a:gd name="connsiteX78" fmla="*/ 3629757 w 4020865"/>
                  <a:gd name="connsiteY78" fmla="*/ 1276350 h 1990725"/>
                  <a:gd name="connsiteX79" fmla="*/ 3639282 w 4020865"/>
                  <a:gd name="connsiteY79" fmla="*/ 1333500 h 1990725"/>
                  <a:gd name="connsiteX80" fmla="*/ 3658332 w 4020865"/>
                  <a:gd name="connsiteY80" fmla="*/ 1390650 h 1990725"/>
                  <a:gd name="connsiteX81" fmla="*/ 3658332 w 4020865"/>
                  <a:gd name="connsiteY81" fmla="*/ 1447800 h 1990725"/>
                  <a:gd name="connsiteX82" fmla="*/ 3677382 w 4020865"/>
                  <a:gd name="connsiteY82" fmla="*/ 1504950 h 1990725"/>
                  <a:gd name="connsiteX83" fmla="*/ 3696432 w 4020865"/>
                  <a:gd name="connsiteY83" fmla="*/ 1562100 h 1990725"/>
                  <a:gd name="connsiteX84" fmla="*/ 3705957 w 4020865"/>
                  <a:gd name="connsiteY84" fmla="*/ 1590675 h 1990725"/>
                  <a:gd name="connsiteX85" fmla="*/ 3705957 w 4020865"/>
                  <a:gd name="connsiteY85" fmla="*/ 1638300 h 1990725"/>
                  <a:gd name="connsiteX86" fmla="*/ 3725007 w 4020865"/>
                  <a:gd name="connsiteY86" fmla="*/ 1685925 h 1990725"/>
                  <a:gd name="connsiteX87" fmla="*/ 3725007 w 4020865"/>
                  <a:gd name="connsiteY87" fmla="*/ 1743075 h 1990725"/>
                  <a:gd name="connsiteX88" fmla="*/ 3734532 w 4020865"/>
                  <a:gd name="connsiteY88" fmla="*/ 1800225 h 1990725"/>
                  <a:gd name="connsiteX89" fmla="*/ 3725007 w 4020865"/>
                  <a:gd name="connsiteY89" fmla="*/ 1838325 h 1990725"/>
                  <a:gd name="connsiteX90" fmla="*/ 3734532 w 4020865"/>
                  <a:gd name="connsiteY90" fmla="*/ 1876425 h 1990725"/>
                  <a:gd name="connsiteX91" fmla="*/ 3753582 w 4020865"/>
                  <a:gd name="connsiteY91" fmla="*/ 1933575 h 1990725"/>
                  <a:gd name="connsiteX92" fmla="*/ 3725007 w 4020865"/>
                  <a:gd name="connsiteY92" fmla="*/ 1962150 h 1990725"/>
                  <a:gd name="connsiteX93" fmla="*/ 3753582 w 4020865"/>
                  <a:gd name="connsiteY93" fmla="*/ 1990725 h 1990725"/>
                  <a:gd name="connsiteX94" fmla="*/ 3801207 w 4020865"/>
                  <a:gd name="connsiteY94" fmla="*/ 1924050 h 1990725"/>
                  <a:gd name="connsiteX95" fmla="*/ 3801207 w 4020865"/>
                  <a:gd name="connsiteY95" fmla="*/ 1857375 h 1990725"/>
                  <a:gd name="connsiteX96" fmla="*/ 3810732 w 4020865"/>
                  <a:gd name="connsiteY96" fmla="*/ 1800225 h 1990725"/>
                  <a:gd name="connsiteX97" fmla="*/ 3810732 w 4020865"/>
                  <a:gd name="connsiteY97" fmla="*/ 1752600 h 1990725"/>
                  <a:gd name="connsiteX98" fmla="*/ 3810732 w 4020865"/>
                  <a:gd name="connsiteY98" fmla="*/ 1685925 h 1990725"/>
                  <a:gd name="connsiteX99" fmla="*/ 3820257 w 4020865"/>
                  <a:gd name="connsiteY99" fmla="*/ 1628775 h 1990725"/>
                  <a:gd name="connsiteX100" fmla="*/ 3829782 w 4020865"/>
                  <a:gd name="connsiteY100" fmla="*/ 1562100 h 1990725"/>
                  <a:gd name="connsiteX101" fmla="*/ 3820257 w 4020865"/>
                  <a:gd name="connsiteY101" fmla="*/ 1504950 h 1990725"/>
                  <a:gd name="connsiteX102" fmla="*/ 3848832 w 4020865"/>
                  <a:gd name="connsiteY102" fmla="*/ 1457325 h 1990725"/>
                  <a:gd name="connsiteX103" fmla="*/ 3820257 w 4020865"/>
                  <a:gd name="connsiteY103" fmla="*/ 1419225 h 1990725"/>
                  <a:gd name="connsiteX104" fmla="*/ 3848832 w 4020865"/>
                  <a:gd name="connsiteY104" fmla="*/ 1352550 h 1990725"/>
                  <a:gd name="connsiteX105" fmla="*/ 3848832 w 4020865"/>
                  <a:gd name="connsiteY105" fmla="*/ 1285875 h 1990725"/>
                  <a:gd name="connsiteX106" fmla="*/ 3829782 w 4020865"/>
                  <a:gd name="connsiteY106" fmla="*/ 1238250 h 1990725"/>
                  <a:gd name="connsiteX107" fmla="*/ 3839307 w 4020865"/>
                  <a:gd name="connsiteY107" fmla="*/ 1181100 h 1990725"/>
                  <a:gd name="connsiteX108" fmla="*/ 3839307 w 4020865"/>
                  <a:gd name="connsiteY108" fmla="*/ 1152525 h 1990725"/>
                  <a:gd name="connsiteX109" fmla="*/ 3848832 w 4020865"/>
                  <a:gd name="connsiteY109" fmla="*/ 1085850 h 1990725"/>
                  <a:gd name="connsiteX110" fmla="*/ 3848832 w 4020865"/>
                  <a:gd name="connsiteY110" fmla="*/ 1047750 h 1990725"/>
                  <a:gd name="connsiteX111" fmla="*/ 3839307 w 4020865"/>
                  <a:gd name="connsiteY111" fmla="*/ 981075 h 1990725"/>
                  <a:gd name="connsiteX112" fmla="*/ 3848832 w 4020865"/>
                  <a:gd name="connsiteY112" fmla="*/ 933450 h 1990725"/>
                  <a:gd name="connsiteX113" fmla="*/ 3867882 w 4020865"/>
                  <a:gd name="connsiteY113" fmla="*/ 866775 h 1990725"/>
                  <a:gd name="connsiteX114" fmla="*/ 3886932 w 4020865"/>
                  <a:gd name="connsiteY114" fmla="*/ 819150 h 1990725"/>
                  <a:gd name="connsiteX115" fmla="*/ 3867882 w 4020865"/>
                  <a:gd name="connsiteY115" fmla="*/ 781050 h 1990725"/>
                  <a:gd name="connsiteX116" fmla="*/ 3886932 w 4020865"/>
                  <a:gd name="connsiteY116" fmla="*/ 685800 h 1990725"/>
                  <a:gd name="connsiteX117" fmla="*/ 3953611 w 4020865"/>
                  <a:gd name="connsiteY117" fmla="*/ 742950 h 1990725"/>
                  <a:gd name="connsiteX118" fmla="*/ 3953607 w 4020865"/>
                  <a:gd name="connsiteY118" fmla="*/ 533400 h 1990725"/>
                  <a:gd name="connsiteX119" fmla="*/ 3963132 w 4020865"/>
                  <a:gd name="connsiteY119" fmla="*/ 485775 h 1990725"/>
                  <a:gd name="connsiteX120" fmla="*/ 3963132 w 4020865"/>
                  <a:gd name="connsiteY120" fmla="*/ 428625 h 1990725"/>
                  <a:gd name="connsiteX121" fmla="*/ 3982182 w 4020865"/>
                  <a:gd name="connsiteY121" fmla="*/ 361950 h 1990725"/>
                  <a:gd name="connsiteX122" fmla="*/ 3972657 w 4020865"/>
                  <a:gd name="connsiteY122" fmla="*/ 314325 h 1990725"/>
                  <a:gd name="connsiteX123" fmla="*/ 3972657 w 4020865"/>
                  <a:gd name="connsiteY123" fmla="*/ 247650 h 1990725"/>
                  <a:gd name="connsiteX124" fmla="*/ 3982182 w 4020865"/>
                  <a:gd name="connsiteY124" fmla="*/ 190500 h 1990725"/>
                  <a:gd name="connsiteX125" fmla="*/ 4010757 w 4020865"/>
                  <a:gd name="connsiteY125" fmla="*/ 142875 h 1990725"/>
                  <a:gd name="connsiteX126" fmla="*/ 3991707 w 4020865"/>
                  <a:gd name="connsiteY126" fmla="*/ 95250 h 1990725"/>
                  <a:gd name="connsiteX127" fmla="*/ 4020282 w 4020865"/>
                  <a:gd name="connsiteY127" fmla="*/ 57150 h 1990725"/>
                  <a:gd name="connsiteX128" fmla="*/ 4010757 w 4020865"/>
                  <a:gd name="connsiteY128" fmla="*/ 0 h 1990725"/>
                  <a:gd name="connsiteX0" fmla="*/ 57679 w 4049011"/>
                  <a:gd name="connsiteY0" fmla="*/ 209550 h 1990725"/>
                  <a:gd name="connsiteX1" fmla="*/ 529 w 4049011"/>
                  <a:gd name="connsiteY1" fmla="*/ 285750 h 1990725"/>
                  <a:gd name="connsiteX2" fmla="*/ 97924 w 4049011"/>
                  <a:gd name="connsiteY2" fmla="*/ 552450 h 1990725"/>
                  <a:gd name="connsiteX3" fmla="*/ 162463 w 4049011"/>
                  <a:gd name="connsiteY3" fmla="*/ 504825 h 1990725"/>
                  <a:gd name="connsiteX4" fmla="*/ 230935 w 4049011"/>
                  <a:gd name="connsiteY4" fmla="*/ 790575 h 1990725"/>
                  <a:gd name="connsiteX5" fmla="*/ 286299 w 4049011"/>
                  <a:gd name="connsiteY5" fmla="*/ 933450 h 1990725"/>
                  <a:gd name="connsiteX6" fmla="*/ 418062 w 4049011"/>
                  <a:gd name="connsiteY6" fmla="*/ 1104900 h 1990725"/>
                  <a:gd name="connsiteX7" fmla="*/ 573877 w 4049011"/>
                  <a:gd name="connsiteY7" fmla="*/ 1019175 h 1990725"/>
                  <a:gd name="connsiteX8" fmla="*/ 821554 w 4049011"/>
                  <a:gd name="connsiteY8" fmla="*/ 866775 h 1990725"/>
                  <a:gd name="connsiteX9" fmla="*/ 926342 w 4049011"/>
                  <a:gd name="connsiteY9" fmla="*/ 857250 h 1990725"/>
                  <a:gd name="connsiteX10" fmla="*/ 1012077 w 4049011"/>
                  <a:gd name="connsiteY10" fmla="*/ 781050 h 1990725"/>
                  <a:gd name="connsiteX11" fmla="*/ 1083408 w 4049011"/>
                  <a:gd name="connsiteY11" fmla="*/ 800100 h 1990725"/>
                  <a:gd name="connsiteX12" fmla="*/ 1116478 w 4049011"/>
                  <a:gd name="connsiteY12" fmla="*/ 876300 h 1990725"/>
                  <a:gd name="connsiteX13" fmla="*/ 1181142 w 4049011"/>
                  <a:gd name="connsiteY13" fmla="*/ 742950 h 1990725"/>
                  <a:gd name="connsiteX14" fmla="*/ 1225158 w 4049011"/>
                  <a:gd name="connsiteY14" fmla="*/ 753636 h 1990725"/>
                  <a:gd name="connsiteX15" fmla="*/ 1257936 w 4049011"/>
                  <a:gd name="connsiteY15" fmla="*/ 647700 h 1990725"/>
                  <a:gd name="connsiteX16" fmla="*/ 1318390 w 4049011"/>
                  <a:gd name="connsiteY16" fmla="*/ 552450 h 1990725"/>
                  <a:gd name="connsiteX17" fmla="*/ 1471887 w 4049011"/>
                  <a:gd name="connsiteY17" fmla="*/ 476258 h 1990725"/>
                  <a:gd name="connsiteX18" fmla="*/ 1686020 w 4049011"/>
                  <a:gd name="connsiteY18" fmla="*/ 361950 h 1990725"/>
                  <a:gd name="connsiteX19" fmla="*/ 1869430 w 4049011"/>
                  <a:gd name="connsiteY19" fmla="*/ 257175 h 1990725"/>
                  <a:gd name="connsiteX20" fmla="*/ 2069479 w 4049011"/>
                  <a:gd name="connsiteY20" fmla="*/ 161925 h 1990725"/>
                  <a:gd name="connsiteX21" fmla="*/ 2143250 w 4049011"/>
                  <a:gd name="connsiteY21" fmla="*/ 171450 h 1990725"/>
                  <a:gd name="connsiteX22" fmla="*/ 2572053 w 4049011"/>
                  <a:gd name="connsiteY22" fmla="*/ 28575 h 1990725"/>
                  <a:gd name="connsiteX23" fmla="*/ 2638728 w 4049011"/>
                  <a:gd name="connsiteY23" fmla="*/ 9525 h 1990725"/>
                  <a:gd name="connsiteX24" fmla="*/ 2753028 w 4049011"/>
                  <a:gd name="connsiteY24" fmla="*/ 19050 h 1990725"/>
                  <a:gd name="connsiteX25" fmla="*/ 2772078 w 4049011"/>
                  <a:gd name="connsiteY25" fmla="*/ 47625 h 1990725"/>
                  <a:gd name="connsiteX26" fmla="*/ 2781603 w 4049011"/>
                  <a:gd name="connsiteY26" fmla="*/ 95250 h 1990725"/>
                  <a:gd name="connsiteX27" fmla="*/ 2791128 w 4049011"/>
                  <a:gd name="connsiteY27" fmla="*/ 333375 h 1990725"/>
                  <a:gd name="connsiteX28" fmla="*/ 2819703 w 4049011"/>
                  <a:gd name="connsiteY28" fmla="*/ 495300 h 1990725"/>
                  <a:gd name="connsiteX29" fmla="*/ 2829228 w 4049011"/>
                  <a:gd name="connsiteY29" fmla="*/ 523875 h 1990725"/>
                  <a:gd name="connsiteX30" fmla="*/ 2848279 w 4049011"/>
                  <a:gd name="connsiteY30" fmla="*/ 647700 h 1990725"/>
                  <a:gd name="connsiteX31" fmla="*/ 2848276 w 4049011"/>
                  <a:gd name="connsiteY31" fmla="*/ 695325 h 1990725"/>
                  <a:gd name="connsiteX32" fmla="*/ 2848277 w 4049011"/>
                  <a:gd name="connsiteY32" fmla="*/ 742950 h 1990725"/>
                  <a:gd name="connsiteX33" fmla="*/ 2895903 w 4049011"/>
                  <a:gd name="connsiteY33" fmla="*/ 723900 h 1990725"/>
                  <a:gd name="connsiteX34" fmla="*/ 2905428 w 4049011"/>
                  <a:gd name="connsiteY34" fmla="*/ 876300 h 1990725"/>
                  <a:gd name="connsiteX35" fmla="*/ 2914953 w 4049011"/>
                  <a:gd name="connsiteY35" fmla="*/ 904875 h 1990725"/>
                  <a:gd name="connsiteX36" fmla="*/ 2905428 w 4049011"/>
                  <a:gd name="connsiteY36" fmla="*/ 952500 h 1990725"/>
                  <a:gd name="connsiteX37" fmla="*/ 2924478 w 4049011"/>
                  <a:gd name="connsiteY37" fmla="*/ 1000125 h 1990725"/>
                  <a:gd name="connsiteX38" fmla="*/ 2924478 w 4049011"/>
                  <a:gd name="connsiteY38" fmla="*/ 1028700 h 1990725"/>
                  <a:gd name="connsiteX39" fmla="*/ 2934003 w 4049011"/>
                  <a:gd name="connsiteY39" fmla="*/ 1076325 h 1990725"/>
                  <a:gd name="connsiteX40" fmla="*/ 2934003 w 4049011"/>
                  <a:gd name="connsiteY40" fmla="*/ 1123950 h 1990725"/>
                  <a:gd name="connsiteX41" fmla="*/ 2943528 w 4049011"/>
                  <a:gd name="connsiteY41" fmla="*/ 1162050 h 1990725"/>
                  <a:gd name="connsiteX42" fmla="*/ 2934003 w 4049011"/>
                  <a:gd name="connsiteY42" fmla="*/ 1181100 h 1990725"/>
                  <a:gd name="connsiteX43" fmla="*/ 2953053 w 4049011"/>
                  <a:gd name="connsiteY43" fmla="*/ 1219200 h 1990725"/>
                  <a:gd name="connsiteX44" fmla="*/ 2953053 w 4049011"/>
                  <a:gd name="connsiteY44" fmla="*/ 1266825 h 1990725"/>
                  <a:gd name="connsiteX45" fmla="*/ 2972103 w 4049011"/>
                  <a:gd name="connsiteY45" fmla="*/ 1314450 h 1990725"/>
                  <a:gd name="connsiteX46" fmla="*/ 2972103 w 4049011"/>
                  <a:gd name="connsiteY46" fmla="*/ 1362075 h 1990725"/>
                  <a:gd name="connsiteX47" fmla="*/ 3010203 w 4049011"/>
                  <a:gd name="connsiteY47" fmla="*/ 1400175 h 1990725"/>
                  <a:gd name="connsiteX48" fmla="*/ 3038778 w 4049011"/>
                  <a:gd name="connsiteY48" fmla="*/ 1362075 h 1990725"/>
                  <a:gd name="connsiteX49" fmla="*/ 3048303 w 4049011"/>
                  <a:gd name="connsiteY49" fmla="*/ 1314450 h 1990725"/>
                  <a:gd name="connsiteX50" fmla="*/ 3067353 w 4049011"/>
                  <a:gd name="connsiteY50" fmla="*/ 1257300 h 1990725"/>
                  <a:gd name="connsiteX51" fmla="*/ 3067353 w 4049011"/>
                  <a:gd name="connsiteY51" fmla="*/ 1219200 h 1990725"/>
                  <a:gd name="connsiteX52" fmla="*/ 3086403 w 4049011"/>
                  <a:gd name="connsiteY52" fmla="*/ 1152525 h 1990725"/>
                  <a:gd name="connsiteX53" fmla="*/ 3076878 w 4049011"/>
                  <a:gd name="connsiteY53" fmla="*/ 1085850 h 1990725"/>
                  <a:gd name="connsiteX54" fmla="*/ 3086403 w 4049011"/>
                  <a:gd name="connsiteY54" fmla="*/ 1057275 h 1990725"/>
                  <a:gd name="connsiteX55" fmla="*/ 3105453 w 4049011"/>
                  <a:gd name="connsiteY55" fmla="*/ 990600 h 1990725"/>
                  <a:gd name="connsiteX56" fmla="*/ 3114978 w 4049011"/>
                  <a:gd name="connsiteY56" fmla="*/ 942975 h 1990725"/>
                  <a:gd name="connsiteX57" fmla="*/ 3124503 w 4049011"/>
                  <a:gd name="connsiteY57" fmla="*/ 895350 h 1990725"/>
                  <a:gd name="connsiteX58" fmla="*/ 3143553 w 4049011"/>
                  <a:gd name="connsiteY58" fmla="*/ 847725 h 1990725"/>
                  <a:gd name="connsiteX59" fmla="*/ 3191178 w 4049011"/>
                  <a:gd name="connsiteY59" fmla="*/ 904875 h 1990725"/>
                  <a:gd name="connsiteX60" fmla="*/ 3191178 w 4049011"/>
                  <a:gd name="connsiteY60" fmla="*/ 952500 h 1990725"/>
                  <a:gd name="connsiteX61" fmla="*/ 3257856 w 4049011"/>
                  <a:gd name="connsiteY61" fmla="*/ 1047750 h 1990725"/>
                  <a:gd name="connsiteX62" fmla="*/ 3324530 w 4049011"/>
                  <a:gd name="connsiteY62" fmla="*/ 962025 h 1990725"/>
                  <a:gd name="connsiteX63" fmla="*/ 3353103 w 4049011"/>
                  <a:gd name="connsiteY63" fmla="*/ 1019175 h 1990725"/>
                  <a:gd name="connsiteX64" fmla="*/ 3362628 w 4049011"/>
                  <a:gd name="connsiteY64" fmla="*/ 819150 h 1990725"/>
                  <a:gd name="connsiteX65" fmla="*/ 3410253 w 4049011"/>
                  <a:gd name="connsiteY65" fmla="*/ 762000 h 1990725"/>
                  <a:gd name="connsiteX66" fmla="*/ 3467403 w 4049011"/>
                  <a:gd name="connsiteY66" fmla="*/ 762000 h 1990725"/>
                  <a:gd name="connsiteX67" fmla="*/ 3524553 w 4049011"/>
                  <a:gd name="connsiteY67" fmla="*/ 771525 h 1990725"/>
                  <a:gd name="connsiteX68" fmla="*/ 3581704 w 4049011"/>
                  <a:gd name="connsiteY68" fmla="*/ 790575 h 1990725"/>
                  <a:gd name="connsiteX69" fmla="*/ 3591228 w 4049011"/>
                  <a:gd name="connsiteY69" fmla="*/ 857250 h 1990725"/>
                  <a:gd name="connsiteX70" fmla="*/ 3610278 w 4049011"/>
                  <a:gd name="connsiteY70" fmla="*/ 914400 h 1990725"/>
                  <a:gd name="connsiteX71" fmla="*/ 3629328 w 4049011"/>
                  <a:gd name="connsiteY71" fmla="*/ 971550 h 1990725"/>
                  <a:gd name="connsiteX72" fmla="*/ 3648378 w 4049011"/>
                  <a:gd name="connsiteY72" fmla="*/ 1028700 h 1990725"/>
                  <a:gd name="connsiteX73" fmla="*/ 3638853 w 4049011"/>
                  <a:gd name="connsiteY73" fmla="*/ 1057275 h 1990725"/>
                  <a:gd name="connsiteX74" fmla="*/ 3667428 w 4049011"/>
                  <a:gd name="connsiteY74" fmla="*/ 1114425 h 1990725"/>
                  <a:gd name="connsiteX75" fmla="*/ 3667428 w 4049011"/>
                  <a:gd name="connsiteY75" fmla="*/ 1162050 h 1990725"/>
                  <a:gd name="connsiteX76" fmla="*/ 3667428 w 4049011"/>
                  <a:gd name="connsiteY76" fmla="*/ 1209675 h 1990725"/>
                  <a:gd name="connsiteX77" fmla="*/ 3648378 w 4049011"/>
                  <a:gd name="connsiteY77" fmla="*/ 1238250 h 1990725"/>
                  <a:gd name="connsiteX78" fmla="*/ 3657903 w 4049011"/>
                  <a:gd name="connsiteY78" fmla="*/ 1276350 h 1990725"/>
                  <a:gd name="connsiteX79" fmla="*/ 3667428 w 4049011"/>
                  <a:gd name="connsiteY79" fmla="*/ 1333500 h 1990725"/>
                  <a:gd name="connsiteX80" fmla="*/ 3686478 w 4049011"/>
                  <a:gd name="connsiteY80" fmla="*/ 1390650 h 1990725"/>
                  <a:gd name="connsiteX81" fmla="*/ 3686478 w 4049011"/>
                  <a:gd name="connsiteY81" fmla="*/ 1447800 h 1990725"/>
                  <a:gd name="connsiteX82" fmla="*/ 3705528 w 4049011"/>
                  <a:gd name="connsiteY82" fmla="*/ 1504950 h 1990725"/>
                  <a:gd name="connsiteX83" fmla="*/ 3724578 w 4049011"/>
                  <a:gd name="connsiteY83" fmla="*/ 1562100 h 1990725"/>
                  <a:gd name="connsiteX84" fmla="*/ 3734103 w 4049011"/>
                  <a:gd name="connsiteY84" fmla="*/ 1590675 h 1990725"/>
                  <a:gd name="connsiteX85" fmla="*/ 3734103 w 4049011"/>
                  <a:gd name="connsiteY85" fmla="*/ 1638300 h 1990725"/>
                  <a:gd name="connsiteX86" fmla="*/ 3753153 w 4049011"/>
                  <a:gd name="connsiteY86" fmla="*/ 1685925 h 1990725"/>
                  <a:gd name="connsiteX87" fmla="*/ 3753153 w 4049011"/>
                  <a:gd name="connsiteY87" fmla="*/ 1743075 h 1990725"/>
                  <a:gd name="connsiteX88" fmla="*/ 3762678 w 4049011"/>
                  <a:gd name="connsiteY88" fmla="*/ 1800225 h 1990725"/>
                  <a:gd name="connsiteX89" fmla="*/ 3753153 w 4049011"/>
                  <a:gd name="connsiteY89" fmla="*/ 1838325 h 1990725"/>
                  <a:gd name="connsiteX90" fmla="*/ 3762678 w 4049011"/>
                  <a:gd name="connsiteY90" fmla="*/ 1876425 h 1990725"/>
                  <a:gd name="connsiteX91" fmla="*/ 3781728 w 4049011"/>
                  <a:gd name="connsiteY91" fmla="*/ 1933575 h 1990725"/>
                  <a:gd name="connsiteX92" fmla="*/ 3753153 w 4049011"/>
                  <a:gd name="connsiteY92" fmla="*/ 1962150 h 1990725"/>
                  <a:gd name="connsiteX93" fmla="*/ 3781728 w 4049011"/>
                  <a:gd name="connsiteY93" fmla="*/ 1990725 h 1990725"/>
                  <a:gd name="connsiteX94" fmla="*/ 3829353 w 4049011"/>
                  <a:gd name="connsiteY94" fmla="*/ 1924050 h 1990725"/>
                  <a:gd name="connsiteX95" fmla="*/ 3829353 w 4049011"/>
                  <a:gd name="connsiteY95" fmla="*/ 1857375 h 1990725"/>
                  <a:gd name="connsiteX96" fmla="*/ 3838878 w 4049011"/>
                  <a:gd name="connsiteY96" fmla="*/ 1800225 h 1990725"/>
                  <a:gd name="connsiteX97" fmla="*/ 3838878 w 4049011"/>
                  <a:gd name="connsiteY97" fmla="*/ 1752600 h 1990725"/>
                  <a:gd name="connsiteX98" fmla="*/ 3838878 w 4049011"/>
                  <a:gd name="connsiteY98" fmla="*/ 1685925 h 1990725"/>
                  <a:gd name="connsiteX99" fmla="*/ 3848403 w 4049011"/>
                  <a:gd name="connsiteY99" fmla="*/ 1628775 h 1990725"/>
                  <a:gd name="connsiteX100" fmla="*/ 3857928 w 4049011"/>
                  <a:gd name="connsiteY100" fmla="*/ 1562100 h 1990725"/>
                  <a:gd name="connsiteX101" fmla="*/ 3848403 w 4049011"/>
                  <a:gd name="connsiteY101" fmla="*/ 1504950 h 1990725"/>
                  <a:gd name="connsiteX102" fmla="*/ 3876978 w 4049011"/>
                  <a:gd name="connsiteY102" fmla="*/ 1457325 h 1990725"/>
                  <a:gd name="connsiteX103" fmla="*/ 3848403 w 4049011"/>
                  <a:gd name="connsiteY103" fmla="*/ 1419225 h 1990725"/>
                  <a:gd name="connsiteX104" fmla="*/ 3876978 w 4049011"/>
                  <a:gd name="connsiteY104" fmla="*/ 1352550 h 1990725"/>
                  <a:gd name="connsiteX105" fmla="*/ 3876978 w 4049011"/>
                  <a:gd name="connsiteY105" fmla="*/ 1285875 h 1990725"/>
                  <a:gd name="connsiteX106" fmla="*/ 3857928 w 4049011"/>
                  <a:gd name="connsiteY106" fmla="*/ 1238250 h 1990725"/>
                  <a:gd name="connsiteX107" fmla="*/ 3867453 w 4049011"/>
                  <a:gd name="connsiteY107" fmla="*/ 1181100 h 1990725"/>
                  <a:gd name="connsiteX108" fmla="*/ 3867453 w 4049011"/>
                  <a:gd name="connsiteY108" fmla="*/ 1152525 h 1990725"/>
                  <a:gd name="connsiteX109" fmla="*/ 3876978 w 4049011"/>
                  <a:gd name="connsiteY109" fmla="*/ 1085850 h 1990725"/>
                  <a:gd name="connsiteX110" fmla="*/ 3876978 w 4049011"/>
                  <a:gd name="connsiteY110" fmla="*/ 1047750 h 1990725"/>
                  <a:gd name="connsiteX111" fmla="*/ 3867453 w 4049011"/>
                  <a:gd name="connsiteY111" fmla="*/ 981075 h 1990725"/>
                  <a:gd name="connsiteX112" fmla="*/ 3876978 w 4049011"/>
                  <a:gd name="connsiteY112" fmla="*/ 933450 h 1990725"/>
                  <a:gd name="connsiteX113" fmla="*/ 3896028 w 4049011"/>
                  <a:gd name="connsiteY113" fmla="*/ 866775 h 1990725"/>
                  <a:gd name="connsiteX114" fmla="*/ 3915078 w 4049011"/>
                  <a:gd name="connsiteY114" fmla="*/ 819150 h 1990725"/>
                  <a:gd name="connsiteX115" fmla="*/ 3896028 w 4049011"/>
                  <a:gd name="connsiteY115" fmla="*/ 781050 h 1990725"/>
                  <a:gd name="connsiteX116" fmla="*/ 3915078 w 4049011"/>
                  <a:gd name="connsiteY116" fmla="*/ 685800 h 1990725"/>
                  <a:gd name="connsiteX117" fmla="*/ 3981757 w 4049011"/>
                  <a:gd name="connsiteY117" fmla="*/ 742950 h 1990725"/>
                  <a:gd name="connsiteX118" fmla="*/ 3981753 w 4049011"/>
                  <a:gd name="connsiteY118" fmla="*/ 533400 h 1990725"/>
                  <a:gd name="connsiteX119" fmla="*/ 3991278 w 4049011"/>
                  <a:gd name="connsiteY119" fmla="*/ 485775 h 1990725"/>
                  <a:gd name="connsiteX120" fmla="*/ 3991278 w 4049011"/>
                  <a:gd name="connsiteY120" fmla="*/ 428625 h 1990725"/>
                  <a:gd name="connsiteX121" fmla="*/ 4010328 w 4049011"/>
                  <a:gd name="connsiteY121" fmla="*/ 361950 h 1990725"/>
                  <a:gd name="connsiteX122" fmla="*/ 4000803 w 4049011"/>
                  <a:gd name="connsiteY122" fmla="*/ 314325 h 1990725"/>
                  <a:gd name="connsiteX123" fmla="*/ 4000803 w 4049011"/>
                  <a:gd name="connsiteY123" fmla="*/ 247650 h 1990725"/>
                  <a:gd name="connsiteX124" fmla="*/ 4010328 w 4049011"/>
                  <a:gd name="connsiteY124" fmla="*/ 190500 h 1990725"/>
                  <a:gd name="connsiteX125" fmla="*/ 4038903 w 4049011"/>
                  <a:gd name="connsiteY125" fmla="*/ 142875 h 1990725"/>
                  <a:gd name="connsiteX126" fmla="*/ 4019853 w 4049011"/>
                  <a:gd name="connsiteY126" fmla="*/ 95250 h 1990725"/>
                  <a:gd name="connsiteX127" fmla="*/ 4048428 w 4049011"/>
                  <a:gd name="connsiteY127" fmla="*/ 57150 h 1990725"/>
                  <a:gd name="connsiteX128" fmla="*/ 4038903 w 4049011"/>
                  <a:gd name="connsiteY128" fmla="*/ 0 h 1990725"/>
                  <a:gd name="connsiteX0" fmla="*/ 57679 w 4049011"/>
                  <a:gd name="connsiteY0" fmla="*/ 209550 h 1990725"/>
                  <a:gd name="connsiteX1" fmla="*/ 529 w 4049011"/>
                  <a:gd name="connsiteY1" fmla="*/ 285750 h 1990725"/>
                  <a:gd name="connsiteX2" fmla="*/ 85730 w 4049011"/>
                  <a:gd name="connsiteY2" fmla="*/ 342900 h 1990725"/>
                  <a:gd name="connsiteX3" fmla="*/ 97924 w 4049011"/>
                  <a:gd name="connsiteY3" fmla="*/ 552450 h 1990725"/>
                  <a:gd name="connsiteX4" fmla="*/ 162463 w 4049011"/>
                  <a:gd name="connsiteY4" fmla="*/ 504825 h 1990725"/>
                  <a:gd name="connsiteX5" fmla="*/ 230935 w 4049011"/>
                  <a:gd name="connsiteY5" fmla="*/ 790575 h 1990725"/>
                  <a:gd name="connsiteX6" fmla="*/ 286299 w 4049011"/>
                  <a:gd name="connsiteY6" fmla="*/ 933450 h 1990725"/>
                  <a:gd name="connsiteX7" fmla="*/ 418062 w 4049011"/>
                  <a:gd name="connsiteY7" fmla="*/ 1104900 h 1990725"/>
                  <a:gd name="connsiteX8" fmla="*/ 573877 w 4049011"/>
                  <a:gd name="connsiteY8" fmla="*/ 1019175 h 1990725"/>
                  <a:gd name="connsiteX9" fmla="*/ 821554 w 4049011"/>
                  <a:gd name="connsiteY9" fmla="*/ 866775 h 1990725"/>
                  <a:gd name="connsiteX10" fmla="*/ 926342 w 4049011"/>
                  <a:gd name="connsiteY10" fmla="*/ 857250 h 1990725"/>
                  <a:gd name="connsiteX11" fmla="*/ 1012077 w 4049011"/>
                  <a:gd name="connsiteY11" fmla="*/ 781050 h 1990725"/>
                  <a:gd name="connsiteX12" fmla="*/ 1083408 w 4049011"/>
                  <a:gd name="connsiteY12" fmla="*/ 800100 h 1990725"/>
                  <a:gd name="connsiteX13" fmla="*/ 1116478 w 4049011"/>
                  <a:gd name="connsiteY13" fmla="*/ 876300 h 1990725"/>
                  <a:gd name="connsiteX14" fmla="*/ 1181142 w 4049011"/>
                  <a:gd name="connsiteY14" fmla="*/ 742950 h 1990725"/>
                  <a:gd name="connsiteX15" fmla="*/ 1225158 w 4049011"/>
                  <a:gd name="connsiteY15" fmla="*/ 753636 h 1990725"/>
                  <a:gd name="connsiteX16" fmla="*/ 1257936 w 4049011"/>
                  <a:gd name="connsiteY16" fmla="*/ 647700 h 1990725"/>
                  <a:gd name="connsiteX17" fmla="*/ 1318390 w 4049011"/>
                  <a:gd name="connsiteY17" fmla="*/ 552450 h 1990725"/>
                  <a:gd name="connsiteX18" fmla="*/ 1471887 w 4049011"/>
                  <a:gd name="connsiteY18" fmla="*/ 476258 h 1990725"/>
                  <a:gd name="connsiteX19" fmla="*/ 1686020 w 4049011"/>
                  <a:gd name="connsiteY19" fmla="*/ 361950 h 1990725"/>
                  <a:gd name="connsiteX20" fmla="*/ 1869430 w 4049011"/>
                  <a:gd name="connsiteY20" fmla="*/ 257175 h 1990725"/>
                  <a:gd name="connsiteX21" fmla="*/ 2069479 w 4049011"/>
                  <a:gd name="connsiteY21" fmla="*/ 161925 h 1990725"/>
                  <a:gd name="connsiteX22" fmla="*/ 2143250 w 4049011"/>
                  <a:gd name="connsiteY22" fmla="*/ 171450 h 1990725"/>
                  <a:gd name="connsiteX23" fmla="*/ 2572053 w 4049011"/>
                  <a:gd name="connsiteY23" fmla="*/ 28575 h 1990725"/>
                  <a:gd name="connsiteX24" fmla="*/ 2638728 w 4049011"/>
                  <a:gd name="connsiteY24" fmla="*/ 9525 h 1990725"/>
                  <a:gd name="connsiteX25" fmla="*/ 2753028 w 4049011"/>
                  <a:gd name="connsiteY25" fmla="*/ 19050 h 1990725"/>
                  <a:gd name="connsiteX26" fmla="*/ 2772078 w 4049011"/>
                  <a:gd name="connsiteY26" fmla="*/ 47625 h 1990725"/>
                  <a:gd name="connsiteX27" fmla="*/ 2781603 w 4049011"/>
                  <a:gd name="connsiteY27" fmla="*/ 95250 h 1990725"/>
                  <a:gd name="connsiteX28" fmla="*/ 2791128 w 4049011"/>
                  <a:gd name="connsiteY28" fmla="*/ 333375 h 1990725"/>
                  <a:gd name="connsiteX29" fmla="*/ 2819703 w 4049011"/>
                  <a:gd name="connsiteY29" fmla="*/ 495300 h 1990725"/>
                  <a:gd name="connsiteX30" fmla="*/ 2829228 w 4049011"/>
                  <a:gd name="connsiteY30" fmla="*/ 523875 h 1990725"/>
                  <a:gd name="connsiteX31" fmla="*/ 2848279 w 4049011"/>
                  <a:gd name="connsiteY31" fmla="*/ 647700 h 1990725"/>
                  <a:gd name="connsiteX32" fmla="*/ 2848276 w 4049011"/>
                  <a:gd name="connsiteY32" fmla="*/ 695325 h 1990725"/>
                  <a:gd name="connsiteX33" fmla="*/ 2848277 w 4049011"/>
                  <a:gd name="connsiteY33" fmla="*/ 742950 h 1990725"/>
                  <a:gd name="connsiteX34" fmla="*/ 2895903 w 4049011"/>
                  <a:gd name="connsiteY34" fmla="*/ 723900 h 1990725"/>
                  <a:gd name="connsiteX35" fmla="*/ 2905428 w 4049011"/>
                  <a:gd name="connsiteY35" fmla="*/ 876300 h 1990725"/>
                  <a:gd name="connsiteX36" fmla="*/ 2914953 w 4049011"/>
                  <a:gd name="connsiteY36" fmla="*/ 904875 h 1990725"/>
                  <a:gd name="connsiteX37" fmla="*/ 2905428 w 4049011"/>
                  <a:gd name="connsiteY37" fmla="*/ 952500 h 1990725"/>
                  <a:gd name="connsiteX38" fmla="*/ 2924478 w 4049011"/>
                  <a:gd name="connsiteY38" fmla="*/ 1000125 h 1990725"/>
                  <a:gd name="connsiteX39" fmla="*/ 2924478 w 4049011"/>
                  <a:gd name="connsiteY39" fmla="*/ 1028700 h 1990725"/>
                  <a:gd name="connsiteX40" fmla="*/ 2934003 w 4049011"/>
                  <a:gd name="connsiteY40" fmla="*/ 1076325 h 1990725"/>
                  <a:gd name="connsiteX41" fmla="*/ 2934003 w 4049011"/>
                  <a:gd name="connsiteY41" fmla="*/ 1123950 h 1990725"/>
                  <a:gd name="connsiteX42" fmla="*/ 2943528 w 4049011"/>
                  <a:gd name="connsiteY42" fmla="*/ 1162050 h 1990725"/>
                  <a:gd name="connsiteX43" fmla="*/ 2934003 w 4049011"/>
                  <a:gd name="connsiteY43" fmla="*/ 1181100 h 1990725"/>
                  <a:gd name="connsiteX44" fmla="*/ 2953053 w 4049011"/>
                  <a:gd name="connsiteY44" fmla="*/ 1219200 h 1990725"/>
                  <a:gd name="connsiteX45" fmla="*/ 2953053 w 4049011"/>
                  <a:gd name="connsiteY45" fmla="*/ 1266825 h 1990725"/>
                  <a:gd name="connsiteX46" fmla="*/ 2972103 w 4049011"/>
                  <a:gd name="connsiteY46" fmla="*/ 1314450 h 1990725"/>
                  <a:gd name="connsiteX47" fmla="*/ 2972103 w 4049011"/>
                  <a:gd name="connsiteY47" fmla="*/ 1362075 h 1990725"/>
                  <a:gd name="connsiteX48" fmla="*/ 3010203 w 4049011"/>
                  <a:gd name="connsiteY48" fmla="*/ 1400175 h 1990725"/>
                  <a:gd name="connsiteX49" fmla="*/ 3038778 w 4049011"/>
                  <a:gd name="connsiteY49" fmla="*/ 1362075 h 1990725"/>
                  <a:gd name="connsiteX50" fmla="*/ 3048303 w 4049011"/>
                  <a:gd name="connsiteY50" fmla="*/ 1314450 h 1990725"/>
                  <a:gd name="connsiteX51" fmla="*/ 3067353 w 4049011"/>
                  <a:gd name="connsiteY51" fmla="*/ 1257300 h 1990725"/>
                  <a:gd name="connsiteX52" fmla="*/ 3067353 w 4049011"/>
                  <a:gd name="connsiteY52" fmla="*/ 1219200 h 1990725"/>
                  <a:gd name="connsiteX53" fmla="*/ 3086403 w 4049011"/>
                  <a:gd name="connsiteY53" fmla="*/ 1152525 h 1990725"/>
                  <a:gd name="connsiteX54" fmla="*/ 3076878 w 4049011"/>
                  <a:gd name="connsiteY54" fmla="*/ 1085850 h 1990725"/>
                  <a:gd name="connsiteX55" fmla="*/ 3086403 w 4049011"/>
                  <a:gd name="connsiteY55" fmla="*/ 1057275 h 1990725"/>
                  <a:gd name="connsiteX56" fmla="*/ 3105453 w 4049011"/>
                  <a:gd name="connsiteY56" fmla="*/ 990600 h 1990725"/>
                  <a:gd name="connsiteX57" fmla="*/ 3114978 w 4049011"/>
                  <a:gd name="connsiteY57" fmla="*/ 942975 h 1990725"/>
                  <a:gd name="connsiteX58" fmla="*/ 3124503 w 4049011"/>
                  <a:gd name="connsiteY58" fmla="*/ 895350 h 1990725"/>
                  <a:gd name="connsiteX59" fmla="*/ 3143553 w 4049011"/>
                  <a:gd name="connsiteY59" fmla="*/ 847725 h 1990725"/>
                  <a:gd name="connsiteX60" fmla="*/ 3191178 w 4049011"/>
                  <a:gd name="connsiteY60" fmla="*/ 904875 h 1990725"/>
                  <a:gd name="connsiteX61" fmla="*/ 3191178 w 4049011"/>
                  <a:gd name="connsiteY61" fmla="*/ 952500 h 1990725"/>
                  <a:gd name="connsiteX62" fmla="*/ 3257856 w 4049011"/>
                  <a:gd name="connsiteY62" fmla="*/ 1047750 h 1990725"/>
                  <a:gd name="connsiteX63" fmla="*/ 3324530 w 4049011"/>
                  <a:gd name="connsiteY63" fmla="*/ 962025 h 1990725"/>
                  <a:gd name="connsiteX64" fmla="*/ 3353103 w 4049011"/>
                  <a:gd name="connsiteY64" fmla="*/ 1019175 h 1990725"/>
                  <a:gd name="connsiteX65" fmla="*/ 3362628 w 4049011"/>
                  <a:gd name="connsiteY65" fmla="*/ 819150 h 1990725"/>
                  <a:gd name="connsiteX66" fmla="*/ 3410253 w 4049011"/>
                  <a:gd name="connsiteY66" fmla="*/ 762000 h 1990725"/>
                  <a:gd name="connsiteX67" fmla="*/ 3467403 w 4049011"/>
                  <a:gd name="connsiteY67" fmla="*/ 762000 h 1990725"/>
                  <a:gd name="connsiteX68" fmla="*/ 3524553 w 4049011"/>
                  <a:gd name="connsiteY68" fmla="*/ 771525 h 1990725"/>
                  <a:gd name="connsiteX69" fmla="*/ 3581704 w 4049011"/>
                  <a:gd name="connsiteY69" fmla="*/ 790575 h 1990725"/>
                  <a:gd name="connsiteX70" fmla="*/ 3591228 w 4049011"/>
                  <a:gd name="connsiteY70" fmla="*/ 857250 h 1990725"/>
                  <a:gd name="connsiteX71" fmla="*/ 3610278 w 4049011"/>
                  <a:gd name="connsiteY71" fmla="*/ 914400 h 1990725"/>
                  <a:gd name="connsiteX72" fmla="*/ 3629328 w 4049011"/>
                  <a:gd name="connsiteY72" fmla="*/ 971550 h 1990725"/>
                  <a:gd name="connsiteX73" fmla="*/ 3648378 w 4049011"/>
                  <a:gd name="connsiteY73" fmla="*/ 1028700 h 1990725"/>
                  <a:gd name="connsiteX74" fmla="*/ 3638853 w 4049011"/>
                  <a:gd name="connsiteY74" fmla="*/ 1057275 h 1990725"/>
                  <a:gd name="connsiteX75" fmla="*/ 3667428 w 4049011"/>
                  <a:gd name="connsiteY75" fmla="*/ 1114425 h 1990725"/>
                  <a:gd name="connsiteX76" fmla="*/ 3667428 w 4049011"/>
                  <a:gd name="connsiteY76" fmla="*/ 1162050 h 1990725"/>
                  <a:gd name="connsiteX77" fmla="*/ 3667428 w 4049011"/>
                  <a:gd name="connsiteY77" fmla="*/ 1209675 h 1990725"/>
                  <a:gd name="connsiteX78" fmla="*/ 3648378 w 4049011"/>
                  <a:gd name="connsiteY78" fmla="*/ 1238250 h 1990725"/>
                  <a:gd name="connsiteX79" fmla="*/ 3657903 w 4049011"/>
                  <a:gd name="connsiteY79" fmla="*/ 1276350 h 1990725"/>
                  <a:gd name="connsiteX80" fmla="*/ 3667428 w 4049011"/>
                  <a:gd name="connsiteY80" fmla="*/ 1333500 h 1990725"/>
                  <a:gd name="connsiteX81" fmla="*/ 3686478 w 4049011"/>
                  <a:gd name="connsiteY81" fmla="*/ 1390650 h 1990725"/>
                  <a:gd name="connsiteX82" fmla="*/ 3686478 w 4049011"/>
                  <a:gd name="connsiteY82" fmla="*/ 1447800 h 1990725"/>
                  <a:gd name="connsiteX83" fmla="*/ 3705528 w 4049011"/>
                  <a:gd name="connsiteY83" fmla="*/ 1504950 h 1990725"/>
                  <a:gd name="connsiteX84" fmla="*/ 3724578 w 4049011"/>
                  <a:gd name="connsiteY84" fmla="*/ 1562100 h 1990725"/>
                  <a:gd name="connsiteX85" fmla="*/ 3734103 w 4049011"/>
                  <a:gd name="connsiteY85" fmla="*/ 1590675 h 1990725"/>
                  <a:gd name="connsiteX86" fmla="*/ 3734103 w 4049011"/>
                  <a:gd name="connsiteY86" fmla="*/ 1638300 h 1990725"/>
                  <a:gd name="connsiteX87" fmla="*/ 3753153 w 4049011"/>
                  <a:gd name="connsiteY87" fmla="*/ 1685925 h 1990725"/>
                  <a:gd name="connsiteX88" fmla="*/ 3753153 w 4049011"/>
                  <a:gd name="connsiteY88" fmla="*/ 1743075 h 1990725"/>
                  <a:gd name="connsiteX89" fmla="*/ 3762678 w 4049011"/>
                  <a:gd name="connsiteY89" fmla="*/ 1800225 h 1990725"/>
                  <a:gd name="connsiteX90" fmla="*/ 3753153 w 4049011"/>
                  <a:gd name="connsiteY90" fmla="*/ 1838325 h 1990725"/>
                  <a:gd name="connsiteX91" fmla="*/ 3762678 w 4049011"/>
                  <a:gd name="connsiteY91" fmla="*/ 1876425 h 1990725"/>
                  <a:gd name="connsiteX92" fmla="*/ 3781728 w 4049011"/>
                  <a:gd name="connsiteY92" fmla="*/ 1933575 h 1990725"/>
                  <a:gd name="connsiteX93" fmla="*/ 3753153 w 4049011"/>
                  <a:gd name="connsiteY93" fmla="*/ 1962150 h 1990725"/>
                  <a:gd name="connsiteX94" fmla="*/ 3781728 w 4049011"/>
                  <a:gd name="connsiteY94" fmla="*/ 1990725 h 1990725"/>
                  <a:gd name="connsiteX95" fmla="*/ 3829353 w 4049011"/>
                  <a:gd name="connsiteY95" fmla="*/ 1924050 h 1990725"/>
                  <a:gd name="connsiteX96" fmla="*/ 3829353 w 4049011"/>
                  <a:gd name="connsiteY96" fmla="*/ 1857375 h 1990725"/>
                  <a:gd name="connsiteX97" fmla="*/ 3838878 w 4049011"/>
                  <a:gd name="connsiteY97" fmla="*/ 1800225 h 1990725"/>
                  <a:gd name="connsiteX98" fmla="*/ 3838878 w 4049011"/>
                  <a:gd name="connsiteY98" fmla="*/ 1752600 h 1990725"/>
                  <a:gd name="connsiteX99" fmla="*/ 3838878 w 4049011"/>
                  <a:gd name="connsiteY99" fmla="*/ 1685925 h 1990725"/>
                  <a:gd name="connsiteX100" fmla="*/ 3848403 w 4049011"/>
                  <a:gd name="connsiteY100" fmla="*/ 1628775 h 1990725"/>
                  <a:gd name="connsiteX101" fmla="*/ 3857928 w 4049011"/>
                  <a:gd name="connsiteY101" fmla="*/ 1562100 h 1990725"/>
                  <a:gd name="connsiteX102" fmla="*/ 3848403 w 4049011"/>
                  <a:gd name="connsiteY102" fmla="*/ 1504950 h 1990725"/>
                  <a:gd name="connsiteX103" fmla="*/ 3876978 w 4049011"/>
                  <a:gd name="connsiteY103" fmla="*/ 1457325 h 1990725"/>
                  <a:gd name="connsiteX104" fmla="*/ 3848403 w 4049011"/>
                  <a:gd name="connsiteY104" fmla="*/ 1419225 h 1990725"/>
                  <a:gd name="connsiteX105" fmla="*/ 3876978 w 4049011"/>
                  <a:gd name="connsiteY105" fmla="*/ 1352550 h 1990725"/>
                  <a:gd name="connsiteX106" fmla="*/ 3876978 w 4049011"/>
                  <a:gd name="connsiteY106" fmla="*/ 1285875 h 1990725"/>
                  <a:gd name="connsiteX107" fmla="*/ 3857928 w 4049011"/>
                  <a:gd name="connsiteY107" fmla="*/ 1238250 h 1990725"/>
                  <a:gd name="connsiteX108" fmla="*/ 3867453 w 4049011"/>
                  <a:gd name="connsiteY108" fmla="*/ 1181100 h 1990725"/>
                  <a:gd name="connsiteX109" fmla="*/ 3867453 w 4049011"/>
                  <a:gd name="connsiteY109" fmla="*/ 1152525 h 1990725"/>
                  <a:gd name="connsiteX110" fmla="*/ 3876978 w 4049011"/>
                  <a:gd name="connsiteY110" fmla="*/ 1085850 h 1990725"/>
                  <a:gd name="connsiteX111" fmla="*/ 3876978 w 4049011"/>
                  <a:gd name="connsiteY111" fmla="*/ 1047750 h 1990725"/>
                  <a:gd name="connsiteX112" fmla="*/ 3867453 w 4049011"/>
                  <a:gd name="connsiteY112" fmla="*/ 981075 h 1990725"/>
                  <a:gd name="connsiteX113" fmla="*/ 3876978 w 4049011"/>
                  <a:gd name="connsiteY113" fmla="*/ 933450 h 1990725"/>
                  <a:gd name="connsiteX114" fmla="*/ 3896028 w 4049011"/>
                  <a:gd name="connsiteY114" fmla="*/ 866775 h 1990725"/>
                  <a:gd name="connsiteX115" fmla="*/ 3915078 w 4049011"/>
                  <a:gd name="connsiteY115" fmla="*/ 819150 h 1990725"/>
                  <a:gd name="connsiteX116" fmla="*/ 3896028 w 4049011"/>
                  <a:gd name="connsiteY116" fmla="*/ 781050 h 1990725"/>
                  <a:gd name="connsiteX117" fmla="*/ 3915078 w 4049011"/>
                  <a:gd name="connsiteY117" fmla="*/ 685800 h 1990725"/>
                  <a:gd name="connsiteX118" fmla="*/ 3981757 w 4049011"/>
                  <a:gd name="connsiteY118" fmla="*/ 742950 h 1990725"/>
                  <a:gd name="connsiteX119" fmla="*/ 3981753 w 4049011"/>
                  <a:gd name="connsiteY119" fmla="*/ 533400 h 1990725"/>
                  <a:gd name="connsiteX120" fmla="*/ 3991278 w 4049011"/>
                  <a:gd name="connsiteY120" fmla="*/ 485775 h 1990725"/>
                  <a:gd name="connsiteX121" fmla="*/ 3991278 w 4049011"/>
                  <a:gd name="connsiteY121" fmla="*/ 428625 h 1990725"/>
                  <a:gd name="connsiteX122" fmla="*/ 4010328 w 4049011"/>
                  <a:gd name="connsiteY122" fmla="*/ 361950 h 1990725"/>
                  <a:gd name="connsiteX123" fmla="*/ 4000803 w 4049011"/>
                  <a:gd name="connsiteY123" fmla="*/ 314325 h 1990725"/>
                  <a:gd name="connsiteX124" fmla="*/ 4000803 w 4049011"/>
                  <a:gd name="connsiteY124" fmla="*/ 247650 h 1990725"/>
                  <a:gd name="connsiteX125" fmla="*/ 4010328 w 4049011"/>
                  <a:gd name="connsiteY125" fmla="*/ 190500 h 1990725"/>
                  <a:gd name="connsiteX126" fmla="*/ 4038903 w 4049011"/>
                  <a:gd name="connsiteY126" fmla="*/ 142875 h 1990725"/>
                  <a:gd name="connsiteX127" fmla="*/ 4019853 w 4049011"/>
                  <a:gd name="connsiteY127" fmla="*/ 95250 h 1990725"/>
                  <a:gd name="connsiteX128" fmla="*/ 4048428 w 4049011"/>
                  <a:gd name="connsiteY128" fmla="*/ 57150 h 1990725"/>
                  <a:gd name="connsiteX129" fmla="*/ 4038903 w 4049011"/>
                  <a:gd name="connsiteY129" fmla="*/ 0 h 1990725"/>
                  <a:gd name="connsiteX0" fmla="*/ 57679 w 4049011"/>
                  <a:gd name="connsiteY0" fmla="*/ 95250 h 1990725"/>
                  <a:gd name="connsiteX1" fmla="*/ 529 w 4049011"/>
                  <a:gd name="connsiteY1" fmla="*/ 285750 h 1990725"/>
                  <a:gd name="connsiteX2" fmla="*/ 85730 w 4049011"/>
                  <a:gd name="connsiteY2" fmla="*/ 342900 h 1990725"/>
                  <a:gd name="connsiteX3" fmla="*/ 97924 w 4049011"/>
                  <a:gd name="connsiteY3" fmla="*/ 552450 h 1990725"/>
                  <a:gd name="connsiteX4" fmla="*/ 162463 w 4049011"/>
                  <a:gd name="connsiteY4" fmla="*/ 504825 h 1990725"/>
                  <a:gd name="connsiteX5" fmla="*/ 230935 w 4049011"/>
                  <a:gd name="connsiteY5" fmla="*/ 790575 h 1990725"/>
                  <a:gd name="connsiteX6" fmla="*/ 286299 w 4049011"/>
                  <a:gd name="connsiteY6" fmla="*/ 933450 h 1990725"/>
                  <a:gd name="connsiteX7" fmla="*/ 418062 w 4049011"/>
                  <a:gd name="connsiteY7" fmla="*/ 1104900 h 1990725"/>
                  <a:gd name="connsiteX8" fmla="*/ 573877 w 4049011"/>
                  <a:gd name="connsiteY8" fmla="*/ 1019175 h 1990725"/>
                  <a:gd name="connsiteX9" fmla="*/ 821554 w 4049011"/>
                  <a:gd name="connsiteY9" fmla="*/ 866775 h 1990725"/>
                  <a:gd name="connsiteX10" fmla="*/ 926342 w 4049011"/>
                  <a:gd name="connsiteY10" fmla="*/ 857250 h 1990725"/>
                  <a:gd name="connsiteX11" fmla="*/ 1012077 w 4049011"/>
                  <a:gd name="connsiteY11" fmla="*/ 781050 h 1990725"/>
                  <a:gd name="connsiteX12" fmla="*/ 1083408 w 4049011"/>
                  <a:gd name="connsiteY12" fmla="*/ 800100 h 1990725"/>
                  <a:gd name="connsiteX13" fmla="*/ 1116478 w 4049011"/>
                  <a:gd name="connsiteY13" fmla="*/ 876300 h 1990725"/>
                  <a:gd name="connsiteX14" fmla="*/ 1181142 w 4049011"/>
                  <a:gd name="connsiteY14" fmla="*/ 742950 h 1990725"/>
                  <a:gd name="connsiteX15" fmla="*/ 1225158 w 4049011"/>
                  <a:gd name="connsiteY15" fmla="*/ 753636 h 1990725"/>
                  <a:gd name="connsiteX16" fmla="*/ 1257936 w 4049011"/>
                  <a:gd name="connsiteY16" fmla="*/ 647700 h 1990725"/>
                  <a:gd name="connsiteX17" fmla="*/ 1318390 w 4049011"/>
                  <a:gd name="connsiteY17" fmla="*/ 552450 h 1990725"/>
                  <a:gd name="connsiteX18" fmla="*/ 1471887 w 4049011"/>
                  <a:gd name="connsiteY18" fmla="*/ 476258 h 1990725"/>
                  <a:gd name="connsiteX19" fmla="*/ 1686020 w 4049011"/>
                  <a:gd name="connsiteY19" fmla="*/ 361950 h 1990725"/>
                  <a:gd name="connsiteX20" fmla="*/ 1869430 w 4049011"/>
                  <a:gd name="connsiteY20" fmla="*/ 257175 h 1990725"/>
                  <a:gd name="connsiteX21" fmla="*/ 2069479 w 4049011"/>
                  <a:gd name="connsiteY21" fmla="*/ 161925 h 1990725"/>
                  <a:gd name="connsiteX22" fmla="*/ 2143250 w 4049011"/>
                  <a:gd name="connsiteY22" fmla="*/ 171450 h 1990725"/>
                  <a:gd name="connsiteX23" fmla="*/ 2572053 w 4049011"/>
                  <a:gd name="connsiteY23" fmla="*/ 28575 h 1990725"/>
                  <a:gd name="connsiteX24" fmla="*/ 2638728 w 4049011"/>
                  <a:gd name="connsiteY24" fmla="*/ 9525 h 1990725"/>
                  <a:gd name="connsiteX25" fmla="*/ 2753028 w 4049011"/>
                  <a:gd name="connsiteY25" fmla="*/ 19050 h 1990725"/>
                  <a:gd name="connsiteX26" fmla="*/ 2772078 w 4049011"/>
                  <a:gd name="connsiteY26" fmla="*/ 47625 h 1990725"/>
                  <a:gd name="connsiteX27" fmla="*/ 2781603 w 4049011"/>
                  <a:gd name="connsiteY27" fmla="*/ 95250 h 1990725"/>
                  <a:gd name="connsiteX28" fmla="*/ 2791128 w 4049011"/>
                  <a:gd name="connsiteY28" fmla="*/ 333375 h 1990725"/>
                  <a:gd name="connsiteX29" fmla="*/ 2819703 w 4049011"/>
                  <a:gd name="connsiteY29" fmla="*/ 495300 h 1990725"/>
                  <a:gd name="connsiteX30" fmla="*/ 2829228 w 4049011"/>
                  <a:gd name="connsiteY30" fmla="*/ 523875 h 1990725"/>
                  <a:gd name="connsiteX31" fmla="*/ 2848279 w 4049011"/>
                  <a:gd name="connsiteY31" fmla="*/ 647700 h 1990725"/>
                  <a:gd name="connsiteX32" fmla="*/ 2848276 w 4049011"/>
                  <a:gd name="connsiteY32" fmla="*/ 695325 h 1990725"/>
                  <a:gd name="connsiteX33" fmla="*/ 2848277 w 4049011"/>
                  <a:gd name="connsiteY33" fmla="*/ 742950 h 1990725"/>
                  <a:gd name="connsiteX34" fmla="*/ 2895903 w 4049011"/>
                  <a:gd name="connsiteY34" fmla="*/ 723900 h 1990725"/>
                  <a:gd name="connsiteX35" fmla="*/ 2905428 w 4049011"/>
                  <a:gd name="connsiteY35" fmla="*/ 876300 h 1990725"/>
                  <a:gd name="connsiteX36" fmla="*/ 2914953 w 4049011"/>
                  <a:gd name="connsiteY36" fmla="*/ 904875 h 1990725"/>
                  <a:gd name="connsiteX37" fmla="*/ 2905428 w 4049011"/>
                  <a:gd name="connsiteY37" fmla="*/ 952500 h 1990725"/>
                  <a:gd name="connsiteX38" fmla="*/ 2924478 w 4049011"/>
                  <a:gd name="connsiteY38" fmla="*/ 1000125 h 1990725"/>
                  <a:gd name="connsiteX39" fmla="*/ 2924478 w 4049011"/>
                  <a:gd name="connsiteY39" fmla="*/ 1028700 h 1990725"/>
                  <a:gd name="connsiteX40" fmla="*/ 2934003 w 4049011"/>
                  <a:gd name="connsiteY40" fmla="*/ 1076325 h 1990725"/>
                  <a:gd name="connsiteX41" fmla="*/ 2934003 w 4049011"/>
                  <a:gd name="connsiteY41" fmla="*/ 1123950 h 1990725"/>
                  <a:gd name="connsiteX42" fmla="*/ 2943528 w 4049011"/>
                  <a:gd name="connsiteY42" fmla="*/ 1162050 h 1990725"/>
                  <a:gd name="connsiteX43" fmla="*/ 2934003 w 4049011"/>
                  <a:gd name="connsiteY43" fmla="*/ 1181100 h 1990725"/>
                  <a:gd name="connsiteX44" fmla="*/ 2953053 w 4049011"/>
                  <a:gd name="connsiteY44" fmla="*/ 1219200 h 1990725"/>
                  <a:gd name="connsiteX45" fmla="*/ 2953053 w 4049011"/>
                  <a:gd name="connsiteY45" fmla="*/ 1266825 h 1990725"/>
                  <a:gd name="connsiteX46" fmla="*/ 2972103 w 4049011"/>
                  <a:gd name="connsiteY46" fmla="*/ 1314450 h 1990725"/>
                  <a:gd name="connsiteX47" fmla="*/ 2972103 w 4049011"/>
                  <a:gd name="connsiteY47" fmla="*/ 1362075 h 1990725"/>
                  <a:gd name="connsiteX48" fmla="*/ 3010203 w 4049011"/>
                  <a:gd name="connsiteY48" fmla="*/ 1400175 h 1990725"/>
                  <a:gd name="connsiteX49" fmla="*/ 3038778 w 4049011"/>
                  <a:gd name="connsiteY49" fmla="*/ 1362075 h 1990725"/>
                  <a:gd name="connsiteX50" fmla="*/ 3048303 w 4049011"/>
                  <a:gd name="connsiteY50" fmla="*/ 1314450 h 1990725"/>
                  <a:gd name="connsiteX51" fmla="*/ 3067353 w 4049011"/>
                  <a:gd name="connsiteY51" fmla="*/ 1257300 h 1990725"/>
                  <a:gd name="connsiteX52" fmla="*/ 3067353 w 4049011"/>
                  <a:gd name="connsiteY52" fmla="*/ 1219200 h 1990725"/>
                  <a:gd name="connsiteX53" fmla="*/ 3086403 w 4049011"/>
                  <a:gd name="connsiteY53" fmla="*/ 1152525 h 1990725"/>
                  <a:gd name="connsiteX54" fmla="*/ 3076878 w 4049011"/>
                  <a:gd name="connsiteY54" fmla="*/ 1085850 h 1990725"/>
                  <a:gd name="connsiteX55" fmla="*/ 3086403 w 4049011"/>
                  <a:gd name="connsiteY55" fmla="*/ 1057275 h 1990725"/>
                  <a:gd name="connsiteX56" fmla="*/ 3105453 w 4049011"/>
                  <a:gd name="connsiteY56" fmla="*/ 990600 h 1990725"/>
                  <a:gd name="connsiteX57" fmla="*/ 3114978 w 4049011"/>
                  <a:gd name="connsiteY57" fmla="*/ 942975 h 1990725"/>
                  <a:gd name="connsiteX58" fmla="*/ 3124503 w 4049011"/>
                  <a:gd name="connsiteY58" fmla="*/ 895350 h 1990725"/>
                  <a:gd name="connsiteX59" fmla="*/ 3143553 w 4049011"/>
                  <a:gd name="connsiteY59" fmla="*/ 847725 h 1990725"/>
                  <a:gd name="connsiteX60" fmla="*/ 3191178 w 4049011"/>
                  <a:gd name="connsiteY60" fmla="*/ 904875 h 1990725"/>
                  <a:gd name="connsiteX61" fmla="*/ 3191178 w 4049011"/>
                  <a:gd name="connsiteY61" fmla="*/ 952500 h 1990725"/>
                  <a:gd name="connsiteX62" fmla="*/ 3257856 w 4049011"/>
                  <a:gd name="connsiteY62" fmla="*/ 1047750 h 1990725"/>
                  <a:gd name="connsiteX63" fmla="*/ 3324530 w 4049011"/>
                  <a:gd name="connsiteY63" fmla="*/ 962025 h 1990725"/>
                  <a:gd name="connsiteX64" fmla="*/ 3353103 w 4049011"/>
                  <a:gd name="connsiteY64" fmla="*/ 1019175 h 1990725"/>
                  <a:gd name="connsiteX65" fmla="*/ 3362628 w 4049011"/>
                  <a:gd name="connsiteY65" fmla="*/ 819150 h 1990725"/>
                  <a:gd name="connsiteX66" fmla="*/ 3410253 w 4049011"/>
                  <a:gd name="connsiteY66" fmla="*/ 762000 h 1990725"/>
                  <a:gd name="connsiteX67" fmla="*/ 3467403 w 4049011"/>
                  <a:gd name="connsiteY67" fmla="*/ 762000 h 1990725"/>
                  <a:gd name="connsiteX68" fmla="*/ 3524553 w 4049011"/>
                  <a:gd name="connsiteY68" fmla="*/ 771525 h 1990725"/>
                  <a:gd name="connsiteX69" fmla="*/ 3581704 w 4049011"/>
                  <a:gd name="connsiteY69" fmla="*/ 790575 h 1990725"/>
                  <a:gd name="connsiteX70" fmla="*/ 3591228 w 4049011"/>
                  <a:gd name="connsiteY70" fmla="*/ 857250 h 1990725"/>
                  <a:gd name="connsiteX71" fmla="*/ 3610278 w 4049011"/>
                  <a:gd name="connsiteY71" fmla="*/ 914400 h 1990725"/>
                  <a:gd name="connsiteX72" fmla="*/ 3629328 w 4049011"/>
                  <a:gd name="connsiteY72" fmla="*/ 971550 h 1990725"/>
                  <a:gd name="connsiteX73" fmla="*/ 3648378 w 4049011"/>
                  <a:gd name="connsiteY73" fmla="*/ 1028700 h 1990725"/>
                  <a:gd name="connsiteX74" fmla="*/ 3638853 w 4049011"/>
                  <a:gd name="connsiteY74" fmla="*/ 1057275 h 1990725"/>
                  <a:gd name="connsiteX75" fmla="*/ 3667428 w 4049011"/>
                  <a:gd name="connsiteY75" fmla="*/ 1114425 h 1990725"/>
                  <a:gd name="connsiteX76" fmla="*/ 3667428 w 4049011"/>
                  <a:gd name="connsiteY76" fmla="*/ 1162050 h 1990725"/>
                  <a:gd name="connsiteX77" fmla="*/ 3667428 w 4049011"/>
                  <a:gd name="connsiteY77" fmla="*/ 1209675 h 1990725"/>
                  <a:gd name="connsiteX78" fmla="*/ 3648378 w 4049011"/>
                  <a:gd name="connsiteY78" fmla="*/ 1238250 h 1990725"/>
                  <a:gd name="connsiteX79" fmla="*/ 3657903 w 4049011"/>
                  <a:gd name="connsiteY79" fmla="*/ 1276350 h 1990725"/>
                  <a:gd name="connsiteX80" fmla="*/ 3667428 w 4049011"/>
                  <a:gd name="connsiteY80" fmla="*/ 1333500 h 1990725"/>
                  <a:gd name="connsiteX81" fmla="*/ 3686478 w 4049011"/>
                  <a:gd name="connsiteY81" fmla="*/ 1390650 h 1990725"/>
                  <a:gd name="connsiteX82" fmla="*/ 3686478 w 4049011"/>
                  <a:gd name="connsiteY82" fmla="*/ 1447800 h 1990725"/>
                  <a:gd name="connsiteX83" fmla="*/ 3705528 w 4049011"/>
                  <a:gd name="connsiteY83" fmla="*/ 1504950 h 1990725"/>
                  <a:gd name="connsiteX84" fmla="*/ 3724578 w 4049011"/>
                  <a:gd name="connsiteY84" fmla="*/ 1562100 h 1990725"/>
                  <a:gd name="connsiteX85" fmla="*/ 3734103 w 4049011"/>
                  <a:gd name="connsiteY85" fmla="*/ 1590675 h 1990725"/>
                  <a:gd name="connsiteX86" fmla="*/ 3734103 w 4049011"/>
                  <a:gd name="connsiteY86" fmla="*/ 1638300 h 1990725"/>
                  <a:gd name="connsiteX87" fmla="*/ 3753153 w 4049011"/>
                  <a:gd name="connsiteY87" fmla="*/ 1685925 h 1990725"/>
                  <a:gd name="connsiteX88" fmla="*/ 3753153 w 4049011"/>
                  <a:gd name="connsiteY88" fmla="*/ 1743075 h 1990725"/>
                  <a:gd name="connsiteX89" fmla="*/ 3762678 w 4049011"/>
                  <a:gd name="connsiteY89" fmla="*/ 1800225 h 1990725"/>
                  <a:gd name="connsiteX90" fmla="*/ 3753153 w 4049011"/>
                  <a:gd name="connsiteY90" fmla="*/ 1838325 h 1990725"/>
                  <a:gd name="connsiteX91" fmla="*/ 3762678 w 4049011"/>
                  <a:gd name="connsiteY91" fmla="*/ 1876425 h 1990725"/>
                  <a:gd name="connsiteX92" fmla="*/ 3781728 w 4049011"/>
                  <a:gd name="connsiteY92" fmla="*/ 1933575 h 1990725"/>
                  <a:gd name="connsiteX93" fmla="*/ 3753153 w 4049011"/>
                  <a:gd name="connsiteY93" fmla="*/ 1962150 h 1990725"/>
                  <a:gd name="connsiteX94" fmla="*/ 3781728 w 4049011"/>
                  <a:gd name="connsiteY94" fmla="*/ 1990725 h 1990725"/>
                  <a:gd name="connsiteX95" fmla="*/ 3829353 w 4049011"/>
                  <a:gd name="connsiteY95" fmla="*/ 1924050 h 1990725"/>
                  <a:gd name="connsiteX96" fmla="*/ 3829353 w 4049011"/>
                  <a:gd name="connsiteY96" fmla="*/ 1857375 h 1990725"/>
                  <a:gd name="connsiteX97" fmla="*/ 3838878 w 4049011"/>
                  <a:gd name="connsiteY97" fmla="*/ 1800225 h 1990725"/>
                  <a:gd name="connsiteX98" fmla="*/ 3838878 w 4049011"/>
                  <a:gd name="connsiteY98" fmla="*/ 1752600 h 1990725"/>
                  <a:gd name="connsiteX99" fmla="*/ 3838878 w 4049011"/>
                  <a:gd name="connsiteY99" fmla="*/ 1685925 h 1990725"/>
                  <a:gd name="connsiteX100" fmla="*/ 3848403 w 4049011"/>
                  <a:gd name="connsiteY100" fmla="*/ 1628775 h 1990725"/>
                  <a:gd name="connsiteX101" fmla="*/ 3857928 w 4049011"/>
                  <a:gd name="connsiteY101" fmla="*/ 1562100 h 1990725"/>
                  <a:gd name="connsiteX102" fmla="*/ 3848403 w 4049011"/>
                  <a:gd name="connsiteY102" fmla="*/ 1504950 h 1990725"/>
                  <a:gd name="connsiteX103" fmla="*/ 3876978 w 4049011"/>
                  <a:gd name="connsiteY103" fmla="*/ 1457325 h 1990725"/>
                  <a:gd name="connsiteX104" fmla="*/ 3848403 w 4049011"/>
                  <a:gd name="connsiteY104" fmla="*/ 1419225 h 1990725"/>
                  <a:gd name="connsiteX105" fmla="*/ 3876978 w 4049011"/>
                  <a:gd name="connsiteY105" fmla="*/ 1352550 h 1990725"/>
                  <a:gd name="connsiteX106" fmla="*/ 3876978 w 4049011"/>
                  <a:gd name="connsiteY106" fmla="*/ 1285875 h 1990725"/>
                  <a:gd name="connsiteX107" fmla="*/ 3857928 w 4049011"/>
                  <a:gd name="connsiteY107" fmla="*/ 1238250 h 1990725"/>
                  <a:gd name="connsiteX108" fmla="*/ 3867453 w 4049011"/>
                  <a:gd name="connsiteY108" fmla="*/ 1181100 h 1990725"/>
                  <a:gd name="connsiteX109" fmla="*/ 3867453 w 4049011"/>
                  <a:gd name="connsiteY109" fmla="*/ 1152525 h 1990725"/>
                  <a:gd name="connsiteX110" fmla="*/ 3876978 w 4049011"/>
                  <a:gd name="connsiteY110" fmla="*/ 1085850 h 1990725"/>
                  <a:gd name="connsiteX111" fmla="*/ 3876978 w 4049011"/>
                  <a:gd name="connsiteY111" fmla="*/ 1047750 h 1990725"/>
                  <a:gd name="connsiteX112" fmla="*/ 3867453 w 4049011"/>
                  <a:gd name="connsiteY112" fmla="*/ 981075 h 1990725"/>
                  <a:gd name="connsiteX113" fmla="*/ 3876978 w 4049011"/>
                  <a:gd name="connsiteY113" fmla="*/ 933450 h 1990725"/>
                  <a:gd name="connsiteX114" fmla="*/ 3896028 w 4049011"/>
                  <a:gd name="connsiteY114" fmla="*/ 866775 h 1990725"/>
                  <a:gd name="connsiteX115" fmla="*/ 3915078 w 4049011"/>
                  <a:gd name="connsiteY115" fmla="*/ 819150 h 1990725"/>
                  <a:gd name="connsiteX116" fmla="*/ 3896028 w 4049011"/>
                  <a:gd name="connsiteY116" fmla="*/ 781050 h 1990725"/>
                  <a:gd name="connsiteX117" fmla="*/ 3915078 w 4049011"/>
                  <a:gd name="connsiteY117" fmla="*/ 685800 h 1990725"/>
                  <a:gd name="connsiteX118" fmla="*/ 3981757 w 4049011"/>
                  <a:gd name="connsiteY118" fmla="*/ 742950 h 1990725"/>
                  <a:gd name="connsiteX119" fmla="*/ 3981753 w 4049011"/>
                  <a:gd name="connsiteY119" fmla="*/ 533400 h 1990725"/>
                  <a:gd name="connsiteX120" fmla="*/ 3991278 w 4049011"/>
                  <a:gd name="connsiteY120" fmla="*/ 485775 h 1990725"/>
                  <a:gd name="connsiteX121" fmla="*/ 3991278 w 4049011"/>
                  <a:gd name="connsiteY121" fmla="*/ 428625 h 1990725"/>
                  <a:gd name="connsiteX122" fmla="*/ 4010328 w 4049011"/>
                  <a:gd name="connsiteY122" fmla="*/ 361950 h 1990725"/>
                  <a:gd name="connsiteX123" fmla="*/ 4000803 w 4049011"/>
                  <a:gd name="connsiteY123" fmla="*/ 314325 h 1990725"/>
                  <a:gd name="connsiteX124" fmla="*/ 4000803 w 4049011"/>
                  <a:gd name="connsiteY124" fmla="*/ 247650 h 1990725"/>
                  <a:gd name="connsiteX125" fmla="*/ 4010328 w 4049011"/>
                  <a:gd name="connsiteY125" fmla="*/ 190500 h 1990725"/>
                  <a:gd name="connsiteX126" fmla="*/ 4038903 w 4049011"/>
                  <a:gd name="connsiteY126" fmla="*/ 142875 h 1990725"/>
                  <a:gd name="connsiteX127" fmla="*/ 4019853 w 4049011"/>
                  <a:gd name="connsiteY127" fmla="*/ 95250 h 1990725"/>
                  <a:gd name="connsiteX128" fmla="*/ 4048428 w 4049011"/>
                  <a:gd name="connsiteY128" fmla="*/ 57150 h 1990725"/>
                  <a:gd name="connsiteX129" fmla="*/ 4038903 w 4049011"/>
                  <a:gd name="connsiteY129" fmla="*/ 0 h 1990725"/>
                  <a:gd name="connsiteX0" fmla="*/ 57459 w 4048791"/>
                  <a:gd name="connsiteY0" fmla="*/ 95250 h 1990725"/>
                  <a:gd name="connsiteX1" fmla="*/ 56930 w 4048791"/>
                  <a:gd name="connsiteY1" fmla="*/ 104775 h 1990725"/>
                  <a:gd name="connsiteX2" fmla="*/ 309 w 4048791"/>
                  <a:gd name="connsiteY2" fmla="*/ 285750 h 1990725"/>
                  <a:gd name="connsiteX3" fmla="*/ 85510 w 4048791"/>
                  <a:gd name="connsiteY3" fmla="*/ 342900 h 1990725"/>
                  <a:gd name="connsiteX4" fmla="*/ 97704 w 4048791"/>
                  <a:gd name="connsiteY4" fmla="*/ 552450 h 1990725"/>
                  <a:gd name="connsiteX5" fmla="*/ 162243 w 4048791"/>
                  <a:gd name="connsiteY5" fmla="*/ 504825 h 1990725"/>
                  <a:gd name="connsiteX6" fmla="*/ 230715 w 4048791"/>
                  <a:gd name="connsiteY6" fmla="*/ 790575 h 1990725"/>
                  <a:gd name="connsiteX7" fmla="*/ 286079 w 4048791"/>
                  <a:gd name="connsiteY7" fmla="*/ 933450 h 1990725"/>
                  <a:gd name="connsiteX8" fmla="*/ 417842 w 4048791"/>
                  <a:gd name="connsiteY8" fmla="*/ 1104900 h 1990725"/>
                  <a:gd name="connsiteX9" fmla="*/ 573657 w 4048791"/>
                  <a:gd name="connsiteY9" fmla="*/ 1019175 h 1990725"/>
                  <a:gd name="connsiteX10" fmla="*/ 821334 w 4048791"/>
                  <a:gd name="connsiteY10" fmla="*/ 866775 h 1990725"/>
                  <a:gd name="connsiteX11" fmla="*/ 926122 w 4048791"/>
                  <a:gd name="connsiteY11" fmla="*/ 857250 h 1990725"/>
                  <a:gd name="connsiteX12" fmla="*/ 1011857 w 4048791"/>
                  <a:gd name="connsiteY12" fmla="*/ 781050 h 1990725"/>
                  <a:gd name="connsiteX13" fmla="*/ 1083188 w 4048791"/>
                  <a:gd name="connsiteY13" fmla="*/ 800100 h 1990725"/>
                  <a:gd name="connsiteX14" fmla="*/ 1116258 w 4048791"/>
                  <a:gd name="connsiteY14" fmla="*/ 876300 h 1990725"/>
                  <a:gd name="connsiteX15" fmla="*/ 1180922 w 4048791"/>
                  <a:gd name="connsiteY15" fmla="*/ 742950 h 1990725"/>
                  <a:gd name="connsiteX16" fmla="*/ 1224938 w 4048791"/>
                  <a:gd name="connsiteY16" fmla="*/ 753636 h 1990725"/>
                  <a:gd name="connsiteX17" fmla="*/ 1257716 w 4048791"/>
                  <a:gd name="connsiteY17" fmla="*/ 647700 h 1990725"/>
                  <a:gd name="connsiteX18" fmla="*/ 1318170 w 4048791"/>
                  <a:gd name="connsiteY18" fmla="*/ 552450 h 1990725"/>
                  <a:gd name="connsiteX19" fmla="*/ 1471667 w 4048791"/>
                  <a:gd name="connsiteY19" fmla="*/ 476258 h 1990725"/>
                  <a:gd name="connsiteX20" fmla="*/ 1685800 w 4048791"/>
                  <a:gd name="connsiteY20" fmla="*/ 361950 h 1990725"/>
                  <a:gd name="connsiteX21" fmla="*/ 1869210 w 4048791"/>
                  <a:gd name="connsiteY21" fmla="*/ 257175 h 1990725"/>
                  <a:gd name="connsiteX22" fmla="*/ 2069259 w 4048791"/>
                  <a:gd name="connsiteY22" fmla="*/ 161925 h 1990725"/>
                  <a:gd name="connsiteX23" fmla="*/ 2143030 w 4048791"/>
                  <a:gd name="connsiteY23" fmla="*/ 171450 h 1990725"/>
                  <a:gd name="connsiteX24" fmla="*/ 2571833 w 4048791"/>
                  <a:gd name="connsiteY24" fmla="*/ 28575 h 1990725"/>
                  <a:gd name="connsiteX25" fmla="*/ 2638508 w 4048791"/>
                  <a:gd name="connsiteY25" fmla="*/ 9525 h 1990725"/>
                  <a:gd name="connsiteX26" fmla="*/ 2752808 w 4048791"/>
                  <a:gd name="connsiteY26" fmla="*/ 19050 h 1990725"/>
                  <a:gd name="connsiteX27" fmla="*/ 2771858 w 4048791"/>
                  <a:gd name="connsiteY27" fmla="*/ 47625 h 1990725"/>
                  <a:gd name="connsiteX28" fmla="*/ 2781383 w 4048791"/>
                  <a:gd name="connsiteY28" fmla="*/ 95250 h 1990725"/>
                  <a:gd name="connsiteX29" fmla="*/ 2790908 w 4048791"/>
                  <a:gd name="connsiteY29" fmla="*/ 333375 h 1990725"/>
                  <a:gd name="connsiteX30" fmla="*/ 2819483 w 4048791"/>
                  <a:gd name="connsiteY30" fmla="*/ 495300 h 1990725"/>
                  <a:gd name="connsiteX31" fmla="*/ 2829008 w 4048791"/>
                  <a:gd name="connsiteY31" fmla="*/ 523875 h 1990725"/>
                  <a:gd name="connsiteX32" fmla="*/ 2848059 w 4048791"/>
                  <a:gd name="connsiteY32" fmla="*/ 647700 h 1990725"/>
                  <a:gd name="connsiteX33" fmla="*/ 2848056 w 4048791"/>
                  <a:gd name="connsiteY33" fmla="*/ 695325 h 1990725"/>
                  <a:gd name="connsiteX34" fmla="*/ 2848057 w 4048791"/>
                  <a:gd name="connsiteY34" fmla="*/ 742950 h 1990725"/>
                  <a:gd name="connsiteX35" fmla="*/ 2895683 w 4048791"/>
                  <a:gd name="connsiteY35" fmla="*/ 723900 h 1990725"/>
                  <a:gd name="connsiteX36" fmla="*/ 2905208 w 4048791"/>
                  <a:gd name="connsiteY36" fmla="*/ 876300 h 1990725"/>
                  <a:gd name="connsiteX37" fmla="*/ 2914733 w 4048791"/>
                  <a:gd name="connsiteY37" fmla="*/ 904875 h 1990725"/>
                  <a:gd name="connsiteX38" fmla="*/ 2905208 w 4048791"/>
                  <a:gd name="connsiteY38" fmla="*/ 952500 h 1990725"/>
                  <a:gd name="connsiteX39" fmla="*/ 2924258 w 4048791"/>
                  <a:gd name="connsiteY39" fmla="*/ 1000125 h 1990725"/>
                  <a:gd name="connsiteX40" fmla="*/ 2924258 w 4048791"/>
                  <a:gd name="connsiteY40" fmla="*/ 1028700 h 1990725"/>
                  <a:gd name="connsiteX41" fmla="*/ 2933783 w 4048791"/>
                  <a:gd name="connsiteY41" fmla="*/ 1076325 h 1990725"/>
                  <a:gd name="connsiteX42" fmla="*/ 2933783 w 4048791"/>
                  <a:gd name="connsiteY42" fmla="*/ 1123950 h 1990725"/>
                  <a:gd name="connsiteX43" fmla="*/ 2943308 w 4048791"/>
                  <a:gd name="connsiteY43" fmla="*/ 1162050 h 1990725"/>
                  <a:gd name="connsiteX44" fmla="*/ 2933783 w 4048791"/>
                  <a:gd name="connsiteY44" fmla="*/ 1181100 h 1990725"/>
                  <a:gd name="connsiteX45" fmla="*/ 2952833 w 4048791"/>
                  <a:gd name="connsiteY45" fmla="*/ 1219200 h 1990725"/>
                  <a:gd name="connsiteX46" fmla="*/ 2952833 w 4048791"/>
                  <a:gd name="connsiteY46" fmla="*/ 1266825 h 1990725"/>
                  <a:gd name="connsiteX47" fmla="*/ 2971883 w 4048791"/>
                  <a:gd name="connsiteY47" fmla="*/ 1314450 h 1990725"/>
                  <a:gd name="connsiteX48" fmla="*/ 2971883 w 4048791"/>
                  <a:gd name="connsiteY48" fmla="*/ 1362075 h 1990725"/>
                  <a:gd name="connsiteX49" fmla="*/ 3009983 w 4048791"/>
                  <a:gd name="connsiteY49" fmla="*/ 1400175 h 1990725"/>
                  <a:gd name="connsiteX50" fmla="*/ 3038558 w 4048791"/>
                  <a:gd name="connsiteY50" fmla="*/ 1362075 h 1990725"/>
                  <a:gd name="connsiteX51" fmla="*/ 3048083 w 4048791"/>
                  <a:gd name="connsiteY51" fmla="*/ 1314450 h 1990725"/>
                  <a:gd name="connsiteX52" fmla="*/ 3067133 w 4048791"/>
                  <a:gd name="connsiteY52" fmla="*/ 1257300 h 1990725"/>
                  <a:gd name="connsiteX53" fmla="*/ 3067133 w 4048791"/>
                  <a:gd name="connsiteY53" fmla="*/ 1219200 h 1990725"/>
                  <a:gd name="connsiteX54" fmla="*/ 3086183 w 4048791"/>
                  <a:gd name="connsiteY54" fmla="*/ 1152525 h 1990725"/>
                  <a:gd name="connsiteX55" fmla="*/ 3076658 w 4048791"/>
                  <a:gd name="connsiteY55" fmla="*/ 1085850 h 1990725"/>
                  <a:gd name="connsiteX56" fmla="*/ 3086183 w 4048791"/>
                  <a:gd name="connsiteY56" fmla="*/ 1057275 h 1990725"/>
                  <a:gd name="connsiteX57" fmla="*/ 3105233 w 4048791"/>
                  <a:gd name="connsiteY57" fmla="*/ 990600 h 1990725"/>
                  <a:gd name="connsiteX58" fmla="*/ 3114758 w 4048791"/>
                  <a:gd name="connsiteY58" fmla="*/ 942975 h 1990725"/>
                  <a:gd name="connsiteX59" fmla="*/ 3124283 w 4048791"/>
                  <a:gd name="connsiteY59" fmla="*/ 895350 h 1990725"/>
                  <a:gd name="connsiteX60" fmla="*/ 3143333 w 4048791"/>
                  <a:gd name="connsiteY60" fmla="*/ 847725 h 1990725"/>
                  <a:gd name="connsiteX61" fmla="*/ 3190958 w 4048791"/>
                  <a:gd name="connsiteY61" fmla="*/ 904875 h 1990725"/>
                  <a:gd name="connsiteX62" fmla="*/ 3190958 w 4048791"/>
                  <a:gd name="connsiteY62" fmla="*/ 952500 h 1990725"/>
                  <a:gd name="connsiteX63" fmla="*/ 3257636 w 4048791"/>
                  <a:gd name="connsiteY63" fmla="*/ 1047750 h 1990725"/>
                  <a:gd name="connsiteX64" fmla="*/ 3324310 w 4048791"/>
                  <a:gd name="connsiteY64" fmla="*/ 962025 h 1990725"/>
                  <a:gd name="connsiteX65" fmla="*/ 3352883 w 4048791"/>
                  <a:gd name="connsiteY65" fmla="*/ 1019175 h 1990725"/>
                  <a:gd name="connsiteX66" fmla="*/ 3362408 w 4048791"/>
                  <a:gd name="connsiteY66" fmla="*/ 819150 h 1990725"/>
                  <a:gd name="connsiteX67" fmla="*/ 3410033 w 4048791"/>
                  <a:gd name="connsiteY67" fmla="*/ 762000 h 1990725"/>
                  <a:gd name="connsiteX68" fmla="*/ 3467183 w 4048791"/>
                  <a:gd name="connsiteY68" fmla="*/ 762000 h 1990725"/>
                  <a:gd name="connsiteX69" fmla="*/ 3524333 w 4048791"/>
                  <a:gd name="connsiteY69" fmla="*/ 771525 h 1990725"/>
                  <a:gd name="connsiteX70" fmla="*/ 3581484 w 4048791"/>
                  <a:gd name="connsiteY70" fmla="*/ 790575 h 1990725"/>
                  <a:gd name="connsiteX71" fmla="*/ 3591008 w 4048791"/>
                  <a:gd name="connsiteY71" fmla="*/ 857250 h 1990725"/>
                  <a:gd name="connsiteX72" fmla="*/ 3610058 w 4048791"/>
                  <a:gd name="connsiteY72" fmla="*/ 914400 h 1990725"/>
                  <a:gd name="connsiteX73" fmla="*/ 3629108 w 4048791"/>
                  <a:gd name="connsiteY73" fmla="*/ 971550 h 1990725"/>
                  <a:gd name="connsiteX74" fmla="*/ 3648158 w 4048791"/>
                  <a:gd name="connsiteY74" fmla="*/ 1028700 h 1990725"/>
                  <a:gd name="connsiteX75" fmla="*/ 3638633 w 4048791"/>
                  <a:gd name="connsiteY75" fmla="*/ 1057275 h 1990725"/>
                  <a:gd name="connsiteX76" fmla="*/ 3667208 w 4048791"/>
                  <a:gd name="connsiteY76" fmla="*/ 1114425 h 1990725"/>
                  <a:gd name="connsiteX77" fmla="*/ 3667208 w 4048791"/>
                  <a:gd name="connsiteY77" fmla="*/ 1162050 h 1990725"/>
                  <a:gd name="connsiteX78" fmla="*/ 3667208 w 4048791"/>
                  <a:gd name="connsiteY78" fmla="*/ 1209675 h 1990725"/>
                  <a:gd name="connsiteX79" fmla="*/ 3648158 w 4048791"/>
                  <a:gd name="connsiteY79" fmla="*/ 1238250 h 1990725"/>
                  <a:gd name="connsiteX80" fmla="*/ 3657683 w 4048791"/>
                  <a:gd name="connsiteY80" fmla="*/ 1276350 h 1990725"/>
                  <a:gd name="connsiteX81" fmla="*/ 3667208 w 4048791"/>
                  <a:gd name="connsiteY81" fmla="*/ 1333500 h 1990725"/>
                  <a:gd name="connsiteX82" fmla="*/ 3686258 w 4048791"/>
                  <a:gd name="connsiteY82" fmla="*/ 1390650 h 1990725"/>
                  <a:gd name="connsiteX83" fmla="*/ 3686258 w 4048791"/>
                  <a:gd name="connsiteY83" fmla="*/ 1447800 h 1990725"/>
                  <a:gd name="connsiteX84" fmla="*/ 3705308 w 4048791"/>
                  <a:gd name="connsiteY84" fmla="*/ 1504950 h 1990725"/>
                  <a:gd name="connsiteX85" fmla="*/ 3724358 w 4048791"/>
                  <a:gd name="connsiteY85" fmla="*/ 1562100 h 1990725"/>
                  <a:gd name="connsiteX86" fmla="*/ 3733883 w 4048791"/>
                  <a:gd name="connsiteY86" fmla="*/ 1590675 h 1990725"/>
                  <a:gd name="connsiteX87" fmla="*/ 3733883 w 4048791"/>
                  <a:gd name="connsiteY87" fmla="*/ 1638300 h 1990725"/>
                  <a:gd name="connsiteX88" fmla="*/ 3752933 w 4048791"/>
                  <a:gd name="connsiteY88" fmla="*/ 1685925 h 1990725"/>
                  <a:gd name="connsiteX89" fmla="*/ 3752933 w 4048791"/>
                  <a:gd name="connsiteY89" fmla="*/ 1743075 h 1990725"/>
                  <a:gd name="connsiteX90" fmla="*/ 3762458 w 4048791"/>
                  <a:gd name="connsiteY90" fmla="*/ 1800225 h 1990725"/>
                  <a:gd name="connsiteX91" fmla="*/ 3752933 w 4048791"/>
                  <a:gd name="connsiteY91" fmla="*/ 1838325 h 1990725"/>
                  <a:gd name="connsiteX92" fmla="*/ 3762458 w 4048791"/>
                  <a:gd name="connsiteY92" fmla="*/ 1876425 h 1990725"/>
                  <a:gd name="connsiteX93" fmla="*/ 3781508 w 4048791"/>
                  <a:gd name="connsiteY93" fmla="*/ 1933575 h 1990725"/>
                  <a:gd name="connsiteX94" fmla="*/ 3752933 w 4048791"/>
                  <a:gd name="connsiteY94" fmla="*/ 1962150 h 1990725"/>
                  <a:gd name="connsiteX95" fmla="*/ 3781508 w 4048791"/>
                  <a:gd name="connsiteY95" fmla="*/ 1990725 h 1990725"/>
                  <a:gd name="connsiteX96" fmla="*/ 3829133 w 4048791"/>
                  <a:gd name="connsiteY96" fmla="*/ 1924050 h 1990725"/>
                  <a:gd name="connsiteX97" fmla="*/ 3829133 w 4048791"/>
                  <a:gd name="connsiteY97" fmla="*/ 1857375 h 1990725"/>
                  <a:gd name="connsiteX98" fmla="*/ 3838658 w 4048791"/>
                  <a:gd name="connsiteY98" fmla="*/ 1800225 h 1990725"/>
                  <a:gd name="connsiteX99" fmla="*/ 3838658 w 4048791"/>
                  <a:gd name="connsiteY99" fmla="*/ 1752600 h 1990725"/>
                  <a:gd name="connsiteX100" fmla="*/ 3838658 w 4048791"/>
                  <a:gd name="connsiteY100" fmla="*/ 1685925 h 1990725"/>
                  <a:gd name="connsiteX101" fmla="*/ 3848183 w 4048791"/>
                  <a:gd name="connsiteY101" fmla="*/ 1628775 h 1990725"/>
                  <a:gd name="connsiteX102" fmla="*/ 3857708 w 4048791"/>
                  <a:gd name="connsiteY102" fmla="*/ 1562100 h 1990725"/>
                  <a:gd name="connsiteX103" fmla="*/ 3848183 w 4048791"/>
                  <a:gd name="connsiteY103" fmla="*/ 1504950 h 1990725"/>
                  <a:gd name="connsiteX104" fmla="*/ 3876758 w 4048791"/>
                  <a:gd name="connsiteY104" fmla="*/ 1457325 h 1990725"/>
                  <a:gd name="connsiteX105" fmla="*/ 3848183 w 4048791"/>
                  <a:gd name="connsiteY105" fmla="*/ 1419225 h 1990725"/>
                  <a:gd name="connsiteX106" fmla="*/ 3876758 w 4048791"/>
                  <a:gd name="connsiteY106" fmla="*/ 1352550 h 1990725"/>
                  <a:gd name="connsiteX107" fmla="*/ 3876758 w 4048791"/>
                  <a:gd name="connsiteY107" fmla="*/ 1285875 h 1990725"/>
                  <a:gd name="connsiteX108" fmla="*/ 3857708 w 4048791"/>
                  <a:gd name="connsiteY108" fmla="*/ 1238250 h 1990725"/>
                  <a:gd name="connsiteX109" fmla="*/ 3867233 w 4048791"/>
                  <a:gd name="connsiteY109" fmla="*/ 1181100 h 1990725"/>
                  <a:gd name="connsiteX110" fmla="*/ 3867233 w 4048791"/>
                  <a:gd name="connsiteY110" fmla="*/ 1152525 h 1990725"/>
                  <a:gd name="connsiteX111" fmla="*/ 3876758 w 4048791"/>
                  <a:gd name="connsiteY111" fmla="*/ 1085850 h 1990725"/>
                  <a:gd name="connsiteX112" fmla="*/ 3876758 w 4048791"/>
                  <a:gd name="connsiteY112" fmla="*/ 1047750 h 1990725"/>
                  <a:gd name="connsiteX113" fmla="*/ 3867233 w 4048791"/>
                  <a:gd name="connsiteY113" fmla="*/ 981075 h 1990725"/>
                  <a:gd name="connsiteX114" fmla="*/ 3876758 w 4048791"/>
                  <a:gd name="connsiteY114" fmla="*/ 933450 h 1990725"/>
                  <a:gd name="connsiteX115" fmla="*/ 3895808 w 4048791"/>
                  <a:gd name="connsiteY115" fmla="*/ 866775 h 1990725"/>
                  <a:gd name="connsiteX116" fmla="*/ 3914858 w 4048791"/>
                  <a:gd name="connsiteY116" fmla="*/ 819150 h 1990725"/>
                  <a:gd name="connsiteX117" fmla="*/ 3895808 w 4048791"/>
                  <a:gd name="connsiteY117" fmla="*/ 781050 h 1990725"/>
                  <a:gd name="connsiteX118" fmla="*/ 3914858 w 4048791"/>
                  <a:gd name="connsiteY118" fmla="*/ 685800 h 1990725"/>
                  <a:gd name="connsiteX119" fmla="*/ 3981537 w 4048791"/>
                  <a:gd name="connsiteY119" fmla="*/ 742950 h 1990725"/>
                  <a:gd name="connsiteX120" fmla="*/ 3981533 w 4048791"/>
                  <a:gd name="connsiteY120" fmla="*/ 533400 h 1990725"/>
                  <a:gd name="connsiteX121" fmla="*/ 3991058 w 4048791"/>
                  <a:gd name="connsiteY121" fmla="*/ 485775 h 1990725"/>
                  <a:gd name="connsiteX122" fmla="*/ 3991058 w 4048791"/>
                  <a:gd name="connsiteY122" fmla="*/ 428625 h 1990725"/>
                  <a:gd name="connsiteX123" fmla="*/ 4010108 w 4048791"/>
                  <a:gd name="connsiteY123" fmla="*/ 361950 h 1990725"/>
                  <a:gd name="connsiteX124" fmla="*/ 4000583 w 4048791"/>
                  <a:gd name="connsiteY124" fmla="*/ 314325 h 1990725"/>
                  <a:gd name="connsiteX125" fmla="*/ 4000583 w 4048791"/>
                  <a:gd name="connsiteY125" fmla="*/ 247650 h 1990725"/>
                  <a:gd name="connsiteX126" fmla="*/ 4010108 w 4048791"/>
                  <a:gd name="connsiteY126" fmla="*/ 190500 h 1990725"/>
                  <a:gd name="connsiteX127" fmla="*/ 4038683 w 4048791"/>
                  <a:gd name="connsiteY127" fmla="*/ 142875 h 1990725"/>
                  <a:gd name="connsiteX128" fmla="*/ 4019633 w 4048791"/>
                  <a:gd name="connsiteY128" fmla="*/ 95250 h 1990725"/>
                  <a:gd name="connsiteX129" fmla="*/ 4048208 w 4048791"/>
                  <a:gd name="connsiteY129" fmla="*/ 57150 h 1990725"/>
                  <a:gd name="connsiteX130" fmla="*/ 4038683 w 4048791"/>
                  <a:gd name="connsiteY130" fmla="*/ 0 h 1990725"/>
                  <a:gd name="connsiteX0" fmla="*/ 970 w 3992302"/>
                  <a:gd name="connsiteY0" fmla="*/ 95250 h 1990725"/>
                  <a:gd name="connsiteX1" fmla="*/ 441 w 3992302"/>
                  <a:gd name="connsiteY1" fmla="*/ 104775 h 1990725"/>
                  <a:gd name="connsiteX2" fmla="*/ 143847 w 3992302"/>
                  <a:gd name="connsiteY2" fmla="*/ 266700 h 1990725"/>
                  <a:gd name="connsiteX3" fmla="*/ 29021 w 3992302"/>
                  <a:gd name="connsiteY3" fmla="*/ 342900 h 1990725"/>
                  <a:gd name="connsiteX4" fmla="*/ 41215 w 3992302"/>
                  <a:gd name="connsiteY4" fmla="*/ 552450 h 1990725"/>
                  <a:gd name="connsiteX5" fmla="*/ 105754 w 3992302"/>
                  <a:gd name="connsiteY5" fmla="*/ 504825 h 1990725"/>
                  <a:gd name="connsiteX6" fmla="*/ 174226 w 3992302"/>
                  <a:gd name="connsiteY6" fmla="*/ 790575 h 1990725"/>
                  <a:gd name="connsiteX7" fmla="*/ 229590 w 3992302"/>
                  <a:gd name="connsiteY7" fmla="*/ 933450 h 1990725"/>
                  <a:gd name="connsiteX8" fmla="*/ 361353 w 3992302"/>
                  <a:gd name="connsiteY8" fmla="*/ 1104900 h 1990725"/>
                  <a:gd name="connsiteX9" fmla="*/ 517168 w 3992302"/>
                  <a:gd name="connsiteY9" fmla="*/ 1019175 h 1990725"/>
                  <a:gd name="connsiteX10" fmla="*/ 764845 w 3992302"/>
                  <a:gd name="connsiteY10" fmla="*/ 866775 h 1990725"/>
                  <a:gd name="connsiteX11" fmla="*/ 869633 w 3992302"/>
                  <a:gd name="connsiteY11" fmla="*/ 857250 h 1990725"/>
                  <a:gd name="connsiteX12" fmla="*/ 955368 w 3992302"/>
                  <a:gd name="connsiteY12" fmla="*/ 781050 h 1990725"/>
                  <a:gd name="connsiteX13" fmla="*/ 1026699 w 3992302"/>
                  <a:gd name="connsiteY13" fmla="*/ 800100 h 1990725"/>
                  <a:gd name="connsiteX14" fmla="*/ 1059769 w 3992302"/>
                  <a:gd name="connsiteY14" fmla="*/ 876300 h 1990725"/>
                  <a:gd name="connsiteX15" fmla="*/ 1124433 w 3992302"/>
                  <a:gd name="connsiteY15" fmla="*/ 742950 h 1990725"/>
                  <a:gd name="connsiteX16" fmla="*/ 1168449 w 3992302"/>
                  <a:gd name="connsiteY16" fmla="*/ 753636 h 1990725"/>
                  <a:gd name="connsiteX17" fmla="*/ 1201227 w 3992302"/>
                  <a:gd name="connsiteY17" fmla="*/ 647700 h 1990725"/>
                  <a:gd name="connsiteX18" fmla="*/ 1261681 w 3992302"/>
                  <a:gd name="connsiteY18" fmla="*/ 552450 h 1990725"/>
                  <a:gd name="connsiteX19" fmla="*/ 1415178 w 3992302"/>
                  <a:gd name="connsiteY19" fmla="*/ 476258 h 1990725"/>
                  <a:gd name="connsiteX20" fmla="*/ 1629311 w 3992302"/>
                  <a:gd name="connsiteY20" fmla="*/ 361950 h 1990725"/>
                  <a:gd name="connsiteX21" fmla="*/ 1812721 w 3992302"/>
                  <a:gd name="connsiteY21" fmla="*/ 257175 h 1990725"/>
                  <a:gd name="connsiteX22" fmla="*/ 2012770 w 3992302"/>
                  <a:gd name="connsiteY22" fmla="*/ 161925 h 1990725"/>
                  <a:gd name="connsiteX23" fmla="*/ 2086541 w 3992302"/>
                  <a:gd name="connsiteY23" fmla="*/ 171450 h 1990725"/>
                  <a:gd name="connsiteX24" fmla="*/ 2515344 w 3992302"/>
                  <a:gd name="connsiteY24" fmla="*/ 28575 h 1990725"/>
                  <a:gd name="connsiteX25" fmla="*/ 2582019 w 3992302"/>
                  <a:gd name="connsiteY25" fmla="*/ 9525 h 1990725"/>
                  <a:gd name="connsiteX26" fmla="*/ 2696319 w 3992302"/>
                  <a:gd name="connsiteY26" fmla="*/ 19050 h 1990725"/>
                  <a:gd name="connsiteX27" fmla="*/ 2715369 w 3992302"/>
                  <a:gd name="connsiteY27" fmla="*/ 47625 h 1990725"/>
                  <a:gd name="connsiteX28" fmla="*/ 2724894 w 3992302"/>
                  <a:gd name="connsiteY28" fmla="*/ 95250 h 1990725"/>
                  <a:gd name="connsiteX29" fmla="*/ 2734419 w 3992302"/>
                  <a:gd name="connsiteY29" fmla="*/ 333375 h 1990725"/>
                  <a:gd name="connsiteX30" fmla="*/ 2762994 w 3992302"/>
                  <a:gd name="connsiteY30" fmla="*/ 495300 h 1990725"/>
                  <a:gd name="connsiteX31" fmla="*/ 2772519 w 3992302"/>
                  <a:gd name="connsiteY31" fmla="*/ 523875 h 1990725"/>
                  <a:gd name="connsiteX32" fmla="*/ 2791570 w 3992302"/>
                  <a:gd name="connsiteY32" fmla="*/ 647700 h 1990725"/>
                  <a:gd name="connsiteX33" fmla="*/ 2791567 w 3992302"/>
                  <a:gd name="connsiteY33" fmla="*/ 695325 h 1990725"/>
                  <a:gd name="connsiteX34" fmla="*/ 2791568 w 3992302"/>
                  <a:gd name="connsiteY34" fmla="*/ 742950 h 1990725"/>
                  <a:gd name="connsiteX35" fmla="*/ 2839194 w 3992302"/>
                  <a:gd name="connsiteY35" fmla="*/ 723900 h 1990725"/>
                  <a:gd name="connsiteX36" fmla="*/ 2848719 w 3992302"/>
                  <a:gd name="connsiteY36" fmla="*/ 876300 h 1990725"/>
                  <a:gd name="connsiteX37" fmla="*/ 2858244 w 3992302"/>
                  <a:gd name="connsiteY37" fmla="*/ 904875 h 1990725"/>
                  <a:gd name="connsiteX38" fmla="*/ 2848719 w 3992302"/>
                  <a:gd name="connsiteY38" fmla="*/ 952500 h 1990725"/>
                  <a:gd name="connsiteX39" fmla="*/ 2867769 w 3992302"/>
                  <a:gd name="connsiteY39" fmla="*/ 1000125 h 1990725"/>
                  <a:gd name="connsiteX40" fmla="*/ 2867769 w 3992302"/>
                  <a:gd name="connsiteY40" fmla="*/ 1028700 h 1990725"/>
                  <a:gd name="connsiteX41" fmla="*/ 2877294 w 3992302"/>
                  <a:gd name="connsiteY41" fmla="*/ 1076325 h 1990725"/>
                  <a:gd name="connsiteX42" fmla="*/ 2877294 w 3992302"/>
                  <a:gd name="connsiteY42" fmla="*/ 1123950 h 1990725"/>
                  <a:gd name="connsiteX43" fmla="*/ 2886819 w 3992302"/>
                  <a:gd name="connsiteY43" fmla="*/ 1162050 h 1990725"/>
                  <a:gd name="connsiteX44" fmla="*/ 2877294 w 3992302"/>
                  <a:gd name="connsiteY44" fmla="*/ 1181100 h 1990725"/>
                  <a:gd name="connsiteX45" fmla="*/ 2896344 w 3992302"/>
                  <a:gd name="connsiteY45" fmla="*/ 1219200 h 1990725"/>
                  <a:gd name="connsiteX46" fmla="*/ 2896344 w 3992302"/>
                  <a:gd name="connsiteY46" fmla="*/ 1266825 h 1990725"/>
                  <a:gd name="connsiteX47" fmla="*/ 2915394 w 3992302"/>
                  <a:gd name="connsiteY47" fmla="*/ 1314450 h 1990725"/>
                  <a:gd name="connsiteX48" fmla="*/ 2915394 w 3992302"/>
                  <a:gd name="connsiteY48" fmla="*/ 1362075 h 1990725"/>
                  <a:gd name="connsiteX49" fmla="*/ 2953494 w 3992302"/>
                  <a:gd name="connsiteY49" fmla="*/ 1400175 h 1990725"/>
                  <a:gd name="connsiteX50" fmla="*/ 2982069 w 3992302"/>
                  <a:gd name="connsiteY50" fmla="*/ 1362075 h 1990725"/>
                  <a:gd name="connsiteX51" fmla="*/ 2991594 w 3992302"/>
                  <a:gd name="connsiteY51" fmla="*/ 1314450 h 1990725"/>
                  <a:gd name="connsiteX52" fmla="*/ 3010644 w 3992302"/>
                  <a:gd name="connsiteY52" fmla="*/ 1257300 h 1990725"/>
                  <a:gd name="connsiteX53" fmla="*/ 3010644 w 3992302"/>
                  <a:gd name="connsiteY53" fmla="*/ 1219200 h 1990725"/>
                  <a:gd name="connsiteX54" fmla="*/ 3029694 w 3992302"/>
                  <a:gd name="connsiteY54" fmla="*/ 1152525 h 1990725"/>
                  <a:gd name="connsiteX55" fmla="*/ 3020169 w 3992302"/>
                  <a:gd name="connsiteY55" fmla="*/ 1085850 h 1990725"/>
                  <a:gd name="connsiteX56" fmla="*/ 3029694 w 3992302"/>
                  <a:gd name="connsiteY56" fmla="*/ 1057275 h 1990725"/>
                  <a:gd name="connsiteX57" fmla="*/ 3048744 w 3992302"/>
                  <a:gd name="connsiteY57" fmla="*/ 990600 h 1990725"/>
                  <a:gd name="connsiteX58" fmla="*/ 3058269 w 3992302"/>
                  <a:gd name="connsiteY58" fmla="*/ 942975 h 1990725"/>
                  <a:gd name="connsiteX59" fmla="*/ 3067794 w 3992302"/>
                  <a:gd name="connsiteY59" fmla="*/ 895350 h 1990725"/>
                  <a:gd name="connsiteX60" fmla="*/ 3086844 w 3992302"/>
                  <a:gd name="connsiteY60" fmla="*/ 847725 h 1990725"/>
                  <a:gd name="connsiteX61" fmla="*/ 3134469 w 3992302"/>
                  <a:gd name="connsiteY61" fmla="*/ 904875 h 1990725"/>
                  <a:gd name="connsiteX62" fmla="*/ 3134469 w 3992302"/>
                  <a:gd name="connsiteY62" fmla="*/ 952500 h 1990725"/>
                  <a:gd name="connsiteX63" fmla="*/ 3201147 w 3992302"/>
                  <a:gd name="connsiteY63" fmla="*/ 1047750 h 1990725"/>
                  <a:gd name="connsiteX64" fmla="*/ 3267821 w 3992302"/>
                  <a:gd name="connsiteY64" fmla="*/ 962025 h 1990725"/>
                  <a:gd name="connsiteX65" fmla="*/ 3296394 w 3992302"/>
                  <a:gd name="connsiteY65" fmla="*/ 1019175 h 1990725"/>
                  <a:gd name="connsiteX66" fmla="*/ 3305919 w 3992302"/>
                  <a:gd name="connsiteY66" fmla="*/ 819150 h 1990725"/>
                  <a:gd name="connsiteX67" fmla="*/ 3353544 w 3992302"/>
                  <a:gd name="connsiteY67" fmla="*/ 762000 h 1990725"/>
                  <a:gd name="connsiteX68" fmla="*/ 3410694 w 3992302"/>
                  <a:gd name="connsiteY68" fmla="*/ 762000 h 1990725"/>
                  <a:gd name="connsiteX69" fmla="*/ 3467844 w 3992302"/>
                  <a:gd name="connsiteY69" fmla="*/ 771525 h 1990725"/>
                  <a:gd name="connsiteX70" fmla="*/ 3524995 w 3992302"/>
                  <a:gd name="connsiteY70" fmla="*/ 790575 h 1990725"/>
                  <a:gd name="connsiteX71" fmla="*/ 3534519 w 3992302"/>
                  <a:gd name="connsiteY71" fmla="*/ 857250 h 1990725"/>
                  <a:gd name="connsiteX72" fmla="*/ 3553569 w 3992302"/>
                  <a:gd name="connsiteY72" fmla="*/ 914400 h 1990725"/>
                  <a:gd name="connsiteX73" fmla="*/ 3572619 w 3992302"/>
                  <a:gd name="connsiteY73" fmla="*/ 971550 h 1990725"/>
                  <a:gd name="connsiteX74" fmla="*/ 3591669 w 3992302"/>
                  <a:gd name="connsiteY74" fmla="*/ 1028700 h 1990725"/>
                  <a:gd name="connsiteX75" fmla="*/ 3582144 w 3992302"/>
                  <a:gd name="connsiteY75" fmla="*/ 1057275 h 1990725"/>
                  <a:gd name="connsiteX76" fmla="*/ 3610719 w 3992302"/>
                  <a:gd name="connsiteY76" fmla="*/ 1114425 h 1990725"/>
                  <a:gd name="connsiteX77" fmla="*/ 3610719 w 3992302"/>
                  <a:gd name="connsiteY77" fmla="*/ 1162050 h 1990725"/>
                  <a:gd name="connsiteX78" fmla="*/ 3610719 w 3992302"/>
                  <a:gd name="connsiteY78" fmla="*/ 1209675 h 1990725"/>
                  <a:gd name="connsiteX79" fmla="*/ 3591669 w 3992302"/>
                  <a:gd name="connsiteY79" fmla="*/ 1238250 h 1990725"/>
                  <a:gd name="connsiteX80" fmla="*/ 3601194 w 3992302"/>
                  <a:gd name="connsiteY80" fmla="*/ 1276350 h 1990725"/>
                  <a:gd name="connsiteX81" fmla="*/ 3610719 w 3992302"/>
                  <a:gd name="connsiteY81" fmla="*/ 1333500 h 1990725"/>
                  <a:gd name="connsiteX82" fmla="*/ 3629769 w 3992302"/>
                  <a:gd name="connsiteY82" fmla="*/ 1390650 h 1990725"/>
                  <a:gd name="connsiteX83" fmla="*/ 3629769 w 3992302"/>
                  <a:gd name="connsiteY83" fmla="*/ 1447800 h 1990725"/>
                  <a:gd name="connsiteX84" fmla="*/ 3648819 w 3992302"/>
                  <a:gd name="connsiteY84" fmla="*/ 1504950 h 1990725"/>
                  <a:gd name="connsiteX85" fmla="*/ 3667869 w 3992302"/>
                  <a:gd name="connsiteY85" fmla="*/ 1562100 h 1990725"/>
                  <a:gd name="connsiteX86" fmla="*/ 3677394 w 3992302"/>
                  <a:gd name="connsiteY86" fmla="*/ 1590675 h 1990725"/>
                  <a:gd name="connsiteX87" fmla="*/ 3677394 w 3992302"/>
                  <a:gd name="connsiteY87" fmla="*/ 1638300 h 1990725"/>
                  <a:gd name="connsiteX88" fmla="*/ 3696444 w 3992302"/>
                  <a:gd name="connsiteY88" fmla="*/ 1685925 h 1990725"/>
                  <a:gd name="connsiteX89" fmla="*/ 3696444 w 3992302"/>
                  <a:gd name="connsiteY89" fmla="*/ 1743075 h 1990725"/>
                  <a:gd name="connsiteX90" fmla="*/ 3705969 w 3992302"/>
                  <a:gd name="connsiteY90" fmla="*/ 1800225 h 1990725"/>
                  <a:gd name="connsiteX91" fmla="*/ 3696444 w 3992302"/>
                  <a:gd name="connsiteY91" fmla="*/ 1838325 h 1990725"/>
                  <a:gd name="connsiteX92" fmla="*/ 3705969 w 3992302"/>
                  <a:gd name="connsiteY92" fmla="*/ 1876425 h 1990725"/>
                  <a:gd name="connsiteX93" fmla="*/ 3725019 w 3992302"/>
                  <a:gd name="connsiteY93" fmla="*/ 1933575 h 1990725"/>
                  <a:gd name="connsiteX94" fmla="*/ 3696444 w 3992302"/>
                  <a:gd name="connsiteY94" fmla="*/ 1962150 h 1990725"/>
                  <a:gd name="connsiteX95" fmla="*/ 3725019 w 3992302"/>
                  <a:gd name="connsiteY95" fmla="*/ 1990725 h 1990725"/>
                  <a:gd name="connsiteX96" fmla="*/ 3772644 w 3992302"/>
                  <a:gd name="connsiteY96" fmla="*/ 1924050 h 1990725"/>
                  <a:gd name="connsiteX97" fmla="*/ 3772644 w 3992302"/>
                  <a:gd name="connsiteY97" fmla="*/ 1857375 h 1990725"/>
                  <a:gd name="connsiteX98" fmla="*/ 3782169 w 3992302"/>
                  <a:gd name="connsiteY98" fmla="*/ 1800225 h 1990725"/>
                  <a:gd name="connsiteX99" fmla="*/ 3782169 w 3992302"/>
                  <a:gd name="connsiteY99" fmla="*/ 1752600 h 1990725"/>
                  <a:gd name="connsiteX100" fmla="*/ 3782169 w 3992302"/>
                  <a:gd name="connsiteY100" fmla="*/ 1685925 h 1990725"/>
                  <a:gd name="connsiteX101" fmla="*/ 3791694 w 3992302"/>
                  <a:gd name="connsiteY101" fmla="*/ 1628775 h 1990725"/>
                  <a:gd name="connsiteX102" fmla="*/ 3801219 w 3992302"/>
                  <a:gd name="connsiteY102" fmla="*/ 1562100 h 1990725"/>
                  <a:gd name="connsiteX103" fmla="*/ 3791694 w 3992302"/>
                  <a:gd name="connsiteY103" fmla="*/ 1504950 h 1990725"/>
                  <a:gd name="connsiteX104" fmla="*/ 3820269 w 3992302"/>
                  <a:gd name="connsiteY104" fmla="*/ 1457325 h 1990725"/>
                  <a:gd name="connsiteX105" fmla="*/ 3791694 w 3992302"/>
                  <a:gd name="connsiteY105" fmla="*/ 1419225 h 1990725"/>
                  <a:gd name="connsiteX106" fmla="*/ 3820269 w 3992302"/>
                  <a:gd name="connsiteY106" fmla="*/ 1352550 h 1990725"/>
                  <a:gd name="connsiteX107" fmla="*/ 3820269 w 3992302"/>
                  <a:gd name="connsiteY107" fmla="*/ 1285875 h 1990725"/>
                  <a:gd name="connsiteX108" fmla="*/ 3801219 w 3992302"/>
                  <a:gd name="connsiteY108" fmla="*/ 1238250 h 1990725"/>
                  <a:gd name="connsiteX109" fmla="*/ 3810744 w 3992302"/>
                  <a:gd name="connsiteY109" fmla="*/ 1181100 h 1990725"/>
                  <a:gd name="connsiteX110" fmla="*/ 3810744 w 3992302"/>
                  <a:gd name="connsiteY110" fmla="*/ 1152525 h 1990725"/>
                  <a:gd name="connsiteX111" fmla="*/ 3820269 w 3992302"/>
                  <a:gd name="connsiteY111" fmla="*/ 1085850 h 1990725"/>
                  <a:gd name="connsiteX112" fmla="*/ 3820269 w 3992302"/>
                  <a:gd name="connsiteY112" fmla="*/ 1047750 h 1990725"/>
                  <a:gd name="connsiteX113" fmla="*/ 3810744 w 3992302"/>
                  <a:gd name="connsiteY113" fmla="*/ 981075 h 1990725"/>
                  <a:gd name="connsiteX114" fmla="*/ 3820269 w 3992302"/>
                  <a:gd name="connsiteY114" fmla="*/ 933450 h 1990725"/>
                  <a:gd name="connsiteX115" fmla="*/ 3839319 w 3992302"/>
                  <a:gd name="connsiteY115" fmla="*/ 866775 h 1990725"/>
                  <a:gd name="connsiteX116" fmla="*/ 3858369 w 3992302"/>
                  <a:gd name="connsiteY116" fmla="*/ 819150 h 1990725"/>
                  <a:gd name="connsiteX117" fmla="*/ 3839319 w 3992302"/>
                  <a:gd name="connsiteY117" fmla="*/ 781050 h 1990725"/>
                  <a:gd name="connsiteX118" fmla="*/ 3858369 w 3992302"/>
                  <a:gd name="connsiteY118" fmla="*/ 685800 h 1990725"/>
                  <a:gd name="connsiteX119" fmla="*/ 3925048 w 3992302"/>
                  <a:gd name="connsiteY119" fmla="*/ 742950 h 1990725"/>
                  <a:gd name="connsiteX120" fmla="*/ 3925044 w 3992302"/>
                  <a:gd name="connsiteY120" fmla="*/ 533400 h 1990725"/>
                  <a:gd name="connsiteX121" fmla="*/ 3934569 w 3992302"/>
                  <a:gd name="connsiteY121" fmla="*/ 485775 h 1990725"/>
                  <a:gd name="connsiteX122" fmla="*/ 3934569 w 3992302"/>
                  <a:gd name="connsiteY122" fmla="*/ 428625 h 1990725"/>
                  <a:gd name="connsiteX123" fmla="*/ 3953619 w 3992302"/>
                  <a:gd name="connsiteY123" fmla="*/ 361950 h 1990725"/>
                  <a:gd name="connsiteX124" fmla="*/ 3944094 w 3992302"/>
                  <a:gd name="connsiteY124" fmla="*/ 314325 h 1990725"/>
                  <a:gd name="connsiteX125" fmla="*/ 3944094 w 3992302"/>
                  <a:gd name="connsiteY125" fmla="*/ 247650 h 1990725"/>
                  <a:gd name="connsiteX126" fmla="*/ 3953619 w 3992302"/>
                  <a:gd name="connsiteY126" fmla="*/ 190500 h 1990725"/>
                  <a:gd name="connsiteX127" fmla="*/ 3982194 w 3992302"/>
                  <a:gd name="connsiteY127" fmla="*/ 142875 h 1990725"/>
                  <a:gd name="connsiteX128" fmla="*/ 3963144 w 3992302"/>
                  <a:gd name="connsiteY128" fmla="*/ 95250 h 1990725"/>
                  <a:gd name="connsiteX129" fmla="*/ 3991719 w 3992302"/>
                  <a:gd name="connsiteY129" fmla="*/ 57150 h 1990725"/>
                  <a:gd name="connsiteX130" fmla="*/ 3982194 w 3992302"/>
                  <a:gd name="connsiteY130" fmla="*/ 0 h 1990725"/>
                  <a:gd name="connsiteX0" fmla="*/ 1890 w 3993222"/>
                  <a:gd name="connsiteY0" fmla="*/ 95250 h 1990725"/>
                  <a:gd name="connsiteX1" fmla="*/ 1361 w 3993222"/>
                  <a:gd name="connsiteY1" fmla="*/ 104775 h 1990725"/>
                  <a:gd name="connsiteX2" fmla="*/ 39991 w 3993222"/>
                  <a:gd name="connsiteY2" fmla="*/ 266700 h 1990725"/>
                  <a:gd name="connsiteX3" fmla="*/ 29941 w 3993222"/>
                  <a:gd name="connsiteY3" fmla="*/ 342900 h 1990725"/>
                  <a:gd name="connsiteX4" fmla="*/ 42135 w 3993222"/>
                  <a:gd name="connsiteY4" fmla="*/ 552450 h 1990725"/>
                  <a:gd name="connsiteX5" fmla="*/ 106674 w 3993222"/>
                  <a:gd name="connsiteY5" fmla="*/ 504825 h 1990725"/>
                  <a:gd name="connsiteX6" fmla="*/ 175146 w 3993222"/>
                  <a:gd name="connsiteY6" fmla="*/ 790575 h 1990725"/>
                  <a:gd name="connsiteX7" fmla="*/ 230510 w 3993222"/>
                  <a:gd name="connsiteY7" fmla="*/ 933450 h 1990725"/>
                  <a:gd name="connsiteX8" fmla="*/ 362273 w 3993222"/>
                  <a:gd name="connsiteY8" fmla="*/ 1104900 h 1990725"/>
                  <a:gd name="connsiteX9" fmla="*/ 518088 w 3993222"/>
                  <a:gd name="connsiteY9" fmla="*/ 1019175 h 1990725"/>
                  <a:gd name="connsiteX10" fmla="*/ 765765 w 3993222"/>
                  <a:gd name="connsiteY10" fmla="*/ 866775 h 1990725"/>
                  <a:gd name="connsiteX11" fmla="*/ 870553 w 3993222"/>
                  <a:gd name="connsiteY11" fmla="*/ 857250 h 1990725"/>
                  <a:gd name="connsiteX12" fmla="*/ 956288 w 3993222"/>
                  <a:gd name="connsiteY12" fmla="*/ 781050 h 1990725"/>
                  <a:gd name="connsiteX13" fmla="*/ 1027619 w 3993222"/>
                  <a:gd name="connsiteY13" fmla="*/ 800100 h 1990725"/>
                  <a:gd name="connsiteX14" fmla="*/ 1060689 w 3993222"/>
                  <a:gd name="connsiteY14" fmla="*/ 876300 h 1990725"/>
                  <a:gd name="connsiteX15" fmla="*/ 1125353 w 3993222"/>
                  <a:gd name="connsiteY15" fmla="*/ 742950 h 1990725"/>
                  <a:gd name="connsiteX16" fmla="*/ 1169369 w 3993222"/>
                  <a:gd name="connsiteY16" fmla="*/ 753636 h 1990725"/>
                  <a:gd name="connsiteX17" fmla="*/ 1202147 w 3993222"/>
                  <a:gd name="connsiteY17" fmla="*/ 647700 h 1990725"/>
                  <a:gd name="connsiteX18" fmla="*/ 1262601 w 3993222"/>
                  <a:gd name="connsiteY18" fmla="*/ 552450 h 1990725"/>
                  <a:gd name="connsiteX19" fmla="*/ 1416098 w 3993222"/>
                  <a:gd name="connsiteY19" fmla="*/ 476258 h 1990725"/>
                  <a:gd name="connsiteX20" fmla="*/ 1630231 w 3993222"/>
                  <a:gd name="connsiteY20" fmla="*/ 361950 h 1990725"/>
                  <a:gd name="connsiteX21" fmla="*/ 1813641 w 3993222"/>
                  <a:gd name="connsiteY21" fmla="*/ 257175 h 1990725"/>
                  <a:gd name="connsiteX22" fmla="*/ 2013690 w 3993222"/>
                  <a:gd name="connsiteY22" fmla="*/ 161925 h 1990725"/>
                  <a:gd name="connsiteX23" fmla="*/ 2087461 w 3993222"/>
                  <a:gd name="connsiteY23" fmla="*/ 171450 h 1990725"/>
                  <a:gd name="connsiteX24" fmla="*/ 2516264 w 3993222"/>
                  <a:gd name="connsiteY24" fmla="*/ 28575 h 1990725"/>
                  <a:gd name="connsiteX25" fmla="*/ 2582939 w 3993222"/>
                  <a:gd name="connsiteY25" fmla="*/ 9525 h 1990725"/>
                  <a:gd name="connsiteX26" fmla="*/ 2697239 w 3993222"/>
                  <a:gd name="connsiteY26" fmla="*/ 19050 h 1990725"/>
                  <a:gd name="connsiteX27" fmla="*/ 2716289 w 3993222"/>
                  <a:gd name="connsiteY27" fmla="*/ 47625 h 1990725"/>
                  <a:gd name="connsiteX28" fmla="*/ 2725814 w 3993222"/>
                  <a:gd name="connsiteY28" fmla="*/ 95250 h 1990725"/>
                  <a:gd name="connsiteX29" fmla="*/ 2735339 w 3993222"/>
                  <a:gd name="connsiteY29" fmla="*/ 333375 h 1990725"/>
                  <a:gd name="connsiteX30" fmla="*/ 2763914 w 3993222"/>
                  <a:gd name="connsiteY30" fmla="*/ 495300 h 1990725"/>
                  <a:gd name="connsiteX31" fmla="*/ 2773439 w 3993222"/>
                  <a:gd name="connsiteY31" fmla="*/ 523875 h 1990725"/>
                  <a:gd name="connsiteX32" fmla="*/ 2792490 w 3993222"/>
                  <a:gd name="connsiteY32" fmla="*/ 647700 h 1990725"/>
                  <a:gd name="connsiteX33" fmla="*/ 2792487 w 3993222"/>
                  <a:gd name="connsiteY33" fmla="*/ 695325 h 1990725"/>
                  <a:gd name="connsiteX34" fmla="*/ 2792488 w 3993222"/>
                  <a:gd name="connsiteY34" fmla="*/ 742950 h 1990725"/>
                  <a:gd name="connsiteX35" fmla="*/ 2840114 w 3993222"/>
                  <a:gd name="connsiteY35" fmla="*/ 723900 h 1990725"/>
                  <a:gd name="connsiteX36" fmla="*/ 2849639 w 3993222"/>
                  <a:gd name="connsiteY36" fmla="*/ 876300 h 1990725"/>
                  <a:gd name="connsiteX37" fmla="*/ 2859164 w 3993222"/>
                  <a:gd name="connsiteY37" fmla="*/ 904875 h 1990725"/>
                  <a:gd name="connsiteX38" fmla="*/ 2849639 w 3993222"/>
                  <a:gd name="connsiteY38" fmla="*/ 952500 h 1990725"/>
                  <a:gd name="connsiteX39" fmla="*/ 2868689 w 3993222"/>
                  <a:gd name="connsiteY39" fmla="*/ 1000125 h 1990725"/>
                  <a:gd name="connsiteX40" fmla="*/ 2868689 w 3993222"/>
                  <a:gd name="connsiteY40" fmla="*/ 1028700 h 1990725"/>
                  <a:gd name="connsiteX41" fmla="*/ 2878214 w 3993222"/>
                  <a:gd name="connsiteY41" fmla="*/ 1076325 h 1990725"/>
                  <a:gd name="connsiteX42" fmla="*/ 2878214 w 3993222"/>
                  <a:gd name="connsiteY42" fmla="*/ 1123950 h 1990725"/>
                  <a:gd name="connsiteX43" fmla="*/ 2887739 w 3993222"/>
                  <a:gd name="connsiteY43" fmla="*/ 1162050 h 1990725"/>
                  <a:gd name="connsiteX44" fmla="*/ 2878214 w 3993222"/>
                  <a:gd name="connsiteY44" fmla="*/ 1181100 h 1990725"/>
                  <a:gd name="connsiteX45" fmla="*/ 2897264 w 3993222"/>
                  <a:gd name="connsiteY45" fmla="*/ 1219200 h 1990725"/>
                  <a:gd name="connsiteX46" fmla="*/ 2897264 w 3993222"/>
                  <a:gd name="connsiteY46" fmla="*/ 1266825 h 1990725"/>
                  <a:gd name="connsiteX47" fmla="*/ 2916314 w 3993222"/>
                  <a:gd name="connsiteY47" fmla="*/ 1314450 h 1990725"/>
                  <a:gd name="connsiteX48" fmla="*/ 2916314 w 3993222"/>
                  <a:gd name="connsiteY48" fmla="*/ 1362075 h 1990725"/>
                  <a:gd name="connsiteX49" fmla="*/ 2954414 w 3993222"/>
                  <a:gd name="connsiteY49" fmla="*/ 1400175 h 1990725"/>
                  <a:gd name="connsiteX50" fmla="*/ 2982989 w 3993222"/>
                  <a:gd name="connsiteY50" fmla="*/ 1362075 h 1990725"/>
                  <a:gd name="connsiteX51" fmla="*/ 2992514 w 3993222"/>
                  <a:gd name="connsiteY51" fmla="*/ 1314450 h 1990725"/>
                  <a:gd name="connsiteX52" fmla="*/ 3011564 w 3993222"/>
                  <a:gd name="connsiteY52" fmla="*/ 1257300 h 1990725"/>
                  <a:gd name="connsiteX53" fmla="*/ 3011564 w 3993222"/>
                  <a:gd name="connsiteY53" fmla="*/ 1219200 h 1990725"/>
                  <a:gd name="connsiteX54" fmla="*/ 3030614 w 3993222"/>
                  <a:gd name="connsiteY54" fmla="*/ 1152525 h 1990725"/>
                  <a:gd name="connsiteX55" fmla="*/ 3021089 w 3993222"/>
                  <a:gd name="connsiteY55" fmla="*/ 1085850 h 1990725"/>
                  <a:gd name="connsiteX56" fmla="*/ 3030614 w 3993222"/>
                  <a:gd name="connsiteY56" fmla="*/ 1057275 h 1990725"/>
                  <a:gd name="connsiteX57" fmla="*/ 3049664 w 3993222"/>
                  <a:gd name="connsiteY57" fmla="*/ 990600 h 1990725"/>
                  <a:gd name="connsiteX58" fmla="*/ 3059189 w 3993222"/>
                  <a:gd name="connsiteY58" fmla="*/ 942975 h 1990725"/>
                  <a:gd name="connsiteX59" fmla="*/ 3068714 w 3993222"/>
                  <a:gd name="connsiteY59" fmla="*/ 895350 h 1990725"/>
                  <a:gd name="connsiteX60" fmla="*/ 3087764 w 3993222"/>
                  <a:gd name="connsiteY60" fmla="*/ 847725 h 1990725"/>
                  <a:gd name="connsiteX61" fmla="*/ 3135389 w 3993222"/>
                  <a:gd name="connsiteY61" fmla="*/ 904875 h 1990725"/>
                  <a:gd name="connsiteX62" fmla="*/ 3135389 w 3993222"/>
                  <a:gd name="connsiteY62" fmla="*/ 952500 h 1990725"/>
                  <a:gd name="connsiteX63" fmla="*/ 3202067 w 3993222"/>
                  <a:gd name="connsiteY63" fmla="*/ 1047750 h 1990725"/>
                  <a:gd name="connsiteX64" fmla="*/ 3268741 w 3993222"/>
                  <a:gd name="connsiteY64" fmla="*/ 962025 h 1990725"/>
                  <a:gd name="connsiteX65" fmla="*/ 3297314 w 3993222"/>
                  <a:gd name="connsiteY65" fmla="*/ 1019175 h 1990725"/>
                  <a:gd name="connsiteX66" fmla="*/ 3306839 w 3993222"/>
                  <a:gd name="connsiteY66" fmla="*/ 819150 h 1990725"/>
                  <a:gd name="connsiteX67" fmla="*/ 3354464 w 3993222"/>
                  <a:gd name="connsiteY67" fmla="*/ 762000 h 1990725"/>
                  <a:gd name="connsiteX68" fmla="*/ 3411614 w 3993222"/>
                  <a:gd name="connsiteY68" fmla="*/ 762000 h 1990725"/>
                  <a:gd name="connsiteX69" fmla="*/ 3468764 w 3993222"/>
                  <a:gd name="connsiteY69" fmla="*/ 771525 h 1990725"/>
                  <a:gd name="connsiteX70" fmla="*/ 3525915 w 3993222"/>
                  <a:gd name="connsiteY70" fmla="*/ 790575 h 1990725"/>
                  <a:gd name="connsiteX71" fmla="*/ 3535439 w 3993222"/>
                  <a:gd name="connsiteY71" fmla="*/ 857250 h 1990725"/>
                  <a:gd name="connsiteX72" fmla="*/ 3554489 w 3993222"/>
                  <a:gd name="connsiteY72" fmla="*/ 914400 h 1990725"/>
                  <a:gd name="connsiteX73" fmla="*/ 3573539 w 3993222"/>
                  <a:gd name="connsiteY73" fmla="*/ 971550 h 1990725"/>
                  <a:gd name="connsiteX74" fmla="*/ 3592589 w 3993222"/>
                  <a:gd name="connsiteY74" fmla="*/ 1028700 h 1990725"/>
                  <a:gd name="connsiteX75" fmla="*/ 3583064 w 3993222"/>
                  <a:gd name="connsiteY75" fmla="*/ 1057275 h 1990725"/>
                  <a:gd name="connsiteX76" fmla="*/ 3611639 w 3993222"/>
                  <a:gd name="connsiteY76" fmla="*/ 1114425 h 1990725"/>
                  <a:gd name="connsiteX77" fmla="*/ 3611639 w 3993222"/>
                  <a:gd name="connsiteY77" fmla="*/ 1162050 h 1990725"/>
                  <a:gd name="connsiteX78" fmla="*/ 3611639 w 3993222"/>
                  <a:gd name="connsiteY78" fmla="*/ 1209675 h 1990725"/>
                  <a:gd name="connsiteX79" fmla="*/ 3592589 w 3993222"/>
                  <a:gd name="connsiteY79" fmla="*/ 1238250 h 1990725"/>
                  <a:gd name="connsiteX80" fmla="*/ 3602114 w 3993222"/>
                  <a:gd name="connsiteY80" fmla="*/ 1276350 h 1990725"/>
                  <a:gd name="connsiteX81" fmla="*/ 3611639 w 3993222"/>
                  <a:gd name="connsiteY81" fmla="*/ 1333500 h 1990725"/>
                  <a:gd name="connsiteX82" fmla="*/ 3630689 w 3993222"/>
                  <a:gd name="connsiteY82" fmla="*/ 1390650 h 1990725"/>
                  <a:gd name="connsiteX83" fmla="*/ 3630689 w 3993222"/>
                  <a:gd name="connsiteY83" fmla="*/ 1447800 h 1990725"/>
                  <a:gd name="connsiteX84" fmla="*/ 3649739 w 3993222"/>
                  <a:gd name="connsiteY84" fmla="*/ 1504950 h 1990725"/>
                  <a:gd name="connsiteX85" fmla="*/ 3668789 w 3993222"/>
                  <a:gd name="connsiteY85" fmla="*/ 1562100 h 1990725"/>
                  <a:gd name="connsiteX86" fmla="*/ 3678314 w 3993222"/>
                  <a:gd name="connsiteY86" fmla="*/ 1590675 h 1990725"/>
                  <a:gd name="connsiteX87" fmla="*/ 3678314 w 3993222"/>
                  <a:gd name="connsiteY87" fmla="*/ 1638300 h 1990725"/>
                  <a:gd name="connsiteX88" fmla="*/ 3697364 w 3993222"/>
                  <a:gd name="connsiteY88" fmla="*/ 1685925 h 1990725"/>
                  <a:gd name="connsiteX89" fmla="*/ 3697364 w 3993222"/>
                  <a:gd name="connsiteY89" fmla="*/ 1743075 h 1990725"/>
                  <a:gd name="connsiteX90" fmla="*/ 3706889 w 3993222"/>
                  <a:gd name="connsiteY90" fmla="*/ 1800225 h 1990725"/>
                  <a:gd name="connsiteX91" fmla="*/ 3697364 w 3993222"/>
                  <a:gd name="connsiteY91" fmla="*/ 1838325 h 1990725"/>
                  <a:gd name="connsiteX92" fmla="*/ 3706889 w 3993222"/>
                  <a:gd name="connsiteY92" fmla="*/ 1876425 h 1990725"/>
                  <a:gd name="connsiteX93" fmla="*/ 3725939 w 3993222"/>
                  <a:gd name="connsiteY93" fmla="*/ 1933575 h 1990725"/>
                  <a:gd name="connsiteX94" fmla="*/ 3697364 w 3993222"/>
                  <a:gd name="connsiteY94" fmla="*/ 1962150 h 1990725"/>
                  <a:gd name="connsiteX95" fmla="*/ 3725939 w 3993222"/>
                  <a:gd name="connsiteY95" fmla="*/ 1990725 h 1990725"/>
                  <a:gd name="connsiteX96" fmla="*/ 3773564 w 3993222"/>
                  <a:gd name="connsiteY96" fmla="*/ 1924050 h 1990725"/>
                  <a:gd name="connsiteX97" fmla="*/ 3773564 w 3993222"/>
                  <a:gd name="connsiteY97" fmla="*/ 1857375 h 1990725"/>
                  <a:gd name="connsiteX98" fmla="*/ 3783089 w 3993222"/>
                  <a:gd name="connsiteY98" fmla="*/ 1800225 h 1990725"/>
                  <a:gd name="connsiteX99" fmla="*/ 3783089 w 3993222"/>
                  <a:gd name="connsiteY99" fmla="*/ 1752600 h 1990725"/>
                  <a:gd name="connsiteX100" fmla="*/ 3783089 w 3993222"/>
                  <a:gd name="connsiteY100" fmla="*/ 1685925 h 1990725"/>
                  <a:gd name="connsiteX101" fmla="*/ 3792614 w 3993222"/>
                  <a:gd name="connsiteY101" fmla="*/ 1628775 h 1990725"/>
                  <a:gd name="connsiteX102" fmla="*/ 3802139 w 3993222"/>
                  <a:gd name="connsiteY102" fmla="*/ 1562100 h 1990725"/>
                  <a:gd name="connsiteX103" fmla="*/ 3792614 w 3993222"/>
                  <a:gd name="connsiteY103" fmla="*/ 1504950 h 1990725"/>
                  <a:gd name="connsiteX104" fmla="*/ 3821189 w 3993222"/>
                  <a:gd name="connsiteY104" fmla="*/ 1457325 h 1990725"/>
                  <a:gd name="connsiteX105" fmla="*/ 3792614 w 3993222"/>
                  <a:gd name="connsiteY105" fmla="*/ 1419225 h 1990725"/>
                  <a:gd name="connsiteX106" fmla="*/ 3821189 w 3993222"/>
                  <a:gd name="connsiteY106" fmla="*/ 1352550 h 1990725"/>
                  <a:gd name="connsiteX107" fmla="*/ 3821189 w 3993222"/>
                  <a:gd name="connsiteY107" fmla="*/ 1285875 h 1990725"/>
                  <a:gd name="connsiteX108" fmla="*/ 3802139 w 3993222"/>
                  <a:gd name="connsiteY108" fmla="*/ 1238250 h 1990725"/>
                  <a:gd name="connsiteX109" fmla="*/ 3811664 w 3993222"/>
                  <a:gd name="connsiteY109" fmla="*/ 1181100 h 1990725"/>
                  <a:gd name="connsiteX110" fmla="*/ 3811664 w 3993222"/>
                  <a:gd name="connsiteY110" fmla="*/ 1152525 h 1990725"/>
                  <a:gd name="connsiteX111" fmla="*/ 3821189 w 3993222"/>
                  <a:gd name="connsiteY111" fmla="*/ 1085850 h 1990725"/>
                  <a:gd name="connsiteX112" fmla="*/ 3821189 w 3993222"/>
                  <a:gd name="connsiteY112" fmla="*/ 1047750 h 1990725"/>
                  <a:gd name="connsiteX113" fmla="*/ 3811664 w 3993222"/>
                  <a:gd name="connsiteY113" fmla="*/ 981075 h 1990725"/>
                  <a:gd name="connsiteX114" fmla="*/ 3821189 w 3993222"/>
                  <a:gd name="connsiteY114" fmla="*/ 933450 h 1990725"/>
                  <a:gd name="connsiteX115" fmla="*/ 3840239 w 3993222"/>
                  <a:gd name="connsiteY115" fmla="*/ 866775 h 1990725"/>
                  <a:gd name="connsiteX116" fmla="*/ 3859289 w 3993222"/>
                  <a:gd name="connsiteY116" fmla="*/ 819150 h 1990725"/>
                  <a:gd name="connsiteX117" fmla="*/ 3840239 w 3993222"/>
                  <a:gd name="connsiteY117" fmla="*/ 781050 h 1990725"/>
                  <a:gd name="connsiteX118" fmla="*/ 3859289 w 3993222"/>
                  <a:gd name="connsiteY118" fmla="*/ 685800 h 1990725"/>
                  <a:gd name="connsiteX119" fmla="*/ 3925968 w 3993222"/>
                  <a:gd name="connsiteY119" fmla="*/ 742950 h 1990725"/>
                  <a:gd name="connsiteX120" fmla="*/ 3925964 w 3993222"/>
                  <a:gd name="connsiteY120" fmla="*/ 533400 h 1990725"/>
                  <a:gd name="connsiteX121" fmla="*/ 3935489 w 3993222"/>
                  <a:gd name="connsiteY121" fmla="*/ 485775 h 1990725"/>
                  <a:gd name="connsiteX122" fmla="*/ 3935489 w 3993222"/>
                  <a:gd name="connsiteY122" fmla="*/ 428625 h 1990725"/>
                  <a:gd name="connsiteX123" fmla="*/ 3954539 w 3993222"/>
                  <a:gd name="connsiteY123" fmla="*/ 361950 h 1990725"/>
                  <a:gd name="connsiteX124" fmla="*/ 3945014 w 3993222"/>
                  <a:gd name="connsiteY124" fmla="*/ 314325 h 1990725"/>
                  <a:gd name="connsiteX125" fmla="*/ 3945014 w 3993222"/>
                  <a:gd name="connsiteY125" fmla="*/ 247650 h 1990725"/>
                  <a:gd name="connsiteX126" fmla="*/ 3954539 w 3993222"/>
                  <a:gd name="connsiteY126" fmla="*/ 190500 h 1990725"/>
                  <a:gd name="connsiteX127" fmla="*/ 3983114 w 3993222"/>
                  <a:gd name="connsiteY127" fmla="*/ 142875 h 1990725"/>
                  <a:gd name="connsiteX128" fmla="*/ 3964064 w 3993222"/>
                  <a:gd name="connsiteY128" fmla="*/ 95250 h 1990725"/>
                  <a:gd name="connsiteX129" fmla="*/ 3992639 w 3993222"/>
                  <a:gd name="connsiteY129" fmla="*/ 57150 h 1990725"/>
                  <a:gd name="connsiteX130" fmla="*/ 3983114 w 3993222"/>
                  <a:gd name="connsiteY130" fmla="*/ 0 h 1990725"/>
                  <a:gd name="connsiteX0" fmla="*/ 2209 w 3993541"/>
                  <a:gd name="connsiteY0" fmla="*/ 95250 h 1990725"/>
                  <a:gd name="connsiteX1" fmla="*/ 1680 w 3993541"/>
                  <a:gd name="connsiteY1" fmla="*/ 104775 h 1990725"/>
                  <a:gd name="connsiteX2" fmla="*/ 30785 w 3993541"/>
                  <a:gd name="connsiteY2" fmla="*/ 247650 h 1990725"/>
                  <a:gd name="connsiteX3" fmla="*/ 30260 w 3993541"/>
                  <a:gd name="connsiteY3" fmla="*/ 342900 h 1990725"/>
                  <a:gd name="connsiteX4" fmla="*/ 42454 w 3993541"/>
                  <a:gd name="connsiteY4" fmla="*/ 552450 h 1990725"/>
                  <a:gd name="connsiteX5" fmla="*/ 106993 w 3993541"/>
                  <a:gd name="connsiteY5" fmla="*/ 504825 h 1990725"/>
                  <a:gd name="connsiteX6" fmla="*/ 175465 w 3993541"/>
                  <a:gd name="connsiteY6" fmla="*/ 790575 h 1990725"/>
                  <a:gd name="connsiteX7" fmla="*/ 230829 w 3993541"/>
                  <a:gd name="connsiteY7" fmla="*/ 933450 h 1990725"/>
                  <a:gd name="connsiteX8" fmla="*/ 362592 w 3993541"/>
                  <a:gd name="connsiteY8" fmla="*/ 1104900 h 1990725"/>
                  <a:gd name="connsiteX9" fmla="*/ 518407 w 3993541"/>
                  <a:gd name="connsiteY9" fmla="*/ 1019175 h 1990725"/>
                  <a:gd name="connsiteX10" fmla="*/ 766084 w 3993541"/>
                  <a:gd name="connsiteY10" fmla="*/ 866775 h 1990725"/>
                  <a:gd name="connsiteX11" fmla="*/ 870872 w 3993541"/>
                  <a:gd name="connsiteY11" fmla="*/ 857250 h 1990725"/>
                  <a:gd name="connsiteX12" fmla="*/ 956607 w 3993541"/>
                  <a:gd name="connsiteY12" fmla="*/ 781050 h 1990725"/>
                  <a:gd name="connsiteX13" fmla="*/ 1027938 w 3993541"/>
                  <a:gd name="connsiteY13" fmla="*/ 800100 h 1990725"/>
                  <a:gd name="connsiteX14" fmla="*/ 1061008 w 3993541"/>
                  <a:gd name="connsiteY14" fmla="*/ 876300 h 1990725"/>
                  <a:gd name="connsiteX15" fmla="*/ 1125672 w 3993541"/>
                  <a:gd name="connsiteY15" fmla="*/ 742950 h 1990725"/>
                  <a:gd name="connsiteX16" fmla="*/ 1169688 w 3993541"/>
                  <a:gd name="connsiteY16" fmla="*/ 753636 h 1990725"/>
                  <a:gd name="connsiteX17" fmla="*/ 1202466 w 3993541"/>
                  <a:gd name="connsiteY17" fmla="*/ 647700 h 1990725"/>
                  <a:gd name="connsiteX18" fmla="*/ 1262920 w 3993541"/>
                  <a:gd name="connsiteY18" fmla="*/ 552450 h 1990725"/>
                  <a:gd name="connsiteX19" fmla="*/ 1416417 w 3993541"/>
                  <a:gd name="connsiteY19" fmla="*/ 476258 h 1990725"/>
                  <a:gd name="connsiteX20" fmla="*/ 1630550 w 3993541"/>
                  <a:gd name="connsiteY20" fmla="*/ 361950 h 1990725"/>
                  <a:gd name="connsiteX21" fmla="*/ 1813960 w 3993541"/>
                  <a:gd name="connsiteY21" fmla="*/ 257175 h 1990725"/>
                  <a:gd name="connsiteX22" fmla="*/ 2014009 w 3993541"/>
                  <a:gd name="connsiteY22" fmla="*/ 161925 h 1990725"/>
                  <a:gd name="connsiteX23" fmla="*/ 2087780 w 3993541"/>
                  <a:gd name="connsiteY23" fmla="*/ 171450 h 1990725"/>
                  <a:gd name="connsiteX24" fmla="*/ 2516583 w 3993541"/>
                  <a:gd name="connsiteY24" fmla="*/ 28575 h 1990725"/>
                  <a:gd name="connsiteX25" fmla="*/ 2583258 w 3993541"/>
                  <a:gd name="connsiteY25" fmla="*/ 9525 h 1990725"/>
                  <a:gd name="connsiteX26" fmla="*/ 2697558 w 3993541"/>
                  <a:gd name="connsiteY26" fmla="*/ 19050 h 1990725"/>
                  <a:gd name="connsiteX27" fmla="*/ 2716608 w 3993541"/>
                  <a:gd name="connsiteY27" fmla="*/ 47625 h 1990725"/>
                  <a:gd name="connsiteX28" fmla="*/ 2726133 w 3993541"/>
                  <a:gd name="connsiteY28" fmla="*/ 95250 h 1990725"/>
                  <a:gd name="connsiteX29" fmla="*/ 2735658 w 3993541"/>
                  <a:gd name="connsiteY29" fmla="*/ 333375 h 1990725"/>
                  <a:gd name="connsiteX30" fmla="*/ 2764233 w 3993541"/>
                  <a:gd name="connsiteY30" fmla="*/ 495300 h 1990725"/>
                  <a:gd name="connsiteX31" fmla="*/ 2773758 w 3993541"/>
                  <a:gd name="connsiteY31" fmla="*/ 523875 h 1990725"/>
                  <a:gd name="connsiteX32" fmla="*/ 2792809 w 3993541"/>
                  <a:gd name="connsiteY32" fmla="*/ 647700 h 1990725"/>
                  <a:gd name="connsiteX33" fmla="*/ 2792806 w 3993541"/>
                  <a:gd name="connsiteY33" fmla="*/ 695325 h 1990725"/>
                  <a:gd name="connsiteX34" fmla="*/ 2792807 w 3993541"/>
                  <a:gd name="connsiteY34" fmla="*/ 742950 h 1990725"/>
                  <a:gd name="connsiteX35" fmla="*/ 2840433 w 3993541"/>
                  <a:gd name="connsiteY35" fmla="*/ 723900 h 1990725"/>
                  <a:gd name="connsiteX36" fmla="*/ 2849958 w 3993541"/>
                  <a:gd name="connsiteY36" fmla="*/ 876300 h 1990725"/>
                  <a:gd name="connsiteX37" fmla="*/ 2859483 w 3993541"/>
                  <a:gd name="connsiteY37" fmla="*/ 904875 h 1990725"/>
                  <a:gd name="connsiteX38" fmla="*/ 2849958 w 3993541"/>
                  <a:gd name="connsiteY38" fmla="*/ 952500 h 1990725"/>
                  <a:gd name="connsiteX39" fmla="*/ 2869008 w 3993541"/>
                  <a:gd name="connsiteY39" fmla="*/ 1000125 h 1990725"/>
                  <a:gd name="connsiteX40" fmla="*/ 2869008 w 3993541"/>
                  <a:gd name="connsiteY40" fmla="*/ 1028700 h 1990725"/>
                  <a:gd name="connsiteX41" fmla="*/ 2878533 w 3993541"/>
                  <a:gd name="connsiteY41" fmla="*/ 1076325 h 1990725"/>
                  <a:gd name="connsiteX42" fmla="*/ 2878533 w 3993541"/>
                  <a:gd name="connsiteY42" fmla="*/ 1123950 h 1990725"/>
                  <a:gd name="connsiteX43" fmla="*/ 2888058 w 3993541"/>
                  <a:gd name="connsiteY43" fmla="*/ 1162050 h 1990725"/>
                  <a:gd name="connsiteX44" fmla="*/ 2878533 w 3993541"/>
                  <a:gd name="connsiteY44" fmla="*/ 1181100 h 1990725"/>
                  <a:gd name="connsiteX45" fmla="*/ 2897583 w 3993541"/>
                  <a:gd name="connsiteY45" fmla="*/ 1219200 h 1990725"/>
                  <a:gd name="connsiteX46" fmla="*/ 2897583 w 3993541"/>
                  <a:gd name="connsiteY46" fmla="*/ 1266825 h 1990725"/>
                  <a:gd name="connsiteX47" fmla="*/ 2916633 w 3993541"/>
                  <a:gd name="connsiteY47" fmla="*/ 1314450 h 1990725"/>
                  <a:gd name="connsiteX48" fmla="*/ 2916633 w 3993541"/>
                  <a:gd name="connsiteY48" fmla="*/ 1362075 h 1990725"/>
                  <a:gd name="connsiteX49" fmla="*/ 2954733 w 3993541"/>
                  <a:gd name="connsiteY49" fmla="*/ 1400175 h 1990725"/>
                  <a:gd name="connsiteX50" fmla="*/ 2983308 w 3993541"/>
                  <a:gd name="connsiteY50" fmla="*/ 1362075 h 1990725"/>
                  <a:gd name="connsiteX51" fmla="*/ 2992833 w 3993541"/>
                  <a:gd name="connsiteY51" fmla="*/ 1314450 h 1990725"/>
                  <a:gd name="connsiteX52" fmla="*/ 3011883 w 3993541"/>
                  <a:gd name="connsiteY52" fmla="*/ 1257300 h 1990725"/>
                  <a:gd name="connsiteX53" fmla="*/ 3011883 w 3993541"/>
                  <a:gd name="connsiteY53" fmla="*/ 1219200 h 1990725"/>
                  <a:gd name="connsiteX54" fmla="*/ 3030933 w 3993541"/>
                  <a:gd name="connsiteY54" fmla="*/ 1152525 h 1990725"/>
                  <a:gd name="connsiteX55" fmla="*/ 3021408 w 3993541"/>
                  <a:gd name="connsiteY55" fmla="*/ 1085850 h 1990725"/>
                  <a:gd name="connsiteX56" fmla="*/ 3030933 w 3993541"/>
                  <a:gd name="connsiteY56" fmla="*/ 1057275 h 1990725"/>
                  <a:gd name="connsiteX57" fmla="*/ 3049983 w 3993541"/>
                  <a:gd name="connsiteY57" fmla="*/ 990600 h 1990725"/>
                  <a:gd name="connsiteX58" fmla="*/ 3059508 w 3993541"/>
                  <a:gd name="connsiteY58" fmla="*/ 942975 h 1990725"/>
                  <a:gd name="connsiteX59" fmla="*/ 3069033 w 3993541"/>
                  <a:gd name="connsiteY59" fmla="*/ 895350 h 1990725"/>
                  <a:gd name="connsiteX60" fmla="*/ 3088083 w 3993541"/>
                  <a:gd name="connsiteY60" fmla="*/ 847725 h 1990725"/>
                  <a:gd name="connsiteX61" fmla="*/ 3135708 w 3993541"/>
                  <a:gd name="connsiteY61" fmla="*/ 904875 h 1990725"/>
                  <a:gd name="connsiteX62" fmla="*/ 3135708 w 3993541"/>
                  <a:gd name="connsiteY62" fmla="*/ 952500 h 1990725"/>
                  <a:gd name="connsiteX63" fmla="*/ 3202386 w 3993541"/>
                  <a:gd name="connsiteY63" fmla="*/ 1047750 h 1990725"/>
                  <a:gd name="connsiteX64" fmla="*/ 3269060 w 3993541"/>
                  <a:gd name="connsiteY64" fmla="*/ 962025 h 1990725"/>
                  <a:gd name="connsiteX65" fmla="*/ 3297633 w 3993541"/>
                  <a:gd name="connsiteY65" fmla="*/ 1019175 h 1990725"/>
                  <a:gd name="connsiteX66" fmla="*/ 3307158 w 3993541"/>
                  <a:gd name="connsiteY66" fmla="*/ 819150 h 1990725"/>
                  <a:gd name="connsiteX67" fmla="*/ 3354783 w 3993541"/>
                  <a:gd name="connsiteY67" fmla="*/ 762000 h 1990725"/>
                  <a:gd name="connsiteX68" fmla="*/ 3411933 w 3993541"/>
                  <a:gd name="connsiteY68" fmla="*/ 762000 h 1990725"/>
                  <a:gd name="connsiteX69" fmla="*/ 3469083 w 3993541"/>
                  <a:gd name="connsiteY69" fmla="*/ 771525 h 1990725"/>
                  <a:gd name="connsiteX70" fmla="*/ 3526234 w 3993541"/>
                  <a:gd name="connsiteY70" fmla="*/ 790575 h 1990725"/>
                  <a:gd name="connsiteX71" fmla="*/ 3535758 w 3993541"/>
                  <a:gd name="connsiteY71" fmla="*/ 857250 h 1990725"/>
                  <a:gd name="connsiteX72" fmla="*/ 3554808 w 3993541"/>
                  <a:gd name="connsiteY72" fmla="*/ 914400 h 1990725"/>
                  <a:gd name="connsiteX73" fmla="*/ 3573858 w 3993541"/>
                  <a:gd name="connsiteY73" fmla="*/ 971550 h 1990725"/>
                  <a:gd name="connsiteX74" fmla="*/ 3592908 w 3993541"/>
                  <a:gd name="connsiteY74" fmla="*/ 1028700 h 1990725"/>
                  <a:gd name="connsiteX75" fmla="*/ 3583383 w 3993541"/>
                  <a:gd name="connsiteY75" fmla="*/ 1057275 h 1990725"/>
                  <a:gd name="connsiteX76" fmla="*/ 3611958 w 3993541"/>
                  <a:gd name="connsiteY76" fmla="*/ 1114425 h 1990725"/>
                  <a:gd name="connsiteX77" fmla="*/ 3611958 w 3993541"/>
                  <a:gd name="connsiteY77" fmla="*/ 1162050 h 1990725"/>
                  <a:gd name="connsiteX78" fmla="*/ 3611958 w 3993541"/>
                  <a:gd name="connsiteY78" fmla="*/ 1209675 h 1990725"/>
                  <a:gd name="connsiteX79" fmla="*/ 3592908 w 3993541"/>
                  <a:gd name="connsiteY79" fmla="*/ 1238250 h 1990725"/>
                  <a:gd name="connsiteX80" fmla="*/ 3602433 w 3993541"/>
                  <a:gd name="connsiteY80" fmla="*/ 1276350 h 1990725"/>
                  <a:gd name="connsiteX81" fmla="*/ 3611958 w 3993541"/>
                  <a:gd name="connsiteY81" fmla="*/ 1333500 h 1990725"/>
                  <a:gd name="connsiteX82" fmla="*/ 3631008 w 3993541"/>
                  <a:gd name="connsiteY82" fmla="*/ 1390650 h 1990725"/>
                  <a:gd name="connsiteX83" fmla="*/ 3631008 w 3993541"/>
                  <a:gd name="connsiteY83" fmla="*/ 1447800 h 1990725"/>
                  <a:gd name="connsiteX84" fmla="*/ 3650058 w 3993541"/>
                  <a:gd name="connsiteY84" fmla="*/ 1504950 h 1990725"/>
                  <a:gd name="connsiteX85" fmla="*/ 3669108 w 3993541"/>
                  <a:gd name="connsiteY85" fmla="*/ 1562100 h 1990725"/>
                  <a:gd name="connsiteX86" fmla="*/ 3678633 w 3993541"/>
                  <a:gd name="connsiteY86" fmla="*/ 1590675 h 1990725"/>
                  <a:gd name="connsiteX87" fmla="*/ 3678633 w 3993541"/>
                  <a:gd name="connsiteY87" fmla="*/ 1638300 h 1990725"/>
                  <a:gd name="connsiteX88" fmla="*/ 3697683 w 3993541"/>
                  <a:gd name="connsiteY88" fmla="*/ 1685925 h 1990725"/>
                  <a:gd name="connsiteX89" fmla="*/ 3697683 w 3993541"/>
                  <a:gd name="connsiteY89" fmla="*/ 1743075 h 1990725"/>
                  <a:gd name="connsiteX90" fmla="*/ 3707208 w 3993541"/>
                  <a:gd name="connsiteY90" fmla="*/ 1800225 h 1990725"/>
                  <a:gd name="connsiteX91" fmla="*/ 3697683 w 3993541"/>
                  <a:gd name="connsiteY91" fmla="*/ 1838325 h 1990725"/>
                  <a:gd name="connsiteX92" fmla="*/ 3707208 w 3993541"/>
                  <a:gd name="connsiteY92" fmla="*/ 1876425 h 1990725"/>
                  <a:gd name="connsiteX93" fmla="*/ 3726258 w 3993541"/>
                  <a:gd name="connsiteY93" fmla="*/ 1933575 h 1990725"/>
                  <a:gd name="connsiteX94" fmla="*/ 3697683 w 3993541"/>
                  <a:gd name="connsiteY94" fmla="*/ 1962150 h 1990725"/>
                  <a:gd name="connsiteX95" fmla="*/ 3726258 w 3993541"/>
                  <a:gd name="connsiteY95" fmla="*/ 1990725 h 1990725"/>
                  <a:gd name="connsiteX96" fmla="*/ 3773883 w 3993541"/>
                  <a:gd name="connsiteY96" fmla="*/ 1924050 h 1990725"/>
                  <a:gd name="connsiteX97" fmla="*/ 3773883 w 3993541"/>
                  <a:gd name="connsiteY97" fmla="*/ 1857375 h 1990725"/>
                  <a:gd name="connsiteX98" fmla="*/ 3783408 w 3993541"/>
                  <a:gd name="connsiteY98" fmla="*/ 1800225 h 1990725"/>
                  <a:gd name="connsiteX99" fmla="*/ 3783408 w 3993541"/>
                  <a:gd name="connsiteY99" fmla="*/ 1752600 h 1990725"/>
                  <a:gd name="connsiteX100" fmla="*/ 3783408 w 3993541"/>
                  <a:gd name="connsiteY100" fmla="*/ 1685925 h 1990725"/>
                  <a:gd name="connsiteX101" fmla="*/ 3792933 w 3993541"/>
                  <a:gd name="connsiteY101" fmla="*/ 1628775 h 1990725"/>
                  <a:gd name="connsiteX102" fmla="*/ 3802458 w 3993541"/>
                  <a:gd name="connsiteY102" fmla="*/ 1562100 h 1990725"/>
                  <a:gd name="connsiteX103" fmla="*/ 3792933 w 3993541"/>
                  <a:gd name="connsiteY103" fmla="*/ 1504950 h 1990725"/>
                  <a:gd name="connsiteX104" fmla="*/ 3821508 w 3993541"/>
                  <a:gd name="connsiteY104" fmla="*/ 1457325 h 1990725"/>
                  <a:gd name="connsiteX105" fmla="*/ 3792933 w 3993541"/>
                  <a:gd name="connsiteY105" fmla="*/ 1419225 h 1990725"/>
                  <a:gd name="connsiteX106" fmla="*/ 3821508 w 3993541"/>
                  <a:gd name="connsiteY106" fmla="*/ 1352550 h 1990725"/>
                  <a:gd name="connsiteX107" fmla="*/ 3821508 w 3993541"/>
                  <a:gd name="connsiteY107" fmla="*/ 1285875 h 1990725"/>
                  <a:gd name="connsiteX108" fmla="*/ 3802458 w 3993541"/>
                  <a:gd name="connsiteY108" fmla="*/ 1238250 h 1990725"/>
                  <a:gd name="connsiteX109" fmla="*/ 3811983 w 3993541"/>
                  <a:gd name="connsiteY109" fmla="*/ 1181100 h 1990725"/>
                  <a:gd name="connsiteX110" fmla="*/ 3811983 w 3993541"/>
                  <a:gd name="connsiteY110" fmla="*/ 1152525 h 1990725"/>
                  <a:gd name="connsiteX111" fmla="*/ 3821508 w 3993541"/>
                  <a:gd name="connsiteY111" fmla="*/ 1085850 h 1990725"/>
                  <a:gd name="connsiteX112" fmla="*/ 3821508 w 3993541"/>
                  <a:gd name="connsiteY112" fmla="*/ 1047750 h 1990725"/>
                  <a:gd name="connsiteX113" fmla="*/ 3811983 w 3993541"/>
                  <a:gd name="connsiteY113" fmla="*/ 981075 h 1990725"/>
                  <a:gd name="connsiteX114" fmla="*/ 3821508 w 3993541"/>
                  <a:gd name="connsiteY114" fmla="*/ 933450 h 1990725"/>
                  <a:gd name="connsiteX115" fmla="*/ 3840558 w 3993541"/>
                  <a:gd name="connsiteY115" fmla="*/ 866775 h 1990725"/>
                  <a:gd name="connsiteX116" fmla="*/ 3859608 w 3993541"/>
                  <a:gd name="connsiteY116" fmla="*/ 819150 h 1990725"/>
                  <a:gd name="connsiteX117" fmla="*/ 3840558 w 3993541"/>
                  <a:gd name="connsiteY117" fmla="*/ 781050 h 1990725"/>
                  <a:gd name="connsiteX118" fmla="*/ 3859608 w 3993541"/>
                  <a:gd name="connsiteY118" fmla="*/ 685800 h 1990725"/>
                  <a:gd name="connsiteX119" fmla="*/ 3926287 w 3993541"/>
                  <a:gd name="connsiteY119" fmla="*/ 742950 h 1990725"/>
                  <a:gd name="connsiteX120" fmla="*/ 3926283 w 3993541"/>
                  <a:gd name="connsiteY120" fmla="*/ 533400 h 1990725"/>
                  <a:gd name="connsiteX121" fmla="*/ 3935808 w 3993541"/>
                  <a:gd name="connsiteY121" fmla="*/ 485775 h 1990725"/>
                  <a:gd name="connsiteX122" fmla="*/ 3935808 w 3993541"/>
                  <a:gd name="connsiteY122" fmla="*/ 428625 h 1990725"/>
                  <a:gd name="connsiteX123" fmla="*/ 3954858 w 3993541"/>
                  <a:gd name="connsiteY123" fmla="*/ 361950 h 1990725"/>
                  <a:gd name="connsiteX124" fmla="*/ 3945333 w 3993541"/>
                  <a:gd name="connsiteY124" fmla="*/ 314325 h 1990725"/>
                  <a:gd name="connsiteX125" fmla="*/ 3945333 w 3993541"/>
                  <a:gd name="connsiteY125" fmla="*/ 247650 h 1990725"/>
                  <a:gd name="connsiteX126" fmla="*/ 3954858 w 3993541"/>
                  <a:gd name="connsiteY126" fmla="*/ 190500 h 1990725"/>
                  <a:gd name="connsiteX127" fmla="*/ 3983433 w 3993541"/>
                  <a:gd name="connsiteY127" fmla="*/ 142875 h 1990725"/>
                  <a:gd name="connsiteX128" fmla="*/ 3964383 w 3993541"/>
                  <a:gd name="connsiteY128" fmla="*/ 95250 h 1990725"/>
                  <a:gd name="connsiteX129" fmla="*/ 3992958 w 3993541"/>
                  <a:gd name="connsiteY129" fmla="*/ 57150 h 1990725"/>
                  <a:gd name="connsiteX130" fmla="*/ 3983433 w 3993541"/>
                  <a:gd name="connsiteY130" fmla="*/ 0 h 1990725"/>
                  <a:gd name="connsiteX0" fmla="*/ 3822 w 3995154"/>
                  <a:gd name="connsiteY0" fmla="*/ 95250 h 1990725"/>
                  <a:gd name="connsiteX1" fmla="*/ 1613 w 3995154"/>
                  <a:gd name="connsiteY1" fmla="*/ 152400 h 1990725"/>
                  <a:gd name="connsiteX2" fmla="*/ 32398 w 3995154"/>
                  <a:gd name="connsiteY2" fmla="*/ 247650 h 1990725"/>
                  <a:gd name="connsiteX3" fmla="*/ 31873 w 3995154"/>
                  <a:gd name="connsiteY3" fmla="*/ 342900 h 1990725"/>
                  <a:gd name="connsiteX4" fmla="*/ 44067 w 3995154"/>
                  <a:gd name="connsiteY4" fmla="*/ 552450 h 1990725"/>
                  <a:gd name="connsiteX5" fmla="*/ 108606 w 3995154"/>
                  <a:gd name="connsiteY5" fmla="*/ 504825 h 1990725"/>
                  <a:gd name="connsiteX6" fmla="*/ 177078 w 3995154"/>
                  <a:gd name="connsiteY6" fmla="*/ 790575 h 1990725"/>
                  <a:gd name="connsiteX7" fmla="*/ 232442 w 3995154"/>
                  <a:gd name="connsiteY7" fmla="*/ 933450 h 1990725"/>
                  <a:gd name="connsiteX8" fmla="*/ 364205 w 3995154"/>
                  <a:gd name="connsiteY8" fmla="*/ 1104900 h 1990725"/>
                  <a:gd name="connsiteX9" fmla="*/ 520020 w 3995154"/>
                  <a:gd name="connsiteY9" fmla="*/ 1019175 h 1990725"/>
                  <a:gd name="connsiteX10" fmla="*/ 767697 w 3995154"/>
                  <a:gd name="connsiteY10" fmla="*/ 866775 h 1990725"/>
                  <a:gd name="connsiteX11" fmla="*/ 872485 w 3995154"/>
                  <a:gd name="connsiteY11" fmla="*/ 857250 h 1990725"/>
                  <a:gd name="connsiteX12" fmla="*/ 958220 w 3995154"/>
                  <a:gd name="connsiteY12" fmla="*/ 781050 h 1990725"/>
                  <a:gd name="connsiteX13" fmla="*/ 1029551 w 3995154"/>
                  <a:gd name="connsiteY13" fmla="*/ 800100 h 1990725"/>
                  <a:gd name="connsiteX14" fmla="*/ 1062621 w 3995154"/>
                  <a:gd name="connsiteY14" fmla="*/ 876300 h 1990725"/>
                  <a:gd name="connsiteX15" fmla="*/ 1127285 w 3995154"/>
                  <a:gd name="connsiteY15" fmla="*/ 742950 h 1990725"/>
                  <a:gd name="connsiteX16" fmla="*/ 1171301 w 3995154"/>
                  <a:gd name="connsiteY16" fmla="*/ 753636 h 1990725"/>
                  <a:gd name="connsiteX17" fmla="*/ 1204079 w 3995154"/>
                  <a:gd name="connsiteY17" fmla="*/ 647700 h 1990725"/>
                  <a:gd name="connsiteX18" fmla="*/ 1264533 w 3995154"/>
                  <a:gd name="connsiteY18" fmla="*/ 552450 h 1990725"/>
                  <a:gd name="connsiteX19" fmla="*/ 1418030 w 3995154"/>
                  <a:gd name="connsiteY19" fmla="*/ 476258 h 1990725"/>
                  <a:gd name="connsiteX20" fmla="*/ 1632163 w 3995154"/>
                  <a:gd name="connsiteY20" fmla="*/ 361950 h 1990725"/>
                  <a:gd name="connsiteX21" fmla="*/ 1815573 w 3995154"/>
                  <a:gd name="connsiteY21" fmla="*/ 257175 h 1990725"/>
                  <a:gd name="connsiteX22" fmla="*/ 2015622 w 3995154"/>
                  <a:gd name="connsiteY22" fmla="*/ 161925 h 1990725"/>
                  <a:gd name="connsiteX23" fmla="*/ 2089393 w 3995154"/>
                  <a:gd name="connsiteY23" fmla="*/ 171450 h 1990725"/>
                  <a:gd name="connsiteX24" fmla="*/ 2518196 w 3995154"/>
                  <a:gd name="connsiteY24" fmla="*/ 28575 h 1990725"/>
                  <a:gd name="connsiteX25" fmla="*/ 2584871 w 3995154"/>
                  <a:gd name="connsiteY25" fmla="*/ 9525 h 1990725"/>
                  <a:gd name="connsiteX26" fmla="*/ 2699171 w 3995154"/>
                  <a:gd name="connsiteY26" fmla="*/ 19050 h 1990725"/>
                  <a:gd name="connsiteX27" fmla="*/ 2718221 w 3995154"/>
                  <a:gd name="connsiteY27" fmla="*/ 47625 h 1990725"/>
                  <a:gd name="connsiteX28" fmla="*/ 2727746 w 3995154"/>
                  <a:gd name="connsiteY28" fmla="*/ 95250 h 1990725"/>
                  <a:gd name="connsiteX29" fmla="*/ 2737271 w 3995154"/>
                  <a:gd name="connsiteY29" fmla="*/ 333375 h 1990725"/>
                  <a:gd name="connsiteX30" fmla="*/ 2765846 w 3995154"/>
                  <a:gd name="connsiteY30" fmla="*/ 495300 h 1990725"/>
                  <a:gd name="connsiteX31" fmla="*/ 2775371 w 3995154"/>
                  <a:gd name="connsiteY31" fmla="*/ 523875 h 1990725"/>
                  <a:gd name="connsiteX32" fmla="*/ 2794422 w 3995154"/>
                  <a:gd name="connsiteY32" fmla="*/ 647700 h 1990725"/>
                  <a:gd name="connsiteX33" fmla="*/ 2794419 w 3995154"/>
                  <a:gd name="connsiteY33" fmla="*/ 695325 h 1990725"/>
                  <a:gd name="connsiteX34" fmla="*/ 2794420 w 3995154"/>
                  <a:gd name="connsiteY34" fmla="*/ 742950 h 1990725"/>
                  <a:gd name="connsiteX35" fmla="*/ 2842046 w 3995154"/>
                  <a:gd name="connsiteY35" fmla="*/ 723900 h 1990725"/>
                  <a:gd name="connsiteX36" fmla="*/ 2851571 w 3995154"/>
                  <a:gd name="connsiteY36" fmla="*/ 876300 h 1990725"/>
                  <a:gd name="connsiteX37" fmla="*/ 2861096 w 3995154"/>
                  <a:gd name="connsiteY37" fmla="*/ 904875 h 1990725"/>
                  <a:gd name="connsiteX38" fmla="*/ 2851571 w 3995154"/>
                  <a:gd name="connsiteY38" fmla="*/ 952500 h 1990725"/>
                  <a:gd name="connsiteX39" fmla="*/ 2870621 w 3995154"/>
                  <a:gd name="connsiteY39" fmla="*/ 1000125 h 1990725"/>
                  <a:gd name="connsiteX40" fmla="*/ 2870621 w 3995154"/>
                  <a:gd name="connsiteY40" fmla="*/ 1028700 h 1990725"/>
                  <a:gd name="connsiteX41" fmla="*/ 2880146 w 3995154"/>
                  <a:gd name="connsiteY41" fmla="*/ 1076325 h 1990725"/>
                  <a:gd name="connsiteX42" fmla="*/ 2880146 w 3995154"/>
                  <a:gd name="connsiteY42" fmla="*/ 1123950 h 1990725"/>
                  <a:gd name="connsiteX43" fmla="*/ 2889671 w 3995154"/>
                  <a:gd name="connsiteY43" fmla="*/ 1162050 h 1990725"/>
                  <a:gd name="connsiteX44" fmla="*/ 2880146 w 3995154"/>
                  <a:gd name="connsiteY44" fmla="*/ 1181100 h 1990725"/>
                  <a:gd name="connsiteX45" fmla="*/ 2899196 w 3995154"/>
                  <a:gd name="connsiteY45" fmla="*/ 1219200 h 1990725"/>
                  <a:gd name="connsiteX46" fmla="*/ 2899196 w 3995154"/>
                  <a:gd name="connsiteY46" fmla="*/ 1266825 h 1990725"/>
                  <a:gd name="connsiteX47" fmla="*/ 2918246 w 3995154"/>
                  <a:gd name="connsiteY47" fmla="*/ 1314450 h 1990725"/>
                  <a:gd name="connsiteX48" fmla="*/ 2918246 w 3995154"/>
                  <a:gd name="connsiteY48" fmla="*/ 1362075 h 1990725"/>
                  <a:gd name="connsiteX49" fmla="*/ 2956346 w 3995154"/>
                  <a:gd name="connsiteY49" fmla="*/ 1400175 h 1990725"/>
                  <a:gd name="connsiteX50" fmla="*/ 2984921 w 3995154"/>
                  <a:gd name="connsiteY50" fmla="*/ 1362075 h 1990725"/>
                  <a:gd name="connsiteX51" fmla="*/ 2994446 w 3995154"/>
                  <a:gd name="connsiteY51" fmla="*/ 1314450 h 1990725"/>
                  <a:gd name="connsiteX52" fmla="*/ 3013496 w 3995154"/>
                  <a:gd name="connsiteY52" fmla="*/ 1257300 h 1990725"/>
                  <a:gd name="connsiteX53" fmla="*/ 3013496 w 3995154"/>
                  <a:gd name="connsiteY53" fmla="*/ 1219200 h 1990725"/>
                  <a:gd name="connsiteX54" fmla="*/ 3032546 w 3995154"/>
                  <a:gd name="connsiteY54" fmla="*/ 1152525 h 1990725"/>
                  <a:gd name="connsiteX55" fmla="*/ 3023021 w 3995154"/>
                  <a:gd name="connsiteY55" fmla="*/ 1085850 h 1990725"/>
                  <a:gd name="connsiteX56" fmla="*/ 3032546 w 3995154"/>
                  <a:gd name="connsiteY56" fmla="*/ 1057275 h 1990725"/>
                  <a:gd name="connsiteX57" fmla="*/ 3051596 w 3995154"/>
                  <a:gd name="connsiteY57" fmla="*/ 990600 h 1990725"/>
                  <a:gd name="connsiteX58" fmla="*/ 3061121 w 3995154"/>
                  <a:gd name="connsiteY58" fmla="*/ 942975 h 1990725"/>
                  <a:gd name="connsiteX59" fmla="*/ 3070646 w 3995154"/>
                  <a:gd name="connsiteY59" fmla="*/ 895350 h 1990725"/>
                  <a:gd name="connsiteX60" fmla="*/ 3089696 w 3995154"/>
                  <a:gd name="connsiteY60" fmla="*/ 847725 h 1990725"/>
                  <a:gd name="connsiteX61" fmla="*/ 3137321 w 3995154"/>
                  <a:gd name="connsiteY61" fmla="*/ 904875 h 1990725"/>
                  <a:gd name="connsiteX62" fmla="*/ 3137321 w 3995154"/>
                  <a:gd name="connsiteY62" fmla="*/ 952500 h 1990725"/>
                  <a:gd name="connsiteX63" fmla="*/ 3203999 w 3995154"/>
                  <a:gd name="connsiteY63" fmla="*/ 1047750 h 1990725"/>
                  <a:gd name="connsiteX64" fmla="*/ 3270673 w 3995154"/>
                  <a:gd name="connsiteY64" fmla="*/ 962025 h 1990725"/>
                  <a:gd name="connsiteX65" fmla="*/ 3299246 w 3995154"/>
                  <a:gd name="connsiteY65" fmla="*/ 1019175 h 1990725"/>
                  <a:gd name="connsiteX66" fmla="*/ 3308771 w 3995154"/>
                  <a:gd name="connsiteY66" fmla="*/ 819150 h 1990725"/>
                  <a:gd name="connsiteX67" fmla="*/ 3356396 w 3995154"/>
                  <a:gd name="connsiteY67" fmla="*/ 762000 h 1990725"/>
                  <a:gd name="connsiteX68" fmla="*/ 3413546 w 3995154"/>
                  <a:gd name="connsiteY68" fmla="*/ 762000 h 1990725"/>
                  <a:gd name="connsiteX69" fmla="*/ 3470696 w 3995154"/>
                  <a:gd name="connsiteY69" fmla="*/ 771525 h 1990725"/>
                  <a:gd name="connsiteX70" fmla="*/ 3527847 w 3995154"/>
                  <a:gd name="connsiteY70" fmla="*/ 790575 h 1990725"/>
                  <a:gd name="connsiteX71" fmla="*/ 3537371 w 3995154"/>
                  <a:gd name="connsiteY71" fmla="*/ 857250 h 1990725"/>
                  <a:gd name="connsiteX72" fmla="*/ 3556421 w 3995154"/>
                  <a:gd name="connsiteY72" fmla="*/ 914400 h 1990725"/>
                  <a:gd name="connsiteX73" fmla="*/ 3575471 w 3995154"/>
                  <a:gd name="connsiteY73" fmla="*/ 971550 h 1990725"/>
                  <a:gd name="connsiteX74" fmla="*/ 3594521 w 3995154"/>
                  <a:gd name="connsiteY74" fmla="*/ 1028700 h 1990725"/>
                  <a:gd name="connsiteX75" fmla="*/ 3584996 w 3995154"/>
                  <a:gd name="connsiteY75" fmla="*/ 1057275 h 1990725"/>
                  <a:gd name="connsiteX76" fmla="*/ 3613571 w 3995154"/>
                  <a:gd name="connsiteY76" fmla="*/ 1114425 h 1990725"/>
                  <a:gd name="connsiteX77" fmla="*/ 3613571 w 3995154"/>
                  <a:gd name="connsiteY77" fmla="*/ 1162050 h 1990725"/>
                  <a:gd name="connsiteX78" fmla="*/ 3613571 w 3995154"/>
                  <a:gd name="connsiteY78" fmla="*/ 1209675 h 1990725"/>
                  <a:gd name="connsiteX79" fmla="*/ 3594521 w 3995154"/>
                  <a:gd name="connsiteY79" fmla="*/ 1238250 h 1990725"/>
                  <a:gd name="connsiteX80" fmla="*/ 3604046 w 3995154"/>
                  <a:gd name="connsiteY80" fmla="*/ 1276350 h 1990725"/>
                  <a:gd name="connsiteX81" fmla="*/ 3613571 w 3995154"/>
                  <a:gd name="connsiteY81" fmla="*/ 1333500 h 1990725"/>
                  <a:gd name="connsiteX82" fmla="*/ 3632621 w 3995154"/>
                  <a:gd name="connsiteY82" fmla="*/ 1390650 h 1990725"/>
                  <a:gd name="connsiteX83" fmla="*/ 3632621 w 3995154"/>
                  <a:gd name="connsiteY83" fmla="*/ 1447800 h 1990725"/>
                  <a:gd name="connsiteX84" fmla="*/ 3651671 w 3995154"/>
                  <a:gd name="connsiteY84" fmla="*/ 1504950 h 1990725"/>
                  <a:gd name="connsiteX85" fmla="*/ 3670721 w 3995154"/>
                  <a:gd name="connsiteY85" fmla="*/ 1562100 h 1990725"/>
                  <a:gd name="connsiteX86" fmla="*/ 3680246 w 3995154"/>
                  <a:gd name="connsiteY86" fmla="*/ 1590675 h 1990725"/>
                  <a:gd name="connsiteX87" fmla="*/ 3680246 w 3995154"/>
                  <a:gd name="connsiteY87" fmla="*/ 1638300 h 1990725"/>
                  <a:gd name="connsiteX88" fmla="*/ 3699296 w 3995154"/>
                  <a:gd name="connsiteY88" fmla="*/ 1685925 h 1990725"/>
                  <a:gd name="connsiteX89" fmla="*/ 3699296 w 3995154"/>
                  <a:gd name="connsiteY89" fmla="*/ 1743075 h 1990725"/>
                  <a:gd name="connsiteX90" fmla="*/ 3708821 w 3995154"/>
                  <a:gd name="connsiteY90" fmla="*/ 1800225 h 1990725"/>
                  <a:gd name="connsiteX91" fmla="*/ 3699296 w 3995154"/>
                  <a:gd name="connsiteY91" fmla="*/ 1838325 h 1990725"/>
                  <a:gd name="connsiteX92" fmla="*/ 3708821 w 3995154"/>
                  <a:gd name="connsiteY92" fmla="*/ 1876425 h 1990725"/>
                  <a:gd name="connsiteX93" fmla="*/ 3727871 w 3995154"/>
                  <a:gd name="connsiteY93" fmla="*/ 1933575 h 1990725"/>
                  <a:gd name="connsiteX94" fmla="*/ 3699296 w 3995154"/>
                  <a:gd name="connsiteY94" fmla="*/ 1962150 h 1990725"/>
                  <a:gd name="connsiteX95" fmla="*/ 3727871 w 3995154"/>
                  <a:gd name="connsiteY95" fmla="*/ 1990725 h 1990725"/>
                  <a:gd name="connsiteX96" fmla="*/ 3775496 w 3995154"/>
                  <a:gd name="connsiteY96" fmla="*/ 1924050 h 1990725"/>
                  <a:gd name="connsiteX97" fmla="*/ 3775496 w 3995154"/>
                  <a:gd name="connsiteY97" fmla="*/ 1857375 h 1990725"/>
                  <a:gd name="connsiteX98" fmla="*/ 3785021 w 3995154"/>
                  <a:gd name="connsiteY98" fmla="*/ 1800225 h 1990725"/>
                  <a:gd name="connsiteX99" fmla="*/ 3785021 w 3995154"/>
                  <a:gd name="connsiteY99" fmla="*/ 1752600 h 1990725"/>
                  <a:gd name="connsiteX100" fmla="*/ 3785021 w 3995154"/>
                  <a:gd name="connsiteY100" fmla="*/ 1685925 h 1990725"/>
                  <a:gd name="connsiteX101" fmla="*/ 3794546 w 3995154"/>
                  <a:gd name="connsiteY101" fmla="*/ 1628775 h 1990725"/>
                  <a:gd name="connsiteX102" fmla="*/ 3804071 w 3995154"/>
                  <a:gd name="connsiteY102" fmla="*/ 1562100 h 1990725"/>
                  <a:gd name="connsiteX103" fmla="*/ 3794546 w 3995154"/>
                  <a:gd name="connsiteY103" fmla="*/ 1504950 h 1990725"/>
                  <a:gd name="connsiteX104" fmla="*/ 3823121 w 3995154"/>
                  <a:gd name="connsiteY104" fmla="*/ 1457325 h 1990725"/>
                  <a:gd name="connsiteX105" fmla="*/ 3794546 w 3995154"/>
                  <a:gd name="connsiteY105" fmla="*/ 1419225 h 1990725"/>
                  <a:gd name="connsiteX106" fmla="*/ 3823121 w 3995154"/>
                  <a:gd name="connsiteY106" fmla="*/ 1352550 h 1990725"/>
                  <a:gd name="connsiteX107" fmla="*/ 3823121 w 3995154"/>
                  <a:gd name="connsiteY107" fmla="*/ 1285875 h 1990725"/>
                  <a:gd name="connsiteX108" fmla="*/ 3804071 w 3995154"/>
                  <a:gd name="connsiteY108" fmla="*/ 1238250 h 1990725"/>
                  <a:gd name="connsiteX109" fmla="*/ 3813596 w 3995154"/>
                  <a:gd name="connsiteY109" fmla="*/ 1181100 h 1990725"/>
                  <a:gd name="connsiteX110" fmla="*/ 3813596 w 3995154"/>
                  <a:gd name="connsiteY110" fmla="*/ 1152525 h 1990725"/>
                  <a:gd name="connsiteX111" fmla="*/ 3823121 w 3995154"/>
                  <a:gd name="connsiteY111" fmla="*/ 1085850 h 1990725"/>
                  <a:gd name="connsiteX112" fmla="*/ 3823121 w 3995154"/>
                  <a:gd name="connsiteY112" fmla="*/ 1047750 h 1990725"/>
                  <a:gd name="connsiteX113" fmla="*/ 3813596 w 3995154"/>
                  <a:gd name="connsiteY113" fmla="*/ 981075 h 1990725"/>
                  <a:gd name="connsiteX114" fmla="*/ 3823121 w 3995154"/>
                  <a:gd name="connsiteY114" fmla="*/ 933450 h 1990725"/>
                  <a:gd name="connsiteX115" fmla="*/ 3842171 w 3995154"/>
                  <a:gd name="connsiteY115" fmla="*/ 866775 h 1990725"/>
                  <a:gd name="connsiteX116" fmla="*/ 3861221 w 3995154"/>
                  <a:gd name="connsiteY116" fmla="*/ 819150 h 1990725"/>
                  <a:gd name="connsiteX117" fmla="*/ 3842171 w 3995154"/>
                  <a:gd name="connsiteY117" fmla="*/ 781050 h 1990725"/>
                  <a:gd name="connsiteX118" fmla="*/ 3861221 w 3995154"/>
                  <a:gd name="connsiteY118" fmla="*/ 685800 h 1990725"/>
                  <a:gd name="connsiteX119" fmla="*/ 3927900 w 3995154"/>
                  <a:gd name="connsiteY119" fmla="*/ 742950 h 1990725"/>
                  <a:gd name="connsiteX120" fmla="*/ 3927896 w 3995154"/>
                  <a:gd name="connsiteY120" fmla="*/ 533400 h 1990725"/>
                  <a:gd name="connsiteX121" fmla="*/ 3937421 w 3995154"/>
                  <a:gd name="connsiteY121" fmla="*/ 485775 h 1990725"/>
                  <a:gd name="connsiteX122" fmla="*/ 3937421 w 3995154"/>
                  <a:gd name="connsiteY122" fmla="*/ 428625 h 1990725"/>
                  <a:gd name="connsiteX123" fmla="*/ 3956471 w 3995154"/>
                  <a:gd name="connsiteY123" fmla="*/ 361950 h 1990725"/>
                  <a:gd name="connsiteX124" fmla="*/ 3946946 w 3995154"/>
                  <a:gd name="connsiteY124" fmla="*/ 314325 h 1990725"/>
                  <a:gd name="connsiteX125" fmla="*/ 3946946 w 3995154"/>
                  <a:gd name="connsiteY125" fmla="*/ 247650 h 1990725"/>
                  <a:gd name="connsiteX126" fmla="*/ 3956471 w 3995154"/>
                  <a:gd name="connsiteY126" fmla="*/ 190500 h 1990725"/>
                  <a:gd name="connsiteX127" fmla="*/ 3985046 w 3995154"/>
                  <a:gd name="connsiteY127" fmla="*/ 142875 h 1990725"/>
                  <a:gd name="connsiteX128" fmla="*/ 3965996 w 3995154"/>
                  <a:gd name="connsiteY128" fmla="*/ 95250 h 1990725"/>
                  <a:gd name="connsiteX129" fmla="*/ 3994571 w 3995154"/>
                  <a:gd name="connsiteY129" fmla="*/ 57150 h 1990725"/>
                  <a:gd name="connsiteX130" fmla="*/ 3985046 w 3995154"/>
                  <a:gd name="connsiteY130" fmla="*/ 0 h 1990725"/>
                  <a:gd name="connsiteX0" fmla="*/ 1 w 3991333"/>
                  <a:gd name="connsiteY0" fmla="*/ 95250 h 1990725"/>
                  <a:gd name="connsiteX1" fmla="*/ 35896 w 3991333"/>
                  <a:gd name="connsiteY1" fmla="*/ 228600 h 1990725"/>
                  <a:gd name="connsiteX2" fmla="*/ 28577 w 3991333"/>
                  <a:gd name="connsiteY2" fmla="*/ 247650 h 1990725"/>
                  <a:gd name="connsiteX3" fmla="*/ 28052 w 3991333"/>
                  <a:gd name="connsiteY3" fmla="*/ 342900 h 1990725"/>
                  <a:gd name="connsiteX4" fmla="*/ 40246 w 3991333"/>
                  <a:gd name="connsiteY4" fmla="*/ 552450 h 1990725"/>
                  <a:gd name="connsiteX5" fmla="*/ 104785 w 3991333"/>
                  <a:gd name="connsiteY5" fmla="*/ 504825 h 1990725"/>
                  <a:gd name="connsiteX6" fmla="*/ 173257 w 3991333"/>
                  <a:gd name="connsiteY6" fmla="*/ 790575 h 1990725"/>
                  <a:gd name="connsiteX7" fmla="*/ 228621 w 3991333"/>
                  <a:gd name="connsiteY7" fmla="*/ 933450 h 1990725"/>
                  <a:gd name="connsiteX8" fmla="*/ 360384 w 3991333"/>
                  <a:gd name="connsiteY8" fmla="*/ 1104900 h 1990725"/>
                  <a:gd name="connsiteX9" fmla="*/ 516199 w 3991333"/>
                  <a:gd name="connsiteY9" fmla="*/ 1019175 h 1990725"/>
                  <a:gd name="connsiteX10" fmla="*/ 763876 w 3991333"/>
                  <a:gd name="connsiteY10" fmla="*/ 866775 h 1990725"/>
                  <a:gd name="connsiteX11" fmla="*/ 868664 w 3991333"/>
                  <a:gd name="connsiteY11" fmla="*/ 857250 h 1990725"/>
                  <a:gd name="connsiteX12" fmla="*/ 954399 w 3991333"/>
                  <a:gd name="connsiteY12" fmla="*/ 781050 h 1990725"/>
                  <a:gd name="connsiteX13" fmla="*/ 1025730 w 3991333"/>
                  <a:gd name="connsiteY13" fmla="*/ 800100 h 1990725"/>
                  <a:gd name="connsiteX14" fmla="*/ 1058800 w 3991333"/>
                  <a:gd name="connsiteY14" fmla="*/ 876300 h 1990725"/>
                  <a:gd name="connsiteX15" fmla="*/ 1123464 w 3991333"/>
                  <a:gd name="connsiteY15" fmla="*/ 742950 h 1990725"/>
                  <a:gd name="connsiteX16" fmla="*/ 1167480 w 3991333"/>
                  <a:gd name="connsiteY16" fmla="*/ 753636 h 1990725"/>
                  <a:gd name="connsiteX17" fmla="*/ 1200258 w 3991333"/>
                  <a:gd name="connsiteY17" fmla="*/ 647700 h 1990725"/>
                  <a:gd name="connsiteX18" fmla="*/ 1260712 w 3991333"/>
                  <a:gd name="connsiteY18" fmla="*/ 552450 h 1990725"/>
                  <a:gd name="connsiteX19" fmla="*/ 1414209 w 3991333"/>
                  <a:gd name="connsiteY19" fmla="*/ 476258 h 1990725"/>
                  <a:gd name="connsiteX20" fmla="*/ 1628342 w 3991333"/>
                  <a:gd name="connsiteY20" fmla="*/ 361950 h 1990725"/>
                  <a:gd name="connsiteX21" fmla="*/ 1811752 w 3991333"/>
                  <a:gd name="connsiteY21" fmla="*/ 257175 h 1990725"/>
                  <a:gd name="connsiteX22" fmla="*/ 2011801 w 3991333"/>
                  <a:gd name="connsiteY22" fmla="*/ 161925 h 1990725"/>
                  <a:gd name="connsiteX23" fmla="*/ 2085572 w 3991333"/>
                  <a:gd name="connsiteY23" fmla="*/ 171450 h 1990725"/>
                  <a:gd name="connsiteX24" fmla="*/ 2514375 w 3991333"/>
                  <a:gd name="connsiteY24" fmla="*/ 28575 h 1990725"/>
                  <a:gd name="connsiteX25" fmla="*/ 2581050 w 3991333"/>
                  <a:gd name="connsiteY25" fmla="*/ 9525 h 1990725"/>
                  <a:gd name="connsiteX26" fmla="*/ 2695350 w 3991333"/>
                  <a:gd name="connsiteY26" fmla="*/ 19050 h 1990725"/>
                  <a:gd name="connsiteX27" fmla="*/ 2714400 w 3991333"/>
                  <a:gd name="connsiteY27" fmla="*/ 47625 h 1990725"/>
                  <a:gd name="connsiteX28" fmla="*/ 2723925 w 3991333"/>
                  <a:gd name="connsiteY28" fmla="*/ 95250 h 1990725"/>
                  <a:gd name="connsiteX29" fmla="*/ 2733450 w 3991333"/>
                  <a:gd name="connsiteY29" fmla="*/ 333375 h 1990725"/>
                  <a:gd name="connsiteX30" fmla="*/ 2762025 w 3991333"/>
                  <a:gd name="connsiteY30" fmla="*/ 495300 h 1990725"/>
                  <a:gd name="connsiteX31" fmla="*/ 2771550 w 3991333"/>
                  <a:gd name="connsiteY31" fmla="*/ 523875 h 1990725"/>
                  <a:gd name="connsiteX32" fmla="*/ 2790601 w 3991333"/>
                  <a:gd name="connsiteY32" fmla="*/ 647700 h 1990725"/>
                  <a:gd name="connsiteX33" fmla="*/ 2790598 w 3991333"/>
                  <a:gd name="connsiteY33" fmla="*/ 695325 h 1990725"/>
                  <a:gd name="connsiteX34" fmla="*/ 2790599 w 3991333"/>
                  <a:gd name="connsiteY34" fmla="*/ 742950 h 1990725"/>
                  <a:gd name="connsiteX35" fmla="*/ 2838225 w 3991333"/>
                  <a:gd name="connsiteY35" fmla="*/ 723900 h 1990725"/>
                  <a:gd name="connsiteX36" fmla="*/ 2847750 w 3991333"/>
                  <a:gd name="connsiteY36" fmla="*/ 876300 h 1990725"/>
                  <a:gd name="connsiteX37" fmla="*/ 2857275 w 3991333"/>
                  <a:gd name="connsiteY37" fmla="*/ 904875 h 1990725"/>
                  <a:gd name="connsiteX38" fmla="*/ 2847750 w 3991333"/>
                  <a:gd name="connsiteY38" fmla="*/ 952500 h 1990725"/>
                  <a:gd name="connsiteX39" fmla="*/ 2866800 w 3991333"/>
                  <a:gd name="connsiteY39" fmla="*/ 1000125 h 1990725"/>
                  <a:gd name="connsiteX40" fmla="*/ 2866800 w 3991333"/>
                  <a:gd name="connsiteY40" fmla="*/ 1028700 h 1990725"/>
                  <a:gd name="connsiteX41" fmla="*/ 2876325 w 3991333"/>
                  <a:gd name="connsiteY41" fmla="*/ 1076325 h 1990725"/>
                  <a:gd name="connsiteX42" fmla="*/ 2876325 w 3991333"/>
                  <a:gd name="connsiteY42" fmla="*/ 1123950 h 1990725"/>
                  <a:gd name="connsiteX43" fmla="*/ 2885850 w 3991333"/>
                  <a:gd name="connsiteY43" fmla="*/ 1162050 h 1990725"/>
                  <a:gd name="connsiteX44" fmla="*/ 2876325 w 3991333"/>
                  <a:gd name="connsiteY44" fmla="*/ 1181100 h 1990725"/>
                  <a:gd name="connsiteX45" fmla="*/ 2895375 w 3991333"/>
                  <a:gd name="connsiteY45" fmla="*/ 1219200 h 1990725"/>
                  <a:gd name="connsiteX46" fmla="*/ 2895375 w 3991333"/>
                  <a:gd name="connsiteY46" fmla="*/ 1266825 h 1990725"/>
                  <a:gd name="connsiteX47" fmla="*/ 2914425 w 3991333"/>
                  <a:gd name="connsiteY47" fmla="*/ 1314450 h 1990725"/>
                  <a:gd name="connsiteX48" fmla="*/ 2914425 w 3991333"/>
                  <a:gd name="connsiteY48" fmla="*/ 1362075 h 1990725"/>
                  <a:gd name="connsiteX49" fmla="*/ 2952525 w 3991333"/>
                  <a:gd name="connsiteY49" fmla="*/ 1400175 h 1990725"/>
                  <a:gd name="connsiteX50" fmla="*/ 2981100 w 3991333"/>
                  <a:gd name="connsiteY50" fmla="*/ 1362075 h 1990725"/>
                  <a:gd name="connsiteX51" fmla="*/ 2990625 w 3991333"/>
                  <a:gd name="connsiteY51" fmla="*/ 1314450 h 1990725"/>
                  <a:gd name="connsiteX52" fmla="*/ 3009675 w 3991333"/>
                  <a:gd name="connsiteY52" fmla="*/ 1257300 h 1990725"/>
                  <a:gd name="connsiteX53" fmla="*/ 3009675 w 3991333"/>
                  <a:gd name="connsiteY53" fmla="*/ 1219200 h 1990725"/>
                  <a:gd name="connsiteX54" fmla="*/ 3028725 w 3991333"/>
                  <a:gd name="connsiteY54" fmla="*/ 1152525 h 1990725"/>
                  <a:gd name="connsiteX55" fmla="*/ 3019200 w 3991333"/>
                  <a:gd name="connsiteY55" fmla="*/ 1085850 h 1990725"/>
                  <a:gd name="connsiteX56" fmla="*/ 3028725 w 3991333"/>
                  <a:gd name="connsiteY56" fmla="*/ 1057275 h 1990725"/>
                  <a:gd name="connsiteX57" fmla="*/ 3047775 w 3991333"/>
                  <a:gd name="connsiteY57" fmla="*/ 990600 h 1990725"/>
                  <a:gd name="connsiteX58" fmla="*/ 3057300 w 3991333"/>
                  <a:gd name="connsiteY58" fmla="*/ 942975 h 1990725"/>
                  <a:gd name="connsiteX59" fmla="*/ 3066825 w 3991333"/>
                  <a:gd name="connsiteY59" fmla="*/ 895350 h 1990725"/>
                  <a:gd name="connsiteX60" fmla="*/ 3085875 w 3991333"/>
                  <a:gd name="connsiteY60" fmla="*/ 847725 h 1990725"/>
                  <a:gd name="connsiteX61" fmla="*/ 3133500 w 3991333"/>
                  <a:gd name="connsiteY61" fmla="*/ 904875 h 1990725"/>
                  <a:gd name="connsiteX62" fmla="*/ 3133500 w 3991333"/>
                  <a:gd name="connsiteY62" fmla="*/ 952500 h 1990725"/>
                  <a:gd name="connsiteX63" fmla="*/ 3200178 w 3991333"/>
                  <a:gd name="connsiteY63" fmla="*/ 1047750 h 1990725"/>
                  <a:gd name="connsiteX64" fmla="*/ 3266852 w 3991333"/>
                  <a:gd name="connsiteY64" fmla="*/ 962025 h 1990725"/>
                  <a:gd name="connsiteX65" fmla="*/ 3295425 w 3991333"/>
                  <a:gd name="connsiteY65" fmla="*/ 1019175 h 1990725"/>
                  <a:gd name="connsiteX66" fmla="*/ 3304950 w 3991333"/>
                  <a:gd name="connsiteY66" fmla="*/ 819150 h 1990725"/>
                  <a:gd name="connsiteX67" fmla="*/ 3352575 w 3991333"/>
                  <a:gd name="connsiteY67" fmla="*/ 762000 h 1990725"/>
                  <a:gd name="connsiteX68" fmla="*/ 3409725 w 3991333"/>
                  <a:gd name="connsiteY68" fmla="*/ 762000 h 1990725"/>
                  <a:gd name="connsiteX69" fmla="*/ 3466875 w 3991333"/>
                  <a:gd name="connsiteY69" fmla="*/ 771525 h 1990725"/>
                  <a:gd name="connsiteX70" fmla="*/ 3524026 w 3991333"/>
                  <a:gd name="connsiteY70" fmla="*/ 790575 h 1990725"/>
                  <a:gd name="connsiteX71" fmla="*/ 3533550 w 3991333"/>
                  <a:gd name="connsiteY71" fmla="*/ 857250 h 1990725"/>
                  <a:gd name="connsiteX72" fmla="*/ 3552600 w 3991333"/>
                  <a:gd name="connsiteY72" fmla="*/ 914400 h 1990725"/>
                  <a:gd name="connsiteX73" fmla="*/ 3571650 w 3991333"/>
                  <a:gd name="connsiteY73" fmla="*/ 971550 h 1990725"/>
                  <a:gd name="connsiteX74" fmla="*/ 3590700 w 3991333"/>
                  <a:gd name="connsiteY74" fmla="*/ 1028700 h 1990725"/>
                  <a:gd name="connsiteX75" fmla="*/ 3581175 w 3991333"/>
                  <a:gd name="connsiteY75" fmla="*/ 1057275 h 1990725"/>
                  <a:gd name="connsiteX76" fmla="*/ 3609750 w 3991333"/>
                  <a:gd name="connsiteY76" fmla="*/ 1114425 h 1990725"/>
                  <a:gd name="connsiteX77" fmla="*/ 3609750 w 3991333"/>
                  <a:gd name="connsiteY77" fmla="*/ 1162050 h 1990725"/>
                  <a:gd name="connsiteX78" fmla="*/ 3609750 w 3991333"/>
                  <a:gd name="connsiteY78" fmla="*/ 1209675 h 1990725"/>
                  <a:gd name="connsiteX79" fmla="*/ 3590700 w 3991333"/>
                  <a:gd name="connsiteY79" fmla="*/ 1238250 h 1990725"/>
                  <a:gd name="connsiteX80" fmla="*/ 3600225 w 3991333"/>
                  <a:gd name="connsiteY80" fmla="*/ 1276350 h 1990725"/>
                  <a:gd name="connsiteX81" fmla="*/ 3609750 w 3991333"/>
                  <a:gd name="connsiteY81" fmla="*/ 1333500 h 1990725"/>
                  <a:gd name="connsiteX82" fmla="*/ 3628800 w 3991333"/>
                  <a:gd name="connsiteY82" fmla="*/ 1390650 h 1990725"/>
                  <a:gd name="connsiteX83" fmla="*/ 3628800 w 3991333"/>
                  <a:gd name="connsiteY83" fmla="*/ 1447800 h 1990725"/>
                  <a:gd name="connsiteX84" fmla="*/ 3647850 w 3991333"/>
                  <a:gd name="connsiteY84" fmla="*/ 1504950 h 1990725"/>
                  <a:gd name="connsiteX85" fmla="*/ 3666900 w 3991333"/>
                  <a:gd name="connsiteY85" fmla="*/ 1562100 h 1990725"/>
                  <a:gd name="connsiteX86" fmla="*/ 3676425 w 3991333"/>
                  <a:gd name="connsiteY86" fmla="*/ 1590675 h 1990725"/>
                  <a:gd name="connsiteX87" fmla="*/ 3676425 w 3991333"/>
                  <a:gd name="connsiteY87" fmla="*/ 1638300 h 1990725"/>
                  <a:gd name="connsiteX88" fmla="*/ 3695475 w 3991333"/>
                  <a:gd name="connsiteY88" fmla="*/ 1685925 h 1990725"/>
                  <a:gd name="connsiteX89" fmla="*/ 3695475 w 3991333"/>
                  <a:gd name="connsiteY89" fmla="*/ 1743075 h 1990725"/>
                  <a:gd name="connsiteX90" fmla="*/ 3705000 w 3991333"/>
                  <a:gd name="connsiteY90" fmla="*/ 1800225 h 1990725"/>
                  <a:gd name="connsiteX91" fmla="*/ 3695475 w 3991333"/>
                  <a:gd name="connsiteY91" fmla="*/ 1838325 h 1990725"/>
                  <a:gd name="connsiteX92" fmla="*/ 3705000 w 3991333"/>
                  <a:gd name="connsiteY92" fmla="*/ 1876425 h 1990725"/>
                  <a:gd name="connsiteX93" fmla="*/ 3724050 w 3991333"/>
                  <a:gd name="connsiteY93" fmla="*/ 1933575 h 1990725"/>
                  <a:gd name="connsiteX94" fmla="*/ 3695475 w 3991333"/>
                  <a:gd name="connsiteY94" fmla="*/ 1962150 h 1990725"/>
                  <a:gd name="connsiteX95" fmla="*/ 3724050 w 3991333"/>
                  <a:gd name="connsiteY95" fmla="*/ 1990725 h 1990725"/>
                  <a:gd name="connsiteX96" fmla="*/ 3771675 w 3991333"/>
                  <a:gd name="connsiteY96" fmla="*/ 1924050 h 1990725"/>
                  <a:gd name="connsiteX97" fmla="*/ 3771675 w 3991333"/>
                  <a:gd name="connsiteY97" fmla="*/ 1857375 h 1990725"/>
                  <a:gd name="connsiteX98" fmla="*/ 3781200 w 3991333"/>
                  <a:gd name="connsiteY98" fmla="*/ 1800225 h 1990725"/>
                  <a:gd name="connsiteX99" fmla="*/ 3781200 w 3991333"/>
                  <a:gd name="connsiteY99" fmla="*/ 1752600 h 1990725"/>
                  <a:gd name="connsiteX100" fmla="*/ 3781200 w 3991333"/>
                  <a:gd name="connsiteY100" fmla="*/ 1685925 h 1990725"/>
                  <a:gd name="connsiteX101" fmla="*/ 3790725 w 3991333"/>
                  <a:gd name="connsiteY101" fmla="*/ 1628775 h 1990725"/>
                  <a:gd name="connsiteX102" fmla="*/ 3800250 w 3991333"/>
                  <a:gd name="connsiteY102" fmla="*/ 1562100 h 1990725"/>
                  <a:gd name="connsiteX103" fmla="*/ 3790725 w 3991333"/>
                  <a:gd name="connsiteY103" fmla="*/ 1504950 h 1990725"/>
                  <a:gd name="connsiteX104" fmla="*/ 3819300 w 3991333"/>
                  <a:gd name="connsiteY104" fmla="*/ 1457325 h 1990725"/>
                  <a:gd name="connsiteX105" fmla="*/ 3790725 w 3991333"/>
                  <a:gd name="connsiteY105" fmla="*/ 1419225 h 1990725"/>
                  <a:gd name="connsiteX106" fmla="*/ 3819300 w 3991333"/>
                  <a:gd name="connsiteY106" fmla="*/ 1352550 h 1990725"/>
                  <a:gd name="connsiteX107" fmla="*/ 3819300 w 3991333"/>
                  <a:gd name="connsiteY107" fmla="*/ 1285875 h 1990725"/>
                  <a:gd name="connsiteX108" fmla="*/ 3800250 w 3991333"/>
                  <a:gd name="connsiteY108" fmla="*/ 1238250 h 1990725"/>
                  <a:gd name="connsiteX109" fmla="*/ 3809775 w 3991333"/>
                  <a:gd name="connsiteY109" fmla="*/ 1181100 h 1990725"/>
                  <a:gd name="connsiteX110" fmla="*/ 3809775 w 3991333"/>
                  <a:gd name="connsiteY110" fmla="*/ 1152525 h 1990725"/>
                  <a:gd name="connsiteX111" fmla="*/ 3819300 w 3991333"/>
                  <a:gd name="connsiteY111" fmla="*/ 1085850 h 1990725"/>
                  <a:gd name="connsiteX112" fmla="*/ 3819300 w 3991333"/>
                  <a:gd name="connsiteY112" fmla="*/ 1047750 h 1990725"/>
                  <a:gd name="connsiteX113" fmla="*/ 3809775 w 3991333"/>
                  <a:gd name="connsiteY113" fmla="*/ 981075 h 1990725"/>
                  <a:gd name="connsiteX114" fmla="*/ 3819300 w 3991333"/>
                  <a:gd name="connsiteY114" fmla="*/ 933450 h 1990725"/>
                  <a:gd name="connsiteX115" fmla="*/ 3838350 w 3991333"/>
                  <a:gd name="connsiteY115" fmla="*/ 866775 h 1990725"/>
                  <a:gd name="connsiteX116" fmla="*/ 3857400 w 3991333"/>
                  <a:gd name="connsiteY116" fmla="*/ 819150 h 1990725"/>
                  <a:gd name="connsiteX117" fmla="*/ 3838350 w 3991333"/>
                  <a:gd name="connsiteY117" fmla="*/ 781050 h 1990725"/>
                  <a:gd name="connsiteX118" fmla="*/ 3857400 w 3991333"/>
                  <a:gd name="connsiteY118" fmla="*/ 685800 h 1990725"/>
                  <a:gd name="connsiteX119" fmla="*/ 3924079 w 3991333"/>
                  <a:gd name="connsiteY119" fmla="*/ 742950 h 1990725"/>
                  <a:gd name="connsiteX120" fmla="*/ 3924075 w 3991333"/>
                  <a:gd name="connsiteY120" fmla="*/ 533400 h 1990725"/>
                  <a:gd name="connsiteX121" fmla="*/ 3933600 w 3991333"/>
                  <a:gd name="connsiteY121" fmla="*/ 485775 h 1990725"/>
                  <a:gd name="connsiteX122" fmla="*/ 3933600 w 3991333"/>
                  <a:gd name="connsiteY122" fmla="*/ 428625 h 1990725"/>
                  <a:gd name="connsiteX123" fmla="*/ 3952650 w 3991333"/>
                  <a:gd name="connsiteY123" fmla="*/ 361950 h 1990725"/>
                  <a:gd name="connsiteX124" fmla="*/ 3943125 w 3991333"/>
                  <a:gd name="connsiteY124" fmla="*/ 314325 h 1990725"/>
                  <a:gd name="connsiteX125" fmla="*/ 3943125 w 3991333"/>
                  <a:gd name="connsiteY125" fmla="*/ 247650 h 1990725"/>
                  <a:gd name="connsiteX126" fmla="*/ 3952650 w 3991333"/>
                  <a:gd name="connsiteY126" fmla="*/ 190500 h 1990725"/>
                  <a:gd name="connsiteX127" fmla="*/ 3981225 w 3991333"/>
                  <a:gd name="connsiteY127" fmla="*/ 142875 h 1990725"/>
                  <a:gd name="connsiteX128" fmla="*/ 3962175 w 3991333"/>
                  <a:gd name="connsiteY128" fmla="*/ 95250 h 1990725"/>
                  <a:gd name="connsiteX129" fmla="*/ 3990750 w 3991333"/>
                  <a:gd name="connsiteY129" fmla="*/ 57150 h 1990725"/>
                  <a:gd name="connsiteX130" fmla="*/ 3981225 w 3991333"/>
                  <a:gd name="connsiteY130" fmla="*/ 0 h 1990725"/>
                  <a:gd name="connsiteX0" fmla="*/ 0 w 3991333"/>
                  <a:gd name="connsiteY0" fmla="*/ 133350 h 1990725"/>
                  <a:gd name="connsiteX1" fmla="*/ 35896 w 3991333"/>
                  <a:gd name="connsiteY1" fmla="*/ 228600 h 1990725"/>
                  <a:gd name="connsiteX2" fmla="*/ 28577 w 3991333"/>
                  <a:gd name="connsiteY2" fmla="*/ 247650 h 1990725"/>
                  <a:gd name="connsiteX3" fmla="*/ 28052 w 3991333"/>
                  <a:gd name="connsiteY3" fmla="*/ 342900 h 1990725"/>
                  <a:gd name="connsiteX4" fmla="*/ 40246 w 3991333"/>
                  <a:gd name="connsiteY4" fmla="*/ 552450 h 1990725"/>
                  <a:gd name="connsiteX5" fmla="*/ 104785 w 3991333"/>
                  <a:gd name="connsiteY5" fmla="*/ 504825 h 1990725"/>
                  <a:gd name="connsiteX6" fmla="*/ 173257 w 3991333"/>
                  <a:gd name="connsiteY6" fmla="*/ 790575 h 1990725"/>
                  <a:gd name="connsiteX7" fmla="*/ 228621 w 3991333"/>
                  <a:gd name="connsiteY7" fmla="*/ 933450 h 1990725"/>
                  <a:gd name="connsiteX8" fmla="*/ 360384 w 3991333"/>
                  <a:gd name="connsiteY8" fmla="*/ 1104900 h 1990725"/>
                  <a:gd name="connsiteX9" fmla="*/ 516199 w 3991333"/>
                  <a:gd name="connsiteY9" fmla="*/ 1019175 h 1990725"/>
                  <a:gd name="connsiteX10" fmla="*/ 763876 w 3991333"/>
                  <a:gd name="connsiteY10" fmla="*/ 866775 h 1990725"/>
                  <a:gd name="connsiteX11" fmla="*/ 868664 w 3991333"/>
                  <a:gd name="connsiteY11" fmla="*/ 857250 h 1990725"/>
                  <a:gd name="connsiteX12" fmla="*/ 954399 w 3991333"/>
                  <a:gd name="connsiteY12" fmla="*/ 781050 h 1990725"/>
                  <a:gd name="connsiteX13" fmla="*/ 1025730 w 3991333"/>
                  <a:gd name="connsiteY13" fmla="*/ 800100 h 1990725"/>
                  <a:gd name="connsiteX14" fmla="*/ 1058800 w 3991333"/>
                  <a:gd name="connsiteY14" fmla="*/ 876300 h 1990725"/>
                  <a:gd name="connsiteX15" fmla="*/ 1123464 w 3991333"/>
                  <a:gd name="connsiteY15" fmla="*/ 742950 h 1990725"/>
                  <a:gd name="connsiteX16" fmla="*/ 1167480 w 3991333"/>
                  <a:gd name="connsiteY16" fmla="*/ 753636 h 1990725"/>
                  <a:gd name="connsiteX17" fmla="*/ 1200258 w 3991333"/>
                  <a:gd name="connsiteY17" fmla="*/ 647700 h 1990725"/>
                  <a:gd name="connsiteX18" fmla="*/ 1260712 w 3991333"/>
                  <a:gd name="connsiteY18" fmla="*/ 552450 h 1990725"/>
                  <a:gd name="connsiteX19" fmla="*/ 1414209 w 3991333"/>
                  <a:gd name="connsiteY19" fmla="*/ 476258 h 1990725"/>
                  <a:gd name="connsiteX20" fmla="*/ 1628342 w 3991333"/>
                  <a:gd name="connsiteY20" fmla="*/ 361950 h 1990725"/>
                  <a:gd name="connsiteX21" fmla="*/ 1811752 w 3991333"/>
                  <a:gd name="connsiteY21" fmla="*/ 257175 h 1990725"/>
                  <a:gd name="connsiteX22" fmla="*/ 2011801 w 3991333"/>
                  <a:gd name="connsiteY22" fmla="*/ 161925 h 1990725"/>
                  <a:gd name="connsiteX23" fmla="*/ 2085572 w 3991333"/>
                  <a:gd name="connsiteY23" fmla="*/ 171450 h 1990725"/>
                  <a:gd name="connsiteX24" fmla="*/ 2514375 w 3991333"/>
                  <a:gd name="connsiteY24" fmla="*/ 28575 h 1990725"/>
                  <a:gd name="connsiteX25" fmla="*/ 2581050 w 3991333"/>
                  <a:gd name="connsiteY25" fmla="*/ 9525 h 1990725"/>
                  <a:gd name="connsiteX26" fmla="*/ 2695350 w 3991333"/>
                  <a:gd name="connsiteY26" fmla="*/ 19050 h 1990725"/>
                  <a:gd name="connsiteX27" fmla="*/ 2714400 w 3991333"/>
                  <a:gd name="connsiteY27" fmla="*/ 47625 h 1990725"/>
                  <a:gd name="connsiteX28" fmla="*/ 2723925 w 3991333"/>
                  <a:gd name="connsiteY28" fmla="*/ 95250 h 1990725"/>
                  <a:gd name="connsiteX29" fmla="*/ 2733450 w 3991333"/>
                  <a:gd name="connsiteY29" fmla="*/ 333375 h 1990725"/>
                  <a:gd name="connsiteX30" fmla="*/ 2762025 w 3991333"/>
                  <a:gd name="connsiteY30" fmla="*/ 495300 h 1990725"/>
                  <a:gd name="connsiteX31" fmla="*/ 2771550 w 3991333"/>
                  <a:gd name="connsiteY31" fmla="*/ 523875 h 1990725"/>
                  <a:gd name="connsiteX32" fmla="*/ 2790601 w 3991333"/>
                  <a:gd name="connsiteY32" fmla="*/ 647700 h 1990725"/>
                  <a:gd name="connsiteX33" fmla="*/ 2790598 w 3991333"/>
                  <a:gd name="connsiteY33" fmla="*/ 695325 h 1990725"/>
                  <a:gd name="connsiteX34" fmla="*/ 2790599 w 3991333"/>
                  <a:gd name="connsiteY34" fmla="*/ 742950 h 1990725"/>
                  <a:gd name="connsiteX35" fmla="*/ 2838225 w 3991333"/>
                  <a:gd name="connsiteY35" fmla="*/ 723900 h 1990725"/>
                  <a:gd name="connsiteX36" fmla="*/ 2847750 w 3991333"/>
                  <a:gd name="connsiteY36" fmla="*/ 876300 h 1990725"/>
                  <a:gd name="connsiteX37" fmla="*/ 2857275 w 3991333"/>
                  <a:gd name="connsiteY37" fmla="*/ 904875 h 1990725"/>
                  <a:gd name="connsiteX38" fmla="*/ 2847750 w 3991333"/>
                  <a:gd name="connsiteY38" fmla="*/ 952500 h 1990725"/>
                  <a:gd name="connsiteX39" fmla="*/ 2866800 w 3991333"/>
                  <a:gd name="connsiteY39" fmla="*/ 1000125 h 1990725"/>
                  <a:gd name="connsiteX40" fmla="*/ 2866800 w 3991333"/>
                  <a:gd name="connsiteY40" fmla="*/ 1028700 h 1990725"/>
                  <a:gd name="connsiteX41" fmla="*/ 2876325 w 3991333"/>
                  <a:gd name="connsiteY41" fmla="*/ 1076325 h 1990725"/>
                  <a:gd name="connsiteX42" fmla="*/ 2876325 w 3991333"/>
                  <a:gd name="connsiteY42" fmla="*/ 1123950 h 1990725"/>
                  <a:gd name="connsiteX43" fmla="*/ 2885850 w 3991333"/>
                  <a:gd name="connsiteY43" fmla="*/ 1162050 h 1990725"/>
                  <a:gd name="connsiteX44" fmla="*/ 2876325 w 3991333"/>
                  <a:gd name="connsiteY44" fmla="*/ 1181100 h 1990725"/>
                  <a:gd name="connsiteX45" fmla="*/ 2895375 w 3991333"/>
                  <a:gd name="connsiteY45" fmla="*/ 1219200 h 1990725"/>
                  <a:gd name="connsiteX46" fmla="*/ 2895375 w 3991333"/>
                  <a:gd name="connsiteY46" fmla="*/ 1266825 h 1990725"/>
                  <a:gd name="connsiteX47" fmla="*/ 2914425 w 3991333"/>
                  <a:gd name="connsiteY47" fmla="*/ 1314450 h 1990725"/>
                  <a:gd name="connsiteX48" fmla="*/ 2914425 w 3991333"/>
                  <a:gd name="connsiteY48" fmla="*/ 1362075 h 1990725"/>
                  <a:gd name="connsiteX49" fmla="*/ 2952525 w 3991333"/>
                  <a:gd name="connsiteY49" fmla="*/ 1400175 h 1990725"/>
                  <a:gd name="connsiteX50" fmla="*/ 2981100 w 3991333"/>
                  <a:gd name="connsiteY50" fmla="*/ 1362075 h 1990725"/>
                  <a:gd name="connsiteX51" fmla="*/ 2990625 w 3991333"/>
                  <a:gd name="connsiteY51" fmla="*/ 1314450 h 1990725"/>
                  <a:gd name="connsiteX52" fmla="*/ 3009675 w 3991333"/>
                  <a:gd name="connsiteY52" fmla="*/ 1257300 h 1990725"/>
                  <a:gd name="connsiteX53" fmla="*/ 3009675 w 3991333"/>
                  <a:gd name="connsiteY53" fmla="*/ 1219200 h 1990725"/>
                  <a:gd name="connsiteX54" fmla="*/ 3028725 w 3991333"/>
                  <a:gd name="connsiteY54" fmla="*/ 1152525 h 1990725"/>
                  <a:gd name="connsiteX55" fmla="*/ 3019200 w 3991333"/>
                  <a:gd name="connsiteY55" fmla="*/ 1085850 h 1990725"/>
                  <a:gd name="connsiteX56" fmla="*/ 3028725 w 3991333"/>
                  <a:gd name="connsiteY56" fmla="*/ 1057275 h 1990725"/>
                  <a:gd name="connsiteX57" fmla="*/ 3047775 w 3991333"/>
                  <a:gd name="connsiteY57" fmla="*/ 990600 h 1990725"/>
                  <a:gd name="connsiteX58" fmla="*/ 3057300 w 3991333"/>
                  <a:gd name="connsiteY58" fmla="*/ 942975 h 1990725"/>
                  <a:gd name="connsiteX59" fmla="*/ 3066825 w 3991333"/>
                  <a:gd name="connsiteY59" fmla="*/ 895350 h 1990725"/>
                  <a:gd name="connsiteX60" fmla="*/ 3085875 w 3991333"/>
                  <a:gd name="connsiteY60" fmla="*/ 847725 h 1990725"/>
                  <a:gd name="connsiteX61" fmla="*/ 3133500 w 3991333"/>
                  <a:gd name="connsiteY61" fmla="*/ 904875 h 1990725"/>
                  <a:gd name="connsiteX62" fmla="*/ 3133500 w 3991333"/>
                  <a:gd name="connsiteY62" fmla="*/ 952500 h 1990725"/>
                  <a:gd name="connsiteX63" fmla="*/ 3200178 w 3991333"/>
                  <a:gd name="connsiteY63" fmla="*/ 1047750 h 1990725"/>
                  <a:gd name="connsiteX64" fmla="*/ 3266852 w 3991333"/>
                  <a:gd name="connsiteY64" fmla="*/ 962025 h 1990725"/>
                  <a:gd name="connsiteX65" fmla="*/ 3295425 w 3991333"/>
                  <a:gd name="connsiteY65" fmla="*/ 1019175 h 1990725"/>
                  <a:gd name="connsiteX66" fmla="*/ 3304950 w 3991333"/>
                  <a:gd name="connsiteY66" fmla="*/ 819150 h 1990725"/>
                  <a:gd name="connsiteX67" fmla="*/ 3352575 w 3991333"/>
                  <a:gd name="connsiteY67" fmla="*/ 762000 h 1990725"/>
                  <a:gd name="connsiteX68" fmla="*/ 3409725 w 3991333"/>
                  <a:gd name="connsiteY68" fmla="*/ 762000 h 1990725"/>
                  <a:gd name="connsiteX69" fmla="*/ 3466875 w 3991333"/>
                  <a:gd name="connsiteY69" fmla="*/ 771525 h 1990725"/>
                  <a:gd name="connsiteX70" fmla="*/ 3524026 w 3991333"/>
                  <a:gd name="connsiteY70" fmla="*/ 790575 h 1990725"/>
                  <a:gd name="connsiteX71" fmla="*/ 3533550 w 3991333"/>
                  <a:gd name="connsiteY71" fmla="*/ 857250 h 1990725"/>
                  <a:gd name="connsiteX72" fmla="*/ 3552600 w 3991333"/>
                  <a:gd name="connsiteY72" fmla="*/ 914400 h 1990725"/>
                  <a:gd name="connsiteX73" fmla="*/ 3571650 w 3991333"/>
                  <a:gd name="connsiteY73" fmla="*/ 971550 h 1990725"/>
                  <a:gd name="connsiteX74" fmla="*/ 3590700 w 3991333"/>
                  <a:gd name="connsiteY74" fmla="*/ 1028700 h 1990725"/>
                  <a:gd name="connsiteX75" fmla="*/ 3581175 w 3991333"/>
                  <a:gd name="connsiteY75" fmla="*/ 1057275 h 1990725"/>
                  <a:gd name="connsiteX76" fmla="*/ 3609750 w 3991333"/>
                  <a:gd name="connsiteY76" fmla="*/ 1114425 h 1990725"/>
                  <a:gd name="connsiteX77" fmla="*/ 3609750 w 3991333"/>
                  <a:gd name="connsiteY77" fmla="*/ 1162050 h 1990725"/>
                  <a:gd name="connsiteX78" fmla="*/ 3609750 w 3991333"/>
                  <a:gd name="connsiteY78" fmla="*/ 1209675 h 1990725"/>
                  <a:gd name="connsiteX79" fmla="*/ 3590700 w 3991333"/>
                  <a:gd name="connsiteY79" fmla="*/ 1238250 h 1990725"/>
                  <a:gd name="connsiteX80" fmla="*/ 3600225 w 3991333"/>
                  <a:gd name="connsiteY80" fmla="*/ 1276350 h 1990725"/>
                  <a:gd name="connsiteX81" fmla="*/ 3609750 w 3991333"/>
                  <a:gd name="connsiteY81" fmla="*/ 1333500 h 1990725"/>
                  <a:gd name="connsiteX82" fmla="*/ 3628800 w 3991333"/>
                  <a:gd name="connsiteY82" fmla="*/ 1390650 h 1990725"/>
                  <a:gd name="connsiteX83" fmla="*/ 3628800 w 3991333"/>
                  <a:gd name="connsiteY83" fmla="*/ 1447800 h 1990725"/>
                  <a:gd name="connsiteX84" fmla="*/ 3647850 w 3991333"/>
                  <a:gd name="connsiteY84" fmla="*/ 1504950 h 1990725"/>
                  <a:gd name="connsiteX85" fmla="*/ 3666900 w 3991333"/>
                  <a:gd name="connsiteY85" fmla="*/ 1562100 h 1990725"/>
                  <a:gd name="connsiteX86" fmla="*/ 3676425 w 3991333"/>
                  <a:gd name="connsiteY86" fmla="*/ 1590675 h 1990725"/>
                  <a:gd name="connsiteX87" fmla="*/ 3676425 w 3991333"/>
                  <a:gd name="connsiteY87" fmla="*/ 1638300 h 1990725"/>
                  <a:gd name="connsiteX88" fmla="*/ 3695475 w 3991333"/>
                  <a:gd name="connsiteY88" fmla="*/ 1685925 h 1990725"/>
                  <a:gd name="connsiteX89" fmla="*/ 3695475 w 3991333"/>
                  <a:gd name="connsiteY89" fmla="*/ 1743075 h 1990725"/>
                  <a:gd name="connsiteX90" fmla="*/ 3705000 w 3991333"/>
                  <a:gd name="connsiteY90" fmla="*/ 1800225 h 1990725"/>
                  <a:gd name="connsiteX91" fmla="*/ 3695475 w 3991333"/>
                  <a:gd name="connsiteY91" fmla="*/ 1838325 h 1990725"/>
                  <a:gd name="connsiteX92" fmla="*/ 3705000 w 3991333"/>
                  <a:gd name="connsiteY92" fmla="*/ 1876425 h 1990725"/>
                  <a:gd name="connsiteX93" fmla="*/ 3724050 w 3991333"/>
                  <a:gd name="connsiteY93" fmla="*/ 1933575 h 1990725"/>
                  <a:gd name="connsiteX94" fmla="*/ 3695475 w 3991333"/>
                  <a:gd name="connsiteY94" fmla="*/ 1962150 h 1990725"/>
                  <a:gd name="connsiteX95" fmla="*/ 3724050 w 3991333"/>
                  <a:gd name="connsiteY95" fmla="*/ 1990725 h 1990725"/>
                  <a:gd name="connsiteX96" fmla="*/ 3771675 w 3991333"/>
                  <a:gd name="connsiteY96" fmla="*/ 1924050 h 1990725"/>
                  <a:gd name="connsiteX97" fmla="*/ 3771675 w 3991333"/>
                  <a:gd name="connsiteY97" fmla="*/ 1857375 h 1990725"/>
                  <a:gd name="connsiteX98" fmla="*/ 3781200 w 3991333"/>
                  <a:gd name="connsiteY98" fmla="*/ 1800225 h 1990725"/>
                  <a:gd name="connsiteX99" fmla="*/ 3781200 w 3991333"/>
                  <a:gd name="connsiteY99" fmla="*/ 1752600 h 1990725"/>
                  <a:gd name="connsiteX100" fmla="*/ 3781200 w 3991333"/>
                  <a:gd name="connsiteY100" fmla="*/ 1685925 h 1990725"/>
                  <a:gd name="connsiteX101" fmla="*/ 3790725 w 3991333"/>
                  <a:gd name="connsiteY101" fmla="*/ 1628775 h 1990725"/>
                  <a:gd name="connsiteX102" fmla="*/ 3800250 w 3991333"/>
                  <a:gd name="connsiteY102" fmla="*/ 1562100 h 1990725"/>
                  <a:gd name="connsiteX103" fmla="*/ 3790725 w 3991333"/>
                  <a:gd name="connsiteY103" fmla="*/ 1504950 h 1990725"/>
                  <a:gd name="connsiteX104" fmla="*/ 3819300 w 3991333"/>
                  <a:gd name="connsiteY104" fmla="*/ 1457325 h 1990725"/>
                  <a:gd name="connsiteX105" fmla="*/ 3790725 w 3991333"/>
                  <a:gd name="connsiteY105" fmla="*/ 1419225 h 1990725"/>
                  <a:gd name="connsiteX106" fmla="*/ 3819300 w 3991333"/>
                  <a:gd name="connsiteY106" fmla="*/ 1352550 h 1990725"/>
                  <a:gd name="connsiteX107" fmla="*/ 3819300 w 3991333"/>
                  <a:gd name="connsiteY107" fmla="*/ 1285875 h 1990725"/>
                  <a:gd name="connsiteX108" fmla="*/ 3800250 w 3991333"/>
                  <a:gd name="connsiteY108" fmla="*/ 1238250 h 1990725"/>
                  <a:gd name="connsiteX109" fmla="*/ 3809775 w 3991333"/>
                  <a:gd name="connsiteY109" fmla="*/ 1181100 h 1990725"/>
                  <a:gd name="connsiteX110" fmla="*/ 3809775 w 3991333"/>
                  <a:gd name="connsiteY110" fmla="*/ 1152525 h 1990725"/>
                  <a:gd name="connsiteX111" fmla="*/ 3819300 w 3991333"/>
                  <a:gd name="connsiteY111" fmla="*/ 1085850 h 1990725"/>
                  <a:gd name="connsiteX112" fmla="*/ 3819300 w 3991333"/>
                  <a:gd name="connsiteY112" fmla="*/ 1047750 h 1990725"/>
                  <a:gd name="connsiteX113" fmla="*/ 3809775 w 3991333"/>
                  <a:gd name="connsiteY113" fmla="*/ 981075 h 1990725"/>
                  <a:gd name="connsiteX114" fmla="*/ 3819300 w 3991333"/>
                  <a:gd name="connsiteY114" fmla="*/ 933450 h 1990725"/>
                  <a:gd name="connsiteX115" fmla="*/ 3838350 w 3991333"/>
                  <a:gd name="connsiteY115" fmla="*/ 866775 h 1990725"/>
                  <a:gd name="connsiteX116" fmla="*/ 3857400 w 3991333"/>
                  <a:gd name="connsiteY116" fmla="*/ 819150 h 1990725"/>
                  <a:gd name="connsiteX117" fmla="*/ 3838350 w 3991333"/>
                  <a:gd name="connsiteY117" fmla="*/ 781050 h 1990725"/>
                  <a:gd name="connsiteX118" fmla="*/ 3857400 w 3991333"/>
                  <a:gd name="connsiteY118" fmla="*/ 685800 h 1990725"/>
                  <a:gd name="connsiteX119" fmla="*/ 3924079 w 3991333"/>
                  <a:gd name="connsiteY119" fmla="*/ 742950 h 1990725"/>
                  <a:gd name="connsiteX120" fmla="*/ 3924075 w 3991333"/>
                  <a:gd name="connsiteY120" fmla="*/ 533400 h 1990725"/>
                  <a:gd name="connsiteX121" fmla="*/ 3933600 w 3991333"/>
                  <a:gd name="connsiteY121" fmla="*/ 485775 h 1990725"/>
                  <a:gd name="connsiteX122" fmla="*/ 3933600 w 3991333"/>
                  <a:gd name="connsiteY122" fmla="*/ 428625 h 1990725"/>
                  <a:gd name="connsiteX123" fmla="*/ 3952650 w 3991333"/>
                  <a:gd name="connsiteY123" fmla="*/ 361950 h 1990725"/>
                  <a:gd name="connsiteX124" fmla="*/ 3943125 w 3991333"/>
                  <a:gd name="connsiteY124" fmla="*/ 314325 h 1990725"/>
                  <a:gd name="connsiteX125" fmla="*/ 3943125 w 3991333"/>
                  <a:gd name="connsiteY125" fmla="*/ 247650 h 1990725"/>
                  <a:gd name="connsiteX126" fmla="*/ 3952650 w 3991333"/>
                  <a:gd name="connsiteY126" fmla="*/ 190500 h 1990725"/>
                  <a:gd name="connsiteX127" fmla="*/ 3981225 w 3991333"/>
                  <a:gd name="connsiteY127" fmla="*/ 142875 h 1990725"/>
                  <a:gd name="connsiteX128" fmla="*/ 3962175 w 3991333"/>
                  <a:gd name="connsiteY128" fmla="*/ 95250 h 1990725"/>
                  <a:gd name="connsiteX129" fmla="*/ 3990750 w 3991333"/>
                  <a:gd name="connsiteY129" fmla="*/ 57150 h 1990725"/>
                  <a:gd name="connsiteX130" fmla="*/ 3981225 w 3991333"/>
                  <a:gd name="connsiteY130" fmla="*/ 0 h 1990725"/>
                  <a:gd name="connsiteX0" fmla="*/ 0 w 3991333"/>
                  <a:gd name="connsiteY0" fmla="*/ 133350 h 1990725"/>
                  <a:gd name="connsiteX1" fmla="*/ 35896 w 3991333"/>
                  <a:gd name="connsiteY1" fmla="*/ 228600 h 1990725"/>
                  <a:gd name="connsiteX2" fmla="*/ 28577 w 3991333"/>
                  <a:gd name="connsiteY2" fmla="*/ 276225 h 1990725"/>
                  <a:gd name="connsiteX3" fmla="*/ 28052 w 3991333"/>
                  <a:gd name="connsiteY3" fmla="*/ 342900 h 1990725"/>
                  <a:gd name="connsiteX4" fmla="*/ 40246 w 3991333"/>
                  <a:gd name="connsiteY4" fmla="*/ 552450 h 1990725"/>
                  <a:gd name="connsiteX5" fmla="*/ 104785 w 3991333"/>
                  <a:gd name="connsiteY5" fmla="*/ 504825 h 1990725"/>
                  <a:gd name="connsiteX6" fmla="*/ 173257 w 3991333"/>
                  <a:gd name="connsiteY6" fmla="*/ 790575 h 1990725"/>
                  <a:gd name="connsiteX7" fmla="*/ 228621 w 3991333"/>
                  <a:gd name="connsiteY7" fmla="*/ 933450 h 1990725"/>
                  <a:gd name="connsiteX8" fmla="*/ 360384 w 3991333"/>
                  <a:gd name="connsiteY8" fmla="*/ 1104900 h 1990725"/>
                  <a:gd name="connsiteX9" fmla="*/ 516199 w 3991333"/>
                  <a:gd name="connsiteY9" fmla="*/ 1019175 h 1990725"/>
                  <a:gd name="connsiteX10" fmla="*/ 763876 w 3991333"/>
                  <a:gd name="connsiteY10" fmla="*/ 866775 h 1990725"/>
                  <a:gd name="connsiteX11" fmla="*/ 868664 w 3991333"/>
                  <a:gd name="connsiteY11" fmla="*/ 857250 h 1990725"/>
                  <a:gd name="connsiteX12" fmla="*/ 954399 w 3991333"/>
                  <a:gd name="connsiteY12" fmla="*/ 781050 h 1990725"/>
                  <a:gd name="connsiteX13" fmla="*/ 1025730 w 3991333"/>
                  <a:gd name="connsiteY13" fmla="*/ 800100 h 1990725"/>
                  <a:gd name="connsiteX14" fmla="*/ 1058800 w 3991333"/>
                  <a:gd name="connsiteY14" fmla="*/ 876300 h 1990725"/>
                  <a:gd name="connsiteX15" fmla="*/ 1123464 w 3991333"/>
                  <a:gd name="connsiteY15" fmla="*/ 742950 h 1990725"/>
                  <a:gd name="connsiteX16" fmla="*/ 1167480 w 3991333"/>
                  <a:gd name="connsiteY16" fmla="*/ 753636 h 1990725"/>
                  <a:gd name="connsiteX17" fmla="*/ 1200258 w 3991333"/>
                  <a:gd name="connsiteY17" fmla="*/ 647700 h 1990725"/>
                  <a:gd name="connsiteX18" fmla="*/ 1260712 w 3991333"/>
                  <a:gd name="connsiteY18" fmla="*/ 552450 h 1990725"/>
                  <a:gd name="connsiteX19" fmla="*/ 1414209 w 3991333"/>
                  <a:gd name="connsiteY19" fmla="*/ 476258 h 1990725"/>
                  <a:gd name="connsiteX20" fmla="*/ 1628342 w 3991333"/>
                  <a:gd name="connsiteY20" fmla="*/ 361950 h 1990725"/>
                  <a:gd name="connsiteX21" fmla="*/ 1811752 w 3991333"/>
                  <a:gd name="connsiteY21" fmla="*/ 257175 h 1990725"/>
                  <a:gd name="connsiteX22" fmla="*/ 2011801 w 3991333"/>
                  <a:gd name="connsiteY22" fmla="*/ 161925 h 1990725"/>
                  <a:gd name="connsiteX23" fmla="*/ 2085572 w 3991333"/>
                  <a:gd name="connsiteY23" fmla="*/ 171450 h 1990725"/>
                  <a:gd name="connsiteX24" fmla="*/ 2514375 w 3991333"/>
                  <a:gd name="connsiteY24" fmla="*/ 28575 h 1990725"/>
                  <a:gd name="connsiteX25" fmla="*/ 2581050 w 3991333"/>
                  <a:gd name="connsiteY25" fmla="*/ 9525 h 1990725"/>
                  <a:gd name="connsiteX26" fmla="*/ 2695350 w 3991333"/>
                  <a:gd name="connsiteY26" fmla="*/ 19050 h 1990725"/>
                  <a:gd name="connsiteX27" fmla="*/ 2714400 w 3991333"/>
                  <a:gd name="connsiteY27" fmla="*/ 47625 h 1990725"/>
                  <a:gd name="connsiteX28" fmla="*/ 2723925 w 3991333"/>
                  <a:gd name="connsiteY28" fmla="*/ 95250 h 1990725"/>
                  <a:gd name="connsiteX29" fmla="*/ 2733450 w 3991333"/>
                  <a:gd name="connsiteY29" fmla="*/ 333375 h 1990725"/>
                  <a:gd name="connsiteX30" fmla="*/ 2762025 w 3991333"/>
                  <a:gd name="connsiteY30" fmla="*/ 495300 h 1990725"/>
                  <a:gd name="connsiteX31" fmla="*/ 2771550 w 3991333"/>
                  <a:gd name="connsiteY31" fmla="*/ 523875 h 1990725"/>
                  <a:gd name="connsiteX32" fmla="*/ 2790601 w 3991333"/>
                  <a:gd name="connsiteY32" fmla="*/ 647700 h 1990725"/>
                  <a:gd name="connsiteX33" fmla="*/ 2790598 w 3991333"/>
                  <a:gd name="connsiteY33" fmla="*/ 695325 h 1990725"/>
                  <a:gd name="connsiteX34" fmla="*/ 2790599 w 3991333"/>
                  <a:gd name="connsiteY34" fmla="*/ 742950 h 1990725"/>
                  <a:gd name="connsiteX35" fmla="*/ 2838225 w 3991333"/>
                  <a:gd name="connsiteY35" fmla="*/ 723900 h 1990725"/>
                  <a:gd name="connsiteX36" fmla="*/ 2847750 w 3991333"/>
                  <a:gd name="connsiteY36" fmla="*/ 876300 h 1990725"/>
                  <a:gd name="connsiteX37" fmla="*/ 2857275 w 3991333"/>
                  <a:gd name="connsiteY37" fmla="*/ 904875 h 1990725"/>
                  <a:gd name="connsiteX38" fmla="*/ 2847750 w 3991333"/>
                  <a:gd name="connsiteY38" fmla="*/ 952500 h 1990725"/>
                  <a:gd name="connsiteX39" fmla="*/ 2866800 w 3991333"/>
                  <a:gd name="connsiteY39" fmla="*/ 1000125 h 1990725"/>
                  <a:gd name="connsiteX40" fmla="*/ 2866800 w 3991333"/>
                  <a:gd name="connsiteY40" fmla="*/ 1028700 h 1990725"/>
                  <a:gd name="connsiteX41" fmla="*/ 2876325 w 3991333"/>
                  <a:gd name="connsiteY41" fmla="*/ 1076325 h 1990725"/>
                  <a:gd name="connsiteX42" fmla="*/ 2876325 w 3991333"/>
                  <a:gd name="connsiteY42" fmla="*/ 1123950 h 1990725"/>
                  <a:gd name="connsiteX43" fmla="*/ 2885850 w 3991333"/>
                  <a:gd name="connsiteY43" fmla="*/ 1162050 h 1990725"/>
                  <a:gd name="connsiteX44" fmla="*/ 2876325 w 3991333"/>
                  <a:gd name="connsiteY44" fmla="*/ 1181100 h 1990725"/>
                  <a:gd name="connsiteX45" fmla="*/ 2895375 w 3991333"/>
                  <a:gd name="connsiteY45" fmla="*/ 1219200 h 1990725"/>
                  <a:gd name="connsiteX46" fmla="*/ 2895375 w 3991333"/>
                  <a:gd name="connsiteY46" fmla="*/ 1266825 h 1990725"/>
                  <a:gd name="connsiteX47" fmla="*/ 2914425 w 3991333"/>
                  <a:gd name="connsiteY47" fmla="*/ 1314450 h 1990725"/>
                  <a:gd name="connsiteX48" fmla="*/ 2914425 w 3991333"/>
                  <a:gd name="connsiteY48" fmla="*/ 1362075 h 1990725"/>
                  <a:gd name="connsiteX49" fmla="*/ 2952525 w 3991333"/>
                  <a:gd name="connsiteY49" fmla="*/ 1400175 h 1990725"/>
                  <a:gd name="connsiteX50" fmla="*/ 2981100 w 3991333"/>
                  <a:gd name="connsiteY50" fmla="*/ 1362075 h 1990725"/>
                  <a:gd name="connsiteX51" fmla="*/ 2990625 w 3991333"/>
                  <a:gd name="connsiteY51" fmla="*/ 1314450 h 1990725"/>
                  <a:gd name="connsiteX52" fmla="*/ 3009675 w 3991333"/>
                  <a:gd name="connsiteY52" fmla="*/ 1257300 h 1990725"/>
                  <a:gd name="connsiteX53" fmla="*/ 3009675 w 3991333"/>
                  <a:gd name="connsiteY53" fmla="*/ 1219200 h 1990725"/>
                  <a:gd name="connsiteX54" fmla="*/ 3028725 w 3991333"/>
                  <a:gd name="connsiteY54" fmla="*/ 1152525 h 1990725"/>
                  <a:gd name="connsiteX55" fmla="*/ 3019200 w 3991333"/>
                  <a:gd name="connsiteY55" fmla="*/ 1085850 h 1990725"/>
                  <a:gd name="connsiteX56" fmla="*/ 3028725 w 3991333"/>
                  <a:gd name="connsiteY56" fmla="*/ 1057275 h 1990725"/>
                  <a:gd name="connsiteX57" fmla="*/ 3047775 w 3991333"/>
                  <a:gd name="connsiteY57" fmla="*/ 990600 h 1990725"/>
                  <a:gd name="connsiteX58" fmla="*/ 3057300 w 3991333"/>
                  <a:gd name="connsiteY58" fmla="*/ 942975 h 1990725"/>
                  <a:gd name="connsiteX59" fmla="*/ 3066825 w 3991333"/>
                  <a:gd name="connsiteY59" fmla="*/ 895350 h 1990725"/>
                  <a:gd name="connsiteX60" fmla="*/ 3085875 w 3991333"/>
                  <a:gd name="connsiteY60" fmla="*/ 847725 h 1990725"/>
                  <a:gd name="connsiteX61" fmla="*/ 3133500 w 3991333"/>
                  <a:gd name="connsiteY61" fmla="*/ 904875 h 1990725"/>
                  <a:gd name="connsiteX62" fmla="*/ 3133500 w 3991333"/>
                  <a:gd name="connsiteY62" fmla="*/ 952500 h 1990725"/>
                  <a:gd name="connsiteX63" fmla="*/ 3200178 w 3991333"/>
                  <a:gd name="connsiteY63" fmla="*/ 1047750 h 1990725"/>
                  <a:gd name="connsiteX64" fmla="*/ 3266852 w 3991333"/>
                  <a:gd name="connsiteY64" fmla="*/ 962025 h 1990725"/>
                  <a:gd name="connsiteX65" fmla="*/ 3295425 w 3991333"/>
                  <a:gd name="connsiteY65" fmla="*/ 1019175 h 1990725"/>
                  <a:gd name="connsiteX66" fmla="*/ 3304950 w 3991333"/>
                  <a:gd name="connsiteY66" fmla="*/ 819150 h 1990725"/>
                  <a:gd name="connsiteX67" fmla="*/ 3352575 w 3991333"/>
                  <a:gd name="connsiteY67" fmla="*/ 762000 h 1990725"/>
                  <a:gd name="connsiteX68" fmla="*/ 3409725 w 3991333"/>
                  <a:gd name="connsiteY68" fmla="*/ 762000 h 1990725"/>
                  <a:gd name="connsiteX69" fmla="*/ 3466875 w 3991333"/>
                  <a:gd name="connsiteY69" fmla="*/ 771525 h 1990725"/>
                  <a:gd name="connsiteX70" fmla="*/ 3524026 w 3991333"/>
                  <a:gd name="connsiteY70" fmla="*/ 790575 h 1990725"/>
                  <a:gd name="connsiteX71" fmla="*/ 3533550 w 3991333"/>
                  <a:gd name="connsiteY71" fmla="*/ 857250 h 1990725"/>
                  <a:gd name="connsiteX72" fmla="*/ 3552600 w 3991333"/>
                  <a:gd name="connsiteY72" fmla="*/ 914400 h 1990725"/>
                  <a:gd name="connsiteX73" fmla="*/ 3571650 w 3991333"/>
                  <a:gd name="connsiteY73" fmla="*/ 971550 h 1990725"/>
                  <a:gd name="connsiteX74" fmla="*/ 3590700 w 3991333"/>
                  <a:gd name="connsiteY74" fmla="*/ 1028700 h 1990725"/>
                  <a:gd name="connsiteX75" fmla="*/ 3581175 w 3991333"/>
                  <a:gd name="connsiteY75" fmla="*/ 1057275 h 1990725"/>
                  <a:gd name="connsiteX76" fmla="*/ 3609750 w 3991333"/>
                  <a:gd name="connsiteY76" fmla="*/ 1114425 h 1990725"/>
                  <a:gd name="connsiteX77" fmla="*/ 3609750 w 3991333"/>
                  <a:gd name="connsiteY77" fmla="*/ 1162050 h 1990725"/>
                  <a:gd name="connsiteX78" fmla="*/ 3609750 w 3991333"/>
                  <a:gd name="connsiteY78" fmla="*/ 1209675 h 1990725"/>
                  <a:gd name="connsiteX79" fmla="*/ 3590700 w 3991333"/>
                  <a:gd name="connsiteY79" fmla="*/ 1238250 h 1990725"/>
                  <a:gd name="connsiteX80" fmla="*/ 3600225 w 3991333"/>
                  <a:gd name="connsiteY80" fmla="*/ 1276350 h 1990725"/>
                  <a:gd name="connsiteX81" fmla="*/ 3609750 w 3991333"/>
                  <a:gd name="connsiteY81" fmla="*/ 1333500 h 1990725"/>
                  <a:gd name="connsiteX82" fmla="*/ 3628800 w 3991333"/>
                  <a:gd name="connsiteY82" fmla="*/ 1390650 h 1990725"/>
                  <a:gd name="connsiteX83" fmla="*/ 3628800 w 3991333"/>
                  <a:gd name="connsiteY83" fmla="*/ 1447800 h 1990725"/>
                  <a:gd name="connsiteX84" fmla="*/ 3647850 w 3991333"/>
                  <a:gd name="connsiteY84" fmla="*/ 1504950 h 1990725"/>
                  <a:gd name="connsiteX85" fmla="*/ 3666900 w 3991333"/>
                  <a:gd name="connsiteY85" fmla="*/ 1562100 h 1990725"/>
                  <a:gd name="connsiteX86" fmla="*/ 3676425 w 3991333"/>
                  <a:gd name="connsiteY86" fmla="*/ 1590675 h 1990725"/>
                  <a:gd name="connsiteX87" fmla="*/ 3676425 w 3991333"/>
                  <a:gd name="connsiteY87" fmla="*/ 1638300 h 1990725"/>
                  <a:gd name="connsiteX88" fmla="*/ 3695475 w 3991333"/>
                  <a:gd name="connsiteY88" fmla="*/ 1685925 h 1990725"/>
                  <a:gd name="connsiteX89" fmla="*/ 3695475 w 3991333"/>
                  <a:gd name="connsiteY89" fmla="*/ 1743075 h 1990725"/>
                  <a:gd name="connsiteX90" fmla="*/ 3705000 w 3991333"/>
                  <a:gd name="connsiteY90" fmla="*/ 1800225 h 1990725"/>
                  <a:gd name="connsiteX91" fmla="*/ 3695475 w 3991333"/>
                  <a:gd name="connsiteY91" fmla="*/ 1838325 h 1990725"/>
                  <a:gd name="connsiteX92" fmla="*/ 3705000 w 3991333"/>
                  <a:gd name="connsiteY92" fmla="*/ 1876425 h 1990725"/>
                  <a:gd name="connsiteX93" fmla="*/ 3724050 w 3991333"/>
                  <a:gd name="connsiteY93" fmla="*/ 1933575 h 1990725"/>
                  <a:gd name="connsiteX94" fmla="*/ 3695475 w 3991333"/>
                  <a:gd name="connsiteY94" fmla="*/ 1962150 h 1990725"/>
                  <a:gd name="connsiteX95" fmla="*/ 3724050 w 3991333"/>
                  <a:gd name="connsiteY95" fmla="*/ 1990725 h 1990725"/>
                  <a:gd name="connsiteX96" fmla="*/ 3771675 w 3991333"/>
                  <a:gd name="connsiteY96" fmla="*/ 1924050 h 1990725"/>
                  <a:gd name="connsiteX97" fmla="*/ 3771675 w 3991333"/>
                  <a:gd name="connsiteY97" fmla="*/ 1857375 h 1990725"/>
                  <a:gd name="connsiteX98" fmla="*/ 3781200 w 3991333"/>
                  <a:gd name="connsiteY98" fmla="*/ 1800225 h 1990725"/>
                  <a:gd name="connsiteX99" fmla="*/ 3781200 w 3991333"/>
                  <a:gd name="connsiteY99" fmla="*/ 1752600 h 1990725"/>
                  <a:gd name="connsiteX100" fmla="*/ 3781200 w 3991333"/>
                  <a:gd name="connsiteY100" fmla="*/ 1685925 h 1990725"/>
                  <a:gd name="connsiteX101" fmla="*/ 3790725 w 3991333"/>
                  <a:gd name="connsiteY101" fmla="*/ 1628775 h 1990725"/>
                  <a:gd name="connsiteX102" fmla="*/ 3800250 w 3991333"/>
                  <a:gd name="connsiteY102" fmla="*/ 1562100 h 1990725"/>
                  <a:gd name="connsiteX103" fmla="*/ 3790725 w 3991333"/>
                  <a:gd name="connsiteY103" fmla="*/ 1504950 h 1990725"/>
                  <a:gd name="connsiteX104" fmla="*/ 3819300 w 3991333"/>
                  <a:gd name="connsiteY104" fmla="*/ 1457325 h 1990725"/>
                  <a:gd name="connsiteX105" fmla="*/ 3790725 w 3991333"/>
                  <a:gd name="connsiteY105" fmla="*/ 1419225 h 1990725"/>
                  <a:gd name="connsiteX106" fmla="*/ 3819300 w 3991333"/>
                  <a:gd name="connsiteY106" fmla="*/ 1352550 h 1990725"/>
                  <a:gd name="connsiteX107" fmla="*/ 3819300 w 3991333"/>
                  <a:gd name="connsiteY107" fmla="*/ 1285875 h 1990725"/>
                  <a:gd name="connsiteX108" fmla="*/ 3800250 w 3991333"/>
                  <a:gd name="connsiteY108" fmla="*/ 1238250 h 1990725"/>
                  <a:gd name="connsiteX109" fmla="*/ 3809775 w 3991333"/>
                  <a:gd name="connsiteY109" fmla="*/ 1181100 h 1990725"/>
                  <a:gd name="connsiteX110" fmla="*/ 3809775 w 3991333"/>
                  <a:gd name="connsiteY110" fmla="*/ 1152525 h 1990725"/>
                  <a:gd name="connsiteX111" fmla="*/ 3819300 w 3991333"/>
                  <a:gd name="connsiteY111" fmla="*/ 1085850 h 1990725"/>
                  <a:gd name="connsiteX112" fmla="*/ 3819300 w 3991333"/>
                  <a:gd name="connsiteY112" fmla="*/ 1047750 h 1990725"/>
                  <a:gd name="connsiteX113" fmla="*/ 3809775 w 3991333"/>
                  <a:gd name="connsiteY113" fmla="*/ 981075 h 1990725"/>
                  <a:gd name="connsiteX114" fmla="*/ 3819300 w 3991333"/>
                  <a:gd name="connsiteY114" fmla="*/ 933450 h 1990725"/>
                  <a:gd name="connsiteX115" fmla="*/ 3838350 w 3991333"/>
                  <a:gd name="connsiteY115" fmla="*/ 866775 h 1990725"/>
                  <a:gd name="connsiteX116" fmla="*/ 3857400 w 3991333"/>
                  <a:gd name="connsiteY116" fmla="*/ 819150 h 1990725"/>
                  <a:gd name="connsiteX117" fmla="*/ 3838350 w 3991333"/>
                  <a:gd name="connsiteY117" fmla="*/ 781050 h 1990725"/>
                  <a:gd name="connsiteX118" fmla="*/ 3857400 w 3991333"/>
                  <a:gd name="connsiteY118" fmla="*/ 685800 h 1990725"/>
                  <a:gd name="connsiteX119" fmla="*/ 3924079 w 3991333"/>
                  <a:gd name="connsiteY119" fmla="*/ 742950 h 1990725"/>
                  <a:gd name="connsiteX120" fmla="*/ 3924075 w 3991333"/>
                  <a:gd name="connsiteY120" fmla="*/ 533400 h 1990725"/>
                  <a:gd name="connsiteX121" fmla="*/ 3933600 w 3991333"/>
                  <a:gd name="connsiteY121" fmla="*/ 485775 h 1990725"/>
                  <a:gd name="connsiteX122" fmla="*/ 3933600 w 3991333"/>
                  <a:gd name="connsiteY122" fmla="*/ 428625 h 1990725"/>
                  <a:gd name="connsiteX123" fmla="*/ 3952650 w 3991333"/>
                  <a:gd name="connsiteY123" fmla="*/ 361950 h 1990725"/>
                  <a:gd name="connsiteX124" fmla="*/ 3943125 w 3991333"/>
                  <a:gd name="connsiteY124" fmla="*/ 314325 h 1990725"/>
                  <a:gd name="connsiteX125" fmla="*/ 3943125 w 3991333"/>
                  <a:gd name="connsiteY125" fmla="*/ 247650 h 1990725"/>
                  <a:gd name="connsiteX126" fmla="*/ 3952650 w 3991333"/>
                  <a:gd name="connsiteY126" fmla="*/ 190500 h 1990725"/>
                  <a:gd name="connsiteX127" fmla="*/ 3981225 w 3991333"/>
                  <a:gd name="connsiteY127" fmla="*/ 142875 h 1990725"/>
                  <a:gd name="connsiteX128" fmla="*/ 3962175 w 3991333"/>
                  <a:gd name="connsiteY128" fmla="*/ 95250 h 1990725"/>
                  <a:gd name="connsiteX129" fmla="*/ 3990750 w 3991333"/>
                  <a:gd name="connsiteY129" fmla="*/ 57150 h 1990725"/>
                  <a:gd name="connsiteX130" fmla="*/ 3981225 w 3991333"/>
                  <a:gd name="connsiteY130" fmla="*/ 0 h 1990725"/>
                  <a:gd name="connsiteX0" fmla="*/ 0 w 4581936"/>
                  <a:gd name="connsiteY0" fmla="*/ 0 h 2009775"/>
                  <a:gd name="connsiteX1" fmla="*/ 626499 w 4581936"/>
                  <a:gd name="connsiteY1" fmla="*/ 247650 h 2009775"/>
                  <a:gd name="connsiteX2" fmla="*/ 619180 w 4581936"/>
                  <a:gd name="connsiteY2" fmla="*/ 295275 h 2009775"/>
                  <a:gd name="connsiteX3" fmla="*/ 618655 w 4581936"/>
                  <a:gd name="connsiteY3" fmla="*/ 361950 h 2009775"/>
                  <a:gd name="connsiteX4" fmla="*/ 630849 w 4581936"/>
                  <a:gd name="connsiteY4" fmla="*/ 571500 h 2009775"/>
                  <a:gd name="connsiteX5" fmla="*/ 695388 w 4581936"/>
                  <a:gd name="connsiteY5" fmla="*/ 523875 h 2009775"/>
                  <a:gd name="connsiteX6" fmla="*/ 763860 w 4581936"/>
                  <a:gd name="connsiteY6" fmla="*/ 809625 h 2009775"/>
                  <a:gd name="connsiteX7" fmla="*/ 819224 w 4581936"/>
                  <a:gd name="connsiteY7" fmla="*/ 952500 h 2009775"/>
                  <a:gd name="connsiteX8" fmla="*/ 950987 w 4581936"/>
                  <a:gd name="connsiteY8" fmla="*/ 1123950 h 2009775"/>
                  <a:gd name="connsiteX9" fmla="*/ 1106802 w 4581936"/>
                  <a:gd name="connsiteY9" fmla="*/ 1038225 h 2009775"/>
                  <a:gd name="connsiteX10" fmla="*/ 1354479 w 4581936"/>
                  <a:gd name="connsiteY10" fmla="*/ 885825 h 2009775"/>
                  <a:gd name="connsiteX11" fmla="*/ 1459267 w 4581936"/>
                  <a:gd name="connsiteY11" fmla="*/ 876300 h 2009775"/>
                  <a:gd name="connsiteX12" fmla="*/ 1545002 w 4581936"/>
                  <a:gd name="connsiteY12" fmla="*/ 800100 h 2009775"/>
                  <a:gd name="connsiteX13" fmla="*/ 1616333 w 4581936"/>
                  <a:gd name="connsiteY13" fmla="*/ 819150 h 2009775"/>
                  <a:gd name="connsiteX14" fmla="*/ 1649403 w 4581936"/>
                  <a:gd name="connsiteY14" fmla="*/ 895350 h 2009775"/>
                  <a:gd name="connsiteX15" fmla="*/ 1714067 w 4581936"/>
                  <a:gd name="connsiteY15" fmla="*/ 762000 h 2009775"/>
                  <a:gd name="connsiteX16" fmla="*/ 1758083 w 4581936"/>
                  <a:gd name="connsiteY16" fmla="*/ 772686 h 2009775"/>
                  <a:gd name="connsiteX17" fmla="*/ 1790861 w 4581936"/>
                  <a:gd name="connsiteY17" fmla="*/ 666750 h 2009775"/>
                  <a:gd name="connsiteX18" fmla="*/ 1851315 w 4581936"/>
                  <a:gd name="connsiteY18" fmla="*/ 571500 h 2009775"/>
                  <a:gd name="connsiteX19" fmla="*/ 2004812 w 4581936"/>
                  <a:gd name="connsiteY19" fmla="*/ 495308 h 2009775"/>
                  <a:gd name="connsiteX20" fmla="*/ 2218945 w 4581936"/>
                  <a:gd name="connsiteY20" fmla="*/ 381000 h 2009775"/>
                  <a:gd name="connsiteX21" fmla="*/ 2402355 w 4581936"/>
                  <a:gd name="connsiteY21" fmla="*/ 276225 h 2009775"/>
                  <a:gd name="connsiteX22" fmla="*/ 2602404 w 4581936"/>
                  <a:gd name="connsiteY22" fmla="*/ 180975 h 2009775"/>
                  <a:gd name="connsiteX23" fmla="*/ 2676175 w 4581936"/>
                  <a:gd name="connsiteY23" fmla="*/ 190500 h 2009775"/>
                  <a:gd name="connsiteX24" fmla="*/ 3104978 w 4581936"/>
                  <a:gd name="connsiteY24" fmla="*/ 47625 h 2009775"/>
                  <a:gd name="connsiteX25" fmla="*/ 3171653 w 4581936"/>
                  <a:gd name="connsiteY25" fmla="*/ 28575 h 2009775"/>
                  <a:gd name="connsiteX26" fmla="*/ 3285953 w 4581936"/>
                  <a:gd name="connsiteY26" fmla="*/ 38100 h 2009775"/>
                  <a:gd name="connsiteX27" fmla="*/ 3305003 w 4581936"/>
                  <a:gd name="connsiteY27" fmla="*/ 66675 h 2009775"/>
                  <a:gd name="connsiteX28" fmla="*/ 3314528 w 4581936"/>
                  <a:gd name="connsiteY28" fmla="*/ 114300 h 2009775"/>
                  <a:gd name="connsiteX29" fmla="*/ 3324053 w 4581936"/>
                  <a:gd name="connsiteY29" fmla="*/ 352425 h 2009775"/>
                  <a:gd name="connsiteX30" fmla="*/ 3352628 w 4581936"/>
                  <a:gd name="connsiteY30" fmla="*/ 514350 h 2009775"/>
                  <a:gd name="connsiteX31" fmla="*/ 3362153 w 4581936"/>
                  <a:gd name="connsiteY31" fmla="*/ 542925 h 2009775"/>
                  <a:gd name="connsiteX32" fmla="*/ 3381204 w 4581936"/>
                  <a:gd name="connsiteY32" fmla="*/ 666750 h 2009775"/>
                  <a:gd name="connsiteX33" fmla="*/ 3381201 w 4581936"/>
                  <a:gd name="connsiteY33" fmla="*/ 714375 h 2009775"/>
                  <a:gd name="connsiteX34" fmla="*/ 3381202 w 4581936"/>
                  <a:gd name="connsiteY34" fmla="*/ 762000 h 2009775"/>
                  <a:gd name="connsiteX35" fmla="*/ 3428828 w 4581936"/>
                  <a:gd name="connsiteY35" fmla="*/ 742950 h 2009775"/>
                  <a:gd name="connsiteX36" fmla="*/ 3438353 w 4581936"/>
                  <a:gd name="connsiteY36" fmla="*/ 895350 h 2009775"/>
                  <a:gd name="connsiteX37" fmla="*/ 3447878 w 4581936"/>
                  <a:gd name="connsiteY37" fmla="*/ 923925 h 2009775"/>
                  <a:gd name="connsiteX38" fmla="*/ 3438353 w 4581936"/>
                  <a:gd name="connsiteY38" fmla="*/ 971550 h 2009775"/>
                  <a:gd name="connsiteX39" fmla="*/ 3457403 w 4581936"/>
                  <a:gd name="connsiteY39" fmla="*/ 1019175 h 2009775"/>
                  <a:gd name="connsiteX40" fmla="*/ 3457403 w 4581936"/>
                  <a:gd name="connsiteY40" fmla="*/ 1047750 h 2009775"/>
                  <a:gd name="connsiteX41" fmla="*/ 3466928 w 4581936"/>
                  <a:gd name="connsiteY41" fmla="*/ 1095375 h 2009775"/>
                  <a:gd name="connsiteX42" fmla="*/ 3466928 w 4581936"/>
                  <a:gd name="connsiteY42" fmla="*/ 1143000 h 2009775"/>
                  <a:gd name="connsiteX43" fmla="*/ 3476453 w 4581936"/>
                  <a:gd name="connsiteY43" fmla="*/ 1181100 h 2009775"/>
                  <a:gd name="connsiteX44" fmla="*/ 3466928 w 4581936"/>
                  <a:gd name="connsiteY44" fmla="*/ 1200150 h 2009775"/>
                  <a:gd name="connsiteX45" fmla="*/ 3485978 w 4581936"/>
                  <a:gd name="connsiteY45" fmla="*/ 1238250 h 2009775"/>
                  <a:gd name="connsiteX46" fmla="*/ 3485978 w 4581936"/>
                  <a:gd name="connsiteY46" fmla="*/ 1285875 h 2009775"/>
                  <a:gd name="connsiteX47" fmla="*/ 3505028 w 4581936"/>
                  <a:gd name="connsiteY47" fmla="*/ 1333500 h 2009775"/>
                  <a:gd name="connsiteX48" fmla="*/ 3505028 w 4581936"/>
                  <a:gd name="connsiteY48" fmla="*/ 1381125 h 2009775"/>
                  <a:gd name="connsiteX49" fmla="*/ 3543128 w 4581936"/>
                  <a:gd name="connsiteY49" fmla="*/ 1419225 h 2009775"/>
                  <a:gd name="connsiteX50" fmla="*/ 3571703 w 4581936"/>
                  <a:gd name="connsiteY50" fmla="*/ 1381125 h 2009775"/>
                  <a:gd name="connsiteX51" fmla="*/ 3581228 w 4581936"/>
                  <a:gd name="connsiteY51" fmla="*/ 1333500 h 2009775"/>
                  <a:gd name="connsiteX52" fmla="*/ 3600278 w 4581936"/>
                  <a:gd name="connsiteY52" fmla="*/ 1276350 h 2009775"/>
                  <a:gd name="connsiteX53" fmla="*/ 3600278 w 4581936"/>
                  <a:gd name="connsiteY53" fmla="*/ 1238250 h 2009775"/>
                  <a:gd name="connsiteX54" fmla="*/ 3619328 w 4581936"/>
                  <a:gd name="connsiteY54" fmla="*/ 1171575 h 2009775"/>
                  <a:gd name="connsiteX55" fmla="*/ 3609803 w 4581936"/>
                  <a:gd name="connsiteY55" fmla="*/ 1104900 h 2009775"/>
                  <a:gd name="connsiteX56" fmla="*/ 3619328 w 4581936"/>
                  <a:gd name="connsiteY56" fmla="*/ 1076325 h 2009775"/>
                  <a:gd name="connsiteX57" fmla="*/ 3638378 w 4581936"/>
                  <a:gd name="connsiteY57" fmla="*/ 1009650 h 2009775"/>
                  <a:gd name="connsiteX58" fmla="*/ 3647903 w 4581936"/>
                  <a:gd name="connsiteY58" fmla="*/ 962025 h 2009775"/>
                  <a:gd name="connsiteX59" fmla="*/ 3657428 w 4581936"/>
                  <a:gd name="connsiteY59" fmla="*/ 914400 h 2009775"/>
                  <a:gd name="connsiteX60" fmla="*/ 3676478 w 4581936"/>
                  <a:gd name="connsiteY60" fmla="*/ 866775 h 2009775"/>
                  <a:gd name="connsiteX61" fmla="*/ 3724103 w 4581936"/>
                  <a:gd name="connsiteY61" fmla="*/ 923925 h 2009775"/>
                  <a:gd name="connsiteX62" fmla="*/ 3724103 w 4581936"/>
                  <a:gd name="connsiteY62" fmla="*/ 971550 h 2009775"/>
                  <a:gd name="connsiteX63" fmla="*/ 3790781 w 4581936"/>
                  <a:gd name="connsiteY63" fmla="*/ 1066800 h 2009775"/>
                  <a:gd name="connsiteX64" fmla="*/ 3857455 w 4581936"/>
                  <a:gd name="connsiteY64" fmla="*/ 981075 h 2009775"/>
                  <a:gd name="connsiteX65" fmla="*/ 3886028 w 4581936"/>
                  <a:gd name="connsiteY65" fmla="*/ 1038225 h 2009775"/>
                  <a:gd name="connsiteX66" fmla="*/ 3895553 w 4581936"/>
                  <a:gd name="connsiteY66" fmla="*/ 838200 h 2009775"/>
                  <a:gd name="connsiteX67" fmla="*/ 3943178 w 4581936"/>
                  <a:gd name="connsiteY67" fmla="*/ 781050 h 2009775"/>
                  <a:gd name="connsiteX68" fmla="*/ 4000328 w 4581936"/>
                  <a:gd name="connsiteY68" fmla="*/ 781050 h 2009775"/>
                  <a:gd name="connsiteX69" fmla="*/ 4057478 w 4581936"/>
                  <a:gd name="connsiteY69" fmla="*/ 790575 h 2009775"/>
                  <a:gd name="connsiteX70" fmla="*/ 4114629 w 4581936"/>
                  <a:gd name="connsiteY70" fmla="*/ 809625 h 2009775"/>
                  <a:gd name="connsiteX71" fmla="*/ 4124153 w 4581936"/>
                  <a:gd name="connsiteY71" fmla="*/ 876300 h 2009775"/>
                  <a:gd name="connsiteX72" fmla="*/ 4143203 w 4581936"/>
                  <a:gd name="connsiteY72" fmla="*/ 933450 h 2009775"/>
                  <a:gd name="connsiteX73" fmla="*/ 4162253 w 4581936"/>
                  <a:gd name="connsiteY73" fmla="*/ 990600 h 2009775"/>
                  <a:gd name="connsiteX74" fmla="*/ 4181303 w 4581936"/>
                  <a:gd name="connsiteY74" fmla="*/ 1047750 h 2009775"/>
                  <a:gd name="connsiteX75" fmla="*/ 4171778 w 4581936"/>
                  <a:gd name="connsiteY75" fmla="*/ 1076325 h 2009775"/>
                  <a:gd name="connsiteX76" fmla="*/ 4200353 w 4581936"/>
                  <a:gd name="connsiteY76" fmla="*/ 1133475 h 2009775"/>
                  <a:gd name="connsiteX77" fmla="*/ 4200353 w 4581936"/>
                  <a:gd name="connsiteY77" fmla="*/ 1181100 h 2009775"/>
                  <a:gd name="connsiteX78" fmla="*/ 4200353 w 4581936"/>
                  <a:gd name="connsiteY78" fmla="*/ 1228725 h 2009775"/>
                  <a:gd name="connsiteX79" fmla="*/ 4181303 w 4581936"/>
                  <a:gd name="connsiteY79" fmla="*/ 1257300 h 2009775"/>
                  <a:gd name="connsiteX80" fmla="*/ 4190828 w 4581936"/>
                  <a:gd name="connsiteY80" fmla="*/ 1295400 h 2009775"/>
                  <a:gd name="connsiteX81" fmla="*/ 4200353 w 4581936"/>
                  <a:gd name="connsiteY81" fmla="*/ 1352550 h 2009775"/>
                  <a:gd name="connsiteX82" fmla="*/ 4219403 w 4581936"/>
                  <a:gd name="connsiteY82" fmla="*/ 1409700 h 2009775"/>
                  <a:gd name="connsiteX83" fmla="*/ 4219403 w 4581936"/>
                  <a:gd name="connsiteY83" fmla="*/ 1466850 h 2009775"/>
                  <a:gd name="connsiteX84" fmla="*/ 4238453 w 4581936"/>
                  <a:gd name="connsiteY84" fmla="*/ 1524000 h 2009775"/>
                  <a:gd name="connsiteX85" fmla="*/ 4257503 w 4581936"/>
                  <a:gd name="connsiteY85" fmla="*/ 1581150 h 2009775"/>
                  <a:gd name="connsiteX86" fmla="*/ 4267028 w 4581936"/>
                  <a:gd name="connsiteY86" fmla="*/ 1609725 h 2009775"/>
                  <a:gd name="connsiteX87" fmla="*/ 4267028 w 4581936"/>
                  <a:gd name="connsiteY87" fmla="*/ 1657350 h 2009775"/>
                  <a:gd name="connsiteX88" fmla="*/ 4286078 w 4581936"/>
                  <a:gd name="connsiteY88" fmla="*/ 1704975 h 2009775"/>
                  <a:gd name="connsiteX89" fmla="*/ 4286078 w 4581936"/>
                  <a:gd name="connsiteY89" fmla="*/ 1762125 h 2009775"/>
                  <a:gd name="connsiteX90" fmla="*/ 4295603 w 4581936"/>
                  <a:gd name="connsiteY90" fmla="*/ 1819275 h 2009775"/>
                  <a:gd name="connsiteX91" fmla="*/ 4286078 w 4581936"/>
                  <a:gd name="connsiteY91" fmla="*/ 1857375 h 2009775"/>
                  <a:gd name="connsiteX92" fmla="*/ 4295603 w 4581936"/>
                  <a:gd name="connsiteY92" fmla="*/ 1895475 h 2009775"/>
                  <a:gd name="connsiteX93" fmla="*/ 4314653 w 4581936"/>
                  <a:gd name="connsiteY93" fmla="*/ 1952625 h 2009775"/>
                  <a:gd name="connsiteX94" fmla="*/ 4286078 w 4581936"/>
                  <a:gd name="connsiteY94" fmla="*/ 1981200 h 2009775"/>
                  <a:gd name="connsiteX95" fmla="*/ 4314653 w 4581936"/>
                  <a:gd name="connsiteY95" fmla="*/ 2009775 h 2009775"/>
                  <a:gd name="connsiteX96" fmla="*/ 4362278 w 4581936"/>
                  <a:gd name="connsiteY96" fmla="*/ 1943100 h 2009775"/>
                  <a:gd name="connsiteX97" fmla="*/ 4362278 w 4581936"/>
                  <a:gd name="connsiteY97" fmla="*/ 1876425 h 2009775"/>
                  <a:gd name="connsiteX98" fmla="*/ 4371803 w 4581936"/>
                  <a:gd name="connsiteY98" fmla="*/ 1819275 h 2009775"/>
                  <a:gd name="connsiteX99" fmla="*/ 4371803 w 4581936"/>
                  <a:gd name="connsiteY99" fmla="*/ 1771650 h 2009775"/>
                  <a:gd name="connsiteX100" fmla="*/ 4371803 w 4581936"/>
                  <a:gd name="connsiteY100" fmla="*/ 1704975 h 2009775"/>
                  <a:gd name="connsiteX101" fmla="*/ 4381328 w 4581936"/>
                  <a:gd name="connsiteY101" fmla="*/ 1647825 h 2009775"/>
                  <a:gd name="connsiteX102" fmla="*/ 4390853 w 4581936"/>
                  <a:gd name="connsiteY102" fmla="*/ 1581150 h 2009775"/>
                  <a:gd name="connsiteX103" fmla="*/ 4381328 w 4581936"/>
                  <a:gd name="connsiteY103" fmla="*/ 1524000 h 2009775"/>
                  <a:gd name="connsiteX104" fmla="*/ 4409903 w 4581936"/>
                  <a:gd name="connsiteY104" fmla="*/ 1476375 h 2009775"/>
                  <a:gd name="connsiteX105" fmla="*/ 4381328 w 4581936"/>
                  <a:gd name="connsiteY105" fmla="*/ 1438275 h 2009775"/>
                  <a:gd name="connsiteX106" fmla="*/ 4409903 w 4581936"/>
                  <a:gd name="connsiteY106" fmla="*/ 1371600 h 2009775"/>
                  <a:gd name="connsiteX107" fmla="*/ 4409903 w 4581936"/>
                  <a:gd name="connsiteY107" fmla="*/ 1304925 h 2009775"/>
                  <a:gd name="connsiteX108" fmla="*/ 4390853 w 4581936"/>
                  <a:gd name="connsiteY108" fmla="*/ 1257300 h 2009775"/>
                  <a:gd name="connsiteX109" fmla="*/ 4400378 w 4581936"/>
                  <a:gd name="connsiteY109" fmla="*/ 1200150 h 2009775"/>
                  <a:gd name="connsiteX110" fmla="*/ 4400378 w 4581936"/>
                  <a:gd name="connsiteY110" fmla="*/ 1171575 h 2009775"/>
                  <a:gd name="connsiteX111" fmla="*/ 4409903 w 4581936"/>
                  <a:gd name="connsiteY111" fmla="*/ 1104900 h 2009775"/>
                  <a:gd name="connsiteX112" fmla="*/ 4409903 w 4581936"/>
                  <a:gd name="connsiteY112" fmla="*/ 1066800 h 2009775"/>
                  <a:gd name="connsiteX113" fmla="*/ 4400378 w 4581936"/>
                  <a:gd name="connsiteY113" fmla="*/ 1000125 h 2009775"/>
                  <a:gd name="connsiteX114" fmla="*/ 4409903 w 4581936"/>
                  <a:gd name="connsiteY114" fmla="*/ 952500 h 2009775"/>
                  <a:gd name="connsiteX115" fmla="*/ 4428953 w 4581936"/>
                  <a:gd name="connsiteY115" fmla="*/ 885825 h 2009775"/>
                  <a:gd name="connsiteX116" fmla="*/ 4448003 w 4581936"/>
                  <a:gd name="connsiteY116" fmla="*/ 838200 h 2009775"/>
                  <a:gd name="connsiteX117" fmla="*/ 4428953 w 4581936"/>
                  <a:gd name="connsiteY117" fmla="*/ 800100 h 2009775"/>
                  <a:gd name="connsiteX118" fmla="*/ 4448003 w 4581936"/>
                  <a:gd name="connsiteY118" fmla="*/ 704850 h 2009775"/>
                  <a:gd name="connsiteX119" fmla="*/ 4514682 w 4581936"/>
                  <a:gd name="connsiteY119" fmla="*/ 762000 h 2009775"/>
                  <a:gd name="connsiteX120" fmla="*/ 4514678 w 4581936"/>
                  <a:gd name="connsiteY120" fmla="*/ 552450 h 2009775"/>
                  <a:gd name="connsiteX121" fmla="*/ 4524203 w 4581936"/>
                  <a:gd name="connsiteY121" fmla="*/ 504825 h 2009775"/>
                  <a:gd name="connsiteX122" fmla="*/ 4524203 w 4581936"/>
                  <a:gd name="connsiteY122" fmla="*/ 447675 h 2009775"/>
                  <a:gd name="connsiteX123" fmla="*/ 4543253 w 4581936"/>
                  <a:gd name="connsiteY123" fmla="*/ 381000 h 2009775"/>
                  <a:gd name="connsiteX124" fmla="*/ 4533728 w 4581936"/>
                  <a:gd name="connsiteY124" fmla="*/ 333375 h 2009775"/>
                  <a:gd name="connsiteX125" fmla="*/ 4533728 w 4581936"/>
                  <a:gd name="connsiteY125" fmla="*/ 266700 h 2009775"/>
                  <a:gd name="connsiteX126" fmla="*/ 4543253 w 4581936"/>
                  <a:gd name="connsiteY126" fmla="*/ 209550 h 2009775"/>
                  <a:gd name="connsiteX127" fmla="*/ 4571828 w 4581936"/>
                  <a:gd name="connsiteY127" fmla="*/ 161925 h 2009775"/>
                  <a:gd name="connsiteX128" fmla="*/ 4552778 w 4581936"/>
                  <a:gd name="connsiteY128" fmla="*/ 114300 h 2009775"/>
                  <a:gd name="connsiteX129" fmla="*/ 4581353 w 4581936"/>
                  <a:gd name="connsiteY129" fmla="*/ 76200 h 2009775"/>
                  <a:gd name="connsiteX130" fmla="*/ 4571828 w 4581936"/>
                  <a:gd name="connsiteY130" fmla="*/ 19050 h 2009775"/>
                  <a:gd name="connsiteX0" fmla="*/ 1 w 4429523"/>
                  <a:gd name="connsiteY0" fmla="*/ 0 h 2009775"/>
                  <a:gd name="connsiteX1" fmla="*/ 474086 w 4429523"/>
                  <a:gd name="connsiteY1" fmla="*/ 247650 h 2009775"/>
                  <a:gd name="connsiteX2" fmla="*/ 466767 w 4429523"/>
                  <a:gd name="connsiteY2" fmla="*/ 295275 h 2009775"/>
                  <a:gd name="connsiteX3" fmla="*/ 466242 w 4429523"/>
                  <a:gd name="connsiteY3" fmla="*/ 361950 h 2009775"/>
                  <a:gd name="connsiteX4" fmla="*/ 478436 w 4429523"/>
                  <a:gd name="connsiteY4" fmla="*/ 571500 h 2009775"/>
                  <a:gd name="connsiteX5" fmla="*/ 542975 w 4429523"/>
                  <a:gd name="connsiteY5" fmla="*/ 523875 h 2009775"/>
                  <a:gd name="connsiteX6" fmla="*/ 611447 w 4429523"/>
                  <a:gd name="connsiteY6" fmla="*/ 809625 h 2009775"/>
                  <a:gd name="connsiteX7" fmla="*/ 666811 w 4429523"/>
                  <a:gd name="connsiteY7" fmla="*/ 952500 h 2009775"/>
                  <a:gd name="connsiteX8" fmla="*/ 798574 w 4429523"/>
                  <a:gd name="connsiteY8" fmla="*/ 1123950 h 2009775"/>
                  <a:gd name="connsiteX9" fmla="*/ 954389 w 4429523"/>
                  <a:gd name="connsiteY9" fmla="*/ 1038225 h 2009775"/>
                  <a:gd name="connsiteX10" fmla="*/ 1202066 w 4429523"/>
                  <a:gd name="connsiteY10" fmla="*/ 885825 h 2009775"/>
                  <a:gd name="connsiteX11" fmla="*/ 1306854 w 4429523"/>
                  <a:gd name="connsiteY11" fmla="*/ 876300 h 2009775"/>
                  <a:gd name="connsiteX12" fmla="*/ 1392589 w 4429523"/>
                  <a:gd name="connsiteY12" fmla="*/ 800100 h 2009775"/>
                  <a:gd name="connsiteX13" fmla="*/ 1463920 w 4429523"/>
                  <a:gd name="connsiteY13" fmla="*/ 819150 h 2009775"/>
                  <a:gd name="connsiteX14" fmla="*/ 1496990 w 4429523"/>
                  <a:gd name="connsiteY14" fmla="*/ 895350 h 2009775"/>
                  <a:gd name="connsiteX15" fmla="*/ 1561654 w 4429523"/>
                  <a:gd name="connsiteY15" fmla="*/ 762000 h 2009775"/>
                  <a:gd name="connsiteX16" fmla="*/ 1605670 w 4429523"/>
                  <a:gd name="connsiteY16" fmla="*/ 772686 h 2009775"/>
                  <a:gd name="connsiteX17" fmla="*/ 1638448 w 4429523"/>
                  <a:gd name="connsiteY17" fmla="*/ 666750 h 2009775"/>
                  <a:gd name="connsiteX18" fmla="*/ 1698902 w 4429523"/>
                  <a:gd name="connsiteY18" fmla="*/ 571500 h 2009775"/>
                  <a:gd name="connsiteX19" fmla="*/ 1852399 w 4429523"/>
                  <a:gd name="connsiteY19" fmla="*/ 495308 h 2009775"/>
                  <a:gd name="connsiteX20" fmla="*/ 2066532 w 4429523"/>
                  <a:gd name="connsiteY20" fmla="*/ 381000 h 2009775"/>
                  <a:gd name="connsiteX21" fmla="*/ 2249942 w 4429523"/>
                  <a:gd name="connsiteY21" fmla="*/ 276225 h 2009775"/>
                  <a:gd name="connsiteX22" fmla="*/ 2449991 w 4429523"/>
                  <a:gd name="connsiteY22" fmla="*/ 180975 h 2009775"/>
                  <a:gd name="connsiteX23" fmla="*/ 2523762 w 4429523"/>
                  <a:gd name="connsiteY23" fmla="*/ 190500 h 2009775"/>
                  <a:gd name="connsiteX24" fmla="*/ 2952565 w 4429523"/>
                  <a:gd name="connsiteY24" fmla="*/ 47625 h 2009775"/>
                  <a:gd name="connsiteX25" fmla="*/ 3019240 w 4429523"/>
                  <a:gd name="connsiteY25" fmla="*/ 28575 h 2009775"/>
                  <a:gd name="connsiteX26" fmla="*/ 3133540 w 4429523"/>
                  <a:gd name="connsiteY26" fmla="*/ 38100 h 2009775"/>
                  <a:gd name="connsiteX27" fmla="*/ 3152590 w 4429523"/>
                  <a:gd name="connsiteY27" fmla="*/ 66675 h 2009775"/>
                  <a:gd name="connsiteX28" fmla="*/ 3162115 w 4429523"/>
                  <a:gd name="connsiteY28" fmla="*/ 114300 h 2009775"/>
                  <a:gd name="connsiteX29" fmla="*/ 3171640 w 4429523"/>
                  <a:gd name="connsiteY29" fmla="*/ 352425 h 2009775"/>
                  <a:gd name="connsiteX30" fmla="*/ 3200215 w 4429523"/>
                  <a:gd name="connsiteY30" fmla="*/ 514350 h 2009775"/>
                  <a:gd name="connsiteX31" fmla="*/ 3209740 w 4429523"/>
                  <a:gd name="connsiteY31" fmla="*/ 542925 h 2009775"/>
                  <a:gd name="connsiteX32" fmla="*/ 3228791 w 4429523"/>
                  <a:gd name="connsiteY32" fmla="*/ 666750 h 2009775"/>
                  <a:gd name="connsiteX33" fmla="*/ 3228788 w 4429523"/>
                  <a:gd name="connsiteY33" fmla="*/ 714375 h 2009775"/>
                  <a:gd name="connsiteX34" fmla="*/ 3228789 w 4429523"/>
                  <a:gd name="connsiteY34" fmla="*/ 762000 h 2009775"/>
                  <a:gd name="connsiteX35" fmla="*/ 3276415 w 4429523"/>
                  <a:gd name="connsiteY35" fmla="*/ 742950 h 2009775"/>
                  <a:gd name="connsiteX36" fmla="*/ 3285940 w 4429523"/>
                  <a:gd name="connsiteY36" fmla="*/ 895350 h 2009775"/>
                  <a:gd name="connsiteX37" fmla="*/ 3295465 w 4429523"/>
                  <a:gd name="connsiteY37" fmla="*/ 923925 h 2009775"/>
                  <a:gd name="connsiteX38" fmla="*/ 3285940 w 4429523"/>
                  <a:gd name="connsiteY38" fmla="*/ 971550 h 2009775"/>
                  <a:gd name="connsiteX39" fmla="*/ 3304990 w 4429523"/>
                  <a:gd name="connsiteY39" fmla="*/ 1019175 h 2009775"/>
                  <a:gd name="connsiteX40" fmla="*/ 3304990 w 4429523"/>
                  <a:gd name="connsiteY40" fmla="*/ 1047750 h 2009775"/>
                  <a:gd name="connsiteX41" fmla="*/ 3314515 w 4429523"/>
                  <a:gd name="connsiteY41" fmla="*/ 1095375 h 2009775"/>
                  <a:gd name="connsiteX42" fmla="*/ 3314515 w 4429523"/>
                  <a:gd name="connsiteY42" fmla="*/ 1143000 h 2009775"/>
                  <a:gd name="connsiteX43" fmla="*/ 3324040 w 4429523"/>
                  <a:gd name="connsiteY43" fmla="*/ 1181100 h 2009775"/>
                  <a:gd name="connsiteX44" fmla="*/ 3314515 w 4429523"/>
                  <a:gd name="connsiteY44" fmla="*/ 1200150 h 2009775"/>
                  <a:gd name="connsiteX45" fmla="*/ 3333565 w 4429523"/>
                  <a:gd name="connsiteY45" fmla="*/ 1238250 h 2009775"/>
                  <a:gd name="connsiteX46" fmla="*/ 3333565 w 4429523"/>
                  <a:gd name="connsiteY46" fmla="*/ 1285875 h 2009775"/>
                  <a:gd name="connsiteX47" fmla="*/ 3352615 w 4429523"/>
                  <a:gd name="connsiteY47" fmla="*/ 1333500 h 2009775"/>
                  <a:gd name="connsiteX48" fmla="*/ 3352615 w 4429523"/>
                  <a:gd name="connsiteY48" fmla="*/ 1381125 h 2009775"/>
                  <a:gd name="connsiteX49" fmla="*/ 3390715 w 4429523"/>
                  <a:gd name="connsiteY49" fmla="*/ 1419225 h 2009775"/>
                  <a:gd name="connsiteX50" fmla="*/ 3419290 w 4429523"/>
                  <a:gd name="connsiteY50" fmla="*/ 1381125 h 2009775"/>
                  <a:gd name="connsiteX51" fmla="*/ 3428815 w 4429523"/>
                  <a:gd name="connsiteY51" fmla="*/ 1333500 h 2009775"/>
                  <a:gd name="connsiteX52" fmla="*/ 3447865 w 4429523"/>
                  <a:gd name="connsiteY52" fmla="*/ 1276350 h 2009775"/>
                  <a:gd name="connsiteX53" fmla="*/ 3447865 w 4429523"/>
                  <a:gd name="connsiteY53" fmla="*/ 1238250 h 2009775"/>
                  <a:gd name="connsiteX54" fmla="*/ 3466915 w 4429523"/>
                  <a:gd name="connsiteY54" fmla="*/ 1171575 h 2009775"/>
                  <a:gd name="connsiteX55" fmla="*/ 3457390 w 4429523"/>
                  <a:gd name="connsiteY55" fmla="*/ 1104900 h 2009775"/>
                  <a:gd name="connsiteX56" fmla="*/ 3466915 w 4429523"/>
                  <a:gd name="connsiteY56" fmla="*/ 1076325 h 2009775"/>
                  <a:gd name="connsiteX57" fmla="*/ 3485965 w 4429523"/>
                  <a:gd name="connsiteY57" fmla="*/ 1009650 h 2009775"/>
                  <a:gd name="connsiteX58" fmla="*/ 3495490 w 4429523"/>
                  <a:gd name="connsiteY58" fmla="*/ 962025 h 2009775"/>
                  <a:gd name="connsiteX59" fmla="*/ 3505015 w 4429523"/>
                  <a:gd name="connsiteY59" fmla="*/ 914400 h 2009775"/>
                  <a:gd name="connsiteX60" fmla="*/ 3524065 w 4429523"/>
                  <a:gd name="connsiteY60" fmla="*/ 866775 h 2009775"/>
                  <a:gd name="connsiteX61" fmla="*/ 3571690 w 4429523"/>
                  <a:gd name="connsiteY61" fmla="*/ 923925 h 2009775"/>
                  <a:gd name="connsiteX62" fmla="*/ 3571690 w 4429523"/>
                  <a:gd name="connsiteY62" fmla="*/ 971550 h 2009775"/>
                  <a:gd name="connsiteX63" fmla="*/ 3638368 w 4429523"/>
                  <a:gd name="connsiteY63" fmla="*/ 1066800 h 2009775"/>
                  <a:gd name="connsiteX64" fmla="*/ 3705042 w 4429523"/>
                  <a:gd name="connsiteY64" fmla="*/ 981075 h 2009775"/>
                  <a:gd name="connsiteX65" fmla="*/ 3733615 w 4429523"/>
                  <a:gd name="connsiteY65" fmla="*/ 1038225 h 2009775"/>
                  <a:gd name="connsiteX66" fmla="*/ 3743140 w 4429523"/>
                  <a:gd name="connsiteY66" fmla="*/ 838200 h 2009775"/>
                  <a:gd name="connsiteX67" fmla="*/ 3790765 w 4429523"/>
                  <a:gd name="connsiteY67" fmla="*/ 781050 h 2009775"/>
                  <a:gd name="connsiteX68" fmla="*/ 3847915 w 4429523"/>
                  <a:gd name="connsiteY68" fmla="*/ 781050 h 2009775"/>
                  <a:gd name="connsiteX69" fmla="*/ 3905065 w 4429523"/>
                  <a:gd name="connsiteY69" fmla="*/ 790575 h 2009775"/>
                  <a:gd name="connsiteX70" fmla="*/ 3962216 w 4429523"/>
                  <a:gd name="connsiteY70" fmla="*/ 809625 h 2009775"/>
                  <a:gd name="connsiteX71" fmla="*/ 3971740 w 4429523"/>
                  <a:gd name="connsiteY71" fmla="*/ 876300 h 2009775"/>
                  <a:gd name="connsiteX72" fmla="*/ 3990790 w 4429523"/>
                  <a:gd name="connsiteY72" fmla="*/ 933450 h 2009775"/>
                  <a:gd name="connsiteX73" fmla="*/ 4009840 w 4429523"/>
                  <a:gd name="connsiteY73" fmla="*/ 990600 h 2009775"/>
                  <a:gd name="connsiteX74" fmla="*/ 4028890 w 4429523"/>
                  <a:gd name="connsiteY74" fmla="*/ 1047750 h 2009775"/>
                  <a:gd name="connsiteX75" fmla="*/ 4019365 w 4429523"/>
                  <a:gd name="connsiteY75" fmla="*/ 1076325 h 2009775"/>
                  <a:gd name="connsiteX76" fmla="*/ 4047940 w 4429523"/>
                  <a:gd name="connsiteY76" fmla="*/ 1133475 h 2009775"/>
                  <a:gd name="connsiteX77" fmla="*/ 4047940 w 4429523"/>
                  <a:gd name="connsiteY77" fmla="*/ 1181100 h 2009775"/>
                  <a:gd name="connsiteX78" fmla="*/ 4047940 w 4429523"/>
                  <a:gd name="connsiteY78" fmla="*/ 1228725 h 2009775"/>
                  <a:gd name="connsiteX79" fmla="*/ 4028890 w 4429523"/>
                  <a:gd name="connsiteY79" fmla="*/ 1257300 h 2009775"/>
                  <a:gd name="connsiteX80" fmla="*/ 4038415 w 4429523"/>
                  <a:gd name="connsiteY80" fmla="*/ 1295400 h 2009775"/>
                  <a:gd name="connsiteX81" fmla="*/ 4047940 w 4429523"/>
                  <a:gd name="connsiteY81" fmla="*/ 1352550 h 2009775"/>
                  <a:gd name="connsiteX82" fmla="*/ 4066990 w 4429523"/>
                  <a:gd name="connsiteY82" fmla="*/ 1409700 h 2009775"/>
                  <a:gd name="connsiteX83" fmla="*/ 4066990 w 4429523"/>
                  <a:gd name="connsiteY83" fmla="*/ 1466850 h 2009775"/>
                  <a:gd name="connsiteX84" fmla="*/ 4086040 w 4429523"/>
                  <a:gd name="connsiteY84" fmla="*/ 1524000 h 2009775"/>
                  <a:gd name="connsiteX85" fmla="*/ 4105090 w 4429523"/>
                  <a:gd name="connsiteY85" fmla="*/ 1581150 h 2009775"/>
                  <a:gd name="connsiteX86" fmla="*/ 4114615 w 4429523"/>
                  <a:gd name="connsiteY86" fmla="*/ 1609725 h 2009775"/>
                  <a:gd name="connsiteX87" fmla="*/ 4114615 w 4429523"/>
                  <a:gd name="connsiteY87" fmla="*/ 1657350 h 2009775"/>
                  <a:gd name="connsiteX88" fmla="*/ 4133665 w 4429523"/>
                  <a:gd name="connsiteY88" fmla="*/ 1704975 h 2009775"/>
                  <a:gd name="connsiteX89" fmla="*/ 4133665 w 4429523"/>
                  <a:gd name="connsiteY89" fmla="*/ 1762125 h 2009775"/>
                  <a:gd name="connsiteX90" fmla="*/ 4143190 w 4429523"/>
                  <a:gd name="connsiteY90" fmla="*/ 1819275 h 2009775"/>
                  <a:gd name="connsiteX91" fmla="*/ 4133665 w 4429523"/>
                  <a:gd name="connsiteY91" fmla="*/ 1857375 h 2009775"/>
                  <a:gd name="connsiteX92" fmla="*/ 4143190 w 4429523"/>
                  <a:gd name="connsiteY92" fmla="*/ 1895475 h 2009775"/>
                  <a:gd name="connsiteX93" fmla="*/ 4162240 w 4429523"/>
                  <a:gd name="connsiteY93" fmla="*/ 1952625 h 2009775"/>
                  <a:gd name="connsiteX94" fmla="*/ 4133665 w 4429523"/>
                  <a:gd name="connsiteY94" fmla="*/ 1981200 h 2009775"/>
                  <a:gd name="connsiteX95" fmla="*/ 4162240 w 4429523"/>
                  <a:gd name="connsiteY95" fmla="*/ 2009775 h 2009775"/>
                  <a:gd name="connsiteX96" fmla="*/ 4209865 w 4429523"/>
                  <a:gd name="connsiteY96" fmla="*/ 1943100 h 2009775"/>
                  <a:gd name="connsiteX97" fmla="*/ 4209865 w 4429523"/>
                  <a:gd name="connsiteY97" fmla="*/ 1876425 h 2009775"/>
                  <a:gd name="connsiteX98" fmla="*/ 4219390 w 4429523"/>
                  <a:gd name="connsiteY98" fmla="*/ 1819275 h 2009775"/>
                  <a:gd name="connsiteX99" fmla="*/ 4219390 w 4429523"/>
                  <a:gd name="connsiteY99" fmla="*/ 1771650 h 2009775"/>
                  <a:gd name="connsiteX100" fmla="*/ 4219390 w 4429523"/>
                  <a:gd name="connsiteY100" fmla="*/ 1704975 h 2009775"/>
                  <a:gd name="connsiteX101" fmla="*/ 4228915 w 4429523"/>
                  <a:gd name="connsiteY101" fmla="*/ 1647825 h 2009775"/>
                  <a:gd name="connsiteX102" fmla="*/ 4238440 w 4429523"/>
                  <a:gd name="connsiteY102" fmla="*/ 1581150 h 2009775"/>
                  <a:gd name="connsiteX103" fmla="*/ 4228915 w 4429523"/>
                  <a:gd name="connsiteY103" fmla="*/ 1524000 h 2009775"/>
                  <a:gd name="connsiteX104" fmla="*/ 4257490 w 4429523"/>
                  <a:gd name="connsiteY104" fmla="*/ 1476375 h 2009775"/>
                  <a:gd name="connsiteX105" fmla="*/ 4228915 w 4429523"/>
                  <a:gd name="connsiteY105" fmla="*/ 1438275 h 2009775"/>
                  <a:gd name="connsiteX106" fmla="*/ 4257490 w 4429523"/>
                  <a:gd name="connsiteY106" fmla="*/ 1371600 h 2009775"/>
                  <a:gd name="connsiteX107" fmla="*/ 4257490 w 4429523"/>
                  <a:gd name="connsiteY107" fmla="*/ 1304925 h 2009775"/>
                  <a:gd name="connsiteX108" fmla="*/ 4238440 w 4429523"/>
                  <a:gd name="connsiteY108" fmla="*/ 1257300 h 2009775"/>
                  <a:gd name="connsiteX109" fmla="*/ 4247965 w 4429523"/>
                  <a:gd name="connsiteY109" fmla="*/ 1200150 h 2009775"/>
                  <a:gd name="connsiteX110" fmla="*/ 4247965 w 4429523"/>
                  <a:gd name="connsiteY110" fmla="*/ 1171575 h 2009775"/>
                  <a:gd name="connsiteX111" fmla="*/ 4257490 w 4429523"/>
                  <a:gd name="connsiteY111" fmla="*/ 1104900 h 2009775"/>
                  <a:gd name="connsiteX112" fmla="*/ 4257490 w 4429523"/>
                  <a:gd name="connsiteY112" fmla="*/ 1066800 h 2009775"/>
                  <a:gd name="connsiteX113" fmla="*/ 4247965 w 4429523"/>
                  <a:gd name="connsiteY113" fmla="*/ 1000125 h 2009775"/>
                  <a:gd name="connsiteX114" fmla="*/ 4257490 w 4429523"/>
                  <a:gd name="connsiteY114" fmla="*/ 952500 h 2009775"/>
                  <a:gd name="connsiteX115" fmla="*/ 4276540 w 4429523"/>
                  <a:gd name="connsiteY115" fmla="*/ 885825 h 2009775"/>
                  <a:gd name="connsiteX116" fmla="*/ 4295590 w 4429523"/>
                  <a:gd name="connsiteY116" fmla="*/ 838200 h 2009775"/>
                  <a:gd name="connsiteX117" fmla="*/ 4276540 w 4429523"/>
                  <a:gd name="connsiteY117" fmla="*/ 800100 h 2009775"/>
                  <a:gd name="connsiteX118" fmla="*/ 4295590 w 4429523"/>
                  <a:gd name="connsiteY118" fmla="*/ 704850 h 2009775"/>
                  <a:gd name="connsiteX119" fmla="*/ 4362269 w 4429523"/>
                  <a:gd name="connsiteY119" fmla="*/ 762000 h 2009775"/>
                  <a:gd name="connsiteX120" fmla="*/ 4362265 w 4429523"/>
                  <a:gd name="connsiteY120" fmla="*/ 552450 h 2009775"/>
                  <a:gd name="connsiteX121" fmla="*/ 4371790 w 4429523"/>
                  <a:gd name="connsiteY121" fmla="*/ 504825 h 2009775"/>
                  <a:gd name="connsiteX122" fmla="*/ 4371790 w 4429523"/>
                  <a:gd name="connsiteY122" fmla="*/ 447675 h 2009775"/>
                  <a:gd name="connsiteX123" fmla="*/ 4390840 w 4429523"/>
                  <a:gd name="connsiteY123" fmla="*/ 381000 h 2009775"/>
                  <a:gd name="connsiteX124" fmla="*/ 4381315 w 4429523"/>
                  <a:gd name="connsiteY124" fmla="*/ 333375 h 2009775"/>
                  <a:gd name="connsiteX125" fmla="*/ 4381315 w 4429523"/>
                  <a:gd name="connsiteY125" fmla="*/ 266700 h 2009775"/>
                  <a:gd name="connsiteX126" fmla="*/ 4390840 w 4429523"/>
                  <a:gd name="connsiteY126" fmla="*/ 209550 h 2009775"/>
                  <a:gd name="connsiteX127" fmla="*/ 4419415 w 4429523"/>
                  <a:gd name="connsiteY127" fmla="*/ 161925 h 2009775"/>
                  <a:gd name="connsiteX128" fmla="*/ 4400365 w 4429523"/>
                  <a:gd name="connsiteY128" fmla="*/ 114300 h 2009775"/>
                  <a:gd name="connsiteX129" fmla="*/ 4428940 w 4429523"/>
                  <a:gd name="connsiteY129" fmla="*/ 76200 h 2009775"/>
                  <a:gd name="connsiteX130" fmla="*/ 4419415 w 4429523"/>
                  <a:gd name="connsiteY130" fmla="*/ 19050 h 20097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474085 w 4429522"/>
                  <a:gd name="connsiteY2" fmla="*/ 247750 h 2009875"/>
                  <a:gd name="connsiteX3" fmla="*/ 466766 w 4429522"/>
                  <a:gd name="connsiteY3" fmla="*/ 295375 h 2009875"/>
                  <a:gd name="connsiteX4" fmla="*/ 466241 w 4429522"/>
                  <a:gd name="connsiteY4" fmla="*/ 362050 h 2009875"/>
                  <a:gd name="connsiteX5" fmla="*/ 478435 w 4429522"/>
                  <a:gd name="connsiteY5" fmla="*/ 571600 h 2009875"/>
                  <a:gd name="connsiteX6" fmla="*/ 542974 w 4429522"/>
                  <a:gd name="connsiteY6" fmla="*/ 523975 h 2009875"/>
                  <a:gd name="connsiteX7" fmla="*/ 611446 w 4429522"/>
                  <a:gd name="connsiteY7" fmla="*/ 809725 h 2009875"/>
                  <a:gd name="connsiteX8" fmla="*/ 666810 w 4429522"/>
                  <a:gd name="connsiteY8" fmla="*/ 952600 h 2009875"/>
                  <a:gd name="connsiteX9" fmla="*/ 798573 w 4429522"/>
                  <a:gd name="connsiteY9" fmla="*/ 1124050 h 2009875"/>
                  <a:gd name="connsiteX10" fmla="*/ 954388 w 4429522"/>
                  <a:gd name="connsiteY10" fmla="*/ 1038325 h 2009875"/>
                  <a:gd name="connsiteX11" fmla="*/ 1202065 w 4429522"/>
                  <a:gd name="connsiteY11" fmla="*/ 885925 h 2009875"/>
                  <a:gd name="connsiteX12" fmla="*/ 1306853 w 4429522"/>
                  <a:gd name="connsiteY12" fmla="*/ 876400 h 2009875"/>
                  <a:gd name="connsiteX13" fmla="*/ 1392588 w 4429522"/>
                  <a:gd name="connsiteY13" fmla="*/ 800200 h 2009875"/>
                  <a:gd name="connsiteX14" fmla="*/ 1463919 w 4429522"/>
                  <a:gd name="connsiteY14" fmla="*/ 819250 h 2009875"/>
                  <a:gd name="connsiteX15" fmla="*/ 1496989 w 4429522"/>
                  <a:gd name="connsiteY15" fmla="*/ 895450 h 2009875"/>
                  <a:gd name="connsiteX16" fmla="*/ 1561653 w 4429522"/>
                  <a:gd name="connsiteY16" fmla="*/ 762100 h 2009875"/>
                  <a:gd name="connsiteX17" fmla="*/ 1605669 w 4429522"/>
                  <a:gd name="connsiteY17" fmla="*/ 772786 h 2009875"/>
                  <a:gd name="connsiteX18" fmla="*/ 1638447 w 4429522"/>
                  <a:gd name="connsiteY18" fmla="*/ 666850 h 2009875"/>
                  <a:gd name="connsiteX19" fmla="*/ 1698901 w 4429522"/>
                  <a:gd name="connsiteY19" fmla="*/ 571600 h 2009875"/>
                  <a:gd name="connsiteX20" fmla="*/ 1852398 w 4429522"/>
                  <a:gd name="connsiteY20" fmla="*/ 495408 h 2009875"/>
                  <a:gd name="connsiteX21" fmla="*/ 2066531 w 4429522"/>
                  <a:gd name="connsiteY21" fmla="*/ 381100 h 2009875"/>
                  <a:gd name="connsiteX22" fmla="*/ 2249941 w 4429522"/>
                  <a:gd name="connsiteY22" fmla="*/ 276325 h 2009875"/>
                  <a:gd name="connsiteX23" fmla="*/ 2449990 w 4429522"/>
                  <a:gd name="connsiteY23" fmla="*/ 181075 h 2009875"/>
                  <a:gd name="connsiteX24" fmla="*/ 2523761 w 4429522"/>
                  <a:gd name="connsiteY24" fmla="*/ 190600 h 2009875"/>
                  <a:gd name="connsiteX25" fmla="*/ 2952564 w 4429522"/>
                  <a:gd name="connsiteY25" fmla="*/ 47725 h 2009875"/>
                  <a:gd name="connsiteX26" fmla="*/ 3019239 w 4429522"/>
                  <a:gd name="connsiteY26" fmla="*/ 28675 h 2009875"/>
                  <a:gd name="connsiteX27" fmla="*/ 3133539 w 4429522"/>
                  <a:gd name="connsiteY27" fmla="*/ 38200 h 2009875"/>
                  <a:gd name="connsiteX28" fmla="*/ 3152589 w 4429522"/>
                  <a:gd name="connsiteY28" fmla="*/ 66775 h 2009875"/>
                  <a:gd name="connsiteX29" fmla="*/ 3162114 w 4429522"/>
                  <a:gd name="connsiteY29" fmla="*/ 114400 h 2009875"/>
                  <a:gd name="connsiteX30" fmla="*/ 3171639 w 4429522"/>
                  <a:gd name="connsiteY30" fmla="*/ 352525 h 2009875"/>
                  <a:gd name="connsiteX31" fmla="*/ 3200214 w 4429522"/>
                  <a:gd name="connsiteY31" fmla="*/ 514450 h 2009875"/>
                  <a:gd name="connsiteX32" fmla="*/ 3209739 w 4429522"/>
                  <a:gd name="connsiteY32" fmla="*/ 543025 h 2009875"/>
                  <a:gd name="connsiteX33" fmla="*/ 3228790 w 4429522"/>
                  <a:gd name="connsiteY33" fmla="*/ 666850 h 2009875"/>
                  <a:gd name="connsiteX34" fmla="*/ 3228787 w 4429522"/>
                  <a:gd name="connsiteY34" fmla="*/ 714475 h 2009875"/>
                  <a:gd name="connsiteX35" fmla="*/ 3228788 w 4429522"/>
                  <a:gd name="connsiteY35" fmla="*/ 762100 h 2009875"/>
                  <a:gd name="connsiteX36" fmla="*/ 3276414 w 4429522"/>
                  <a:gd name="connsiteY36" fmla="*/ 743050 h 2009875"/>
                  <a:gd name="connsiteX37" fmla="*/ 3285939 w 4429522"/>
                  <a:gd name="connsiteY37" fmla="*/ 895450 h 2009875"/>
                  <a:gd name="connsiteX38" fmla="*/ 3295464 w 4429522"/>
                  <a:gd name="connsiteY38" fmla="*/ 924025 h 2009875"/>
                  <a:gd name="connsiteX39" fmla="*/ 3285939 w 4429522"/>
                  <a:gd name="connsiteY39" fmla="*/ 971650 h 2009875"/>
                  <a:gd name="connsiteX40" fmla="*/ 3304989 w 4429522"/>
                  <a:gd name="connsiteY40" fmla="*/ 1019275 h 2009875"/>
                  <a:gd name="connsiteX41" fmla="*/ 3304989 w 4429522"/>
                  <a:gd name="connsiteY41" fmla="*/ 1047850 h 2009875"/>
                  <a:gd name="connsiteX42" fmla="*/ 3314514 w 4429522"/>
                  <a:gd name="connsiteY42" fmla="*/ 1095475 h 2009875"/>
                  <a:gd name="connsiteX43" fmla="*/ 3314514 w 4429522"/>
                  <a:gd name="connsiteY43" fmla="*/ 1143100 h 2009875"/>
                  <a:gd name="connsiteX44" fmla="*/ 3324039 w 4429522"/>
                  <a:gd name="connsiteY44" fmla="*/ 1181200 h 2009875"/>
                  <a:gd name="connsiteX45" fmla="*/ 3314514 w 4429522"/>
                  <a:gd name="connsiteY45" fmla="*/ 1200250 h 2009875"/>
                  <a:gd name="connsiteX46" fmla="*/ 3333564 w 4429522"/>
                  <a:gd name="connsiteY46" fmla="*/ 1238350 h 2009875"/>
                  <a:gd name="connsiteX47" fmla="*/ 3333564 w 4429522"/>
                  <a:gd name="connsiteY47" fmla="*/ 1285975 h 2009875"/>
                  <a:gd name="connsiteX48" fmla="*/ 3352614 w 4429522"/>
                  <a:gd name="connsiteY48" fmla="*/ 1333600 h 2009875"/>
                  <a:gd name="connsiteX49" fmla="*/ 3352614 w 4429522"/>
                  <a:gd name="connsiteY49" fmla="*/ 1381225 h 2009875"/>
                  <a:gd name="connsiteX50" fmla="*/ 3390714 w 4429522"/>
                  <a:gd name="connsiteY50" fmla="*/ 1419325 h 2009875"/>
                  <a:gd name="connsiteX51" fmla="*/ 3419289 w 4429522"/>
                  <a:gd name="connsiteY51" fmla="*/ 1381225 h 2009875"/>
                  <a:gd name="connsiteX52" fmla="*/ 3428814 w 4429522"/>
                  <a:gd name="connsiteY52" fmla="*/ 1333600 h 2009875"/>
                  <a:gd name="connsiteX53" fmla="*/ 3447864 w 4429522"/>
                  <a:gd name="connsiteY53" fmla="*/ 1276450 h 2009875"/>
                  <a:gd name="connsiteX54" fmla="*/ 3447864 w 4429522"/>
                  <a:gd name="connsiteY54" fmla="*/ 1238350 h 2009875"/>
                  <a:gd name="connsiteX55" fmla="*/ 3466914 w 4429522"/>
                  <a:gd name="connsiteY55" fmla="*/ 1171675 h 2009875"/>
                  <a:gd name="connsiteX56" fmla="*/ 3457389 w 4429522"/>
                  <a:gd name="connsiteY56" fmla="*/ 1105000 h 2009875"/>
                  <a:gd name="connsiteX57" fmla="*/ 3466914 w 4429522"/>
                  <a:gd name="connsiteY57" fmla="*/ 1076425 h 2009875"/>
                  <a:gd name="connsiteX58" fmla="*/ 3485964 w 4429522"/>
                  <a:gd name="connsiteY58" fmla="*/ 1009750 h 2009875"/>
                  <a:gd name="connsiteX59" fmla="*/ 3495489 w 4429522"/>
                  <a:gd name="connsiteY59" fmla="*/ 962125 h 2009875"/>
                  <a:gd name="connsiteX60" fmla="*/ 3505014 w 4429522"/>
                  <a:gd name="connsiteY60" fmla="*/ 914500 h 2009875"/>
                  <a:gd name="connsiteX61" fmla="*/ 3524064 w 4429522"/>
                  <a:gd name="connsiteY61" fmla="*/ 866875 h 2009875"/>
                  <a:gd name="connsiteX62" fmla="*/ 3571689 w 4429522"/>
                  <a:gd name="connsiteY62" fmla="*/ 924025 h 2009875"/>
                  <a:gd name="connsiteX63" fmla="*/ 3571689 w 4429522"/>
                  <a:gd name="connsiteY63" fmla="*/ 971650 h 2009875"/>
                  <a:gd name="connsiteX64" fmla="*/ 3638367 w 4429522"/>
                  <a:gd name="connsiteY64" fmla="*/ 1066900 h 2009875"/>
                  <a:gd name="connsiteX65" fmla="*/ 3705041 w 4429522"/>
                  <a:gd name="connsiteY65" fmla="*/ 981175 h 2009875"/>
                  <a:gd name="connsiteX66" fmla="*/ 3733614 w 4429522"/>
                  <a:gd name="connsiteY66" fmla="*/ 1038325 h 2009875"/>
                  <a:gd name="connsiteX67" fmla="*/ 3743139 w 4429522"/>
                  <a:gd name="connsiteY67" fmla="*/ 838300 h 2009875"/>
                  <a:gd name="connsiteX68" fmla="*/ 3790764 w 4429522"/>
                  <a:gd name="connsiteY68" fmla="*/ 781150 h 2009875"/>
                  <a:gd name="connsiteX69" fmla="*/ 3847914 w 4429522"/>
                  <a:gd name="connsiteY69" fmla="*/ 781150 h 2009875"/>
                  <a:gd name="connsiteX70" fmla="*/ 3905064 w 4429522"/>
                  <a:gd name="connsiteY70" fmla="*/ 790675 h 2009875"/>
                  <a:gd name="connsiteX71" fmla="*/ 3962215 w 4429522"/>
                  <a:gd name="connsiteY71" fmla="*/ 809725 h 2009875"/>
                  <a:gd name="connsiteX72" fmla="*/ 3971739 w 4429522"/>
                  <a:gd name="connsiteY72" fmla="*/ 876400 h 2009875"/>
                  <a:gd name="connsiteX73" fmla="*/ 3990789 w 4429522"/>
                  <a:gd name="connsiteY73" fmla="*/ 933550 h 2009875"/>
                  <a:gd name="connsiteX74" fmla="*/ 4009839 w 4429522"/>
                  <a:gd name="connsiteY74" fmla="*/ 990700 h 2009875"/>
                  <a:gd name="connsiteX75" fmla="*/ 4028889 w 4429522"/>
                  <a:gd name="connsiteY75" fmla="*/ 1047850 h 2009875"/>
                  <a:gd name="connsiteX76" fmla="*/ 4019364 w 4429522"/>
                  <a:gd name="connsiteY76" fmla="*/ 1076425 h 2009875"/>
                  <a:gd name="connsiteX77" fmla="*/ 4047939 w 4429522"/>
                  <a:gd name="connsiteY77" fmla="*/ 1133575 h 2009875"/>
                  <a:gd name="connsiteX78" fmla="*/ 4047939 w 4429522"/>
                  <a:gd name="connsiteY78" fmla="*/ 1181200 h 2009875"/>
                  <a:gd name="connsiteX79" fmla="*/ 4047939 w 4429522"/>
                  <a:gd name="connsiteY79" fmla="*/ 1228825 h 2009875"/>
                  <a:gd name="connsiteX80" fmla="*/ 4028889 w 4429522"/>
                  <a:gd name="connsiteY80" fmla="*/ 1257400 h 2009875"/>
                  <a:gd name="connsiteX81" fmla="*/ 4038414 w 4429522"/>
                  <a:gd name="connsiteY81" fmla="*/ 1295500 h 2009875"/>
                  <a:gd name="connsiteX82" fmla="*/ 4047939 w 4429522"/>
                  <a:gd name="connsiteY82" fmla="*/ 1352650 h 2009875"/>
                  <a:gd name="connsiteX83" fmla="*/ 4066989 w 4429522"/>
                  <a:gd name="connsiteY83" fmla="*/ 1409800 h 2009875"/>
                  <a:gd name="connsiteX84" fmla="*/ 4066989 w 4429522"/>
                  <a:gd name="connsiteY84" fmla="*/ 1466950 h 2009875"/>
                  <a:gd name="connsiteX85" fmla="*/ 4086039 w 4429522"/>
                  <a:gd name="connsiteY85" fmla="*/ 1524100 h 2009875"/>
                  <a:gd name="connsiteX86" fmla="*/ 4105089 w 4429522"/>
                  <a:gd name="connsiteY86" fmla="*/ 1581250 h 2009875"/>
                  <a:gd name="connsiteX87" fmla="*/ 4114614 w 4429522"/>
                  <a:gd name="connsiteY87" fmla="*/ 1609825 h 2009875"/>
                  <a:gd name="connsiteX88" fmla="*/ 4114614 w 4429522"/>
                  <a:gd name="connsiteY88" fmla="*/ 1657450 h 2009875"/>
                  <a:gd name="connsiteX89" fmla="*/ 4133664 w 4429522"/>
                  <a:gd name="connsiteY89" fmla="*/ 1705075 h 2009875"/>
                  <a:gd name="connsiteX90" fmla="*/ 4133664 w 4429522"/>
                  <a:gd name="connsiteY90" fmla="*/ 1762225 h 2009875"/>
                  <a:gd name="connsiteX91" fmla="*/ 4143189 w 4429522"/>
                  <a:gd name="connsiteY91" fmla="*/ 1819375 h 2009875"/>
                  <a:gd name="connsiteX92" fmla="*/ 4133664 w 4429522"/>
                  <a:gd name="connsiteY92" fmla="*/ 1857475 h 2009875"/>
                  <a:gd name="connsiteX93" fmla="*/ 4143189 w 4429522"/>
                  <a:gd name="connsiteY93" fmla="*/ 1895575 h 2009875"/>
                  <a:gd name="connsiteX94" fmla="*/ 4162239 w 4429522"/>
                  <a:gd name="connsiteY94" fmla="*/ 1952725 h 2009875"/>
                  <a:gd name="connsiteX95" fmla="*/ 4133664 w 4429522"/>
                  <a:gd name="connsiteY95" fmla="*/ 1981300 h 2009875"/>
                  <a:gd name="connsiteX96" fmla="*/ 4162239 w 4429522"/>
                  <a:gd name="connsiteY96" fmla="*/ 2009875 h 2009875"/>
                  <a:gd name="connsiteX97" fmla="*/ 4209864 w 4429522"/>
                  <a:gd name="connsiteY97" fmla="*/ 1943200 h 2009875"/>
                  <a:gd name="connsiteX98" fmla="*/ 4209864 w 4429522"/>
                  <a:gd name="connsiteY98" fmla="*/ 1876525 h 2009875"/>
                  <a:gd name="connsiteX99" fmla="*/ 4219389 w 4429522"/>
                  <a:gd name="connsiteY99" fmla="*/ 1819375 h 2009875"/>
                  <a:gd name="connsiteX100" fmla="*/ 4219389 w 4429522"/>
                  <a:gd name="connsiteY100" fmla="*/ 1771750 h 2009875"/>
                  <a:gd name="connsiteX101" fmla="*/ 4219389 w 4429522"/>
                  <a:gd name="connsiteY101" fmla="*/ 1705075 h 2009875"/>
                  <a:gd name="connsiteX102" fmla="*/ 4228914 w 4429522"/>
                  <a:gd name="connsiteY102" fmla="*/ 1647925 h 2009875"/>
                  <a:gd name="connsiteX103" fmla="*/ 4238439 w 4429522"/>
                  <a:gd name="connsiteY103" fmla="*/ 1581250 h 2009875"/>
                  <a:gd name="connsiteX104" fmla="*/ 4228914 w 4429522"/>
                  <a:gd name="connsiteY104" fmla="*/ 1524100 h 2009875"/>
                  <a:gd name="connsiteX105" fmla="*/ 4257489 w 4429522"/>
                  <a:gd name="connsiteY105" fmla="*/ 1476475 h 2009875"/>
                  <a:gd name="connsiteX106" fmla="*/ 4228914 w 4429522"/>
                  <a:gd name="connsiteY106" fmla="*/ 1438375 h 2009875"/>
                  <a:gd name="connsiteX107" fmla="*/ 4257489 w 4429522"/>
                  <a:gd name="connsiteY107" fmla="*/ 1371700 h 2009875"/>
                  <a:gd name="connsiteX108" fmla="*/ 4257489 w 4429522"/>
                  <a:gd name="connsiteY108" fmla="*/ 1305025 h 2009875"/>
                  <a:gd name="connsiteX109" fmla="*/ 4238439 w 4429522"/>
                  <a:gd name="connsiteY109" fmla="*/ 1257400 h 2009875"/>
                  <a:gd name="connsiteX110" fmla="*/ 4247964 w 4429522"/>
                  <a:gd name="connsiteY110" fmla="*/ 1200250 h 2009875"/>
                  <a:gd name="connsiteX111" fmla="*/ 4247964 w 4429522"/>
                  <a:gd name="connsiteY111" fmla="*/ 1171675 h 2009875"/>
                  <a:gd name="connsiteX112" fmla="*/ 4257489 w 4429522"/>
                  <a:gd name="connsiteY112" fmla="*/ 1105000 h 2009875"/>
                  <a:gd name="connsiteX113" fmla="*/ 4257489 w 4429522"/>
                  <a:gd name="connsiteY113" fmla="*/ 1066900 h 2009875"/>
                  <a:gd name="connsiteX114" fmla="*/ 4247964 w 4429522"/>
                  <a:gd name="connsiteY114" fmla="*/ 1000225 h 2009875"/>
                  <a:gd name="connsiteX115" fmla="*/ 4257489 w 4429522"/>
                  <a:gd name="connsiteY115" fmla="*/ 952600 h 2009875"/>
                  <a:gd name="connsiteX116" fmla="*/ 4276539 w 4429522"/>
                  <a:gd name="connsiteY116" fmla="*/ 885925 h 2009875"/>
                  <a:gd name="connsiteX117" fmla="*/ 4295589 w 4429522"/>
                  <a:gd name="connsiteY117" fmla="*/ 838300 h 2009875"/>
                  <a:gd name="connsiteX118" fmla="*/ 4276539 w 4429522"/>
                  <a:gd name="connsiteY118" fmla="*/ 800200 h 2009875"/>
                  <a:gd name="connsiteX119" fmla="*/ 4295589 w 4429522"/>
                  <a:gd name="connsiteY119" fmla="*/ 704950 h 2009875"/>
                  <a:gd name="connsiteX120" fmla="*/ 4362268 w 4429522"/>
                  <a:gd name="connsiteY120" fmla="*/ 762100 h 2009875"/>
                  <a:gd name="connsiteX121" fmla="*/ 4362264 w 4429522"/>
                  <a:gd name="connsiteY121" fmla="*/ 552550 h 2009875"/>
                  <a:gd name="connsiteX122" fmla="*/ 4371789 w 4429522"/>
                  <a:gd name="connsiteY122" fmla="*/ 504925 h 2009875"/>
                  <a:gd name="connsiteX123" fmla="*/ 4371789 w 4429522"/>
                  <a:gd name="connsiteY123" fmla="*/ 447775 h 2009875"/>
                  <a:gd name="connsiteX124" fmla="*/ 4390839 w 4429522"/>
                  <a:gd name="connsiteY124" fmla="*/ 381100 h 2009875"/>
                  <a:gd name="connsiteX125" fmla="*/ 4381314 w 4429522"/>
                  <a:gd name="connsiteY125" fmla="*/ 333475 h 2009875"/>
                  <a:gd name="connsiteX126" fmla="*/ 4381314 w 4429522"/>
                  <a:gd name="connsiteY126" fmla="*/ 266800 h 2009875"/>
                  <a:gd name="connsiteX127" fmla="*/ 4390839 w 4429522"/>
                  <a:gd name="connsiteY127" fmla="*/ 209650 h 2009875"/>
                  <a:gd name="connsiteX128" fmla="*/ 4419414 w 4429522"/>
                  <a:gd name="connsiteY128" fmla="*/ 162025 h 2009875"/>
                  <a:gd name="connsiteX129" fmla="*/ 4400364 w 4429522"/>
                  <a:gd name="connsiteY129" fmla="*/ 114400 h 2009875"/>
                  <a:gd name="connsiteX130" fmla="*/ 4428939 w 4429522"/>
                  <a:gd name="connsiteY130" fmla="*/ 76300 h 2009875"/>
                  <a:gd name="connsiteX131" fmla="*/ 4419414 w 4429522"/>
                  <a:gd name="connsiteY131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71508 w 4429522"/>
                  <a:gd name="connsiteY2" fmla="*/ 190509 h 2009875"/>
                  <a:gd name="connsiteX3" fmla="*/ 474085 w 4429522"/>
                  <a:gd name="connsiteY3" fmla="*/ 247750 h 2009875"/>
                  <a:gd name="connsiteX4" fmla="*/ 466766 w 4429522"/>
                  <a:gd name="connsiteY4" fmla="*/ 29537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71508 w 4429522"/>
                  <a:gd name="connsiteY2" fmla="*/ 190509 h 2009875"/>
                  <a:gd name="connsiteX3" fmla="*/ 474085 w 4429522"/>
                  <a:gd name="connsiteY3" fmla="*/ 247750 h 2009875"/>
                  <a:gd name="connsiteX4" fmla="*/ 466766 w 4429522"/>
                  <a:gd name="connsiteY4" fmla="*/ 29537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71508 w 4429522"/>
                  <a:gd name="connsiteY2" fmla="*/ 190509 h 2009875"/>
                  <a:gd name="connsiteX3" fmla="*/ 474085 w 4429522"/>
                  <a:gd name="connsiteY3" fmla="*/ 247750 h 2009875"/>
                  <a:gd name="connsiteX4" fmla="*/ 466766 w 4429522"/>
                  <a:gd name="connsiteY4" fmla="*/ 29537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74085 w 4429522"/>
                  <a:gd name="connsiteY4" fmla="*/ 247750 h 2009875"/>
                  <a:gd name="connsiteX5" fmla="*/ 466766 w 4429522"/>
                  <a:gd name="connsiteY5" fmla="*/ 295375 h 2009875"/>
                  <a:gd name="connsiteX6" fmla="*/ 466241 w 4429522"/>
                  <a:gd name="connsiteY6" fmla="*/ 362050 h 2009875"/>
                  <a:gd name="connsiteX7" fmla="*/ 478435 w 4429522"/>
                  <a:gd name="connsiteY7" fmla="*/ 571600 h 2009875"/>
                  <a:gd name="connsiteX8" fmla="*/ 542974 w 4429522"/>
                  <a:gd name="connsiteY8" fmla="*/ 523975 h 2009875"/>
                  <a:gd name="connsiteX9" fmla="*/ 611446 w 4429522"/>
                  <a:gd name="connsiteY9" fmla="*/ 809725 h 2009875"/>
                  <a:gd name="connsiteX10" fmla="*/ 666810 w 4429522"/>
                  <a:gd name="connsiteY10" fmla="*/ 952600 h 2009875"/>
                  <a:gd name="connsiteX11" fmla="*/ 798573 w 4429522"/>
                  <a:gd name="connsiteY11" fmla="*/ 1124050 h 2009875"/>
                  <a:gd name="connsiteX12" fmla="*/ 954388 w 4429522"/>
                  <a:gd name="connsiteY12" fmla="*/ 1038325 h 2009875"/>
                  <a:gd name="connsiteX13" fmla="*/ 1202065 w 4429522"/>
                  <a:gd name="connsiteY13" fmla="*/ 885925 h 2009875"/>
                  <a:gd name="connsiteX14" fmla="*/ 1306853 w 4429522"/>
                  <a:gd name="connsiteY14" fmla="*/ 876400 h 2009875"/>
                  <a:gd name="connsiteX15" fmla="*/ 1392588 w 4429522"/>
                  <a:gd name="connsiteY15" fmla="*/ 800200 h 2009875"/>
                  <a:gd name="connsiteX16" fmla="*/ 1463919 w 4429522"/>
                  <a:gd name="connsiteY16" fmla="*/ 819250 h 2009875"/>
                  <a:gd name="connsiteX17" fmla="*/ 1496989 w 4429522"/>
                  <a:gd name="connsiteY17" fmla="*/ 895450 h 2009875"/>
                  <a:gd name="connsiteX18" fmla="*/ 1561653 w 4429522"/>
                  <a:gd name="connsiteY18" fmla="*/ 762100 h 2009875"/>
                  <a:gd name="connsiteX19" fmla="*/ 1605669 w 4429522"/>
                  <a:gd name="connsiteY19" fmla="*/ 772786 h 2009875"/>
                  <a:gd name="connsiteX20" fmla="*/ 1638447 w 4429522"/>
                  <a:gd name="connsiteY20" fmla="*/ 666850 h 2009875"/>
                  <a:gd name="connsiteX21" fmla="*/ 1698901 w 4429522"/>
                  <a:gd name="connsiteY21" fmla="*/ 571600 h 2009875"/>
                  <a:gd name="connsiteX22" fmla="*/ 1852398 w 4429522"/>
                  <a:gd name="connsiteY22" fmla="*/ 495408 h 2009875"/>
                  <a:gd name="connsiteX23" fmla="*/ 2066531 w 4429522"/>
                  <a:gd name="connsiteY23" fmla="*/ 381100 h 2009875"/>
                  <a:gd name="connsiteX24" fmla="*/ 2249941 w 4429522"/>
                  <a:gd name="connsiteY24" fmla="*/ 276325 h 2009875"/>
                  <a:gd name="connsiteX25" fmla="*/ 2449990 w 4429522"/>
                  <a:gd name="connsiteY25" fmla="*/ 181075 h 2009875"/>
                  <a:gd name="connsiteX26" fmla="*/ 2523761 w 4429522"/>
                  <a:gd name="connsiteY26" fmla="*/ 190600 h 2009875"/>
                  <a:gd name="connsiteX27" fmla="*/ 2952564 w 4429522"/>
                  <a:gd name="connsiteY27" fmla="*/ 47725 h 2009875"/>
                  <a:gd name="connsiteX28" fmla="*/ 3019239 w 4429522"/>
                  <a:gd name="connsiteY28" fmla="*/ 28675 h 2009875"/>
                  <a:gd name="connsiteX29" fmla="*/ 3133539 w 4429522"/>
                  <a:gd name="connsiteY29" fmla="*/ 38200 h 2009875"/>
                  <a:gd name="connsiteX30" fmla="*/ 3152589 w 4429522"/>
                  <a:gd name="connsiteY30" fmla="*/ 66775 h 2009875"/>
                  <a:gd name="connsiteX31" fmla="*/ 3162114 w 4429522"/>
                  <a:gd name="connsiteY31" fmla="*/ 114400 h 2009875"/>
                  <a:gd name="connsiteX32" fmla="*/ 3171639 w 4429522"/>
                  <a:gd name="connsiteY32" fmla="*/ 352525 h 2009875"/>
                  <a:gd name="connsiteX33" fmla="*/ 3200214 w 4429522"/>
                  <a:gd name="connsiteY33" fmla="*/ 514450 h 2009875"/>
                  <a:gd name="connsiteX34" fmla="*/ 3209739 w 4429522"/>
                  <a:gd name="connsiteY34" fmla="*/ 543025 h 2009875"/>
                  <a:gd name="connsiteX35" fmla="*/ 3228790 w 4429522"/>
                  <a:gd name="connsiteY35" fmla="*/ 666850 h 2009875"/>
                  <a:gd name="connsiteX36" fmla="*/ 3228787 w 4429522"/>
                  <a:gd name="connsiteY36" fmla="*/ 714475 h 2009875"/>
                  <a:gd name="connsiteX37" fmla="*/ 3228788 w 4429522"/>
                  <a:gd name="connsiteY37" fmla="*/ 762100 h 2009875"/>
                  <a:gd name="connsiteX38" fmla="*/ 3276414 w 4429522"/>
                  <a:gd name="connsiteY38" fmla="*/ 743050 h 2009875"/>
                  <a:gd name="connsiteX39" fmla="*/ 3285939 w 4429522"/>
                  <a:gd name="connsiteY39" fmla="*/ 895450 h 2009875"/>
                  <a:gd name="connsiteX40" fmla="*/ 3295464 w 4429522"/>
                  <a:gd name="connsiteY40" fmla="*/ 924025 h 2009875"/>
                  <a:gd name="connsiteX41" fmla="*/ 3285939 w 4429522"/>
                  <a:gd name="connsiteY41" fmla="*/ 971650 h 2009875"/>
                  <a:gd name="connsiteX42" fmla="*/ 3304989 w 4429522"/>
                  <a:gd name="connsiteY42" fmla="*/ 1019275 h 2009875"/>
                  <a:gd name="connsiteX43" fmla="*/ 3304989 w 4429522"/>
                  <a:gd name="connsiteY43" fmla="*/ 1047850 h 2009875"/>
                  <a:gd name="connsiteX44" fmla="*/ 3314514 w 4429522"/>
                  <a:gd name="connsiteY44" fmla="*/ 1095475 h 2009875"/>
                  <a:gd name="connsiteX45" fmla="*/ 3314514 w 4429522"/>
                  <a:gd name="connsiteY45" fmla="*/ 1143100 h 2009875"/>
                  <a:gd name="connsiteX46" fmla="*/ 3324039 w 4429522"/>
                  <a:gd name="connsiteY46" fmla="*/ 1181200 h 2009875"/>
                  <a:gd name="connsiteX47" fmla="*/ 3314514 w 4429522"/>
                  <a:gd name="connsiteY47" fmla="*/ 1200250 h 2009875"/>
                  <a:gd name="connsiteX48" fmla="*/ 3333564 w 4429522"/>
                  <a:gd name="connsiteY48" fmla="*/ 1238350 h 2009875"/>
                  <a:gd name="connsiteX49" fmla="*/ 3333564 w 4429522"/>
                  <a:gd name="connsiteY49" fmla="*/ 1285975 h 2009875"/>
                  <a:gd name="connsiteX50" fmla="*/ 3352614 w 4429522"/>
                  <a:gd name="connsiteY50" fmla="*/ 1333600 h 2009875"/>
                  <a:gd name="connsiteX51" fmla="*/ 3352614 w 4429522"/>
                  <a:gd name="connsiteY51" fmla="*/ 1381225 h 2009875"/>
                  <a:gd name="connsiteX52" fmla="*/ 3390714 w 4429522"/>
                  <a:gd name="connsiteY52" fmla="*/ 1419325 h 2009875"/>
                  <a:gd name="connsiteX53" fmla="*/ 3419289 w 4429522"/>
                  <a:gd name="connsiteY53" fmla="*/ 1381225 h 2009875"/>
                  <a:gd name="connsiteX54" fmla="*/ 3428814 w 4429522"/>
                  <a:gd name="connsiteY54" fmla="*/ 1333600 h 2009875"/>
                  <a:gd name="connsiteX55" fmla="*/ 3447864 w 4429522"/>
                  <a:gd name="connsiteY55" fmla="*/ 1276450 h 2009875"/>
                  <a:gd name="connsiteX56" fmla="*/ 3447864 w 4429522"/>
                  <a:gd name="connsiteY56" fmla="*/ 1238350 h 2009875"/>
                  <a:gd name="connsiteX57" fmla="*/ 3466914 w 4429522"/>
                  <a:gd name="connsiteY57" fmla="*/ 1171675 h 2009875"/>
                  <a:gd name="connsiteX58" fmla="*/ 3457389 w 4429522"/>
                  <a:gd name="connsiteY58" fmla="*/ 1105000 h 2009875"/>
                  <a:gd name="connsiteX59" fmla="*/ 3466914 w 4429522"/>
                  <a:gd name="connsiteY59" fmla="*/ 1076425 h 2009875"/>
                  <a:gd name="connsiteX60" fmla="*/ 3485964 w 4429522"/>
                  <a:gd name="connsiteY60" fmla="*/ 1009750 h 2009875"/>
                  <a:gd name="connsiteX61" fmla="*/ 3495489 w 4429522"/>
                  <a:gd name="connsiteY61" fmla="*/ 962125 h 2009875"/>
                  <a:gd name="connsiteX62" fmla="*/ 3505014 w 4429522"/>
                  <a:gd name="connsiteY62" fmla="*/ 914500 h 2009875"/>
                  <a:gd name="connsiteX63" fmla="*/ 3524064 w 4429522"/>
                  <a:gd name="connsiteY63" fmla="*/ 866875 h 2009875"/>
                  <a:gd name="connsiteX64" fmla="*/ 3571689 w 4429522"/>
                  <a:gd name="connsiteY64" fmla="*/ 924025 h 2009875"/>
                  <a:gd name="connsiteX65" fmla="*/ 3571689 w 4429522"/>
                  <a:gd name="connsiteY65" fmla="*/ 971650 h 2009875"/>
                  <a:gd name="connsiteX66" fmla="*/ 3638367 w 4429522"/>
                  <a:gd name="connsiteY66" fmla="*/ 1066900 h 2009875"/>
                  <a:gd name="connsiteX67" fmla="*/ 3705041 w 4429522"/>
                  <a:gd name="connsiteY67" fmla="*/ 981175 h 2009875"/>
                  <a:gd name="connsiteX68" fmla="*/ 3733614 w 4429522"/>
                  <a:gd name="connsiteY68" fmla="*/ 1038325 h 2009875"/>
                  <a:gd name="connsiteX69" fmla="*/ 3743139 w 4429522"/>
                  <a:gd name="connsiteY69" fmla="*/ 838300 h 2009875"/>
                  <a:gd name="connsiteX70" fmla="*/ 3790764 w 4429522"/>
                  <a:gd name="connsiteY70" fmla="*/ 781150 h 2009875"/>
                  <a:gd name="connsiteX71" fmla="*/ 3847914 w 4429522"/>
                  <a:gd name="connsiteY71" fmla="*/ 781150 h 2009875"/>
                  <a:gd name="connsiteX72" fmla="*/ 3905064 w 4429522"/>
                  <a:gd name="connsiteY72" fmla="*/ 790675 h 2009875"/>
                  <a:gd name="connsiteX73" fmla="*/ 3962215 w 4429522"/>
                  <a:gd name="connsiteY73" fmla="*/ 809725 h 2009875"/>
                  <a:gd name="connsiteX74" fmla="*/ 3971739 w 4429522"/>
                  <a:gd name="connsiteY74" fmla="*/ 876400 h 2009875"/>
                  <a:gd name="connsiteX75" fmla="*/ 3990789 w 4429522"/>
                  <a:gd name="connsiteY75" fmla="*/ 933550 h 2009875"/>
                  <a:gd name="connsiteX76" fmla="*/ 4009839 w 4429522"/>
                  <a:gd name="connsiteY76" fmla="*/ 990700 h 2009875"/>
                  <a:gd name="connsiteX77" fmla="*/ 4028889 w 4429522"/>
                  <a:gd name="connsiteY77" fmla="*/ 1047850 h 2009875"/>
                  <a:gd name="connsiteX78" fmla="*/ 4019364 w 4429522"/>
                  <a:gd name="connsiteY78" fmla="*/ 1076425 h 2009875"/>
                  <a:gd name="connsiteX79" fmla="*/ 4047939 w 4429522"/>
                  <a:gd name="connsiteY79" fmla="*/ 1133575 h 2009875"/>
                  <a:gd name="connsiteX80" fmla="*/ 4047939 w 4429522"/>
                  <a:gd name="connsiteY80" fmla="*/ 1181200 h 2009875"/>
                  <a:gd name="connsiteX81" fmla="*/ 4047939 w 4429522"/>
                  <a:gd name="connsiteY81" fmla="*/ 1228825 h 2009875"/>
                  <a:gd name="connsiteX82" fmla="*/ 4028889 w 4429522"/>
                  <a:gd name="connsiteY82" fmla="*/ 1257400 h 2009875"/>
                  <a:gd name="connsiteX83" fmla="*/ 4038414 w 4429522"/>
                  <a:gd name="connsiteY83" fmla="*/ 1295500 h 2009875"/>
                  <a:gd name="connsiteX84" fmla="*/ 4047939 w 4429522"/>
                  <a:gd name="connsiteY84" fmla="*/ 1352650 h 2009875"/>
                  <a:gd name="connsiteX85" fmla="*/ 4066989 w 4429522"/>
                  <a:gd name="connsiteY85" fmla="*/ 1409800 h 2009875"/>
                  <a:gd name="connsiteX86" fmla="*/ 4066989 w 4429522"/>
                  <a:gd name="connsiteY86" fmla="*/ 1466950 h 2009875"/>
                  <a:gd name="connsiteX87" fmla="*/ 4086039 w 4429522"/>
                  <a:gd name="connsiteY87" fmla="*/ 1524100 h 2009875"/>
                  <a:gd name="connsiteX88" fmla="*/ 4105089 w 4429522"/>
                  <a:gd name="connsiteY88" fmla="*/ 1581250 h 2009875"/>
                  <a:gd name="connsiteX89" fmla="*/ 4114614 w 4429522"/>
                  <a:gd name="connsiteY89" fmla="*/ 1609825 h 2009875"/>
                  <a:gd name="connsiteX90" fmla="*/ 4114614 w 4429522"/>
                  <a:gd name="connsiteY90" fmla="*/ 1657450 h 2009875"/>
                  <a:gd name="connsiteX91" fmla="*/ 4133664 w 4429522"/>
                  <a:gd name="connsiteY91" fmla="*/ 1705075 h 2009875"/>
                  <a:gd name="connsiteX92" fmla="*/ 4133664 w 4429522"/>
                  <a:gd name="connsiteY92" fmla="*/ 1762225 h 2009875"/>
                  <a:gd name="connsiteX93" fmla="*/ 4143189 w 4429522"/>
                  <a:gd name="connsiteY93" fmla="*/ 1819375 h 2009875"/>
                  <a:gd name="connsiteX94" fmla="*/ 4133664 w 4429522"/>
                  <a:gd name="connsiteY94" fmla="*/ 1857475 h 2009875"/>
                  <a:gd name="connsiteX95" fmla="*/ 4143189 w 4429522"/>
                  <a:gd name="connsiteY95" fmla="*/ 1895575 h 2009875"/>
                  <a:gd name="connsiteX96" fmla="*/ 4162239 w 4429522"/>
                  <a:gd name="connsiteY96" fmla="*/ 1952725 h 2009875"/>
                  <a:gd name="connsiteX97" fmla="*/ 4133664 w 4429522"/>
                  <a:gd name="connsiteY97" fmla="*/ 1981300 h 2009875"/>
                  <a:gd name="connsiteX98" fmla="*/ 4162239 w 4429522"/>
                  <a:gd name="connsiteY98" fmla="*/ 2009875 h 2009875"/>
                  <a:gd name="connsiteX99" fmla="*/ 4209864 w 4429522"/>
                  <a:gd name="connsiteY99" fmla="*/ 1943200 h 2009875"/>
                  <a:gd name="connsiteX100" fmla="*/ 4209864 w 4429522"/>
                  <a:gd name="connsiteY100" fmla="*/ 1876525 h 2009875"/>
                  <a:gd name="connsiteX101" fmla="*/ 4219389 w 4429522"/>
                  <a:gd name="connsiteY101" fmla="*/ 1819375 h 2009875"/>
                  <a:gd name="connsiteX102" fmla="*/ 4219389 w 4429522"/>
                  <a:gd name="connsiteY102" fmla="*/ 1771750 h 2009875"/>
                  <a:gd name="connsiteX103" fmla="*/ 4219389 w 4429522"/>
                  <a:gd name="connsiteY103" fmla="*/ 1705075 h 2009875"/>
                  <a:gd name="connsiteX104" fmla="*/ 4228914 w 4429522"/>
                  <a:gd name="connsiteY104" fmla="*/ 1647925 h 2009875"/>
                  <a:gd name="connsiteX105" fmla="*/ 4238439 w 4429522"/>
                  <a:gd name="connsiteY105" fmla="*/ 1581250 h 2009875"/>
                  <a:gd name="connsiteX106" fmla="*/ 4228914 w 4429522"/>
                  <a:gd name="connsiteY106" fmla="*/ 1524100 h 2009875"/>
                  <a:gd name="connsiteX107" fmla="*/ 4257489 w 4429522"/>
                  <a:gd name="connsiteY107" fmla="*/ 1476475 h 2009875"/>
                  <a:gd name="connsiteX108" fmla="*/ 4228914 w 4429522"/>
                  <a:gd name="connsiteY108" fmla="*/ 1438375 h 2009875"/>
                  <a:gd name="connsiteX109" fmla="*/ 4257489 w 4429522"/>
                  <a:gd name="connsiteY109" fmla="*/ 1371700 h 2009875"/>
                  <a:gd name="connsiteX110" fmla="*/ 4257489 w 4429522"/>
                  <a:gd name="connsiteY110" fmla="*/ 1305025 h 2009875"/>
                  <a:gd name="connsiteX111" fmla="*/ 4238439 w 4429522"/>
                  <a:gd name="connsiteY111" fmla="*/ 1257400 h 2009875"/>
                  <a:gd name="connsiteX112" fmla="*/ 4247964 w 4429522"/>
                  <a:gd name="connsiteY112" fmla="*/ 1200250 h 2009875"/>
                  <a:gd name="connsiteX113" fmla="*/ 4247964 w 4429522"/>
                  <a:gd name="connsiteY113" fmla="*/ 1171675 h 2009875"/>
                  <a:gd name="connsiteX114" fmla="*/ 4257489 w 4429522"/>
                  <a:gd name="connsiteY114" fmla="*/ 1105000 h 2009875"/>
                  <a:gd name="connsiteX115" fmla="*/ 4257489 w 4429522"/>
                  <a:gd name="connsiteY115" fmla="*/ 1066900 h 2009875"/>
                  <a:gd name="connsiteX116" fmla="*/ 4247964 w 4429522"/>
                  <a:gd name="connsiteY116" fmla="*/ 1000225 h 2009875"/>
                  <a:gd name="connsiteX117" fmla="*/ 4257489 w 4429522"/>
                  <a:gd name="connsiteY117" fmla="*/ 952600 h 2009875"/>
                  <a:gd name="connsiteX118" fmla="*/ 4276539 w 4429522"/>
                  <a:gd name="connsiteY118" fmla="*/ 885925 h 2009875"/>
                  <a:gd name="connsiteX119" fmla="*/ 4295589 w 4429522"/>
                  <a:gd name="connsiteY119" fmla="*/ 838300 h 2009875"/>
                  <a:gd name="connsiteX120" fmla="*/ 4276539 w 4429522"/>
                  <a:gd name="connsiteY120" fmla="*/ 800200 h 2009875"/>
                  <a:gd name="connsiteX121" fmla="*/ 4295589 w 4429522"/>
                  <a:gd name="connsiteY121" fmla="*/ 704950 h 2009875"/>
                  <a:gd name="connsiteX122" fmla="*/ 4362268 w 4429522"/>
                  <a:gd name="connsiteY122" fmla="*/ 762100 h 2009875"/>
                  <a:gd name="connsiteX123" fmla="*/ 4362264 w 4429522"/>
                  <a:gd name="connsiteY123" fmla="*/ 552550 h 2009875"/>
                  <a:gd name="connsiteX124" fmla="*/ 4371789 w 4429522"/>
                  <a:gd name="connsiteY124" fmla="*/ 504925 h 2009875"/>
                  <a:gd name="connsiteX125" fmla="*/ 4371789 w 4429522"/>
                  <a:gd name="connsiteY125" fmla="*/ 447775 h 2009875"/>
                  <a:gd name="connsiteX126" fmla="*/ 4390839 w 4429522"/>
                  <a:gd name="connsiteY126" fmla="*/ 381100 h 2009875"/>
                  <a:gd name="connsiteX127" fmla="*/ 4381314 w 4429522"/>
                  <a:gd name="connsiteY127" fmla="*/ 333475 h 2009875"/>
                  <a:gd name="connsiteX128" fmla="*/ 4381314 w 4429522"/>
                  <a:gd name="connsiteY128" fmla="*/ 266800 h 2009875"/>
                  <a:gd name="connsiteX129" fmla="*/ 4390839 w 4429522"/>
                  <a:gd name="connsiteY129" fmla="*/ 209650 h 2009875"/>
                  <a:gd name="connsiteX130" fmla="*/ 4419414 w 4429522"/>
                  <a:gd name="connsiteY130" fmla="*/ 162025 h 2009875"/>
                  <a:gd name="connsiteX131" fmla="*/ 4400364 w 4429522"/>
                  <a:gd name="connsiteY131" fmla="*/ 114400 h 2009875"/>
                  <a:gd name="connsiteX132" fmla="*/ 4428939 w 4429522"/>
                  <a:gd name="connsiteY132" fmla="*/ 76300 h 2009875"/>
                  <a:gd name="connsiteX133" fmla="*/ 4419414 w 4429522"/>
                  <a:gd name="connsiteY133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74085 w 4429522"/>
                  <a:gd name="connsiteY4" fmla="*/ 247750 h 2009875"/>
                  <a:gd name="connsiteX5" fmla="*/ 466766 w 4429522"/>
                  <a:gd name="connsiteY5" fmla="*/ 295375 h 2009875"/>
                  <a:gd name="connsiteX6" fmla="*/ 466241 w 4429522"/>
                  <a:gd name="connsiteY6" fmla="*/ 362050 h 2009875"/>
                  <a:gd name="connsiteX7" fmla="*/ 478435 w 4429522"/>
                  <a:gd name="connsiteY7" fmla="*/ 571600 h 2009875"/>
                  <a:gd name="connsiteX8" fmla="*/ 542974 w 4429522"/>
                  <a:gd name="connsiteY8" fmla="*/ 523975 h 2009875"/>
                  <a:gd name="connsiteX9" fmla="*/ 611446 w 4429522"/>
                  <a:gd name="connsiteY9" fmla="*/ 809725 h 2009875"/>
                  <a:gd name="connsiteX10" fmla="*/ 666810 w 4429522"/>
                  <a:gd name="connsiteY10" fmla="*/ 952600 h 2009875"/>
                  <a:gd name="connsiteX11" fmla="*/ 798573 w 4429522"/>
                  <a:gd name="connsiteY11" fmla="*/ 1124050 h 2009875"/>
                  <a:gd name="connsiteX12" fmla="*/ 954388 w 4429522"/>
                  <a:gd name="connsiteY12" fmla="*/ 1038325 h 2009875"/>
                  <a:gd name="connsiteX13" fmla="*/ 1202065 w 4429522"/>
                  <a:gd name="connsiteY13" fmla="*/ 885925 h 2009875"/>
                  <a:gd name="connsiteX14" fmla="*/ 1306853 w 4429522"/>
                  <a:gd name="connsiteY14" fmla="*/ 876400 h 2009875"/>
                  <a:gd name="connsiteX15" fmla="*/ 1392588 w 4429522"/>
                  <a:gd name="connsiteY15" fmla="*/ 800200 h 2009875"/>
                  <a:gd name="connsiteX16" fmla="*/ 1463919 w 4429522"/>
                  <a:gd name="connsiteY16" fmla="*/ 819250 h 2009875"/>
                  <a:gd name="connsiteX17" fmla="*/ 1496989 w 4429522"/>
                  <a:gd name="connsiteY17" fmla="*/ 895450 h 2009875"/>
                  <a:gd name="connsiteX18" fmla="*/ 1561653 w 4429522"/>
                  <a:gd name="connsiteY18" fmla="*/ 762100 h 2009875"/>
                  <a:gd name="connsiteX19" fmla="*/ 1605669 w 4429522"/>
                  <a:gd name="connsiteY19" fmla="*/ 772786 h 2009875"/>
                  <a:gd name="connsiteX20" fmla="*/ 1638447 w 4429522"/>
                  <a:gd name="connsiteY20" fmla="*/ 666850 h 2009875"/>
                  <a:gd name="connsiteX21" fmla="*/ 1698901 w 4429522"/>
                  <a:gd name="connsiteY21" fmla="*/ 571600 h 2009875"/>
                  <a:gd name="connsiteX22" fmla="*/ 1852398 w 4429522"/>
                  <a:gd name="connsiteY22" fmla="*/ 495408 h 2009875"/>
                  <a:gd name="connsiteX23" fmla="*/ 2066531 w 4429522"/>
                  <a:gd name="connsiteY23" fmla="*/ 381100 h 2009875"/>
                  <a:gd name="connsiteX24" fmla="*/ 2249941 w 4429522"/>
                  <a:gd name="connsiteY24" fmla="*/ 276325 h 2009875"/>
                  <a:gd name="connsiteX25" fmla="*/ 2449990 w 4429522"/>
                  <a:gd name="connsiteY25" fmla="*/ 181075 h 2009875"/>
                  <a:gd name="connsiteX26" fmla="*/ 2523761 w 4429522"/>
                  <a:gd name="connsiteY26" fmla="*/ 190600 h 2009875"/>
                  <a:gd name="connsiteX27" fmla="*/ 2952564 w 4429522"/>
                  <a:gd name="connsiteY27" fmla="*/ 47725 h 2009875"/>
                  <a:gd name="connsiteX28" fmla="*/ 3019239 w 4429522"/>
                  <a:gd name="connsiteY28" fmla="*/ 28675 h 2009875"/>
                  <a:gd name="connsiteX29" fmla="*/ 3133539 w 4429522"/>
                  <a:gd name="connsiteY29" fmla="*/ 38200 h 2009875"/>
                  <a:gd name="connsiteX30" fmla="*/ 3152589 w 4429522"/>
                  <a:gd name="connsiteY30" fmla="*/ 66775 h 2009875"/>
                  <a:gd name="connsiteX31" fmla="*/ 3162114 w 4429522"/>
                  <a:gd name="connsiteY31" fmla="*/ 114400 h 2009875"/>
                  <a:gd name="connsiteX32" fmla="*/ 3171639 w 4429522"/>
                  <a:gd name="connsiteY32" fmla="*/ 352525 h 2009875"/>
                  <a:gd name="connsiteX33" fmla="*/ 3200214 w 4429522"/>
                  <a:gd name="connsiteY33" fmla="*/ 514450 h 2009875"/>
                  <a:gd name="connsiteX34" fmla="*/ 3209739 w 4429522"/>
                  <a:gd name="connsiteY34" fmla="*/ 543025 h 2009875"/>
                  <a:gd name="connsiteX35" fmla="*/ 3228790 w 4429522"/>
                  <a:gd name="connsiteY35" fmla="*/ 666850 h 2009875"/>
                  <a:gd name="connsiteX36" fmla="*/ 3228787 w 4429522"/>
                  <a:gd name="connsiteY36" fmla="*/ 714475 h 2009875"/>
                  <a:gd name="connsiteX37" fmla="*/ 3228788 w 4429522"/>
                  <a:gd name="connsiteY37" fmla="*/ 762100 h 2009875"/>
                  <a:gd name="connsiteX38" fmla="*/ 3276414 w 4429522"/>
                  <a:gd name="connsiteY38" fmla="*/ 743050 h 2009875"/>
                  <a:gd name="connsiteX39" fmla="*/ 3285939 w 4429522"/>
                  <a:gd name="connsiteY39" fmla="*/ 895450 h 2009875"/>
                  <a:gd name="connsiteX40" fmla="*/ 3295464 w 4429522"/>
                  <a:gd name="connsiteY40" fmla="*/ 924025 h 2009875"/>
                  <a:gd name="connsiteX41" fmla="*/ 3285939 w 4429522"/>
                  <a:gd name="connsiteY41" fmla="*/ 971650 h 2009875"/>
                  <a:gd name="connsiteX42" fmla="*/ 3304989 w 4429522"/>
                  <a:gd name="connsiteY42" fmla="*/ 1019275 h 2009875"/>
                  <a:gd name="connsiteX43" fmla="*/ 3304989 w 4429522"/>
                  <a:gd name="connsiteY43" fmla="*/ 1047850 h 2009875"/>
                  <a:gd name="connsiteX44" fmla="*/ 3314514 w 4429522"/>
                  <a:gd name="connsiteY44" fmla="*/ 1095475 h 2009875"/>
                  <a:gd name="connsiteX45" fmla="*/ 3314514 w 4429522"/>
                  <a:gd name="connsiteY45" fmla="*/ 1143100 h 2009875"/>
                  <a:gd name="connsiteX46" fmla="*/ 3324039 w 4429522"/>
                  <a:gd name="connsiteY46" fmla="*/ 1181200 h 2009875"/>
                  <a:gd name="connsiteX47" fmla="*/ 3314514 w 4429522"/>
                  <a:gd name="connsiteY47" fmla="*/ 1200250 h 2009875"/>
                  <a:gd name="connsiteX48" fmla="*/ 3333564 w 4429522"/>
                  <a:gd name="connsiteY48" fmla="*/ 1238350 h 2009875"/>
                  <a:gd name="connsiteX49" fmla="*/ 3333564 w 4429522"/>
                  <a:gd name="connsiteY49" fmla="*/ 1285975 h 2009875"/>
                  <a:gd name="connsiteX50" fmla="*/ 3352614 w 4429522"/>
                  <a:gd name="connsiteY50" fmla="*/ 1333600 h 2009875"/>
                  <a:gd name="connsiteX51" fmla="*/ 3352614 w 4429522"/>
                  <a:gd name="connsiteY51" fmla="*/ 1381225 h 2009875"/>
                  <a:gd name="connsiteX52" fmla="*/ 3390714 w 4429522"/>
                  <a:gd name="connsiteY52" fmla="*/ 1419325 h 2009875"/>
                  <a:gd name="connsiteX53" fmla="*/ 3419289 w 4429522"/>
                  <a:gd name="connsiteY53" fmla="*/ 1381225 h 2009875"/>
                  <a:gd name="connsiteX54" fmla="*/ 3428814 w 4429522"/>
                  <a:gd name="connsiteY54" fmla="*/ 1333600 h 2009875"/>
                  <a:gd name="connsiteX55" fmla="*/ 3447864 w 4429522"/>
                  <a:gd name="connsiteY55" fmla="*/ 1276450 h 2009875"/>
                  <a:gd name="connsiteX56" fmla="*/ 3447864 w 4429522"/>
                  <a:gd name="connsiteY56" fmla="*/ 1238350 h 2009875"/>
                  <a:gd name="connsiteX57" fmla="*/ 3466914 w 4429522"/>
                  <a:gd name="connsiteY57" fmla="*/ 1171675 h 2009875"/>
                  <a:gd name="connsiteX58" fmla="*/ 3457389 w 4429522"/>
                  <a:gd name="connsiteY58" fmla="*/ 1105000 h 2009875"/>
                  <a:gd name="connsiteX59" fmla="*/ 3466914 w 4429522"/>
                  <a:gd name="connsiteY59" fmla="*/ 1076425 h 2009875"/>
                  <a:gd name="connsiteX60" fmla="*/ 3485964 w 4429522"/>
                  <a:gd name="connsiteY60" fmla="*/ 1009750 h 2009875"/>
                  <a:gd name="connsiteX61" fmla="*/ 3495489 w 4429522"/>
                  <a:gd name="connsiteY61" fmla="*/ 962125 h 2009875"/>
                  <a:gd name="connsiteX62" fmla="*/ 3505014 w 4429522"/>
                  <a:gd name="connsiteY62" fmla="*/ 914500 h 2009875"/>
                  <a:gd name="connsiteX63" fmla="*/ 3524064 w 4429522"/>
                  <a:gd name="connsiteY63" fmla="*/ 866875 h 2009875"/>
                  <a:gd name="connsiteX64" fmla="*/ 3571689 w 4429522"/>
                  <a:gd name="connsiteY64" fmla="*/ 924025 h 2009875"/>
                  <a:gd name="connsiteX65" fmla="*/ 3571689 w 4429522"/>
                  <a:gd name="connsiteY65" fmla="*/ 971650 h 2009875"/>
                  <a:gd name="connsiteX66" fmla="*/ 3638367 w 4429522"/>
                  <a:gd name="connsiteY66" fmla="*/ 1066900 h 2009875"/>
                  <a:gd name="connsiteX67" fmla="*/ 3705041 w 4429522"/>
                  <a:gd name="connsiteY67" fmla="*/ 981175 h 2009875"/>
                  <a:gd name="connsiteX68" fmla="*/ 3733614 w 4429522"/>
                  <a:gd name="connsiteY68" fmla="*/ 1038325 h 2009875"/>
                  <a:gd name="connsiteX69" fmla="*/ 3743139 w 4429522"/>
                  <a:gd name="connsiteY69" fmla="*/ 838300 h 2009875"/>
                  <a:gd name="connsiteX70" fmla="*/ 3790764 w 4429522"/>
                  <a:gd name="connsiteY70" fmla="*/ 781150 h 2009875"/>
                  <a:gd name="connsiteX71" fmla="*/ 3847914 w 4429522"/>
                  <a:gd name="connsiteY71" fmla="*/ 781150 h 2009875"/>
                  <a:gd name="connsiteX72" fmla="*/ 3905064 w 4429522"/>
                  <a:gd name="connsiteY72" fmla="*/ 790675 h 2009875"/>
                  <a:gd name="connsiteX73" fmla="*/ 3962215 w 4429522"/>
                  <a:gd name="connsiteY73" fmla="*/ 809725 h 2009875"/>
                  <a:gd name="connsiteX74" fmla="*/ 3971739 w 4429522"/>
                  <a:gd name="connsiteY74" fmla="*/ 876400 h 2009875"/>
                  <a:gd name="connsiteX75" fmla="*/ 3990789 w 4429522"/>
                  <a:gd name="connsiteY75" fmla="*/ 933550 h 2009875"/>
                  <a:gd name="connsiteX76" fmla="*/ 4009839 w 4429522"/>
                  <a:gd name="connsiteY76" fmla="*/ 990700 h 2009875"/>
                  <a:gd name="connsiteX77" fmla="*/ 4028889 w 4429522"/>
                  <a:gd name="connsiteY77" fmla="*/ 1047850 h 2009875"/>
                  <a:gd name="connsiteX78" fmla="*/ 4019364 w 4429522"/>
                  <a:gd name="connsiteY78" fmla="*/ 1076425 h 2009875"/>
                  <a:gd name="connsiteX79" fmla="*/ 4047939 w 4429522"/>
                  <a:gd name="connsiteY79" fmla="*/ 1133575 h 2009875"/>
                  <a:gd name="connsiteX80" fmla="*/ 4047939 w 4429522"/>
                  <a:gd name="connsiteY80" fmla="*/ 1181200 h 2009875"/>
                  <a:gd name="connsiteX81" fmla="*/ 4047939 w 4429522"/>
                  <a:gd name="connsiteY81" fmla="*/ 1228825 h 2009875"/>
                  <a:gd name="connsiteX82" fmla="*/ 4028889 w 4429522"/>
                  <a:gd name="connsiteY82" fmla="*/ 1257400 h 2009875"/>
                  <a:gd name="connsiteX83" fmla="*/ 4038414 w 4429522"/>
                  <a:gd name="connsiteY83" fmla="*/ 1295500 h 2009875"/>
                  <a:gd name="connsiteX84" fmla="*/ 4047939 w 4429522"/>
                  <a:gd name="connsiteY84" fmla="*/ 1352650 h 2009875"/>
                  <a:gd name="connsiteX85" fmla="*/ 4066989 w 4429522"/>
                  <a:gd name="connsiteY85" fmla="*/ 1409800 h 2009875"/>
                  <a:gd name="connsiteX86" fmla="*/ 4066989 w 4429522"/>
                  <a:gd name="connsiteY86" fmla="*/ 1466950 h 2009875"/>
                  <a:gd name="connsiteX87" fmla="*/ 4086039 w 4429522"/>
                  <a:gd name="connsiteY87" fmla="*/ 1524100 h 2009875"/>
                  <a:gd name="connsiteX88" fmla="*/ 4105089 w 4429522"/>
                  <a:gd name="connsiteY88" fmla="*/ 1581250 h 2009875"/>
                  <a:gd name="connsiteX89" fmla="*/ 4114614 w 4429522"/>
                  <a:gd name="connsiteY89" fmla="*/ 1609825 h 2009875"/>
                  <a:gd name="connsiteX90" fmla="*/ 4114614 w 4429522"/>
                  <a:gd name="connsiteY90" fmla="*/ 1657450 h 2009875"/>
                  <a:gd name="connsiteX91" fmla="*/ 4133664 w 4429522"/>
                  <a:gd name="connsiteY91" fmla="*/ 1705075 h 2009875"/>
                  <a:gd name="connsiteX92" fmla="*/ 4133664 w 4429522"/>
                  <a:gd name="connsiteY92" fmla="*/ 1762225 h 2009875"/>
                  <a:gd name="connsiteX93" fmla="*/ 4143189 w 4429522"/>
                  <a:gd name="connsiteY93" fmla="*/ 1819375 h 2009875"/>
                  <a:gd name="connsiteX94" fmla="*/ 4133664 w 4429522"/>
                  <a:gd name="connsiteY94" fmla="*/ 1857475 h 2009875"/>
                  <a:gd name="connsiteX95" fmla="*/ 4143189 w 4429522"/>
                  <a:gd name="connsiteY95" fmla="*/ 1895575 h 2009875"/>
                  <a:gd name="connsiteX96" fmla="*/ 4162239 w 4429522"/>
                  <a:gd name="connsiteY96" fmla="*/ 1952725 h 2009875"/>
                  <a:gd name="connsiteX97" fmla="*/ 4133664 w 4429522"/>
                  <a:gd name="connsiteY97" fmla="*/ 1981300 h 2009875"/>
                  <a:gd name="connsiteX98" fmla="*/ 4162239 w 4429522"/>
                  <a:gd name="connsiteY98" fmla="*/ 2009875 h 2009875"/>
                  <a:gd name="connsiteX99" fmla="*/ 4209864 w 4429522"/>
                  <a:gd name="connsiteY99" fmla="*/ 1943200 h 2009875"/>
                  <a:gd name="connsiteX100" fmla="*/ 4209864 w 4429522"/>
                  <a:gd name="connsiteY100" fmla="*/ 1876525 h 2009875"/>
                  <a:gd name="connsiteX101" fmla="*/ 4219389 w 4429522"/>
                  <a:gd name="connsiteY101" fmla="*/ 1819375 h 2009875"/>
                  <a:gd name="connsiteX102" fmla="*/ 4219389 w 4429522"/>
                  <a:gd name="connsiteY102" fmla="*/ 1771750 h 2009875"/>
                  <a:gd name="connsiteX103" fmla="*/ 4219389 w 4429522"/>
                  <a:gd name="connsiteY103" fmla="*/ 1705075 h 2009875"/>
                  <a:gd name="connsiteX104" fmla="*/ 4228914 w 4429522"/>
                  <a:gd name="connsiteY104" fmla="*/ 1647925 h 2009875"/>
                  <a:gd name="connsiteX105" fmla="*/ 4238439 w 4429522"/>
                  <a:gd name="connsiteY105" fmla="*/ 1581250 h 2009875"/>
                  <a:gd name="connsiteX106" fmla="*/ 4228914 w 4429522"/>
                  <a:gd name="connsiteY106" fmla="*/ 1524100 h 2009875"/>
                  <a:gd name="connsiteX107" fmla="*/ 4257489 w 4429522"/>
                  <a:gd name="connsiteY107" fmla="*/ 1476475 h 2009875"/>
                  <a:gd name="connsiteX108" fmla="*/ 4228914 w 4429522"/>
                  <a:gd name="connsiteY108" fmla="*/ 1438375 h 2009875"/>
                  <a:gd name="connsiteX109" fmla="*/ 4257489 w 4429522"/>
                  <a:gd name="connsiteY109" fmla="*/ 1371700 h 2009875"/>
                  <a:gd name="connsiteX110" fmla="*/ 4257489 w 4429522"/>
                  <a:gd name="connsiteY110" fmla="*/ 1305025 h 2009875"/>
                  <a:gd name="connsiteX111" fmla="*/ 4238439 w 4429522"/>
                  <a:gd name="connsiteY111" fmla="*/ 1257400 h 2009875"/>
                  <a:gd name="connsiteX112" fmla="*/ 4247964 w 4429522"/>
                  <a:gd name="connsiteY112" fmla="*/ 1200250 h 2009875"/>
                  <a:gd name="connsiteX113" fmla="*/ 4247964 w 4429522"/>
                  <a:gd name="connsiteY113" fmla="*/ 1171675 h 2009875"/>
                  <a:gd name="connsiteX114" fmla="*/ 4257489 w 4429522"/>
                  <a:gd name="connsiteY114" fmla="*/ 1105000 h 2009875"/>
                  <a:gd name="connsiteX115" fmla="*/ 4257489 w 4429522"/>
                  <a:gd name="connsiteY115" fmla="*/ 1066900 h 2009875"/>
                  <a:gd name="connsiteX116" fmla="*/ 4247964 w 4429522"/>
                  <a:gd name="connsiteY116" fmla="*/ 1000225 h 2009875"/>
                  <a:gd name="connsiteX117" fmla="*/ 4257489 w 4429522"/>
                  <a:gd name="connsiteY117" fmla="*/ 952600 h 2009875"/>
                  <a:gd name="connsiteX118" fmla="*/ 4276539 w 4429522"/>
                  <a:gd name="connsiteY118" fmla="*/ 885925 h 2009875"/>
                  <a:gd name="connsiteX119" fmla="*/ 4295589 w 4429522"/>
                  <a:gd name="connsiteY119" fmla="*/ 838300 h 2009875"/>
                  <a:gd name="connsiteX120" fmla="*/ 4276539 w 4429522"/>
                  <a:gd name="connsiteY120" fmla="*/ 800200 h 2009875"/>
                  <a:gd name="connsiteX121" fmla="*/ 4295589 w 4429522"/>
                  <a:gd name="connsiteY121" fmla="*/ 704950 h 2009875"/>
                  <a:gd name="connsiteX122" fmla="*/ 4362268 w 4429522"/>
                  <a:gd name="connsiteY122" fmla="*/ 762100 h 2009875"/>
                  <a:gd name="connsiteX123" fmla="*/ 4362264 w 4429522"/>
                  <a:gd name="connsiteY123" fmla="*/ 552550 h 2009875"/>
                  <a:gd name="connsiteX124" fmla="*/ 4371789 w 4429522"/>
                  <a:gd name="connsiteY124" fmla="*/ 504925 h 2009875"/>
                  <a:gd name="connsiteX125" fmla="*/ 4371789 w 4429522"/>
                  <a:gd name="connsiteY125" fmla="*/ 447775 h 2009875"/>
                  <a:gd name="connsiteX126" fmla="*/ 4390839 w 4429522"/>
                  <a:gd name="connsiteY126" fmla="*/ 381100 h 2009875"/>
                  <a:gd name="connsiteX127" fmla="*/ 4381314 w 4429522"/>
                  <a:gd name="connsiteY127" fmla="*/ 333475 h 2009875"/>
                  <a:gd name="connsiteX128" fmla="*/ 4381314 w 4429522"/>
                  <a:gd name="connsiteY128" fmla="*/ 266800 h 2009875"/>
                  <a:gd name="connsiteX129" fmla="*/ 4390839 w 4429522"/>
                  <a:gd name="connsiteY129" fmla="*/ 209650 h 2009875"/>
                  <a:gd name="connsiteX130" fmla="*/ 4419414 w 4429522"/>
                  <a:gd name="connsiteY130" fmla="*/ 162025 h 2009875"/>
                  <a:gd name="connsiteX131" fmla="*/ 4400364 w 4429522"/>
                  <a:gd name="connsiteY131" fmla="*/ 114400 h 2009875"/>
                  <a:gd name="connsiteX132" fmla="*/ 4428939 w 4429522"/>
                  <a:gd name="connsiteY132" fmla="*/ 76300 h 2009875"/>
                  <a:gd name="connsiteX133" fmla="*/ 4419414 w 4429522"/>
                  <a:gd name="connsiteY133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74085 w 4429522"/>
                  <a:gd name="connsiteY4" fmla="*/ 247750 h 2009875"/>
                  <a:gd name="connsiteX5" fmla="*/ 428662 w 4429522"/>
                  <a:gd name="connsiteY5" fmla="*/ 257273 h 2009875"/>
                  <a:gd name="connsiteX6" fmla="*/ 466241 w 4429522"/>
                  <a:gd name="connsiteY6" fmla="*/ 362050 h 2009875"/>
                  <a:gd name="connsiteX7" fmla="*/ 478435 w 4429522"/>
                  <a:gd name="connsiteY7" fmla="*/ 571600 h 2009875"/>
                  <a:gd name="connsiteX8" fmla="*/ 542974 w 4429522"/>
                  <a:gd name="connsiteY8" fmla="*/ 523975 h 2009875"/>
                  <a:gd name="connsiteX9" fmla="*/ 611446 w 4429522"/>
                  <a:gd name="connsiteY9" fmla="*/ 809725 h 2009875"/>
                  <a:gd name="connsiteX10" fmla="*/ 666810 w 4429522"/>
                  <a:gd name="connsiteY10" fmla="*/ 952600 h 2009875"/>
                  <a:gd name="connsiteX11" fmla="*/ 798573 w 4429522"/>
                  <a:gd name="connsiteY11" fmla="*/ 1124050 h 2009875"/>
                  <a:gd name="connsiteX12" fmla="*/ 954388 w 4429522"/>
                  <a:gd name="connsiteY12" fmla="*/ 1038325 h 2009875"/>
                  <a:gd name="connsiteX13" fmla="*/ 1202065 w 4429522"/>
                  <a:gd name="connsiteY13" fmla="*/ 885925 h 2009875"/>
                  <a:gd name="connsiteX14" fmla="*/ 1306853 w 4429522"/>
                  <a:gd name="connsiteY14" fmla="*/ 876400 h 2009875"/>
                  <a:gd name="connsiteX15" fmla="*/ 1392588 w 4429522"/>
                  <a:gd name="connsiteY15" fmla="*/ 800200 h 2009875"/>
                  <a:gd name="connsiteX16" fmla="*/ 1463919 w 4429522"/>
                  <a:gd name="connsiteY16" fmla="*/ 819250 h 2009875"/>
                  <a:gd name="connsiteX17" fmla="*/ 1496989 w 4429522"/>
                  <a:gd name="connsiteY17" fmla="*/ 895450 h 2009875"/>
                  <a:gd name="connsiteX18" fmla="*/ 1561653 w 4429522"/>
                  <a:gd name="connsiteY18" fmla="*/ 762100 h 2009875"/>
                  <a:gd name="connsiteX19" fmla="*/ 1605669 w 4429522"/>
                  <a:gd name="connsiteY19" fmla="*/ 772786 h 2009875"/>
                  <a:gd name="connsiteX20" fmla="*/ 1638447 w 4429522"/>
                  <a:gd name="connsiteY20" fmla="*/ 666850 h 2009875"/>
                  <a:gd name="connsiteX21" fmla="*/ 1698901 w 4429522"/>
                  <a:gd name="connsiteY21" fmla="*/ 571600 h 2009875"/>
                  <a:gd name="connsiteX22" fmla="*/ 1852398 w 4429522"/>
                  <a:gd name="connsiteY22" fmla="*/ 495408 h 2009875"/>
                  <a:gd name="connsiteX23" fmla="*/ 2066531 w 4429522"/>
                  <a:gd name="connsiteY23" fmla="*/ 381100 h 2009875"/>
                  <a:gd name="connsiteX24" fmla="*/ 2249941 w 4429522"/>
                  <a:gd name="connsiteY24" fmla="*/ 276325 h 2009875"/>
                  <a:gd name="connsiteX25" fmla="*/ 2449990 w 4429522"/>
                  <a:gd name="connsiteY25" fmla="*/ 181075 h 2009875"/>
                  <a:gd name="connsiteX26" fmla="*/ 2523761 w 4429522"/>
                  <a:gd name="connsiteY26" fmla="*/ 190600 h 2009875"/>
                  <a:gd name="connsiteX27" fmla="*/ 2952564 w 4429522"/>
                  <a:gd name="connsiteY27" fmla="*/ 47725 h 2009875"/>
                  <a:gd name="connsiteX28" fmla="*/ 3019239 w 4429522"/>
                  <a:gd name="connsiteY28" fmla="*/ 28675 h 2009875"/>
                  <a:gd name="connsiteX29" fmla="*/ 3133539 w 4429522"/>
                  <a:gd name="connsiteY29" fmla="*/ 38200 h 2009875"/>
                  <a:gd name="connsiteX30" fmla="*/ 3152589 w 4429522"/>
                  <a:gd name="connsiteY30" fmla="*/ 66775 h 2009875"/>
                  <a:gd name="connsiteX31" fmla="*/ 3162114 w 4429522"/>
                  <a:gd name="connsiteY31" fmla="*/ 114400 h 2009875"/>
                  <a:gd name="connsiteX32" fmla="*/ 3171639 w 4429522"/>
                  <a:gd name="connsiteY32" fmla="*/ 352525 h 2009875"/>
                  <a:gd name="connsiteX33" fmla="*/ 3200214 w 4429522"/>
                  <a:gd name="connsiteY33" fmla="*/ 514450 h 2009875"/>
                  <a:gd name="connsiteX34" fmla="*/ 3209739 w 4429522"/>
                  <a:gd name="connsiteY34" fmla="*/ 543025 h 2009875"/>
                  <a:gd name="connsiteX35" fmla="*/ 3228790 w 4429522"/>
                  <a:gd name="connsiteY35" fmla="*/ 666850 h 2009875"/>
                  <a:gd name="connsiteX36" fmla="*/ 3228787 w 4429522"/>
                  <a:gd name="connsiteY36" fmla="*/ 714475 h 2009875"/>
                  <a:gd name="connsiteX37" fmla="*/ 3228788 w 4429522"/>
                  <a:gd name="connsiteY37" fmla="*/ 762100 h 2009875"/>
                  <a:gd name="connsiteX38" fmla="*/ 3276414 w 4429522"/>
                  <a:gd name="connsiteY38" fmla="*/ 743050 h 2009875"/>
                  <a:gd name="connsiteX39" fmla="*/ 3285939 w 4429522"/>
                  <a:gd name="connsiteY39" fmla="*/ 895450 h 2009875"/>
                  <a:gd name="connsiteX40" fmla="*/ 3295464 w 4429522"/>
                  <a:gd name="connsiteY40" fmla="*/ 924025 h 2009875"/>
                  <a:gd name="connsiteX41" fmla="*/ 3285939 w 4429522"/>
                  <a:gd name="connsiteY41" fmla="*/ 971650 h 2009875"/>
                  <a:gd name="connsiteX42" fmla="*/ 3304989 w 4429522"/>
                  <a:gd name="connsiteY42" fmla="*/ 1019275 h 2009875"/>
                  <a:gd name="connsiteX43" fmla="*/ 3304989 w 4429522"/>
                  <a:gd name="connsiteY43" fmla="*/ 1047850 h 2009875"/>
                  <a:gd name="connsiteX44" fmla="*/ 3314514 w 4429522"/>
                  <a:gd name="connsiteY44" fmla="*/ 1095475 h 2009875"/>
                  <a:gd name="connsiteX45" fmla="*/ 3314514 w 4429522"/>
                  <a:gd name="connsiteY45" fmla="*/ 1143100 h 2009875"/>
                  <a:gd name="connsiteX46" fmla="*/ 3324039 w 4429522"/>
                  <a:gd name="connsiteY46" fmla="*/ 1181200 h 2009875"/>
                  <a:gd name="connsiteX47" fmla="*/ 3314514 w 4429522"/>
                  <a:gd name="connsiteY47" fmla="*/ 1200250 h 2009875"/>
                  <a:gd name="connsiteX48" fmla="*/ 3333564 w 4429522"/>
                  <a:gd name="connsiteY48" fmla="*/ 1238350 h 2009875"/>
                  <a:gd name="connsiteX49" fmla="*/ 3333564 w 4429522"/>
                  <a:gd name="connsiteY49" fmla="*/ 1285975 h 2009875"/>
                  <a:gd name="connsiteX50" fmla="*/ 3352614 w 4429522"/>
                  <a:gd name="connsiteY50" fmla="*/ 1333600 h 2009875"/>
                  <a:gd name="connsiteX51" fmla="*/ 3352614 w 4429522"/>
                  <a:gd name="connsiteY51" fmla="*/ 1381225 h 2009875"/>
                  <a:gd name="connsiteX52" fmla="*/ 3390714 w 4429522"/>
                  <a:gd name="connsiteY52" fmla="*/ 1419325 h 2009875"/>
                  <a:gd name="connsiteX53" fmla="*/ 3419289 w 4429522"/>
                  <a:gd name="connsiteY53" fmla="*/ 1381225 h 2009875"/>
                  <a:gd name="connsiteX54" fmla="*/ 3428814 w 4429522"/>
                  <a:gd name="connsiteY54" fmla="*/ 1333600 h 2009875"/>
                  <a:gd name="connsiteX55" fmla="*/ 3447864 w 4429522"/>
                  <a:gd name="connsiteY55" fmla="*/ 1276450 h 2009875"/>
                  <a:gd name="connsiteX56" fmla="*/ 3447864 w 4429522"/>
                  <a:gd name="connsiteY56" fmla="*/ 1238350 h 2009875"/>
                  <a:gd name="connsiteX57" fmla="*/ 3466914 w 4429522"/>
                  <a:gd name="connsiteY57" fmla="*/ 1171675 h 2009875"/>
                  <a:gd name="connsiteX58" fmla="*/ 3457389 w 4429522"/>
                  <a:gd name="connsiteY58" fmla="*/ 1105000 h 2009875"/>
                  <a:gd name="connsiteX59" fmla="*/ 3466914 w 4429522"/>
                  <a:gd name="connsiteY59" fmla="*/ 1076425 h 2009875"/>
                  <a:gd name="connsiteX60" fmla="*/ 3485964 w 4429522"/>
                  <a:gd name="connsiteY60" fmla="*/ 1009750 h 2009875"/>
                  <a:gd name="connsiteX61" fmla="*/ 3495489 w 4429522"/>
                  <a:gd name="connsiteY61" fmla="*/ 962125 h 2009875"/>
                  <a:gd name="connsiteX62" fmla="*/ 3505014 w 4429522"/>
                  <a:gd name="connsiteY62" fmla="*/ 914500 h 2009875"/>
                  <a:gd name="connsiteX63" fmla="*/ 3524064 w 4429522"/>
                  <a:gd name="connsiteY63" fmla="*/ 866875 h 2009875"/>
                  <a:gd name="connsiteX64" fmla="*/ 3571689 w 4429522"/>
                  <a:gd name="connsiteY64" fmla="*/ 924025 h 2009875"/>
                  <a:gd name="connsiteX65" fmla="*/ 3571689 w 4429522"/>
                  <a:gd name="connsiteY65" fmla="*/ 971650 h 2009875"/>
                  <a:gd name="connsiteX66" fmla="*/ 3638367 w 4429522"/>
                  <a:gd name="connsiteY66" fmla="*/ 1066900 h 2009875"/>
                  <a:gd name="connsiteX67" fmla="*/ 3705041 w 4429522"/>
                  <a:gd name="connsiteY67" fmla="*/ 981175 h 2009875"/>
                  <a:gd name="connsiteX68" fmla="*/ 3733614 w 4429522"/>
                  <a:gd name="connsiteY68" fmla="*/ 1038325 h 2009875"/>
                  <a:gd name="connsiteX69" fmla="*/ 3743139 w 4429522"/>
                  <a:gd name="connsiteY69" fmla="*/ 838300 h 2009875"/>
                  <a:gd name="connsiteX70" fmla="*/ 3790764 w 4429522"/>
                  <a:gd name="connsiteY70" fmla="*/ 781150 h 2009875"/>
                  <a:gd name="connsiteX71" fmla="*/ 3847914 w 4429522"/>
                  <a:gd name="connsiteY71" fmla="*/ 781150 h 2009875"/>
                  <a:gd name="connsiteX72" fmla="*/ 3905064 w 4429522"/>
                  <a:gd name="connsiteY72" fmla="*/ 790675 h 2009875"/>
                  <a:gd name="connsiteX73" fmla="*/ 3962215 w 4429522"/>
                  <a:gd name="connsiteY73" fmla="*/ 809725 h 2009875"/>
                  <a:gd name="connsiteX74" fmla="*/ 3971739 w 4429522"/>
                  <a:gd name="connsiteY74" fmla="*/ 876400 h 2009875"/>
                  <a:gd name="connsiteX75" fmla="*/ 3990789 w 4429522"/>
                  <a:gd name="connsiteY75" fmla="*/ 933550 h 2009875"/>
                  <a:gd name="connsiteX76" fmla="*/ 4009839 w 4429522"/>
                  <a:gd name="connsiteY76" fmla="*/ 990700 h 2009875"/>
                  <a:gd name="connsiteX77" fmla="*/ 4028889 w 4429522"/>
                  <a:gd name="connsiteY77" fmla="*/ 1047850 h 2009875"/>
                  <a:gd name="connsiteX78" fmla="*/ 4019364 w 4429522"/>
                  <a:gd name="connsiteY78" fmla="*/ 1076425 h 2009875"/>
                  <a:gd name="connsiteX79" fmla="*/ 4047939 w 4429522"/>
                  <a:gd name="connsiteY79" fmla="*/ 1133575 h 2009875"/>
                  <a:gd name="connsiteX80" fmla="*/ 4047939 w 4429522"/>
                  <a:gd name="connsiteY80" fmla="*/ 1181200 h 2009875"/>
                  <a:gd name="connsiteX81" fmla="*/ 4047939 w 4429522"/>
                  <a:gd name="connsiteY81" fmla="*/ 1228825 h 2009875"/>
                  <a:gd name="connsiteX82" fmla="*/ 4028889 w 4429522"/>
                  <a:gd name="connsiteY82" fmla="*/ 1257400 h 2009875"/>
                  <a:gd name="connsiteX83" fmla="*/ 4038414 w 4429522"/>
                  <a:gd name="connsiteY83" fmla="*/ 1295500 h 2009875"/>
                  <a:gd name="connsiteX84" fmla="*/ 4047939 w 4429522"/>
                  <a:gd name="connsiteY84" fmla="*/ 1352650 h 2009875"/>
                  <a:gd name="connsiteX85" fmla="*/ 4066989 w 4429522"/>
                  <a:gd name="connsiteY85" fmla="*/ 1409800 h 2009875"/>
                  <a:gd name="connsiteX86" fmla="*/ 4066989 w 4429522"/>
                  <a:gd name="connsiteY86" fmla="*/ 1466950 h 2009875"/>
                  <a:gd name="connsiteX87" fmla="*/ 4086039 w 4429522"/>
                  <a:gd name="connsiteY87" fmla="*/ 1524100 h 2009875"/>
                  <a:gd name="connsiteX88" fmla="*/ 4105089 w 4429522"/>
                  <a:gd name="connsiteY88" fmla="*/ 1581250 h 2009875"/>
                  <a:gd name="connsiteX89" fmla="*/ 4114614 w 4429522"/>
                  <a:gd name="connsiteY89" fmla="*/ 1609825 h 2009875"/>
                  <a:gd name="connsiteX90" fmla="*/ 4114614 w 4429522"/>
                  <a:gd name="connsiteY90" fmla="*/ 1657450 h 2009875"/>
                  <a:gd name="connsiteX91" fmla="*/ 4133664 w 4429522"/>
                  <a:gd name="connsiteY91" fmla="*/ 1705075 h 2009875"/>
                  <a:gd name="connsiteX92" fmla="*/ 4133664 w 4429522"/>
                  <a:gd name="connsiteY92" fmla="*/ 1762225 h 2009875"/>
                  <a:gd name="connsiteX93" fmla="*/ 4143189 w 4429522"/>
                  <a:gd name="connsiteY93" fmla="*/ 1819375 h 2009875"/>
                  <a:gd name="connsiteX94" fmla="*/ 4133664 w 4429522"/>
                  <a:gd name="connsiteY94" fmla="*/ 1857475 h 2009875"/>
                  <a:gd name="connsiteX95" fmla="*/ 4143189 w 4429522"/>
                  <a:gd name="connsiteY95" fmla="*/ 1895575 h 2009875"/>
                  <a:gd name="connsiteX96" fmla="*/ 4162239 w 4429522"/>
                  <a:gd name="connsiteY96" fmla="*/ 1952725 h 2009875"/>
                  <a:gd name="connsiteX97" fmla="*/ 4133664 w 4429522"/>
                  <a:gd name="connsiteY97" fmla="*/ 1981300 h 2009875"/>
                  <a:gd name="connsiteX98" fmla="*/ 4162239 w 4429522"/>
                  <a:gd name="connsiteY98" fmla="*/ 2009875 h 2009875"/>
                  <a:gd name="connsiteX99" fmla="*/ 4209864 w 4429522"/>
                  <a:gd name="connsiteY99" fmla="*/ 1943200 h 2009875"/>
                  <a:gd name="connsiteX100" fmla="*/ 4209864 w 4429522"/>
                  <a:gd name="connsiteY100" fmla="*/ 1876525 h 2009875"/>
                  <a:gd name="connsiteX101" fmla="*/ 4219389 w 4429522"/>
                  <a:gd name="connsiteY101" fmla="*/ 1819375 h 2009875"/>
                  <a:gd name="connsiteX102" fmla="*/ 4219389 w 4429522"/>
                  <a:gd name="connsiteY102" fmla="*/ 1771750 h 2009875"/>
                  <a:gd name="connsiteX103" fmla="*/ 4219389 w 4429522"/>
                  <a:gd name="connsiteY103" fmla="*/ 1705075 h 2009875"/>
                  <a:gd name="connsiteX104" fmla="*/ 4228914 w 4429522"/>
                  <a:gd name="connsiteY104" fmla="*/ 1647925 h 2009875"/>
                  <a:gd name="connsiteX105" fmla="*/ 4238439 w 4429522"/>
                  <a:gd name="connsiteY105" fmla="*/ 1581250 h 2009875"/>
                  <a:gd name="connsiteX106" fmla="*/ 4228914 w 4429522"/>
                  <a:gd name="connsiteY106" fmla="*/ 1524100 h 2009875"/>
                  <a:gd name="connsiteX107" fmla="*/ 4257489 w 4429522"/>
                  <a:gd name="connsiteY107" fmla="*/ 1476475 h 2009875"/>
                  <a:gd name="connsiteX108" fmla="*/ 4228914 w 4429522"/>
                  <a:gd name="connsiteY108" fmla="*/ 1438375 h 2009875"/>
                  <a:gd name="connsiteX109" fmla="*/ 4257489 w 4429522"/>
                  <a:gd name="connsiteY109" fmla="*/ 1371700 h 2009875"/>
                  <a:gd name="connsiteX110" fmla="*/ 4257489 w 4429522"/>
                  <a:gd name="connsiteY110" fmla="*/ 1305025 h 2009875"/>
                  <a:gd name="connsiteX111" fmla="*/ 4238439 w 4429522"/>
                  <a:gd name="connsiteY111" fmla="*/ 1257400 h 2009875"/>
                  <a:gd name="connsiteX112" fmla="*/ 4247964 w 4429522"/>
                  <a:gd name="connsiteY112" fmla="*/ 1200250 h 2009875"/>
                  <a:gd name="connsiteX113" fmla="*/ 4247964 w 4429522"/>
                  <a:gd name="connsiteY113" fmla="*/ 1171675 h 2009875"/>
                  <a:gd name="connsiteX114" fmla="*/ 4257489 w 4429522"/>
                  <a:gd name="connsiteY114" fmla="*/ 1105000 h 2009875"/>
                  <a:gd name="connsiteX115" fmla="*/ 4257489 w 4429522"/>
                  <a:gd name="connsiteY115" fmla="*/ 1066900 h 2009875"/>
                  <a:gd name="connsiteX116" fmla="*/ 4247964 w 4429522"/>
                  <a:gd name="connsiteY116" fmla="*/ 1000225 h 2009875"/>
                  <a:gd name="connsiteX117" fmla="*/ 4257489 w 4429522"/>
                  <a:gd name="connsiteY117" fmla="*/ 952600 h 2009875"/>
                  <a:gd name="connsiteX118" fmla="*/ 4276539 w 4429522"/>
                  <a:gd name="connsiteY118" fmla="*/ 885925 h 2009875"/>
                  <a:gd name="connsiteX119" fmla="*/ 4295589 w 4429522"/>
                  <a:gd name="connsiteY119" fmla="*/ 838300 h 2009875"/>
                  <a:gd name="connsiteX120" fmla="*/ 4276539 w 4429522"/>
                  <a:gd name="connsiteY120" fmla="*/ 800200 h 2009875"/>
                  <a:gd name="connsiteX121" fmla="*/ 4295589 w 4429522"/>
                  <a:gd name="connsiteY121" fmla="*/ 704950 h 2009875"/>
                  <a:gd name="connsiteX122" fmla="*/ 4362268 w 4429522"/>
                  <a:gd name="connsiteY122" fmla="*/ 762100 h 2009875"/>
                  <a:gd name="connsiteX123" fmla="*/ 4362264 w 4429522"/>
                  <a:gd name="connsiteY123" fmla="*/ 552550 h 2009875"/>
                  <a:gd name="connsiteX124" fmla="*/ 4371789 w 4429522"/>
                  <a:gd name="connsiteY124" fmla="*/ 504925 h 2009875"/>
                  <a:gd name="connsiteX125" fmla="*/ 4371789 w 4429522"/>
                  <a:gd name="connsiteY125" fmla="*/ 447775 h 2009875"/>
                  <a:gd name="connsiteX126" fmla="*/ 4390839 w 4429522"/>
                  <a:gd name="connsiteY126" fmla="*/ 381100 h 2009875"/>
                  <a:gd name="connsiteX127" fmla="*/ 4381314 w 4429522"/>
                  <a:gd name="connsiteY127" fmla="*/ 333475 h 2009875"/>
                  <a:gd name="connsiteX128" fmla="*/ 4381314 w 4429522"/>
                  <a:gd name="connsiteY128" fmla="*/ 266800 h 2009875"/>
                  <a:gd name="connsiteX129" fmla="*/ 4390839 w 4429522"/>
                  <a:gd name="connsiteY129" fmla="*/ 209650 h 2009875"/>
                  <a:gd name="connsiteX130" fmla="*/ 4419414 w 4429522"/>
                  <a:gd name="connsiteY130" fmla="*/ 162025 h 2009875"/>
                  <a:gd name="connsiteX131" fmla="*/ 4400364 w 4429522"/>
                  <a:gd name="connsiteY131" fmla="*/ 114400 h 2009875"/>
                  <a:gd name="connsiteX132" fmla="*/ 4428939 w 4429522"/>
                  <a:gd name="connsiteY132" fmla="*/ 76300 h 2009875"/>
                  <a:gd name="connsiteX133" fmla="*/ 4419414 w 4429522"/>
                  <a:gd name="connsiteY133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74085 w 4429522"/>
                  <a:gd name="connsiteY4" fmla="*/ 247750 h 2009875"/>
                  <a:gd name="connsiteX5" fmla="*/ 428662 w 4429522"/>
                  <a:gd name="connsiteY5" fmla="*/ 247747 h 2009875"/>
                  <a:gd name="connsiteX6" fmla="*/ 466241 w 4429522"/>
                  <a:gd name="connsiteY6" fmla="*/ 362050 h 2009875"/>
                  <a:gd name="connsiteX7" fmla="*/ 478435 w 4429522"/>
                  <a:gd name="connsiteY7" fmla="*/ 571600 h 2009875"/>
                  <a:gd name="connsiteX8" fmla="*/ 542974 w 4429522"/>
                  <a:gd name="connsiteY8" fmla="*/ 523975 h 2009875"/>
                  <a:gd name="connsiteX9" fmla="*/ 611446 w 4429522"/>
                  <a:gd name="connsiteY9" fmla="*/ 809725 h 2009875"/>
                  <a:gd name="connsiteX10" fmla="*/ 666810 w 4429522"/>
                  <a:gd name="connsiteY10" fmla="*/ 952600 h 2009875"/>
                  <a:gd name="connsiteX11" fmla="*/ 798573 w 4429522"/>
                  <a:gd name="connsiteY11" fmla="*/ 1124050 h 2009875"/>
                  <a:gd name="connsiteX12" fmla="*/ 954388 w 4429522"/>
                  <a:gd name="connsiteY12" fmla="*/ 1038325 h 2009875"/>
                  <a:gd name="connsiteX13" fmla="*/ 1202065 w 4429522"/>
                  <a:gd name="connsiteY13" fmla="*/ 885925 h 2009875"/>
                  <a:gd name="connsiteX14" fmla="*/ 1306853 w 4429522"/>
                  <a:gd name="connsiteY14" fmla="*/ 876400 h 2009875"/>
                  <a:gd name="connsiteX15" fmla="*/ 1392588 w 4429522"/>
                  <a:gd name="connsiteY15" fmla="*/ 800200 h 2009875"/>
                  <a:gd name="connsiteX16" fmla="*/ 1463919 w 4429522"/>
                  <a:gd name="connsiteY16" fmla="*/ 819250 h 2009875"/>
                  <a:gd name="connsiteX17" fmla="*/ 1496989 w 4429522"/>
                  <a:gd name="connsiteY17" fmla="*/ 895450 h 2009875"/>
                  <a:gd name="connsiteX18" fmla="*/ 1561653 w 4429522"/>
                  <a:gd name="connsiteY18" fmla="*/ 762100 h 2009875"/>
                  <a:gd name="connsiteX19" fmla="*/ 1605669 w 4429522"/>
                  <a:gd name="connsiteY19" fmla="*/ 772786 h 2009875"/>
                  <a:gd name="connsiteX20" fmla="*/ 1638447 w 4429522"/>
                  <a:gd name="connsiteY20" fmla="*/ 666850 h 2009875"/>
                  <a:gd name="connsiteX21" fmla="*/ 1698901 w 4429522"/>
                  <a:gd name="connsiteY21" fmla="*/ 571600 h 2009875"/>
                  <a:gd name="connsiteX22" fmla="*/ 1852398 w 4429522"/>
                  <a:gd name="connsiteY22" fmla="*/ 495408 h 2009875"/>
                  <a:gd name="connsiteX23" fmla="*/ 2066531 w 4429522"/>
                  <a:gd name="connsiteY23" fmla="*/ 381100 h 2009875"/>
                  <a:gd name="connsiteX24" fmla="*/ 2249941 w 4429522"/>
                  <a:gd name="connsiteY24" fmla="*/ 276325 h 2009875"/>
                  <a:gd name="connsiteX25" fmla="*/ 2449990 w 4429522"/>
                  <a:gd name="connsiteY25" fmla="*/ 181075 h 2009875"/>
                  <a:gd name="connsiteX26" fmla="*/ 2523761 w 4429522"/>
                  <a:gd name="connsiteY26" fmla="*/ 190600 h 2009875"/>
                  <a:gd name="connsiteX27" fmla="*/ 2952564 w 4429522"/>
                  <a:gd name="connsiteY27" fmla="*/ 47725 h 2009875"/>
                  <a:gd name="connsiteX28" fmla="*/ 3019239 w 4429522"/>
                  <a:gd name="connsiteY28" fmla="*/ 28675 h 2009875"/>
                  <a:gd name="connsiteX29" fmla="*/ 3133539 w 4429522"/>
                  <a:gd name="connsiteY29" fmla="*/ 38200 h 2009875"/>
                  <a:gd name="connsiteX30" fmla="*/ 3152589 w 4429522"/>
                  <a:gd name="connsiteY30" fmla="*/ 66775 h 2009875"/>
                  <a:gd name="connsiteX31" fmla="*/ 3162114 w 4429522"/>
                  <a:gd name="connsiteY31" fmla="*/ 114400 h 2009875"/>
                  <a:gd name="connsiteX32" fmla="*/ 3171639 w 4429522"/>
                  <a:gd name="connsiteY32" fmla="*/ 352525 h 2009875"/>
                  <a:gd name="connsiteX33" fmla="*/ 3200214 w 4429522"/>
                  <a:gd name="connsiteY33" fmla="*/ 514450 h 2009875"/>
                  <a:gd name="connsiteX34" fmla="*/ 3209739 w 4429522"/>
                  <a:gd name="connsiteY34" fmla="*/ 543025 h 2009875"/>
                  <a:gd name="connsiteX35" fmla="*/ 3228790 w 4429522"/>
                  <a:gd name="connsiteY35" fmla="*/ 666850 h 2009875"/>
                  <a:gd name="connsiteX36" fmla="*/ 3228787 w 4429522"/>
                  <a:gd name="connsiteY36" fmla="*/ 714475 h 2009875"/>
                  <a:gd name="connsiteX37" fmla="*/ 3228788 w 4429522"/>
                  <a:gd name="connsiteY37" fmla="*/ 762100 h 2009875"/>
                  <a:gd name="connsiteX38" fmla="*/ 3276414 w 4429522"/>
                  <a:gd name="connsiteY38" fmla="*/ 743050 h 2009875"/>
                  <a:gd name="connsiteX39" fmla="*/ 3285939 w 4429522"/>
                  <a:gd name="connsiteY39" fmla="*/ 895450 h 2009875"/>
                  <a:gd name="connsiteX40" fmla="*/ 3295464 w 4429522"/>
                  <a:gd name="connsiteY40" fmla="*/ 924025 h 2009875"/>
                  <a:gd name="connsiteX41" fmla="*/ 3285939 w 4429522"/>
                  <a:gd name="connsiteY41" fmla="*/ 971650 h 2009875"/>
                  <a:gd name="connsiteX42" fmla="*/ 3304989 w 4429522"/>
                  <a:gd name="connsiteY42" fmla="*/ 1019275 h 2009875"/>
                  <a:gd name="connsiteX43" fmla="*/ 3304989 w 4429522"/>
                  <a:gd name="connsiteY43" fmla="*/ 1047850 h 2009875"/>
                  <a:gd name="connsiteX44" fmla="*/ 3314514 w 4429522"/>
                  <a:gd name="connsiteY44" fmla="*/ 1095475 h 2009875"/>
                  <a:gd name="connsiteX45" fmla="*/ 3314514 w 4429522"/>
                  <a:gd name="connsiteY45" fmla="*/ 1143100 h 2009875"/>
                  <a:gd name="connsiteX46" fmla="*/ 3324039 w 4429522"/>
                  <a:gd name="connsiteY46" fmla="*/ 1181200 h 2009875"/>
                  <a:gd name="connsiteX47" fmla="*/ 3314514 w 4429522"/>
                  <a:gd name="connsiteY47" fmla="*/ 1200250 h 2009875"/>
                  <a:gd name="connsiteX48" fmla="*/ 3333564 w 4429522"/>
                  <a:gd name="connsiteY48" fmla="*/ 1238350 h 2009875"/>
                  <a:gd name="connsiteX49" fmla="*/ 3333564 w 4429522"/>
                  <a:gd name="connsiteY49" fmla="*/ 1285975 h 2009875"/>
                  <a:gd name="connsiteX50" fmla="*/ 3352614 w 4429522"/>
                  <a:gd name="connsiteY50" fmla="*/ 1333600 h 2009875"/>
                  <a:gd name="connsiteX51" fmla="*/ 3352614 w 4429522"/>
                  <a:gd name="connsiteY51" fmla="*/ 1381225 h 2009875"/>
                  <a:gd name="connsiteX52" fmla="*/ 3390714 w 4429522"/>
                  <a:gd name="connsiteY52" fmla="*/ 1419325 h 2009875"/>
                  <a:gd name="connsiteX53" fmla="*/ 3419289 w 4429522"/>
                  <a:gd name="connsiteY53" fmla="*/ 1381225 h 2009875"/>
                  <a:gd name="connsiteX54" fmla="*/ 3428814 w 4429522"/>
                  <a:gd name="connsiteY54" fmla="*/ 1333600 h 2009875"/>
                  <a:gd name="connsiteX55" fmla="*/ 3447864 w 4429522"/>
                  <a:gd name="connsiteY55" fmla="*/ 1276450 h 2009875"/>
                  <a:gd name="connsiteX56" fmla="*/ 3447864 w 4429522"/>
                  <a:gd name="connsiteY56" fmla="*/ 1238350 h 2009875"/>
                  <a:gd name="connsiteX57" fmla="*/ 3466914 w 4429522"/>
                  <a:gd name="connsiteY57" fmla="*/ 1171675 h 2009875"/>
                  <a:gd name="connsiteX58" fmla="*/ 3457389 w 4429522"/>
                  <a:gd name="connsiteY58" fmla="*/ 1105000 h 2009875"/>
                  <a:gd name="connsiteX59" fmla="*/ 3466914 w 4429522"/>
                  <a:gd name="connsiteY59" fmla="*/ 1076425 h 2009875"/>
                  <a:gd name="connsiteX60" fmla="*/ 3485964 w 4429522"/>
                  <a:gd name="connsiteY60" fmla="*/ 1009750 h 2009875"/>
                  <a:gd name="connsiteX61" fmla="*/ 3495489 w 4429522"/>
                  <a:gd name="connsiteY61" fmla="*/ 962125 h 2009875"/>
                  <a:gd name="connsiteX62" fmla="*/ 3505014 w 4429522"/>
                  <a:gd name="connsiteY62" fmla="*/ 914500 h 2009875"/>
                  <a:gd name="connsiteX63" fmla="*/ 3524064 w 4429522"/>
                  <a:gd name="connsiteY63" fmla="*/ 866875 h 2009875"/>
                  <a:gd name="connsiteX64" fmla="*/ 3571689 w 4429522"/>
                  <a:gd name="connsiteY64" fmla="*/ 924025 h 2009875"/>
                  <a:gd name="connsiteX65" fmla="*/ 3571689 w 4429522"/>
                  <a:gd name="connsiteY65" fmla="*/ 971650 h 2009875"/>
                  <a:gd name="connsiteX66" fmla="*/ 3638367 w 4429522"/>
                  <a:gd name="connsiteY66" fmla="*/ 1066900 h 2009875"/>
                  <a:gd name="connsiteX67" fmla="*/ 3705041 w 4429522"/>
                  <a:gd name="connsiteY67" fmla="*/ 981175 h 2009875"/>
                  <a:gd name="connsiteX68" fmla="*/ 3733614 w 4429522"/>
                  <a:gd name="connsiteY68" fmla="*/ 1038325 h 2009875"/>
                  <a:gd name="connsiteX69" fmla="*/ 3743139 w 4429522"/>
                  <a:gd name="connsiteY69" fmla="*/ 838300 h 2009875"/>
                  <a:gd name="connsiteX70" fmla="*/ 3790764 w 4429522"/>
                  <a:gd name="connsiteY70" fmla="*/ 781150 h 2009875"/>
                  <a:gd name="connsiteX71" fmla="*/ 3847914 w 4429522"/>
                  <a:gd name="connsiteY71" fmla="*/ 781150 h 2009875"/>
                  <a:gd name="connsiteX72" fmla="*/ 3905064 w 4429522"/>
                  <a:gd name="connsiteY72" fmla="*/ 790675 h 2009875"/>
                  <a:gd name="connsiteX73" fmla="*/ 3962215 w 4429522"/>
                  <a:gd name="connsiteY73" fmla="*/ 809725 h 2009875"/>
                  <a:gd name="connsiteX74" fmla="*/ 3971739 w 4429522"/>
                  <a:gd name="connsiteY74" fmla="*/ 876400 h 2009875"/>
                  <a:gd name="connsiteX75" fmla="*/ 3990789 w 4429522"/>
                  <a:gd name="connsiteY75" fmla="*/ 933550 h 2009875"/>
                  <a:gd name="connsiteX76" fmla="*/ 4009839 w 4429522"/>
                  <a:gd name="connsiteY76" fmla="*/ 990700 h 2009875"/>
                  <a:gd name="connsiteX77" fmla="*/ 4028889 w 4429522"/>
                  <a:gd name="connsiteY77" fmla="*/ 1047850 h 2009875"/>
                  <a:gd name="connsiteX78" fmla="*/ 4019364 w 4429522"/>
                  <a:gd name="connsiteY78" fmla="*/ 1076425 h 2009875"/>
                  <a:gd name="connsiteX79" fmla="*/ 4047939 w 4429522"/>
                  <a:gd name="connsiteY79" fmla="*/ 1133575 h 2009875"/>
                  <a:gd name="connsiteX80" fmla="*/ 4047939 w 4429522"/>
                  <a:gd name="connsiteY80" fmla="*/ 1181200 h 2009875"/>
                  <a:gd name="connsiteX81" fmla="*/ 4047939 w 4429522"/>
                  <a:gd name="connsiteY81" fmla="*/ 1228825 h 2009875"/>
                  <a:gd name="connsiteX82" fmla="*/ 4028889 w 4429522"/>
                  <a:gd name="connsiteY82" fmla="*/ 1257400 h 2009875"/>
                  <a:gd name="connsiteX83" fmla="*/ 4038414 w 4429522"/>
                  <a:gd name="connsiteY83" fmla="*/ 1295500 h 2009875"/>
                  <a:gd name="connsiteX84" fmla="*/ 4047939 w 4429522"/>
                  <a:gd name="connsiteY84" fmla="*/ 1352650 h 2009875"/>
                  <a:gd name="connsiteX85" fmla="*/ 4066989 w 4429522"/>
                  <a:gd name="connsiteY85" fmla="*/ 1409800 h 2009875"/>
                  <a:gd name="connsiteX86" fmla="*/ 4066989 w 4429522"/>
                  <a:gd name="connsiteY86" fmla="*/ 1466950 h 2009875"/>
                  <a:gd name="connsiteX87" fmla="*/ 4086039 w 4429522"/>
                  <a:gd name="connsiteY87" fmla="*/ 1524100 h 2009875"/>
                  <a:gd name="connsiteX88" fmla="*/ 4105089 w 4429522"/>
                  <a:gd name="connsiteY88" fmla="*/ 1581250 h 2009875"/>
                  <a:gd name="connsiteX89" fmla="*/ 4114614 w 4429522"/>
                  <a:gd name="connsiteY89" fmla="*/ 1609825 h 2009875"/>
                  <a:gd name="connsiteX90" fmla="*/ 4114614 w 4429522"/>
                  <a:gd name="connsiteY90" fmla="*/ 1657450 h 2009875"/>
                  <a:gd name="connsiteX91" fmla="*/ 4133664 w 4429522"/>
                  <a:gd name="connsiteY91" fmla="*/ 1705075 h 2009875"/>
                  <a:gd name="connsiteX92" fmla="*/ 4133664 w 4429522"/>
                  <a:gd name="connsiteY92" fmla="*/ 1762225 h 2009875"/>
                  <a:gd name="connsiteX93" fmla="*/ 4143189 w 4429522"/>
                  <a:gd name="connsiteY93" fmla="*/ 1819375 h 2009875"/>
                  <a:gd name="connsiteX94" fmla="*/ 4133664 w 4429522"/>
                  <a:gd name="connsiteY94" fmla="*/ 1857475 h 2009875"/>
                  <a:gd name="connsiteX95" fmla="*/ 4143189 w 4429522"/>
                  <a:gd name="connsiteY95" fmla="*/ 1895575 h 2009875"/>
                  <a:gd name="connsiteX96" fmla="*/ 4162239 w 4429522"/>
                  <a:gd name="connsiteY96" fmla="*/ 1952725 h 2009875"/>
                  <a:gd name="connsiteX97" fmla="*/ 4133664 w 4429522"/>
                  <a:gd name="connsiteY97" fmla="*/ 1981300 h 2009875"/>
                  <a:gd name="connsiteX98" fmla="*/ 4162239 w 4429522"/>
                  <a:gd name="connsiteY98" fmla="*/ 2009875 h 2009875"/>
                  <a:gd name="connsiteX99" fmla="*/ 4209864 w 4429522"/>
                  <a:gd name="connsiteY99" fmla="*/ 1943200 h 2009875"/>
                  <a:gd name="connsiteX100" fmla="*/ 4209864 w 4429522"/>
                  <a:gd name="connsiteY100" fmla="*/ 1876525 h 2009875"/>
                  <a:gd name="connsiteX101" fmla="*/ 4219389 w 4429522"/>
                  <a:gd name="connsiteY101" fmla="*/ 1819375 h 2009875"/>
                  <a:gd name="connsiteX102" fmla="*/ 4219389 w 4429522"/>
                  <a:gd name="connsiteY102" fmla="*/ 1771750 h 2009875"/>
                  <a:gd name="connsiteX103" fmla="*/ 4219389 w 4429522"/>
                  <a:gd name="connsiteY103" fmla="*/ 1705075 h 2009875"/>
                  <a:gd name="connsiteX104" fmla="*/ 4228914 w 4429522"/>
                  <a:gd name="connsiteY104" fmla="*/ 1647925 h 2009875"/>
                  <a:gd name="connsiteX105" fmla="*/ 4238439 w 4429522"/>
                  <a:gd name="connsiteY105" fmla="*/ 1581250 h 2009875"/>
                  <a:gd name="connsiteX106" fmla="*/ 4228914 w 4429522"/>
                  <a:gd name="connsiteY106" fmla="*/ 1524100 h 2009875"/>
                  <a:gd name="connsiteX107" fmla="*/ 4257489 w 4429522"/>
                  <a:gd name="connsiteY107" fmla="*/ 1476475 h 2009875"/>
                  <a:gd name="connsiteX108" fmla="*/ 4228914 w 4429522"/>
                  <a:gd name="connsiteY108" fmla="*/ 1438375 h 2009875"/>
                  <a:gd name="connsiteX109" fmla="*/ 4257489 w 4429522"/>
                  <a:gd name="connsiteY109" fmla="*/ 1371700 h 2009875"/>
                  <a:gd name="connsiteX110" fmla="*/ 4257489 w 4429522"/>
                  <a:gd name="connsiteY110" fmla="*/ 1305025 h 2009875"/>
                  <a:gd name="connsiteX111" fmla="*/ 4238439 w 4429522"/>
                  <a:gd name="connsiteY111" fmla="*/ 1257400 h 2009875"/>
                  <a:gd name="connsiteX112" fmla="*/ 4247964 w 4429522"/>
                  <a:gd name="connsiteY112" fmla="*/ 1200250 h 2009875"/>
                  <a:gd name="connsiteX113" fmla="*/ 4247964 w 4429522"/>
                  <a:gd name="connsiteY113" fmla="*/ 1171675 h 2009875"/>
                  <a:gd name="connsiteX114" fmla="*/ 4257489 w 4429522"/>
                  <a:gd name="connsiteY114" fmla="*/ 1105000 h 2009875"/>
                  <a:gd name="connsiteX115" fmla="*/ 4257489 w 4429522"/>
                  <a:gd name="connsiteY115" fmla="*/ 1066900 h 2009875"/>
                  <a:gd name="connsiteX116" fmla="*/ 4247964 w 4429522"/>
                  <a:gd name="connsiteY116" fmla="*/ 1000225 h 2009875"/>
                  <a:gd name="connsiteX117" fmla="*/ 4257489 w 4429522"/>
                  <a:gd name="connsiteY117" fmla="*/ 952600 h 2009875"/>
                  <a:gd name="connsiteX118" fmla="*/ 4276539 w 4429522"/>
                  <a:gd name="connsiteY118" fmla="*/ 885925 h 2009875"/>
                  <a:gd name="connsiteX119" fmla="*/ 4295589 w 4429522"/>
                  <a:gd name="connsiteY119" fmla="*/ 838300 h 2009875"/>
                  <a:gd name="connsiteX120" fmla="*/ 4276539 w 4429522"/>
                  <a:gd name="connsiteY120" fmla="*/ 800200 h 2009875"/>
                  <a:gd name="connsiteX121" fmla="*/ 4295589 w 4429522"/>
                  <a:gd name="connsiteY121" fmla="*/ 704950 h 2009875"/>
                  <a:gd name="connsiteX122" fmla="*/ 4362268 w 4429522"/>
                  <a:gd name="connsiteY122" fmla="*/ 762100 h 2009875"/>
                  <a:gd name="connsiteX123" fmla="*/ 4362264 w 4429522"/>
                  <a:gd name="connsiteY123" fmla="*/ 552550 h 2009875"/>
                  <a:gd name="connsiteX124" fmla="*/ 4371789 w 4429522"/>
                  <a:gd name="connsiteY124" fmla="*/ 504925 h 2009875"/>
                  <a:gd name="connsiteX125" fmla="*/ 4371789 w 4429522"/>
                  <a:gd name="connsiteY125" fmla="*/ 447775 h 2009875"/>
                  <a:gd name="connsiteX126" fmla="*/ 4390839 w 4429522"/>
                  <a:gd name="connsiteY126" fmla="*/ 381100 h 2009875"/>
                  <a:gd name="connsiteX127" fmla="*/ 4381314 w 4429522"/>
                  <a:gd name="connsiteY127" fmla="*/ 333475 h 2009875"/>
                  <a:gd name="connsiteX128" fmla="*/ 4381314 w 4429522"/>
                  <a:gd name="connsiteY128" fmla="*/ 266800 h 2009875"/>
                  <a:gd name="connsiteX129" fmla="*/ 4390839 w 4429522"/>
                  <a:gd name="connsiteY129" fmla="*/ 209650 h 2009875"/>
                  <a:gd name="connsiteX130" fmla="*/ 4419414 w 4429522"/>
                  <a:gd name="connsiteY130" fmla="*/ 162025 h 2009875"/>
                  <a:gd name="connsiteX131" fmla="*/ 4400364 w 4429522"/>
                  <a:gd name="connsiteY131" fmla="*/ 114400 h 2009875"/>
                  <a:gd name="connsiteX132" fmla="*/ 4428939 w 4429522"/>
                  <a:gd name="connsiteY132" fmla="*/ 76300 h 2009875"/>
                  <a:gd name="connsiteX133" fmla="*/ 4419414 w 4429522"/>
                  <a:gd name="connsiteY133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74085 w 4429522"/>
                  <a:gd name="connsiteY4" fmla="*/ 247750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64560 w 4429522"/>
                  <a:gd name="connsiteY4" fmla="*/ 23822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55034 w 4429522"/>
                  <a:gd name="connsiteY4" fmla="*/ 23822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399560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94818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66241 w 4429522"/>
                  <a:gd name="connsiteY5" fmla="*/ 362050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37663 w 4429522"/>
                  <a:gd name="connsiteY5" fmla="*/ 381101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66531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37663 w 4429522"/>
                  <a:gd name="connsiteY5" fmla="*/ 381101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57005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37663 w 4429522"/>
                  <a:gd name="connsiteY5" fmla="*/ 381101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63919 w 4429522"/>
                  <a:gd name="connsiteY15" fmla="*/ 819250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57005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429522"/>
                  <a:gd name="connsiteY0" fmla="*/ 100 h 2009875"/>
                  <a:gd name="connsiteX1" fmla="*/ 247671 w 4429522"/>
                  <a:gd name="connsiteY1" fmla="*/ 19150 h 2009875"/>
                  <a:gd name="connsiteX2" fmla="*/ 361982 w 4429522"/>
                  <a:gd name="connsiteY2" fmla="*/ 19051 h 2009875"/>
                  <a:gd name="connsiteX3" fmla="*/ 371508 w 4429522"/>
                  <a:gd name="connsiteY3" fmla="*/ 190509 h 2009875"/>
                  <a:gd name="connsiteX4" fmla="*/ 416930 w 4429522"/>
                  <a:gd name="connsiteY4" fmla="*/ 238225 h 2009875"/>
                  <a:gd name="connsiteX5" fmla="*/ 437663 w 4429522"/>
                  <a:gd name="connsiteY5" fmla="*/ 381101 h 2009875"/>
                  <a:gd name="connsiteX6" fmla="*/ 478435 w 4429522"/>
                  <a:gd name="connsiteY6" fmla="*/ 571600 h 2009875"/>
                  <a:gd name="connsiteX7" fmla="*/ 542974 w 4429522"/>
                  <a:gd name="connsiteY7" fmla="*/ 523975 h 2009875"/>
                  <a:gd name="connsiteX8" fmla="*/ 611446 w 4429522"/>
                  <a:gd name="connsiteY8" fmla="*/ 809725 h 2009875"/>
                  <a:gd name="connsiteX9" fmla="*/ 666810 w 4429522"/>
                  <a:gd name="connsiteY9" fmla="*/ 952600 h 2009875"/>
                  <a:gd name="connsiteX10" fmla="*/ 798573 w 4429522"/>
                  <a:gd name="connsiteY10" fmla="*/ 1124050 h 2009875"/>
                  <a:gd name="connsiteX11" fmla="*/ 954388 w 4429522"/>
                  <a:gd name="connsiteY11" fmla="*/ 1038325 h 2009875"/>
                  <a:gd name="connsiteX12" fmla="*/ 1202065 w 4429522"/>
                  <a:gd name="connsiteY12" fmla="*/ 885925 h 2009875"/>
                  <a:gd name="connsiteX13" fmla="*/ 1306853 w 4429522"/>
                  <a:gd name="connsiteY13" fmla="*/ 876400 h 2009875"/>
                  <a:gd name="connsiteX14" fmla="*/ 1392588 w 4429522"/>
                  <a:gd name="connsiteY14" fmla="*/ 800200 h 2009875"/>
                  <a:gd name="connsiteX15" fmla="*/ 1454393 w 4429522"/>
                  <a:gd name="connsiteY15" fmla="*/ 838301 h 2009875"/>
                  <a:gd name="connsiteX16" fmla="*/ 1496989 w 4429522"/>
                  <a:gd name="connsiteY16" fmla="*/ 895450 h 2009875"/>
                  <a:gd name="connsiteX17" fmla="*/ 1561653 w 4429522"/>
                  <a:gd name="connsiteY17" fmla="*/ 762100 h 2009875"/>
                  <a:gd name="connsiteX18" fmla="*/ 1605669 w 4429522"/>
                  <a:gd name="connsiteY18" fmla="*/ 772786 h 2009875"/>
                  <a:gd name="connsiteX19" fmla="*/ 1638447 w 4429522"/>
                  <a:gd name="connsiteY19" fmla="*/ 666850 h 2009875"/>
                  <a:gd name="connsiteX20" fmla="*/ 1698901 w 4429522"/>
                  <a:gd name="connsiteY20" fmla="*/ 571600 h 2009875"/>
                  <a:gd name="connsiteX21" fmla="*/ 1852398 w 4429522"/>
                  <a:gd name="connsiteY21" fmla="*/ 495408 h 2009875"/>
                  <a:gd name="connsiteX22" fmla="*/ 2057005 w 4429522"/>
                  <a:gd name="connsiteY22" fmla="*/ 381100 h 2009875"/>
                  <a:gd name="connsiteX23" fmla="*/ 2249941 w 4429522"/>
                  <a:gd name="connsiteY23" fmla="*/ 276325 h 2009875"/>
                  <a:gd name="connsiteX24" fmla="*/ 2449990 w 4429522"/>
                  <a:gd name="connsiteY24" fmla="*/ 181075 h 2009875"/>
                  <a:gd name="connsiteX25" fmla="*/ 2523761 w 4429522"/>
                  <a:gd name="connsiteY25" fmla="*/ 190600 h 2009875"/>
                  <a:gd name="connsiteX26" fmla="*/ 2952564 w 4429522"/>
                  <a:gd name="connsiteY26" fmla="*/ 47725 h 2009875"/>
                  <a:gd name="connsiteX27" fmla="*/ 3019239 w 4429522"/>
                  <a:gd name="connsiteY27" fmla="*/ 28675 h 2009875"/>
                  <a:gd name="connsiteX28" fmla="*/ 3133539 w 4429522"/>
                  <a:gd name="connsiteY28" fmla="*/ 38200 h 2009875"/>
                  <a:gd name="connsiteX29" fmla="*/ 3152589 w 4429522"/>
                  <a:gd name="connsiteY29" fmla="*/ 66775 h 2009875"/>
                  <a:gd name="connsiteX30" fmla="*/ 3162114 w 4429522"/>
                  <a:gd name="connsiteY30" fmla="*/ 114400 h 2009875"/>
                  <a:gd name="connsiteX31" fmla="*/ 3171639 w 4429522"/>
                  <a:gd name="connsiteY31" fmla="*/ 352525 h 2009875"/>
                  <a:gd name="connsiteX32" fmla="*/ 3200214 w 4429522"/>
                  <a:gd name="connsiteY32" fmla="*/ 514450 h 2009875"/>
                  <a:gd name="connsiteX33" fmla="*/ 3209739 w 4429522"/>
                  <a:gd name="connsiteY33" fmla="*/ 543025 h 2009875"/>
                  <a:gd name="connsiteX34" fmla="*/ 3228790 w 4429522"/>
                  <a:gd name="connsiteY34" fmla="*/ 666850 h 2009875"/>
                  <a:gd name="connsiteX35" fmla="*/ 3228787 w 4429522"/>
                  <a:gd name="connsiteY35" fmla="*/ 714475 h 2009875"/>
                  <a:gd name="connsiteX36" fmla="*/ 3228788 w 4429522"/>
                  <a:gd name="connsiteY36" fmla="*/ 762100 h 2009875"/>
                  <a:gd name="connsiteX37" fmla="*/ 3276414 w 4429522"/>
                  <a:gd name="connsiteY37" fmla="*/ 743050 h 2009875"/>
                  <a:gd name="connsiteX38" fmla="*/ 3285939 w 4429522"/>
                  <a:gd name="connsiteY38" fmla="*/ 895450 h 2009875"/>
                  <a:gd name="connsiteX39" fmla="*/ 3295464 w 4429522"/>
                  <a:gd name="connsiteY39" fmla="*/ 924025 h 2009875"/>
                  <a:gd name="connsiteX40" fmla="*/ 3285939 w 4429522"/>
                  <a:gd name="connsiteY40" fmla="*/ 971650 h 2009875"/>
                  <a:gd name="connsiteX41" fmla="*/ 3304989 w 4429522"/>
                  <a:gd name="connsiteY41" fmla="*/ 1019275 h 2009875"/>
                  <a:gd name="connsiteX42" fmla="*/ 3304989 w 4429522"/>
                  <a:gd name="connsiteY42" fmla="*/ 1047850 h 2009875"/>
                  <a:gd name="connsiteX43" fmla="*/ 3314514 w 4429522"/>
                  <a:gd name="connsiteY43" fmla="*/ 1095475 h 2009875"/>
                  <a:gd name="connsiteX44" fmla="*/ 3314514 w 4429522"/>
                  <a:gd name="connsiteY44" fmla="*/ 1143100 h 2009875"/>
                  <a:gd name="connsiteX45" fmla="*/ 3324039 w 4429522"/>
                  <a:gd name="connsiteY45" fmla="*/ 1181200 h 2009875"/>
                  <a:gd name="connsiteX46" fmla="*/ 3314514 w 4429522"/>
                  <a:gd name="connsiteY46" fmla="*/ 1200250 h 2009875"/>
                  <a:gd name="connsiteX47" fmla="*/ 3333564 w 4429522"/>
                  <a:gd name="connsiteY47" fmla="*/ 1238350 h 2009875"/>
                  <a:gd name="connsiteX48" fmla="*/ 3333564 w 4429522"/>
                  <a:gd name="connsiteY48" fmla="*/ 1285975 h 2009875"/>
                  <a:gd name="connsiteX49" fmla="*/ 3352614 w 4429522"/>
                  <a:gd name="connsiteY49" fmla="*/ 1333600 h 2009875"/>
                  <a:gd name="connsiteX50" fmla="*/ 3352614 w 4429522"/>
                  <a:gd name="connsiteY50" fmla="*/ 1381225 h 2009875"/>
                  <a:gd name="connsiteX51" fmla="*/ 3390714 w 4429522"/>
                  <a:gd name="connsiteY51" fmla="*/ 1419325 h 2009875"/>
                  <a:gd name="connsiteX52" fmla="*/ 3419289 w 4429522"/>
                  <a:gd name="connsiteY52" fmla="*/ 1381225 h 2009875"/>
                  <a:gd name="connsiteX53" fmla="*/ 3428814 w 4429522"/>
                  <a:gd name="connsiteY53" fmla="*/ 1333600 h 2009875"/>
                  <a:gd name="connsiteX54" fmla="*/ 3447864 w 4429522"/>
                  <a:gd name="connsiteY54" fmla="*/ 1276450 h 2009875"/>
                  <a:gd name="connsiteX55" fmla="*/ 3447864 w 4429522"/>
                  <a:gd name="connsiteY55" fmla="*/ 1238350 h 2009875"/>
                  <a:gd name="connsiteX56" fmla="*/ 3466914 w 4429522"/>
                  <a:gd name="connsiteY56" fmla="*/ 1171675 h 2009875"/>
                  <a:gd name="connsiteX57" fmla="*/ 3457389 w 4429522"/>
                  <a:gd name="connsiteY57" fmla="*/ 1105000 h 2009875"/>
                  <a:gd name="connsiteX58" fmla="*/ 3466914 w 4429522"/>
                  <a:gd name="connsiteY58" fmla="*/ 1076425 h 2009875"/>
                  <a:gd name="connsiteX59" fmla="*/ 3485964 w 4429522"/>
                  <a:gd name="connsiteY59" fmla="*/ 1009750 h 2009875"/>
                  <a:gd name="connsiteX60" fmla="*/ 3495489 w 4429522"/>
                  <a:gd name="connsiteY60" fmla="*/ 962125 h 2009875"/>
                  <a:gd name="connsiteX61" fmla="*/ 3505014 w 4429522"/>
                  <a:gd name="connsiteY61" fmla="*/ 914500 h 2009875"/>
                  <a:gd name="connsiteX62" fmla="*/ 3524064 w 4429522"/>
                  <a:gd name="connsiteY62" fmla="*/ 866875 h 2009875"/>
                  <a:gd name="connsiteX63" fmla="*/ 3571689 w 4429522"/>
                  <a:gd name="connsiteY63" fmla="*/ 924025 h 2009875"/>
                  <a:gd name="connsiteX64" fmla="*/ 3571689 w 4429522"/>
                  <a:gd name="connsiteY64" fmla="*/ 971650 h 2009875"/>
                  <a:gd name="connsiteX65" fmla="*/ 3638367 w 4429522"/>
                  <a:gd name="connsiteY65" fmla="*/ 1066900 h 2009875"/>
                  <a:gd name="connsiteX66" fmla="*/ 3705041 w 4429522"/>
                  <a:gd name="connsiteY66" fmla="*/ 981175 h 2009875"/>
                  <a:gd name="connsiteX67" fmla="*/ 3733614 w 4429522"/>
                  <a:gd name="connsiteY67" fmla="*/ 1038325 h 2009875"/>
                  <a:gd name="connsiteX68" fmla="*/ 3743139 w 4429522"/>
                  <a:gd name="connsiteY68" fmla="*/ 838300 h 2009875"/>
                  <a:gd name="connsiteX69" fmla="*/ 3790764 w 4429522"/>
                  <a:gd name="connsiteY69" fmla="*/ 781150 h 2009875"/>
                  <a:gd name="connsiteX70" fmla="*/ 3847914 w 4429522"/>
                  <a:gd name="connsiteY70" fmla="*/ 781150 h 2009875"/>
                  <a:gd name="connsiteX71" fmla="*/ 3905064 w 4429522"/>
                  <a:gd name="connsiteY71" fmla="*/ 790675 h 2009875"/>
                  <a:gd name="connsiteX72" fmla="*/ 3962215 w 4429522"/>
                  <a:gd name="connsiteY72" fmla="*/ 809725 h 2009875"/>
                  <a:gd name="connsiteX73" fmla="*/ 3971739 w 4429522"/>
                  <a:gd name="connsiteY73" fmla="*/ 876400 h 2009875"/>
                  <a:gd name="connsiteX74" fmla="*/ 3990789 w 4429522"/>
                  <a:gd name="connsiteY74" fmla="*/ 933550 h 2009875"/>
                  <a:gd name="connsiteX75" fmla="*/ 4009839 w 4429522"/>
                  <a:gd name="connsiteY75" fmla="*/ 990700 h 2009875"/>
                  <a:gd name="connsiteX76" fmla="*/ 4028889 w 4429522"/>
                  <a:gd name="connsiteY76" fmla="*/ 1047850 h 2009875"/>
                  <a:gd name="connsiteX77" fmla="*/ 4019364 w 4429522"/>
                  <a:gd name="connsiteY77" fmla="*/ 1076425 h 2009875"/>
                  <a:gd name="connsiteX78" fmla="*/ 4047939 w 4429522"/>
                  <a:gd name="connsiteY78" fmla="*/ 1133575 h 2009875"/>
                  <a:gd name="connsiteX79" fmla="*/ 4047939 w 4429522"/>
                  <a:gd name="connsiteY79" fmla="*/ 1181200 h 2009875"/>
                  <a:gd name="connsiteX80" fmla="*/ 4047939 w 4429522"/>
                  <a:gd name="connsiteY80" fmla="*/ 1228825 h 2009875"/>
                  <a:gd name="connsiteX81" fmla="*/ 4028889 w 4429522"/>
                  <a:gd name="connsiteY81" fmla="*/ 1257400 h 2009875"/>
                  <a:gd name="connsiteX82" fmla="*/ 4038414 w 4429522"/>
                  <a:gd name="connsiteY82" fmla="*/ 1295500 h 2009875"/>
                  <a:gd name="connsiteX83" fmla="*/ 4047939 w 4429522"/>
                  <a:gd name="connsiteY83" fmla="*/ 1352650 h 2009875"/>
                  <a:gd name="connsiteX84" fmla="*/ 4066989 w 4429522"/>
                  <a:gd name="connsiteY84" fmla="*/ 1409800 h 2009875"/>
                  <a:gd name="connsiteX85" fmla="*/ 4066989 w 4429522"/>
                  <a:gd name="connsiteY85" fmla="*/ 1466950 h 2009875"/>
                  <a:gd name="connsiteX86" fmla="*/ 4086039 w 4429522"/>
                  <a:gd name="connsiteY86" fmla="*/ 1524100 h 2009875"/>
                  <a:gd name="connsiteX87" fmla="*/ 4105089 w 4429522"/>
                  <a:gd name="connsiteY87" fmla="*/ 1581250 h 2009875"/>
                  <a:gd name="connsiteX88" fmla="*/ 4114614 w 4429522"/>
                  <a:gd name="connsiteY88" fmla="*/ 1609825 h 2009875"/>
                  <a:gd name="connsiteX89" fmla="*/ 4114614 w 4429522"/>
                  <a:gd name="connsiteY89" fmla="*/ 1657450 h 2009875"/>
                  <a:gd name="connsiteX90" fmla="*/ 4133664 w 4429522"/>
                  <a:gd name="connsiteY90" fmla="*/ 1705075 h 2009875"/>
                  <a:gd name="connsiteX91" fmla="*/ 4133664 w 4429522"/>
                  <a:gd name="connsiteY91" fmla="*/ 1762225 h 2009875"/>
                  <a:gd name="connsiteX92" fmla="*/ 4143189 w 4429522"/>
                  <a:gd name="connsiteY92" fmla="*/ 1819375 h 2009875"/>
                  <a:gd name="connsiteX93" fmla="*/ 4133664 w 4429522"/>
                  <a:gd name="connsiteY93" fmla="*/ 1857475 h 2009875"/>
                  <a:gd name="connsiteX94" fmla="*/ 4143189 w 4429522"/>
                  <a:gd name="connsiteY94" fmla="*/ 1895575 h 2009875"/>
                  <a:gd name="connsiteX95" fmla="*/ 4162239 w 4429522"/>
                  <a:gd name="connsiteY95" fmla="*/ 1952725 h 2009875"/>
                  <a:gd name="connsiteX96" fmla="*/ 4133664 w 4429522"/>
                  <a:gd name="connsiteY96" fmla="*/ 1981300 h 2009875"/>
                  <a:gd name="connsiteX97" fmla="*/ 4162239 w 4429522"/>
                  <a:gd name="connsiteY97" fmla="*/ 2009875 h 2009875"/>
                  <a:gd name="connsiteX98" fmla="*/ 4209864 w 4429522"/>
                  <a:gd name="connsiteY98" fmla="*/ 1943200 h 2009875"/>
                  <a:gd name="connsiteX99" fmla="*/ 4209864 w 4429522"/>
                  <a:gd name="connsiteY99" fmla="*/ 1876525 h 2009875"/>
                  <a:gd name="connsiteX100" fmla="*/ 4219389 w 4429522"/>
                  <a:gd name="connsiteY100" fmla="*/ 1819375 h 2009875"/>
                  <a:gd name="connsiteX101" fmla="*/ 4219389 w 4429522"/>
                  <a:gd name="connsiteY101" fmla="*/ 1771750 h 2009875"/>
                  <a:gd name="connsiteX102" fmla="*/ 4219389 w 4429522"/>
                  <a:gd name="connsiteY102" fmla="*/ 1705075 h 2009875"/>
                  <a:gd name="connsiteX103" fmla="*/ 4228914 w 4429522"/>
                  <a:gd name="connsiteY103" fmla="*/ 1647925 h 2009875"/>
                  <a:gd name="connsiteX104" fmla="*/ 4238439 w 4429522"/>
                  <a:gd name="connsiteY104" fmla="*/ 1581250 h 2009875"/>
                  <a:gd name="connsiteX105" fmla="*/ 4228914 w 4429522"/>
                  <a:gd name="connsiteY105" fmla="*/ 1524100 h 2009875"/>
                  <a:gd name="connsiteX106" fmla="*/ 4257489 w 4429522"/>
                  <a:gd name="connsiteY106" fmla="*/ 1476475 h 2009875"/>
                  <a:gd name="connsiteX107" fmla="*/ 4228914 w 4429522"/>
                  <a:gd name="connsiteY107" fmla="*/ 1438375 h 2009875"/>
                  <a:gd name="connsiteX108" fmla="*/ 4257489 w 4429522"/>
                  <a:gd name="connsiteY108" fmla="*/ 1371700 h 2009875"/>
                  <a:gd name="connsiteX109" fmla="*/ 4257489 w 4429522"/>
                  <a:gd name="connsiteY109" fmla="*/ 1305025 h 2009875"/>
                  <a:gd name="connsiteX110" fmla="*/ 4238439 w 4429522"/>
                  <a:gd name="connsiteY110" fmla="*/ 1257400 h 2009875"/>
                  <a:gd name="connsiteX111" fmla="*/ 4247964 w 4429522"/>
                  <a:gd name="connsiteY111" fmla="*/ 1200250 h 2009875"/>
                  <a:gd name="connsiteX112" fmla="*/ 4247964 w 4429522"/>
                  <a:gd name="connsiteY112" fmla="*/ 1171675 h 2009875"/>
                  <a:gd name="connsiteX113" fmla="*/ 4257489 w 4429522"/>
                  <a:gd name="connsiteY113" fmla="*/ 1105000 h 2009875"/>
                  <a:gd name="connsiteX114" fmla="*/ 4257489 w 4429522"/>
                  <a:gd name="connsiteY114" fmla="*/ 1066900 h 2009875"/>
                  <a:gd name="connsiteX115" fmla="*/ 4247964 w 4429522"/>
                  <a:gd name="connsiteY115" fmla="*/ 1000225 h 2009875"/>
                  <a:gd name="connsiteX116" fmla="*/ 4257489 w 4429522"/>
                  <a:gd name="connsiteY116" fmla="*/ 952600 h 2009875"/>
                  <a:gd name="connsiteX117" fmla="*/ 4276539 w 4429522"/>
                  <a:gd name="connsiteY117" fmla="*/ 885925 h 2009875"/>
                  <a:gd name="connsiteX118" fmla="*/ 4295589 w 4429522"/>
                  <a:gd name="connsiteY118" fmla="*/ 838300 h 2009875"/>
                  <a:gd name="connsiteX119" fmla="*/ 4276539 w 4429522"/>
                  <a:gd name="connsiteY119" fmla="*/ 800200 h 2009875"/>
                  <a:gd name="connsiteX120" fmla="*/ 4295589 w 4429522"/>
                  <a:gd name="connsiteY120" fmla="*/ 704950 h 2009875"/>
                  <a:gd name="connsiteX121" fmla="*/ 4362268 w 4429522"/>
                  <a:gd name="connsiteY121" fmla="*/ 762100 h 2009875"/>
                  <a:gd name="connsiteX122" fmla="*/ 4362264 w 4429522"/>
                  <a:gd name="connsiteY122" fmla="*/ 552550 h 2009875"/>
                  <a:gd name="connsiteX123" fmla="*/ 4371789 w 4429522"/>
                  <a:gd name="connsiteY123" fmla="*/ 504925 h 2009875"/>
                  <a:gd name="connsiteX124" fmla="*/ 4371789 w 4429522"/>
                  <a:gd name="connsiteY124" fmla="*/ 447775 h 2009875"/>
                  <a:gd name="connsiteX125" fmla="*/ 4390839 w 4429522"/>
                  <a:gd name="connsiteY125" fmla="*/ 381100 h 2009875"/>
                  <a:gd name="connsiteX126" fmla="*/ 4381314 w 4429522"/>
                  <a:gd name="connsiteY126" fmla="*/ 333475 h 2009875"/>
                  <a:gd name="connsiteX127" fmla="*/ 4381314 w 4429522"/>
                  <a:gd name="connsiteY127" fmla="*/ 266800 h 2009875"/>
                  <a:gd name="connsiteX128" fmla="*/ 4390839 w 4429522"/>
                  <a:gd name="connsiteY128" fmla="*/ 209650 h 2009875"/>
                  <a:gd name="connsiteX129" fmla="*/ 4419414 w 4429522"/>
                  <a:gd name="connsiteY129" fmla="*/ 162025 h 2009875"/>
                  <a:gd name="connsiteX130" fmla="*/ 4400364 w 4429522"/>
                  <a:gd name="connsiteY130" fmla="*/ 114400 h 2009875"/>
                  <a:gd name="connsiteX131" fmla="*/ 4428939 w 4429522"/>
                  <a:gd name="connsiteY131" fmla="*/ 76300 h 2009875"/>
                  <a:gd name="connsiteX132" fmla="*/ 4419414 w 4429522"/>
                  <a:gd name="connsiteY132" fmla="*/ 19150 h 2009875"/>
                  <a:gd name="connsiteX0" fmla="*/ 0 w 4629017"/>
                  <a:gd name="connsiteY0" fmla="*/ 100 h 2009875"/>
                  <a:gd name="connsiteX1" fmla="*/ 247671 w 4629017"/>
                  <a:gd name="connsiteY1" fmla="*/ 19150 h 2009875"/>
                  <a:gd name="connsiteX2" fmla="*/ 361982 w 4629017"/>
                  <a:gd name="connsiteY2" fmla="*/ 19051 h 2009875"/>
                  <a:gd name="connsiteX3" fmla="*/ 371508 w 4629017"/>
                  <a:gd name="connsiteY3" fmla="*/ 190509 h 2009875"/>
                  <a:gd name="connsiteX4" fmla="*/ 416930 w 4629017"/>
                  <a:gd name="connsiteY4" fmla="*/ 238225 h 2009875"/>
                  <a:gd name="connsiteX5" fmla="*/ 437663 w 4629017"/>
                  <a:gd name="connsiteY5" fmla="*/ 381101 h 2009875"/>
                  <a:gd name="connsiteX6" fmla="*/ 478435 w 4629017"/>
                  <a:gd name="connsiteY6" fmla="*/ 571600 h 2009875"/>
                  <a:gd name="connsiteX7" fmla="*/ 542974 w 4629017"/>
                  <a:gd name="connsiteY7" fmla="*/ 523975 h 2009875"/>
                  <a:gd name="connsiteX8" fmla="*/ 611446 w 4629017"/>
                  <a:gd name="connsiteY8" fmla="*/ 809725 h 2009875"/>
                  <a:gd name="connsiteX9" fmla="*/ 666810 w 4629017"/>
                  <a:gd name="connsiteY9" fmla="*/ 952600 h 2009875"/>
                  <a:gd name="connsiteX10" fmla="*/ 798573 w 4629017"/>
                  <a:gd name="connsiteY10" fmla="*/ 1124050 h 2009875"/>
                  <a:gd name="connsiteX11" fmla="*/ 954388 w 4629017"/>
                  <a:gd name="connsiteY11" fmla="*/ 1038325 h 2009875"/>
                  <a:gd name="connsiteX12" fmla="*/ 1202065 w 4629017"/>
                  <a:gd name="connsiteY12" fmla="*/ 885925 h 2009875"/>
                  <a:gd name="connsiteX13" fmla="*/ 1306853 w 4629017"/>
                  <a:gd name="connsiteY13" fmla="*/ 876400 h 2009875"/>
                  <a:gd name="connsiteX14" fmla="*/ 1392588 w 4629017"/>
                  <a:gd name="connsiteY14" fmla="*/ 800200 h 2009875"/>
                  <a:gd name="connsiteX15" fmla="*/ 1454393 w 4629017"/>
                  <a:gd name="connsiteY15" fmla="*/ 838301 h 2009875"/>
                  <a:gd name="connsiteX16" fmla="*/ 1496989 w 4629017"/>
                  <a:gd name="connsiteY16" fmla="*/ 895450 h 2009875"/>
                  <a:gd name="connsiteX17" fmla="*/ 1561653 w 4629017"/>
                  <a:gd name="connsiteY17" fmla="*/ 762100 h 2009875"/>
                  <a:gd name="connsiteX18" fmla="*/ 1605669 w 4629017"/>
                  <a:gd name="connsiteY18" fmla="*/ 772786 h 2009875"/>
                  <a:gd name="connsiteX19" fmla="*/ 1638447 w 4629017"/>
                  <a:gd name="connsiteY19" fmla="*/ 666850 h 2009875"/>
                  <a:gd name="connsiteX20" fmla="*/ 1698901 w 4629017"/>
                  <a:gd name="connsiteY20" fmla="*/ 571600 h 2009875"/>
                  <a:gd name="connsiteX21" fmla="*/ 1852398 w 4629017"/>
                  <a:gd name="connsiteY21" fmla="*/ 495408 h 2009875"/>
                  <a:gd name="connsiteX22" fmla="*/ 2057005 w 4629017"/>
                  <a:gd name="connsiteY22" fmla="*/ 381100 h 2009875"/>
                  <a:gd name="connsiteX23" fmla="*/ 2249941 w 4629017"/>
                  <a:gd name="connsiteY23" fmla="*/ 276325 h 2009875"/>
                  <a:gd name="connsiteX24" fmla="*/ 2449990 w 4629017"/>
                  <a:gd name="connsiteY24" fmla="*/ 181075 h 2009875"/>
                  <a:gd name="connsiteX25" fmla="*/ 2523761 w 4629017"/>
                  <a:gd name="connsiteY25" fmla="*/ 190600 h 2009875"/>
                  <a:gd name="connsiteX26" fmla="*/ 2952564 w 4629017"/>
                  <a:gd name="connsiteY26" fmla="*/ 47725 h 2009875"/>
                  <a:gd name="connsiteX27" fmla="*/ 3019239 w 4629017"/>
                  <a:gd name="connsiteY27" fmla="*/ 28675 h 2009875"/>
                  <a:gd name="connsiteX28" fmla="*/ 3133539 w 4629017"/>
                  <a:gd name="connsiteY28" fmla="*/ 38200 h 2009875"/>
                  <a:gd name="connsiteX29" fmla="*/ 3152589 w 4629017"/>
                  <a:gd name="connsiteY29" fmla="*/ 66775 h 2009875"/>
                  <a:gd name="connsiteX30" fmla="*/ 3162114 w 4629017"/>
                  <a:gd name="connsiteY30" fmla="*/ 114400 h 2009875"/>
                  <a:gd name="connsiteX31" fmla="*/ 3171639 w 4629017"/>
                  <a:gd name="connsiteY31" fmla="*/ 352525 h 2009875"/>
                  <a:gd name="connsiteX32" fmla="*/ 3200214 w 4629017"/>
                  <a:gd name="connsiteY32" fmla="*/ 514450 h 2009875"/>
                  <a:gd name="connsiteX33" fmla="*/ 3209739 w 4629017"/>
                  <a:gd name="connsiteY33" fmla="*/ 543025 h 2009875"/>
                  <a:gd name="connsiteX34" fmla="*/ 3228790 w 4629017"/>
                  <a:gd name="connsiteY34" fmla="*/ 666850 h 2009875"/>
                  <a:gd name="connsiteX35" fmla="*/ 3228787 w 4629017"/>
                  <a:gd name="connsiteY35" fmla="*/ 714475 h 2009875"/>
                  <a:gd name="connsiteX36" fmla="*/ 3228788 w 4629017"/>
                  <a:gd name="connsiteY36" fmla="*/ 762100 h 2009875"/>
                  <a:gd name="connsiteX37" fmla="*/ 3276414 w 4629017"/>
                  <a:gd name="connsiteY37" fmla="*/ 743050 h 2009875"/>
                  <a:gd name="connsiteX38" fmla="*/ 3285939 w 4629017"/>
                  <a:gd name="connsiteY38" fmla="*/ 895450 h 2009875"/>
                  <a:gd name="connsiteX39" fmla="*/ 3295464 w 4629017"/>
                  <a:gd name="connsiteY39" fmla="*/ 924025 h 2009875"/>
                  <a:gd name="connsiteX40" fmla="*/ 3285939 w 4629017"/>
                  <a:gd name="connsiteY40" fmla="*/ 971650 h 2009875"/>
                  <a:gd name="connsiteX41" fmla="*/ 3304989 w 4629017"/>
                  <a:gd name="connsiteY41" fmla="*/ 1019275 h 2009875"/>
                  <a:gd name="connsiteX42" fmla="*/ 3304989 w 4629017"/>
                  <a:gd name="connsiteY42" fmla="*/ 1047850 h 2009875"/>
                  <a:gd name="connsiteX43" fmla="*/ 3314514 w 4629017"/>
                  <a:gd name="connsiteY43" fmla="*/ 1095475 h 2009875"/>
                  <a:gd name="connsiteX44" fmla="*/ 3314514 w 4629017"/>
                  <a:gd name="connsiteY44" fmla="*/ 1143100 h 2009875"/>
                  <a:gd name="connsiteX45" fmla="*/ 3324039 w 4629017"/>
                  <a:gd name="connsiteY45" fmla="*/ 1181200 h 2009875"/>
                  <a:gd name="connsiteX46" fmla="*/ 3314514 w 4629017"/>
                  <a:gd name="connsiteY46" fmla="*/ 1200250 h 2009875"/>
                  <a:gd name="connsiteX47" fmla="*/ 3333564 w 4629017"/>
                  <a:gd name="connsiteY47" fmla="*/ 1238350 h 2009875"/>
                  <a:gd name="connsiteX48" fmla="*/ 3333564 w 4629017"/>
                  <a:gd name="connsiteY48" fmla="*/ 1285975 h 2009875"/>
                  <a:gd name="connsiteX49" fmla="*/ 3352614 w 4629017"/>
                  <a:gd name="connsiteY49" fmla="*/ 1333600 h 2009875"/>
                  <a:gd name="connsiteX50" fmla="*/ 3352614 w 4629017"/>
                  <a:gd name="connsiteY50" fmla="*/ 1381225 h 2009875"/>
                  <a:gd name="connsiteX51" fmla="*/ 3390714 w 4629017"/>
                  <a:gd name="connsiteY51" fmla="*/ 1419325 h 2009875"/>
                  <a:gd name="connsiteX52" fmla="*/ 3419289 w 4629017"/>
                  <a:gd name="connsiteY52" fmla="*/ 1381225 h 2009875"/>
                  <a:gd name="connsiteX53" fmla="*/ 3428814 w 4629017"/>
                  <a:gd name="connsiteY53" fmla="*/ 1333600 h 2009875"/>
                  <a:gd name="connsiteX54" fmla="*/ 3447864 w 4629017"/>
                  <a:gd name="connsiteY54" fmla="*/ 1276450 h 2009875"/>
                  <a:gd name="connsiteX55" fmla="*/ 3447864 w 4629017"/>
                  <a:gd name="connsiteY55" fmla="*/ 1238350 h 2009875"/>
                  <a:gd name="connsiteX56" fmla="*/ 3466914 w 4629017"/>
                  <a:gd name="connsiteY56" fmla="*/ 1171675 h 2009875"/>
                  <a:gd name="connsiteX57" fmla="*/ 3457389 w 4629017"/>
                  <a:gd name="connsiteY57" fmla="*/ 1105000 h 2009875"/>
                  <a:gd name="connsiteX58" fmla="*/ 3466914 w 4629017"/>
                  <a:gd name="connsiteY58" fmla="*/ 1076425 h 2009875"/>
                  <a:gd name="connsiteX59" fmla="*/ 3485964 w 4629017"/>
                  <a:gd name="connsiteY59" fmla="*/ 1009750 h 2009875"/>
                  <a:gd name="connsiteX60" fmla="*/ 3495489 w 4629017"/>
                  <a:gd name="connsiteY60" fmla="*/ 962125 h 2009875"/>
                  <a:gd name="connsiteX61" fmla="*/ 3505014 w 4629017"/>
                  <a:gd name="connsiteY61" fmla="*/ 914500 h 2009875"/>
                  <a:gd name="connsiteX62" fmla="*/ 3524064 w 4629017"/>
                  <a:gd name="connsiteY62" fmla="*/ 866875 h 2009875"/>
                  <a:gd name="connsiteX63" fmla="*/ 3571689 w 4629017"/>
                  <a:gd name="connsiteY63" fmla="*/ 924025 h 2009875"/>
                  <a:gd name="connsiteX64" fmla="*/ 3571689 w 4629017"/>
                  <a:gd name="connsiteY64" fmla="*/ 971650 h 2009875"/>
                  <a:gd name="connsiteX65" fmla="*/ 3638367 w 4629017"/>
                  <a:gd name="connsiteY65" fmla="*/ 1066900 h 2009875"/>
                  <a:gd name="connsiteX66" fmla="*/ 3705041 w 4629017"/>
                  <a:gd name="connsiteY66" fmla="*/ 981175 h 2009875"/>
                  <a:gd name="connsiteX67" fmla="*/ 3733614 w 4629017"/>
                  <a:gd name="connsiteY67" fmla="*/ 1038325 h 2009875"/>
                  <a:gd name="connsiteX68" fmla="*/ 3743139 w 4629017"/>
                  <a:gd name="connsiteY68" fmla="*/ 838300 h 2009875"/>
                  <a:gd name="connsiteX69" fmla="*/ 3790764 w 4629017"/>
                  <a:gd name="connsiteY69" fmla="*/ 781150 h 2009875"/>
                  <a:gd name="connsiteX70" fmla="*/ 3847914 w 4629017"/>
                  <a:gd name="connsiteY70" fmla="*/ 781150 h 2009875"/>
                  <a:gd name="connsiteX71" fmla="*/ 3905064 w 4629017"/>
                  <a:gd name="connsiteY71" fmla="*/ 790675 h 2009875"/>
                  <a:gd name="connsiteX72" fmla="*/ 3962215 w 4629017"/>
                  <a:gd name="connsiteY72" fmla="*/ 809725 h 2009875"/>
                  <a:gd name="connsiteX73" fmla="*/ 3971739 w 4629017"/>
                  <a:gd name="connsiteY73" fmla="*/ 876400 h 2009875"/>
                  <a:gd name="connsiteX74" fmla="*/ 3990789 w 4629017"/>
                  <a:gd name="connsiteY74" fmla="*/ 933550 h 2009875"/>
                  <a:gd name="connsiteX75" fmla="*/ 4009839 w 4629017"/>
                  <a:gd name="connsiteY75" fmla="*/ 990700 h 2009875"/>
                  <a:gd name="connsiteX76" fmla="*/ 4028889 w 4629017"/>
                  <a:gd name="connsiteY76" fmla="*/ 1047850 h 2009875"/>
                  <a:gd name="connsiteX77" fmla="*/ 4019364 w 4629017"/>
                  <a:gd name="connsiteY77" fmla="*/ 1076425 h 2009875"/>
                  <a:gd name="connsiteX78" fmla="*/ 4047939 w 4629017"/>
                  <a:gd name="connsiteY78" fmla="*/ 1133575 h 2009875"/>
                  <a:gd name="connsiteX79" fmla="*/ 4047939 w 4629017"/>
                  <a:gd name="connsiteY79" fmla="*/ 1181200 h 2009875"/>
                  <a:gd name="connsiteX80" fmla="*/ 4047939 w 4629017"/>
                  <a:gd name="connsiteY80" fmla="*/ 1228825 h 2009875"/>
                  <a:gd name="connsiteX81" fmla="*/ 4028889 w 4629017"/>
                  <a:gd name="connsiteY81" fmla="*/ 1257400 h 2009875"/>
                  <a:gd name="connsiteX82" fmla="*/ 4038414 w 4629017"/>
                  <a:gd name="connsiteY82" fmla="*/ 1295500 h 2009875"/>
                  <a:gd name="connsiteX83" fmla="*/ 4047939 w 4629017"/>
                  <a:gd name="connsiteY83" fmla="*/ 1352650 h 2009875"/>
                  <a:gd name="connsiteX84" fmla="*/ 4066989 w 4629017"/>
                  <a:gd name="connsiteY84" fmla="*/ 1409800 h 2009875"/>
                  <a:gd name="connsiteX85" fmla="*/ 4066989 w 4629017"/>
                  <a:gd name="connsiteY85" fmla="*/ 1466950 h 2009875"/>
                  <a:gd name="connsiteX86" fmla="*/ 4086039 w 4629017"/>
                  <a:gd name="connsiteY86" fmla="*/ 1524100 h 2009875"/>
                  <a:gd name="connsiteX87" fmla="*/ 4105089 w 4629017"/>
                  <a:gd name="connsiteY87" fmla="*/ 1581250 h 2009875"/>
                  <a:gd name="connsiteX88" fmla="*/ 4114614 w 4629017"/>
                  <a:gd name="connsiteY88" fmla="*/ 1609825 h 2009875"/>
                  <a:gd name="connsiteX89" fmla="*/ 4114614 w 4629017"/>
                  <a:gd name="connsiteY89" fmla="*/ 1657450 h 2009875"/>
                  <a:gd name="connsiteX90" fmla="*/ 4133664 w 4629017"/>
                  <a:gd name="connsiteY90" fmla="*/ 1705075 h 2009875"/>
                  <a:gd name="connsiteX91" fmla="*/ 4133664 w 4629017"/>
                  <a:gd name="connsiteY91" fmla="*/ 1762225 h 2009875"/>
                  <a:gd name="connsiteX92" fmla="*/ 4143189 w 4629017"/>
                  <a:gd name="connsiteY92" fmla="*/ 1819375 h 2009875"/>
                  <a:gd name="connsiteX93" fmla="*/ 4133664 w 4629017"/>
                  <a:gd name="connsiteY93" fmla="*/ 1857475 h 2009875"/>
                  <a:gd name="connsiteX94" fmla="*/ 4143189 w 4629017"/>
                  <a:gd name="connsiteY94" fmla="*/ 1895575 h 2009875"/>
                  <a:gd name="connsiteX95" fmla="*/ 4162239 w 4629017"/>
                  <a:gd name="connsiteY95" fmla="*/ 1952725 h 2009875"/>
                  <a:gd name="connsiteX96" fmla="*/ 4133664 w 4629017"/>
                  <a:gd name="connsiteY96" fmla="*/ 1981300 h 2009875"/>
                  <a:gd name="connsiteX97" fmla="*/ 4162239 w 4629017"/>
                  <a:gd name="connsiteY97" fmla="*/ 2009875 h 2009875"/>
                  <a:gd name="connsiteX98" fmla="*/ 4209864 w 4629017"/>
                  <a:gd name="connsiteY98" fmla="*/ 1943200 h 2009875"/>
                  <a:gd name="connsiteX99" fmla="*/ 4209864 w 4629017"/>
                  <a:gd name="connsiteY99" fmla="*/ 1876525 h 2009875"/>
                  <a:gd name="connsiteX100" fmla="*/ 4219389 w 4629017"/>
                  <a:gd name="connsiteY100" fmla="*/ 1819375 h 2009875"/>
                  <a:gd name="connsiteX101" fmla="*/ 4219389 w 4629017"/>
                  <a:gd name="connsiteY101" fmla="*/ 1771750 h 2009875"/>
                  <a:gd name="connsiteX102" fmla="*/ 4219389 w 4629017"/>
                  <a:gd name="connsiteY102" fmla="*/ 1705075 h 2009875"/>
                  <a:gd name="connsiteX103" fmla="*/ 4228914 w 4629017"/>
                  <a:gd name="connsiteY103" fmla="*/ 1647925 h 2009875"/>
                  <a:gd name="connsiteX104" fmla="*/ 4238439 w 4629017"/>
                  <a:gd name="connsiteY104" fmla="*/ 1581250 h 2009875"/>
                  <a:gd name="connsiteX105" fmla="*/ 4228914 w 4629017"/>
                  <a:gd name="connsiteY105" fmla="*/ 1524100 h 2009875"/>
                  <a:gd name="connsiteX106" fmla="*/ 4257489 w 4629017"/>
                  <a:gd name="connsiteY106" fmla="*/ 1476475 h 2009875"/>
                  <a:gd name="connsiteX107" fmla="*/ 4228914 w 4629017"/>
                  <a:gd name="connsiteY107" fmla="*/ 1438375 h 2009875"/>
                  <a:gd name="connsiteX108" fmla="*/ 4257489 w 4629017"/>
                  <a:gd name="connsiteY108" fmla="*/ 1371700 h 2009875"/>
                  <a:gd name="connsiteX109" fmla="*/ 4257489 w 4629017"/>
                  <a:gd name="connsiteY109" fmla="*/ 1305025 h 2009875"/>
                  <a:gd name="connsiteX110" fmla="*/ 4238439 w 4629017"/>
                  <a:gd name="connsiteY110" fmla="*/ 1257400 h 2009875"/>
                  <a:gd name="connsiteX111" fmla="*/ 4247964 w 4629017"/>
                  <a:gd name="connsiteY111" fmla="*/ 1200250 h 2009875"/>
                  <a:gd name="connsiteX112" fmla="*/ 4247964 w 4629017"/>
                  <a:gd name="connsiteY112" fmla="*/ 1171675 h 2009875"/>
                  <a:gd name="connsiteX113" fmla="*/ 4257489 w 4629017"/>
                  <a:gd name="connsiteY113" fmla="*/ 1105000 h 2009875"/>
                  <a:gd name="connsiteX114" fmla="*/ 4257489 w 4629017"/>
                  <a:gd name="connsiteY114" fmla="*/ 1066900 h 2009875"/>
                  <a:gd name="connsiteX115" fmla="*/ 4247964 w 4629017"/>
                  <a:gd name="connsiteY115" fmla="*/ 1000225 h 2009875"/>
                  <a:gd name="connsiteX116" fmla="*/ 4257489 w 4629017"/>
                  <a:gd name="connsiteY116" fmla="*/ 952600 h 2009875"/>
                  <a:gd name="connsiteX117" fmla="*/ 4276539 w 4629017"/>
                  <a:gd name="connsiteY117" fmla="*/ 885925 h 2009875"/>
                  <a:gd name="connsiteX118" fmla="*/ 4295589 w 4629017"/>
                  <a:gd name="connsiteY118" fmla="*/ 838300 h 2009875"/>
                  <a:gd name="connsiteX119" fmla="*/ 4276539 w 4629017"/>
                  <a:gd name="connsiteY119" fmla="*/ 800200 h 2009875"/>
                  <a:gd name="connsiteX120" fmla="*/ 4295589 w 4629017"/>
                  <a:gd name="connsiteY120" fmla="*/ 704950 h 2009875"/>
                  <a:gd name="connsiteX121" fmla="*/ 4362268 w 4629017"/>
                  <a:gd name="connsiteY121" fmla="*/ 762100 h 2009875"/>
                  <a:gd name="connsiteX122" fmla="*/ 4362264 w 4629017"/>
                  <a:gd name="connsiteY122" fmla="*/ 552550 h 2009875"/>
                  <a:gd name="connsiteX123" fmla="*/ 4371789 w 4629017"/>
                  <a:gd name="connsiteY123" fmla="*/ 504925 h 2009875"/>
                  <a:gd name="connsiteX124" fmla="*/ 4371789 w 4629017"/>
                  <a:gd name="connsiteY124" fmla="*/ 447775 h 2009875"/>
                  <a:gd name="connsiteX125" fmla="*/ 4390839 w 4629017"/>
                  <a:gd name="connsiteY125" fmla="*/ 381100 h 2009875"/>
                  <a:gd name="connsiteX126" fmla="*/ 4381314 w 4629017"/>
                  <a:gd name="connsiteY126" fmla="*/ 333475 h 2009875"/>
                  <a:gd name="connsiteX127" fmla="*/ 4381314 w 4629017"/>
                  <a:gd name="connsiteY127" fmla="*/ 266800 h 2009875"/>
                  <a:gd name="connsiteX128" fmla="*/ 4390839 w 4629017"/>
                  <a:gd name="connsiteY128" fmla="*/ 209650 h 2009875"/>
                  <a:gd name="connsiteX129" fmla="*/ 4419414 w 4629017"/>
                  <a:gd name="connsiteY129" fmla="*/ 162025 h 2009875"/>
                  <a:gd name="connsiteX130" fmla="*/ 4400364 w 4629017"/>
                  <a:gd name="connsiteY130" fmla="*/ 114400 h 2009875"/>
                  <a:gd name="connsiteX131" fmla="*/ 4628982 w 4629017"/>
                  <a:gd name="connsiteY131" fmla="*/ 314437 h 2009875"/>
                  <a:gd name="connsiteX132" fmla="*/ 4419414 w 4629017"/>
                  <a:gd name="connsiteY132" fmla="*/ 19150 h 2009875"/>
                  <a:gd name="connsiteX0" fmla="*/ 0 w 5048139"/>
                  <a:gd name="connsiteY0" fmla="*/ 100 h 2009875"/>
                  <a:gd name="connsiteX1" fmla="*/ 247671 w 5048139"/>
                  <a:gd name="connsiteY1" fmla="*/ 19150 h 2009875"/>
                  <a:gd name="connsiteX2" fmla="*/ 361982 w 5048139"/>
                  <a:gd name="connsiteY2" fmla="*/ 19051 h 2009875"/>
                  <a:gd name="connsiteX3" fmla="*/ 371508 w 5048139"/>
                  <a:gd name="connsiteY3" fmla="*/ 190509 h 2009875"/>
                  <a:gd name="connsiteX4" fmla="*/ 416930 w 5048139"/>
                  <a:gd name="connsiteY4" fmla="*/ 238225 h 2009875"/>
                  <a:gd name="connsiteX5" fmla="*/ 437663 w 5048139"/>
                  <a:gd name="connsiteY5" fmla="*/ 381101 h 2009875"/>
                  <a:gd name="connsiteX6" fmla="*/ 478435 w 5048139"/>
                  <a:gd name="connsiteY6" fmla="*/ 571600 h 2009875"/>
                  <a:gd name="connsiteX7" fmla="*/ 542974 w 5048139"/>
                  <a:gd name="connsiteY7" fmla="*/ 523975 h 2009875"/>
                  <a:gd name="connsiteX8" fmla="*/ 611446 w 5048139"/>
                  <a:gd name="connsiteY8" fmla="*/ 809725 h 2009875"/>
                  <a:gd name="connsiteX9" fmla="*/ 666810 w 5048139"/>
                  <a:gd name="connsiteY9" fmla="*/ 952600 h 2009875"/>
                  <a:gd name="connsiteX10" fmla="*/ 798573 w 5048139"/>
                  <a:gd name="connsiteY10" fmla="*/ 1124050 h 2009875"/>
                  <a:gd name="connsiteX11" fmla="*/ 954388 w 5048139"/>
                  <a:gd name="connsiteY11" fmla="*/ 1038325 h 2009875"/>
                  <a:gd name="connsiteX12" fmla="*/ 1202065 w 5048139"/>
                  <a:gd name="connsiteY12" fmla="*/ 885925 h 2009875"/>
                  <a:gd name="connsiteX13" fmla="*/ 1306853 w 5048139"/>
                  <a:gd name="connsiteY13" fmla="*/ 876400 h 2009875"/>
                  <a:gd name="connsiteX14" fmla="*/ 1392588 w 5048139"/>
                  <a:gd name="connsiteY14" fmla="*/ 800200 h 2009875"/>
                  <a:gd name="connsiteX15" fmla="*/ 1454393 w 5048139"/>
                  <a:gd name="connsiteY15" fmla="*/ 838301 h 2009875"/>
                  <a:gd name="connsiteX16" fmla="*/ 1496989 w 5048139"/>
                  <a:gd name="connsiteY16" fmla="*/ 895450 h 2009875"/>
                  <a:gd name="connsiteX17" fmla="*/ 1561653 w 5048139"/>
                  <a:gd name="connsiteY17" fmla="*/ 762100 h 2009875"/>
                  <a:gd name="connsiteX18" fmla="*/ 1605669 w 5048139"/>
                  <a:gd name="connsiteY18" fmla="*/ 772786 h 2009875"/>
                  <a:gd name="connsiteX19" fmla="*/ 1638447 w 5048139"/>
                  <a:gd name="connsiteY19" fmla="*/ 666850 h 2009875"/>
                  <a:gd name="connsiteX20" fmla="*/ 1698901 w 5048139"/>
                  <a:gd name="connsiteY20" fmla="*/ 571600 h 2009875"/>
                  <a:gd name="connsiteX21" fmla="*/ 1852398 w 5048139"/>
                  <a:gd name="connsiteY21" fmla="*/ 495408 h 2009875"/>
                  <a:gd name="connsiteX22" fmla="*/ 2057005 w 5048139"/>
                  <a:gd name="connsiteY22" fmla="*/ 381100 h 2009875"/>
                  <a:gd name="connsiteX23" fmla="*/ 2249941 w 5048139"/>
                  <a:gd name="connsiteY23" fmla="*/ 276325 h 2009875"/>
                  <a:gd name="connsiteX24" fmla="*/ 2449990 w 5048139"/>
                  <a:gd name="connsiteY24" fmla="*/ 181075 h 2009875"/>
                  <a:gd name="connsiteX25" fmla="*/ 2523761 w 5048139"/>
                  <a:gd name="connsiteY25" fmla="*/ 190600 h 2009875"/>
                  <a:gd name="connsiteX26" fmla="*/ 2952564 w 5048139"/>
                  <a:gd name="connsiteY26" fmla="*/ 47725 h 2009875"/>
                  <a:gd name="connsiteX27" fmla="*/ 3019239 w 5048139"/>
                  <a:gd name="connsiteY27" fmla="*/ 28675 h 2009875"/>
                  <a:gd name="connsiteX28" fmla="*/ 3133539 w 5048139"/>
                  <a:gd name="connsiteY28" fmla="*/ 38200 h 2009875"/>
                  <a:gd name="connsiteX29" fmla="*/ 3152589 w 5048139"/>
                  <a:gd name="connsiteY29" fmla="*/ 66775 h 2009875"/>
                  <a:gd name="connsiteX30" fmla="*/ 3162114 w 5048139"/>
                  <a:gd name="connsiteY30" fmla="*/ 114400 h 2009875"/>
                  <a:gd name="connsiteX31" fmla="*/ 3171639 w 5048139"/>
                  <a:gd name="connsiteY31" fmla="*/ 352525 h 2009875"/>
                  <a:gd name="connsiteX32" fmla="*/ 3200214 w 5048139"/>
                  <a:gd name="connsiteY32" fmla="*/ 514450 h 2009875"/>
                  <a:gd name="connsiteX33" fmla="*/ 3209739 w 5048139"/>
                  <a:gd name="connsiteY33" fmla="*/ 543025 h 2009875"/>
                  <a:gd name="connsiteX34" fmla="*/ 3228790 w 5048139"/>
                  <a:gd name="connsiteY34" fmla="*/ 666850 h 2009875"/>
                  <a:gd name="connsiteX35" fmla="*/ 3228787 w 5048139"/>
                  <a:gd name="connsiteY35" fmla="*/ 714475 h 2009875"/>
                  <a:gd name="connsiteX36" fmla="*/ 3228788 w 5048139"/>
                  <a:gd name="connsiteY36" fmla="*/ 762100 h 2009875"/>
                  <a:gd name="connsiteX37" fmla="*/ 3276414 w 5048139"/>
                  <a:gd name="connsiteY37" fmla="*/ 743050 h 2009875"/>
                  <a:gd name="connsiteX38" fmla="*/ 3285939 w 5048139"/>
                  <a:gd name="connsiteY38" fmla="*/ 895450 h 2009875"/>
                  <a:gd name="connsiteX39" fmla="*/ 3295464 w 5048139"/>
                  <a:gd name="connsiteY39" fmla="*/ 924025 h 2009875"/>
                  <a:gd name="connsiteX40" fmla="*/ 3285939 w 5048139"/>
                  <a:gd name="connsiteY40" fmla="*/ 971650 h 2009875"/>
                  <a:gd name="connsiteX41" fmla="*/ 3304989 w 5048139"/>
                  <a:gd name="connsiteY41" fmla="*/ 1019275 h 2009875"/>
                  <a:gd name="connsiteX42" fmla="*/ 3304989 w 5048139"/>
                  <a:gd name="connsiteY42" fmla="*/ 1047850 h 2009875"/>
                  <a:gd name="connsiteX43" fmla="*/ 3314514 w 5048139"/>
                  <a:gd name="connsiteY43" fmla="*/ 1095475 h 2009875"/>
                  <a:gd name="connsiteX44" fmla="*/ 3314514 w 5048139"/>
                  <a:gd name="connsiteY44" fmla="*/ 1143100 h 2009875"/>
                  <a:gd name="connsiteX45" fmla="*/ 3324039 w 5048139"/>
                  <a:gd name="connsiteY45" fmla="*/ 1181200 h 2009875"/>
                  <a:gd name="connsiteX46" fmla="*/ 3314514 w 5048139"/>
                  <a:gd name="connsiteY46" fmla="*/ 1200250 h 2009875"/>
                  <a:gd name="connsiteX47" fmla="*/ 3333564 w 5048139"/>
                  <a:gd name="connsiteY47" fmla="*/ 1238350 h 2009875"/>
                  <a:gd name="connsiteX48" fmla="*/ 3333564 w 5048139"/>
                  <a:gd name="connsiteY48" fmla="*/ 1285975 h 2009875"/>
                  <a:gd name="connsiteX49" fmla="*/ 3352614 w 5048139"/>
                  <a:gd name="connsiteY49" fmla="*/ 1333600 h 2009875"/>
                  <a:gd name="connsiteX50" fmla="*/ 3352614 w 5048139"/>
                  <a:gd name="connsiteY50" fmla="*/ 1381225 h 2009875"/>
                  <a:gd name="connsiteX51" fmla="*/ 3390714 w 5048139"/>
                  <a:gd name="connsiteY51" fmla="*/ 1419325 h 2009875"/>
                  <a:gd name="connsiteX52" fmla="*/ 3419289 w 5048139"/>
                  <a:gd name="connsiteY52" fmla="*/ 1381225 h 2009875"/>
                  <a:gd name="connsiteX53" fmla="*/ 3428814 w 5048139"/>
                  <a:gd name="connsiteY53" fmla="*/ 1333600 h 2009875"/>
                  <a:gd name="connsiteX54" fmla="*/ 3447864 w 5048139"/>
                  <a:gd name="connsiteY54" fmla="*/ 1276450 h 2009875"/>
                  <a:gd name="connsiteX55" fmla="*/ 3447864 w 5048139"/>
                  <a:gd name="connsiteY55" fmla="*/ 1238350 h 2009875"/>
                  <a:gd name="connsiteX56" fmla="*/ 3466914 w 5048139"/>
                  <a:gd name="connsiteY56" fmla="*/ 1171675 h 2009875"/>
                  <a:gd name="connsiteX57" fmla="*/ 3457389 w 5048139"/>
                  <a:gd name="connsiteY57" fmla="*/ 1105000 h 2009875"/>
                  <a:gd name="connsiteX58" fmla="*/ 3466914 w 5048139"/>
                  <a:gd name="connsiteY58" fmla="*/ 1076425 h 2009875"/>
                  <a:gd name="connsiteX59" fmla="*/ 3485964 w 5048139"/>
                  <a:gd name="connsiteY59" fmla="*/ 1009750 h 2009875"/>
                  <a:gd name="connsiteX60" fmla="*/ 3495489 w 5048139"/>
                  <a:gd name="connsiteY60" fmla="*/ 962125 h 2009875"/>
                  <a:gd name="connsiteX61" fmla="*/ 3505014 w 5048139"/>
                  <a:gd name="connsiteY61" fmla="*/ 914500 h 2009875"/>
                  <a:gd name="connsiteX62" fmla="*/ 3524064 w 5048139"/>
                  <a:gd name="connsiteY62" fmla="*/ 866875 h 2009875"/>
                  <a:gd name="connsiteX63" fmla="*/ 3571689 w 5048139"/>
                  <a:gd name="connsiteY63" fmla="*/ 924025 h 2009875"/>
                  <a:gd name="connsiteX64" fmla="*/ 3571689 w 5048139"/>
                  <a:gd name="connsiteY64" fmla="*/ 971650 h 2009875"/>
                  <a:gd name="connsiteX65" fmla="*/ 3638367 w 5048139"/>
                  <a:gd name="connsiteY65" fmla="*/ 1066900 h 2009875"/>
                  <a:gd name="connsiteX66" fmla="*/ 3705041 w 5048139"/>
                  <a:gd name="connsiteY66" fmla="*/ 981175 h 2009875"/>
                  <a:gd name="connsiteX67" fmla="*/ 3733614 w 5048139"/>
                  <a:gd name="connsiteY67" fmla="*/ 1038325 h 2009875"/>
                  <a:gd name="connsiteX68" fmla="*/ 3743139 w 5048139"/>
                  <a:gd name="connsiteY68" fmla="*/ 838300 h 2009875"/>
                  <a:gd name="connsiteX69" fmla="*/ 3790764 w 5048139"/>
                  <a:gd name="connsiteY69" fmla="*/ 781150 h 2009875"/>
                  <a:gd name="connsiteX70" fmla="*/ 3847914 w 5048139"/>
                  <a:gd name="connsiteY70" fmla="*/ 781150 h 2009875"/>
                  <a:gd name="connsiteX71" fmla="*/ 3905064 w 5048139"/>
                  <a:gd name="connsiteY71" fmla="*/ 790675 h 2009875"/>
                  <a:gd name="connsiteX72" fmla="*/ 3962215 w 5048139"/>
                  <a:gd name="connsiteY72" fmla="*/ 809725 h 2009875"/>
                  <a:gd name="connsiteX73" fmla="*/ 3971739 w 5048139"/>
                  <a:gd name="connsiteY73" fmla="*/ 876400 h 2009875"/>
                  <a:gd name="connsiteX74" fmla="*/ 3990789 w 5048139"/>
                  <a:gd name="connsiteY74" fmla="*/ 933550 h 2009875"/>
                  <a:gd name="connsiteX75" fmla="*/ 4009839 w 5048139"/>
                  <a:gd name="connsiteY75" fmla="*/ 990700 h 2009875"/>
                  <a:gd name="connsiteX76" fmla="*/ 4028889 w 5048139"/>
                  <a:gd name="connsiteY76" fmla="*/ 1047850 h 2009875"/>
                  <a:gd name="connsiteX77" fmla="*/ 4019364 w 5048139"/>
                  <a:gd name="connsiteY77" fmla="*/ 1076425 h 2009875"/>
                  <a:gd name="connsiteX78" fmla="*/ 4047939 w 5048139"/>
                  <a:gd name="connsiteY78" fmla="*/ 1133575 h 2009875"/>
                  <a:gd name="connsiteX79" fmla="*/ 4047939 w 5048139"/>
                  <a:gd name="connsiteY79" fmla="*/ 1181200 h 2009875"/>
                  <a:gd name="connsiteX80" fmla="*/ 4047939 w 5048139"/>
                  <a:gd name="connsiteY80" fmla="*/ 1228825 h 2009875"/>
                  <a:gd name="connsiteX81" fmla="*/ 4028889 w 5048139"/>
                  <a:gd name="connsiteY81" fmla="*/ 1257400 h 2009875"/>
                  <a:gd name="connsiteX82" fmla="*/ 4038414 w 5048139"/>
                  <a:gd name="connsiteY82" fmla="*/ 1295500 h 2009875"/>
                  <a:gd name="connsiteX83" fmla="*/ 4047939 w 5048139"/>
                  <a:gd name="connsiteY83" fmla="*/ 1352650 h 2009875"/>
                  <a:gd name="connsiteX84" fmla="*/ 4066989 w 5048139"/>
                  <a:gd name="connsiteY84" fmla="*/ 1409800 h 2009875"/>
                  <a:gd name="connsiteX85" fmla="*/ 4066989 w 5048139"/>
                  <a:gd name="connsiteY85" fmla="*/ 1466950 h 2009875"/>
                  <a:gd name="connsiteX86" fmla="*/ 4086039 w 5048139"/>
                  <a:gd name="connsiteY86" fmla="*/ 1524100 h 2009875"/>
                  <a:gd name="connsiteX87" fmla="*/ 4105089 w 5048139"/>
                  <a:gd name="connsiteY87" fmla="*/ 1581250 h 2009875"/>
                  <a:gd name="connsiteX88" fmla="*/ 4114614 w 5048139"/>
                  <a:gd name="connsiteY88" fmla="*/ 1609825 h 2009875"/>
                  <a:gd name="connsiteX89" fmla="*/ 4114614 w 5048139"/>
                  <a:gd name="connsiteY89" fmla="*/ 1657450 h 2009875"/>
                  <a:gd name="connsiteX90" fmla="*/ 4133664 w 5048139"/>
                  <a:gd name="connsiteY90" fmla="*/ 1705075 h 2009875"/>
                  <a:gd name="connsiteX91" fmla="*/ 4133664 w 5048139"/>
                  <a:gd name="connsiteY91" fmla="*/ 1762225 h 2009875"/>
                  <a:gd name="connsiteX92" fmla="*/ 4143189 w 5048139"/>
                  <a:gd name="connsiteY92" fmla="*/ 1819375 h 2009875"/>
                  <a:gd name="connsiteX93" fmla="*/ 4133664 w 5048139"/>
                  <a:gd name="connsiteY93" fmla="*/ 1857475 h 2009875"/>
                  <a:gd name="connsiteX94" fmla="*/ 4143189 w 5048139"/>
                  <a:gd name="connsiteY94" fmla="*/ 1895575 h 2009875"/>
                  <a:gd name="connsiteX95" fmla="*/ 4162239 w 5048139"/>
                  <a:gd name="connsiteY95" fmla="*/ 1952725 h 2009875"/>
                  <a:gd name="connsiteX96" fmla="*/ 4133664 w 5048139"/>
                  <a:gd name="connsiteY96" fmla="*/ 1981300 h 2009875"/>
                  <a:gd name="connsiteX97" fmla="*/ 4162239 w 5048139"/>
                  <a:gd name="connsiteY97" fmla="*/ 2009875 h 2009875"/>
                  <a:gd name="connsiteX98" fmla="*/ 4209864 w 5048139"/>
                  <a:gd name="connsiteY98" fmla="*/ 1943200 h 2009875"/>
                  <a:gd name="connsiteX99" fmla="*/ 4209864 w 5048139"/>
                  <a:gd name="connsiteY99" fmla="*/ 1876525 h 2009875"/>
                  <a:gd name="connsiteX100" fmla="*/ 4219389 w 5048139"/>
                  <a:gd name="connsiteY100" fmla="*/ 1819375 h 2009875"/>
                  <a:gd name="connsiteX101" fmla="*/ 4219389 w 5048139"/>
                  <a:gd name="connsiteY101" fmla="*/ 1771750 h 2009875"/>
                  <a:gd name="connsiteX102" fmla="*/ 4219389 w 5048139"/>
                  <a:gd name="connsiteY102" fmla="*/ 1705075 h 2009875"/>
                  <a:gd name="connsiteX103" fmla="*/ 4228914 w 5048139"/>
                  <a:gd name="connsiteY103" fmla="*/ 1647925 h 2009875"/>
                  <a:gd name="connsiteX104" fmla="*/ 4238439 w 5048139"/>
                  <a:gd name="connsiteY104" fmla="*/ 1581250 h 2009875"/>
                  <a:gd name="connsiteX105" fmla="*/ 4228914 w 5048139"/>
                  <a:gd name="connsiteY105" fmla="*/ 1524100 h 2009875"/>
                  <a:gd name="connsiteX106" fmla="*/ 4257489 w 5048139"/>
                  <a:gd name="connsiteY106" fmla="*/ 1476475 h 2009875"/>
                  <a:gd name="connsiteX107" fmla="*/ 4228914 w 5048139"/>
                  <a:gd name="connsiteY107" fmla="*/ 1438375 h 2009875"/>
                  <a:gd name="connsiteX108" fmla="*/ 4257489 w 5048139"/>
                  <a:gd name="connsiteY108" fmla="*/ 1371700 h 2009875"/>
                  <a:gd name="connsiteX109" fmla="*/ 4257489 w 5048139"/>
                  <a:gd name="connsiteY109" fmla="*/ 1305025 h 2009875"/>
                  <a:gd name="connsiteX110" fmla="*/ 4238439 w 5048139"/>
                  <a:gd name="connsiteY110" fmla="*/ 1257400 h 2009875"/>
                  <a:gd name="connsiteX111" fmla="*/ 4247964 w 5048139"/>
                  <a:gd name="connsiteY111" fmla="*/ 1200250 h 2009875"/>
                  <a:gd name="connsiteX112" fmla="*/ 4247964 w 5048139"/>
                  <a:gd name="connsiteY112" fmla="*/ 1171675 h 2009875"/>
                  <a:gd name="connsiteX113" fmla="*/ 4257489 w 5048139"/>
                  <a:gd name="connsiteY113" fmla="*/ 1105000 h 2009875"/>
                  <a:gd name="connsiteX114" fmla="*/ 4257489 w 5048139"/>
                  <a:gd name="connsiteY114" fmla="*/ 1066900 h 2009875"/>
                  <a:gd name="connsiteX115" fmla="*/ 4247964 w 5048139"/>
                  <a:gd name="connsiteY115" fmla="*/ 1000225 h 2009875"/>
                  <a:gd name="connsiteX116" fmla="*/ 4257489 w 5048139"/>
                  <a:gd name="connsiteY116" fmla="*/ 952600 h 2009875"/>
                  <a:gd name="connsiteX117" fmla="*/ 4276539 w 5048139"/>
                  <a:gd name="connsiteY117" fmla="*/ 885925 h 2009875"/>
                  <a:gd name="connsiteX118" fmla="*/ 4295589 w 5048139"/>
                  <a:gd name="connsiteY118" fmla="*/ 838300 h 2009875"/>
                  <a:gd name="connsiteX119" fmla="*/ 4276539 w 5048139"/>
                  <a:gd name="connsiteY119" fmla="*/ 800200 h 2009875"/>
                  <a:gd name="connsiteX120" fmla="*/ 4295589 w 5048139"/>
                  <a:gd name="connsiteY120" fmla="*/ 704950 h 2009875"/>
                  <a:gd name="connsiteX121" fmla="*/ 4362268 w 5048139"/>
                  <a:gd name="connsiteY121" fmla="*/ 762100 h 2009875"/>
                  <a:gd name="connsiteX122" fmla="*/ 4362264 w 5048139"/>
                  <a:gd name="connsiteY122" fmla="*/ 552550 h 2009875"/>
                  <a:gd name="connsiteX123" fmla="*/ 4371789 w 5048139"/>
                  <a:gd name="connsiteY123" fmla="*/ 504925 h 2009875"/>
                  <a:gd name="connsiteX124" fmla="*/ 4371789 w 5048139"/>
                  <a:gd name="connsiteY124" fmla="*/ 447775 h 2009875"/>
                  <a:gd name="connsiteX125" fmla="*/ 4390839 w 5048139"/>
                  <a:gd name="connsiteY125" fmla="*/ 381100 h 2009875"/>
                  <a:gd name="connsiteX126" fmla="*/ 4381314 w 5048139"/>
                  <a:gd name="connsiteY126" fmla="*/ 333475 h 2009875"/>
                  <a:gd name="connsiteX127" fmla="*/ 4381314 w 5048139"/>
                  <a:gd name="connsiteY127" fmla="*/ 266800 h 2009875"/>
                  <a:gd name="connsiteX128" fmla="*/ 4390839 w 5048139"/>
                  <a:gd name="connsiteY128" fmla="*/ 209650 h 2009875"/>
                  <a:gd name="connsiteX129" fmla="*/ 4419414 w 5048139"/>
                  <a:gd name="connsiteY129" fmla="*/ 162025 h 2009875"/>
                  <a:gd name="connsiteX130" fmla="*/ 4400364 w 5048139"/>
                  <a:gd name="connsiteY130" fmla="*/ 114400 h 2009875"/>
                  <a:gd name="connsiteX131" fmla="*/ 4628982 w 5048139"/>
                  <a:gd name="connsiteY131" fmla="*/ 314437 h 2009875"/>
                  <a:gd name="connsiteX132" fmla="*/ 5048132 w 5048139"/>
                  <a:gd name="connsiteY132" fmla="*/ 181083 h 2009875"/>
                  <a:gd name="connsiteX0" fmla="*/ 0 w 5048139"/>
                  <a:gd name="connsiteY0" fmla="*/ 100 h 2009875"/>
                  <a:gd name="connsiteX1" fmla="*/ 247671 w 5048139"/>
                  <a:gd name="connsiteY1" fmla="*/ 19150 h 2009875"/>
                  <a:gd name="connsiteX2" fmla="*/ 361982 w 5048139"/>
                  <a:gd name="connsiteY2" fmla="*/ 19051 h 2009875"/>
                  <a:gd name="connsiteX3" fmla="*/ 371508 w 5048139"/>
                  <a:gd name="connsiteY3" fmla="*/ 190509 h 2009875"/>
                  <a:gd name="connsiteX4" fmla="*/ 416930 w 5048139"/>
                  <a:gd name="connsiteY4" fmla="*/ 238225 h 2009875"/>
                  <a:gd name="connsiteX5" fmla="*/ 437663 w 5048139"/>
                  <a:gd name="connsiteY5" fmla="*/ 381101 h 2009875"/>
                  <a:gd name="connsiteX6" fmla="*/ 478435 w 5048139"/>
                  <a:gd name="connsiteY6" fmla="*/ 571600 h 2009875"/>
                  <a:gd name="connsiteX7" fmla="*/ 542974 w 5048139"/>
                  <a:gd name="connsiteY7" fmla="*/ 523975 h 2009875"/>
                  <a:gd name="connsiteX8" fmla="*/ 611446 w 5048139"/>
                  <a:gd name="connsiteY8" fmla="*/ 809725 h 2009875"/>
                  <a:gd name="connsiteX9" fmla="*/ 666810 w 5048139"/>
                  <a:gd name="connsiteY9" fmla="*/ 952600 h 2009875"/>
                  <a:gd name="connsiteX10" fmla="*/ 798573 w 5048139"/>
                  <a:gd name="connsiteY10" fmla="*/ 1124050 h 2009875"/>
                  <a:gd name="connsiteX11" fmla="*/ 954388 w 5048139"/>
                  <a:gd name="connsiteY11" fmla="*/ 1038325 h 2009875"/>
                  <a:gd name="connsiteX12" fmla="*/ 1202065 w 5048139"/>
                  <a:gd name="connsiteY12" fmla="*/ 885925 h 2009875"/>
                  <a:gd name="connsiteX13" fmla="*/ 1306853 w 5048139"/>
                  <a:gd name="connsiteY13" fmla="*/ 876400 h 2009875"/>
                  <a:gd name="connsiteX14" fmla="*/ 1392588 w 5048139"/>
                  <a:gd name="connsiteY14" fmla="*/ 800200 h 2009875"/>
                  <a:gd name="connsiteX15" fmla="*/ 1454393 w 5048139"/>
                  <a:gd name="connsiteY15" fmla="*/ 838301 h 2009875"/>
                  <a:gd name="connsiteX16" fmla="*/ 1496989 w 5048139"/>
                  <a:gd name="connsiteY16" fmla="*/ 895450 h 2009875"/>
                  <a:gd name="connsiteX17" fmla="*/ 1561653 w 5048139"/>
                  <a:gd name="connsiteY17" fmla="*/ 762100 h 2009875"/>
                  <a:gd name="connsiteX18" fmla="*/ 1605669 w 5048139"/>
                  <a:gd name="connsiteY18" fmla="*/ 772786 h 2009875"/>
                  <a:gd name="connsiteX19" fmla="*/ 1638447 w 5048139"/>
                  <a:gd name="connsiteY19" fmla="*/ 666850 h 2009875"/>
                  <a:gd name="connsiteX20" fmla="*/ 1698901 w 5048139"/>
                  <a:gd name="connsiteY20" fmla="*/ 571600 h 2009875"/>
                  <a:gd name="connsiteX21" fmla="*/ 1852398 w 5048139"/>
                  <a:gd name="connsiteY21" fmla="*/ 495408 h 2009875"/>
                  <a:gd name="connsiteX22" fmla="*/ 2057005 w 5048139"/>
                  <a:gd name="connsiteY22" fmla="*/ 381100 h 2009875"/>
                  <a:gd name="connsiteX23" fmla="*/ 2249941 w 5048139"/>
                  <a:gd name="connsiteY23" fmla="*/ 276325 h 2009875"/>
                  <a:gd name="connsiteX24" fmla="*/ 2449990 w 5048139"/>
                  <a:gd name="connsiteY24" fmla="*/ 181075 h 2009875"/>
                  <a:gd name="connsiteX25" fmla="*/ 2523761 w 5048139"/>
                  <a:gd name="connsiteY25" fmla="*/ 190600 h 2009875"/>
                  <a:gd name="connsiteX26" fmla="*/ 2952564 w 5048139"/>
                  <a:gd name="connsiteY26" fmla="*/ 47725 h 2009875"/>
                  <a:gd name="connsiteX27" fmla="*/ 3019239 w 5048139"/>
                  <a:gd name="connsiteY27" fmla="*/ 28675 h 2009875"/>
                  <a:gd name="connsiteX28" fmla="*/ 3133539 w 5048139"/>
                  <a:gd name="connsiteY28" fmla="*/ 38200 h 2009875"/>
                  <a:gd name="connsiteX29" fmla="*/ 3152589 w 5048139"/>
                  <a:gd name="connsiteY29" fmla="*/ 66775 h 2009875"/>
                  <a:gd name="connsiteX30" fmla="*/ 3162114 w 5048139"/>
                  <a:gd name="connsiteY30" fmla="*/ 114400 h 2009875"/>
                  <a:gd name="connsiteX31" fmla="*/ 3171639 w 5048139"/>
                  <a:gd name="connsiteY31" fmla="*/ 352525 h 2009875"/>
                  <a:gd name="connsiteX32" fmla="*/ 3200214 w 5048139"/>
                  <a:gd name="connsiteY32" fmla="*/ 514450 h 2009875"/>
                  <a:gd name="connsiteX33" fmla="*/ 3209739 w 5048139"/>
                  <a:gd name="connsiteY33" fmla="*/ 543025 h 2009875"/>
                  <a:gd name="connsiteX34" fmla="*/ 3228790 w 5048139"/>
                  <a:gd name="connsiteY34" fmla="*/ 666850 h 2009875"/>
                  <a:gd name="connsiteX35" fmla="*/ 3228787 w 5048139"/>
                  <a:gd name="connsiteY35" fmla="*/ 714475 h 2009875"/>
                  <a:gd name="connsiteX36" fmla="*/ 3228788 w 5048139"/>
                  <a:gd name="connsiteY36" fmla="*/ 762100 h 2009875"/>
                  <a:gd name="connsiteX37" fmla="*/ 3276414 w 5048139"/>
                  <a:gd name="connsiteY37" fmla="*/ 743050 h 2009875"/>
                  <a:gd name="connsiteX38" fmla="*/ 3285939 w 5048139"/>
                  <a:gd name="connsiteY38" fmla="*/ 895450 h 2009875"/>
                  <a:gd name="connsiteX39" fmla="*/ 3295464 w 5048139"/>
                  <a:gd name="connsiteY39" fmla="*/ 924025 h 2009875"/>
                  <a:gd name="connsiteX40" fmla="*/ 3285939 w 5048139"/>
                  <a:gd name="connsiteY40" fmla="*/ 971650 h 2009875"/>
                  <a:gd name="connsiteX41" fmla="*/ 3304989 w 5048139"/>
                  <a:gd name="connsiteY41" fmla="*/ 1019275 h 2009875"/>
                  <a:gd name="connsiteX42" fmla="*/ 3304989 w 5048139"/>
                  <a:gd name="connsiteY42" fmla="*/ 1047850 h 2009875"/>
                  <a:gd name="connsiteX43" fmla="*/ 3314514 w 5048139"/>
                  <a:gd name="connsiteY43" fmla="*/ 1095475 h 2009875"/>
                  <a:gd name="connsiteX44" fmla="*/ 3314514 w 5048139"/>
                  <a:gd name="connsiteY44" fmla="*/ 1143100 h 2009875"/>
                  <a:gd name="connsiteX45" fmla="*/ 3324039 w 5048139"/>
                  <a:gd name="connsiteY45" fmla="*/ 1181200 h 2009875"/>
                  <a:gd name="connsiteX46" fmla="*/ 3314514 w 5048139"/>
                  <a:gd name="connsiteY46" fmla="*/ 1200250 h 2009875"/>
                  <a:gd name="connsiteX47" fmla="*/ 3333564 w 5048139"/>
                  <a:gd name="connsiteY47" fmla="*/ 1238350 h 2009875"/>
                  <a:gd name="connsiteX48" fmla="*/ 3333564 w 5048139"/>
                  <a:gd name="connsiteY48" fmla="*/ 1285975 h 2009875"/>
                  <a:gd name="connsiteX49" fmla="*/ 3352614 w 5048139"/>
                  <a:gd name="connsiteY49" fmla="*/ 1333600 h 2009875"/>
                  <a:gd name="connsiteX50" fmla="*/ 3352614 w 5048139"/>
                  <a:gd name="connsiteY50" fmla="*/ 1381225 h 2009875"/>
                  <a:gd name="connsiteX51" fmla="*/ 3390714 w 5048139"/>
                  <a:gd name="connsiteY51" fmla="*/ 1419325 h 2009875"/>
                  <a:gd name="connsiteX52" fmla="*/ 3419289 w 5048139"/>
                  <a:gd name="connsiteY52" fmla="*/ 1381225 h 2009875"/>
                  <a:gd name="connsiteX53" fmla="*/ 3428814 w 5048139"/>
                  <a:gd name="connsiteY53" fmla="*/ 1333600 h 2009875"/>
                  <a:gd name="connsiteX54" fmla="*/ 3447864 w 5048139"/>
                  <a:gd name="connsiteY54" fmla="*/ 1276450 h 2009875"/>
                  <a:gd name="connsiteX55" fmla="*/ 3447864 w 5048139"/>
                  <a:gd name="connsiteY55" fmla="*/ 1238350 h 2009875"/>
                  <a:gd name="connsiteX56" fmla="*/ 3466914 w 5048139"/>
                  <a:gd name="connsiteY56" fmla="*/ 1171675 h 2009875"/>
                  <a:gd name="connsiteX57" fmla="*/ 3457389 w 5048139"/>
                  <a:gd name="connsiteY57" fmla="*/ 1105000 h 2009875"/>
                  <a:gd name="connsiteX58" fmla="*/ 3466914 w 5048139"/>
                  <a:gd name="connsiteY58" fmla="*/ 1076425 h 2009875"/>
                  <a:gd name="connsiteX59" fmla="*/ 3485964 w 5048139"/>
                  <a:gd name="connsiteY59" fmla="*/ 1009750 h 2009875"/>
                  <a:gd name="connsiteX60" fmla="*/ 3495489 w 5048139"/>
                  <a:gd name="connsiteY60" fmla="*/ 962125 h 2009875"/>
                  <a:gd name="connsiteX61" fmla="*/ 3505014 w 5048139"/>
                  <a:gd name="connsiteY61" fmla="*/ 914500 h 2009875"/>
                  <a:gd name="connsiteX62" fmla="*/ 3524064 w 5048139"/>
                  <a:gd name="connsiteY62" fmla="*/ 866875 h 2009875"/>
                  <a:gd name="connsiteX63" fmla="*/ 3571689 w 5048139"/>
                  <a:gd name="connsiteY63" fmla="*/ 924025 h 2009875"/>
                  <a:gd name="connsiteX64" fmla="*/ 3571689 w 5048139"/>
                  <a:gd name="connsiteY64" fmla="*/ 971650 h 2009875"/>
                  <a:gd name="connsiteX65" fmla="*/ 3638367 w 5048139"/>
                  <a:gd name="connsiteY65" fmla="*/ 1066900 h 2009875"/>
                  <a:gd name="connsiteX66" fmla="*/ 3705041 w 5048139"/>
                  <a:gd name="connsiteY66" fmla="*/ 981175 h 2009875"/>
                  <a:gd name="connsiteX67" fmla="*/ 3733614 w 5048139"/>
                  <a:gd name="connsiteY67" fmla="*/ 1038325 h 2009875"/>
                  <a:gd name="connsiteX68" fmla="*/ 3743139 w 5048139"/>
                  <a:gd name="connsiteY68" fmla="*/ 838300 h 2009875"/>
                  <a:gd name="connsiteX69" fmla="*/ 3790764 w 5048139"/>
                  <a:gd name="connsiteY69" fmla="*/ 781150 h 2009875"/>
                  <a:gd name="connsiteX70" fmla="*/ 3847914 w 5048139"/>
                  <a:gd name="connsiteY70" fmla="*/ 781150 h 2009875"/>
                  <a:gd name="connsiteX71" fmla="*/ 3905064 w 5048139"/>
                  <a:gd name="connsiteY71" fmla="*/ 790675 h 2009875"/>
                  <a:gd name="connsiteX72" fmla="*/ 3962215 w 5048139"/>
                  <a:gd name="connsiteY72" fmla="*/ 809725 h 2009875"/>
                  <a:gd name="connsiteX73" fmla="*/ 3971739 w 5048139"/>
                  <a:gd name="connsiteY73" fmla="*/ 876400 h 2009875"/>
                  <a:gd name="connsiteX74" fmla="*/ 3990789 w 5048139"/>
                  <a:gd name="connsiteY74" fmla="*/ 933550 h 2009875"/>
                  <a:gd name="connsiteX75" fmla="*/ 4009839 w 5048139"/>
                  <a:gd name="connsiteY75" fmla="*/ 990700 h 2009875"/>
                  <a:gd name="connsiteX76" fmla="*/ 4028889 w 5048139"/>
                  <a:gd name="connsiteY76" fmla="*/ 1047850 h 2009875"/>
                  <a:gd name="connsiteX77" fmla="*/ 4019364 w 5048139"/>
                  <a:gd name="connsiteY77" fmla="*/ 1076425 h 2009875"/>
                  <a:gd name="connsiteX78" fmla="*/ 4047939 w 5048139"/>
                  <a:gd name="connsiteY78" fmla="*/ 1133575 h 2009875"/>
                  <a:gd name="connsiteX79" fmla="*/ 4047939 w 5048139"/>
                  <a:gd name="connsiteY79" fmla="*/ 1181200 h 2009875"/>
                  <a:gd name="connsiteX80" fmla="*/ 4047939 w 5048139"/>
                  <a:gd name="connsiteY80" fmla="*/ 1228825 h 2009875"/>
                  <a:gd name="connsiteX81" fmla="*/ 4028889 w 5048139"/>
                  <a:gd name="connsiteY81" fmla="*/ 1257400 h 2009875"/>
                  <a:gd name="connsiteX82" fmla="*/ 4038414 w 5048139"/>
                  <a:gd name="connsiteY82" fmla="*/ 1295500 h 2009875"/>
                  <a:gd name="connsiteX83" fmla="*/ 4047939 w 5048139"/>
                  <a:gd name="connsiteY83" fmla="*/ 1352650 h 2009875"/>
                  <a:gd name="connsiteX84" fmla="*/ 4066989 w 5048139"/>
                  <a:gd name="connsiteY84" fmla="*/ 1409800 h 2009875"/>
                  <a:gd name="connsiteX85" fmla="*/ 4066989 w 5048139"/>
                  <a:gd name="connsiteY85" fmla="*/ 1466950 h 2009875"/>
                  <a:gd name="connsiteX86" fmla="*/ 4086039 w 5048139"/>
                  <a:gd name="connsiteY86" fmla="*/ 1524100 h 2009875"/>
                  <a:gd name="connsiteX87" fmla="*/ 4105089 w 5048139"/>
                  <a:gd name="connsiteY87" fmla="*/ 1581250 h 2009875"/>
                  <a:gd name="connsiteX88" fmla="*/ 4114614 w 5048139"/>
                  <a:gd name="connsiteY88" fmla="*/ 1609825 h 2009875"/>
                  <a:gd name="connsiteX89" fmla="*/ 4114614 w 5048139"/>
                  <a:gd name="connsiteY89" fmla="*/ 1657450 h 2009875"/>
                  <a:gd name="connsiteX90" fmla="*/ 4133664 w 5048139"/>
                  <a:gd name="connsiteY90" fmla="*/ 1705075 h 2009875"/>
                  <a:gd name="connsiteX91" fmla="*/ 4133664 w 5048139"/>
                  <a:gd name="connsiteY91" fmla="*/ 1762225 h 2009875"/>
                  <a:gd name="connsiteX92" fmla="*/ 4143189 w 5048139"/>
                  <a:gd name="connsiteY92" fmla="*/ 1819375 h 2009875"/>
                  <a:gd name="connsiteX93" fmla="*/ 4133664 w 5048139"/>
                  <a:gd name="connsiteY93" fmla="*/ 1857475 h 2009875"/>
                  <a:gd name="connsiteX94" fmla="*/ 4143189 w 5048139"/>
                  <a:gd name="connsiteY94" fmla="*/ 1895575 h 2009875"/>
                  <a:gd name="connsiteX95" fmla="*/ 4162239 w 5048139"/>
                  <a:gd name="connsiteY95" fmla="*/ 1952725 h 2009875"/>
                  <a:gd name="connsiteX96" fmla="*/ 4133664 w 5048139"/>
                  <a:gd name="connsiteY96" fmla="*/ 1981300 h 2009875"/>
                  <a:gd name="connsiteX97" fmla="*/ 4162239 w 5048139"/>
                  <a:gd name="connsiteY97" fmla="*/ 2009875 h 2009875"/>
                  <a:gd name="connsiteX98" fmla="*/ 4209864 w 5048139"/>
                  <a:gd name="connsiteY98" fmla="*/ 1943200 h 2009875"/>
                  <a:gd name="connsiteX99" fmla="*/ 4209864 w 5048139"/>
                  <a:gd name="connsiteY99" fmla="*/ 1876525 h 2009875"/>
                  <a:gd name="connsiteX100" fmla="*/ 4219389 w 5048139"/>
                  <a:gd name="connsiteY100" fmla="*/ 1819375 h 2009875"/>
                  <a:gd name="connsiteX101" fmla="*/ 4219389 w 5048139"/>
                  <a:gd name="connsiteY101" fmla="*/ 1771750 h 2009875"/>
                  <a:gd name="connsiteX102" fmla="*/ 4219389 w 5048139"/>
                  <a:gd name="connsiteY102" fmla="*/ 1705075 h 2009875"/>
                  <a:gd name="connsiteX103" fmla="*/ 4228914 w 5048139"/>
                  <a:gd name="connsiteY103" fmla="*/ 1647925 h 2009875"/>
                  <a:gd name="connsiteX104" fmla="*/ 4238439 w 5048139"/>
                  <a:gd name="connsiteY104" fmla="*/ 1581250 h 2009875"/>
                  <a:gd name="connsiteX105" fmla="*/ 4228914 w 5048139"/>
                  <a:gd name="connsiteY105" fmla="*/ 1524100 h 2009875"/>
                  <a:gd name="connsiteX106" fmla="*/ 4257489 w 5048139"/>
                  <a:gd name="connsiteY106" fmla="*/ 1476475 h 2009875"/>
                  <a:gd name="connsiteX107" fmla="*/ 4228914 w 5048139"/>
                  <a:gd name="connsiteY107" fmla="*/ 1438375 h 2009875"/>
                  <a:gd name="connsiteX108" fmla="*/ 4257489 w 5048139"/>
                  <a:gd name="connsiteY108" fmla="*/ 1371700 h 2009875"/>
                  <a:gd name="connsiteX109" fmla="*/ 4257489 w 5048139"/>
                  <a:gd name="connsiteY109" fmla="*/ 1305025 h 2009875"/>
                  <a:gd name="connsiteX110" fmla="*/ 4238439 w 5048139"/>
                  <a:gd name="connsiteY110" fmla="*/ 1257400 h 2009875"/>
                  <a:gd name="connsiteX111" fmla="*/ 4247964 w 5048139"/>
                  <a:gd name="connsiteY111" fmla="*/ 1200250 h 2009875"/>
                  <a:gd name="connsiteX112" fmla="*/ 4247964 w 5048139"/>
                  <a:gd name="connsiteY112" fmla="*/ 1171675 h 2009875"/>
                  <a:gd name="connsiteX113" fmla="*/ 4257489 w 5048139"/>
                  <a:gd name="connsiteY113" fmla="*/ 1105000 h 2009875"/>
                  <a:gd name="connsiteX114" fmla="*/ 4257489 w 5048139"/>
                  <a:gd name="connsiteY114" fmla="*/ 1066900 h 2009875"/>
                  <a:gd name="connsiteX115" fmla="*/ 4247964 w 5048139"/>
                  <a:gd name="connsiteY115" fmla="*/ 1000225 h 2009875"/>
                  <a:gd name="connsiteX116" fmla="*/ 4257489 w 5048139"/>
                  <a:gd name="connsiteY116" fmla="*/ 952600 h 2009875"/>
                  <a:gd name="connsiteX117" fmla="*/ 4276539 w 5048139"/>
                  <a:gd name="connsiteY117" fmla="*/ 885925 h 2009875"/>
                  <a:gd name="connsiteX118" fmla="*/ 4295589 w 5048139"/>
                  <a:gd name="connsiteY118" fmla="*/ 838300 h 2009875"/>
                  <a:gd name="connsiteX119" fmla="*/ 4276539 w 5048139"/>
                  <a:gd name="connsiteY119" fmla="*/ 800200 h 2009875"/>
                  <a:gd name="connsiteX120" fmla="*/ 4295589 w 5048139"/>
                  <a:gd name="connsiteY120" fmla="*/ 704950 h 2009875"/>
                  <a:gd name="connsiteX121" fmla="*/ 4362268 w 5048139"/>
                  <a:gd name="connsiteY121" fmla="*/ 762100 h 2009875"/>
                  <a:gd name="connsiteX122" fmla="*/ 4362264 w 5048139"/>
                  <a:gd name="connsiteY122" fmla="*/ 552550 h 2009875"/>
                  <a:gd name="connsiteX123" fmla="*/ 4371789 w 5048139"/>
                  <a:gd name="connsiteY123" fmla="*/ 504925 h 2009875"/>
                  <a:gd name="connsiteX124" fmla="*/ 4371789 w 5048139"/>
                  <a:gd name="connsiteY124" fmla="*/ 447775 h 2009875"/>
                  <a:gd name="connsiteX125" fmla="*/ 4390839 w 5048139"/>
                  <a:gd name="connsiteY125" fmla="*/ 381100 h 2009875"/>
                  <a:gd name="connsiteX126" fmla="*/ 4381314 w 5048139"/>
                  <a:gd name="connsiteY126" fmla="*/ 333475 h 2009875"/>
                  <a:gd name="connsiteX127" fmla="*/ 4381314 w 5048139"/>
                  <a:gd name="connsiteY127" fmla="*/ 266800 h 2009875"/>
                  <a:gd name="connsiteX128" fmla="*/ 4390839 w 5048139"/>
                  <a:gd name="connsiteY128" fmla="*/ 209650 h 2009875"/>
                  <a:gd name="connsiteX129" fmla="*/ 4419414 w 5048139"/>
                  <a:gd name="connsiteY129" fmla="*/ 162025 h 2009875"/>
                  <a:gd name="connsiteX130" fmla="*/ 4409890 w 5048139"/>
                  <a:gd name="connsiteY130" fmla="*/ 28670 h 2009875"/>
                  <a:gd name="connsiteX131" fmla="*/ 4628982 w 5048139"/>
                  <a:gd name="connsiteY131" fmla="*/ 314437 h 2009875"/>
                  <a:gd name="connsiteX132" fmla="*/ 5048132 w 5048139"/>
                  <a:gd name="connsiteY132" fmla="*/ 181083 h 2009875"/>
                  <a:gd name="connsiteX0" fmla="*/ 0 w 5048139"/>
                  <a:gd name="connsiteY0" fmla="*/ 100 h 2009875"/>
                  <a:gd name="connsiteX1" fmla="*/ 247671 w 5048139"/>
                  <a:gd name="connsiteY1" fmla="*/ 19150 h 2009875"/>
                  <a:gd name="connsiteX2" fmla="*/ 361982 w 5048139"/>
                  <a:gd name="connsiteY2" fmla="*/ 19051 h 2009875"/>
                  <a:gd name="connsiteX3" fmla="*/ 371508 w 5048139"/>
                  <a:gd name="connsiteY3" fmla="*/ 190509 h 2009875"/>
                  <a:gd name="connsiteX4" fmla="*/ 416930 w 5048139"/>
                  <a:gd name="connsiteY4" fmla="*/ 238225 h 2009875"/>
                  <a:gd name="connsiteX5" fmla="*/ 437663 w 5048139"/>
                  <a:gd name="connsiteY5" fmla="*/ 381101 h 2009875"/>
                  <a:gd name="connsiteX6" fmla="*/ 478435 w 5048139"/>
                  <a:gd name="connsiteY6" fmla="*/ 571600 h 2009875"/>
                  <a:gd name="connsiteX7" fmla="*/ 542974 w 5048139"/>
                  <a:gd name="connsiteY7" fmla="*/ 523975 h 2009875"/>
                  <a:gd name="connsiteX8" fmla="*/ 611446 w 5048139"/>
                  <a:gd name="connsiteY8" fmla="*/ 809725 h 2009875"/>
                  <a:gd name="connsiteX9" fmla="*/ 666810 w 5048139"/>
                  <a:gd name="connsiteY9" fmla="*/ 952600 h 2009875"/>
                  <a:gd name="connsiteX10" fmla="*/ 798573 w 5048139"/>
                  <a:gd name="connsiteY10" fmla="*/ 1124050 h 2009875"/>
                  <a:gd name="connsiteX11" fmla="*/ 954388 w 5048139"/>
                  <a:gd name="connsiteY11" fmla="*/ 1038325 h 2009875"/>
                  <a:gd name="connsiteX12" fmla="*/ 1202065 w 5048139"/>
                  <a:gd name="connsiteY12" fmla="*/ 885925 h 2009875"/>
                  <a:gd name="connsiteX13" fmla="*/ 1306853 w 5048139"/>
                  <a:gd name="connsiteY13" fmla="*/ 876400 h 2009875"/>
                  <a:gd name="connsiteX14" fmla="*/ 1392588 w 5048139"/>
                  <a:gd name="connsiteY14" fmla="*/ 800200 h 2009875"/>
                  <a:gd name="connsiteX15" fmla="*/ 1454393 w 5048139"/>
                  <a:gd name="connsiteY15" fmla="*/ 838301 h 2009875"/>
                  <a:gd name="connsiteX16" fmla="*/ 1496989 w 5048139"/>
                  <a:gd name="connsiteY16" fmla="*/ 895450 h 2009875"/>
                  <a:gd name="connsiteX17" fmla="*/ 1561653 w 5048139"/>
                  <a:gd name="connsiteY17" fmla="*/ 762100 h 2009875"/>
                  <a:gd name="connsiteX18" fmla="*/ 1605669 w 5048139"/>
                  <a:gd name="connsiteY18" fmla="*/ 772786 h 2009875"/>
                  <a:gd name="connsiteX19" fmla="*/ 1638447 w 5048139"/>
                  <a:gd name="connsiteY19" fmla="*/ 666850 h 2009875"/>
                  <a:gd name="connsiteX20" fmla="*/ 1698901 w 5048139"/>
                  <a:gd name="connsiteY20" fmla="*/ 571600 h 2009875"/>
                  <a:gd name="connsiteX21" fmla="*/ 1852398 w 5048139"/>
                  <a:gd name="connsiteY21" fmla="*/ 495408 h 2009875"/>
                  <a:gd name="connsiteX22" fmla="*/ 2057005 w 5048139"/>
                  <a:gd name="connsiteY22" fmla="*/ 381100 h 2009875"/>
                  <a:gd name="connsiteX23" fmla="*/ 2249941 w 5048139"/>
                  <a:gd name="connsiteY23" fmla="*/ 276325 h 2009875"/>
                  <a:gd name="connsiteX24" fmla="*/ 2449990 w 5048139"/>
                  <a:gd name="connsiteY24" fmla="*/ 181075 h 2009875"/>
                  <a:gd name="connsiteX25" fmla="*/ 2523761 w 5048139"/>
                  <a:gd name="connsiteY25" fmla="*/ 190600 h 2009875"/>
                  <a:gd name="connsiteX26" fmla="*/ 2952564 w 5048139"/>
                  <a:gd name="connsiteY26" fmla="*/ 47725 h 2009875"/>
                  <a:gd name="connsiteX27" fmla="*/ 3019239 w 5048139"/>
                  <a:gd name="connsiteY27" fmla="*/ 28675 h 2009875"/>
                  <a:gd name="connsiteX28" fmla="*/ 3133539 w 5048139"/>
                  <a:gd name="connsiteY28" fmla="*/ 38200 h 2009875"/>
                  <a:gd name="connsiteX29" fmla="*/ 3152589 w 5048139"/>
                  <a:gd name="connsiteY29" fmla="*/ 66775 h 2009875"/>
                  <a:gd name="connsiteX30" fmla="*/ 3162114 w 5048139"/>
                  <a:gd name="connsiteY30" fmla="*/ 114400 h 2009875"/>
                  <a:gd name="connsiteX31" fmla="*/ 3171639 w 5048139"/>
                  <a:gd name="connsiteY31" fmla="*/ 352525 h 2009875"/>
                  <a:gd name="connsiteX32" fmla="*/ 3200214 w 5048139"/>
                  <a:gd name="connsiteY32" fmla="*/ 514450 h 2009875"/>
                  <a:gd name="connsiteX33" fmla="*/ 3209739 w 5048139"/>
                  <a:gd name="connsiteY33" fmla="*/ 543025 h 2009875"/>
                  <a:gd name="connsiteX34" fmla="*/ 3228790 w 5048139"/>
                  <a:gd name="connsiteY34" fmla="*/ 666850 h 2009875"/>
                  <a:gd name="connsiteX35" fmla="*/ 3228787 w 5048139"/>
                  <a:gd name="connsiteY35" fmla="*/ 714475 h 2009875"/>
                  <a:gd name="connsiteX36" fmla="*/ 3228788 w 5048139"/>
                  <a:gd name="connsiteY36" fmla="*/ 762100 h 2009875"/>
                  <a:gd name="connsiteX37" fmla="*/ 3276414 w 5048139"/>
                  <a:gd name="connsiteY37" fmla="*/ 743050 h 2009875"/>
                  <a:gd name="connsiteX38" fmla="*/ 3285939 w 5048139"/>
                  <a:gd name="connsiteY38" fmla="*/ 895450 h 2009875"/>
                  <a:gd name="connsiteX39" fmla="*/ 3295464 w 5048139"/>
                  <a:gd name="connsiteY39" fmla="*/ 924025 h 2009875"/>
                  <a:gd name="connsiteX40" fmla="*/ 3285939 w 5048139"/>
                  <a:gd name="connsiteY40" fmla="*/ 971650 h 2009875"/>
                  <a:gd name="connsiteX41" fmla="*/ 3304989 w 5048139"/>
                  <a:gd name="connsiteY41" fmla="*/ 1019275 h 2009875"/>
                  <a:gd name="connsiteX42" fmla="*/ 3304989 w 5048139"/>
                  <a:gd name="connsiteY42" fmla="*/ 1047850 h 2009875"/>
                  <a:gd name="connsiteX43" fmla="*/ 3314514 w 5048139"/>
                  <a:gd name="connsiteY43" fmla="*/ 1095475 h 2009875"/>
                  <a:gd name="connsiteX44" fmla="*/ 3314514 w 5048139"/>
                  <a:gd name="connsiteY44" fmla="*/ 1143100 h 2009875"/>
                  <a:gd name="connsiteX45" fmla="*/ 3324039 w 5048139"/>
                  <a:gd name="connsiteY45" fmla="*/ 1181200 h 2009875"/>
                  <a:gd name="connsiteX46" fmla="*/ 3314514 w 5048139"/>
                  <a:gd name="connsiteY46" fmla="*/ 1200250 h 2009875"/>
                  <a:gd name="connsiteX47" fmla="*/ 3333564 w 5048139"/>
                  <a:gd name="connsiteY47" fmla="*/ 1238350 h 2009875"/>
                  <a:gd name="connsiteX48" fmla="*/ 3333564 w 5048139"/>
                  <a:gd name="connsiteY48" fmla="*/ 1285975 h 2009875"/>
                  <a:gd name="connsiteX49" fmla="*/ 3352614 w 5048139"/>
                  <a:gd name="connsiteY49" fmla="*/ 1333600 h 2009875"/>
                  <a:gd name="connsiteX50" fmla="*/ 3352614 w 5048139"/>
                  <a:gd name="connsiteY50" fmla="*/ 1381225 h 2009875"/>
                  <a:gd name="connsiteX51" fmla="*/ 3390714 w 5048139"/>
                  <a:gd name="connsiteY51" fmla="*/ 1419325 h 2009875"/>
                  <a:gd name="connsiteX52" fmla="*/ 3419289 w 5048139"/>
                  <a:gd name="connsiteY52" fmla="*/ 1381225 h 2009875"/>
                  <a:gd name="connsiteX53" fmla="*/ 3428814 w 5048139"/>
                  <a:gd name="connsiteY53" fmla="*/ 1333600 h 2009875"/>
                  <a:gd name="connsiteX54" fmla="*/ 3447864 w 5048139"/>
                  <a:gd name="connsiteY54" fmla="*/ 1276450 h 2009875"/>
                  <a:gd name="connsiteX55" fmla="*/ 3447864 w 5048139"/>
                  <a:gd name="connsiteY55" fmla="*/ 1238350 h 2009875"/>
                  <a:gd name="connsiteX56" fmla="*/ 3466914 w 5048139"/>
                  <a:gd name="connsiteY56" fmla="*/ 1171675 h 2009875"/>
                  <a:gd name="connsiteX57" fmla="*/ 3457389 w 5048139"/>
                  <a:gd name="connsiteY57" fmla="*/ 1105000 h 2009875"/>
                  <a:gd name="connsiteX58" fmla="*/ 3466914 w 5048139"/>
                  <a:gd name="connsiteY58" fmla="*/ 1076425 h 2009875"/>
                  <a:gd name="connsiteX59" fmla="*/ 3485964 w 5048139"/>
                  <a:gd name="connsiteY59" fmla="*/ 1009750 h 2009875"/>
                  <a:gd name="connsiteX60" fmla="*/ 3495489 w 5048139"/>
                  <a:gd name="connsiteY60" fmla="*/ 962125 h 2009875"/>
                  <a:gd name="connsiteX61" fmla="*/ 3505014 w 5048139"/>
                  <a:gd name="connsiteY61" fmla="*/ 914500 h 2009875"/>
                  <a:gd name="connsiteX62" fmla="*/ 3524064 w 5048139"/>
                  <a:gd name="connsiteY62" fmla="*/ 866875 h 2009875"/>
                  <a:gd name="connsiteX63" fmla="*/ 3571689 w 5048139"/>
                  <a:gd name="connsiteY63" fmla="*/ 924025 h 2009875"/>
                  <a:gd name="connsiteX64" fmla="*/ 3571689 w 5048139"/>
                  <a:gd name="connsiteY64" fmla="*/ 971650 h 2009875"/>
                  <a:gd name="connsiteX65" fmla="*/ 3638367 w 5048139"/>
                  <a:gd name="connsiteY65" fmla="*/ 1066900 h 2009875"/>
                  <a:gd name="connsiteX66" fmla="*/ 3705041 w 5048139"/>
                  <a:gd name="connsiteY66" fmla="*/ 981175 h 2009875"/>
                  <a:gd name="connsiteX67" fmla="*/ 3733614 w 5048139"/>
                  <a:gd name="connsiteY67" fmla="*/ 1038325 h 2009875"/>
                  <a:gd name="connsiteX68" fmla="*/ 3743139 w 5048139"/>
                  <a:gd name="connsiteY68" fmla="*/ 838300 h 2009875"/>
                  <a:gd name="connsiteX69" fmla="*/ 3790764 w 5048139"/>
                  <a:gd name="connsiteY69" fmla="*/ 781150 h 2009875"/>
                  <a:gd name="connsiteX70" fmla="*/ 3847914 w 5048139"/>
                  <a:gd name="connsiteY70" fmla="*/ 781150 h 2009875"/>
                  <a:gd name="connsiteX71" fmla="*/ 3905064 w 5048139"/>
                  <a:gd name="connsiteY71" fmla="*/ 790675 h 2009875"/>
                  <a:gd name="connsiteX72" fmla="*/ 3962215 w 5048139"/>
                  <a:gd name="connsiteY72" fmla="*/ 809725 h 2009875"/>
                  <a:gd name="connsiteX73" fmla="*/ 3971739 w 5048139"/>
                  <a:gd name="connsiteY73" fmla="*/ 876400 h 2009875"/>
                  <a:gd name="connsiteX74" fmla="*/ 3990789 w 5048139"/>
                  <a:gd name="connsiteY74" fmla="*/ 933550 h 2009875"/>
                  <a:gd name="connsiteX75" fmla="*/ 4009839 w 5048139"/>
                  <a:gd name="connsiteY75" fmla="*/ 990700 h 2009875"/>
                  <a:gd name="connsiteX76" fmla="*/ 4028889 w 5048139"/>
                  <a:gd name="connsiteY76" fmla="*/ 1047850 h 2009875"/>
                  <a:gd name="connsiteX77" fmla="*/ 4019364 w 5048139"/>
                  <a:gd name="connsiteY77" fmla="*/ 1076425 h 2009875"/>
                  <a:gd name="connsiteX78" fmla="*/ 4047939 w 5048139"/>
                  <a:gd name="connsiteY78" fmla="*/ 1133575 h 2009875"/>
                  <a:gd name="connsiteX79" fmla="*/ 4047939 w 5048139"/>
                  <a:gd name="connsiteY79" fmla="*/ 1181200 h 2009875"/>
                  <a:gd name="connsiteX80" fmla="*/ 4047939 w 5048139"/>
                  <a:gd name="connsiteY80" fmla="*/ 1228825 h 2009875"/>
                  <a:gd name="connsiteX81" fmla="*/ 4028889 w 5048139"/>
                  <a:gd name="connsiteY81" fmla="*/ 1257400 h 2009875"/>
                  <a:gd name="connsiteX82" fmla="*/ 4038414 w 5048139"/>
                  <a:gd name="connsiteY82" fmla="*/ 1295500 h 2009875"/>
                  <a:gd name="connsiteX83" fmla="*/ 4047939 w 5048139"/>
                  <a:gd name="connsiteY83" fmla="*/ 1352650 h 2009875"/>
                  <a:gd name="connsiteX84" fmla="*/ 4066989 w 5048139"/>
                  <a:gd name="connsiteY84" fmla="*/ 1409800 h 2009875"/>
                  <a:gd name="connsiteX85" fmla="*/ 4066989 w 5048139"/>
                  <a:gd name="connsiteY85" fmla="*/ 1466950 h 2009875"/>
                  <a:gd name="connsiteX86" fmla="*/ 4086039 w 5048139"/>
                  <a:gd name="connsiteY86" fmla="*/ 1524100 h 2009875"/>
                  <a:gd name="connsiteX87" fmla="*/ 4105089 w 5048139"/>
                  <a:gd name="connsiteY87" fmla="*/ 1581250 h 2009875"/>
                  <a:gd name="connsiteX88" fmla="*/ 4114614 w 5048139"/>
                  <a:gd name="connsiteY88" fmla="*/ 1609825 h 2009875"/>
                  <a:gd name="connsiteX89" fmla="*/ 4114614 w 5048139"/>
                  <a:gd name="connsiteY89" fmla="*/ 1657450 h 2009875"/>
                  <a:gd name="connsiteX90" fmla="*/ 4133664 w 5048139"/>
                  <a:gd name="connsiteY90" fmla="*/ 1705075 h 2009875"/>
                  <a:gd name="connsiteX91" fmla="*/ 4133664 w 5048139"/>
                  <a:gd name="connsiteY91" fmla="*/ 1762225 h 2009875"/>
                  <a:gd name="connsiteX92" fmla="*/ 4143189 w 5048139"/>
                  <a:gd name="connsiteY92" fmla="*/ 1819375 h 2009875"/>
                  <a:gd name="connsiteX93" fmla="*/ 4133664 w 5048139"/>
                  <a:gd name="connsiteY93" fmla="*/ 1857475 h 2009875"/>
                  <a:gd name="connsiteX94" fmla="*/ 4143189 w 5048139"/>
                  <a:gd name="connsiteY94" fmla="*/ 1895575 h 2009875"/>
                  <a:gd name="connsiteX95" fmla="*/ 4162239 w 5048139"/>
                  <a:gd name="connsiteY95" fmla="*/ 1952725 h 2009875"/>
                  <a:gd name="connsiteX96" fmla="*/ 4133664 w 5048139"/>
                  <a:gd name="connsiteY96" fmla="*/ 1981300 h 2009875"/>
                  <a:gd name="connsiteX97" fmla="*/ 4162239 w 5048139"/>
                  <a:gd name="connsiteY97" fmla="*/ 2009875 h 2009875"/>
                  <a:gd name="connsiteX98" fmla="*/ 4209864 w 5048139"/>
                  <a:gd name="connsiteY98" fmla="*/ 1943200 h 2009875"/>
                  <a:gd name="connsiteX99" fmla="*/ 4209864 w 5048139"/>
                  <a:gd name="connsiteY99" fmla="*/ 1876525 h 2009875"/>
                  <a:gd name="connsiteX100" fmla="*/ 4219389 w 5048139"/>
                  <a:gd name="connsiteY100" fmla="*/ 1819375 h 2009875"/>
                  <a:gd name="connsiteX101" fmla="*/ 4219389 w 5048139"/>
                  <a:gd name="connsiteY101" fmla="*/ 1771750 h 2009875"/>
                  <a:gd name="connsiteX102" fmla="*/ 4219389 w 5048139"/>
                  <a:gd name="connsiteY102" fmla="*/ 1705075 h 2009875"/>
                  <a:gd name="connsiteX103" fmla="*/ 4228914 w 5048139"/>
                  <a:gd name="connsiteY103" fmla="*/ 1647925 h 2009875"/>
                  <a:gd name="connsiteX104" fmla="*/ 4238439 w 5048139"/>
                  <a:gd name="connsiteY104" fmla="*/ 1581250 h 2009875"/>
                  <a:gd name="connsiteX105" fmla="*/ 4228914 w 5048139"/>
                  <a:gd name="connsiteY105" fmla="*/ 1524100 h 2009875"/>
                  <a:gd name="connsiteX106" fmla="*/ 4257489 w 5048139"/>
                  <a:gd name="connsiteY106" fmla="*/ 1476475 h 2009875"/>
                  <a:gd name="connsiteX107" fmla="*/ 4228914 w 5048139"/>
                  <a:gd name="connsiteY107" fmla="*/ 1438375 h 2009875"/>
                  <a:gd name="connsiteX108" fmla="*/ 4257489 w 5048139"/>
                  <a:gd name="connsiteY108" fmla="*/ 1371700 h 2009875"/>
                  <a:gd name="connsiteX109" fmla="*/ 4257489 w 5048139"/>
                  <a:gd name="connsiteY109" fmla="*/ 1305025 h 2009875"/>
                  <a:gd name="connsiteX110" fmla="*/ 4238439 w 5048139"/>
                  <a:gd name="connsiteY110" fmla="*/ 1257400 h 2009875"/>
                  <a:gd name="connsiteX111" fmla="*/ 4247964 w 5048139"/>
                  <a:gd name="connsiteY111" fmla="*/ 1200250 h 2009875"/>
                  <a:gd name="connsiteX112" fmla="*/ 4247964 w 5048139"/>
                  <a:gd name="connsiteY112" fmla="*/ 1171675 h 2009875"/>
                  <a:gd name="connsiteX113" fmla="*/ 4257489 w 5048139"/>
                  <a:gd name="connsiteY113" fmla="*/ 1105000 h 2009875"/>
                  <a:gd name="connsiteX114" fmla="*/ 4257489 w 5048139"/>
                  <a:gd name="connsiteY114" fmla="*/ 1066900 h 2009875"/>
                  <a:gd name="connsiteX115" fmla="*/ 4247964 w 5048139"/>
                  <a:gd name="connsiteY115" fmla="*/ 1000225 h 2009875"/>
                  <a:gd name="connsiteX116" fmla="*/ 4257489 w 5048139"/>
                  <a:gd name="connsiteY116" fmla="*/ 952600 h 2009875"/>
                  <a:gd name="connsiteX117" fmla="*/ 4276539 w 5048139"/>
                  <a:gd name="connsiteY117" fmla="*/ 885925 h 2009875"/>
                  <a:gd name="connsiteX118" fmla="*/ 4295589 w 5048139"/>
                  <a:gd name="connsiteY118" fmla="*/ 838300 h 2009875"/>
                  <a:gd name="connsiteX119" fmla="*/ 4276539 w 5048139"/>
                  <a:gd name="connsiteY119" fmla="*/ 800200 h 2009875"/>
                  <a:gd name="connsiteX120" fmla="*/ 4295589 w 5048139"/>
                  <a:gd name="connsiteY120" fmla="*/ 704950 h 2009875"/>
                  <a:gd name="connsiteX121" fmla="*/ 4362268 w 5048139"/>
                  <a:gd name="connsiteY121" fmla="*/ 762100 h 2009875"/>
                  <a:gd name="connsiteX122" fmla="*/ 4362264 w 5048139"/>
                  <a:gd name="connsiteY122" fmla="*/ 552550 h 2009875"/>
                  <a:gd name="connsiteX123" fmla="*/ 4371789 w 5048139"/>
                  <a:gd name="connsiteY123" fmla="*/ 504925 h 2009875"/>
                  <a:gd name="connsiteX124" fmla="*/ 4371789 w 5048139"/>
                  <a:gd name="connsiteY124" fmla="*/ 447775 h 2009875"/>
                  <a:gd name="connsiteX125" fmla="*/ 4390839 w 5048139"/>
                  <a:gd name="connsiteY125" fmla="*/ 381100 h 2009875"/>
                  <a:gd name="connsiteX126" fmla="*/ 4381314 w 5048139"/>
                  <a:gd name="connsiteY126" fmla="*/ 333475 h 2009875"/>
                  <a:gd name="connsiteX127" fmla="*/ 4381314 w 5048139"/>
                  <a:gd name="connsiteY127" fmla="*/ 266800 h 2009875"/>
                  <a:gd name="connsiteX128" fmla="*/ 4390839 w 5048139"/>
                  <a:gd name="connsiteY128" fmla="*/ 209650 h 2009875"/>
                  <a:gd name="connsiteX129" fmla="*/ 4419414 w 5048139"/>
                  <a:gd name="connsiteY129" fmla="*/ 162025 h 2009875"/>
                  <a:gd name="connsiteX130" fmla="*/ 4409890 w 5048139"/>
                  <a:gd name="connsiteY130" fmla="*/ 28670 h 2009875"/>
                  <a:gd name="connsiteX131" fmla="*/ 4496267 w 5048139"/>
                  <a:gd name="connsiteY131" fmla="*/ 180984 h 2009875"/>
                  <a:gd name="connsiteX132" fmla="*/ 4628982 w 5048139"/>
                  <a:gd name="connsiteY132" fmla="*/ 314437 h 2009875"/>
                  <a:gd name="connsiteX133" fmla="*/ 5048132 w 5048139"/>
                  <a:gd name="connsiteY133" fmla="*/ 181083 h 2009875"/>
                  <a:gd name="connsiteX0" fmla="*/ 0 w 5048139"/>
                  <a:gd name="connsiteY0" fmla="*/ 100 h 2009875"/>
                  <a:gd name="connsiteX1" fmla="*/ 247671 w 5048139"/>
                  <a:gd name="connsiteY1" fmla="*/ 19150 h 2009875"/>
                  <a:gd name="connsiteX2" fmla="*/ 361982 w 5048139"/>
                  <a:gd name="connsiteY2" fmla="*/ 19051 h 2009875"/>
                  <a:gd name="connsiteX3" fmla="*/ 371508 w 5048139"/>
                  <a:gd name="connsiteY3" fmla="*/ 190509 h 2009875"/>
                  <a:gd name="connsiteX4" fmla="*/ 416930 w 5048139"/>
                  <a:gd name="connsiteY4" fmla="*/ 238225 h 2009875"/>
                  <a:gd name="connsiteX5" fmla="*/ 437663 w 5048139"/>
                  <a:gd name="connsiteY5" fmla="*/ 381101 h 2009875"/>
                  <a:gd name="connsiteX6" fmla="*/ 478435 w 5048139"/>
                  <a:gd name="connsiteY6" fmla="*/ 571600 h 2009875"/>
                  <a:gd name="connsiteX7" fmla="*/ 542974 w 5048139"/>
                  <a:gd name="connsiteY7" fmla="*/ 523975 h 2009875"/>
                  <a:gd name="connsiteX8" fmla="*/ 611446 w 5048139"/>
                  <a:gd name="connsiteY8" fmla="*/ 809725 h 2009875"/>
                  <a:gd name="connsiteX9" fmla="*/ 666810 w 5048139"/>
                  <a:gd name="connsiteY9" fmla="*/ 952600 h 2009875"/>
                  <a:gd name="connsiteX10" fmla="*/ 798573 w 5048139"/>
                  <a:gd name="connsiteY10" fmla="*/ 1124050 h 2009875"/>
                  <a:gd name="connsiteX11" fmla="*/ 954388 w 5048139"/>
                  <a:gd name="connsiteY11" fmla="*/ 1038325 h 2009875"/>
                  <a:gd name="connsiteX12" fmla="*/ 1202065 w 5048139"/>
                  <a:gd name="connsiteY12" fmla="*/ 885925 h 2009875"/>
                  <a:gd name="connsiteX13" fmla="*/ 1306853 w 5048139"/>
                  <a:gd name="connsiteY13" fmla="*/ 876400 h 2009875"/>
                  <a:gd name="connsiteX14" fmla="*/ 1392588 w 5048139"/>
                  <a:gd name="connsiteY14" fmla="*/ 800200 h 2009875"/>
                  <a:gd name="connsiteX15" fmla="*/ 1454393 w 5048139"/>
                  <a:gd name="connsiteY15" fmla="*/ 838301 h 2009875"/>
                  <a:gd name="connsiteX16" fmla="*/ 1496989 w 5048139"/>
                  <a:gd name="connsiteY16" fmla="*/ 895450 h 2009875"/>
                  <a:gd name="connsiteX17" fmla="*/ 1561653 w 5048139"/>
                  <a:gd name="connsiteY17" fmla="*/ 762100 h 2009875"/>
                  <a:gd name="connsiteX18" fmla="*/ 1605669 w 5048139"/>
                  <a:gd name="connsiteY18" fmla="*/ 772786 h 2009875"/>
                  <a:gd name="connsiteX19" fmla="*/ 1638447 w 5048139"/>
                  <a:gd name="connsiteY19" fmla="*/ 666850 h 2009875"/>
                  <a:gd name="connsiteX20" fmla="*/ 1698901 w 5048139"/>
                  <a:gd name="connsiteY20" fmla="*/ 571600 h 2009875"/>
                  <a:gd name="connsiteX21" fmla="*/ 1852398 w 5048139"/>
                  <a:gd name="connsiteY21" fmla="*/ 495408 h 2009875"/>
                  <a:gd name="connsiteX22" fmla="*/ 2057005 w 5048139"/>
                  <a:gd name="connsiteY22" fmla="*/ 381100 h 2009875"/>
                  <a:gd name="connsiteX23" fmla="*/ 2249941 w 5048139"/>
                  <a:gd name="connsiteY23" fmla="*/ 276325 h 2009875"/>
                  <a:gd name="connsiteX24" fmla="*/ 2449990 w 5048139"/>
                  <a:gd name="connsiteY24" fmla="*/ 181075 h 2009875"/>
                  <a:gd name="connsiteX25" fmla="*/ 2523761 w 5048139"/>
                  <a:gd name="connsiteY25" fmla="*/ 190600 h 2009875"/>
                  <a:gd name="connsiteX26" fmla="*/ 2952564 w 5048139"/>
                  <a:gd name="connsiteY26" fmla="*/ 47725 h 2009875"/>
                  <a:gd name="connsiteX27" fmla="*/ 3019239 w 5048139"/>
                  <a:gd name="connsiteY27" fmla="*/ 28675 h 2009875"/>
                  <a:gd name="connsiteX28" fmla="*/ 3133539 w 5048139"/>
                  <a:gd name="connsiteY28" fmla="*/ 38200 h 2009875"/>
                  <a:gd name="connsiteX29" fmla="*/ 3152589 w 5048139"/>
                  <a:gd name="connsiteY29" fmla="*/ 66775 h 2009875"/>
                  <a:gd name="connsiteX30" fmla="*/ 3162114 w 5048139"/>
                  <a:gd name="connsiteY30" fmla="*/ 114400 h 2009875"/>
                  <a:gd name="connsiteX31" fmla="*/ 3171639 w 5048139"/>
                  <a:gd name="connsiteY31" fmla="*/ 352525 h 2009875"/>
                  <a:gd name="connsiteX32" fmla="*/ 3200214 w 5048139"/>
                  <a:gd name="connsiteY32" fmla="*/ 514450 h 2009875"/>
                  <a:gd name="connsiteX33" fmla="*/ 3209739 w 5048139"/>
                  <a:gd name="connsiteY33" fmla="*/ 543025 h 2009875"/>
                  <a:gd name="connsiteX34" fmla="*/ 3228790 w 5048139"/>
                  <a:gd name="connsiteY34" fmla="*/ 666850 h 2009875"/>
                  <a:gd name="connsiteX35" fmla="*/ 3228787 w 5048139"/>
                  <a:gd name="connsiteY35" fmla="*/ 714475 h 2009875"/>
                  <a:gd name="connsiteX36" fmla="*/ 3228788 w 5048139"/>
                  <a:gd name="connsiteY36" fmla="*/ 762100 h 2009875"/>
                  <a:gd name="connsiteX37" fmla="*/ 3276414 w 5048139"/>
                  <a:gd name="connsiteY37" fmla="*/ 743050 h 2009875"/>
                  <a:gd name="connsiteX38" fmla="*/ 3285939 w 5048139"/>
                  <a:gd name="connsiteY38" fmla="*/ 895450 h 2009875"/>
                  <a:gd name="connsiteX39" fmla="*/ 3295464 w 5048139"/>
                  <a:gd name="connsiteY39" fmla="*/ 924025 h 2009875"/>
                  <a:gd name="connsiteX40" fmla="*/ 3285939 w 5048139"/>
                  <a:gd name="connsiteY40" fmla="*/ 971650 h 2009875"/>
                  <a:gd name="connsiteX41" fmla="*/ 3304989 w 5048139"/>
                  <a:gd name="connsiteY41" fmla="*/ 1019275 h 2009875"/>
                  <a:gd name="connsiteX42" fmla="*/ 3304989 w 5048139"/>
                  <a:gd name="connsiteY42" fmla="*/ 1047850 h 2009875"/>
                  <a:gd name="connsiteX43" fmla="*/ 3314514 w 5048139"/>
                  <a:gd name="connsiteY43" fmla="*/ 1095475 h 2009875"/>
                  <a:gd name="connsiteX44" fmla="*/ 3314514 w 5048139"/>
                  <a:gd name="connsiteY44" fmla="*/ 1143100 h 2009875"/>
                  <a:gd name="connsiteX45" fmla="*/ 3324039 w 5048139"/>
                  <a:gd name="connsiteY45" fmla="*/ 1181200 h 2009875"/>
                  <a:gd name="connsiteX46" fmla="*/ 3314514 w 5048139"/>
                  <a:gd name="connsiteY46" fmla="*/ 1200250 h 2009875"/>
                  <a:gd name="connsiteX47" fmla="*/ 3333564 w 5048139"/>
                  <a:gd name="connsiteY47" fmla="*/ 1238350 h 2009875"/>
                  <a:gd name="connsiteX48" fmla="*/ 3333564 w 5048139"/>
                  <a:gd name="connsiteY48" fmla="*/ 1285975 h 2009875"/>
                  <a:gd name="connsiteX49" fmla="*/ 3352614 w 5048139"/>
                  <a:gd name="connsiteY49" fmla="*/ 1333600 h 2009875"/>
                  <a:gd name="connsiteX50" fmla="*/ 3352614 w 5048139"/>
                  <a:gd name="connsiteY50" fmla="*/ 1381225 h 2009875"/>
                  <a:gd name="connsiteX51" fmla="*/ 3390714 w 5048139"/>
                  <a:gd name="connsiteY51" fmla="*/ 1419325 h 2009875"/>
                  <a:gd name="connsiteX52" fmla="*/ 3419289 w 5048139"/>
                  <a:gd name="connsiteY52" fmla="*/ 1381225 h 2009875"/>
                  <a:gd name="connsiteX53" fmla="*/ 3428814 w 5048139"/>
                  <a:gd name="connsiteY53" fmla="*/ 1333600 h 2009875"/>
                  <a:gd name="connsiteX54" fmla="*/ 3447864 w 5048139"/>
                  <a:gd name="connsiteY54" fmla="*/ 1276450 h 2009875"/>
                  <a:gd name="connsiteX55" fmla="*/ 3447864 w 5048139"/>
                  <a:gd name="connsiteY55" fmla="*/ 1238350 h 2009875"/>
                  <a:gd name="connsiteX56" fmla="*/ 3466914 w 5048139"/>
                  <a:gd name="connsiteY56" fmla="*/ 1171675 h 2009875"/>
                  <a:gd name="connsiteX57" fmla="*/ 3457389 w 5048139"/>
                  <a:gd name="connsiteY57" fmla="*/ 1105000 h 2009875"/>
                  <a:gd name="connsiteX58" fmla="*/ 3466914 w 5048139"/>
                  <a:gd name="connsiteY58" fmla="*/ 1076425 h 2009875"/>
                  <a:gd name="connsiteX59" fmla="*/ 3485964 w 5048139"/>
                  <a:gd name="connsiteY59" fmla="*/ 1009750 h 2009875"/>
                  <a:gd name="connsiteX60" fmla="*/ 3495489 w 5048139"/>
                  <a:gd name="connsiteY60" fmla="*/ 962125 h 2009875"/>
                  <a:gd name="connsiteX61" fmla="*/ 3505014 w 5048139"/>
                  <a:gd name="connsiteY61" fmla="*/ 914500 h 2009875"/>
                  <a:gd name="connsiteX62" fmla="*/ 3524064 w 5048139"/>
                  <a:gd name="connsiteY62" fmla="*/ 866875 h 2009875"/>
                  <a:gd name="connsiteX63" fmla="*/ 3571689 w 5048139"/>
                  <a:gd name="connsiteY63" fmla="*/ 924025 h 2009875"/>
                  <a:gd name="connsiteX64" fmla="*/ 3571689 w 5048139"/>
                  <a:gd name="connsiteY64" fmla="*/ 971650 h 2009875"/>
                  <a:gd name="connsiteX65" fmla="*/ 3638367 w 5048139"/>
                  <a:gd name="connsiteY65" fmla="*/ 1066900 h 2009875"/>
                  <a:gd name="connsiteX66" fmla="*/ 3705041 w 5048139"/>
                  <a:gd name="connsiteY66" fmla="*/ 981175 h 2009875"/>
                  <a:gd name="connsiteX67" fmla="*/ 3733614 w 5048139"/>
                  <a:gd name="connsiteY67" fmla="*/ 1038325 h 2009875"/>
                  <a:gd name="connsiteX68" fmla="*/ 3743139 w 5048139"/>
                  <a:gd name="connsiteY68" fmla="*/ 838300 h 2009875"/>
                  <a:gd name="connsiteX69" fmla="*/ 3790764 w 5048139"/>
                  <a:gd name="connsiteY69" fmla="*/ 781150 h 2009875"/>
                  <a:gd name="connsiteX70" fmla="*/ 3847914 w 5048139"/>
                  <a:gd name="connsiteY70" fmla="*/ 781150 h 2009875"/>
                  <a:gd name="connsiteX71" fmla="*/ 3905064 w 5048139"/>
                  <a:gd name="connsiteY71" fmla="*/ 790675 h 2009875"/>
                  <a:gd name="connsiteX72" fmla="*/ 3962215 w 5048139"/>
                  <a:gd name="connsiteY72" fmla="*/ 809725 h 2009875"/>
                  <a:gd name="connsiteX73" fmla="*/ 3971739 w 5048139"/>
                  <a:gd name="connsiteY73" fmla="*/ 876400 h 2009875"/>
                  <a:gd name="connsiteX74" fmla="*/ 3990789 w 5048139"/>
                  <a:gd name="connsiteY74" fmla="*/ 933550 h 2009875"/>
                  <a:gd name="connsiteX75" fmla="*/ 4009839 w 5048139"/>
                  <a:gd name="connsiteY75" fmla="*/ 990700 h 2009875"/>
                  <a:gd name="connsiteX76" fmla="*/ 4028889 w 5048139"/>
                  <a:gd name="connsiteY76" fmla="*/ 1047850 h 2009875"/>
                  <a:gd name="connsiteX77" fmla="*/ 4019364 w 5048139"/>
                  <a:gd name="connsiteY77" fmla="*/ 1076425 h 2009875"/>
                  <a:gd name="connsiteX78" fmla="*/ 4047939 w 5048139"/>
                  <a:gd name="connsiteY78" fmla="*/ 1133575 h 2009875"/>
                  <a:gd name="connsiteX79" fmla="*/ 4047939 w 5048139"/>
                  <a:gd name="connsiteY79" fmla="*/ 1181200 h 2009875"/>
                  <a:gd name="connsiteX80" fmla="*/ 4047939 w 5048139"/>
                  <a:gd name="connsiteY80" fmla="*/ 1228825 h 2009875"/>
                  <a:gd name="connsiteX81" fmla="*/ 4028889 w 5048139"/>
                  <a:gd name="connsiteY81" fmla="*/ 1257400 h 2009875"/>
                  <a:gd name="connsiteX82" fmla="*/ 4038414 w 5048139"/>
                  <a:gd name="connsiteY82" fmla="*/ 1295500 h 2009875"/>
                  <a:gd name="connsiteX83" fmla="*/ 4047939 w 5048139"/>
                  <a:gd name="connsiteY83" fmla="*/ 1352650 h 2009875"/>
                  <a:gd name="connsiteX84" fmla="*/ 4066989 w 5048139"/>
                  <a:gd name="connsiteY84" fmla="*/ 1409800 h 2009875"/>
                  <a:gd name="connsiteX85" fmla="*/ 4066989 w 5048139"/>
                  <a:gd name="connsiteY85" fmla="*/ 1466950 h 2009875"/>
                  <a:gd name="connsiteX86" fmla="*/ 4086039 w 5048139"/>
                  <a:gd name="connsiteY86" fmla="*/ 1524100 h 2009875"/>
                  <a:gd name="connsiteX87" fmla="*/ 4105089 w 5048139"/>
                  <a:gd name="connsiteY87" fmla="*/ 1581250 h 2009875"/>
                  <a:gd name="connsiteX88" fmla="*/ 4114614 w 5048139"/>
                  <a:gd name="connsiteY88" fmla="*/ 1609825 h 2009875"/>
                  <a:gd name="connsiteX89" fmla="*/ 4114614 w 5048139"/>
                  <a:gd name="connsiteY89" fmla="*/ 1657450 h 2009875"/>
                  <a:gd name="connsiteX90" fmla="*/ 4133664 w 5048139"/>
                  <a:gd name="connsiteY90" fmla="*/ 1705075 h 2009875"/>
                  <a:gd name="connsiteX91" fmla="*/ 4133664 w 5048139"/>
                  <a:gd name="connsiteY91" fmla="*/ 1762225 h 2009875"/>
                  <a:gd name="connsiteX92" fmla="*/ 4143189 w 5048139"/>
                  <a:gd name="connsiteY92" fmla="*/ 1819375 h 2009875"/>
                  <a:gd name="connsiteX93" fmla="*/ 4133664 w 5048139"/>
                  <a:gd name="connsiteY93" fmla="*/ 1857475 h 2009875"/>
                  <a:gd name="connsiteX94" fmla="*/ 4143189 w 5048139"/>
                  <a:gd name="connsiteY94" fmla="*/ 1895575 h 2009875"/>
                  <a:gd name="connsiteX95" fmla="*/ 4162239 w 5048139"/>
                  <a:gd name="connsiteY95" fmla="*/ 1952725 h 2009875"/>
                  <a:gd name="connsiteX96" fmla="*/ 4133664 w 5048139"/>
                  <a:gd name="connsiteY96" fmla="*/ 1981300 h 2009875"/>
                  <a:gd name="connsiteX97" fmla="*/ 4162239 w 5048139"/>
                  <a:gd name="connsiteY97" fmla="*/ 2009875 h 2009875"/>
                  <a:gd name="connsiteX98" fmla="*/ 4209864 w 5048139"/>
                  <a:gd name="connsiteY98" fmla="*/ 1943200 h 2009875"/>
                  <a:gd name="connsiteX99" fmla="*/ 4209864 w 5048139"/>
                  <a:gd name="connsiteY99" fmla="*/ 1876525 h 2009875"/>
                  <a:gd name="connsiteX100" fmla="*/ 4219389 w 5048139"/>
                  <a:gd name="connsiteY100" fmla="*/ 1819375 h 2009875"/>
                  <a:gd name="connsiteX101" fmla="*/ 4219389 w 5048139"/>
                  <a:gd name="connsiteY101" fmla="*/ 1771750 h 2009875"/>
                  <a:gd name="connsiteX102" fmla="*/ 4219389 w 5048139"/>
                  <a:gd name="connsiteY102" fmla="*/ 1705075 h 2009875"/>
                  <a:gd name="connsiteX103" fmla="*/ 4228914 w 5048139"/>
                  <a:gd name="connsiteY103" fmla="*/ 1647925 h 2009875"/>
                  <a:gd name="connsiteX104" fmla="*/ 4238439 w 5048139"/>
                  <a:gd name="connsiteY104" fmla="*/ 1581250 h 2009875"/>
                  <a:gd name="connsiteX105" fmla="*/ 4228914 w 5048139"/>
                  <a:gd name="connsiteY105" fmla="*/ 1524100 h 2009875"/>
                  <a:gd name="connsiteX106" fmla="*/ 4257489 w 5048139"/>
                  <a:gd name="connsiteY106" fmla="*/ 1476475 h 2009875"/>
                  <a:gd name="connsiteX107" fmla="*/ 4228914 w 5048139"/>
                  <a:gd name="connsiteY107" fmla="*/ 1438375 h 2009875"/>
                  <a:gd name="connsiteX108" fmla="*/ 4257489 w 5048139"/>
                  <a:gd name="connsiteY108" fmla="*/ 1371700 h 2009875"/>
                  <a:gd name="connsiteX109" fmla="*/ 4257489 w 5048139"/>
                  <a:gd name="connsiteY109" fmla="*/ 1305025 h 2009875"/>
                  <a:gd name="connsiteX110" fmla="*/ 4238439 w 5048139"/>
                  <a:gd name="connsiteY110" fmla="*/ 1257400 h 2009875"/>
                  <a:gd name="connsiteX111" fmla="*/ 4247964 w 5048139"/>
                  <a:gd name="connsiteY111" fmla="*/ 1200250 h 2009875"/>
                  <a:gd name="connsiteX112" fmla="*/ 4247964 w 5048139"/>
                  <a:gd name="connsiteY112" fmla="*/ 1171675 h 2009875"/>
                  <a:gd name="connsiteX113" fmla="*/ 4257489 w 5048139"/>
                  <a:gd name="connsiteY113" fmla="*/ 1105000 h 2009875"/>
                  <a:gd name="connsiteX114" fmla="*/ 4257489 w 5048139"/>
                  <a:gd name="connsiteY114" fmla="*/ 1066900 h 2009875"/>
                  <a:gd name="connsiteX115" fmla="*/ 4247964 w 5048139"/>
                  <a:gd name="connsiteY115" fmla="*/ 1000225 h 2009875"/>
                  <a:gd name="connsiteX116" fmla="*/ 4257489 w 5048139"/>
                  <a:gd name="connsiteY116" fmla="*/ 952600 h 2009875"/>
                  <a:gd name="connsiteX117" fmla="*/ 4276539 w 5048139"/>
                  <a:gd name="connsiteY117" fmla="*/ 885925 h 2009875"/>
                  <a:gd name="connsiteX118" fmla="*/ 4295589 w 5048139"/>
                  <a:gd name="connsiteY118" fmla="*/ 838300 h 2009875"/>
                  <a:gd name="connsiteX119" fmla="*/ 4276539 w 5048139"/>
                  <a:gd name="connsiteY119" fmla="*/ 800200 h 2009875"/>
                  <a:gd name="connsiteX120" fmla="*/ 4295589 w 5048139"/>
                  <a:gd name="connsiteY120" fmla="*/ 704950 h 2009875"/>
                  <a:gd name="connsiteX121" fmla="*/ 4362268 w 5048139"/>
                  <a:gd name="connsiteY121" fmla="*/ 762100 h 2009875"/>
                  <a:gd name="connsiteX122" fmla="*/ 4362264 w 5048139"/>
                  <a:gd name="connsiteY122" fmla="*/ 552550 h 2009875"/>
                  <a:gd name="connsiteX123" fmla="*/ 4371789 w 5048139"/>
                  <a:gd name="connsiteY123" fmla="*/ 504925 h 2009875"/>
                  <a:gd name="connsiteX124" fmla="*/ 4371789 w 5048139"/>
                  <a:gd name="connsiteY124" fmla="*/ 447775 h 2009875"/>
                  <a:gd name="connsiteX125" fmla="*/ 4390839 w 5048139"/>
                  <a:gd name="connsiteY125" fmla="*/ 381100 h 2009875"/>
                  <a:gd name="connsiteX126" fmla="*/ 4381314 w 5048139"/>
                  <a:gd name="connsiteY126" fmla="*/ 333475 h 2009875"/>
                  <a:gd name="connsiteX127" fmla="*/ 4381314 w 5048139"/>
                  <a:gd name="connsiteY127" fmla="*/ 266800 h 2009875"/>
                  <a:gd name="connsiteX128" fmla="*/ 4390839 w 5048139"/>
                  <a:gd name="connsiteY128" fmla="*/ 209650 h 2009875"/>
                  <a:gd name="connsiteX129" fmla="*/ 4419414 w 5048139"/>
                  <a:gd name="connsiteY129" fmla="*/ 162025 h 2009875"/>
                  <a:gd name="connsiteX130" fmla="*/ 4409890 w 5048139"/>
                  <a:gd name="connsiteY130" fmla="*/ 28670 h 2009875"/>
                  <a:gd name="connsiteX131" fmla="*/ 4496267 w 5048139"/>
                  <a:gd name="connsiteY131" fmla="*/ 180984 h 2009875"/>
                  <a:gd name="connsiteX132" fmla="*/ 4638508 w 5048139"/>
                  <a:gd name="connsiteY132" fmla="*/ 142978 h 2009875"/>
                  <a:gd name="connsiteX133" fmla="*/ 5048132 w 5048139"/>
                  <a:gd name="connsiteY133" fmla="*/ 181083 h 2009875"/>
                  <a:gd name="connsiteX0" fmla="*/ 0 w 5048138"/>
                  <a:gd name="connsiteY0" fmla="*/ 100 h 2009875"/>
                  <a:gd name="connsiteX1" fmla="*/ 247671 w 5048138"/>
                  <a:gd name="connsiteY1" fmla="*/ 19150 h 2009875"/>
                  <a:gd name="connsiteX2" fmla="*/ 361982 w 5048138"/>
                  <a:gd name="connsiteY2" fmla="*/ 19051 h 2009875"/>
                  <a:gd name="connsiteX3" fmla="*/ 371508 w 5048138"/>
                  <a:gd name="connsiteY3" fmla="*/ 190509 h 2009875"/>
                  <a:gd name="connsiteX4" fmla="*/ 416930 w 5048138"/>
                  <a:gd name="connsiteY4" fmla="*/ 238225 h 2009875"/>
                  <a:gd name="connsiteX5" fmla="*/ 437663 w 5048138"/>
                  <a:gd name="connsiteY5" fmla="*/ 381101 h 2009875"/>
                  <a:gd name="connsiteX6" fmla="*/ 478435 w 5048138"/>
                  <a:gd name="connsiteY6" fmla="*/ 571600 h 2009875"/>
                  <a:gd name="connsiteX7" fmla="*/ 542974 w 5048138"/>
                  <a:gd name="connsiteY7" fmla="*/ 523975 h 2009875"/>
                  <a:gd name="connsiteX8" fmla="*/ 611446 w 5048138"/>
                  <a:gd name="connsiteY8" fmla="*/ 809725 h 2009875"/>
                  <a:gd name="connsiteX9" fmla="*/ 666810 w 5048138"/>
                  <a:gd name="connsiteY9" fmla="*/ 952600 h 2009875"/>
                  <a:gd name="connsiteX10" fmla="*/ 798573 w 5048138"/>
                  <a:gd name="connsiteY10" fmla="*/ 1124050 h 2009875"/>
                  <a:gd name="connsiteX11" fmla="*/ 954388 w 5048138"/>
                  <a:gd name="connsiteY11" fmla="*/ 1038325 h 2009875"/>
                  <a:gd name="connsiteX12" fmla="*/ 1202065 w 5048138"/>
                  <a:gd name="connsiteY12" fmla="*/ 885925 h 2009875"/>
                  <a:gd name="connsiteX13" fmla="*/ 1306853 w 5048138"/>
                  <a:gd name="connsiteY13" fmla="*/ 876400 h 2009875"/>
                  <a:gd name="connsiteX14" fmla="*/ 1392588 w 5048138"/>
                  <a:gd name="connsiteY14" fmla="*/ 800200 h 2009875"/>
                  <a:gd name="connsiteX15" fmla="*/ 1454393 w 5048138"/>
                  <a:gd name="connsiteY15" fmla="*/ 838301 h 2009875"/>
                  <a:gd name="connsiteX16" fmla="*/ 1496989 w 5048138"/>
                  <a:gd name="connsiteY16" fmla="*/ 895450 h 2009875"/>
                  <a:gd name="connsiteX17" fmla="*/ 1561653 w 5048138"/>
                  <a:gd name="connsiteY17" fmla="*/ 762100 h 2009875"/>
                  <a:gd name="connsiteX18" fmla="*/ 1605669 w 5048138"/>
                  <a:gd name="connsiteY18" fmla="*/ 772786 h 2009875"/>
                  <a:gd name="connsiteX19" fmla="*/ 1638447 w 5048138"/>
                  <a:gd name="connsiteY19" fmla="*/ 666850 h 2009875"/>
                  <a:gd name="connsiteX20" fmla="*/ 1698901 w 5048138"/>
                  <a:gd name="connsiteY20" fmla="*/ 571600 h 2009875"/>
                  <a:gd name="connsiteX21" fmla="*/ 1852398 w 5048138"/>
                  <a:gd name="connsiteY21" fmla="*/ 495408 h 2009875"/>
                  <a:gd name="connsiteX22" fmla="*/ 2057005 w 5048138"/>
                  <a:gd name="connsiteY22" fmla="*/ 381100 h 2009875"/>
                  <a:gd name="connsiteX23" fmla="*/ 2249941 w 5048138"/>
                  <a:gd name="connsiteY23" fmla="*/ 276325 h 2009875"/>
                  <a:gd name="connsiteX24" fmla="*/ 2449990 w 5048138"/>
                  <a:gd name="connsiteY24" fmla="*/ 181075 h 2009875"/>
                  <a:gd name="connsiteX25" fmla="*/ 2523761 w 5048138"/>
                  <a:gd name="connsiteY25" fmla="*/ 190600 h 2009875"/>
                  <a:gd name="connsiteX26" fmla="*/ 2952564 w 5048138"/>
                  <a:gd name="connsiteY26" fmla="*/ 47725 h 2009875"/>
                  <a:gd name="connsiteX27" fmla="*/ 3019239 w 5048138"/>
                  <a:gd name="connsiteY27" fmla="*/ 28675 h 2009875"/>
                  <a:gd name="connsiteX28" fmla="*/ 3133539 w 5048138"/>
                  <a:gd name="connsiteY28" fmla="*/ 38200 h 2009875"/>
                  <a:gd name="connsiteX29" fmla="*/ 3152589 w 5048138"/>
                  <a:gd name="connsiteY29" fmla="*/ 66775 h 2009875"/>
                  <a:gd name="connsiteX30" fmla="*/ 3162114 w 5048138"/>
                  <a:gd name="connsiteY30" fmla="*/ 114400 h 2009875"/>
                  <a:gd name="connsiteX31" fmla="*/ 3171639 w 5048138"/>
                  <a:gd name="connsiteY31" fmla="*/ 352525 h 2009875"/>
                  <a:gd name="connsiteX32" fmla="*/ 3200214 w 5048138"/>
                  <a:gd name="connsiteY32" fmla="*/ 514450 h 2009875"/>
                  <a:gd name="connsiteX33" fmla="*/ 3209739 w 5048138"/>
                  <a:gd name="connsiteY33" fmla="*/ 543025 h 2009875"/>
                  <a:gd name="connsiteX34" fmla="*/ 3228790 w 5048138"/>
                  <a:gd name="connsiteY34" fmla="*/ 666850 h 2009875"/>
                  <a:gd name="connsiteX35" fmla="*/ 3228787 w 5048138"/>
                  <a:gd name="connsiteY35" fmla="*/ 714475 h 2009875"/>
                  <a:gd name="connsiteX36" fmla="*/ 3228788 w 5048138"/>
                  <a:gd name="connsiteY36" fmla="*/ 762100 h 2009875"/>
                  <a:gd name="connsiteX37" fmla="*/ 3276414 w 5048138"/>
                  <a:gd name="connsiteY37" fmla="*/ 743050 h 2009875"/>
                  <a:gd name="connsiteX38" fmla="*/ 3285939 w 5048138"/>
                  <a:gd name="connsiteY38" fmla="*/ 895450 h 2009875"/>
                  <a:gd name="connsiteX39" fmla="*/ 3295464 w 5048138"/>
                  <a:gd name="connsiteY39" fmla="*/ 924025 h 2009875"/>
                  <a:gd name="connsiteX40" fmla="*/ 3285939 w 5048138"/>
                  <a:gd name="connsiteY40" fmla="*/ 971650 h 2009875"/>
                  <a:gd name="connsiteX41" fmla="*/ 3304989 w 5048138"/>
                  <a:gd name="connsiteY41" fmla="*/ 1019275 h 2009875"/>
                  <a:gd name="connsiteX42" fmla="*/ 3304989 w 5048138"/>
                  <a:gd name="connsiteY42" fmla="*/ 1047850 h 2009875"/>
                  <a:gd name="connsiteX43" fmla="*/ 3314514 w 5048138"/>
                  <a:gd name="connsiteY43" fmla="*/ 1095475 h 2009875"/>
                  <a:gd name="connsiteX44" fmla="*/ 3314514 w 5048138"/>
                  <a:gd name="connsiteY44" fmla="*/ 1143100 h 2009875"/>
                  <a:gd name="connsiteX45" fmla="*/ 3324039 w 5048138"/>
                  <a:gd name="connsiteY45" fmla="*/ 1181200 h 2009875"/>
                  <a:gd name="connsiteX46" fmla="*/ 3314514 w 5048138"/>
                  <a:gd name="connsiteY46" fmla="*/ 1200250 h 2009875"/>
                  <a:gd name="connsiteX47" fmla="*/ 3333564 w 5048138"/>
                  <a:gd name="connsiteY47" fmla="*/ 1238350 h 2009875"/>
                  <a:gd name="connsiteX48" fmla="*/ 3333564 w 5048138"/>
                  <a:gd name="connsiteY48" fmla="*/ 1285975 h 2009875"/>
                  <a:gd name="connsiteX49" fmla="*/ 3352614 w 5048138"/>
                  <a:gd name="connsiteY49" fmla="*/ 1333600 h 2009875"/>
                  <a:gd name="connsiteX50" fmla="*/ 3352614 w 5048138"/>
                  <a:gd name="connsiteY50" fmla="*/ 1381225 h 2009875"/>
                  <a:gd name="connsiteX51" fmla="*/ 3390714 w 5048138"/>
                  <a:gd name="connsiteY51" fmla="*/ 1419325 h 2009875"/>
                  <a:gd name="connsiteX52" fmla="*/ 3419289 w 5048138"/>
                  <a:gd name="connsiteY52" fmla="*/ 1381225 h 2009875"/>
                  <a:gd name="connsiteX53" fmla="*/ 3428814 w 5048138"/>
                  <a:gd name="connsiteY53" fmla="*/ 1333600 h 2009875"/>
                  <a:gd name="connsiteX54" fmla="*/ 3447864 w 5048138"/>
                  <a:gd name="connsiteY54" fmla="*/ 1276450 h 2009875"/>
                  <a:gd name="connsiteX55" fmla="*/ 3447864 w 5048138"/>
                  <a:gd name="connsiteY55" fmla="*/ 1238350 h 2009875"/>
                  <a:gd name="connsiteX56" fmla="*/ 3466914 w 5048138"/>
                  <a:gd name="connsiteY56" fmla="*/ 1171675 h 2009875"/>
                  <a:gd name="connsiteX57" fmla="*/ 3457389 w 5048138"/>
                  <a:gd name="connsiteY57" fmla="*/ 1105000 h 2009875"/>
                  <a:gd name="connsiteX58" fmla="*/ 3466914 w 5048138"/>
                  <a:gd name="connsiteY58" fmla="*/ 1076425 h 2009875"/>
                  <a:gd name="connsiteX59" fmla="*/ 3485964 w 5048138"/>
                  <a:gd name="connsiteY59" fmla="*/ 1009750 h 2009875"/>
                  <a:gd name="connsiteX60" fmla="*/ 3495489 w 5048138"/>
                  <a:gd name="connsiteY60" fmla="*/ 962125 h 2009875"/>
                  <a:gd name="connsiteX61" fmla="*/ 3505014 w 5048138"/>
                  <a:gd name="connsiteY61" fmla="*/ 914500 h 2009875"/>
                  <a:gd name="connsiteX62" fmla="*/ 3524064 w 5048138"/>
                  <a:gd name="connsiteY62" fmla="*/ 866875 h 2009875"/>
                  <a:gd name="connsiteX63" fmla="*/ 3571689 w 5048138"/>
                  <a:gd name="connsiteY63" fmla="*/ 924025 h 2009875"/>
                  <a:gd name="connsiteX64" fmla="*/ 3571689 w 5048138"/>
                  <a:gd name="connsiteY64" fmla="*/ 971650 h 2009875"/>
                  <a:gd name="connsiteX65" fmla="*/ 3638367 w 5048138"/>
                  <a:gd name="connsiteY65" fmla="*/ 1066900 h 2009875"/>
                  <a:gd name="connsiteX66" fmla="*/ 3705041 w 5048138"/>
                  <a:gd name="connsiteY66" fmla="*/ 981175 h 2009875"/>
                  <a:gd name="connsiteX67" fmla="*/ 3733614 w 5048138"/>
                  <a:gd name="connsiteY67" fmla="*/ 1038325 h 2009875"/>
                  <a:gd name="connsiteX68" fmla="*/ 3743139 w 5048138"/>
                  <a:gd name="connsiteY68" fmla="*/ 838300 h 2009875"/>
                  <a:gd name="connsiteX69" fmla="*/ 3790764 w 5048138"/>
                  <a:gd name="connsiteY69" fmla="*/ 781150 h 2009875"/>
                  <a:gd name="connsiteX70" fmla="*/ 3847914 w 5048138"/>
                  <a:gd name="connsiteY70" fmla="*/ 781150 h 2009875"/>
                  <a:gd name="connsiteX71" fmla="*/ 3905064 w 5048138"/>
                  <a:gd name="connsiteY71" fmla="*/ 790675 h 2009875"/>
                  <a:gd name="connsiteX72" fmla="*/ 3962215 w 5048138"/>
                  <a:gd name="connsiteY72" fmla="*/ 809725 h 2009875"/>
                  <a:gd name="connsiteX73" fmla="*/ 3971739 w 5048138"/>
                  <a:gd name="connsiteY73" fmla="*/ 876400 h 2009875"/>
                  <a:gd name="connsiteX74" fmla="*/ 3990789 w 5048138"/>
                  <a:gd name="connsiteY74" fmla="*/ 933550 h 2009875"/>
                  <a:gd name="connsiteX75" fmla="*/ 4009839 w 5048138"/>
                  <a:gd name="connsiteY75" fmla="*/ 990700 h 2009875"/>
                  <a:gd name="connsiteX76" fmla="*/ 4028889 w 5048138"/>
                  <a:gd name="connsiteY76" fmla="*/ 1047850 h 2009875"/>
                  <a:gd name="connsiteX77" fmla="*/ 4019364 w 5048138"/>
                  <a:gd name="connsiteY77" fmla="*/ 1076425 h 2009875"/>
                  <a:gd name="connsiteX78" fmla="*/ 4047939 w 5048138"/>
                  <a:gd name="connsiteY78" fmla="*/ 1133575 h 2009875"/>
                  <a:gd name="connsiteX79" fmla="*/ 4047939 w 5048138"/>
                  <a:gd name="connsiteY79" fmla="*/ 1181200 h 2009875"/>
                  <a:gd name="connsiteX80" fmla="*/ 4047939 w 5048138"/>
                  <a:gd name="connsiteY80" fmla="*/ 1228825 h 2009875"/>
                  <a:gd name="connsiteX81" fmla="*/ 4028889 w 5048138"/>
                  <a:gd name="connsiteY81" fmla="*/ 1257400 h 2009875"/>
                  <a:gd name="connsiteX82" fmla="*/ 4038414 w 5048138"/>
                  <a:gd name="connsiteY82" fmla="*/ 1295500 h 2009875"/>
                  <a:gd name="connsiteX83" fmla="*/ 4047939 w 5048138"/>
                  <a:gd name="connsiteY83" fmla="*/ 1352650 h 2009875"/>
                  <a:gd name="connsiteX84" fmla="*/ 4066989 w 5048138"/>
                  <a:gd name="connsiteY84" fmla="*/ 1409800 h 2009875"/>
                  <a:gd name="connsiteX85" fmla="*/ 4066989 w 5048138"/>
                  <a:gd name="connsiteY85" fmla="*/ 1466950 h 2009875"/>
                  <a:gd name="connsiteX86" fmla="*/ 4086039 w 5048138"/>
                  <a:gd name="connsiteY86" fmla="*/ 1524100 h 2009875"/>
                  <a:gd name="connsiteX87" fmla="*/ 4105089 w 5048138"/>
                  <a:gd name="connsiteY87" fmla="*/ 1581250 h 2009875"/>
                  <a:gd name="connsiteX88" fmla="*/ 4114614 w 5048138"/>
                  <a:gd name="connsiteY88" fmla="*/ 1609825 h 2009875"/>
                  <a:gd name="connsiteX89" fmla="*/ 4114614 w 5048138"/>
                  <a:gd name="connsiteY89" fmla="*/ 1657450 h 2009875"/>
                  <a:gd name="connsiteX90" fmla="*/ 4133664 w 5048138"/>
                  <a:gd name="connsiteY90" fmla="*/ 1705075 h 2009875"/>
                  <a:gd name="connsiteX91" fmla="*/ 4133664 w 5048138"/>
                  <a:gd name="connsiteY91" fmla="*/ 1762225 h 2009875"/>
                  <a:gd name="connsiteX92" fmla="*/ 4143189 w 5048138"/>
                  <a:gd name="connsiteY92" fmla="*/ 1819375 h 2009875"/>
                  <a:gd name="connsiteX93" fmla="*/ 4133664 w 5048138"/>
                  <a:gd name="connsiteY93" fmla="*/ 1857475 h 2009875"/>
                  <a:gd name="connsiteX94" fmla="*/ 4143189 w 5048138"/>
                  <a:gd name="connsiteY94" fmla="*/ 1895575 h 2009875"/>
                  <a:gd name="connsiteX95" fmla="*/ 4162239 w 5048138"/>
                  <a:gd name="connsiteY95" fmla="*/ 1952725 h 2009875"/>
                  <a:gd name="connsiteX96" fmla="*/ 4133664 w 5048138"/>
                  <a:gd name="connsiteY96" fmla="*/ 1981300 h 2009875"/>
                  <a:gd name="connsiteX97" fmla="*/ 4162239 w 5048138"/>
                  <a:gd name="connsiteY97" fmla="*/ 2009875 h 2009875"/>
                  <a:gd name="connsiteX98" fmla="*/ 4209864 w 5048138"/>
                  <a:gd name="connsiteY98" fmla="*/ 1943200 h 2009875"/>
                  <a:gd name="connsiteX99" fmla="*/ 4209864 w 5048138"/>
                  <a:gd name="connsiteY99" fmla="*/ 1876525 h 2009875"/>
                  <a:gd name="connsiteX100" fmla="*/ 4219389 w 5048138"/>
                  <a:gd name="connsiteY100" fmla="*/ 1819375 h 2009875"/>
                  <a:gd name="connsiteX101" fmla="*/ 4219389 w 5048138"/>
                  <a:gd name="connsiteY101" fmla="*/ 1771750 h 2009875"/>
                  <a:gd name="connsiteX102" fmla="*/ 4219389 w 5048138"/>
                  <a:gd name="connsiteY102" fmla="*/ 1705075 h 2009875"/>
                  <a:gd name="connsiteX103" fmla="*/ 4228914 w 5048138"/>
                  <a:gd name="connsiteY103" fmla="*/ 1647925 h 2009875"/>
                  <a:gd name="connsiteX104" fmla="*/ 4238439 w 5048138"/>
                  <a:gd name="connsiteY104" fmla="*/ 1581250 h 2009875"/>
                  <a:gd name="connsiteX105" fmla="*/ 4228914 w 5048138"/>
                  <a:gd name="connsiteY105" fmla="*/ 1524100 h 2009875"/>
                  <a:gd name="connsiteX106" fmla="*/ 4257489 w 5048138"/>
                  <a:gd name="connsiteY106" fmla="*/ 1476475 h 2009875"/>
                  <a:gd name="connsiteX107" fmla="*/ 4228914 w 5048138"/>
                  <a:gd name="connsiteY107" fmla="*/ 1438375 h 2009875"/>
                  <a:gd name="connsiteX108" fmla="*/ 4257489 w 5048138"/>
                  <a:gd name="connsiteY108" fmla="*/ 1371700 h 2009875"/>
                  <a:gd name="connsiteX109" fmla="*/ 4257489 w 5048138"/>
                  <a:gd name="connsiteY109" fmla="*/ 1305025 h 2009875"/>
                  <a:gd name="connsiteX110" fmla="*/ 4238439 w 5048138"/>
                  <a:gd name="connsiteY110" fmla="*/ 1257400 h 2009875"/>
                  <a:gd name="connsiteX111" fmla="*/ 4247964 w 5048138"/>
                  <a:gd name="connsiteY111" fmla="*/ 1200250 h 2009875"/>
                  <a:gd name="connsiteX112" fmla="*/ 4247964 w 5048138"/>
                  <a:gd name="connsiteY112" fmla="*/ 1171675 h 2009875"/>
                  <a:gd name="connsiteX113" fmla="*/ 4257489 w 5048138"/>
                  <a:gd name="connsiteY113" fmla="*/ 1105000 h 2009875"/>
                  <a:gd name="connsiteX114" fmla="*/ 4257489 w 5048138"/>
                  <a:gd name="connsiteY114" fmla="*/ 1066900 h 2009875"/>
                  <a:gd name="connsiteX115" fmla="*/ 4247964 w 5048138"/>
                  <a:gd name="connsiteY115" fmla="*/ 1000225 h 2009875"/>
                  <a:gd name="connsiteX116" fmla="*/ 4257489 w 5048138"/>
                  <a:gd name="connsiteY116" fmla="*/ 952600 h 2009875"/>
                  <a:gd name="connsiteX117" fmla="*/ 4276539 w 5048138"/>
                  <a:gd name="connsiteY117" fmla="*/ 885925 h 2009875"/>
                  <a:gd name="connsiteX118" fmla="*/ 4295589 w 5048138"/>
                  <a:gd name="connsiteY118" fmla="*/ 838300 h 2009875"/>
                  <a:gd name="connsiteX119" fmla="*/ 4276539 w 5048138"/>
                  <a:gd name="connsiteY119" fmla="*/ 800200 h 2009875"/>
                  <a:gd name="connsiteX120" fmla="*/ 4295589 w 5048138"/>
                  <a:gd name="connsiteY120" fmla="*/ 704950 h 2009875"/>
                  <a:gd name="connsiteX121" fmla="*/ 4362268 w 5048138"/>
                  <a:gd name="connsiteY121" fmla="*/ 762100 h 2009875"/>
                  <a:gd name="connsiteX122" fmla="*/ 4362264 w 5048138"/>
                  <a:gd name="connsiteY122" fmla="*/ 552550 h 2009875"/>
                  <a:gd name="connsiteX123" fmla="*/ 4371789 w 5048138"/>
                  <a:gd name="connsiteY123" fmla="*/ 504925 h 2009875"/>
                  <a:gd name="connsiteX124" fmla="*/ 4371789 w 5048138"/>
                  <a:gd name="connsiteY124" fmla="*/ 447775 h 2009875"/>
                  <a:gd name="connsiteX125" fmla="*/ 4390839 w 5048138"/>
                  <a:gd name="connsiteY125" fmla="*/ 381100 h 2009875"/>
                  <a:gd name="connsiteX126" fmla="*/ 4381314 w 5048138"/>
                  <a:gd name="connsiteY126" fmla="*/ 333475 h 2009875"/>
                  <a:gd name="connsiteX127" fmla="*/ 4381314 w 5048138"/>
                  <a:gd name="connsiteY127" fmla="*/ 266800 h 2009875"/>
                  <a:gd name="connsiteX128" fmla="*/ 4390839 w 5048138"/>
                  <a:gd name="connsiteY128" fmla="*/ 209650 h 2009875"/>
                  <a:gd name="connsiteX129" fmla="*/ 4419414 w 5048138"/>
                  <a:gd name="connsiteY129" fmla="*/ 162025 h 2009875"/>
                  <a:gd name="connsiteX130" fmla="*/ 4409890 w 5048138"/>
                  <a:gd name="connsiteY130" fmla="*/ 28670 h 2009875"/>
                  <a:gd name="connsiteX131" fmla="*/ 4496267 w 5048138"/>
                  <a:gd name="connsiteY131" fmla="*/ 180984 h 2009875"/>
                  <a:gd name="connsiteX132" fmla="*/ 4590879 w 5048138"/>
                  <a:gd name="connsiteY132" fmla="*/ 114402 h 2009875"/>
                  <a:gd name="connsiteX133" fmla="*/ 5048132 w 5048138"/>
                  <a:gd name="connsiteY133" fmla="*/ 181083 h 2009875"/>
                  <a:gd name="connsiteX0" fmla="*/ 0 w 5048140"/>
                  <a:gd name="connsiteY0" fmla="*/ 100 h 2009875"/>
                  <a:gd name="connsiteX1" fmla="*/ 247671 w 5048140"/>
                  <a:gd name="connsiteY1" fmla="*/ 19150 h 2009875"/>
                  <a:gd name="connsiteX2" fmla="*/ 361982 w 5048140"/>
                  <a:gd name="connsiteY2" fmla="*/ 19051 h 2009875"/>
                  <a:gd name="connsiteX3" fmla="*/ 371508 w 5048140"/>
                  <a:gd name="connsiteY3" fmla="*/ 190509 h 2009875"/>
                  <a:gd name="connsiteX4" fmla="*/ 416930 w 5048140"/>
                  <a:gd name="connsiteY4" fmla="*/ 238225 h 2009875"/>
                  <a:gd name="connsiteX5" fmla="*/ 437663 w 5048140"/>
                  <a:gd name="connsiteY5" fmla="*/ 381101 h 2009875"/>
                  <a:gd name="connsiteX6" fmla="*/ 478435 w 5048140"/>
                  <a:gd name="connsiteY6" fmla="*/ 571600 h 2009875"/>
                  <a:gd name="connsiteX7" fmla="*/ 542974 w 5048140"/>
                  <a:gd name="connsiteY7" fmla="*/ 523975 h 2009875"/>
                  <a:gd name="connsiteX8" fmla="*/ 611446 w 5048140"/>
                  <a:gd name="connsiteY8" fmla="*/ 809725 h 2009875"/>
                  <a:gd name="connsiteX9" fmla="*/ 666810 w 5048140"/>
                  <a:gd name="connsiteY9" fmla="*/ 952600 h 2009875"/>
                  <a:gd name="connsiteX10" fmla="*/ 798573 w 5048140"/>
                  <a:gd name="connsiteY10" fmla="*/ 1124050 h 2009875"/>
                  <a:gd name="connsiteX11" fmla="*/ 954388 w 5048140"/>
                  <a:gd name="connsiteY11" fmla="*/ 1038325 h 2009875"/>
                  <a:gd name="connsiteX12" fmla="*/ 1202065 w 5048140"/>
                  <a:gd name="connsiteY12" fmla="*/ 885925 h 2009875"/>
                  <a:gd name="connsiteX13" fmla="*/ 1306853 w 5048140"/>
                  <a:gd name="connsiteY13" fmla="*/ 876400 h 2009875"/>
                  <a:gd name="connsiteX14" fmla="*/ 1392588 w 5048140"/>
                  <a:gd name="connsiteY14" fmla="*/ 800200 h 2009875"/>
                  <a:gd name="connsiteX15" fmla="*/ 1454393 w 5048140"/>
                  <a:gd name="connsiteY15" fmla="*/ 838301 h 2009875"/>
                  <a:gd name="connsiteX16" fmla="*/ 1496989 w 5048140"/>
                  <a:gd name="connsiteY16" fmla="*/ 895450 h 2009875"/>
                  <a:gd name="connsiteX17" fmla="*/ 1561653 w 5048140"/>
                  <a:gd name="connsiteY17" fmla="*/ 762100 h 2009875"/>
                  <a:gd name="connsiteX18" fmla="*/ 1605669 w 5048140"/>
                  <a:gd name="connsiteY18" fmla="*/ 772786 h 2009875"/>
                  <a:gd name="connsiteX19" fmla="*/ 1638447 w 5048140"/>
                  <a:gd name="connsiteY19" fmla="*/ 666850 h 2009875"/>
                  <a:gd name="connsiteX20" fmla="*/ 1698901 w 5048140"/>
                  <a:gd name="connsiteY20" fmla="*/ 571600 h 2009875"/>
                  <a:gd name="connsiteX21" fmla="*/ 1852398 w 5048140"/>
                  <a:gd name="connsiteY21" fmla="*/ 495408 h 2009875"/>
                  <a:gd name="connsiteX22" fmla="*/ 2057005 w 5048140"/>
                  <a:gd name="connsiteY22" fmla="*/ 381100 h 2009875"/>
                  <a:gd name="connsiteX23" fmla="*/ 2249941 w 5048140"/>
                  <a:gd name="connsiteY23" fmla="*/ 276325 h 2009875"/>
                  <a:gd name="connsiteX24" fmla="*/ 2449990 w 5048140"/>
                  <a:gd name="connsiteY24" fmla="*/ 181075 h 2009875"/>
                  <a:gd name="connsiteX25" fmla="*/ 2523761 w 5048140"/>
                  <a:gd name="connsiteY25" fmla="*/ 190600 h 2009875"/>
                  <a:gd name="connsiteX26" fmla="*/ 2952564 w 5048140"/>
                  <a:gd name="connsiteY26" fmla="*/ 47725 h 2009875"/>
                  <a:gd name="connsiteX27" fmla="*/ 3019239 w 5048140"/>
                  <a:gd name="connsiteY27" fmla="*/ 28675 h 2009875"/>
                  <a:gd name="connsiteX28" fmla="*/ 3133539 w 5048140"/>
                  <a:gd name="connsiteY28" fmla="*/ 38200 h 2009875"/>
                  <a:gd name="connsiteX29" fmla="*/ 3152589 w 5048140"/>
                  <a:gd name="connsiteY29" fmla="*/ 66775 h 2009875"/>
                  <a:gd name="connsiteX30" fmla="*/ 3162114 w 5048140"/>
                  <a:gd name="connsiteY30" fmla="*/ 114400 h 2009875"/>
                  <a:gd name="connsiteX31" fmla="*/ 3171639 w 5048140"/>
                  <a:gd name="connsiteY31" fmla="*/ 352525 h 2009875"/>
                  <a:gd name="connsiteX32" fmla="*/ 3200214 w 5048140"/>
                  <a:gd name="connsiteY32" fmla="*/ 514450 h 2009875"/>
                  <a:gd name="connsiteX33" fmla="*/ 3209739 w 5048140"/>
                  <a:gd name="connsiteY33" fmla="*/ 543025 h 2009875"/>
                  <a:gd name="connsiteX34" fmla="*/ 3228790 w 5048140"/>
                  <a:gd name="connsiteY34" fmla="*/ 666850 h 2009875"/>
                  <a:gd name="connsiteX35" fmla="*/ 3228787 w 5048140"/>
                  <a:gd name="connsiteY35" fmla="*/ 714475 h 2009875"/>
                  <a:gd name="connsiteX36" fmla="*/ 3228788 w 5048140"/>
                  <a:gd name="connsiteY36" fmla="*/ 762100 h 2009875"/>
                  <a:gd name="connsiteX37" fmla="*/ 3276414 w 5048140"/>
                  <a:gd name="connsiteY37" fmla="*/ 743050 h 2009875"/>
                  <a:gd name="connsiteX38" fmla="*/ 3285939 w 5048140"/>
                  <a:gd name="connsiteY38" fmla="*/ 895450 h 2009875"/>
                  <a:gd name="connsiteX39" fmla="*/ 3295464 w 5048140"/>
                  <a:gd name="connsiteY39" fmla="*/ 924025 h 2009875"/>
                  <a:gd name="connsiteX40" fmla="*/ 3285939 w 5048140"/>
                  <a:gd name="connsiteY40" fmla="*/ 971650 h 2009875"/>
                  <a:gd name="connsiteX41" fmla="*/ 3304989 w 5048140"/>
                  <a:gd name="connsiteY41" fmla="*/ 1019275 h 2009875"/>
                  <a:gd name="connsiteX42" fmla="*/ 3304989 w 5048140"/>
                  <a:gd name="connsiteY42" fmla="*/ 1047850 h 2009875"/>
                  <a:gd name="connsiteX43" fmla="*/ 3314514 w 5048140"/>
                  <a:gd name="connsiteY43" fmla="*/ 1095475 h 2009875"/>
                  <a:gd name="connsiteX44" fmla="*/ 3314514 w 5048140"/>
                  <a:gd name="connsiteY44" fmla="*/ 1143100 h 2009875"/>
                  <a:gd name="connsiteX45" fmla="*/ 3324039 w 5048140"/>
                  <a:gd name="connsiteY45" fmla="*/ 1181200 h 2009875"/>
                  <a:gd name="connsiteX46" fmla="*/ 3314514 w 5048140"/>
                  <a:gd name="connsiteY46" fmla="*/ 1200250 h 2009875"/>
                  <a:gd name="connsiteX47" fmla="*/ 3333564 w 5048140"/>
                  <a:gd name="connsiteY47" fmla="*/ 1238350 h 2009875"/>
                  <a:gd name="connsiteX48" fmla="*/ 3333564 w 5048140"/>
                  <a:gd name="connsiteY48" fmla="*/ 1285975 h 2009875"/>
                  <a:gd name="connsiteX49" fmla="*/ 3352614 w 5048140"/>
                  <a:gd name="connsiteY49" fmla="*/ 1333600 h 2009875"/>
                  <a:gd name="connsiteX50" fmla="*/ 3352614 w 5048140"/>
                  <a:gd name="connsiteY50" fmla="*/ 1381225 h 2009875"/>
                  <a:gd name="connsiteX51" fmla="*/ 3390714 w 5048140"/>
                  <a:gd name="connsiteY51" fmla="*/ 1419325 h 2009875"/>
                  <a:gd name="connsiteX52" fmla="*/ 3419289 w 5048140"/>
                  <a:gd name="connsiteY52" fmla="*/ 1381225 h 2009875"/>
                  <a:gd name="connsiteX53" fmla="*/ 3428814 w 5048140"/>
                  <a:gd name="connsiteY53" fmla="*/ 1333600 h 2009875"/>
                  <a:gd name="connsiteX54" fmla="*/ 3447864 w 5048140"/>
                  <a:gd name="connsiteY54" fmla="*/ 1276450 h 2009875"/>
                  <a:gd name="connsiteX55" fmla="*/ 3447864 w 5048140"/>
                  <a:gd name="connsiteY55" fmla="*/ 1238350 h 2009875"/>
                  <a:gd name="connsiteX56" fmla="*/ 3466914 w 5048140"/>
                  <a:gd name="connsiteY56" fmla="*/ 1171675 h 2009875"/>
                  <a:gd name="connsiteX57" fmla="*/ 3457389 w 5048140"/>
                  <a:gd name="connsiteY57" fmla="*/ 1105000 h 2009875"/>
                  <a:gd name="connsiteX58" fmla="*/ 3466914 w 5048140"/>
                  <a:gd name="connsiteY58" fmla="*/ 1076425 h 2009875"/>
                  <a:gd name="connsiteX59" fmla="*/ 3485964 w 5048140"/>
                  <a:gd name="connsiteY59" fmla="*/ 1009750 h 2009875"/>
                  <a:gd name="connsiteX60" fmla="*/ 3495489 w 5048140"/>
                  <a:gd name="connsiteY60" fmla="*/ 962125 h 2009875"/>
                  <a:gd name="connsiteX61" fmla="*/ 3505014 w 5048140"/>
                  <a:gd name="connsiteY61" fmla="*/ 914500 h 2009875"/>
                  <a:gd name="connsiteX62" fmla="*/ 3524064 w 5048140"/>
                  <a:gd name="connsiteY62" fmla="*/ 866875 h 2009875"/>
                  <a:gd name="connsiteX63" fmla="*/ 3571689 w 5048140"/>
                  <a:gd name="connsiteY63" fmla="*/ 924025 h 2009875"/>
                  <a:gd name="connsiteX64" fmla="*/ 3571689 w 5048140"/>
                  <a:gd name="connsiteY64" fmla="*/ 971650 h 2009875"/>
                  <a:gd name="connsiteX65" fmla="*/ 3638367 w 5048140"/>
                  <a:gd name="connsiteY65" fmla="*/ 1066900 h 2009875"/>
                  <a:gd name="connsiteX66" fmla="*/ 3705041 w 5048140"/>
                  <a:gd name="connsiteY66" fmla="*/ 981175 h 2009875"/>
                  <a:gd name="connsiteX67" fmla="*/ 3733614 w 5048140"/>
                  <a:gd name="connsiteY67" fmla="*/ 1038325 h 2009875"/>
                  <a:gd name="connsiteX68" fmla="*/ 3743139 w 5048140"/>
                  <a:gd name="connsiteY68" fmla="*/ 838300 h 2009875"/>
                  <a:gd name="connsiteX69" fmla="*/ 3790764 w 5048140"/>
                  <a:gd name="connsiteY69" fmla="*/ 781150 h 2009875"/>
                  <a:gd name="connsiteX70" fmla="*/ 3847914 w 5048140"/>
                  <a:gd name="connsiteY70" fmla="*/ 781150 h 2009875"/>
                  <a:gd name="connsiteX71" fmla="*/ 3905064 w 5048140"/>
                  <a:gd name="connsiteY71" fmla="*/ 790675 h 2009875"/>
                  <a:gd name="connsiteX72" fmla="*/ 3962215 w 5048140"/>
                  <a:gd name="connsiteY72" fmla="*/ 809725 h 2009875"/>
                  <a:gd name="connsiteX73" fmla="*/ 3971739 w 5048140"/>
                  <a:gd name="connsiteY73" fmla="*/ 876400 h 2009875"/>
                  <a:gd name="connsiteX74" fmla="*/ 3990789 w 5048140"/>
                  <a:gd name="connsiteY74" fmla="*/ 933550 h 2009875"/>
                  <a:gd name="connsiteX75" fmla="*/ 4009839 w 5048140"/>
                  <a:gd name="connsiteY75" fmla="*/ 990700 h 2009875"/>
                  <a:gd name="connsiteX76" fmla="*/ 4028889 w 5048140"/>
                  <a:gd name="connsiteY76" fmla="*/ 1047850 h 2009875"/>
                  <a:gd name="connsiteX77" fmla="*/ 4019364 w 5048140"/>
                  <a:gd name="connsiteY77" fmla="*/ 1076425 h 2009875"/>
                  <a:gd name="connsiteX78" fmla="*/ 4047939 w 5048140"/>
                  <a:gd name="connsiteY78" fmla="*/ 1133575 h 2009875"/>
                  <a:gd name="connsiteX79" fmla="*/ 4047939 w 5048140"/>
                  <a:gd name="connsiteY79" fmla="*/ 1181200 h 2009875"/>
                  <a:gd name="connsiteX80" fmla="*/ 4047939 w 5048140"/>
                  <a:gd name="connsiteY80" fmla="*/ 1228825 h 2009875"/>
                  <a:gd name="connsiteX81" fmla="*/ 4028889 w 5048140"/>
                  <a:gd name="connsiteY81" fmla="*/ 1257400 h 2009875"/>
                  <a:gd name="connsiteX82" fmla="*/ 4038414 w 5048140"/>
                  <a:gd name="connsiteY82" fmla="*/ 1295500 h 2009875"/>
                  <a:gd name="connsiteX83" fmla="*/ 4047939 w 5048140"/>
                  <a:gd name="connsiteY83" fmla="*/ 1352650 h 2009875"/>
                  <a:gd name="connsiteX84" fmla="*/ 4066989 w 5048140"/>
                  <a:gd name="connsiteY84" fmla="*/ 1409800 h 2009875"/>
                  <a:gd name="connsiteX85" fmla="*/ 4066989 w 5048140"/>
                  <a:gd name="connsiteY85" fmla="*/ 1466950 h 2009875"/>
                  <a:gd name="connsiteX86" fmla="*/ 4086039 w 5048140"/>
                  <a:gd name="connsiteY86" fmla="*/ 1524100 h 2009875"/>
                  <a:gd name="connsiteX87" fmla="*/ 4105089 w 5048140"/>
                  <a:gd name="connsiteY87" fmla="*/ 1581250 h 2009875"/>
                  <a:gd name="connsiteX88" fmla="*/ 4114614 w 5048140"/>
                  <a:gd name="connsiteY88" fmla="*/ 1609825 h 2009875"/>
                  <a:gd name="connsiteX89" fmla="*/ 4114614 w 5048140"/>
                  <a:gd name="connsiteY89" fmla="*/ 1657450 h 2009875"/>
                  <a:gd name="connsiteX90" fmla="*/ 4133664 w 5048140"/>
                  <a:gd name="connsiteY90" fmla="*/ 1705075 h 2009875"/>
                  <a:gd name="connsiteX91" fmla="*/ 4133664 w 5048140"/>
                  <a:gd name="connsiteY91" fmla="*/ 1762225 h 2009875"/>
                  <a:gd name="connsiteX92" fmla="*/ 4143189 w 5048140"/>
                  <a:gd name="connsiteY92" fmla="*/ 1819375 h 2009875"/>
                  <a:gd name="connsiteX93" fmla="*/ 4133664 w 5048140"/>
                  <a:gd name="connsiteY93" fmla="*/ 1857475 h 2009875"/>
                  <a:gd name="connsiteX94" fmla="*/ 4143189 w 5048140"/>
                  <a:gd name="connsiteY94" fmla="*/ 1895575 h 2009875"/>
                  <a:gd name="connsiteX95" fmla="*/ 4162239 w 5048140"/>
                  <a:gd name="connsiteY95" fmla="*/ 1952725 h 2009875"/>
                  <a:gd name="connsiteX96" fmla="*/ 4133664 w 5048140"/>
                  <a:gd name="connsiteY96" fmla="*/ 1981300 h 2009875"/>
                  <a:gd name="connsiteX97" fmla="*/ 4162239 w 5048140"/>
                  <a:gd name="connsiteY97" fmla="*/ 2009875 h 2009875"/>
                  <a:gd name="connsiteX98" fmla="*/ 4209864 w 5048140"/>
                  <a:gd name="connsiteY98" fmla="*/ 1943200 h 2009875"/>
                  <a:gd name="connsiteX99" fmla="*/ 4209864 w 5048140"/>
                  <a:gd name="connsiteY99" fmla="*/ 1876525 h 2009875"/>
                  <a:gd name="connsiteX100" fmla="*/ 4219389 w 5048140"/>
                  <a:gd name="connsiteY100" fmla="*/ 1819375 h 2009875"/>
                  <a:gd name="connsiteX101" fmla="*/ 4219389 w 5048140"/>
                  <a:gd name="connsiteY101" fmla="*/ 1771750 h 2009875"/>
                  <a:gd name="connsiteX102" fmla="*/ 4219389 w 5048140"/>
                  <a:gd name="connsiteY102" fmla="*/ 1705075 h 2009875"/>
                  <a:gd name="connsiteX103" fmla="*/ 4228914 w 5048140"/>
                  <a:gd name="connsiteY103" fmla="*/ 1647925 h 2009875"/>
                  <a:gd name="connsiteX104" fmla="*/ 4238439 w 5048140"/>
                  <a:gd name="connsiteY104" fmla="*/ 1581250 h 2009875"/>
                  <a:gd name="connsiteX105" fmla="*/ 4228914 w 5048140"/>
                  <a:gd name="connsiteY105" fmla="*/ 1524100 h 2009875"/>
                  <a:gd name="connsiteX106" fmla="*/ 4257489 w 5048140"/>
                  <a:gd name="connsiteY106" fmla="*/ 1476475 h 2009875"/>
                  <a:gd name="connsiteX107" fmla="*/ 4228914 w 5048140"/>
                  <a:gd name="connsiteY107" fmla="*/ 1438375 h 2009875"/>
                  <a:gd name="connsiteX108" fmla="*/ 4257489 w 5048140"/>
                  <a:gd name="connsiteY108" fmla="*/ 1371700 h 2009875"/>
                  <a:gd name="connsiteX109" fmla="*/ 4257489 w 5048140"/>
                  <a:gd name="connsiteY109" fmla="*/ 1305025 h 2009875"/>
                  <a:gd name="connsiteX110" fmla="*/ 4238439 w 5048140"/>
                  <a:gd name="connsiteY110" fmla="*/ 1257400 h 2009875"/>
                  <a:gd name="connsiteX111" fmla="*/ 4247964 w 5048140"/>
                  <a:gd name="connsiteY111" fmla="*/ 1200250 h 2009875"/>
                  <a:gd name="connsiteX112" fmla="*/ 4247964 w 5048140"/>
                  <a:gd name="connsiteY112" fmla="*/ 1171675 h 2009875"/>
                  <a:gd name="connsiteX113" fmla="*/ 4257489 w 5048140"/>
                  <a:gd name="connsiteY113" fmla="*/ 1105000 h 2009875"/>
                  <a:gd name="connsiteX114" fmla="*/ 4257489 w 5048140"/>
                  <a:gd name="connsiteY114" fmla="*/ 1066900 h 2009875"/>
                  <a:gd name="connsiteX115" fmla="*/ 4247964 w 5048140"/>
                  <a:gd name="connsiteY115" fmla="*/ 1000225 h 2009875"/>
                  <a:gd name="connsiteX116" fmla="*/ 4257489 w 5048140"/>
                  <a:gd name="connsiteY116" fmla="*/ 952600 h 2009875"/>
                  <a:gd name="connsiteX117" fmla="*/ 4276539 w 5048140"/>
                  <a:gd name="connsiteY117" fmla="*/ 885925 h 2009875"/>
                  <a:gd name="connsiteX118" fmla="*/ 4295589 w 5048140"/>
                  <a:gd name="connsiteY118" fmla="*/ 838300 h 2009875"/>
                  <a:gd name="connsiteX119" fmla="*/ 4276539 w 5048140"/>
                  <a:gd name="connsiteY119" fmla="*/ 800200 h 2009875"/>
                  <a:gd name="connsiteX120" fmla="*/ 4295589 w 5048140"/>
                  <a:gd name="connsiteY120" fmla="*/ 704950 h 2009875"/>
                  <a:gd name="connsiteX121" fmla="*/ 4362268 w 5048140"/>
                  <a:gd name="connsiteY121" fmla="*/ 762100 h 2009875"/>
                  <a:gd name="connsiteX122" fmla="*/ 4362264 w 5048140"/>
                  <a:gd name="connsiteY122" fmla="*/ 552550 h 2009875"/>
                  <a:gd name="connsiteX123" fmla="*/ 4371789 w 5048140"/>
                  <a:gd name="connsiteY123" fmla="*/ 504925 h 2009875"/>
                  <a:gd name="connsiteX124" fmla="*/ 4371789 w 5048140"/>
                  <a:gd name="connsiteY124" fmla="*/ 447775 h 2009875"/>
                  <a:gd name="connsiteX125" fmla="*/ 4390839 w 5048140"/>
                  <a:gd name="connsiteY125" fmla="*/ 381100 h 2009875"/>
                  <a:gd name="connsiteX126" fmla="*/ 4381314 w 5048140"/>
                  <a:gd name="connsiteY126" fmla="*/ 333475 h 2009875"/>
                  <a:gd name="connsiteX127" fmla="*/ 4381314 w 5048140"/>
                  <a:gd name="connsiteY127" fmla="*/ 266800 h 2009875"/>
                  <a:gd name="connsiteX128" fmla="*/ 4390839 w 5048140"/>
                  <a:gd name="connsiteY128" fmla="*/ 209650 h 2009875"/>
                  <a:gd name="connsiteX129" fmla="*/ 4419414 w 5048140"/>
                  <a:gd name="connsiteY129" fmla="*/ 162025 h 2009875"/>
                  <a:gd name="connsiteX130" fmla="*/ 4409890 w 5048140"/>
                  <a:gd name="connsiteY130" fmla="*/ 28670 h 2009875"/>
                  <a:gd name="connsiteX131" fmla="*/ 4496267 w 5048140"/>
                  <a:gd name="connsiteY131" fmla="*/ 180984 h 2009875"/>
                  <a:gd name="connsiteX132" fmla="*/ 4686139 w 5048140"/>
                  <a:gd name="connsiteY132" fmla="*/ 57249 h 2009875"/>
                  <a:gd name="connsiteX133" fmla="*/ 5048132 w 5048140"/>
                  <a:gd name="connsiteY133" fmla="*/ 181083 h 2009875"/>
                  <a:gd name="connsiteX0" fmla="*/ 0 w 5048132"/>
                  <a:gd name="connsiteY0" fmla="*/ 100 h 2009875"/>
                  <a:gd name="connsiteX1" fmla="*/ 247671 w 5048132"/>
                  <a:gd name="connsiteY1" fmla="*/ 19150 h 2009875"/>
                  <a:gd name="connsiteX2" fmla="*/ 361982 w 5048132"/>
                  <a:gd name="connsiteY2" fmla="*/ 19051 h 2009875"/>
                  <a:gd name="connsiteX3" fmla="*/ 371508 w 5048132"/>
                  <a:gd name="connsiteY3" fmla="*/ 190509 h 2009875"/>
                  <a:gd name="connsiteX4" fmla="*/ 416930 w 5048132"/>
                  <a:gd name="connsiteY4" fmla="*/ 238225 h 2009875"/>
                  <a:gd name="connsiteX5" fmla="*/ 437663 w 5048132"/>
                  <a:gd name="connsiteY5" fmla="*/ 381101 h 2009875"/>
                  <a:gd name="connsiteX6" fmla="*/ 478435 w 5048132"/>
                  <a:gd name="connsiteY6" fmla="*/ 571600 h 2009875"/>
                  <a:gd name="connsiteX7" fmla="*/ 542974 w 5048132"/>
                  <a:gd name="connsiteY7" fmla="*/ 523975 h 2009875"/>
                  <a:gd name="connsiteX8" fmla="*/ 611446 w 5048132"/>
                  <a:gd name="connsiteY8" fmla="*/ 809725 h 2009875"/>
                  <a:gd name="connsiteX9" fmla="*/ 666810 w 5048132"/>
                  <a:gd name="connsiteY9" fmla="*/ 952600 h 2009875"/>
                  <a:gd name="connsiteX10" fmla="*/ 798573 w 5048132"/>
                  <a:gd name="connsiteY10" fmla="*/ 1124050 h 2009875"/>
                  <a:gd name="connsiteX11" fmla="*/ 954388 w 5048132"/>
                  <a:gd name="connsiteY11" fmla="*/ 1038325 h 2009875"/>
                  <a:gd name="connsiteX12" fmla="*/ 1202065 w 5048132"/>
                  <a:gd name="connsiteY12" fmla="*/ 885925 h 2009875"/>
                  <a:gd name="connsiteX13" fmla="*/ 1306853 w 5048132"/>
                  <a:gd name="connsiteY13" fmla="*/ 876400 h 2009875"/>
                  <a:gd name="connsiteX14" fmla="*/ 1392588 w 5048132"/>
                  <a:gd name="connsiteY14" fmla="*/ 800200 h 2009875"/>
                  <a:gd name="connsiteX15" fmla="*/ 1454393 w 5048132"/>
                  <a:gd name="connsiteY15" fmla="*/ 838301 h 2009875"/>
                  <a:gd name="connsiteX16" fmla="*/ 1496989 w 5048132"/>
                  <a:gd name="connsiteY16" fmla="*/ 895450 h 2009875"/>
                  <a:gd name="connsiteX17" fmla="*/ 1561653 w 5048132"/>
                  <a:gd name="connsiteY17" fmla="*/ 762100 h 2009875"/>
                  <a:gd name="connsiteX18" fmla="*/ 1605669 w 5048132"/>
                  <a:gd name="connsiteY18" fmla="*/ 772786 h 2009875"/>
                  <a:gd name="connsiteX19" fmla="*/ 1638447 w 5048132"/>
                  <a:gd name="connsiteY19" fmla="*/ 666850 h 2009875"/>
                  <a:gd name="connsiteX20" fmla="*/ 1698901 w 5048132"/>
                  <a:gd name="connsiteY20" fmla="*/ 571600 h 2009875"/>
                  <a:gd name="connsiteX21" fmla="*/ 1852398 w 5048132"/>
                  <a:gd name="connsiteY21" fmla="*/ 495408 h 2009875"/>
                  <a:gd name="connsiteX22" fmla="*/ 2057005 w 5048132"/>
                  <a:gd name="connsiteY22" fmla="*/ 381100 h 2009875"/>
                  <a:gd name="connsiteX23" fmla="*/ 2249941 w 5048132"/>
                  <a:gd name="connsiteY23" fmla="*/ 276325 h 2009875"/>
                  <a:gd name="connsiteX24" fmla="*/ 2449990 w 5048132"/>
                  <a:gd name="connsiteY24" fmla="*/ 181075 h 2009875"/>
                  <a:gd name="connsiteX25" fmla="*/ 2523761 w 5048132"/>
                  <a:gd name="connsiteY25" fmla="*/ 190600 h 2009875"/>
                  <a:gd name="connsiteX26" fmla="*/ 2952564 w 5048132"/>
                  <a:gd name="connsiteY26" fmla="*/ 47725 h 2009875"/>
                  <a:gd name="connsiteX27" fmla="*/ 3019239 w 5048132"/>
                  <a:gd name="connsiteY27" fmla="*/ 28675 h 2009875"/>
                  <a:gd name="connsiteX28" fmla="*/ 3133539 w 5048132"/>
                  <a:gd name="connsiteY28" fmla="*/ 38200 h 2009875"/>
                  <a:gd name="connsiteX29" fmla="*/ 3152589 w 5048132"/>
                  <a:gd name="connsiteY29" fmla="*/ 66775 h 2009875"/>
                  <a:gd name="connsiteX30" fmla="*/ 3162114 w 5048132"/>
                  <a:gd name="connsiteY30" fmla="*/ 114400 h 2009875"/>
                  <a:gd name="connsiteX31" fmla="*/ 3171639 w 5048132"/>
                  <a:gd name="connsiteY31" fmla="*/ 352525 h 2009875"/>
                  <a:gd name="connsiteX32" fmla="*/ 3200214 w 5048132"/>
                  <a:gd name="connsiteY32" fmla="*/ 514450 h 2009875"/>
                  <a:gd name="connsiteX33" fmla="*/ 3209739 w 5048132"/>
                  <a:gd name="connsiteY33" fmla="*/ 543025 h 2009875"/>
                  <a:gd name="connsiteX34" fmla="*/ 3228790 w 5048132"/>
                  <a:gd name="connsiteY34" fmla="*/ 666850 h 2009875"/>
                  <a:gd name="connsiteX35" fmla="*/ 3228787 w 5048132"/>
                  <a:gd name="connsiteY35" fmla="*/ 714475 h 2009875"/>
                  <a:gd name="connsiteX36" fmla="*/ 3228788 w 5048132"/>
                  <a:gd name="connsiteY36" fmla="*/ 762100 h 2009875"/>
                  <a:gd name="connsiteX37" fmla="*/ 3276414 w 5048132"/>
                  <a:gd name="connsiteY37" fmla="*/ 743050 h 2009875"/>
                  <a:gd name="connsiteX38" fmla="*/ 3285939 w 5048132"/>
                  <a:gd name="connsiteY38" fmla="*/ 895450 h 2009875"/>
                  <a:gd name="connsiteX39" fmla="*/ 3295464 w 5048132"/>
                  <a:gd name="connsiteY39" fmla="*/ 924025 h 2009875"/>
                  <a:gd name="connsiteX40" fmla="*/ 3285939 w 5048132"/>
                  <a:gd name="connsiteY40" fmla="*/ 971650 h 2009875"/>
                  <a:gd name="connsiteX41" fmla="*/ 3304989 w 5048132"/>
                  <a:gd name="connsiteY41" fmla="*/ 1019275 h 2009875"/>
                  <a:gd name="connsiteX42" fmla="*/ 3304989 w 5048132"/>
                  <a:gd name="connsiteY42" fmla="*/ 1047850 h 2009875"/>
                  <a:gd name="connsiteX43" fmla="*/ 3314514 w 5048132"/>
                  <a:gd name="connsiteY43" fmla="*/ 1095475 h 2009875"/>
                  <a:gd name="connsiteX44" fmla="*/ 3314514 w 5048132"/>
                  <a:gd name="connsiteY44" fmla="*/ 1143100 h 2009875"/>
                  <a:gd name="connsiteX45" fmla="*/ 3324039 w 5048132"/>
                  <a:gd name="connsiteY45" fmla="*/ 1181200 h 2009875"/>
                  <a:gd name="connsiteX46" fmla="*/ 3314514 w 5048132"/>
                  <a:gd name="connsiteY46" fmla="*/ 1200250 h 2009875"/>
                  <a:gd name="connsiteX47" fmla="*/ 3333564 w 5048132"/>
                  <a:gd name="connsiteY47" fmla="*/ 1238350 h 2009875"/>
                  <a:gd name="connsiteX48" fmla="*/ 3333564 w 5048132"/>
                  <a:gd name="connsiteY48" fmla="*/ 1285975 h 2009875"/>
                  <a:gd name="connsiteX49" fmla="*/ 3352614 w 5048132"/>
                  <a:gd name="connsiteY49" fmla="*/ 1333600 h 2009875"/>
                  <a:gd name="connsiteX50" fmla="*/ 3352614 w 5048132"/>
                  <a:gd name="connsiteY50" fmla="*/ 1381225 h 2009875"/>
                  <a:gd name="connsiteX51" fmla="*/ 3390714 w 5048132"/>
                  <a:gd name="connsiteY51" fmla="*/ 1419325 h 2009875"/>
                  <a:gd name="connsiteX52" fmla="*/ 3419289 w 5048132"/>
                  <a:gd name="connsiteY52" fmla="*/ 1381225 h 2009875"/>
                  <a:gd name="connsiteX53" fmla="*/ 3428814 w 5048132"/>
                  <a:gd name="connsiteY53" fmla="*/ 1333600 h 2009875"/>
                  <a:gd name="connsiteX54" fmla="*/ 3447864 w 5048132"/>
                  <a:gd name="connsiteY54" fmla="*/ 1276450 h 2009875"/>
                  <a:gd name="connsiteX55" fmla="*/ 3447864 w 5048132"/>
                  <a:gd name="connsiteY55" fmla="*/ 1238350 h 2009875"/>
                  <a:gd name="connsiteX56" fmla="*/ 3466914 w 5048132"/>
                  <a:gd name="connsiteY56" fmla="*/ 1171675 h 2009875"/>
                  <a:gd name="connsiteX57" fmla="*/ 3457389 w 5048132"/>
                  <a:gd name="connsiteY57" fmla="*/ 1105000 h 2009875"/>
                  <a:gd name="connsiteX58" fmla="*/ 3466914 w 5048132"/>
                  <a:gd name="connsiteY58" fmla="*/ 1076425 h 2009875"/>
                  <a:gd name="connsiteX59" fmla="*/ 3485964 w 5048132"/>
                  <a:gd name="connsiteY59" fmla="*/ 1009750 h 2009875"/>
                  <a:gd name="connsiteX60" fmla="*/ 3495489 w 5048132"/>
                  <a:gd name="connsiteY60" fmla="*/ 962125 h 2009875"/>
                  <a:gd name="connsiteX61" fmla="*/ 3505014 w 5048132"/>
                  <a:gd name="connsiteY61" fmla="*/ 914500 h 2009875"/>
                  <a:gd name="connsiteX62" fmla="*/ 3524064 w 5048132"/>
                  <a:gd name="connsiteY62" fmla="*/ 866875 h 2009875"/>
                  <a:gd name="connsiteX63" fmla="*/ 3571689 w 5048132"/>
                  <a:gd name="connsiteY63" fmla="*/ 924025 h 2009875"/>
                  <a:gd name="connsiteX64" fmla="*/ 3571689 w 5048132"/>
                  <a:gd name="connsiteY64" fmla="*/ 971650 h 2009875"/>
                  <a:gd name="connsiteX65" fmla="*/ 3638367 w 5048132"/>
                  <a:gd name="connsiteY65" fmla="*/ 1066900 h 2009875"/>
                  <a:gd name="connsiteX66" fmla="*/ 3705041 w 5048132"/>
                  <a:gd name="connsiteY66" fmla="*/ 981175 h 2009875"/>
                  <a:gd name="connsiteX67" fmla="*/ 3733614 w 5048132"/>
                  <a:gd name="connsiteY67" fmla="*/ 1038325 h 2009875"/>
                  <a:gd name="connsiteX68" fmla="*/ 3743139 w 5048132"/>
                  <a:gd name="connsiteY68" fmla="*/ 838300 h 2009875"/>
                  <a:gd name="connsiteX69" fmla="*/ 3790764 w 5048132"/>
                  <a:gd name="connsiteY69" fmla="*/ 781150 h 2009875"/>
                  <a:gd name="connsiteX70" fmla="*/ 3847914 w 5048132"/>
                  <a:gd name="connsiteY70" fmla="*/ 781150 h 2009875"/>
                  <a:gd name="connsiteX71" fmla="*/ 3905064 w 5048132"/>
                  <a:gd name="connsiteY71" fmla="*/ 790675 h 2009875"/>
                  <a:gd name="connsiteX72" fmla="*/ 3962215 w 5048132"/>
                  <a:gd name="connsiteY72" fmla="*/ 809725 h 2009875"/>
                  <a:gd name="connsiteX73" fmla="*/ 3971739 w 5048132"/>
                  <a:gd name="connsiteY73" fmla="*/ 876400 h 2009875"/>
                  <a:gd name="connsiteX74" fmla="*/ 3990789 w 5048132"/>
                  <a:gd name="connsiteY74" fmla="*/ 933550 h 2009875"/>
                  <a:gd name="connsiteX75" fmla="*/ 4009839 w 5048132"/>
                  <a:gd name="connsiteY75" fmla="*/ 990700 h 2009875"/>
                  <a:gd name="connsiteX76" fmla="*/ 4028889 w 5048132"/>
                  <a:gd name="connsiteY76" fmla="*/ 1047850 h 2009875"/>
                  <a:gd name="connsiteX77" fmla="*/ 4019364 w 5048132"/>
                  <a:gd name="connsiteY77" fmla="*/ 1076425 h 2009875"/>
                  <a:gd name="connsiteX78" fmla="*/ 4047939 w 5048132"/>
                  <a:gd name="connsiteY78" fmla="*/ 1133575 h 2009875"/>
                  <a:gd name="connsiteX79" fmla="*/ 4047939 w 5048132"/>
                  <a:gd name="connsiteY79" fmla="*/ 1181200 h 2009875"/>
                  <a:gd name="connsiteX80" fmla="*/ 4047939 w 5048132"/>
                  <a:gd name="connsiteY80" fmla="*/ 1228825 h 2009875"/>
                  <a:gd name="connsiteX81" fmla="*/ 4028889 w 5048132"/>
                  <a:gd name="connsiteY81" fmla="*/ 1257400 h 2009875"/>
                  <a:gd name="connsiteX82" fmla="*/ 4038414 w 5048132"/>
                  <a:gd name="connsiteY82" fmla="*/ 1295500 h 2009875"/>
                  <a:gd name="connsiteX83" fmla="*/ 4047939 w 5048132"/>
                  <a:gd name="connsiteY83" fmla="*/ 1352650 h 2009875"/>
                  <a:gd name="connsiteX84" fmla="*/ 4066989 w 5048132"/>
                  <a:gd name="connsiteY84" fmla="*/ 1409800 h 2009875"/>
                  <a:gd name="connsiteX85" fmla="*/ 4066989 w 5048132"/>
                  <a:gd name="connsiteY85" fmla="*/ 1466950 h 2009875"/>
                  <a:gd name="connsiteX86" fmla="*/ 4086039 w 5048132"/>
                  <a:gd name="connsiteY86" fmla="*/ 1524100 h 2009875"/>
                  <a:gd name="connsiteX87" fmla="*/ 4105089 w 5048132"/>
                  <a:gd name="connsiteY87" fmla="*/ 1581250 h 2009875"/>
                  <a:gd name="connsiteX88" fmla="*/ 4114614 w 5048132"/>
                  <a:gd name="connsiteY88" fmla="*/ 1609825 h 2009875"/>
                  <a:gd name="connsiteX89" fmla="*/ 4114614 w 5048132"/>
                  <a:gd name="connsiteY89" fmla="*/ 1657450 h 2009875"/>
                  <a:gd name="connsiteX90" fmla="*/ 4133664 w 5048132"/>
                  <a:gd name="connsiteY90" fmla="*/ 1705075 h 2009875"/>
                  <a:gd name="connsiteX91" fmla="*/ 4133664 w 5048132"/>
                  <a:gd name="connsiteY91" fmla="*/ 1762225 h 2009875"/>
                  <a:gd name="connsiteX92" fmla="*/ 4143189 w 5048132"/>
                  <a:gd name="connsiteY92" fmla="*/ 1819375 h 2009875"/>
                  <a:gd name="connsiteX93" fmla="*/ 4133664 w 5048132"/>
                  <a:gd name="connsiteY93" fmla="*/ 1857475 h 2009875"/>
                  <a:gd name="connsiteX94" fmla="*/ 4143189 w 5048132"/>
                  <a:gd name="connsiteY94" fmla="*/ 1895575 h 2009875"/>
                  <a:gd name="connsiteX95" fmla="*/ 4162239 w 5048132"/>
                  <a:gd name="connsiteY95" fmla="*/ 1952725 h 2009875"/>
                  <a:gd name="connsiteX96" fmla="*/ 4133664 w 5048132"/>
                  <a:gd name="connsiteY96" fmla="*/ 1981300 h 2009875"/>
                  <a:gd name="connsiteX97" fmla="*/ 4162239 w 5048132"/>
                  <a:gd name="connsiteY97" fmla="*/ 2009875 h 2009875"/>
                  <a:gd name="connsiteX98" fmla="*/ 4209864 w 5048132"/>
                  <a:gd name="connsiteY98" fmla="*/ 1943200 h 2009875"/>
                  <a:gd name="connsiteX99" fmla="*/ 4209864 w 5048132"/>
                  <a:gd name="connsiteY99" fmla="*/ 1876525 h 2009875"/>
                  <a:gd name="connsiteX100" fmla="*/ 4219389 w 5048132"/>
                  <a:gd name="connsiteY100" fmla="*/ 1819375 h 2009875"/>
                  <a:gd name="connsiteX101" fmla="*/ 4219389 w 5048132"/>
                  <a:gd name="connsiteY101" fmla="*/ 1771750 h 2009875"/>
                  <a:gd name="connsiteX102" fmla="*/ 4219389 w 5048132"/>
                  <a:gd name="connsiteY102" fmla="*/ 1705075 h 2009875"/>
                  <a:gd name="connsiteX103" fmla="*/ 4228914 w 5048132"/>
                  <a:gd name="connsiteY103" fmla="*/ 1647925 h 2009875"/>
                  <a:gd name="connsiteX104" fmla="*/ 4238439 w 5048132"/>
                  <a:gd name="connsiteY104" fmla="*/ 1581250 h 2009875"/>
                  <a:gd name="connsiteX105" fmla="*/ 4228914 w 5048132"/>
                  <a:gd name="connsiteY105" fmla="*/ 1524100 h 2009875"/>
                  <a:gd name="connsiteX106" fmla="*/ 4257489 w 5048132"/>
                  <a:gd name="connsiteY106" fmla="*/ 1476475 h 2009875"/>
                  <a:gd name="connsiteX107" fmla="*/ 4228914 w 5048132"/>
                  <a:gd name="connsiteY107" fmla="*/ 1438375 h 2009875"/>
                  <a:gd name="connsiteX108" fmla="*/ 4257489 w 5048132"/>
                  <a:gd name="connsiteY108" fmla="*/ 1371700 h 2009875"/>
                  <a:gd name="connsiteX109" fmla="*/ 4257489 w 5048132"/>
                  <a:gd name="connsiteY109" fmla="*/ 1305025 h 2009875"/>
                  <a:gd name="connsiteX110" fmla="*/ 4238439 w 5048132"/>
                  <a:gd name="connsiteY110" fmla="*/ 1257400 h 2009875"/>
                  <a:gd name="connsiteX111" fmla="*/ 4247964 w 5048132"/>
                  <a:gd name="connsiteY111" fmla="*/ 1200250 h 2009875"/>
                  <a:gd name="connsiteX112" fmla="*/ 4247964 w 5048132"/>
                  <a:gd name="connsiteY112" fmla="*/ 1171675 h 2009875"/>
                  <a:gd name="connsiteX113" fmla="*/ 4257489 w 5048132"/>
                  <a:gd name="connsiteY113" fmla="*/ 1105000 h 2009875"/>
                  <a:gd name="connsiteX114" fmla="*/ 4257489 w 5048132"/>
                  <a:gd name="connsiteY114" fmla="*/ 1066900 h 2009875"/>
                  <a:gd name="connsiteX115" fmla="*/ 4247964 w 5048132"/>
                  <a:gd name="connsiteY115" fmla="*/ 1000225 h 2009875"/>
                  <a:gd name="connsiteX116" fmla="*/ 4257489 w 5048132"/>
                  <a:gd name="connsiteY116" fmla="*/ 952600 h 2009875"/>
                  <a:gd name="connsiteX117" fmla="*/ 4276539 w 5048132"/>
                  <a:gd name="connsiteY117" fmla="*/ 885925 h 2009875"/>
                  <a:gd name="connsiteX118" fmla="*/ 4295589 w 5048132"/>
                  <a:gd name="connsiteY118" fmla="*/ 838300 h 2009875"/>
                  <a:gd name="connsiteX119" fmla="*/ 4276539 w 5048132"/>
                  <a:gd name="connsiteY119" fmla="*/ 800200 h 2009875"/>
                  <a:gd name="connsiteX120" fmla="*/ 4295589 w 5048132"/>
                  <a:gd name="connsiteY120" fmla="*/ 704950 h 2009875"/>
                  <a:gd name="connsiteX121" fmla="*/ 4362268 w 5048132"/>
                  <a:gd name="connsiteY121" fmla="*/ 762100 h 2009875"/>
                  <a:gd name="connsiteX122" fmla="*/ 4362264 w 5048132"/>
                  <a:gd name="connsiteY122" fmla="*/ 552550 h 2009875"/>
                  <a:gd name="connsiteX123" fmla="*/ 4371789 w 5048132"/>
                  <a:gd name="connsiteY123" fmla="*/ 504925 h 2009875"/>
                  <a:gd name="connsiteX124" fmla="*/ 4371789 w 5048132"/>
                  <a:gd name="connsiteY124" fmla="*/ 447775 h 2009875"/>
                  <a:gd name="connsiteX125" fmla="*/ 4390839 w 5048132"/>
                  <a:gd name="connsiteY125" fmla="*/ 381100 h 2009875"/>
                  <a:gd name="connsiteX126" fmla="*/ 4381314 w 5048132"/>
                  <a:gd name="connsiteY126" fmla="*/ 333475 h 2009875"/>
                  <a:gd name="connsiteX127" fmla="*/ 4381314 w 5048132"/>
                  <a:gd name="connsiteY127" fmla="*/ 266800 h 2009875"/>
                  <a:gd name="connsiteX128" fmla="*/ 4390839 w 5048132"/>
                  <a:gd name="connsiteY128" fmla="*/ 209650 h 2009875"/>
                  <a:gd name="connsiteX129" fmla="*/ 4419414 w 5048132"/>
                  <a:gd name="connsiteY129" fmla="*/ 162025 h 2009875"/>
                  <a:gd name="connsiteX130" fmla="*/ 4409890 w 5048132"/>
                  <a:gd name="connsiteY130" fmla="*/ 28670 h 2009875"/>
                  <a:gd name="connsiteX131" fmla="*/ 4496267 w 5048132"/>
                  <a:gd name="connsiteY131" fmla="*/ 180984 h 2009875"/>
                  <a:gd name="connsiteX132" fmla="*/ 4686139 w 5048132"/>
                  <a:gd name="connsiteY132" fmla="*/ 57249 h 2009875"/>
                  <a:gd name="connsiteX133" fmla="*/ 4791573 w 5048132"/>
                  <a:gd name="connsiteY133" fmla="*/ 161933 h 2009875"/>
                  <a:gd name="connsiteX134" fmla="*/ 5048132 w 5048132"/>
                  <a:gd name="connsiteY134" fmla="*/ 181083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86139 w 4857612"/>
                  <a:gd name="connsiteY132" fmla="*/ 57249 h 2009875"/>
                  <a:gd name="connsiteX133" fmla="*/ 4791573 w 4857612"/>
                  <a:gd name="connsiteY133" fmla="*/ 161933 h 2009875"/>
                  <a:gd name="connsiteX134" fmla="*/ 4857612 w 4857612"/>
                  <a:gd name="connsiteY134" fmla="*/ 333491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86139 w 4857612"/>
                  <a:gd name="connsiteY132" fmla="*/ 57249 h 2009875"/>
                  <a:gd name="connsiteX133" fmla="*/ 4791573 w 4857612"/>
                  <a:gd name="connsiteY133" fmla="*/ 161933 h 2009875"/>
                  <a:gd name="connsiteX134" fmla="*/ 4857612 w 4857612"/>
                  <a:gd name="connsiteY134" fmla="*/ 1086003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86139 w 4857612"/>
                  <a:gd name="connsiteY132" fmla="*/ 57249 h 2009875"/>
                  <a:gd name="connsiteX133" fmla="*/ 4791573 w 4857612"/>
                  <a:gd name="connsiteY133" fmla="*/ 161933 h 2009875"/>
                  <a:gd name="connsiteX134" fmla="*/ 4857612 w 4857612"/>
                  <a:gd name="connsiteY134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572468 w 4857612"/>
                  <a:gd name="connsiteY132" fmla="*/ 123831 h 2009875"/>
                  <a:gd name="connsiteX133" fmla="*/ 4686139 w 4857612"/>
                  <a:gd name="connsiteY133" fmla="*/ 57249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572468 w 4857612"/>
                  <a:gd name="connsiteY132" fmla="*/ 85729 h 2009875"/>
                  <a:gd name="connsiteX133" fmla="*/ 4686139 w 4857612"/>
                  <a:gd name="connsiteY133" fmla="*/ 57249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572468 w 4857612"/>
                  <a:gd name="connsiteY132" fmla="*/ 85729 h 2009875"/>
                  <a:gd name="connsiteX133" fmla="*/ 4695665 w 4857612"/>
                  <a:gd name="connsiteY133" fmla="*/ 142978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572468 w 4857612"/>
                  <a:gd name="connsiteY132" fmla="*/ 85729 h 2009875"/>
                  <a:gd name="connsiteX133" fmla="*/ 4695665 w 4857612"/>
                  <a:gd name="connsiteY133" fmla="*/ 142978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10572 w 4857612"/>
                  <a:gd name="connsiteY132" fmla="*/ 9525 h 2009875"/>
                  <a:gd name="connsiteX133" fmla="*/ 4695665 w 4857612"/>
                  <a:gd name="connsiteY133" fmla="*/ 142978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10572 w 4857612"/>
                  <a:gd name="connsiteY132" fmla="*/ 9525 h 2009875"/>
                  <a:gd name="connsiteX133" fmla="*/ 4667088 w 4857612"/>
                  <a:gd name="connsiteY133" fmla="*/ 142978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10572 w 4857612"/>
                  <a:gd name="connsiteY132" fmla="*/ 9525 h 2009875"/>
                  <a:gd name="connsiteX133" fmla="*/ 4657563 w 4857612"/>
                  <a:gd name="connsiteY133" fmla="*/ 152504 h 2009875"/>
                  <a:gd name="connsiteX134" fmla="*/ 4791573 w 4857612"/>
                  <a:gd name="connsiteY134" fmla="*/ 16193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10572 w 4857612"/>
                  <a:gd name="connsiteY132" fmla="*/ 9525 h 2009875"/>
                  <a:gd name="connsiteX133" fmla="*/ 4657563 w 4857612"/>
                  <a:gd name="connsiteY133" fmla="*/ 152504 h 2009875"/>
                  <a:gd name="connsiteX134" fmla="*/ 4791573 w 4857612"/>
                  <a:gd name="connsiteY134" fmla="*/ 57153 h 2009875"/>
                  <a:gd name="connsiteX135" fmla="*/ 4857612 w 4857612"/>
                  <a:gd name="connsiteY135" fmla="*/ 1133630 h 2009875"/>
                  <a:gd name="connsiteX0" fmla="*/ 0 w 4857612"/>
                  <a:gd name="connsiteY0" fmla="*/ 100 h 2009875"/>
                  <a:gd name="connsiteX1" fmla="*/ 247671 w 4857612"/>
                  <a:gd name="connsiteY1" fmla="*/ 19150 h 2009875"/>
                  <a:gd name="connsiteX2" fmla="*/ 361982 w 4857612"/>
                  <a:gd name="connsiteY2" fmla="*/ 19051 h 2009875"/>
                  <a:gd name="connsiteX3" fmla="*/ 371508 w 4857612"/>
                  <a:gd name="connsiteY3" fmla="*/ 190509 h 2009875"/>
                  <a:gd name="connsiteX4" fmla="*/ 416930 w 4857612"/>
                  <a:gd name="connsiteY4" fmla="*/ 238225 h 2009875"/>
                  <a:gd name="connsiteX5" fmla="*/ 437663 w 4857612"/>
                  <a:gd name="connsiteY5" fmla="*/ 381101 h 2009875"/>
                  <a:gd name="connsiteX6" fmla="*/ 478435 w 4857612"/>
                  <a:gd name="connsiteY6" fmla="*/ 571600 h 2009875"/>
                  <a:gd name="connsiteX7" fmla="*/ 542974 w 4857612"/>
                  <a:gd name="connsiteY7" fmla="*/ 523975 h 2009875"/>
                  <a:gd name="connsiteX8" fmla="*/ 611446 w 4857612"/>
                  <a:gd name="connsiteY8" fmla="*/ 809725 h 2009875"/>
                  <a:gd name="connsiteX9" fmla="*/ 666810 w 4857612"/>
                  <a:gd name="connsiteY9" fmla="*/ 952600 h 2009875"/>
                  <a:gd name="connsiteX10" fmla="*/ 798573 w 4857612"/>
                  <a:gd name="connsiteY10" fmla="*/ 1124050 h 2009875"/>
                  <a:gd name="connsiteX11" fmla="*/ 954388 w 4857612"/>
                  <a:gd name="connsiteY11" fmla="*/ 1038325 h 2009875"/>
                  <a:gd name="connsiteX12" fmla="*/ 1202065 w 4857612"/>
                  <a:gd name="connsiteY12" fmla="*/ 885925 h 2009875"/>
                  <a:gd name="connsiteX13" fmla="*/ 1306853 w 4857612"/>
                  <a:gd name="connsiteY13" fmla="*/ 876400 h 2009875"/>
                  <a:gd name="connsiteX14" fmla="*/ 1392588 w 4857612"/>
                  <a:gd name="connsiteY14" fmla="*/ 800200 h 2009875"/>
                  <a:gd name="connsiteX15" fmla="*/ 1454393 w 4857612"/>
                  <a:gd name="connsiteY15" fmla="*/ 838301 h 2009875"/>
                  <a:gd name="connsiteX16" fmla="*/ 1496989 w 4857612"/>
                  <a:gd name="connsiteY16" fmla="*/ 895450 h 2009875"/>
                  <a:gd name="connsiteX17" fmla="*/ 1561653 w 4857612"/>
                  <a:gd name="connsiteY17" fmla="*/ 762100 h 2009875"/>
                  <a:gd name="connsiteX18" fmla="*/ 1605669 w 4857612"/>
                  <a:gd name="connsiteY18" fmla="*/ 772786 h 2009875"/>
                  <a:gd name="connsiteX19" fmla="*/ 1638447 w 4857612"/>
                  <a:gd name="connsiteY19" fmla="*/ 666850 h 2009875"/>
                  <a:gd name="connsiteX20" fmla="*/ 1698901 w 4857612"/>
                  <a:gd name="connsiteY20" fmla="*/ 571600 h 2009875"/>
                  <a:gd name="connsiteX21" fmla="*/ 1852398 w 4857612"/>
                  <a:gd name="connsiteY21" fmla="*/ 495408 h 2009875"/>
                  <a:gd name="connsiteX22" fmla="*/ 2057005 w 4857612"/>
                  <a:gd name="connsiteY22" fmla="*/ 381100 h 2009875"/>
                  <a:gd name="connsiteX23" fmla="*/ 2249941 w 4857612"/>
                  <a:gd name="connsiteY23" fmla="*/ 276325 h 2009875"/>
                  <a:gd name="connsiteX24" fmla="*/ 2449990 w 4857612"/>
                  <a:gd name="connsiteY24" fmla="*/ 181075 h 2009875"/>
                  <a:gd name="connsiteX25" fmla="*/ 2523761 w 4857612"/>
                  <a:gd name="connsiteY25" fmla="*/ 190600 h 2009875"/>
                  <a:gd name="connsiteX26" fmla="*/ 2952564 w 4857612"/>
                  <a:gd name="connsiteY26" fmla="*/ 47725 h 2009875"/>
                  <a:gd name="connsiteX27" fmla="*/ 3019239 w 4857612"/>
                  <a:gd name="connsiteY27" fmla="*/ 28675 h 2009875"/>
                  <a:gd name="connsiteX28" fmla="*/ 3133539 w 4857612"/>
                  <a:gd name="connsiteY28" fmla="*/ 38200 h 2009875"/>
                  <a:gd name="connsiteX29" fmla="*/ 3152589 w 4857612"/>
                  <a:gd name="connsiteY29" fmla="*/ 66775 h 2009875"/>
                  <a:gd name="connsiteX30" fmla="*/ 3162114 w 4857612"/>
                  <a:gd name="connsiteY30" fmla="*/ 114400 h 2009875"/>
                  <a:gd name="connsiteX31" fmla="*/ 3171639 w 4857612"/>
                  <a:gd name="connsiteY31" fmla="*/ 352525 h 2009875"/>
                  <a:gd name="connsiteX32" fmla="*/ 3200214 w 4857612"/>
                  <a:gd name="connsiteY32" fmla="*/ 514450 h 2009875"/>
                  <a:gd name="connsiteX33" fmla="*/ 3209739 w 4857612"/>
                  <a:gd name="connsiteY33" fmla="*/ 543025 h 2009875"/>
                  <a:gd name="connsiteX34" fmla="*/ 3228790 w 4857612"/>
                  <a:gd name="connsiteY34" fmla="*/ 666850 h 2009875"/>
                  <a:gd name="connsiteX35" fmla="*/ 3228787 w 4857612"/>
                  <a:gd name="connsiteY35" fmla="*/ 714475 h 2009875"/>
                  <a:gd name="connsiteX36" fmla="*/ 3228788 w 4857612"/>
                  <a:gd name="connsiteY36" fmla="*/ 762100 h 2009875"/>
                  <a:gd name="connsiteX37" fmla="*/ 3276414 w 4857612"/>
                  <a:gd name="connsiteY37" fmla="*/ 743050 h 2009875"/>
                  <a:gd name="connsiteX38" fmla="*/ 3285939 w 4857612"/>
                  <a:gd name="connsiteY38" fmla="*/ 895450 h 2009875"/>
                  <a:gd name="connsiteX39" fmla="*/ 3295464 w 4857612"/>
                  <a:gd name="connsiteY39" fmla="*/ 924025 h 2009875"/>
                  <a:gd name="connsiteX40" fmla="*/ 3285939 w 4857612"/>
                  <a:gd name="connsiteY40" fmla="*/ 971650 h 2009875"/>
                  <a:gd name="connsiteX41" fmla="*/ 3304989 w 4857612"/>
                  <a:gd name="connsiteY41" fmla="*/ 1019275 h 2009875"/>
                  <a:gd name="connsiteX42" fmla="*/ 3304989 w 4857612"/>
                  <a:gd name="connsiteY42" fmla="*/ 1047850 h 2009875"/>
                  <a:gd name="connsiteX43" fmla="*/ 3314514 w 4857612"/>
                  <a:gd name="connsiteY43" fmla="*/ 1095475 h 2009875"/>
                  <a:gd name="connsiteX44" fmla="*/ 3314514 w 4857612"/>
                  <a:gd name="connsiteY44" fmla="*/ 1143100 h 2009875"/>
                  <a:gd name="connsiteX45" fmla="*/ 3324039 w 4857612"/>
                  <a:gd name="connsiteY45" fmla="*/ 1181200 h 2009875"/>
                  <a:gd name="connsiteX46" fmla="*/ 3314514 w 4857612"/>
                  <a:gd name="connsiteY46" fmla="*/ 1200250 h 2009875"/>
                  <a:gd name="connsiteX47" fmla="*/ 3333564 w 4857612"/>
                  <a:gd name="connsiteY47" fmla="*/ 1238350 h 2009875"/>
                  <a:gd name="connsiteX48" fmla="*/ 3333564 w 4857612"/>
                  <a:gd name="connsiteY48" fmla="*/ 1285975 h 2009875"/>
                  <a:gd name="connsiteX49" fmla="*/ 3352614 w 4857612"/>
                  <a:gd name="connsiteY49" fmla="*/ 1333600 h 2009875"/>
                  <a:gd name="connsiteX50" fmla="*/ 3352614 w 4857612"/>
                  <a:gd name="connsiteY50" fmla="*/ 1381225 h 2009875"/>
                  <a:gd name="connsiteX51" fmla="*/ 3390714 w 4857612"/>
                  <a:gd name="connsiteY51" fmla="*/ 1419325 h 2009875"/>
                  <a:gd name="connsiteX52" fmla="*/ 3419289 w 4857612"/>
                  <a:gd name="connsiteY52" fmla="*/ 1381225 h 2009875"/>
                  <a:gd name="connsiteX53" fmla="*/ 3428814 w 4857612"/>
                  <a:gd name="connsiteY53" fmla="*/ 1333600 h 2009875"/>
                  <a:gd name="connsiteX54" fmla="*/ 3447864 w 4857612"/>
                  <a:gd name="connsiteY54" fmla="*/ 1276450 h 2009875"/>
                  <a:gd name="connsiteX55" fmla="*/ 3447864 w 4857612"/>
                  <a:gd name="connsiteY55" fmla="*/ 1238350 h 2009875"/>
                  <a:gd name="connsiteX56" fmla="*/ 3466914 w 4857612"/>
                  <a:gd name="connsiteY56" fmla="*/ 1171675 h 2009875"/>
                  <a:gd name="connsiteX57" fmla="*/ 3457389 w 4857612"/>
                  <a:gd name="connsiteY57" fmla="*/ 1105000 h 2009875"/>
                  <a:gd name="connsiteX58" fmla="*/ 3466914 w 4857612"/>
                  <a:gd name="connsiteY58" fmla="*/ 1076425 h 2009875"/>
                  <a:gd name="connsiteX59" fmla="*/ 3485964 w 4857612"/>
                  <a:gd name="connsiteY59" fmla="*/ 1009750 h 2009875"/>
                  <a:gd name="connsiteX60" fmla="*/ 3495489 w 4857612"/>
                  <a:gd name="connsiteY60" fmla="*/ 962125 h 2009875"/>
                  <a:gd name="connsiteX61" fmla="*/ 3505014 w 4857612"/>
                  <a:gd name="connsiteY61" fmla="*/ 914500 h 2009875"/>
                  <a:gd name="connsiteX62" fmla="*/ 3524064 w 4857612"/>
                  <a:gd name="connsiteY62" fmla="*/ 866875 h 2009875"/>
                  <a:gd name="connsiteX63" fmla="*/ 3571689 w 4857612"/>
                  <a:gd name="connsiteY63" fmla="*/ 924025 h 2009875"/>
                  <a:gd name="connsiteX64" fmla="*/ 3571689 w 4857612"/>
                  <a:gd name="connsiteY64" fmla="*/ 971650 h 2009875"/>
                  <a:gd name="connsiteX65" fmla="*/ 3638367 w 4857612"/>
                  <a:gd name="connsiteY65" fmla="*/ 1066900 h 2009875"/>
                  <a:gd name="connsiteX66" fmla="*/ 3705041 w 4857612"/>
                  <a:gd name="connsiteY66" fmla="*/ 981175 h 2009875"/>
                  <a:gd name="connsiteX67" fmla="*/ 3733614 w 4857612"/>
                  <a:gd name="connsiteY67" fmla="*/ 1038325 h 2009875"/>
                  <a:gd name="connsiteX68" fmla="*/ 3743139 w 4857612"/>
                  <a:gd name="connsiteY68" fmla="*/ 838300 h 2009875"/>
                  <a:gd name="connsiteX69" fmla="*/ 3790764 w 4857612"/>
                  <a:gd name="connsiteY69" fmla="*/ 781150 h 2009875"/>
                  <a:gd name="connsiteX70" fmla="*/ 3847914 w 4857612"/>
                  <a:gd name="connsiteY70" fmla="*/ 781150 h 2009875"/>
                  <a:gd name="connsiteX71" fmla="*/ 3905064 w 4857612"/>
                  <a:gd name="connsiteY71" fmla="*/ 790675 h 2009875"/>
                  <a:gd name="connsiteX72" fmla="*/ 3962215 w 4857612"/>
                  <a:gd name="connsiteY72" fmla="*/ 809725 h 2009875"/>
                  <a:gd name="connsiteX73" fmla="*/ 3971739 w 4857612"/>
                  <a:gd name="connsiteY73" fmla="*/ 876400 h 2009875"/>
                  <a:gd name="connsiteX74" fmla="*/ 3990789 w 4857612"/>
                  <a:gd name="connsiteY74" fmla="*/ 933550 h 2009875"/>
                  <a:gd name="connsiteX75" fmla="*/ 4009839 w 4857612"/>
                  <a:gd name="connsiteY75" fmla="*/ 990700 h 2009875"/>
                  <a:gd name="connsiteX76" fmla="*/ 4028889 w 4857612"/>
                  <a:gd name="connsiteY76" fmla="*/ 1047850 h 2009875"/>
                  <a:gd name="connsiteX77" fmla="*/ 4019364 w 4857612"/>
                  <a:gd name="connsiteY77" fmla="*/ 1076425 h 2009875"/>
                  <a:gd name="connsiteX78" fmla="*/ 4047939 w 4857612"/>
                  <a:gd name="connsiteY78" fmla="*/ 1133575 h 2009875"/>
                  <a:gd name="connsiteX79" fmla="*/ 4047939 w 4857612"/>
                  <a:gd name="connsiteY79" fmla="*/ 1181200 h 2009875"/>
                  <a:gd name="connsiteX80" fmla="*/ 4047939 w 4857612"/>
                  <a:gd name="connsiteY80" fmla="*/ 1228825 h 2009875"/>
                  <a:gd name="connsiteX81" fmla="*/ 4028889 w 4857612"/>
                  <a:gd name="connsiteY81" fmla="*/ 1257400 h 2009875"/>
                  <a:gd name="connsiteX82" fmla="*/ 4038414 w 4857612"/>
                  <a:gd name="connsiteY82" fmla="*/ 1295500 h 2009875"/>
                  <a:gd name="connsiteX83" fmla="*/ 4047939 w 4857612"/>
                  <a:gd name="connsiteY83" fmla="*/ 1352650 h 2009875"/>
                  <a:gd name="connsiteX84" fmla="*/ 4066989 w 4857612"/>
                  <a:gd name="connsiteY84" fmla="*/ 1409800 h 2009875"/>
                  <a:gd name="connsiteX85" fmla="*/ 4066989 w 4857612"/>
                  <a:gd name="connsiteY85" fmla="*/ 1466950 h 2009875"/>
                  <a:gd name="connsiteX86" fmla="*/ 4086039 w 4857612"/>
                  <a:gd name="connsiteY86" fmla="*/ 1524100 h 2009875"/>
                  <a:gd name="connsiteX87" fmla="*/ 4105089 w 4857612"/>
                  <a:gd name="connsiteY87" fmla="*/ 1581250 h 2009875"/>
                  <a:gd name="connsiteX88" fmla="*/ 4114614 w 4857612"/>
                  <a:gd name="connsiteY88" fmla="*/ 1609825 h 2009875"/>
                  <a:gd name="connsiteX89" fmla="*/ 4114614 w 4857612"/>
                  <a:gd name="connsiteY89" fmla="*/ 1657450 h 2009875"/>
                  <a:gd name="connsiteX90" fmla="*/ 4133664 w 4857612"/>
                  <a:gd name="connsiteY90" fmla="*/ 1705075 h 2009875"/>
                  <a:gd name="connsiteX91" fmla="*/ 4133664 w 4857612"/>
                  <a:gd name="connsiteY91" fmla="*/ 1762225 h 2009875"/>
                  <a:gd name="connsiteX92" fmla="*/ 4143189 w 4857612"/>
                  <a:gd name="connsiteY92" fmla="*/ 1819375 h 2009875"/>
                  <a:gd name="connsiteX93" fmla="*/ 4133664 w 4857612"/>
                  <a:gd name="connsiteY93" fmla="*/ 1857475 h 2009875"/>
                  <a:gd name="connsiteX94" fmla="*/ 4143189 w 4857612"/>
                  <a:gd name="connsiteY94" fmla="*/ 1895575 h 2009875"/>
                  <a:gd name="connsiteX95" fmla="*/ 4162239 w 4857612"/>
                  <a:gd name="connsiteY95" fmla="*/ 1952725 h 2009875"/>
                  <a:gd name="connsiteX96" fmla="*/ 4133664 w 4857612"/>
                  <a:gd name="connsiteY96" fmla="*/ 1981300 h 2009875"/>
                  <a:gd name="connsiteX97" fmla="*/ 4162239 w 4857612"/>
                  <a:gd name="connsiteY97" fmla="*/ 2009875 h 2009875"/>
                  <a:gd name="connsiteX98" fmla="*/ 4209864 w 4857612"/>
                  <a:gd name="connsiteY98" fmla="*/ 1943200 h 2009875"/>
                  <a:gd name="connsiteX99" fmla="*/ 4209864 w 4857612"/>
                  <a:gd name="connsiteY99" fmla="*/ 1876525 h 2009875"/>
                  <a:gd name="connsiteX100" fmla="*/ 4219389 w 4857612"/>
                  <a:gd name="connsiteY100" fmla="*/ 1819375 h 2009875"/>
                  <a:gd name="connsiteX101" fmla="*/ 4219389 w 4857612"/>
                  <a:gd name="connsiteY101" fmla="*/ 1771750 h 2009875"/>
                  <a:gd name="connsiteX102" fmla="*/ 4219389 w 4857612"/>
                  <a:gd name="connsiteY102" fmla="*/ 1705075 h 2009875"/>
                  <a:gd name="connsiteX103" fmla="*/ 4228914 w 4857612"/>
                  <a:gd name="connsiteY103" fmla="*/ 1647925 h 2009875"/>
                  <a:gd name="connsiteX104" fmla="*/ 4238439 w 4857612"/>
                  <a:gd name="connsiteY104" fmla="*/ 1581250 h 2009875"/>
                  <a:gd name="connsiteX105" fmla="*/ 4228914 w 4857612"/>
                  <a:gd name="connsiteY105" fmla="*/ 1524100 h 2009875"/>
                  <a:gd name="connsiteX106" fmla="*/ 4257489 w 4857612"/>
                  <a:gd name="connsiteY106" fmla="*/ 1476475 h 2009875"/>
                  <a:gd name="connsiteX107" fmla="*/ 4228914 w 4857612"/>
                  <a:gd name="connsiteY107" fmla="*/ 1438375 h 2009875"/>
                  <a:gd name="connsiteX108" fmla="*/ 4257489 w 4857612"/>
                  <a:gd name="connsiteY108" fmla="*/ 1371700 h 2009875"/>
                  <a:gd name="connsiteX109" fmla="*/ 4257489 w 4857612"/>
                  <a:gd name="connsiteY109" fmla="*/ 1305025 h 2009875"/>
                  <a:gd name="connsiteX110" fmla="*/ 4238439 w 4857612"/>
                  <a:gd name="connsiteY110" fmla="*/ 1257400 h 2009875"/>
                  <a:gd name="connsiteX111" fmla="*/ 4247964 w 4857612"/>
                  <a:gd name="connsiteY111" fmla="*/ 1200250 h 2009875"/>
                  <a:gd name="connsiteX112" fmla="*/ 4247964 w 4857612"/>
                  <a:gd name="connsiteY112" fmla="*/ 1171675 h 2009875"/>
                  <a:gd name="connsiteX113" fmla="*/ 4257489 w 4857612"/>
                  <a:gd name="connsiteY113" fmla="*/ 1105000 h 2009875"/>
                  <a:gd name="connsiteX114" fmla="*/ 4257489 w 4857612"/>
                  <a:gd name="connsiteY114" fmla="*/ 1066900 h 2009875"/>
                  <a:gd name="connsiteX115" fmla="*/ 4247964 w 4857612"/>
                  <a:gd name="connsiteY115" fmla="*/ 1000225 h 2009875"/>
                  <a:gd name="connsiteX116" fmla="*/ 4257489 w 4857612"/>
                  <a:gd name="connsiteY116" fmla="*/ 952600 h 2009875"/>
                  <a:gd name="connsiteX117" fmla="*/ 4276539 w 4857612"/>
                  <a:gd name="connsiteY117" fmla="*/ 885925 h 2009875"/>
                  <a:gd name="connsiteX118" fmla="*/ 4295589 w 4857612"/>
                  <a:gd name="connsiteY118" fmla="*/ 838300 h 2009875"/>
                  <a:gd name="connsiteX119" fmla="*/ 4276539 w 4857612"/>
                  <a:gd name="connsiteY119" fmla="*/ 800200 h 2009875"/>
                  <a:gd name="connsiteX120" fmla="*/ 4295589 w 4857612"/>
                  <a:gd name="connsiteY120" fmla="*/ 704950 h 2009875"/>
                  <a:gd name="connsiteX121" fmla="*/ 4362268 w 4857612"/>
                  <a:gd name="connsiteY121" fmla="*/ 762100 h 2009875"/>
                  <a:gd name="connsiteX122" fmla="*/ 4362264 w 4857612"/>
                  <a:gd name="connsiteY122" fmla="*/ 552550 h 2009875"/>
                  <a:gd name="connsiteX123" fmla="*/ 4371789 w 4857612"/>
                  <a:gd name="connsiteY123" fmla="*/ 504925 h 2009875"/>
                  <a:gd name="connsiteX124" fmla="*/ 4371789 w 4857612"/>
                  <a:gd name="connsiteY124" fmla="*/ 447775 h 2009875"/>
                  <a:gd name="connsiteX125" fmla="*/ 4390839 w 4857612"/>
                  <a:gd name="connsiteY125" fmla="*/ 381100 h 2009875"/>
                  <a:gd name="connsiteX126" fmla="*/ 4381314 w 4857612"/>
                  <a:gd name="connsiteY126" fmla="*/ 333475 h 2009875"/>
                  <a:gd name="connsiteX127" fmla="*/ 4381314 w 4857612"/>
                  <a:gd name="connsiteY127" fmla="*/ 266800 h 2009875"/>
                  <a:gd name="connsiteX128" fmla="*/ 4390839 w 4857612"/>
                  <a:gd name="connsiteY128" fmla="*/ 209650 h 2009875"/>
                  <a:gd name="connsiteX129" fmla="*/ 4419414 w 4857612"/>
                  <a:gd name="connsiteY129" fmla="*/ 162025 h 2009875"/>
                  <a:gd name="connsiteX130" fmla="*/ 4409890 w 4857612"/>
                  <a:gd name="connsiteY130" fmla="*/ 28670 h 2009875"/>
                  <a:gd name="connsiteX131" fmla="*/ 4496267 w 4857612"/>
                  <a:gd name="connsiteY131" fmla="*/ 180984 h 2009875"/>
                  <a:gd name="connsiteX132" fmla="*/ 4610572 w 4857612"/>
                  <a:gd name="connsiteY132" fmla="*/ 9525 h 2009875"/>
                  <a:gd name="connsiteX133" fmla="*/ 4657563 w 4857612"/>
                  <a:gd name="connsiteY133" fmla="*/ 152504 h 2009875"/>
                  <a:gd name="connsiteX134" fmla="*/ 4753469 w 4857612"/>
                  <a:gd name="connsiteY134" fmla="*/ 57153 h 2009875"/>
                  <a:gd name="connsiteX135" fmla="*/ 4857612 w 4857612"/>
                  <a:gd name="connsiteY135" fmla="*/ 1133630 h 2009875"/>
                  <a:gd name="connsiteX0" fmla="*/ 0 w 4865365"/>
                  <a:gd name="connsiteY0" fmla="*/ 100 h 2009875"/>
                  <a:gd name="connsiteX1" fmla="*/ 247671 w 4865365"/>
                  <a:gd name="connsiteY1" fmla="*/ 19150 h 2009875"/>
                  <a:gd name="connsiteX2" fmla="*/ 361982 w 4865365"/>
                  <a:gd name="connsiteY2" fmla="*/ 19051 h 2009875"/>
                  <a:gd name="connsiteX3" fmla="*/ 371508 w 4865365"/>
                  <a:gd name="connsiteY3" fmla="*/ 190509 h 2009875"/>
                  <a:gd name="connsiteX4" fmla="*/ 416930 w 4865365"/>
                  <a:gd name="connsiteY4" fmla="*/ 238225 h 2009875"/>
                  <a:gd name="connsiteX5" fmla="*/ 437663 w 4865365"/>
                  <a:gd name="connsiteY5" fmla="*/ 381101 h 2009875"/>
                  <a:gd name="connsiteX6" fmla="*/ 478435 w 4865365"/>
                  <a:gd name="connsiteY6" fmla="*/ 571600 h 2009875"/>
                  <a:gd name="connsiteX7" fmla="*/ 542974 w 4865365"/>
                  <a:gd name="connsiteY7" fmla="*/ 523975 h 2009875"/>
                  <a:gd name="connsiteX8" fmla="*/ 611446 w 4865365"/>
                  <a:gd name="connsiteY8" fmla="*/ 809725 h 2009875"/>
                  <a:gd name="connsiteX9" fmla="*/ 666810 w 4865365"/>
                  <a:gd name="connsiteY9" fmla="*/ 952600 h 2009875"/>
                  <a:gd name="connsiteX10" fmla="*/ 798573 w 4865365"/>
                  <a:gd name="connsiteY10" fmla="*/ 1124050 h 2009875"/>
                  <a:gd name="connsiteX11" fmla="*/ 954388 w 4865365"/>
                  <a:gd name="connsiteY11" fmla="*/ 1038325 h 2009875"/>
                  <a:gd name="connsiteX12" fmla="*/ 1202065 w 4865365"/>
                  <a:gd name="connsiteY12" fmla="*/ 885925 h 2009875"/>
                  <a:gd name="connsiteX13" fmla="*/ 1306853 w 4865365"/>
                  <a:gd name="connsiteY13" fmla="*/ 876400 h 2009875"/>
                  <a:gd name="connsiteX14" fmla="*/ 1392588 w 4865365"/>
                  <a:gd name="connsiteY14" fmla="*/ 800200 h 2009875"/>
                  <a:gd name="connsiteX15" fmla="*/ 1454393 w 4865365"/>
                  <a:gd name="connsiteY15" fmla="*/ 838301 h 2009875"/>
                  <a:gd name="connsiteX16" fmla="*/ 1496989 w 4865365"/>
                  <a:gd name="connsiteY16" fmla="*/ 895450 h 2009875"/>
                  <a:gd name="connsiteX17" fmla="*/ 1561653 w 4865365"/>
                  <a:gd name="connsiteY17" fmla="*/ 762100 h 2009875"/>
                  <a:gd name="connsiteX18" fmla="*/ 1605669 w 4865365"/>
                  <a:gd name="connsiteY18" fmla="*/ 772786 h 2009875"/>
                  <a:gd name="connsiteX19" fmla="*/ 1638447 w 4865365"/>
                  <a:gd name="connsiteY19" fmla="*/ 666850 h 2009875"/>
                  <a:gd name="connsiteX20" fmla="*/ 1698901 w 4865365"/>
                  <a:gd name="connsiteY20" fmla="*/ 571600 h 2009875"/>
                  <a:gd name="connsiteX21" fmla="*/ 1852398 w 4865365"/>
                  <a:gd name="connsiteY21" fmla="*/ 495408 h 2009875"/>
                  <a:gd name="connsiteX22" fmla="*/ 2057005 w 4865365"/>
                  <a:gd name="connsiteY22" fmla="*/ 381100 h 2009875"/>
                  <a:gd name="connsiteX23" fmla="*/ 2249941 w 4865365"/>
                  <a:gd name="connsiteY23" fmla="*/ 276325 h 2009875"/>
                  <a:gd name="connsiteX24" fmla="*/ 2449990 w 4865365"/>
                  <a:gd name="connsiteY24" fmla="*/ 181075 h 2009875"/>
                  <a:gd name="connsiteX25" fmla="*/ 2523761 w 4865365"/>
                  <a:gd name="connsiteY25" fmla="*/ 190600 h 2009875"/>
                  <a:gd name="connsiteX26" fmla="*/ 2952564 w 4865365"/>
                  <a:gd name="connsiteY26" fmla="*/ 47725 h 2009875"/>
                  <a:gd name="connsiteX27" fmla="*/ 3019239 w 4865365"/>
                  <a:gd name="connsiteY27" fmla="*/ 28675 h 2009875"/>
                  <a:gd name="connsiteX28" fmla="*/ 3133539 w 4865365"/>
                  <a:gd name="connsiteY28" fmla="*/ 38200 h 2009875"/>
                  <a:gd name="connsiteX29" fmla="*/ 3152589 w 4865365"/>
                  <a:gd name="connsiteY29" fmla="*/ 66775 h 2009875"/>
                  <a:gd name="connsiteX30" fmla="*/ 3162114 w 4865365"/>
                  <a:gd name="connsiteY30" fmla="*/ 114400 h 2009875"/>
                  <a:gd name="connsiteX31" fmla="*/ 3171639 w 4865365"/>
                  <a:gd name="connsiteY31" fmla="*/ 352525 h 2009875"/>
                  <a:gd name="connsiteX32" fmla="*/ 3200214 w 4865365"/>
                  <a:gd name="connsiteY32" fmla="*/ 514450 h 2009875"/>
                  <a:gd name="connsiteX33" fmla="*/ 3209739 w 4865365"/>
                  <a:gd name="connsiteY33" fmla="*/ 543025 h 2009875"/>
                  <a:gd name="connsiteX34" fmla="*/ 3228790 w 4865365"/>
                  <a:gd name="connsiteY34" fmla="*/ 666850 h 2009875"/>
                  <a:gd name="connsiteX35" fmla="*/ 3228787 w 4865365"/>
                  <a:gd name="connsiteY35" fmla="*/ 714475 h 2009875"/>
                  <a:gd name="connsiteX36" fmla="*/ 3228788 w 4865365"/>
                  <a:gd name="connsiteY36" fmla="*/ 762100 h 2009875"/>
                  <a:gd name="connsiteX37" fmla="*/ 3276414 w 4865365"/>
                  <a:gd name="connsiteY37" fmla="*/ 743050 h 2009875"/>
                  <a:gd name="connsiteX38" fmla="*/ 3285939 w 4865365"/>
                  <a:gd name="connsiteY38" fmla="*/ 895450 h 2009875"/>
                  <a:gd name="connsiteX39" fmla="*/ 3295464 w 4865365"/>
                  <a:gd name="connsiteY39" fmla="*/ 924025 h 2009875"/>
                  <a:gd name="connsiteX40" fmla="*/ 3285939 w 4865365"/>
                  <a:gd name="connsiteY40" fmla="*/ 971650 h 2009875"/>
                  <a:gd name="connsiteX41" fmla="*/ 3304989 w 4865365"/>
                  <a:gd name="connsiteY41" fmla="*/ 1019275 h 2009875"/>
                  <a:gd name="connsiteX42" fmla="*/ 3304989 w 4865365"/>
                  <a:gd name="connsiteY42" fmla="*/ 1047850 h 2009875"/>
                  <a:gd name="connsiteX43" fmla="*/ 3314514 w 4865365"/>
                  <a:gd name="connsiteY43" fmla="*/ 1095475 h 2009875"/>
                  <a:gd name="connsiteX44" fmla="*/ 3314514 w 4865365"/>
                  <a:gd name="connsiteY44" fmla="*/ 1143100 h 2009875"/>
                  <a:gd name="connsiteX45" fmla="*/ 3324039 w 4865365"/>
                  <a:gd name="connsiteY45" fmla="*/ 1181200 h 2009875"/>
                  <a:gd name="connsiteX46" fmla="*/ 3314514 w 4865365"/>
                  <a:gd name="connsiteY46" fmla="*/ 1200250 h 2009875"/>
                  <a:gd name="connsiteX47" fmla="*/ 3333564 w 4865365"/>
                  <a:gd name="connsiteY47" fmla="*/ 1238350 h 2009875"/>
                  <a:gd name="connsiteX48" fmla="*/ 3333564 w 4865365"/>
                  <a:gd name="connsiteY48" fmla="*/ 1285975 h 2009875"/>
                  <a:gd name="connsiteX49" fmla="*/ 3352614 w 4865365"/>
                  <a:gd name="connsiteY49" fmla="*/ 1333600 h 2009875"/>
                  <a:gd name="connsiteX50" fmla="*/ 3352614 w 4865365"/>
                  <a:gd name="connsiteY50" fmla="*/ 1381225 h 2009875"/>
                  <a:gd name="connsiteX51" fmla="*/ 3390714 w 4865365"/>
                  <a:gd name="connsiteY51" fmla="*/ 1419325 h 2009875"/>
                  <a:gd name="connsiteX52" fmla="*/ 3419289 w 4865365"/>
                  <a:gd name="connsiteY52" fmla="*/ 1381225 h 2009875"/>
                  <a:gd name="connsiteX53" fmla="*/ 3428814 w 4865365"/>
                  <a:gd name="connsiteY53" fmla="*/ 1333600 h 2009875"/>
                  <a:gd name="connsiteX54" fmla="*/ 3447864 w 4865365"/>
                  <a:gd name="connsiteY54" fmla="*/ 1276450 h 2009875"/>
                  <a:gd name="connsiteX55" fmla="*/ 3447864 w 4865365"/>
                  <a:gd name="connsiteY55" fmla="*/ 1238350 h 2009875"/>
                  <a:gd name="connsiteX56" fmla="*/ 3466914 w 4865365"/>
                  <a:gd name="connsiteY56" fmla="*/ 1171675 h 2009875"/>
                  <a:gd name="connsiteX57" fmla="*/ 3457389 w 4865365"/>
                  <a:gd name="connsiteY57" fmla="*/ 1105000 h 2009875"/>
                  <a:gd name="connsiteX58" fmla="*/ 3466914 w 4865365"/>
                  <a:gd name="connsiteY58" fmla="*/ 1076425 h 2009875"/>
                  <a:gd name="connsiteX59" fmla="*/ 3485964 w 4865365"/>
                  <a:gd name="connsiteY59" fmla="*/ 1009750 h 2009875"/>
                  <a:gd name="connsiteX60" fmla="*/ 3495489 w 4865365"/>
                  <a:gd name="connsiteY60" fmla="*/ 962125 h 2009875"/>
                  <a:gd name="connsiteX61" fmla="*/ 3505014 w 4865365"/>
                  <a:gd name="connsiteY61" fmla="*/ 914500 h 2009875"/>
                  <a:gd name="connsiteX62" fmla="*/ 3524064 w 4865365"/>
                  <a:gd name="connsiteY62" fmla="*/ 866875 h 2009875"/>
                  <a:gd name="connsiteX63" fmla="*/ 3571689 w 4865365"/>
                  <a:gd name="connsiteY63" fmla="*/ 924025 h 2009875"/>
                  <a:gd name="connsiteX64" fmla="*/ 3571689 w 4865365"/>
                  <a:gd name="connsiteY64" fmla="*/ 971650 h 2009875"/>
                  <a:gd name="connsiteX65" fmla="*/ 3638367 w 4865365"/>
                  <a:gd name="connsiteY65" fmla="*/ 1066900 h 2009875"/>
                  <a:gd name="connsiteX66" fmla="*/ 3705041 w 4865365"/>
                  <a:gd name="connsiteY66" fmla="*/ 981175 h 2009875"/>
                  <a:gd name="connsiteX67" fmla="*/ 3733614 w 4865365"/>
                  <a:gd name="connsiteY67" fmla="*/ 1038325 h 2009875"/>
                  <a:gd name="connsiteX68" fmla="*/ 3743139 w 4865365"/>
                  <a:gd name="connsiteY68" fmla="*/ 838300 h 2009875"/>
                  <a:gd name="connsiteX69" fmla="*/ 3790764 w 4865365"/>
                  <a:gd name="connsiteY69" fmla="*/ 781150 h 2009875"/>
                  <a:gd name="connsiteX70" fmla="*/ 3847914 w 4865365"/>
                  <a:gd name="connsiteY70" fmla="*/ 781150 h 2009875"/>
                  <a:gd name="connsiteX71" fmla="*/ 3905064 w 4865365"/>
                  <a:gd name="connsiteY71" fmla="*/ 790675 h 2009875"/>
                  <a:gd name="connsiteX72" fmla="*/ 3962215 w 4865365"/>
                  <a:gd name="connsiteY72" fmla="*/ 809725 h 2009875"/>
                  <a:gd name="connsiteX73" fmla="*/ 3971739 w 4865365"/>
                  <a:gd name="connsiteY73" fmla="*/ 876400 h 2009875"/>
                  <a:gd name="connsiteX74" fmla="*/ 3990789 w 4865365"/>
                  <a:gd name="connsiteY74" fmla="*/ 933550 h 2009875"/>
                  <a:gd name="connsiteX75" fmla="*/ 4009839 w 4865365"/>
                  <a:gd name="connsiteY75" fmla="*/ 990700 h 2009875"/>
                  <a:gd name="connsiteX76" fmla="*/ 4028889 w 4865365"/>
                  <a:gd name="connsiteY76" fmla="*/ 1047850 h 2009875"/>
                  <a:gd name="connsiteX77" fmla="*/ 4019364 w 4865365"/>
                  <a:gd name="connsiteY77" fmla="*/ 1076425 h 2009875"/>
                  <a:gd name="connsiteX78" fmla="*/ 4047939 w 4865365"/>
                  <a:gd name="connsiteY78" fmla="*/ 1133575 h 2009875"/>
                  <a:gd name="connsiteX79" fmla="*/ 4047939 w 4865365"/>
                  <a:gd name="connsiteY79" fmla="*/ 1181200 h 2009875"/>
                  <a:gd name="connsiteX80" fmla="*/ 4047939 w 4865365"/>
                  <a:gd name="connsiteY80" fmla="*/ 1228825 h 2009875"/>
                  <a:gd name="connsiteX81" fmla="*/ 4028889 w 4865365"/>
                  <a:gd name="connsiteY81" fmla="*/ 1257400 h 2009875"/>
                  <a:gd name="connsiteX82" fmla="*/ 4038414 w 4865365"/>
                  <a:gd name="connsiteY82" fmla="*/ 1295500 h 2009875"/>
                  <a:gd name="connsiteX83" fmla="*/ 4047939 w 4865365"/>
                  <a:gd name="connsiteY83" fmla="*/ 1352650 h 2009875"/>
                  <a:gd name="connsiteX84" fmla="*/ 4066989 w 4865365"/>
                  <a:gd name="connsiteY84" fmla="*/ 1409800 h 2009875"/>
                  <a:gd name="connsiteX85" fmla="*/ 4066989 w 4865365"/>
                  <a:gd name="connsiteY85" fmla="*/ 1466950 h 2009875"/>
                  <a:gd name="connsiteX86" fmla="*/ 4086039 w 4865365"/>
                  <a:gd name="connsiteY86" fmla="*/ 1524100 h 2009875"/>
                  <a:gd name="connsiteX87" fmla="*/ 4105089 w 4865365"/>
                  <a:gd name="connsiteY87" fmla="*/ 1581250 h 2009875"/>
                  <a:gd name="connsiteX88" fmla="*/ 4114614 w 4865365"/>
                  <a:gd name="connsiteY88" fmla="*/ 1609825 h 2009875"/>
                  <a:gd name="connsiteX89" fmla="*/ 4114614 w 4865365"/>
                  <a:gd name="connsiteY89" fmla="*/ 1657450 h 2009875"/>
                  <a:gd name="connsiteX90" fmla="*/ 4133664 w 4865365"/>
                  <a:gd name="connsiteY90" fmla="*/ 1705075 h 2009875"/>
                  <a:gd name="connsiteX91" fmla="*/ 4133664 w 4865365"/>
                  <a:gd name="connsiteY91" fmla="*/ 1762225 h 2009875"/>
                  <a:gd name="connsiteX92" fmla="*/ 4143189 w 4865365"/>
                  <a:gd name="connsiteY92" fmla="*/ 1819375 h 2009875"/>
                  <a:gd name="connsiteX93" fmla="*/ 4133664 w 4865365"/>
                  <a:gd name="connsiteY93" fmla="*/ 1857475 h 2009875"/>
                  <a:gd name="connsiteX94" fmla="*/ 4143189 w 4865365"/>
                  <a:gd name="connsiteY94" fmla="*/ 1895575 h 2009875"/>
                  <a:gd name="connsiteX95" fmla="*/ 4162239 w 4865365"/>
                  <a:gd name="connsiteY95" fmla="*/ 1952725 h 2009875"/>
                  <a:gd name="connsiteX96" fmla="*/ 4133664 w 4865365"/>
                  <a:gd name="connsiteY96" fmla="*/ 1981300 h 2009875"/>
                  <a:gd name="connsiteX97" fmla="*/ 4162239 w 4865365"/>
                  <a:gd name="connsiteY97" fmla="*/ 2009875 h 2009875"/>
                  <a:gd name="connsiteX98" fmla="*/ 4209864 w 4865365"/>
                  <a:gd name="connsiteY98" fmla="*/ 1943200 h 2009875"/>
                  <a:gd name="connsiteX99" fmla="*/ 4209864 w 4865365"/>
                  <a:gd name="connsiteY99" fmla="*/ 1876525 h 2009875"/>
                  <a:gd name="connsiteX100" fmla="*/ 4219389 w 4865365"/>
                  <a:gd name="connsiteY100" fmla="*/ 1819375 h 2009875"/>
                  <a:gd name="connsiteX101" fmla="*/ 4219389 w 4865365"/>
                  <a:gd name="connsiteY101" fmla="*/ 1771750 h 2009875"/>
                  <a:gd name="connsiteX102" fmla="*/ 4219389 w 4865365"/>
                  <a:gd name="connsiteY102" fmla="*/ 1705075 h 2009875"/>
                  <a:gd name="connsiteX103" fmla="*/ 4228914 w 4865365"/>
                  <a:gd name="connsiteY103" fmla="*/ 1647925 h 2009875"/>
                  <a:gd name="connsiteX104" fmla="*/ 4238439 w 4865365"/>
                  <a:gd name="connsiteY104" fmla="*/ 1581250 h 2009875"/>
                  <a:gd name="connsiteX105" fmla="*/ 4228914 w 4865365"/>
                  <a:gd name="connsiteY105" fmla="*/ 1524100 h 2009875"/>
                  <a:gd name="connsiteX106" fmla="*/ 4257489 w 4865365"/>
                  <a:gd name="connsiteY106" fmla="*/ 1476475 h 2009875"/>
                  <a:gd name="connsiteX107" fmla="*/ 4228914 w 4865365"/>
                  <a:gd name="connsiteY107" fmla="*/ 1438375 h 2009875"/>
                  <a:gd name="connsiteX108" fmla="*/ 4257489 w 4865365"/>
                  <a:gd name="connsiteY108" fmla="*/ 1371700 h 2009875"/>
                  <a:gd name="connsiteX109" fmla="*/ 4257489 w 4865365"/>
                  <a:gd name="connsiteY109" fmla="*/ 1305025 h 2009875"/>
                  <a:gd name="connsiteX110" fmla="*/ 4238439 w 4865365"/>
                  <a:gd name="connsiteY110" fmla="*/ 1257400 h 2009875"/>
                  <a:gd name="connsiteX111" fmla="*/ 4247964 w 4865365"/>
                  <a:gd name="connsiteY111" fmla="*/ 1200250 h 2009875"/>
                  <a:gd name="connsiteX112" fmla="*/ 4247964 w 4865365"/>
                  <a:gd name="connsiteY112" fmla="*/ 1171675 h 2009875"/>
                  <a:gd name="connsiteX113" fmla="*/ 4257489 w 4865365"/>
                  <a:gd name="connsiteY113" fmla="*/ 1105000 h 2009875"/>
                  <a:gd name="connsiteX114" fmla="*/ 4257489 w 4865365"/>
                  <a:gd name="connsiteY114" fmla="*/ 1066900 h 2009875"/>
                  <a:gd name="connsiteX115" fmla="*/ 4247964 w 4865365"/>
                  <a:gd name="connsiteY115" fmla="*/ 1000225 h 2009875"/>
                  <a:gd name="connsiteX116" fmla="*/ 4257489 w 4865365"/>
                  <a:gd name="connsiteY116" fmla="*/ 952600 h 2009875"/>
                  <a:gd name="connsiteX117" fmla="*/ 4276539 w 4865365"/>
                  <a:gd name="connsiteY117" fmla="*/ 885925 h 2009875"/>
                  <a:gd name="connsiteX118" fmla="*/ 4295589 w 4865365"/>
                  <a:gd name="connsiteY118" fmla="*/ 838300 h 2009875"/>
                  <a:gd name="connsiteX119" fmla="*/ 4276539 w 4865365"/>
                  <a:gd name="connsiteY119" fmla="*/ 800200 h 2009875"/>
                  <a:gd name="connsiteX120" fmla="*/ 4295589 w 4865365"/>
                  <a:gd name="connsiteY120" fmla="*/ 704950 h 2009875"/>
                  <a:gd name="connsiteX121" fmla="*/ 4362268 w 4865365"/>
                  <a:gd name="connsiteY121" fmla="*/ 762100 h 2009875"/>
                  <a:gd name="connsiteX122" fmla="*/ 4362264 w 4865365"/>
                  <a:gd name="connsiteY122" fmla="*/ 552550 h 2009875"/>
                  <a:gd name="connsiteX123" fmla="*/ 4371789 w 4865365"/>
                  <a:gd name="connsiteY123" fmla="*/ 504925 h 2009875"/>
                  <a:gd name="connsiteX124" fmla="*/ 4371789 w 4865365"/>
                  <a:gd name="connsiteY124" fmla="*/ 447775 h 2009875"/>
                  <a:gd name="connsiteX125" fmla="*/ 4390839 w 4865365"/>
                  <a:gd name="connsiteY125" fmla="*/ 381100 h 2009875"/>
                  <a:gd name="connsiteX126" fmla="*/ 4381314 w 4865365"/>
                  <a:gd name="connsiteY126" fmla="*/ 333475 h 2009875"/>
                  <a:gd name="connsiteX127" fmla="*/ 4381314 w 4865365"/>
                  <a:gd name="connsiteY127" fmla="*/ 266800 h 2009875"/>
                  <a:gd name="connsiteX128" fmla="*/ 4390839 w 4865365"/>
                  <a:gd name="connsiteY128" fmla="*/ 209650 h 2009875"/>
                  <a:gd name="connsiteX129" fmla="*/ 4419414 w 4865365"/>
                  <a:gd name="connsiteY129" fmla="*/ 162025 h 2009875"/>
                  <a:gd name="connsiteX130" fmla="*/ 4409890 w 4865365"/>
                  <a:gd name="connsiteY130" fmla="*/ 28670 h 2009875"/>
                  <a:gd name="connsiteX131" fmla="*/ 4496267 w 4865365"/>
                  <a:gd name="connsiteY131" fmla="*/ 180984 h 2009875"/>
                  <a:gd name="connsiteX132" fmla="*/ 4610572 w 4865365"/>
                  <a:gd name="connsiteY132" fmla="*/ 9525 h 2009875"/>
                  <a:gd name="connsiteX133" fmla="*/ 4657563 w 4865365"/>
                  <a:gd name="connsiteY133" fmla="*/ 152504 h 2009875"/>
                  <a:gd name="connsiteX134" fmla="*/ 4753469 w 4865365"/>
                  <a:gd name="connsiteY134" fmla="*/ 57153 h 2009875"/>
                  <a:gd name="connsiteX135" fmla="*/ 4857612 w 4865365"/>
                  <a:gd name="connsiteY135" fmla="*/ 1133630 h 2009875"/>
                  <a:gd name="connsiteX136" fmla="*/ 4857750 w 4865365"/>
                  <a:gd name="connsiteY136" fmla="*/ 1133475 h 2009875"/>
                  <a:gd name="connsiteX0" fmla="*/ 0 w 4914907"/>
                  <a:gd name="connsiteY0" fmla="*/ 100 h 2009875"/>
                  <a:gd name="connsiteX1" fmla="*/ 247671 w 4914907"/>
                  <a:gd name="connsiteY1" fmla="*/ 19150 h 2009875"/>
                  <a:gd name="connsiteX2" fmla="*/ 361982 w 4914907"/>
                  <a:gd name="connsiteY2" fmla="*/ 19051 h 2009875"/>
                  <a:gd name="connsiteX3" fmla="*/ 371508 w 4914907"/>
                  <a:gd name="connsiteY3" fmla="*/ 190509 h 2009875"/>
                  <a:gd name="connsiteX4" fmla="*/ 416930 w 4914907"/>
                  <a:gd name="connsiteY4" fmla="*/ 238225 h 2009875"/>
                  <a:gd name="connsiteX5" fmla="*/ 437663 w 4914907"/>
                  <a:gd name="connsiteY5" fmla="*/ 381101 h 2009875"/>
                  <a:gd name="connsiteX6" fmla="*/ 478435 w 4914907"/>
                  <a:gd name="connsiteY6" fmla="*/ 571600 h 2009875"/>
                  <a:gd name="connsiteX7" fmla="*/ 542974 w 4914907"/>
                  <a:gd name="connsiteY7" fmla="*/ 523975 h 2009875"/>
                  <a:gd name="connsiteX8" fmla="*/ 611446 w 4914907"/>
                  <a:gd name="connsiteY8" fmla="*/ 809725 h 2009875"/>
                  <a:gd name="connsiteX9" fmla="*/ 666810 w 4914907"/>
                  <a:gd name="connsiteY9" fmla="*/ 952600 h 2009875"/>
                  <a:gd name="connsiteX10" fmla="*/ 798573 w 4914907"/>
                  <a:gd name="connsiteY10" fmla="*/ 1124050 h 2009875"/>
                  <a:gd name="connsiteX11" fmla="*/ 954388 w 4914907"/>
                  <a:gd name="connsiteY11" fmla="*/ 1038325 h 2009875"/>
                  <a:gd name="connsiteX12" fmla="*/ 1202065 w 4914907"/>
                  <a:gd name="connsiteY12" fmla="*/ 885925 h 2009875"/>
                  <a:gd name="connsiteX13" fmla="*/ 1306853 w 4914907"/>
                  <a:gd name="connsiteY13" fmla="*/ 876400 h 2009875"/>
                  <a:gd name="connsiteX14" fmla="*/ 1392588 w 4914907"/>
                  <a:gd name="connsiteY14" fmla="*/ 800200 h 2009875"/>
                  <a:gd name="connsiteX15" fmla="*/ 1454393 w 4914907"/>
                  <a:gd name="connsiteY15" fmla="*/ 838301 h 2009875"/>
                  <a:gd name="connsiteX16" fmla="*/ 1496989 w 4914907"/>
                  <a:gd name="connsiteY16" fmla="*/ 895450 h 2009875"/>
                  <a:gd name="connsiteX17" fmla="*/ 1561653 w 4914907"/>
                  <a:gd name="connsiteY17" fmla="*/ 762100 h 2009875"/>
                  <a:gd name="connsiteX18" fmla="*/ 1605669 w 4914907"/>
                  <a:gd name="connsiteY18" fmla="*/ 772786 h 2009875"/>
                  <a:gd name="connsiteX19" fmla="*/ 1638447 w 4914907"/>
                  <a:gd name="connsiteY19" fmla="*/ 666850 h 2009875"/>
                  <a:gd name="connsiteX20" fmla="*/ 1698901 w 4914907"/>
                  <a:gd name="connsiteY20" fmla="*/ 571600 h 2009875"/>
                  <a:gd name="connsiteX21" fmla="*/ 1852398 w 4914907"/>
                  <a:gd name="connsiteY21" fmla="*/ 495408 h 2009875"/>
                  <a:gd name="connsiteX22" fmla="*/ 2057005 w 4914907"/>
                  <a:gd name="connsiteY22" fmla="*/ 381100 h 2009875"/>
                  <a:gd name="connsiteX23" fmla="*/ 2249941 w 4914907"/>
                  <a:gd name="connsiteY23" fmla="*/ 276325 h 2009875"/>
                  <a:gd name="connsiteX24" fmla="*/ 2449990 w 4914907"/>
                  <a:gd name="connsiteY24" fmla="*/ 181075 h 2009875"/>
                  <a:gd name="connsiteX25" fmla="*/ 2523761 w 4914907"/>
                  <a:gd name="connsiteY25" fmla="*/ 190600 h 2009875"/>
                  <a:gd name="connsiteX26" fmla="*/ 2952564 w 4914907"/>
                  <a:gd name="connsiteY26" fmla="*/ 47725 h 2009875"/>
                  <a:gd name="connsiteX27" fmla="*/ 3019239 w 4914907"/>
                  <a:gd name="connsiteY27" fmla="*/ 28675 h 2009875"/>
                  <a:gd name="connsiteX28" fmla="*/ 3133539 w 4914907"/>
                  <a:gd name="connsiteY28" fmla="*/ 38200 h 2009875"/>
                  <a:gd name="connsiteX29" fmla="*/ 3152589 w 4914907"/>
                  <a:gd name="connsiteY29" fmla="*/ 66775 h 2009875"/>
                  <a:gd name="connsiteX30" fmla="*/ 3162114 w 4914907"/>
                  <a:gd name="connsiteY30" fmla="*/ 114400 h 2009875"/>
                  <a:gd name="connsiteX31" fmla="*/ 3171639 w 4914907"/>
                  <a:gd name="connsiteY31" fmla="*/ 352525 h 2009875"/>
                  <a:gd name="connsiteX32" fmla="*/ 3200214 w 4914907"/>
                  <a:gd name="connsiteY32" fmla="*/ 514450 h 2009875"/>
                  <a:gd name="connsiteX33" fmla="*/ 3209739 w 4914907"/>
                  <a:gd name="connsiteY33" fmla="*/ 543025 h 2009875"/>
                  <a:gd name="connsiteX34" fmla="*/ 3228790 w 4914907"/>
                  <a:gd name="connsiteY34" fmla="*/ 666850 h 2009875"/>
                  <a:gd name="connsiteX35" fmla="*/ 3228787 w 4914907"/>
                  <a:gd name="connsiteY35" fmla="*/ 714475 h 2009875"/>
                  <a:gd name="connsiteX36" fmla="*/ 3228788 w 4914907"/>
                  <a:gd name="connsiteY36" fmla="*/ 762100 h 2009875"/>
                  <a:gd name="connsiteX37" fmla="*/ 3276414 w 4914907"/>
                  <a:gd name="connsiteY37" fmla="*/ 743050 h 2009875"/>
                  <a:gd name="connsiteX38" fmla="*/ 3285939 w 4914907"/>
                  <a:gd name="connsiteY38" fmla="*/ 895450 h 2009875"/>
                  <a:gd name="connsiteX39" fmla="*/ 3295464 w 4914907"/>
                  <a:gd name="connsiteY39" fmla="*/ 924025 h 2009875"/>
                  <a:gd name="connsiteX40" fmla="*/ 3285939 w 4914907"/>
                  <a:gd name="connsiteY40" fmla="*/ 971650 h 2009875"/>
                  <a:gd name="connsiteX41" fmla="*/ 3304989 w 4914907"/>
                  <a:gd name="connsiteY41" fmla="*/ 1019275 h 2009875"/>
                  <a:gd name="connsiteX42" fmla="*/ 3304989 w 4914907"/>
                  <a:gd name="connsiteY42" fmla="*/ 1047850 h 2009875"/>
                  <a:gd name="connsiteX43" fmla="*/ 3314514 w 4914907"/>
                  <a:gd name="connsiteY43" fmla="*/ 1095475 h 2009875"/>
                  <a:gd name="connsiteX44" fmla="*/ 3314514 w 4914907"/>
                  <a:gd name="connsiteY44" fmla="*/ 1143100 h 2009875"/>
                  <a:gd name="connsiteX45" fmla="*/ 3324039 w 4914907"/>
                  <a:gd name="connsiteY45" fmla="*/ 1181200 h 2009875"/>
                  <a:gd name="connsiteX46" fmla="*/ 3314514 w 4914907"/>
                  <a:gd name="connsiteY46" fmla="*/ 1200250 h 2009875"/>
                  <a:gd name="connsiteX47" fmla="*/ 3333564 w 4914907"/>
                  <a:gd name="connsiteY47" fmla="*/ 1238350 h 2009875"/>
                  <a:gd name="connsiteX48" fmla="*/ 3333564 w 4914907"/>
                  <a:gd name="connsiteY48" fmla="*/ 1285975 h 2009875"/>
                  <a:gd name="connsiteX49" fmla="*/ 3352614 w 4914907"/>
                  <a:gd name="connsiteY49" fmla="*/ 1333600 h 2009875"/>
                  <a:gd name="connsiteX50" fmla="*/ 3352614 w 4914907"/>
                  <a:gd name="connsiteY50" fmla="*/ 1381225 h 2009875"/>
                  <a:gd name="connsiteX51" fmla="*/ 3390714 w 4914907"/>
                  <a:gd name="connsiteY51" fmla="*/ 1419325 h 2009875"/>
                  <a:gd name="connsiteX52" fmla="*/ 3419289 w 4914907"/>
                  <a:gd name="connsiteY52" fmla="*/ 1381225 h 2009875"/>
                  <a:gd name="connsiteX53" fmla="*/ 3428814 w 4914907"/>
                  <a:gd name="connsiteY53" fmla="*/ 1333600 h 2009875"/>
                  <a:gd name="connsiteX54" fmla="*/ 3447864 w 4914907"/>
                  <a:gd name="connsiteY54" fmla="*/ 1276450 h 2009875"/>
                  <a:gd name="connsiteX55" fmla="*/ 3447864 w 4914907"/>
                  <a:gd name="connsiteY55" fmla="*/ 1238350 h 2009875"/>
                  <a:gd name="connsiteX56" fmla="*/ 3466914 w 4914907"/>
                  <a:gd name="connsiteY56" fmla="*/ 1171675 h 2009875"/>
                  <a:gd name="connsiteX57" fmla="*/ 3457389 w 4914907"/>
                  <a:gd name="connsiteY57" fmla="*/ 1105000 h 2009875"/>
                  <a:gd name="connsiteX58" fmla="*/ 3466914 w 4914907"/>
                  <a:gd name="connsiteY58" fmla="*/ 1076425 h 2009875"/>
                  <a:gd name="connsiteX59" fmla="*/ 3485964 w 4914907"/>
                  <a:gd name="connsiteY59" fmla="*/ 1009750 h 2009875"/>
                  <a:gd name="connsiteX60" fmla="*/ 3495489 w 4914907"/>
                  <a:gd name="connsiteY60" fmla="*/ 962125 h 2009875"/>
                  <a:gd name="connsiteX61" fmla="*/ 3505014 w 4914907"/>
                  <a:gd name="connsiteY61" fmla="*/ 914500 h 2009875"/>
                  <a:gd name="connsiteX62" fmla="*/ 3524064 w 4914907"/>
                  <a:gd name="connsiteY62" fmla="*/ 866875 h 2009875"/>
                  <a:gd name="connsiteX63" fmla="*/ 3571689 w 4914907"/>
                  <a:gd name="connsiteY63" fmla="*/ 924025 h 2009875"/>
                  <a:gd name="connsiteX64" fmla="*/ 3571689 w 4914907"/>
                  <a:gd name="connsiteY64" fmla="*/ 971650 h 2009875"/>
                  <a:gd name="connsiteX65" fmla="*/ 3638367 w 4914907"/>
                  <a:gd name="connsiteY65" fmla="*/ 1066900 h 2009875"/>
                  <a:gd name="connsiteX66" fmla="*/ 3705041 w 4914907"/>
                  <a:gd name="connsiteY66" fmla="*/ 981175 h 2009875"/>
                  <a:gd name="connsiteX67" fmla="*/ 3733614 w 4914907"/>
                  <a:gd name="connsiteY67" fmla="*/ 1038325 h 2009875"/>
                  <a:gd name="connsiteX68" fmla="*/ 3743139 w 4914907"/>
                  <a:gd name="connsiteY68" fmla="*/ 838300 h 2009875"/>
                  <a:gd name="connsiteX69" fmla="*/ 3790764 w 4914907"/>
                  <a:gd name="connsiteY69" fmla="*/ 781150 h 2009875"/>
                  <a:gd name="connsiteX70" fmla="*/ 3847914 w 4914907"/>
                  <a:gd name="connsiteY70" fmla="*/ 781150 h 2009875"/>
                  <a:gd name="connsiteX71" fmla="*/ 3905064 w 4914907"/>
                  <a:gd name="connsiteY71" fmla="*/ 790675 h 2009875"/>
                  <a:gd name="connsiteX72" fmla="*/ 3962215 w 4914907"/>
                  <a:gd name="connsiteY72" fmla="*/ 809725 h 2009875"/>
                  <a:gd name="connsiteX73" fmla="*/ 3971739 w 4914907"/>
                  <a:gd name="connsiteY73" fmla="*/ 876400 h 2009875"/>
                  <a:gd name="connsiteX74" fmla="*/ 3990789 w 4914907"/>
                  <a:gd name="connsiteY74" fmla="*/ 933550 h 2009875"/>
                  <a:gd name="connsiteX75" fmla="*/ 4009839 w 4914907"/>
                  <a:gd name="connsiteY75" fmla="*/ 990700 h 2009875"/>
                  <a:gd name="connsiteX76" fmla="*/ 4028889 w 4914907"/>
                  <a:gd name="connsiteY76" fmla="*/ 1047850 h 2009875"/>
                  <a:gd name="connsiteX77" fmla="*/ 4019364 w 4914907"/>
                  <a:gd name="connsiteY77" fmla="*/ 1076425 h 2009875"/>
                  <a:gd name="connsiteX78" fmla="*/ 4047939 w 4914907"/>
                  <a:gd name="connsiteY78" fmla="*/ 1133575 h 2009875"/>
                  <a:gd name="connsiteX79" fmla="*/ 4047939 w 4914907"/>
                  <a:gd name="connsiteY79" fmla="*/ 1181200 h 2009875"/>
                  <a:gd name="connsiteX80" fmla="*/ 4047939 w 4914907"/>
                  <a:gd name="connsiteY80" fmla="*/ 1228825 h 2009875"/>
                  <a:gd name="connsiteX81" fmla="*/ 4028889 w 4914907"/>
                  <a:gd name="connsiteY81" fmla="*/ 1257400 h 2009875"/>
                  <a:gd name="connsiteX82" fmla="*/ 4038414 w 4914907"/>
                  <a:gd name="connsiteY82" fmla="*/ 1295500 h 2009875"/>
                  <a:gd name="connsiteX83" fmla="*/ 4047939 w 4914907"/>
                  <a:gd name="connsiteY83" fmla="*/ 1352650 h 2009875"/>
                  <a:gd name="connsiteX84" fmla="*/ 4066989 w 4914907"/>
                  <a:gd name="connsiteY84" fmla="*/ 1409800 h 2009875"/>
                  <a:gd name="connsiteX85" fmla="*/ 4066989 w 4914907"/>
                  <a:gd name="connsiteY85" fmla="*/ 1466950 h 2009875"/>
                  <a:gd name="connsiteX86" fmla="*/ 4086039 w 4914907"/>
                  <a:gd name="connsiteY86" fmla="*/ 1524100 h 2009875"/>
                  <a:gd name="connsiteX87" fmla="*/ 4105089 w 4914907"/>
                  <a:gd name="connsiteY87" fmla="*/ 1581250 h 2009875"/>
                  <a:gd name="connsiteX88" fmla="*/ 4114614 w 4914907"/>
                  <a:gd name="connsiteY88" fmla="*/ 1609825 h 2009875"/>
                  <a:gd name="connsiteX89" fmla="*/ 4114614 w 4914907"/>
                  <a:gd name="connsiteY89" fmla="*/ 1657450 h 2009875"/>
                  <a:gd name="connsiteX90" fmla="*/ 4133664 w 4914907"/>
                  <a:gd name="connsiteY90" fmla="*/ 1705075 h 2009875"/>
                  <a:gd name="connsiteX91" fmla="*/ 4133664 w 4914907"/>
                  <a:gd name="connsiteY91" fmla="*/ 1762225 h 2009875"/>
                  <a:gd name="connsiteX92" fmla="*/ 4143189 w 4914907"/>
                  <a:gd name="connsiteY92" fmla="*/ 1819375 h 2009875"/>
                  <a:gd name="connsiteX93" fmla="*/ 4133664 w 4914907"/>
                  <a:gd name="connsiteY93" fmla="*/ 1857475 h 2009875"/>
                  <a:gd name="connsiteX94" fmla="*/ 4143189 w 4914907"/>
                  <a:gd name="connsiteY94" fmla="*/ 1895575 h 2009875"/>
                  <a:gd name="connsiteX95" fmla="*/ 4162239 w 4914907"/>
                  <a:gd name="connsiteY95" fmla="*/ 1952725 h 2009875"/>
                  <a:gd name="connsiteX96" fmla="*/ 4133664 w 4914907"/>
                  <a:gd name="connsiteY96" fmla="*/ 1981300 h 2009875"/>
                  <a:gd name="connsiteX97" fmla="*/ 4162239 w 4914907"/>
                  <a:gd name="connsiteY97" fmla="*/ 2009875 h 2009875"/>
                  <a:gd name="connsiteX98" fmla="*/ 4209864 w 4914907"/>
                  <a:gd name="connsiteY98" fmla="*/ 1943200 h 2009875"/>
                  <a:gd name="connsiteX99" fmla="*/ 4209864 w 4914907"/>
                  <a:gd name="connsiteY99" fmla="*/ 1876525 h 2009875"/>
                  <a:gd name="connsiteX100" fmla="*/ 4219389 w 4914907"/>
                  <a:gd name="connsiteY100" fmla="*/ 1819375 h 2009875"/>
                  <a:gd name="connsiteX101" fmla="*/ 4219389 w 4914907"/>
                  <a:gd name="connsiteY101" fmla="*/ 1771750 h 2009875"/>
                  <a:gd name="connsiteX102" fmla="*/ 4219389 w 4914907"/>
                  <a:gd name="connsiteY102" fmla="*/ 1705075 h 2009875"/>
                  <a:gd name="connsiteX103" fmla="*/ 4228914 w 4914907"/>
                  <a:gd name="connsiteY103" fmla="*/ 1647925 h 2009875"/>
                  <a:gd name="connsiteX104" fmla="*/ 4238439 w 4914907"/>
                  <a:gd name="connsiteY104" fmla="*/ 1581250 h 2009875"/>
                  <a:gd name="connsiteX105" fmla="*/ 4228914 w 4914907"/>
                  <a:gd name="connsiteY105" fmla="*/ 1524100 h 2009875"/>
                  <a:gd name="connsiteX106" fmla="*/ 4257489 w 4914907"/>
                  <a:gd name="connsiteY106" fmla="*/ 1476475 h 2009875"/>
                  <a:gd name="connsiteX107" fmla="*/ 4228914 w 4914907"/>
                  <a:gd name="connsiteY107" fmla="*/ 1438375 h 2009875"/>
                  <a:gd name="connsiteX108" fmla="*/ 4257489 w 4914907"/>
                  <a:gd name="connsiteY108" fmla="*/ 1371700 h 2009875"/>
                  <a:gd name="connsiteX109" fmla="*/ 4257489 w 4914907"/>
                  <a:gd name="connsiteY109" fmla="*/ 1305025 h 2009875"/>
                  <a:gd name="connsiteX110" fmla="*/ 4238439 w 4914907"/>
                  <a:gd name="connsiteY110" fmla="*/ 1257400 h 2009875"/>
                  <a:gd name="connsiteX111" fmla="*/ 4247964 w 4914907"/>
                  <a:gd name="connsiteY111" fmla="*/ 1200250 h 2009875"/>
                  <a:gd name="connsiteX112" fmla="*/ 4247964 w 4914907"/>
                  <a:gd name="connsiteY112" fmla="*/ 1171675 h 2009875"/>
                  <a:gd name="connsiteX113" fmla="*/ 4257489 w 4914907"/>
                  <a:gd name="connsiteY113" fmla="*/ 1105000 h 2009875"/>
                  <a:gd name="connsiteX114" fmla="*/ 4257489 w 4914907"/>
                  <a:gd name="connsiteY114" fmla="*/ 1066900 h 2009875"/>
                  <a:gd name="connsiteX115" fmla="*/ 4247964 w 4914907"/>
                  <a:gd name="connsiteY115" fmla="*/ 1000225 h 2009875"/>
                  <a:gd name="connsiteX116" fmla="*/ 4257489 w 4914907"/>
                  <a:gd name="connsiteY116" fmla="*/ 952600 h 2009875"/>
                  <a:gd name="connsiteX117" fmla="*/ 4276539 w 4914907"/>
                  <a:gd name="connsiteY117" fmla="*/ 885925 h 2009875"/>
                  <a:gd name="connsiteX118" fmla="*/ 4295589 w 4914907"/>
                  <a:gd name="connsiteY118" fmla="*/ 838300 h 2009875"/>
                  <a:gd name="connsiteX119" fmla="*/ 4276539 w 4914907"/>
                  <a:gd name="connsiteY119" fmla="*/ 800200 h 2009875"/>
                  <a:gd name="connsiteX120" fmla="*/ 4295589 w 4914907"/>
                  <a:gd name="connsiteY120" fmla="*/ 704950 h 2009875"/>
                  <a:gd name="connsiteX121" fmla="*/ 4362268 w 4914907"/>
                  <a:gd name="connsiteY121" fmla="*/ 762100 h 2009875"/>
                  <a:gd name="connsiteX122" fmla="*/ 4362264 w 4914907"/>
                  <a:gd name="connsiteY122" fmla="*/ 552550 h 2009875"/>
                  <a:gd name="connsiteX123" fmla="*/ 4371789 w 4914907"/>
                  <a:gd name="connsiteY123" fmla="*/ 504925 h 2009875"/>
                  <a:gd name="connsiteX124" fmla="*/ 4371789 w 4914907"/>
                  <a:gd name="connsiteY124" fmla="*/ 447775 h 2009875"/>
                  <a:gd name="connsiteX125" fmla="*/ 4390839 w 4914907"/>
                  <a:gd name="connsiteY125" fmla="*/ 381100 h 2009875"/>
                  <a:gd name="connsiteX126" fmla="*/ 4381314 w 4914907"/>
                  <a:gd name="connsiteY126" fmla="*/ 333475 h 2009875"/>
                  <a:gd name="connsiteX127" fmla="*/ 4381314 w 4914907"/>
                  <a:gd name="connsiteY127" fmla="*/ 266800 h 2009875"/>
                  <a:gd name="connsiteX128" fmla="*/ 4390839 w 4914907"/>
                  <a:gd name="connsiteY128" fmla="*/ 209650 h 2009875"/>
                  <a:gd name="connsiteX129" fmla="*/ 4419414 w 4914907"/>
                  <a:gd name="connsiteY129" fmla="*/ 162025 h 2009875"/>
                  <a:gd name="connsiteX130" fmla="*/ 4409890 w 4914907"/>
                  <a:gd name="connsiteY130" fmla="*/ 28670 h 2009875"/>
                  <a:gd name="connsiteX131" fmla="*/ 4496267 w 4914907"/>
                  <a:gd name="connsiteY131" fmla="*/ 180984 h 2009875"/>
                  <a:gd name="connsiteX132" fmla="*/ 4610572 w 4914907"/>
                  <a:gd name="connsiteY132" fmla="*/ 9525 h 2009875"/>
                  <a:gd name="connsiteX133" fmla="*/ 4657563 w 4914907"/>
                  <a:gd name="connsiteY133" fmla="*/ 152504 h 2009875"/>
                  <a:gd name="connsiteX134" fmla="*/ 4753469 w 4914907"/>
                  <a:gd name="connsiteY134" fmla="*/ 57153 h 2009875"/>
                  <a:gd name="connsiteX135" fmla="*/ 4857612 w 4914907"/>
                  <a:gd name="connsiteY135" fmla="*/ 1133630 h 2009875"/>
                  <a:gd name="connsiteX136" fmla="*/ 4914907 w 4914907"/>
                  <a:gd name="connsiteY136" fmla="*/ 295234 h 2009875"/>
                  <a:gd name="connsiteX0" fmla="*/ 0 w 4933957"/>
                  <a:gd name="connsiteY0" fmla="*/ 100 h 2009875"/>
                  <a:gd name="connsiteX1" fmla="*/ 247671 w 4933957"/>
                  <a:gd name="connsiteY1" fmla="*/ 19150 h 2009875"/>
                  <a:gd name="connsiteX2" fmla="*/ 361982 w 4933957"/>
                  <a:gd name="connsiteY2" fmla="*/ 19051 h 2009875"/>
                  <a:gd name="connsiteX3" fmla="*/ 371508 w 4933957"/>
                  <a:gd name="connsiteY3" fmla="*/ 190509 h 2009875"/>
                  <a:gd name="connsiteX4" fmla="*/ 416930 w 4933957"/>
                  <a:gd name="connsiteY4" fmla="*/ 238225 h 2009875"/>
                  <a:gd name="connsiteX5" fmla="*/ 437663 w 4933957"/>
                  <a:gd name="connsiteY5" fmla="*/ 381101 h 2009875"/>
                  <a:gd name="connsiteX6" fmla="*/ 478435 w 4933957"/>
                  <a:gd name="connsiteY6" fmla="*/ 571600 h 2009875"/>
                  <a:gd name="connsiteX7" fmla="*/ 542974 w 4933957"/>
                  <a:gd name="connsiteY7" fmla="*/ 523975 h 2009875"/>
                  <a:gd name="connsiteX8" fmla="*/ 611446 w 4933957"/>
                  <a:gd name="connsiteY8" fmla="*/ 809725 h 2009875"/>
                  <a:gd name="connsiteX9" fmla="*/ 666810 w 4933957"/>
                  <a:gd name="connsiteY9" fmla="*/ 952600 h 2009875"/>
                  <a:gd name="connsiteX10" fmla="*/ 798573 w 4933957"/>
                  <a:gd name="connsiteY10" fmla="*/ 1124050 h 2009875"/>
                  <a:gd name="connsiteX11" fmla="*/ 954388 w 4933957"/>
                  <a:gd name="connsiteY11" fmla="*/ 1038325 h 2009875"/>
                  <a:gd name="connsiteX12" fmla="*/ 1202065 w 4933957"/>
                  <a:gd name="connsiteY12" fmla="*/ 885925 h 2009875"/>
                  <a:gd name="connsiteX13" fmla="*/ 1306853 w 4933957"/>
                  <a:gd name="connsiteY13" fmla="*/ 876400 h 2009875"/>
                  <a:gd name="connsiteX14" fmla="*/ 1392588 w 4933957"/>
                  <a:gd name="connsiteY14" fmla="*/ 800200 h 2009875"/>
                  <a:gd name="connsiteX15" fmla="*/ 1454393 w 4933957"/>
                  <a:gd name="connsiteY15" fmla="*/ 838301 h 2009875"/>
                  <a:gd name="connsiteX16" fmla="*/ 1496989 w 4933957"/>
                  <a:gd name="connsiteY16" fmla="*/ 895450 h 2009875"/>
                  <a:gd name="connsiteX17" fmla="*/ 1561653 w 4933957"/>
                  <a:gd name="connsiteY17" fmla="*/ 762100 h 2009875"/>
                  <a:gd name="connsiteX18" fmla="*/ 1605669 w 4933957"/>
                  <a:gd name="connsiteY18" fmla="*/ 772786 h 2009875"/>
                  <a:gd name="connsiteX19" fmla="*/ 1638447 w 4933957"/>
                  <a:gd name="connsiteY19" fmla="*/ 666850 h 2009875"/>
                  <a:gd name="connsiteX20" fmla="*/ 1698901 w 4933957"/>
                  <a:gd name="connsiteY20" fmla="*/ 571600 h 2009875"/>
                  <a:gd name="connsiteX21" fmla="*/ 1852398 w 4933957"/>
                  <a:gd name="connsiteY21" fmla="*/ 495408 h 2009875"/>
                  <a:gd name="connsiteX22" fmla="*/ 2057005 w 4933957"/>
                  <a:gd name="connsiteY22" fmla="*/ 381100 h 2009875"/>
                  <a:gd name="connsiteX23" fmla="*/ 2249941 w 4933957"/>
                  <a:gd name="connsiteY23" fmla="*/ 276325 h 2009875"/>
                  <a:gd name="connsiteX24" fmla="*/ 2449990 w 4933957"/>
                  <a:gd name="connsiteY24" fmla="*/ 181075 h 2009875"/>
                  <a:gd name="connsiteX25" fmla="*/ 2523761 w 4933957"/>
                  <a:gd name="connsiteY25" fmla="*/ 190600 h 2009875"/>
                  <a:gd name="connsiteX26" fmla="*/ 2952564 w 4933957"/>
                  <a:gd name="connsiteY26" fmla="*/ 47725 h 2009875"/>
                  <a:gd name="connsiteX27" fmla="*/ 3019239 w 4933957"/>
                  <a:gd name="connsiteY27" fmla="*/ 28675 h 2009875"/>
                  <a:gd name="connsiteX28" fmla="*/ 3133539 w 4933957"/>
                  <a:gd name="connsiteY28" fmla="*/ 38200 h 2009875"/>
                  <a:gd name="connsiteX29" fmla="*/ 3152589 w 4933957"/>
                  <a:gd name="connsiteY29" fmla="*/ 66775 h 2009875"/>
                  <a:gd name="connsiteX30" fmla="*/ 3162114 w 4933957"/>
                  <a:gd name="connsiteY30" fmla="*/ 114400 h 2009875"/>
                  <a:gd name="connsiteX31" fmla="*/ 3171639 w 4933957"/>
                  <a:gd name="connsiteY31" fmla="*/ 352525 h 2009875"/>
                  <a:gd name="connsiteX32" fmla="*/ 3200214 w 4933957"/>
                  <a:gd name="connsiteY32" fmla="*/ 514450 h 2009875"/>
                  <a:gd name="connsiteX33" fmla="*/ 3209739 w 4933957"/>
                  <a:gd name="connsiteY33" fmla="*/ 543025 h 2009875"/>
                  <a:gd name="connsiteX34" fmla="*/ 3228790 w 4933957"/>
                  <a:gd name="connsiteY34" fmla="*/ 666850 h 2009875"/>
                  <a:gd name="connsiteX35" fmla="*/ 3228787 w 4933957"/>
                  <a:gd name="connsiteY35" fmla="*/ 714475 h 2009875"/>
                  <a:gd name="connsiteX36" fmla="*/ 3228788 w 4933957"/>
                  <a:gd name="connsiteY36" fmla="*/ 762100 h 2009875"/>
                  <a:gd name="connsiteX37" fmla="*/ 3276414 w 4933957"/>
                  <a:gd name="connsiteY37" fmla="*/ 743050 h 2009875"/>
                  <a:gd name="connsiteX38" fmla="*/ 3285939 w 4933957"/>
                  <a:gd name="connsiteY38" fmla="*/ 895450 h 2009875"/>
                  <a:gd name="connsiteX39" fmla="*/ 3295464 w 4933957"/>
                  <a:gd name="connsiteY39" fmla="*/ 924025 h 2009875"/>
                  <a:gd name="connsiteX40" fmla="*/ 3285939 w 4933957"/>
                  <a:gd name="connsiteY40" fmla="*/ 971650 h 2009875"/>
                  <a:gd name="connsiteX41" fmla="*/ 3304989 w 4933957"/>
                  <a:gd name="connsiteY41" fmla="*/ 1019275 h 2009875"/>
                  <a:gd name="connsiteX42" fmla="*/ 3304989 w 4933957"/>
                  <a:gd name="connsiteY42" fmla="*/ 1047850 h 2009875"/>
                  <a:gd name="connsiteX43" fmla="*/ 3314514 w 4933957"/>
                  <a:gd name="connsiteY43" fmla="*/ 1095475 h 2009875"/>
                  <a:gd name="connsiteX44" fmla="*/ 3314514 w 4933957"/>
                  <a:gd name="connsiteY44" fmla="*/ 1143100 h 2009875"/>
                  <a:gd name="connsiteX45" fmla="*/ 3324039 w 4933957"/>
                  <a:gd name="connsiteY45" fmla="*/ 1181200 h 2009875"/>
                  <a:gd name="connsiteX46" fmla="*/ 3314514 w 4933957"/>
                  <a:gd name="connsiteY46" fmla="*/ 1200250 h 2009875"/>
                  <a:gd name="connsiteX47" fmla="*/ 3333564 w 4933957"/>
                  <a:gd name="connsiteY47" fmla="*/ 1238350 h 2009875"/>
                  <a:gd name="connsiteX48" fmla="*/ 3333564 w 4933957"/>
                  <a:gd name="connsiteY48" fmla="*/ 1285975 h 2009875"/>
                  <a:gd name="connsiteX49" fmla="*/ 3352614 w 4933957"/>
                  <a:gd name="connsiteY49" fmla="*/ 1333600 h 2009875"/>
                  <a:gd name="connsiteX50" fmla="*/ 3352614 w 4933957"/>
                  <a:gd name="connsiteY50" fmla="*/ 1381225 h 2009875"/>
                  <a:gd name="connsiteX51" fmla="*/ 3390714 w 4933957"/>
                  <a:gd name="connsiteY51" fmla="*/ 1419325 h 2009875"/>
                  <a:gd name="connsiteX52" fmla="*/ 3419289 w 4933957"/>
                  <a:gd name="connsiteY52" fmla="*/ 1381225 h 2009875"/>
                  <a:gd name="connsiteX53" fmla="*/ 3428814 w 4933957"/>
                  <a:gd name="connsiteY53" fmla="*/ 1333600 h 2009875"/>
                  <a:gd name="connsiteX54" fmla="*/ 3447864 w 4933957"/>
                  <a:gd name="connsiteY54" fmla="*/ 1276450 h 2009875"/>
                  <a:gd name="connsiteX55" fmla="*/ 3447864 w 4933957"/>
                  <a:gd name="connsiteY55" fmla="*/ 1238350 h 2009875"/>
                  <a:gd name="connsiteX56" fmla="*/ 3466914 w 4933957"/>
                  <a:gd name="connsiteY56" fmla="*/ 1171675 h 2009875"/>
                  <a:gd name="connsiteX57" fmla="*/ 3457389 w 4933957"/>
                  <a:gd name="connsiteY57" fmla="*/ 1105000 h 2009875"/>
                  <a:gd name="connsiteX58" fmla="*/ 3466914 w 4933957"/>
                  <a:gd name="connsiteY58" fmla="*/ 1076425 h 2009875"/>
                  <a:gd name="connsiteX59" fmla="*/ 3485964 w 4933957"/>
                  <a:gd name="connsiteY59" fmla="*/ 1009750 h 2009875"/>
                  <a:gd name="connsiteX60" fmla="*/ 3495489 w 4933957"/>
                  <a:gd name="connsiteY60" fmla="*/ 962125 h 2009875"/>
                  <a:gd name="connsiteX61" fmla="*/ 3505014 w 4933957"/>
                  <a:gd name="connsiteY61" fmla="*/ 914500 h 2009875"/>
                  <a:gd name="connsiteX62" fmla="*/ 3524064 w 4933957"/>
                  <a:gd name="connsiteY62" fmla="*/ 866875 h 2009875"/>
                  <a:gd name="connsiteX63" fmla="*/ 3571689 w 4933957"/>
                  <a:gd name="connsiteY63" fmla="*/ 924025 h 2009875"/>
                  <a:gd name="connsiteX64" fmla="*/ 3571689 w 4933957"/>
                  <a:gd name="connsiteY64" fmla="*/ 971650 h 2009875"/>
                  <a:gd name="connsiteX65" fmla="*/ 3638367 w 4933957"/>
                  <a:gd name="connsiteY65" fmla="*/ 1066900 h 2009875"/>
                  <a:gd name="connsiteX66" fmla="*/ 3705041 w 4933957"/>
                  <a:gd name="connsiteY66" fmla="*/ 981175 h 2009875"/>
                  <a:gd name="connsiteX67" fmla="*/ 3733614 w 4933957"/>
                  <a:gd name="connsiteY67" fmla="*/ 1038325 h 2009875"/>
                  <a:gd name="connsiteX68" fmla="*/ 3743139 w 4933957"/>
                  <a:gd name="connsiteY68" fmla="*/ 838300 h 2009875"/>
                  <a:gd name="connsiteX69" fmla="*/ 3790764 w 4933957"/>
                  <a:gd name="connsiteY69" fmla="*/ 781150 h 2009875"/>
                  <a:gd name="connsiteX70" fmla="*/ 3847914 w 4933957"/>
                  <a:gd name="connsiteY70" fmla="*/ 781150 h 2009875"/>
                  <a:gd name="connsiteX71" fmla="*/ 3905064 w 4933957"/>
                  <a:gd name="connsiteY71" fmla="*/ 790675 h 2009875"/>
                  <a:gd name="connsiteX72" fmla="*/ 3962215 w 4933957"/>
                  <a:gd name="connsiteY72" fmla="*/ 809725 h 2009875"/>
                  <a:gd name="connsiteX73" fmla="*/ 3971739 w 4933957"/>
                  <a:gd name="connsiteY73" fmla="*/ 876400 h 2009875"/>
                  <a:gd name="connsiteX74" fmla="*/ 3990789 w 4933957"/>
                  <a:gd name="connsiteY74" fmla="*/ 933550 h 2009875"/>
                  <a:gd name="connsiteX75" fmla="*/ 4009839 w 4933957"/>
                  <a:gd name="connsiteY75" fmla="*/ 990700 h 2009875"/>
                  <a:gd name="connsiteX76" fmla="*/ 4028889 w 4933957"/>
                  <a:gd name="connsiteY76" fmla="*/ 1047850 h 2009875"/>
                  <a:gd name="connsiteX77" fmla="*/ 4019364 w 4933957"/>
                  <a:gd name="connsiteY77" fmla="*/ 1076425 h 2009875"/>
                  <a:gd name="connsiteX78" fmla="*/ 4047939 w 4933957"/>
                  <a:gd name="connsiteY78" fmla="*/ 1133575 h 2009875"/>
                  <a:gd name="connsiteX79" fmla="*/ 4047939 w 4933957"/>
                  <a:gd name="connsiteY79" fmla="*/ 1181200 h 2009875"/>
                  <a:gd name="connsiteX80" fmla="*/ 4047939 w 4933957"/>
                  <a:gd name="connsiteY80" fmla="*/ 1228825 h 2009875"/>
                  <a:gd name="connsiteX81" fmla="*/ 4028889 w 4933957"/>
                  <a:gd name="connsiteY81" fmla="*/ 1257400 h 2009875"/>
                  <a:gd name="connsiteX82" fmla="*/ 4038414 w 4933957"/>
                  <a:gd name="connsiteY82" fmla="*/ 1295500 h 2009875"/>
                  <a:gd name="connsiteX83" fmla="*/ 4047939 w 4933957"/>
                  <a:gd name="connsiteY83" fmla="*/ 1352650 h 2009875"/>
                  <a:gd name="connsiteX84" fmla="*/ 4066989 w 4933957"/>
                  <a:gd name="connsiteY84" fmla="*/ 1409800 h 2009875"/>
                  <a:gd name="connsiteX85" fmla="*/ 4066989 w 4933957"/>
                  <a:gd name="connsiteY85" fmla="*/ 1466950 h 2009875"/>
                  <a:gd name="connsiteX86" fmla="*/ 4086039 w 4933957"/>
                  <a:gd name="connsiteY86" fmla="*/ 1524100 h 2009875"/>
                  <a:gd name="connsiteX87" fmla="*/ 4105089 w 4933957"/>
                  <a:gd name="connsiteY87" fmla="*/ 1581250 h 2009875"/>
                  <a:gd name="connsiteX88" fmla="*/ 4114614 w 4933957"/>
                  <a:gd name="connsiteY88" fmla="*/ 1609825 h 2009875"/>
                  <a:gd name="connsiteX89" fmla="*/ 4114614 w 4933957"/>
                  <a:gd name="connsiteY89" fmla="*/ 1657450 h 2009875"/>
                  <a:gd name="connsiteX90" fmla="*/ 4133664 w 4933957"/>
                  <a:gd name="connsiteY90" fmla="*/ 1705075 h 2009875"/>
                  <a:gd name="connsiteX91" fmla="*/ 4133664 w 4933957"/>
                  <a:gd name="connsiteY91" fmla="*/ 1762225 h 2009875"/>
                  <a:gd name="connsiteX92" fmla="*/ 4143189 w 4933957"/>
                  <a:gd name="connsiteY92" fmla="*/ 1819375 h 2009875"/>
                  <a:gd name="connsiteX93" fmla="*/ 4133664 w 4933957"/>
                  <a:gd name="connsiteY93" fmla="*/ 1857475 h 2009875"/>
                  <a:gd name="connsiteX94" fmla="*/ 4143189 w 4933957"/>
                  <a:gd name="connsiteY94" fmla="*/ 1895575 h 2009875"/>
                  <a:gd name="connsiteX95" fmla="*/ 4162239 w 4933957"/>
                  <a:gd name="connsiteY95" fmla="*/ 1952725 h 2009875"/>
                  <a:gd name="connsiteX96" fmla="*/ 4133664 w 4933957"/>
                  <a:gd name="connsiteY96" fmla="*/ 1981300 h 2009875"/>
                  <a:gd name="connsiteX97" fmla="*/ 4162239 w 4933957"/>
                  <a:gd name="connsiteY97" fmla="*/ 2009875 h 2009875"/>
                  <a:gd name="connsiteX98" fmla="*/ 4209864 w 4933957"/>
                  <a:gd name="connsiteY98" fmla="*/ 1943200 h 2009875"/>
                  <a:gd name="connsiteX99" fmla="*/ 4209864 w 4933957"/>
                  <a:gd name="connsiteY99" fmla="*/ 1876525 h 2009875"/>
                  <a:gd name="connsiteX100" fmla="*/ 4219389 w 4933957"/>
                  <a:gd name="connsiteY100" fmla="*/ 1819375 h 2009875"/>
                  <a:gd name="connsiteX101" fmla="*/ 4219389 w 4933957"/>
                  <a:gd name="connsiteY101" fmla="*/ 1771750 h 2009875"/>
                  <a:gd name="connsiteX102" fmla="*/ 4219389 w 4933957"/>
                  <a:gd name="connsiteY102" fmla="*/ 1705075 h 2009875"/>
                  <a:gd name="connsiteX103" fmla="*/ 4228914 w 4933957"/>
                  <a:gd name="connsiteY103" fmla="*/ 1647925 h 2009875"/>
                  <a:gd name="connsiteX104" fmla="*/ 4238439 w 4933957"/>
                  <a:gd name="connsiteY104" fmla="*/ 1581250 h 2009875"/>
                  <a:gd name="connsiteX105" fmla="*/ 4228914 w 4933957"/>
                  <a:gd name="connsiteY105" fmla="*/ 1524100 h 2009875"/>
                  <a:gd name="connsiteX106" fmla="*/ 4257489 w 4933957"/>
                  <a:gd name="connsiteY106" fmla="*/ 1476475 h 2009875"/>
                  <a:gd name="connsiteX107" fmla="*/ 4228914 w 4933957"/>
                  <a:gd name="connsiteY107" fmla="*/ 1438375 h 2009875"/>
                  <a:gd name="connsiteX108" fmla="*/ 4257489 w 4933957"/>
                  <a:gd name="connsiteY108" fmla="*/ 1371700 h 2009875"/>
                  <a:gd name="connsiteX109" fmla="*/ 4257489 w 4933957"/>
                  <a:gd name="connsiteY109" fmla="*/ 1305025 h 2009875"/>
                  <a:gd name="connsiteX110" fmla="*/ 4238439 w 4933957"/>
                  <a:gd name="connsiteY110" fmla="*/ 1257400 h 2009875"/>
                  <a:gd name="connsiteX111" fmla="*/ 4247964 w 4933957"/>
                  <a:gd name="connsiteY111" fmla="*/ 1200250 h 2009875"/>
                  <a:gd name="connsiteX112" fmla="*/ 4247964 w 4933957"/>
                  <a:gd name="connsiteY112" fmla="*/ 1171675 h 2009875"/>
                  <a:gd name="connsiteX113" fmla="*/ 4257489 w 4933957"/>
                  <a:gd name="connsiteY113" fmla="*/ 1105000 h 2009875"/>
                  <a:gd name="connsiteX114" fmla="*/ 4257489 w 4933957"/>
                  <a:gd name="connsiteY114" fmla="*/ 1066900 h 2009875"/>
                  <a:gd name="connsiteX115" fmla="*/ 4247964 w 4933957"/>
                  <a:gd name="connsiteY115" fmla="*/ 1000225 h 2009875"/>
                  <a:gd name="connsiteX116" fmla="*/ 4257489 w 4933957"/>
                  <a:gd name="connsiteY116" fmla="*/ 952600 h 2009875"/>
                  <a:gd name="connsiteX117" fmla="*/ 4276539 w 4933957"/>
                  <a:gd name="connsiteY117" fmla="*/ 885925 h 2009875"/>
                  <a:gd name="connsiteX118" fmla="*/ 4295589 w 4933957"/>
                  <a:gd name="connsiteY118" fmla="*/ 838300 h 2009875"/>
                  <a:gd name="connsiteX119" fmla="*/ 4276539 w 4933957"/>
                  <a:gd name="connsiteY119" fmla="*/ 800200 h 2009875"/>
                  <a:gd name="connsiteX120" fmla="*/ 4295589 w 4933957"/>
                  <a:gd name="connsiteY120" fmla="*/ 704950 h 2009875"/>
                  <a:gd name="connsiteX121" fmla="*/ 4362268 w 4933957"/>
                  <a:gd name="connsiteY121" fmla="*/ 762100 h 2009875"/>
                  <a:gd name="connsiteX122" fmla="*/ 4362264 w 4933957"/>
                  <a:gd name="connsiteY122" fmla="*/ 552550 h 2009875"/>
                  <a:gd name="connsiteX123" fmla="*/ 4371789 w 4933957"/>
                  <a:gd name="connsiteY123" fmla="*/ 504925 h 2009875"/>
                  <a:gd name="connsiteX124" fmla="*/ 4371789 w 4933957"/>
                  <a:gd name="connsiteY124" fmla="*/ 447775 h 2009875"/>
                  <a:gd name="connsiteX125" fmla="*/ 4390839 w 4933957"/>
                  <a:gd name="connsiteY125" fmla="*/ 381100 h 2009875"/>
                  <a:gd name="connsiteX126" fmla="*/ 4381314 w 4933957"/>
                  <a:gd name="connsiteY126" fmla="*/ 333475 h 2009875"/>
                  <a:gd name="connsiteX127" fmla="*/ 4381314 w 4933957"/>
                  <a:gd name="connsiteY127" fmla="*/ 266800 h 2009875"/>
                  <a:gd name="connsiteX128" fmla="*/ 4390839 w 4933957"/>
                  <a:gd name="connsiteY128" fmla="*/ 209650 h 2009875"/>
                  <a:gd name="connsiteX129" fmla="*/ 4419414 w 4933957"/>
                  <a:gd name="connsiteY129" fmla="*/ 162025 h 2009875"/>
                  <a:gd name="connsiteX130" fmla="*/ 4409890 w 4933957"/>
                  <a:gd name="connsiteY130" fmla="*/ 28670 h 2009875"/>
                  <a:gd name="connsiteX131" fmla="*/ 4496267 w 4933957"/>
                  <a:gd name="connsiteY131" fmla="*/ 180984 h 2009875"/>
                  <a:gd name="connsiteX132" fmla="*/ 4610572 w 4933957"/>
                  <a:gd name="connsiteY132" fmla="*/ 9525 h 2009875"/>
                  <a:gd name="connsiteX133" fmla="*/ 4657563 w 4933957"/>
                  <a:gd name="connsiteY133" fmla="*/ 152504 h 2009875"/>
                  <a:gd name="connsiteX134" fmla="*/ 4753469 w 4933957"/>
                  <a:gd name="connsiteY134" fmla="*/ 57153 h 2009875"/>
                  <a:gd name="connsiteX135" fmla="*/ 4857612 w 4933957"/>
                  <a:gd name="connsiteY135" fmla="*/ 1133630 h 2009875"/>
                  <a:gd name="connsiteX136" fmla="*/ 4933957 w 4933957"/>
                  <a:gd name="connsiteY136" fmla="*/ 304759 h 2009875"/>
                  <a:gd name="connsiteX0" fmla="*/ 0 w 4895857"/>
                  <a:gd name="connsiteY0" fmla="*/ 100 h 2009875"/>
                  <a:gd name="connsiteX1" fmla="*/ 247671 w 4895857"/>
                  <a:gd name="connsiteY1" fmla="*/ 19150 h 2009875"/>
                  <a:gd name="connsiteX2" fmla="*/ 361982 w 4895857"/>
                  <a:gd name="connsiteY2" fmla="*/ 19051 h 2009875"/>
                  <a:gd name="connsiteX3" fmla="*/ 371508 w 4895857"/>
                  <a:gd name="connsiteY3" fmla="*/ 190509 h 2009875"/>
                  <a:gd name="connsiteX4" fmla="*/ 416930 w 4895857"/>
                  <a:gd name="connsiteY4" fmla="*/ 238225 h 2009875"/>
                  <a:gd name="connsiteX5" fmla="*/ 437663 w 4895857"/>
                  <a:gd name="connsiteY5" fmla="*/ 381101 h 2009875"/>
                  <a:gd name="connsiteX6" fmla="*/ 478435 w 4895857"/>
                  <a:gd name="connsiteY6" fmla="*/ 571600 h 2009875"/>
                  <a:gd name="connsiteX7" fmla="*/ 542974 w 4895857"/>
                  <a:gd name="connsiteY7" fmla="*/ 523975 h 2009875"/>
                  <a:gd name="connsiteX8" fmla="*/ 611446 w 4895857"/>
                  <a:gd name="connsiteY8" fmla="*/ 809725 h 2009875"/>
                  <a:gd name="connsiteX9" fmla="*/ 666810 w 4895857"/>
                  <a:gd name="connsiteY9" fmla="*/ 952600 h 2009875"/>
                  <a:gd name="connsiteX10" fmla="*/ 798573 w 4895857"/>
                  <a:gd name="connsiteY10" fmla="*/ 1124050 h 2009875"/>
                  <a:gd name="connsiteX11" fmla="*/ 954388 w 4895857"/>
                  <a:gd name="connsiteY11" fmla="*/ 1038325 h 2009875"/>
                  <a:gd name="connsiteX12" fmla="*/ 1202065 w 4895857"/>
                  <a:gd name="connsiteY12" fmla="*/ 885925 h 2009875"/>
                  <a:gd name="connsiteX13" fmla="*/ 1306853 w 4895857"/>
                  <a:gd name="connsiteY13" fmla="*/ 876400 h 2009875"/>
                  <a:gd name="connsiteX14" fmla="*/ 1392588 w 4895857"/>
                  <a:gd name="connsiteY14" fmla="*/ 800200 h 2009875"/>
                  <a:gd name="connsiteX15" fmla="*/ 1454393 w 4895857"/>
                  <a:gd name="connsiteY15" fmla="*/ 838301 h 2009875"/>
                  <a:gd name="connsiteX16" fmla="*/ 1496989 w 4895857"/>
                  <a:gd name="connsiteY16" fmla="*/ 895450 h 2009875"/>
                  <a:gd name="connsiteX17" fmla="*/ 1561653 w 4895857"/>
                  <a:gd name="connsiteY17" fmla="*/ 762100 h 2009875"/>
                  <a:gd name="connsiteX18" fmla="*/ 1605669 w 4895857"/>
                  <a:gd name="connsiteY18" fmla="*/ 772786 h 2009875"/>
                  <a:gd name="connsiteX19" fmla="*/ 1638447 w 4895857"/>
                  <a:gd name="connsiteY19" fmla="*/ 666850 h 2009875"/>
                  <a:gd name="connsiteX20" fmla="*/ 1698901 w 4895857"/>
                  <a:gd name="connsiteY20" fmla="*/ 571600 h 2009875"/>
                  <a:gd name="connsiteX21" fmla="*/ 1852398 w 4895857"/>
                  <a:gd name="connsiteY21" fmla="*/ 495408 h 2009875"/>
                  <a:gd name="connsiteX22" fmla="*/ 2057005 w 4895857"/>
                  <a:gd name="connsiteY22" fmla="*/ 381100 h 2009875"/>
                  <a:gd name="connsiteX23" fmla="*/ 2249941 w 4895857"/>
                  <a:gd name="connsiteY23" fmla="*/ 276325 h 2009875"/>
                  <a:gd name="connsiteX24" fmla="*/ 2449990 w 4895857"/>
                  <a:gd name="connsiteY24" fmla="*/ 181075 h 2009875"/>
                  <a:gd name="connsiteX25" fmla="*/ 2523761 w 4895857"/>
                  <a:gd name="connsiteY25" fmla="*/ 190600 h 2009875"/>
                  <a:gd name="connsiteX26" fmla="*/ 2952564 w 4895857"/>
                  <a:gd name="connsiteY26" fmla="*/ 47725 h 2009875"/>
                  <a:gd name="connsiteX27" fmla="*/ 3019239 w 4895857"/>
                  <a:gd name="connsiteY27" fmla="*/ 28675 h 2009875"/>
                  <a:gd name="connsiteX28" fmla="*/ 3133539 w 4895857"/>
                  <a:gd name="connsiteY28" fmla="*/ 38200 h 2009875"/>
                  <a:gd name="connsiteX29" fmla="*/ 3152589 w 4895857"/>
                  <a:gd name="connsiteY29" fmla="*/ 66775 h 2009875"/>
                  <a:gd name="connsiteX30" fmla="*/ 3162114 w 4895857"/>
                  <a:gd name="connsiteY30" fmla="*/ 114400 h 2009875"/>
                  <a:gd name="connsiteX31" fmla="*/ 3171639 w 4895857"/>
                  <a:gd name="connsiteY31" fmla="*/ 352525 h 2009875"/>
                  <a:gd name="connsiteX32" fmla="*/ 3200214 w 4895857"/>
                  <a:gd name="connsiteY32" fmla="*/ 514450 h 2009875"/>
                  <a:gd name="connsiteX33" fmla="*/ 3209739 w 4895857"/>
                  <a:gd name="connsiteY33" fmla="*/ 543025 h 2009875"/>
                  <a:gd name="connsiteX34" fmla="*/ 3228790 w 4895857"/>
                  <a:gd name="connsiteY34" fmla="*/ 666850 h 2009875"/>
                  <a:gd name="connsiteX35" fmla="*/ 3228787 w 4895857"/>
                  <a:gd name="connsiteY35" fmla="*/ 714475 h 2009875"/>
                  <a:gd name="connsiteX36" fmla="*/ 3228788 w 4895857"/>
                  <a:gd name="connsiteY36" fmla="*/ 762100 h 2009875"/>
                  <a:gd name="connsiteX37" fmla="*/ 3276414 w 4895857"/>
                  <a:gd name="connsiteY37" fmla="*/ 743050 h 2009875"/>
                  <a:gd name="connsiteX38" fmla="*/ 3285939 w 4895857"/>
                  <a:gd name="connsiteY38" fmla="*/ 895450 h 2009875"/>
                  <a:gd name="connsiteX39" fmla="*/ 3295464 w 4895857"/>
                  <a:gd name="connsiteY39" fmla="*/ 924025 h 2009875"/>
                  <a:gd name="connsiteX40" fmla="*/ 3285939 w 4895857"/>
                  <a:gd name="connsiteY40" fmla="*/ 971650 h 2009875"/>
                  <a:gd name="connsiteX41" fmla="*/ 3304989 w 4895857"/>
                  <a:gd name="connsiteY41" fmla="*/ 1019275 h 2009875"/>
                  <a:gd name="connsiteX42" fmla="*/ 3304989 w 4895857"/>
                  <a:gd name="connsiteY42" fmla="*/ 1047850 h 2009875"/>
                  <a:gd name="connsiteX43" fmla="*/ 3314514 w 4895857"/>
                  <a:gd name="connsiteY43" fmla="*/ 1095475 h 2009875"/>
                  <a:gd name="connsiteX44" fmla="*/ 3314514 w 4895857"/>
                  <a:gd name="connsiteY44" fmla="*/ 1143100 h 2009875"/>
                  <a:gd name="connsiteX45" fmla="*/ 3324039 w 4895857"/>
                  <a:gd name="connsiteY45" fmla="*/ 1181200 h 2009875"/>
                  <a:gd name="connsiteX46" fmla="*/ 3314514 w 4895857"/>
                  <a:gd name="connsiteY46" fmla="*/ 1200250 h 2009875"/>
                  <a:gd name="connsiteX47" fmla="*/ 3333564 w 4895857"/>
                  <a:gd name="connsiteY47" fmla="*/ 1238350 h 2009875"/>
                  <a:gd name="connsiteX48" fmla="*/ 3333564 w 4895857"/>
                  <a:gd name="connsiteY48" fmla="*/ 1285975 h 2009875"/>
                  <a:gd name="connsiteX49" fmla="*/ 3352614 w 4895857"/>
                  <a:gd name="connsiteY49" fmla="*/ 1333600 h 2009875"/>
                  <a:gd name="connsiteX50" fmla="*/ 3352614 w 4895857"/>
                  <a:gd name="connsiteY50" fmla="*/ 1381225 h 2009875"/>
                  <a:gd name="connsiteX51" fmla="*/ 3390714 w 4895857"/>
                  <a:gd name="connsiteY51" fmla="*/ 1419325 h 2009875"/>
                  <a:gd name="connsiteX52" fmla="*/ 3419289 w 4895857"/>
                  <a:gd name="connsiteY52" fmla="*/ 1381225 h 2009875"/>
                  <a:gd name="connsiteX53" fmla="*/ 3428814 w 4895857"/>
                  <a:gd name="connsiteY53" fmla="*/ 1333600 h 2009875"/>
                  <a:gd name="connsiteX54" fmla="*/ 3447864 w 4895857"/>
                  <a:gd name="connsiteY54" fmla="*/ 1276450 h 2009875"/>
                  <a:gd name="connsiteX55" fmla="*/ 3447864 w 4895857"/>
                  <a:gd name="connsiteY55" fmla="*/ 1238350 h 2009875"/>
                  <a:gd name="connsiteX56" fmla="*/ 3466914 w 4895857"/>
                  <a:gd name="connsiteY56" fmla="*/ 1171675 h 2009875"/>
                  <a:gd name="connsiteX57" fmla="*/ 3457389 w 4895857"/>
                  <a:gd name="connsiteY57" fmla="*/ 1105000 h 2009875"/>
                  <a:gd name="connsiteX58" fmla="*/ 3466914 w 4895857"/>
                  <a:gd name="connsiteY58" fmla="*/ 1076425 h 2009875"/>
                  <a:gd name="connsiteX59" fmla="*/ 3485964 w 4895857"/>
                  <a:gd name="connsiteY59" fmla="*/ 1009750 h 2009875"/>
                  <a:gd name="connsiteX60" fmla="*/ 3495489 w 4895857"/>
                  <a:gd name="connsiteY60" fmla="*/ 962125 h 2009875"/>
                  <a:gd name="connsiteX61" fmla="*/ 3505014 w 4895857"/>
                  <a:gd name="connsiteY61" fmla="*/ 914500 h 2009875"/>
                  <a:gd name="connsiteX62" fmla="*/ 3524064 w 4895857"/>
                  <a:gd name="connsiteY62" fmla="*/ 866875 h 2009875"/>
                  <a:gd name="connsiteX63" fmla="*/ 3571689 w 4895857"/>
                  <a:gd name="connsiteY63" fmla="*/ 924025 h 2009875"/>
                  <a:gd name="connsiteX64" fmla="*/ 3571689 w 4895857"/>
                  <a:gd name="connsiteY64" fmla="*/ 971650 h 2009875"/>
                  <a:gd name="connsiteX65" fmla="*/ 3638367 w 4895857"/>
                  <a:gd name="connsiteY65" fmla="*/ 1066900 h 2009875"/>
                  <a:gd name="connsiteX66" fmla="*/ 3705041 w 4895857"/>
                  <a:gd name="connsiteY66" fmla="*/ 981175 h 2009875"/>
                  <a:gd name="connsiteX67" fmla="*/ 3733614 w 4895857"/>
                  <a:gd name="connsiteY67" fmla="*/ 1038325 h 2009875"/>
                  <a:gd name="connsiteX68" fmla="*/ 3743139 w 4895857"/>
                  <a:gd name="connsiteY68" fmla="*/ 838300 h 2009875"/>
                  <a:gd name="connsiteX69" fmla="*/ 3790764 w 4895857"/>
                  <a:gd name="connsiteY69" fmla="*/ 781150 h 2009875"/>
                  <a:gd name="connsiteX70" fmla="*/ 3847914 w 4895857"/>
                  <a:gd name="connsiteY70" fmla="*/ 781150 h 2009875"/>
                  <a:gd name="connsiteX71" fmla="*/ 3905064 w 4895857"/>
                  <a:gd name="connsiteY71" fmla="*/ 790675 h 2009875"/>
                  <a:gd name="connsiteX72" fmla="*/ 3962215 w 4895857"/>
                  <a:gd name="connsiteY72" fmla="*/ 809725 h 2009875"/>
                  <a:gd name="connsiteX73" fmla="*/ 3971739 w 4895857"/>
                  <a:gd name="connsiteY73" fmla="*/ 876400 h 2009875"/>
                  <a:gd name="connsiteX74" fmla="*/ 3990789 w 4895857"/>
                  <a:gd name="connsiteY74" fmla="*/ 933550 h 2009875"/>
                  <a:gd name="connsiteX75" fmla="*/ 4009839 w 4895857"/>
                  <a:gd name="connsiteY75" fmla="*/ 990700 h 2009875"/>
                  <a:gd name="connsiteX76" fmla="*/ 4028889 w 4895857"/>
                  <a:gd name="connsiteY76" fmla="*/ 1047850 h 2009875"/>
                  <a:gd name="connsiteX77" fmla="*/ 4019364 w 4895857"/>
                  <a:gd name="connsiteY77" fmla="*/ 1076425 h 2009875"/>
                  <a:gd name="connsiteX78" fmla="*/ 4047939 w 4895857"/>
                  <a:gd name="connsiteY78" fmla="*/ 1133575 h 2009875"/>
                  <a:gd name="connsiteX79" fmla="*/ 4047939 w 4895857"/>
                  <a:gd name="connsiteY79" fmla="*/ 1181200 h 2009875"/>
                  <a:gd name="connsiteX80" fmla="*/ 4047939 w 4895857"/>
                  <a:gd name="connsiteY80" fmla="*/ 1228825 h 2009875"/>
                  <a:gd name="connsiteX81" fmla="*/ 4028889 w 4895857"/>
                  <a:gd name="connsiteY81" fmla="*/ 1257400 h 2009875"/>
                  <a:gd name="connsiteX82" fmla="*/ 4038414 w 4895857"/>
                  <a:gd name="connsiteY82" fmla="*/ 1295500 h 2009875"/>
                  <a:gd name="connsiteX83" fmla="*/ 4047939 w 4895857"/>
                  <a:gd name="connsiteY83" fmla="*/ 1352650 h 2009875"/>
                  <a:gd name="connsiteX84" fmla="*/ 4066989 w 4895857"/>
                  <a:gd name="connsiteY84" fmla="*/ 1409800 h 2009875"/>
                  <a:gd name="connsiteX85" fmla="*/ 4066989 w 4895857"/>
                  <a:gd name="connsiteY85" fmla="*/ 1466950 h 2009875"/>
                  <a:gd name="connsiteX86" fmla="*/ 4086039 w 4895857"/>
                  <a:gd name="connsiteY86" fmla="*/ 1524100 h 2009875"/>
                  <a:gd name="connsiteX87" fmla="*/ 4105089 w 4895857"/>
                  <a:gd name="connsiteY87" fmla="*/ 1581250 h 2009875"/>
                  <a:gd name="connsiteX88" fmla="*/ 4114614 w 4895857"/>
                  <a:gd name="connsiteY88" fmla="*/ 1609825 h 2009875"/>
                  <a:gd name="connsiteX89" fmla="*/ 4114614 w 4895857"/>
                  <a:gd name="connsiteY89" fmla="*/ 1657450 h 2009875"/>
                  <a:gd name="connsiteX90" fmla="*/ 4133664 w 4895857"/>
                  <a:gd name="connsiteY90" fmla="*/ 1705075 h 2009875"/>
                  <a:gd name="connsiteX91" fmla="*/ 4133664 w 4895857"/>
                  <a:gd name="connsiteY91" fmla="*/ 1762225 h 2009875"/>
                  <a:gd name="connsiteX92" fmla="*/ 4143189 w 4895857"/>
                  <a:gd name="connsiteY92" fmla="*/ 1819375 h 2009875"/>
                  <a:gd name="connsiteX93" fmla="*/ 4133664 w 4895857"/>
                  <a:gd name="connsiteY93" fmla="*/ 1857475 h 2009875"/>
                  <a:gd name="connsiteX94" fmla="*/ 4143189 w 4895857"/>
                  <a:gd name="connsiteY94" fmla="*/ 1895575 h 2009875"/>
                  <a:gd name="connsiteX95" fmla="*/ 4162239 w 4895857"/>
                  <a:gd name="connsiteY95" fmla="*/ 1952725 h 2009875"/>
                  <a:gd name="connsiteX96" fmla="*/ 4133664 w 4895857"/>
                  <a:gd name="connsiteY96" fmla="*/ 1981300 h 2009875"/>
                  <a:gd name="connsiteX97" fmla="*/ 4162239 w 4895857"/>
                  <a:gd name="connsiteY97" fmla="*/ 2009875 h 2009875"/>
                  <a:gd name="connsiteX98" fmla="*/ 4209864 w 4895857"/>
                  <a:gd name="connsiteY98" fmla="*/ 1943200 h 2009875"/>
                  <a:gd name="connsiteX99" fmla="*/ 4209864 w 4895857"/>
                  <a:gd name="connsiteY99" fmla="*/ 1876525 h 2009875"/>
                  <a:gd name="connsiteX100" fmla="*/ 4219389 w 4895857"/>
                  <a:gd name="connsiteY100" fmla="*/ 1819375 h 2009875"/>
                  <a:gd name="connsiteX101" fmla="*/ 4219389 w 4895857"/>
                  <a:gd name="connsiteY101" fmla="*/ 1771750 h 2009875"/>
                  <a:gd name="connsiteX102" fmla="*/ 4219389 w 4895857"/>
                  <a:gd name="connsiteY102" fmla="*/ 1705075 h 2009875"/>
                  <a:gd name="connsiteX103" fmla="*/ 4228914 w 4895857"/>
                  <a:gd name="connsiteY103" fmla="*/ 1647925 h 2009875"/>
                  <a:gd name="connsiteX104" fmla="*/ 4238439 w 4895857"/>
                  <a:gd name="connsiteY104" fmla="*/ 1581250 h 2009875"/>
                  <a:gd name="connsiteX105" fmla="*/ 4228914 w 4895857"/>
                  <a:gd name="connsiteY105" fmla="*/ 1524100 h 2009875"/>
                  <a:gd name="connsiteX106" fmla="*/ 4257489 w 4895857"/>
                  <a:gd name="connsiteY106" fmla="*/ 1476475 h 2009875"/>
                  <a:gd name="connsiteX107" fmla="*/ 4228914 w 4895857"/>
                  <a:gd name="connsiteY107" fmla="*/ 1438375 h 2009875"/>
                  <a:gd name="connsiteX108" fmla="*/ 4257489 w 4895857"/>
                  <a:gd name="connsiteY108" fmla="*/ 1371700 h 2009875"/>
                  <a:gd name="connsiteX109" fmla="*/ 4257489 w 4895857"/>
                  <a:gd name="connsiteY109" fmla="*/ 1305025 h 2009875"/>
                  <a:gd name="connsiteX110" fmla="*/ 4238439 w 4895857"/>
                  <a:gd name="connsiteY110" fmla="*/ 1257400 h 2009875"/>
                  <a:gd name="connsiteX111" fmla="*/ 4247964 w 4895857"/>
                  <a:gd name="connsiteY111" fmla="*/ 1200250 h 2009875"/>
                  <a:gd name="connsiteX112" fmla="*/ 4247964 w 4895857"/>
                  <a:gd name="connsiteY112" fmla="*/ 1171675 h 2009875"/>
                  <a:gd name="connsiteX113" fmla="*/ 4257489 w 4895857"/>
                  <a:gd name="connsiteY113" fmla="*/ 1105000 h 2009875"/>
                  <a:gd name="connsiteX114" fmla="*/ 4257489 w 4895857"/>
                  <a:gd name="connsiteY114" fmla="*/ 1066900 h 2009875"/>
                  <a:gd name="connsiteX115" fmla="*/ 4247964 w 4895857"/>
                  <a:gd name="connsiteY115" fmla="*/ 1000225 h 2009875"/>
                  <a:gd name="connsiteX116" fmla="*/ 4257489 w 4895857"/>
                  <a:gd name="connsiteY116" fmla="*/ 952600 h 2009875"/>
                  <a:gd name="connsiteX117" fmla="*/ 4276539 w 4895857"/>
                  <a:gd name="connsiteY117" fmla="*/ 885925 h 2009875"/>
                  <a:gd name="connsiteX118" fmla="*/ 4295589 w 4895857"/>
                  <a:gd name="connsiteY118" fmla="*/ 838300 h 2009875"/>
                  <a:gd name="connsiteX119" fmla="*/ 4276539 w 4895857"/>
                  <a:gd name="connsiteY119" fmla="*/ 800200 h 2009875"/>
                  <a:gd name="connsiteX120" fmla="*/ 4295589 w 4895857"/>
                  <a:gd name="connsiteY120" fmla="*/ 704950 h 2009875"/>
                  <a:gd name="connsiteX121" fmla="*/ 4362268 w 4895857"/>
                  <a:gd name="connsiteY121" fmla="*/ 762100 h 2009875"/>
                  <a:gd name="connsiteX122" fmla="*/ 4362264 w 4895857"/>
                  <a:gd name="connsiteY122" fmla="*/ 552550 h 2009875"/>
                  <a:gd name="connsiteX123" fmla="*/ 4371789 w 4895857"/>
                  <a:gd name="connsiteY123" fmla="*/ 504925 h 2009875"/>
                  <a:gd name="connsiteX124" fmla="*/ 4371789 w 4895857"/>
                  <a:gd name="connsiteY124" fmla="*/ 447775 h 2009875"/>
                  <a:gd name="connsiteX125" fmla="*/ 4390839 w 4895857"/>
                  <a:gd name="connsiteY125" fmla="*/ 381100 h 2009875"/>
                  <a:gd name="connsiteX126" fmla="*/ 4381314 w 4895857"/>
                  <a:gd name="connsiteY126" fmla="*/ 333475 h 2009875"/>
                  <a:gd name="connsiteX127" fmla="*/ 4381314 w 4895857"/>
                  <a:gd name="connsiteY127" fmla="*/ 266800 h 2009875"/>
                  <a:gd name="connsiteX128" fmla="*/ 4390839 w 4895857"/>
                  <a:gd name="connsiteY128" fmla="*/ 209650 h 2009875"/>
                  <a:gd name="connsiteX129" fmla="*/ 4419414 w 4895857"/>
                  <a:gd name="connsiteY129" fmla="*/ 162025 h 2009875"/>
                  <a:gd name="connsiteX130" fmla="*/ 4409890 w 4895857"/>
                  <a:gd name="connsiteY130" fmla="*/ 28670 h 2009875"/>
                  <a:gd name="connsiteX131" fmla="*/ 4496267 w 4895857"/>
                  <a:gd name="connsiteY131" fmla="*/ 180984 h 2009875"/>
                  <a:gd name="connsiteX132" fmla="*/ 4610572 w 4895857"/>
                  <a:gd name="connsiteY132" fmla="*/ 9525 h 2009875"/>
                  <a:gd name="connsiteX133" fmla="*/ 4657563 w 4895857"/>
                  <a:gd name="connsiteY133" fmla="*/ 152504 h 2009875"/>
                  <a:gd name="connsiteX134" fmla="*/ 4753469 w 4895857"/>
                  <a:gd name="connsiteY134" fmla="*/ 57153 h 2009875"/>
                  <a:gd name="connsiteX135" fmla="*/ 4857612 w 4895857"/>
                  <a:gd name="connsiteY135" fmla="*/ 1133630 h 2009875"/>
                  <a:gd name="connsiteX136" fmla="*/ 4895857 w 4895857"/>
                  <a:gd name="connsiteY136" fmla="*/ 276183 h 2009875"/>
                  <a:gd name="connsiteX0" fmla="*/ 0 w 4905375"/>
                  <a:gd name="connsiteY0" fmla="*/ 100 h 2009875"/>
                  <a:gd name="connsiteX1" fmla="*/ 247671 w 4905375"/>
                  <a:gd name="connsiteY1" fmla="*/ 19150 h 2009875"/>
                  <a:gd name="connsiteX2" fmla="*/ 361982 w 4905375"/>
                  <a:gd name="connsiteY2" fmla="*/ 19051 h 2009875"/>
                  <a:gd name="connsiteX3" fmla="*/ 371508 w 4905375"/>
                  <a:gd name="connsiteY3" fmla="*/ 190509 h 2009875"/>
                  <a:gd name="connsiteX4" fmla="*/ 416930 w 4905375"/>
                  <a:gd name="connsiteY4" fmla="*/ 238225 h 2009875"/>
                  <a:gd name="connsiteX5" fmla="*/ 437663 w 4905375"/>
                  <a:gd name="connsiteY5" fmla="*/ 381101 h 2009875"/>
                  <a:gd name="connsiteX6" fmla="*/ 478435 w 4905375"/>
                  <a:gd name="connsiteY6" fmla="*/ 571600 h 2009875"/>
                  <a:gd name="connsiteX7" fmla="*/ 542974 w 4905375"/>
                  <a:gd name="connsiteY7" fmla="*/ 523975 h 2009875"/>
                  <a:gd name="connsiteX8" fmla="*/ 611446 w 4905375"/>
                  <a:gd name="connsiteY8" fmla="*/ 809725 h 2009875"/>
                  <a:gd name="connsiteX9" fmla="*/ 666810 w 4905375"/>
                  <a:gd name="connsiteY9" fmla="*/ 952600 h 2009875"/>
                  <a:gd name="connsiteX10" fmla="*/ 798573 w 4905375"/>
                  <a:gd name="connsiteY10" fmla="*/ 1124050 h 2009875"/>
                  <a:gd name="connsiteX11" fmla="*/ 954388 w 4905375"/>
                  <a:gd name="connsiteY11" fmla="*/ 1038325 h 2009875"/>
                  <a:gd name="connsiteX12" fmla="*/ 1202065 w 4905375"/>
                  <a:gd name="connsiteY12" fmla="*/ 885925 h 2009875"/>
                  <a:gd name="connsiteX13" fmla="*/ 1306853 w 4905375"/>
                  <a:gd name="connsiteY13" fmla="*/ 876400 h 2009875"/>
                  <a:gd name="connsiteX14" fmla="*/ 1392588 w 4905375"/>
                  <a:gd name="connsiteY14" fmla="*/ 800200 h 2009875"/>
                  <a:gd name="connsiteX15" fmla="*/ 1454393 w 4905375"/>
                  <a:gd name="connsiteY15" fmla="*/ 838301 h 2009875"/>
                  <a:gd name="connsiteX16" fmla="*/ 1496989 w 4905375"/>
                  <a:gd name="connsiteY16" fmla="*/ 895450 h 2009875"/>
                  <a:gd name="connsiteX17" fmla="*/ 1561653 w 4905375"/>
                  <a:gd name="connsiteY17" fmla="*/ 762100 h 2009875"/>
                  <a:gd name="connsiteX18" fmla="*/ 1605669 w 4905375"/>
                  <a:gd name="connsiteY18" fmla="*/ 772786 h 2009875"/>
                  <a:gd name="connsiteX19" fmla="*/ 1638447 w 4905375"/>
                  <a:gd name="connsiteY19" fmla="*/ 666850 h 2009875"/>
                  <a:gd name="connsiteX20" fmla="*/ 1698901 w 4905375"/>
                  <a:gd name="connsiteY20" fmla="*/ 571600 h 2009875"/>
                  <a:gd name="connsiteX21" fmla="*/ 1852398 w 4905375"/>
                  <a:gd name="connsiteY21" fmla="*/ 495408 h 2009875"/>
                  <a:gd name="connsiteX22" fmla="*/ 2057005 w 4905375"/>
                  <a:gd name="connsiteY22" fmla="*/ 381100 h 2009875"/>
                  <a:gd name="connsiteX23" fmla="*/ 2249941 w 4905375"/>
                  <a:gd name="connsiteY23" fmla="*/ 276325 h 2009875"/>
                  <a:gd name="connsiteX24" fmla="*/ 2449990 w 4905375"/>
                  <a:gd name="connsiteY24" fmla="*/ 181075 h 2009875"/>
                  <a:gd name="connsiteX25" fmla="*/ 2523761 w 4905375"/>
                  <a:gd name="connsiteY25" fmla="*/ 190600 h 2009875"/>
                  <a:gd name="connsiteX26" fmla="*/ 2952564 w 4905375"/>
                  <a:gd name="connsiteY26" fmla="*/ 47725 h 2009875"/>
                  <a:gd name="connsiteX27" fmla="*/ 3019239 w 4905375"/>
                  <a:gd name="connsiteY27" fmla="*/ 28675 h 2009875"/>
                  <a:gd name="connsiteX28" fmla="*/ 3133539 w 4905375"/>
                  <a:gd name="connsiteY28" fmla="*/ 38200 h 2009875"/>
                  <a:gd name="connsiteX29" fmla="*/ 3152589 w 4905375"/>
                  <a:gd name="connsiteY29" fmla="*/ 66775 h 2009875"/>
                  <a:gd name="connsiteX30" fmla="*/ 3162114 w 4905375"/>
                  <a:gd name="connsiteY30" fmla="*/ 114400 h 2009875"/>
                  <a:gd name="connsiteX31" fmla="*/ 3171639 w 4905375"/>
                  <a:gd name="connsiteY31" fmla="*/ 352525 h 2009875"/>
                  <a:gd name="connsiteX32" fmla="*/ 3200214 w 4905375"/>
                  <a:gd name="connsiteY32" fmla="*/ 514450 h 2009875"/>
                  <a:gd name="connsiteX33" fmla="*/ 3209739 w 4905375"/>
                  <a:gd name="connsiteY33" fmla="*/ 543025 h 2009875"/>
                  <a:gd name="connsiteX34" fmla="*/ 3228790 w 4905375"/>
                  <a:gd name="connsiteY34" fmla="*/ 666850 h 2009875"/>
                  <a:gd name="connsiteX35" fmla="*/ 3228787 w 4905375"/>
                  <a:gd name="connsiteY35" fmla="*/ 714475 h 2009875"/>
                  <a:gd name="connsiteX36" fmla="*/ 3228788 w 4905375"/>
                  <a:gd name="connsiteY36" fmla="*/ 762100 h 2009875"/>
                  <a:gd name="connsiteX37" fmla="*/ 3276414 w 4905375"/>
                  <a:gd name="connsiteY37" fmla="*/ 743050 h 2009875"/>
                  <a:gd name="connsiteX38" fmla="*/ 3285939 w 4905375"/>
                  <a:gd name="connsiteY38" fmla="*/ 895450 h 2009875"/>
                  <a:gd name="connsiteX39" fmla="*/ 3295464 w 4905375"/>
                  <a:gd name="connsiteY39" fmla="*/ 924025 h 2009875"/>
                  <a:gd name="connsiteX40" fmla="*/ 3285939 w 4905375"/>
                  <a:gd name="connsiteY40" fmla="*/ 971650 h 2009875"/>
                  <a:gd name="connsiteX41" fmla="*/ 3304989 w 4905375"/>
                  <a:gd name="connsiteY41" fmla="*/ 1019275 h 2009875"/>
                  <a:gd name="connsiteX42" fmla="*/ 3304989 w 4905375"/>
                  <a:gd name="connsiteY42" fmla="*/ 1047850 h 2009875"/>
                  <a:gd name="connsiteX43" fmla="*/ 3314514 w 4905375"/>
                  <a:gd name="connsiteY43" fmla="*/ 1095475 h 2009875"/>
                  <a:gd name="connsiteX44" fmla="*/ 3314514 w 4905375"/>
                  <a:gd name="connsiteY44" fmla="*/ 1143100 h 2009875"/>
                  <a:gd name="connsiteX45" fmla="*/ 3324039 w 4905375"/>
                  <a:gd name="connsiteY45" fmla="*/ 1181200 h 2009875"/>
                  <a:gd name="connsiteX46" fmla="*/ 3314514 w 4905375"/>
                  <a:gd name="connsiteY46" fmla="*/ 1200250 h 2009875"/>
                  <a:gd name="connsiteX47" fmla="*/ 3333564 w 4905375"/>
                  <a:gd name="connsiteY47" fmla="*/ 1238350 h 2009875"/>
                  <a:gd name="connsiteX48" fmla="*/ 3333564 w 4905375"/>
                  <a:gd name="connsiteY48" fmla="*/ 1285975 h 2009875"/>
                  <a:gd name="connsiteX49" fmla="*/ 3352614 w 4905375"/>
                  <a:gd name="connsiteY49" fmla="*/ 1333600 h 2009875"/>
                  <a:gd name="connsiteX50" fmla="*/ 3352614 w 4905375"/>
                  <a:gd name="connsiteY50" fmla="*/ 1381225 h 2009875"/>
                  <a:gd name="connsiteX51" fmla="*/ 3390714 w 4905375"/>
                  <a:gd name="connsiteY51" fmla="*/ 1419325 h 2009875"/>
                  <a:gd name="connsiteX52" fmla="*/ 3419289 w 4905375"/>
                  <a:gd name="connsiteY52" fmla="*/ 1381225 h 2009875"/>
                  <a:gd name="connsiteX53" fmla="*/ 3428814 w 4905375"/>
                  <a:gd name="connsiteY53" fmla="*/ 1333600 h 2009875"/>
                  <a:gd name="connsiteX54" fmla="*/ 3447864 w 4905375"/>
                  <a:gd name="connsiteY54" fmla="*/ 1276450 h 2009875"/>
                  <a:gd name="connsiteX55" fmla="*/ 3447864 w 4905375"/>
                  <a:gd name="connsiteY55" fmla="*/ 1238350 h 2009875"/>
                  <a:gd name="connsiteX56" fmla="*/ 3466914 w 4905375"/>
                  <a:gd name="connsiteY56" fmla="*/ 1171675 h 2009875"/>
                  <a:gd name="connsiteX57" fmla="*/ 3457389 w 4905375"/>
                  <a:gd name="connsiteY57" fmla="*/ 1105000 h 2009875"/>
                  <a:gd name="connsiteX58" fmla="*/ 3466914 w 4905375"/>
                  <a:gd name="connsiteY58" fmla="*/ 1076425 h 2009875"/>
                  <a:gd name="connsiteX59" fmla="*/ 3485964 w 4905375"/>
                  <a:gd name="connsiteY59" fmla="*/ 1009750 h 2009875"/>
                  <a:gd name="connsiteX60" fmla="*/ 3495489 w 4905375"/>
                  <a:gd name="connsiteY60" fmla="*/ 962125 h 2009875"/>
                  <a:gd name="connsiteX61" fmla="*/ 3505014 w 4905375"/>
                  <a:gd name="connsiteY61" fmla="*/ 914500 h 2009875"/>
                  <a:gd name="connsiteX62" fmla="*/ 3524064 w 4905375"/>
                  <a:gd name="connsiteY62" fmla="*/ 866875 h 2009875"/>
                  <a:gd name="connsiteX63" fmla="*/ 3571689 w 4905375"/>
                  <a:gd name="connsiteY63" fmla="*/ 924025 h 2009875"/>
                  <a:gd name="connsiteX64" fmla="*/ 3571689 w 4905375"/>
                  <a:gd name="connsiteY64" fmla="*/ 971650 h 2009875"/>
                  <a:gd name="connsiteX65" fmla="*/ 3638367 w 4905375"/>
                  <a:gd name="connsiteY65" fmla="*/ 1066900 h 2009875"/>
                  <a:gd name="connsiteX66" fmla="*/ 3705041 w 4905375"/>
                  <a:gd name="connsiteY66" fmla="*/ 981175 h 2009875"/>
                  <a:gd name="connsiteX67" fmla="*/ 3733614 w 4905375"/>
                  <a:gd name="connsiteY67" fmla="*/ 1038325 h 2009875"/>
                  <a:gd name="connsiteX68" fmla="*/ 3743139 w 4905375"/>
                  <a:gd name="connsiteY68" fmla="*/ 838300 h 2009875"/>
                  <a:gd name="connsiteX69" fmla="*/ 3790764 w 4905375"/>
                  <a:gd name="connsiteY69" fmla="*/ 781150 h 2009875"/>
                  <a:gd name="connsiteX70" fmla="*/ 3847914 w 4905375"/>
                  <a:gd name="connsiteY70" fmla="*/ 781150 h 2009875"/>
                  <a:gd name="connsiteX71" fmla="*/ 3905064 w 4905375"/>
                  <a:gd name="connsiteY71" fmla="*/ 790675 h 2009875"/>
                  <a:gd name="connsiteX72" fmla="*/ 3962215 w 4905375"/>
                  <a:gd name="connsiteY72" fmla="*/ 809725 h 2009875"/>
                  <a:gd name="connsiteX73" fmla="*/ 3971739 w 4905375"/>
                  <a:gd name="connsiteY73" fmla="*/ 876400 h 2009875"/>
                  <a:gd name="connsiteX74" fmla="*/ 3990789 w 4905375"/>
                  <a:gd name="connsiteY74" fmla="*/ 933550 h 2009875"/>
                  <a:gd name="connsiteX75" fmla="*/ 4009839 w 4905375"/>
                  <a:gd name="connsiteY75" fmla="*/ 990700 h 2009875"/>
                  <a:gd name="connsiteX76" fmla="*/ 4028889 w 4905375"/>
                  <a:gd name="connsiteY76" fmla="*/ 1047850 h 2009875"/>
                  <a:gd name="connsiteX77" fmla="*/ 4019364 w 4905375"/>
                  <a:gd name="connsiteY77" fmla="*/ 1076425 h 2009875"/>
                  <a:gd name="connsiteX78" fmla="*/ 4047939 w 4905375"/>
                  <a:gd name="connsiteY78" fmla="*/ 1133575 h 2009875"/>
                  <a:gd name="connsiteX79" fmla="*/ 4047939 w 4905375"/>
                  <a:gd name="connsiteY79" fmla="*/ 1181200 h 2009875"/>
                  <a:gd name="connsiteX80" fmla="*/ 4047939 w 4905375"/>
                  <a:gd name="connsiteY80" fmla="*/ 1228825 h 2009875"/>
                  <a:gd name="connsiteX81" fmla="*/ 4028889 w 4905375"/>
                  <a:gd name="connsiteY81" fmla="*/ 1257400 h 2009875"/>
                  <a:gd name="connsiteX82" fmla="*/ 4038414 w 4905375"/>
                  <a:gd name="connsiteY82" fmla="*/ 1295500 h 2009875"/>
                  <a:gd name="connsiteX83" fmla="*/ 4047939 w 4905375"/>
                  <a:gd name="connsiteY83" fmla="*/ 1352650 h 2009875"/>
                  <a:gd name="connsiteX84" fmla="*/ 4066989 w 4905375"/>
                  <a:gd name="connsiteY84" fmla="*/ 1409800 h 2009875"/>
                  <a:gd name="connsiteX85" fmla="*/ 4066989 w 4905375"/>
                  <a:gd name="connsiteY85" fmla="*/ 1466950 h 2009875"/>
                  <a:gd name="connsiteX86" fmla="*/ 4086039 w 4905375"/>
                  <a:gd name="connsiteY86" fmla="*/ 1524100 h 2009875"/>
                  <a:gd name="connsiteX87" fmla="*/ 4105089 w 4905375"/>
                  <a:gd name="connsiteY87" fmla="*/ 1581250 h 2009875"/>
                  <a:gd name="connsiteX88" fmla="*/ 4114614 w 4905375"/>
                  <a:gd name="connsiteY88" fmla="*/ 1609825 h 2009875"/>
                  <a:gd name="connsiteX89" fmla="*/ 4114614 w 4905375"/>
                  <a:gd name="connsiteY89" fmla="*/ 1657450 h 2009875"/>
                  <a:gd name="connsiteX90" fmla="*/ 4133664 w 4905375"/>
                  <a:gd name="connsiteY90" fmla="*/ 1705075 h 2009875"/>
                  <a:gd name="connsiteX91" fmla="*/ 4133664 w 4905375"/>
                  <a:gd name="connsiteY91" fmla="*/ 1762225 h 2009875"/>
                  <a:gd name="connsiteX92" fmla="*/ 4143189 w 4905375"/>
                  <a:gd name="connsiteY92" fmla="*/ 1819375 h 2009875"/>
                  <a:gd name="connsiteX93" fmla="*/ 4133664 w 4905375"/>
                  <a:gd name="connsiteY93" fmla="*/ 1857475 h 2009875"/>
                  <a:gd name="connsiteX94" fmla="*/ 4143189 w 4905375"/>
                  <a:gd name="connsiteY94" fmla="*/ 1895575 h 2009875"/>
                  <a:gd name="connsiteX95" fmla="*/ 4162239 w 4905375"/>
                  <a:gd name="connsiteY95" fmla="*/ 1952725 h 2009875"/>
                  <a:gd name="connsiteX96" fmla="*/ 4133664 w 4905375"/>
                  <a:gd name="connsiteY96" fmla="*/ 1981300 h 2009875"/>
                  <a:gd name="connsiteX97" fmla="*/ 4162239 w 4905375"/>
                  <a:gd name="connsiteY97" fmla="*/ 2009875 h 2009875"/>
                  <a:gd name="connsiteX98" fmla="*/ 4209864 w 4905375"/>
                  <a:gd name="connsiteY98" fmla="*/ 1943200 h 2009875"/>
                  <a:gd name="connsiteX99" fmla="*/ 4209864 w 4905375"/>
                  <a:gd name="connsiteY99" fmla="*/ 1876525 h 2009875"/>
                  <a:gd name="connsiteX100" fmla="*/ 4219389 w 4905375"/>
                  <a:gd name="connsiteY100" fmla="*/ 1819375 h 2009875"/>
                  <a:gd name="connsiteX101" fmla="*/ 4219389 w 4905375"/>
                  <a:gd name="connsiteY101" fmla="*/ 1771750 h 2009875"/>
                  <a:gd name="connsiteX102" fmla="*/ 4219389 w 4905375"/>
                  <a:gd name="connsiteY102" fmla="*/ 1705075 h 2009875"/>
                  <a:gd name="connsiteX103" fmla="*/ 4228914 w 4905375"/>
                  <a:gd name="connsiteY103" fmla="*/ 1647925 h 2009875"/>
                  <a:gd name="connsiteX104" fmla="*/ 4238439 w 4905375"/>
                  <a:gd name="connsiteY104" fmla="*/ 1581250 h 2009875"/>
                  <a:gd name="connsiteX105" fmla="*/ 4228914 w 4905375"/>
                  <a:gd name="connsiteY105" fmla="*/ 1524100 h 2009875"/>
                  <a:gd name="connsiteX106" fmla="*/ 4257489 w 4905375"/>
                  <a:gd name="connsiteY106" fmla="*/ 1476475 h 2009875"/>
                  <a:gd name="connsiteX107" fmla="*/ 4228914 w 4905375"/>
                  <a:gd name="connsiteY107" fmla="*/ 1438375 h 2009875"/>
                  <a:gd name="connsiteX108" fmla="*/ 4257489 w 4905375"/>
                  <a:gd name="connsiteY108" fmla="*/ 1371700 h 2009875"/>
                  <a:gd name="connsiteX109" fmla="*/ 4257489 w 4905375"/>
                  <a:gd name="connsiteY109" fmla="*/ 1305025 h 2009875"/>
                  <a:gd name="connsiteX110" fmla="*/ 4238439 w 4905375"/>
                  <a:gd name="connsiteY110" fmla="*/ 1257400 h 2009875"/>
                  <a:gd name="connsiteX111" fmla="*/ 4247964 w 4905375"/>
                  <a:gd name="connsiteY111" fmla="*/ 1200250 h 2009875"/>
                  <a:gd name="connsiteX112" fmla="*/ 4247964 w 4905375"/>
                  <a:gd name="connsiteY112" fmla="*/ 1171675 h 2009875"/>
                  <a:gd name="connsiteX113" fmla="*/ 4257489 w 4905375"/>
                  <a:gd name="connsiteY113" fmla="*/ 1105000 h 2009875"/>
                  <a:gd name="connsiteX114" fmla="*/ 4257489 w 4905375"/>
                  <a:gd name="connsiteY114" fmla="*/ 1066900 h 2009875"/>
                  <a:gd name="connsiteX115" fmla="*/ 4247964 w 4905375"/>
                  <a:gd name="connsiteY115" fmla="*/ 1000225 h 2009875"/>
                  <a:gd name="connsiteX116" fmla="*/ 4257489 w 4905375"/>
                  <a:gd name="connsiteY116" fmla="*/ 952600 h 2009875"/>
                  <a:gd name="connsiteX117" fmla="*/ 4276539 w 4905375"/>
                  <a:gd name="connsiteY117" fmla="*/ 885925 h 2009875"/>
                  <a:gd name="connsiteX118" fmla="*/ 4295589 w 4905375"/>
                  <a:gd name="connsiteY118" fmla="*/ 838300 h 2009875"/>
                  <a:gd name="connsiteX119" fmla="*/ 4276539 w 4905375"/>
                  <a:gd name="connsiteY119" fmla="*/ 800200 h 2009875"/>
                  <a:gd name="connsiteX120" fmla="*/ 4295589 w 4905375"/>
                  <a:gd name="connsiteY120" fmla="*/ 704950 h 2009875"/>
                  <a:gd name="connsiteX121" fmla="*/ 4362268 w 4905375"/>
                  <a:gd name="connsiteY121" fmla="*/ 762100 h 2009875"/>
                  <a:gd name="connsiteX122" fmla="*/ 4362264 w 4905375"/>
                  <a:gd name="connsiteY122" fmla="*/ 552550 h 2009875"/>
                  <a:gd name="connsiteX123" fmla="*/ 4371789 w 4905375"/>
                  <a:gd name="connsiteY123" fmla="*/ 504925 h 2009875"/>
                  <a:gd name="connsiteX124" fmla="*/ 4371789 w 4905375"/>
                  <a:gd name="connsiteY124" fmla="*/ 447775 h 2009875"/>
                  <a:gd name="connsiteX125" fmla="*/ 4390839 w 4905375"/>
                  <a:gd name="connsiteY125" fmla="*/ 381100 h 2009875"/>
                  <a:gd name="connsiteX126" fmla="*/ 4381314 w 4905375"/>
                  <a:gd name="connsiteY126" fmla="*/ 333475 h 2009875"/>
                  <a:gd name="connsiteX127" fmla="*/ 4381314 w 4905375"/>
                  <a:gd name="connsiteY127" fmla="*/ 266800 h 2009875"/>
                  <a:gd name="connsiteX128" fmla="*/ 4390839 w 4905375"/>
                  <a:gd name="connsiteY128" fmla="*/ 209650 h 2009875"/>
                  <a:gd name="connsiteX129" fmla="*/ 4419414 w 4905375"/>
                  <a:gd name="connsiteY129" fmla="*/ 162025 h 2009875"/>
                  <a:gd name="connsiteX130" fmla="*/ 4409890 w 4905375"/>
                  <a:gd name="connsiteY130" fmla="*/ 28670 h 2009875"/>
                  <a:gd name="connsiteX131" fmla="*/ 4496267 w 4905375"/>
                  <a:gd name="connsiteY131" fmla="*/ 180984 h 2009875"/>
                  <a:gd name="connsiteX132" fmla="*/ 4610572 w 4905375"/>
                  <a:gd name="connsiteY132" fmla="*/ 9525 h 2009875"/>
                  <a:gd name="connsiteX133" fmla="*/ 4657563 w 4905375"/>
                  <a:gd name="connsiteY133" fmla="*/ 152504 h 2009875"/>
                  <a:gd name="connsiteX134" fmla="*/ 4753469 w 4905375"/>
                  <a:gd name="connsiteY134" fmla="*/ 57153 h 2009875"/>
                  <a:gd name="connsiteX135" fmla="*/ 4857612 w 4905375"/>
                  <a:gd name="connsiteY135" fmla="*/ 1133630 h 2009875"/>
                  <a:gd name="connsiteX136" fmla="*/ 4895857 w 4905375"/>
                  <a:gd name="connsiteY136" fmla="*/ 276183 h 2009875"/>
                  <a:gd name="connsiteX137" fmla="*/ 4905375 w 4905375"/>
                  <a:gd name="connsiteY137" fmla="*/ 285750 h 2009875"/>
                  <a:gd name="connsiteX0" fmla="*/ 0 w 4953000"/>
                  <a:gd name="connsiteY0" fmla="*/ 100 h 2009875"/>
                  <a:gd name="connsiteX1" fmla="*/ 247671 w 4953000"/>
                  <a:gd name="connsiteY1" fmla="*/ 19150 h 2009875"/>
                  <a:gd name="connsiteX2" fmla="*/ 361982 w 4953000"/>
                  <a:gd name="connsiteY2" fmla="*/ 19051 h 2009875"/>
                  <a:gd name="connsiteX3" fmla="*/ 371508 w 4953000"/>
                  <a:gd name="connsiteY3" fmla="*/ 190509 h 2009875"/>
                  <a:gd name="connsiteX4" fmla="*/ 416930 w 4953000"/>
                  <a:gd name="connsiteY4" fmla="*/ 238225 h 2009875"/>
                  <a:gd name="connsiteX5" fmla="*/ 437663 w 4953000"/>
                  <a:gd name="connsiteY5" fmla="*/ 381101 h 2009875"/>
                  <a:gd name="connsiteX6" fmla="*/ 478435 w 4953000"/>
                  <a:gd name="connsiteY6" fmla="*/ 571600 h 2009875"/>
                  <a:gd name="connsiteX7" fmla="*/ 542974 w 4953000"/>
                  <a:gd name="connsiteY7" fmla="*/ 523975 h 2009875"/>
                  <a:gd name="connsiteX8" fmla="*/ 611446 w 4953000"/>
                  <a:gd name="connsiteY8" fmla="*/ 809725 h 2009875"/>
                  <a:gd name="connsiteX9" fmla="*/ 666810 w 4953000"/>
                  <a:gd name="connsiteY9" fmla="*/ 952600 h 2009875"/>
                  <a:gd name="connsiteX10" fmla="*/ 798573 w 4953000"/>
                  <a:gd name="connsiteY10" fmla="*/ 1124050 h 2009875"/>
                  <a:gd name="connsiteX11" fmla="*/ 954388 w 4953000"/>
                  <a:gd name="connsiteY11" fmla="*/ 1038325 h 2009875"/>
                  <a:gd name="connsiteX12" fmla="*/ 1202065 w 4953000"/>
                  <a:gd name="connsiteY12" fmla="*/ 885925 h 2009875"/>
                  <a:gd name="connsiteX13" fmla="*/ 1306853 w 4953000"/>
                  <a:gd name="connsiteY13" fmla="*/ 876400 h 2009875"/>
                  <a:gd name="connsiteX14" fmla="*/ 1392588 w 4953000"/>
                  <a:gd name="connsiteY14" fmla="*/ 800200 h 2009875"/>
                  <a:gd name="connsiteX15" fmla="*/ 1454393 w 4953000"/>
                  <a:gd name="connsiteY15" fmla="*/ 838301 h 2009875"/>
                  <a:gd name="connsiteX16" fmla="*/ 1496989 w 4953000"/>
                  <a:gd name="connsiteY16" fmla="*/ 895450 h 2009875"/>
                  <a:gd name="connsiteX17" fmla="*/ 1561653 w 4953000"/>
                  <a:gd name="connsiteY17" fmla="*/ 762100 h 2009875"/>
                  <a:gd name="connsiteX18" fmla="*/ 1605669 w 4953000"/>
                  <a:gd name="connsiteY18" fmla="*/ 772786 h 2009875"/>
                  <a:gd name="connsiteX19" fmla="*/ 1638447 w 4953000"/>
                  <a:gd name="connsiteY19" fmla="*/ 666850 h 2009875"/>
                  <a:gd name="connsiteX20" fmla="*/ 1698901 w 4953000"/>
                  <a:gd name="connsiteY20" fmla="*/ 571600 h 2009875"/>
                  <a:gd name="connsiteX21" fmla="*/ 1852398 w 4953000"/>
                  <a:gd name="connsiteY21" fmla="*/ 495408 h 2009875"/>
                  <a:gd name="connsiteX22" fmla="*/ 2057005 w 4953000"/>
                  <a:gd name="connsiteY22" fmla="*/ 381100 h 2009875"/>
                  <a:gd name="connsiteX23" fmla="*/ 2249941 w 4953000"/>
                  <a:gd name="connsiteY23" fmla="*/ 276325 h 2009875"/>
                  <a:gd name="connsiteX24" fmla="*/ 2449990 w 4953000"/>
                  <a:gd name="connsiteY24" fmla="*/ 181075 h 2009875"/>
                  <a:gd name="connsiteX25" fmla="*/ 2523761 w 4953000"/>
                  <a:gd name="connsiteY25" fmla="*/ 190600 h 2009875"/>
                  <a:gd name="connsiteX26" fmla="*/ 2952564 w 4953000"/>
                  <a:gd name="connsiteY26" fmla="*/ 47725 h 2009875"/>
                  <a:gd name="connsiteX27" fmla="*/ 3019239 w 4953000"/>
                  <a:gd name="connsiteY27" fmla="*/ 28675 h 2009875"/>
                  <a:gd name="connsiteX28" fmla="*/ 3133539 w 4953000"/>
                  <a:gd name="connsiteY28" fmla="*/ 38200 h 2009875"/>
                  <a:gd name="connsiteX29" fmla="*/ 3152589 w 4953000"/>
                  <a:gd name="connsiteY29" fmla="*/ 66775 h 2009875"/>
                  <a:gd name="connsiteX30" fmla="*/ 3162114 w 4953000"/>
                  <a:gd name="connsiteY30" fmla="*/ 114400 h 2009875"/>
                  <a:gd name="connsiteX31" fmla="*/ 3171639 w 4953000"/>
                  <a:gd name="connsiteY31" fmla="*/ 352525 h 2009875"/>
                  <a:gd name="connsiteX32" fmla="*/ 3200214 w 4953000"/>
                  <a:gd name="connsiteY32" fmla="*/ 514450 h 2009875"/>
                  <a:gd name="connsiteX33" fmla="*/ 3209739 w 4953000"/>
                  <a:gd name="connsiteY33" fmla="*/ 543025 h 2009875"/>
                  <a:gd name="connsiteX34" fmla="*/ 3228790 w 4953000"/>
                  <a:gd name="connsiteY34" fmla="*/ 666850 h 2009875"/>
                  <a:gd name="connsiteX35" fmla="*/ 3228787 w 4953000"/>
                  <a:gd name="connsiteY35" fmla="*/ 714475 h 2009875"/>
                  <a:gd name="connsiteX36" fmla="*/ 3228788 w 4953000"/>
                  <a:gd name="connsiteY36" fmla="*/ 762100 h 2009875"/>
                  <a:gd name="connsiteX37" fmla="*/ 3276414 w 4953000"/>
                  <a:gd name="connsiteY37" fmla="*/ 743050 h 2009875"/>
                  <a:gd name="connsiteX38" fmla="*/ 3285939 w 4953000"/>
                  <a:gd name="connsiteY38" fmla="*/ 895450 h 2009875"/>
                  <a:gd name="connsiteX39" fmla="*/ 3295464 w 4953000"/>
                  <a:gd name="connsiteY39" fmla="*/ 924025 h 2009875"/>
                  <a:gd name="connsiteX40" fmla="*/ 3285939 w 4953000"/>
                  <a:gd name="connsiteY40" fmla="*/ 971650 h 2009875"/>
                  <a:gd name="connsiteX41" fmla="*/ 3304989 w 4953000"/>
                  <a:gd name="connsiteY41" fmla="*/ 1019275 h 2009875"/>
                  <a:gd name="connsiteX42" fmla="*/ 3304989 w 4953000"/>
                  <a:gd name="connsiteY42" fmla="*/ 1047850 h 2009875"/>
                  <a:gd name="connsiteX43" fmla="*/ 3314514 w 4953000"/>
                  <a:gd name="connsiteY43" fmla="*/ 1095475 h 2009875"/>
                  <a:gd name="connsiteX44" fmla="*/ 3314514 w 4953000"/>
                  <a:gd name="connsiteY44" fmla="*/ 1143100 h 2009875"/>
                  <a:gd name="connsiteX45" fmla="*/ 3324039 w 4953000"/>
                  <a:gd name="connsiteY45" fmla="*/ 1181200 h 2009875"/>
                  <a:gd name="connsiteX46" fmla="*/ 3314514 w 4953000"/>
                  <a:gd name="connsiteY46" fmla="*/ 1200250 h 2009875"/>
                  <a:gd name="connsiteX47" fmla="*/ 3333564 w 4953000"/>
                  <a:gd name="connsiteY47" fmla="*/ 1238350 h 2009875"/>
                  <a:gd name="connsiteX48" fmla="*/ 3333564 w 4953000"/>
                  <a:gd name="connsiteY48" fmla="*/ 1285975 h 2009875"/>
                  <a:gd name="connsiteX49" fmla="*/ 3352614 w 4953000"/>
                  <a:gd name="connsiteY49" fmla="*/ 1333600 h 2009875"/>
                  <a:gd name="connsiteX50" fmla="*/ 3352614 w 4953000"/>
                  <a:gd name="connsiteY50" fmla="*/ 1381225 h 2009875"/>
                  <a:gd name="connsiteX51" fmla="*/ 3390714 w 4953000"/>
                  <a:gd name="connsiteY51" fmla="*/ 1419325 h 2009875"/>
                  <a:gd name="connsiteX52" fmla="*/ 3419289 w 4953000"/>
                  <a:gd name="connsiteY52" fmla="*/ 1381225 h 2009875"/>
                  <a:gd name="connsiteX53" fmla="*/ 3428814 w 4953000"/>
                  <a:gd name="connsiteY53" fmla="*/ 1333600 h 2009875"/>
                  <a:gd name="connsiteX54" fmla="*/ 3447864 w 4953000"/>
                  <a:gd name="connsiteY54" fmla="*/ 1276450 h 2009875"/>
                  <a:gd name="connsiteX55" fmla="*/ 3447864 w 4953000"/>
                  <a:gd name="connsiteY55" fmla="*/ 1238350 h 2009875"/>
                  <a:gd name="connsiteX56" fmla="*/ 3466914 w 4953000"/>
                  <a:gd name="connsiteY56" fmla="*/ 1171675 h 2009875"/>
                  <a:gd name="connsiteX57" fmla="*/ 3457389 w 4953000"/>
                  <a:gd name="connsiteY57" fmla="*/ 1105000 h 2009875"/>
                  <a:gd name="connsiteX58" fmla="*/ 3466914 w 4953000"/>
                  <a:gd name="connsiteY58" fmla="*/ 1076425 h 2009875"/>
                  <a:gd name="connsiteX59" fmla="*/ 3485964 w 4953000"/>
                  <a:gd name="connsiteY59" fmla="*/ 1009750 h 2009875"/>
                  <a:gd name="connsiteX60" fmla="*/ 3495489 w 4953000"/>
                  <a:gd name="connsiteY60" fmla="*/ 962125 h 2009875"/>
                  <a:gd name="connsiteX61" fmla="*/ 3505014 w 4953000"/>
                  <a:gd name="connsiteY61" fmla="*/ 914500 h 2009875"/>
                  <a:gd name="connsiteX62" fmla="*/ 3524064 w 4953000"/>
                  <a:gd name="connsiteY62" fmla="*/ 866875 h 2009875"/>
                  <a:gd name="connsiteX63" fmla="*/ 3571689 w 4953000"/>
                  <a:gd name="connsiteY63" fmla="*/ 924025 h 2009875"/>
                  <a:gd name="connsiteX64" fmla="*/ 3571689 w 4953000"/>
                  <a:gd name="connsiteY64" fmla="*/ 971650 h 2009875"/>
                  <a:gd name="connsiteX65" fmla="*/ 3638367 w 4953000"/>
                  <a:gd name="connsiteY65" fmla="*/ 1066900 h 2009875"/>
                  <a:gd name="connsiteX66" fmla="*/ 3705041 w 4953000"/>
                  <a:gd name="connsiteY66" fmla="*/ 981175 h 2009875"/>
                  <a:gd name="connsiteX67" fmla="*/ 3733614 w 4953000"/>
                  <a:gd name="connsiteY67" fmla="*/ 1038325 h 2009875"/>
                  <a:gd name="connsiteX68" fmla="*/ 3743139 w 4953000"/>
                  <a:gd name="connsiteY68" fmla="*/ 838300 h 2009875"/>
                  <a:gd name="connsiteX69" fmla="*/ 3790764 w 4953000"/>
                  <a:gd name="connsiteY69" fmla="*/ 781150 h 2009875"/>
                  <a:gd name="connsiteX70" fmla="*/ 3847914 w 4953000"/>
                  <a:gd name="connsiteY70" fmla="*/ 781150 h 2009875"/>
                  <a:gd name="connsiteX71" fmla="*/ 3905064 w 4953000"/>
                  <a:gd name="connsiteY71" fmla="*/ 790675 h 2009875"/>
                  <a:gd name="connsiteX72" fmla="*/ 3962215 w 4953000"/>
                  <a:gd name="connsiteY72" fmla="*/ 809725 h 2009875"/>
                  <a:gd name="connsiteX73" fmla="*/ 3971739 w 4953000"/>
                  <a:gd name="connsiteY73" fmla="*/ 876400 h 2009875"/>
                  <a:gd name="connsiteX74" fmla="*/ 3990789 w 4953000"/>
                  <a:gd name="connsiteY74" fmla="*/ 933550 h 2009875"/>
                  <a:gd name="connsiteX75" fmla="*/ 4009839 w 4953000"/>
                  <a:gd name="connsiteY75" fmla="*/ 990700 h 2009875"/>
                  <a:gd name="connsiteX76" fmla="*/ 4028889 w 4953000"/>
                  <a:gd name="connsiteY76" fmla="*/ 1047850 h 2009875"/>
                  <a:gd name="connsiteX77" fmla="*/ 4019364 w 4953000"/>
                  <a:gd name="connsiteY77" fmla="*/ 1076425 h 2009875"/>
                  <a:gd name="connsiteX78" fmla="*/ 4047939 w 4953000"/>
                  <a:gd name="connsiteY78" fmla="*/ 1133575 h 2009875"/>
                  <a:gd name="connsiteX79" fmla="*/ 4047939 w 4953000"/>
                  <a:gd name="connsiteY79" fmla="*/ 1181200 h 2009875"/>
                  <a:gd name="connsiteX80" fmla="*/ 4047939 w 4953000"/>
                  <a:gd name="connsiteY80" fmla="*/ 1228825 h 2009875"/>
                  <a:gd name="connsiteX81" fmla="*/ 4028889 w 4953000"/>
                  <a:gd name="connsiteY81" fmla="*/ 1257400 h 2009875"/>
                  <a:gd name="connsiteX82" fmla="*/ 4038414 w 4953000"/>
                  <a:gd name="connsiteY82" fmla="*/ 1295500 h 2009875"/>
                  <a:gd name="connsiteX83" fmla="*/ 4047939 w 4953000"/>
                  <a:gd name="connsiteY83" fmla="*/ 1352650 h 2009875"/>
                  <a:gd name="connsiteX84" fmla="*/ 4066989 w 4953000"/>
                  <a:gd name="connsiteY84" fmla="*/ 1409800 h 2009875"/>
                  <a:gd name="connsiteX85" fmla="*/ 4066989 w 4953000"/>
                  <a:gd name="connsiteY85" fmla="*/ 1466950 h 2009875"/>
                  <a:gd name="connsiteX86" fmla="*/ 4086039 w 4953000"/>
                  <a:gd name="connsiteY86" fmla="*/ 1524100 h 2009875"/>
                  <a:gd name="connsiteX87" fmla="*/ 4105089 w 4953000"/>
                  <a:gd name="connsiteY87" fmla="*/ 1581250 h 2009875"/>
                  <a:gd name="connsiteX88" fmla="*/ 4114614 w 4953000"/>
                  <a:gd name="connsiteY88" fmla="*/ 1609825 h 2009875"/>
                  <a:gd name="connsiteX89" fmla="*/ 4114614 w 4953000"/>
                  <a:gd name="connsiteY89" fmla="*/ 1657450 h 2009875"/>
                  <a:gd name="connsiteX90" fmla="*/ 4133664 w 4953000"/>
                  <a:gd name="connsiteY90" fmla="*/ 1705075 h 2009875"/>
                  <a:gd name="connsiteX91" fmla="*/ 4133664 w 4953000"/>
                  <a:gd name="connsiteY91" fmla="*/ 1762225 h 2009875"/>
                  <a:gd name="connsiteX92" fmla="*/ 4143189 w 4953000"/>
                  <a:gd name="connsiteY92" fmla="*/ 1819375 h 2009875"/>
                  <a:gd name="connsiteX93" fmla="*/ 4133664 w 4953000"/>
                  <a:gd name="connsiteY93" fmla="*/ 1857475 h 2009875"/>
                  <a:gd name="connsiteX94" fmla="*/ 4143189 w 4953000"/>
                  <a:gd name="connsiteY94" fmla="*/ 1895575 h 2009875"/>
                  <a:gd name="connsiteX95" fmla="*/ 4162239 w 4953000"/>
                  <a:gd name="connsiteY95" fmla="*/ 1952725 h 2009875"/>
                  <a:gd name="connsiteX96" fmla="*/ 4133664 w 4953000"/>
                  <a:gd name="connsiteY96" fmla="*/ 1981300 h 2009875"/>
                  <a:gd name="connsiteX97" fmla="*/ 4162239 w 4953000"/>
                  <a:gd name="connsiteY97" fmla="*/ 2009875 h 2009875"/>
                  <a:gd name="connsiteX98" fmla="*/ 4209864 w 4953000"/>
                  <a:gd name="connsiteY98" fmla="*/ 1943200 h 2009875"/>
                  <a:gd name="connsiteX99" fmla="*/ 4209864 w 4953000"/>
                  <a:gd name="connsiteY99" fmla="*/ 1876525 h 2009875"/>
                  <a:gd name="connsiteX100" fmla="*/ 4219389 w 4953000"/>
                  <a:gd name="connsiteY100" fmla="*/ 1819375 h 2009875"/>
                  <a:gd name="connsiteX101" fmla="*/ 4219389 w 4953000"/>
                  <a:gd name="connsiteY101" fmla="*/ 1771750 h 2009875"/>
                  <a:gd name="connsiteX102" fmla="*/ 4219389 w 4953000"/>
                  <a:gd name="connsiteY102" fmla="*/ 1705075 h 2009875"/>
                  <a:gd name="connsiteX103" fmla="*/ 4228914 w 4953000"/>
                  <a:gd name="connsiteY103" fmla="*/ 1647925 h 2009875"/>
                  <a:gd name="connsiteX104" fmla="*/ 4238439 w 4953000"/>
                  <a:gd name="connsiteY104" fmla="*/ 1581250 h 2009875"/>
                  <a:gd name="connsiteX105" fmla="*/ 4228914 w 4953000"/>
                  <a:gd name="connsiteY105" fmla="*/ 1524100 h 2009875"/>
                  <a:gd name="connsiteX106" fmla="*/ 4257489 w 4953000"/>
                  <a:gd name="connsiteY106" fmla="*/ 1476475 h 2009875"/>
                  <a:gd name="connsiteX107" fmla="*/ 4228914 w 4953000"/>
                  <a:gd name="connsiteY107" fmla="*/ 1438375 h 2009875"/>
                  <a:gd name="connsiteX108" fmla="*/ 4257489 w 4953000"/>
                  <a:gd name="connsiteY108" fmla="*/ 1371700 h 2009875"/>
                  <a:gd name="connsiteX109" fmla="*/ 4257489 w 4953000"/>
                  <a:gd name="connsiteY109" fmla="*/ 1305025 h 2009875"/>
                  <a:gd name="connsiteX110" fmla="*/ 4238439 w 4953000"/>
                  <a:gd name="connsiteY110" fmla="*/ 1257400 h 2009875"/>
                  <a:gd name="connsiteX111" fmla="*/ 4247964 w 4953000"/>
                  <a:gd name="connsiteY111" fmla="*/ 1200250 h 2009875"/>
                  <a:gd name="connsiteX112" fmla="*/ 4247964 w 4953000"/>
                  <a:gd name="connsiteY112" fmla="*/ 1171675 h 2009875"/>
                  <a:gd name="connsiteX113" fmla="*/ 4257489 w 4953000"/>
                  <a:gd name="connsiteY113" fmla="*/ 1105000 h 2009875"/>
                  <a:gd name="connsiteX114" fmla="*/ 4257489 w 4953000"/>
                  <a:gd name="connsiteY114" fmla="*/ 1066900 h 2009875"/>
                  <a:gd name="connsiteX115" fmla="*/ 4247964 w 4953000"/>
                  <a:gd name="connsiteY115" fmla="*/ 1000225 h 2009875"/>
                  <a:gd name="connsiteX116" fmla="*/ 4257489 w 4953000"/>
                  <a:gd name="connsiteY116" fmla="*/ 952600 h 2009875"/>
                  <a:gd name="connsiteX117" fmla="*/ 4276539 w 4953000"/>
                  <a:gd name="connsiteY117" fmla="*/ 885925 h 2009875"/>
                  <a:gd name="connsiteX118" fmla="*/ 4295589 w 4953000"/>
                  <a:gd name="connsiteY118" fmla="*/ 838300 h 2009875"/>
                  <a:gd name="connsiteX119" fmla="*/ 4276539 w 4953000"/>
                  <a:gd name="connsiteY119" fmla="*/ 800200 h 2009875"/>
                  <a:gd name="connsiteX120" fmla="*/ 4295589 w 4953000"/>
                  <a:gd name="connsiteY120" fmla="*/ 704950 h 2009875"/>
                  <a:gd name="connsiteX121" fmla="*/ 4362268 w 4953000"/>
                  <a:gd name="connsiteY121" fmla="*/ 762100 h 2009875"/>
                  <a:gd name="connsiteX122" fmla="*/ 4362264 w 4953000"/>
                  <a:gd name="connsiteY122" fmla="*/ 552550 h 2009875"/>
                  <a:gd name="connsiteX123" fmla="*/ 4371789 w 4953000"/>
                  <a:gd name="connsiteY123" fmla="*/ 504925 h 2009875"/>
                  <a:gd name="connsiteX124" fmla="*/ 4371789 w 4953000"/>
                  <a:gd name="connsiteY124" fmla="*/ 447775 h 2009875"/>
                  <a:gd name="connsiteX125" fmla="*/ 4390839 w 4953000"/>
                  <a:gd name="connsiteY125" fmla="*/ 381100 h 2009875"/>
                  <a:gd name="connsiteX126" fmla="*/ 4381314 w 4953000"/>
                  <a:gd name="connsiteY126" fmla="*/ 333475 h 2009875"/>
                  <a:gd name="connsiteX127" fmla="*/ 4381314 w 4953000"/>
                  <a:gd name="connsiteY127" fmla="*/ 266800 h 2009875"/>
                  <a:gd name="connsiteX128" fmla="*/ 4390839 w 4953000"/>
                  <a:gd name="connsiteY128" fmla="*/ 209650 h 2009875"/>
                  <a:gd name="connsiteX129" fmla="*/ 4419414 w 4953000"/>
                  <a:gd name="connsiteY129" fmla="*/ 162025 h 2009875"/>
                  <a:gd name="connsiteX130" fmla="*/ 4409890 w 4953000"/>
                  <a:gd name="connsiteY130" fmla="*/ 28670 h 2009875"/>
                  <a:gd name="connsiteX131" fmla="*/ 4496267 w 4953000"/>
                  <a:gd name="connsiteY131" fmla="*/ 180984 h 2009875"/>
                  <a:gd name="connsiteX132" fmla="*/ 4610572 w 4953000"/>
                  <a:gd name="connsiteY132" fmla="*/ 9525 h 2009875"/>
                  <a:gd name="connsiteX133" fmla="*/ 4657563 w 4953000"/>
                  <a:gd name="connsiteY133" fmla="*/ 152504 h 2009875"/>
                  <a:gd name="connsiteX134" fmla="*/ 4753469 w 4953000"/>
                  <a:gd name="connsiteY134" fmla="*/ 57153 h 2009875"/>
                  <a:gd name="connsiteX135" fmla="*/ 4857612 w 4953000"/>
                  <a:gd name="connsiteY135" fmla="*/ 1133630 h 2009875"/>
                  <a:gd name="connsiteX136" fmla="*/ 4895857 w 4953000"/>
                  <a:gd name="connsiteY136" fmla="*/ 276183 h 2009875"/>
                  <a:gd name="connsiteX137" fmla="*/ 4953000 w 4953000"/>
                  <a:gd name="connsiteY137" fmla="*/ 1133517 h 2009875"/>
                  <a:gd name="connsiteX0" fmla="*/ 0 w 4957232"/>
                  <a:gd name="connsiteY0" fmla="*/ 100 h 2009875"/>
                  <a:gd name="connsiteX1" fmla="*/ 247671 w 4957232"/>
                  <a:gd name="connsiteY1" fmla="*/ 19150 h 2009875"/>
                  <a:gd name="connsiteX2" fmla="*/ 361982 w 4957232"/>
                  <a:gd name="connsiteY2" fmla="*/ 19051 h 2009875"/>
                  <a:gd name="connsiteX3" fmla="*/ 371508 w 4957232"/>
                  <a:gd name="connsiteY3" fmla="*/ 190509 h 2009875"/>
                  <a:gd name="connsiteX4" fmla="*/ 416930 w 4957232"/>
                  <a:gd name="connsiteY4" fmla="*/ 238225 h 2009875"/>
                  <a:gd name="connsiteX5" fmla="*/ 437663 w 4957232"/>
                  <a:gd name="connsiteY5" fmla="*/ 381101 h 2009875"/>
                  <a:gd name="connsiteX6" fmla="*/ 478435 w 4957232"/>
                  <a:gd name="connsiteY6" fmla="*/ 571600 h 2009875"/>
                  <a:gd name="connsiteX7" fmla="*/ 542974 w 4957232"/>
                  <a:gd name="connsiteY7" fmla="*/ 523975 h 2009875"/>
                  <a:gd name="connsiteX8" fmla="*/ 611446 w 4957232"/>
                  <a:gd name="connsiteY8" fmla="*/ 809725 h 2009875"/>
                  <a:gd name="connsiteX9" fmla="*/ 666810 w 4957232"/>
                  <a:gd name="connsiteY9" fmla="*/ 952600 h 2009875"/>
                  <a:gd name="connsiteX10" fmla="*/ 798573 w 4957232"/>
                  <a:gd name="connsiteY10" fmla="*/ 1124050 h 2009875"/>
                  <a:gd name="connsiteX11" fmla="*/ 954388 w 4957232"/>
                  <a:gd name="connsiteY11" fmla="*/ 1038325 h 2009875"/>
                  <a:gd name="connsiteX12" fmla="*/ 1202065 w 4957232"/>
                  <a:gd name="connsiteY12" fmla="*/ 885925 h 2009875"/>
                  <a:gd name="connsiteX13" fmla="*/ 1306853 w 4957232"/>
                  <a:gd name="connsiteY13" fmla="*/ 876400 h 2009875"/>
                  <a:gd name="connsiteX14" fmla="*/ 1392588 w 4957232"/>
                  <a:gd name="connsiteY14" fmla="*/ 800200 h 2009875"/>
                  <a:gd name="connsiteX15" fmla="*/ 1454393 w 4957232"/>
                  <a:gd name="connsiteY15" fmla="*/ 838301 h 2009875"/>
                  <a:gd name="connsiteX16" fmla="*/ 1496989 w 4957232"/>
                  <a:gd name="connsiteY16" fmla="*/ 895450 h 2009875"/>
                  <a:gd name="connsiteX17" fmla="*/ 1561653 w 4957232"/>
                  <a:gd name="connsiteY17" fmla="*/ 762100 h 2009875"/>
                  <a:gd name="connsiteX18" fmla="*/ 1605669 w 4957232"/>
                  <a:gd name="connsiteY18" fmla="*/ 772786 h 2009875"/>
                  <a:gd name="connsiteX19" fmla="*/ 1638447 w 4957232"/>
                  <a:gd name="connsiteY19" fmla="*/ 666850 h 2009875"/>
                  <a:gd name="connsiteX20" fmla="*/ 1698901 w 4957232"/>
                  <a:gd name="connsiteY20" fmla="*/ 571600 h 2009875"/>
                  <a:gd name="connsiteX21" fmla="*/ 1852398 w 4957232"/>
                  <a:gd name="connsiteY21" fmla="*/ 495408 h 2009875"/>
                  <a:gd name="connsiteX22" fmla="*/ 2057005 w 4957232"/>
                  <a:gd name="connsiteY22" fmla="*/ 381100 h 2009875"/>
                  <a:gd name="connsiteX23" fmla="*/ 2249941 w 4957232"/>
                  <a:gd name="connsiteY23" fmla="*/ 276325 h 2009875"/>
                  <a:gd name="connsiteX24" fmla="*/ 2449990 w 4957232"/>
                  <a:gd name="connsiteY24" fmla="*/ 181075 h 2009875"/>
                  <a:gd name="connsiteX25" fmla="*/ 2523761 w 4957232"/>
                  <a:gd name="connsiteY25" fmla="*/ 190600 h 2009875"/>
                  <a:gd name="connsiteX26" fmla="*/ 2952564 w 4957232"/>
                  <a:gd name="connsiteY26" fmla="*/ 47725 h 2009875"/>
                  <a:gd name="connsiteX27" fmla="*/ 3019239 w 4957232"/>
                  <a:gd name="connsiteY27" fmla="*/ 28675 h 2009875"/>
                  <a:gd name="connsiteX28" fmla="*/ 3133539 w 4957232"/>
                  <a:gd name="connsiteY28" fmla="*/ 38200 h 2009875"/>
                  <a:gd name="connsiteX29" fmla="*/ 3152589 w 4957232"/>
                  <a:gd name="connsiteY29" fmla="*/ 66775 h 2009875"/>
                  <a:gd name="connsiteX30" fmla="*/ 3162114 w 4957232"/>
                  <a:gd name="connsiteY30" fmla="*/ 114400 h 2009875"/>
                  <a:gd name="connsiteX31" fmla="*/ 3171639 w 4957232"/>
                  <a:gd name="connsiteY31" fmla="*/ 352525 h 2009875"/>
                  <a:gd name="connsiteX32" fmla="*/ 3200214 w 4957232"/>
                  <a:gd name="connsiteY32" fmla="*/ 514450 h 2009875"/>
                  <a:gd name="connsiteX33" fmla="*/ 3209739 w 4957232"/>
                  <a:gd name="connsiteY33" fmla="*/ 543025 h 2009875"/>
                  <a:gd name="connsiteX34" fmla="*/ 3228790 w 4957232"/>
                  <a:gd name="connsiteY34" fmla="*/ 666850 h 2009875"/>
                  <a:gd name="connsiteX35" fmla="*/ 3228787 w 4957232"/>
                  <a:gd name="connsiteY35" fmla="*/ 714475 h 2009875"/>
                  <a:gd name="connsiteX36" fmla="*/ 3228788 w 4957232"/>
                  <a:gd name="connsiteY36" fmla="*/ 762100 h 2009875"/>
                  <a:gd name="connsiteX37" fmla="*/ 3276414 w 4957232"/>
                  <a:gd name="connsiteY37" fmla="*/ 743050 h 2009875"/>
                  <a:gd name="connsiteX38" fmla="*/ 3285939 w 4957232"/>
                  <a:gd name="connsiteY38" fmla="*/ 895450 h 2009875"/>
                  <a:gd name="connsiteX39" fmla="*/ 3295464 w 4957232"/>
                  <a:gd name="connsiteY39" fmla="*/ 924025 h 2009875"/>
                  <a:gd name="connsiteX40" fmla="*/ 3285939 w 4957232"/>
                  <a:gd name="connsiteY40" fmla="*/ 971650 h 2009875"/>
                  <a:gd name="connsiteX41" fmla="*/ 3304989 w 4957232"/>
                  <a:gd name="connsiteY41" fmla="*/ 1019275 h 2009875"/>
                  <a:gd name="connsiteX42" fmla="*/ 3304989 w 4957232"/>
                  <a:gd name="connsiteY42" fmla="*/ 1047850 h 2009875"/>
                  <a:gd name="connsiteX43" fmla="*/ 3314514 w 4957232"/>
                  <a:gd name="connsiteY43" fmla="*/ 1095475 h 2009875"/>
                  <a:gd name="connsiteX44" fmla="*/ 3314514 w 4957232"/>
                  <a:gd name="connsiteY44" fmla="*/ 1143100 h 2009875"/>
                  <a:gd name="connsiteX45" fmla="*/ 3324039 w 4957232"/>
                  <a:gd name="connsiteY45" fmla="*/ 1181200 h 2009875"/>
                  <a:gd name="connsiteX46" fmla="*/ 3314514 w 4957232"/>
                  <a:gd name="connsiteY46" fmla="*/ 1200250 h 2009875"/>
                  <a:gd name="connsiteX47" fmla="*/ 3333564 w 4957232"/>
                  <a:gd name="connsiteY47" fmla="*/ 1238350 h 2009875"/>
                  <a:gd name="connsiteX48" fmla="*/ 3333564 w 4957232"/>
                  <a:gd name="connsiteY48" fmla="*/ 1285975 h 2009875"/>
                  <a:gd name="connsiteX49" fmla="*/ 3352614 w 4957232"/>
                  <a:gd name="connsiteY49" fmla="*/ 1333600 h 2009875"/>
                  <a:gd name="connsiteX50" fmla="*/ 3352614 w 4957232"/>
                  <a:gd name="connsiteY50" fmla="*/ 1381225 h 2009875"/>
                  <a:gd name="connsiteX51" fmla="*/ 3390714 w 4957232"/>
                  <a:gd name="connsiteY51" fmla="*/ 1419325 h 2009875"/>
                  <a:gd name="connsiteX52" fmla="*/ 3419289 w 4957232"/>
                  <a:gd name="connsiteY52" fmla="*/ 1381225 h 2009875"/>
                  <a:gd name="connsiteX53" fmla="*/ 3428814 w 4957232"/>
                  <a:gd name="connsiteY53" fmla="*/ 1333600 h 2009875"/>
                  <a:gd name="connsiteX54" fmla="*/ 3447864 w 4957232"/>
                  <a:gd name="connsiteY54" fmla="*/ 1276450 h 2009875"/>
                  <a:gd name="connsiteX55" fmla="*/ 3447864 w 4957232"/>
                  <a:gd name="connsiteY55" fmla="*/ 1238350 h 2009875"/>
                  <a:gd name="connsiteX56" fmla="*/ 3466914 w 4957232"/>
                  <a:gd name="connsiteY56" fmla="*/ 1171675 h 2009875"/>
                  <a:gd name="connsiteX57" fmla="*/ 3457389 w 4957232"/>
                  <a:gd name="connsiteY57" fmla="*/ 1105000 h 2009875"/>
                  <a:gd name="connsiteX58" fmla="*/ 3466914 w 4957232"/>
                  <a:gd name="connsiteY58" fmla="*/ 1076425 h 2009875"/>
                  <a:gd name="connsiteX59" fmla="*/ 3485964 w 4957232"/>
                  <a:gd name="connsiteY59" fmla="*/ 1009750 h 2009875"/>
                  <a:gd name="connsiteX60" fmla="*/ 3495489 w 4957232"/>
                  <a:gd name="connsiteY60" fmla="*/ 962125 h 2009875"/>
                  <a:gd name="connsiteX61" fmla="*/ 3505014 w 4957232"/>
                  <a:gd name="connsiteY61" fmla="*/ 914500 h 2009875"/>
                  <a:gd name="connsiteX62" fmla="*/ 3524064 w 4957232"/>
                  <a:gd name="connsiteY62" fmla="*/ 866875 h 2009875"/>
                  <a:gd name="connsiteX63" fmla="*/ 3571689 w 4957232"/>
                  <a:gd name="connsiteY63" fmla="*/ 924025 h 2009875"/>
                  <a:gd name="connsiteX64" fmla="*/ 3571689 w 4957232"/>
                  <a:gd name="connsiteY64" fmla="*/ 971650 h 2009875"/>
                  <a:gd name="connsiteX65" fmla="*/ 3638367 w 4957232"/>
                  <a:gd name="connsiteY65" fmla="*/ 1066900 h 2009875"/>
                  <a:gd name="connsiteX66" fmla="*/ 3705041 w 4957232"/>
                  <a:gd name="connsiteY66" fmla="*/ 981175 h 2009875"/>
                  <a:gd name="connsiteX67" fmla="*/ 3733614 w 4957232"/>
                  <a:gd name="connsiteY67" fmla="*/ 1038325 h 2009875"/>
                  <a:gd name="connsiteX68" fmla="*/ 3743139 w 4957232"/>
                  <a:gd name="connsiteY68" fmla="*/ 838300 h 2009875"/>
                  <a:gd name="connsiteX69" fmla="*/ 3790764 w 4957232"/>
                  <a:gd name="connsiteY69" fmla="*/ 781150 h 2009875"/>
                  <a:gd name="connsiteX70" fmla="*/ 3847914 w 4957232"/>
                  <a:gd name="connsiteY70" fmla="*/ 781150 h 2009875"/>
                  <a:gd name="connsiteX71" fmla="*/ 3905064 w 4957232"/>
                  <a:gd name="connsiteY71" fmla="*/ 790675 h 2009875"/>
                  <a:gd name="connsiteX72" fmla="*/ 3962215 w 4957232"/>
                  <a:gd name="connsiteY72" fmla="*/ 809725 h 2009875"/>
                  <a:gd name="connsiteX73" fmla="*/ 3971739 w 4957232"/>
                  <a:gd name="connsiteY73" fmla="*/ 876400 h 2009875"/>
                  <a:gd name="connsiteX74" fmla="*/ 3990789 w 4957232"/>
                  <a:gd name="connsiteY74" fmla="*/ 933550 h 2009875"/>
                  <a:gd name="connsiteX75" fmla="*/ 4009839 w 4957232"/>
                  <a:gd name="connsiteY75" fmla="*/ 990700 h 2009875"/>
                  <a:gd name="connsiteX76" fmla="*/ 4028889 w 4957232"/>
                  <a:gd name="connsiteY76" fmla="*/ 1047850 h 2009875"/>
                  <a:gd name="connsiteX77" fmla="*/ 4019364 w 4957232"/>
                  <a:gd name="connsiteY77" fmla="*/ 1076425 h 2009875"/>
                  <a:gd name="connsiteX78" fmla="*/ 4047939 w 4957232"/>
                  <a:gd name="connsiteY78" fmla="*/ 1133575 h 2009875"/>
                  <a:gd name="connsiteX79" fmla="*/ 4047939 w 4957232"/>
                  <a:gd name="connsiteY79" fmla="*/ 1181200 h 2009875"/>
                  <a:gd name="connsiteX80" fmla="*/ 4047939 w 4957232"/>
                  <a:gd name="connsiteY80" fmla="*/ 1228825 h 2009875"/>
                  <a:gd name="connsiteX81" fmla="*/ 4028889 w 4957232"/>
                  <a:gd name="connsiteY81" fmla="*/ 1257400 h 2009875"/>
                  <a:gd name="connsiteX82" fmla="*/ 4038414 w 4957232"/>
                  <a:gd name="connsiteY82" fmla="*/ 1295500 h 2009875"/>
                  <a:gd name="connsiteX83" fmla="*/ 4047939 w 4957232"/>
                  <a:gd name="connsiteY83" fmla="*/ 1352650 h 2009875"/>
                  <a:gd name="connsiteX84" fmla="*/ 4066989 w 4957232"/>
                  <a:gd name="connsiteY84" fmla="*/ 1409800 h 2009875"/>
                  <a:gd name="connsiteX85" fmla="*/ 4066989 w 4957232"/>
                  <a:gd name="connsiteY85" fmla="*/ 1466950 h 2009875"/>
                  <a:gd name="connsiteX86" fmla="*/ 4086039 w 4957232"/>
                  <a:gd name="connsiteY86" fmla="*/ 1524100 h 2009875"/>
                  <a:gd name="connsiteX87" fmla="*/ 4105089 w 4957232"/>
                  <a:gd name="connsiteY87" fmla="*/ 1581250 h 2009875"/>
                  <a:gd name="connsiteX88" fmla="*/ 4114614 w 4957232"/>
                  <a:gd name="connsiteY88" fmla="*/ 1609825 h 2009875"/>
                  <a:gd name="connsiteX89" fmla="*/ 4114614 w 4957232"/>
                  <a:gd name="connsiteY89" fmla="*/ 1657450 h 2009875"/>
                  <a:gd name="connsiteX90" fmla="*/ 4133664 w 4957232"/>
                  <a:gd name="connsiteY90" fmla="*/ 1705075 h 2009875"/>
                  <a:gd name="connsiteX91" fmla="*/ 4133664 w 4957232"/>
                  <a:gd name="connsiteY91" fmla="*/ 1762225 h 2009875"/>
                  <a:gd name="connsiteX92" fmla="*/ 4143189 w 4957232"/>
                  <a:gd name="connsiteY92" fmla="*/ 1819375 h 2009875"/>
                  <a:gd name="connsiteX93" fmla="*/ 4133664 w 4957232"/>
                  <a:gd name="connsiteY93" fmla="*/ 1857475 h 2009875"/>
                  <a:gd name="connsiteX94" fmla="*/ 4143189 w 4957232"/>
                  <a:gd name="connsiteY94" fmla="*/ 1895575 h 2009875"/>
                  <a:gd name="connsiteX95" fmla="*/ 4162239 w 4957232"/>
                  <a:gd name="connsiteY95" fmla="*/ 1952725 h 2009875"/>
                  <a:gd name="connsiteX96" fmla="*/ 4133664 w 4957232"/>
                  <a:gd name="connsiteY96" fmla="*/ 1981300 h 2009875"/>
                  <a:gd name="connsiteX97" fmla="*/ 4162239 w 4957232"/>
                  <a:gd name="connsiteY97" fmla="*/ 2009875 h 2009875"/>
                  <a:gd name="connsiteX98" fmla="*/ 4209864 w 4957232"/>
                  <a:gd name="connsiteY98" fmla="*/ 1943200 h 2009875"/>
                  <a:gd name="connsiteX99" fmla="*/ 4209864 w 4957232"/>
                  <a:gd name="connsiteY99" fmla="*/ 1876525 h 2009875"/>
                  <a:gd name="connsiteX100" fmla="*/ 4219389 w 4957232"/>
                  <a:gd name="connsiteY100" fmla="*/ 1819375 h 2009875"/>
                  <a:gd name="connsiteX101" fmla="*/ 4219389 w 4957232"/>
                  <a:gd name="connsiteY101" fmla="*/ 1771750 h 2009875"/>
                  <a:gd name="connsiteX102" fmla="*/ 4219389 w 4957232"/>
                  <a:gd name="connsiteY102" fmla="*/ 1705075 h 2009875"/>
                  <a:gd name="connsiteX103" fmla="*/ 4228914 w 4957232"/>
                  <a:gd name="connsiteY103" fmla="*/ 1647925 h 2009875"/>
                  <a:gd name="connsiteX104" fmla="*/ 4238439 w 4957232"/>
                  <a:gd name="connsiteY104" fmla="*/ 1581250 h 2009875"/>
                  <a:gd name="connsiteX105" fmla="*/ 4228914 w 4957232"/>
                  <a:gd name="connsiteY105" fmla="*/ 1524100 h 2009875"/>
                  <a:gd name="connsiteX106" fmla="*/ 4257489 w 4957232"/>
                  <a:gd name="connsiteY106" fmla="*/ 1476475 h 2009875"/>
                  <a:gd name="connsiteX107" fmla="*/ 4228914 w 4957232"/>
                  <a:gd name="connsiteY107" fmla="*/ 1438375 h 2009875"/>
                  <a:gd name="connsiteX108" fmla="*/ 4257489 w 4957232"/>
                  <a:gd name="connsiteY108" fmla="*/ 1371700 h 2009875"/>
                  <a:gd name="connsiteX109" fmla="*/ 4257489 w 4957232"/>
                  <a:gd name="connsiteY109" fmla="*/ 1305025 h 2009875"/>
                  <a:gd name="connsiteX110" fmla="*/ 4238439 w 4957232"/>
                  <a:gd name="connsiteY110" fmla="*/ 1257400 h 2009875"/>
                  <a:gd name="connsiteX111" fmla="*/ 4247964 w 4957232"/>
                  <a:gd name="connsiteY111" fmla="*/ 1200250 h 2009875"/>
                  <a:gd name="connsiteX112" fmla="*/ 4247964 w 4957232"/>
                  <a:gd name="connsiteY112" fmla="*/ 1171675 h 2009875"/>
                  <a:gd name="connsiteX113" fmla="*/ 4257489 w 4957232"/>
                  <a:gd name="connsiteY113" fmla="*/ 1105000 h 2009875"/>
                  <a:gd name="connsiteX114" fmla="*/ 4257489 w 4957232"/>
                  <a:gd name="connsiteY114" fmla="*/ 1066900 h 2009875"/>
                  <a:gd name="connsiteX115" fmla="*/ 4247964 w 4957232"/>
                  <a:gd name="connsiteY115" fmla="*/ 1000225 h 2009875"/>
                  <a:gd name="connsiteX116" fmla="*/ 4257489 w 4957232"/>
                  <a:gd name="connsiteY116" fmla="*/ 952600 h 2009875"/>
                  <a:gd name="connsiteX117" fmla="*/ 4276539 w 4957232"/>
                  <a:gd name="connsiteY117" fmla="*/ 885925 h 2009875"/>
                  <a:gd name="connsiteX118" fmla="*/ 4295589 w 4957232"/>
                  <a:gd name="connsiteY118" fmla="*/ 838300 h 2009875"/>
                  <a:gd name="connsiteX119" fmla="*/ 4276539 w 4957232"/>
                  <a:gd name="connsiteY119" fmla="*/ 800200 h 2009875"/>
                  <a:gd name="connsiteX120" fmla="*/ 4295589 w 4957232"/>
                  <a:gd name="connsiteY120" fmla="*/ 704950 h 2009875"/>
                  <a:gd name="connsiteX121" fmla="*/ 4362268 w 4957232"/>
                  <a:gd name="connsiteY121" fmla="*/ 762100 h 2009875"/>
                  <a:gd name="connsiteX122" fmla="*/ 4362264 w 4957232"/>
                  <a:gd name="connsiteY122" fmla="*/ 552550 h 2009875"/>
                  <a:gd name="connsiteX123" fmla="*/ 4371789 w 4957232"/>
                  <a:gd name="connsiteY123" fmla="*/ 504925 h 2009875"/>
                  <a:gd name="connsiteX124" fmla="*/ 4371789 w 4957232"/>
                  <a:gd name="connsiteY124" fmla="*/ 447775 h 2009875"/>
                  <a:gd name="connsiteX125" fmla="*/ 4390839 w 4957232"/>
                  <a:gd name="connsiteY125" fmla="*/ 381100 h 2009875"/>
                  <a:gd name="connsiteX126" fmla="*/ 4381314 w 4957232"/>
                  <a:gd name="connsiteY126" fmla="*/ 333475 h 2009875"/>
                  <a:gd name="connsiteX127" fmla="*/ 4381314 w 4957232"/>
                  <a:gd name="connsiteY127" fmla="*/ 266800 h 2009875"/>
                  <a:gd name="connsiteX128" fmla="*/ 4390839 w 4957232"/>
                  <a:gd name="connsiteY128" fmla="*/ 209650 h 2009875"/>
                  <a:gd name="connsiteX129" fmla="*/ 4419414 w 4957232"/>
                  <a:gd name="connsiteY129" fmla="*/ 162025 h 2009875"/>
                  <a:gd name="connsiteX130" fmla="*/ 4409890 w 4957232"/>
                  <a:gd name="connsiteY130" fmla="*/ 28670 h 2009875"/>
                  <a:gd name="connsiteX131" fmla="*/ 4496267 w 4957232"/>
                  <a:gd name="connsiteY131" fmla="*/ 180984 h 2009875"/>
                  <a:gd name="connsiteX132" fmla="*/ 4610572 w 4957232"/>
                  <a:gd name="connsiteY132" fmla="*/ 9525 h 2009875"/>
                  <a:gd name="connsiteX133" fmla="*/ 4657563 w 4957232"/>
                  <a:gd name="connsiteY133" fmla="*/ 152504 h 2009875"/>
                  <a:gd name="connsiteX134" fmla="*/ 4753469 w 4957232"/>
                  <a:gd name="connsiteY134" fmla="*/ 57153 h 2009875"/>
                  <a:gd name="connsiteX135" fmla="*/ 4857612 w 4957232"/>
                  <a:gd name="connsiteY135" fmla="*/ 1133630 h 2009875"/>
                  <a:gd name="connsiteX136" fmla="*/ 4895857 w 4957232"/>
                  <a:gd name="connsiteY136" fmla="*/ 276183 h 2009875"/>
                  <a:gd name="connsiteX137" fmla="*/ 4953000 w 4957232"/>
                  <a:gd name="connsiteY137" fmla="*/ 1133517 h 2009875"/>
                  <a:gd name="connsiteX138" fmla="*/ 4953000 w 4957232"/>
                  <a:gd name="connsiteY138" fmla="*/ 1133475 h 2009875"/>
                  <a:gd name="connsiteX0" fmla="*/ 0 w 5029207"/>
                  <a:gd name="connsiteY0" fmla="*/ 100 h 2009875"/>
                  <a:gd name="connsiteX1" fmla="*/ 247671 w 5029207"/>
                  <a:gd name="connsiteY1" fmla="*/ 19150 h 2009875"/>
                  <a:gd name="connsiteX2" fmla="*/ 361982 w 5029207"/>
                  <a:gd name="connsiteY2" fmla="*/ 19051 h 2009875"/>
                  <a:gd name="connsiteX3" fmla="*/ 371508 w 5029207"/>
                  <a:gd name="connsiteY3" fmla="*/ 190509 h 2009875"/>
                  <a:gd name="connsiteX4" fmla="*/ 416930 w 5029207"/>
                  <a:gd name="connsiteY4" fmla="*/ 238225 h 2009875"/>
                  <a:gd name="connsiteX5" fmla="*/ 437663 w 5029207"/>
                  <a:gd name="connsiteY5" fmla="*/ 381101 h 2009875"/>
                  <a:gd name="connsiteX6" fmla="*/ 478435 w 5029207"/>
                  <a:gd name="connsiteY6" fmla="*/ 571600 h 2009875"/>
                  <a:gd name="connsiteX7" fmla="*/ 542974 w 5029207"/>
                  <a:gd name="connsiteY7" fmla="*/ 523975 h 2009875"/>
                  <a:gd name="connsiteX8" fmla="*/ 611446 w 5029207"/>
                  <a:gd name="connsiteY8" fmla="*/ 809725 h 2009875"/>
                  <a:gd name="connsiteX9" fmla="*/ 666810 w 5029207"/>
                  <a:gd name="connsiteY9" fmla="*/ 952600 h 2009875"/>
                  <a:gd name="connsiteX10" fmla="*/ 798573 w 5029207"/>
                  <a:gd name="connsiteY10" fmla="*/ 1124050 h 2009875"/>
                  <a:gd name="connsiteX11" fmla="*/ 954388 w 5029207"/>
                  <a:gd name="connsiteY11" fmla="*/ 1038325 h 2009875"/>
                  <a:gd name="connsiteX12" fmla="*/ 1202065 w 5029207"/>
                  <a:gd name="connsiteY12" fmla="*/ 885925 h 2009875"/>
                  <a:gd name="connsiteX13" fmla="*/ 1306853 w 5029207"/>
                  <a:gd name="connsiteY13" fmla="*/ 876400 h 2009875"/>
                  <a:gd name="connsiteX14" fmla="*/ 1392588 w 5029207"/>
                  <a:gd name="connsiteY14" fmla="*/ 800200 h 2009875"/>
                  <a:gd name="connsiteX15" fmla="*/ 1454393 w 5029207"/>
                  <a:gd name="connsiteY15" fmla="*/ 838301 h 2009875"/>
                  <a:gd name="connsiteX16" fmla="*/ 1496989 w 5029207"/>
                  <a:gd name="connsiteY16" fmla="*/ 895450 h 2009875"/>
                  <a:gd name="connsiteX17" fmla="*/ 1561653 w 5029207"/>
                  <a:gd name="connsiteY17" fmla="*/ 762100 h 2009875"/>
                  <a:gd name="connsiteX18" fmla="*/ 1605669 w 5029207"/>
                  <a:gd name="connsiteY18" fmla="*/ 772786 h 2009875"/>
                  <a:gd name="connsiteX19" fmla="*/ 1638447 w 5029207"/>
                  <a:gd name="connsiteY19" fmla="*/ 666850 h 2009875"/>
                  <a:gd name="connsiteX20" fmla="*/ 1698901 w 5029207"/>
                  <a:gd name="connsiteY20" fmla="*/ 571600 h 2009875"/>
                  <a:gd name="connsiteX21" fmla="*/ 1852398 w 5029207"/>
                  <a:gd name="connsiteY21" fmla="*/ 495408 h 2009875"/>
                  <a:gd name="connsiteX22" fmla="*/ 2057005 w 5029207"/>
                  <a:gd name="connsiteY22" fmla="*/ 381100 h 2009875"/>
                  <a:gd name="connsiteX23" fmla="*/ 2249941 w 5029207"/>
                  <a:gd name="connsiteY23" fmla="*/ 276325 h 2009875"/>
                  <a:gd name="connsiteX24" fmla="*/ 2449990 w 5029207"/>
                  <a:gd name="connsiteY24" fmla="*/ 181075 h 2009875"/>
                  <a:gd name="connsiteX25" fmla="*/ 2523761 w 5029207"/>
                  <a:gd name="connsiteY25" fmla="*/ 190600 h 2009875"/>
                  <a:gd name="connsiteX26" fmla="*/ 2952564 w 5029207"/>
                  <a:gd name="connsiteY26" fmla="*/ 47725 h 2009875"/>
                  <a:gd name="connsiteX27" fmla="*/ 3019239 w 5029207"/>
                  <a:gd name="connsiteY27" fmla="*/ 28675 h 2009875"/>
                  <a:gd name="connsiteX28" fmla="*/ 3133539 w 5029207"/>
                  <a:gd name="connsiteY28" fmla="*/ 38200 h 2009875"/>
                  <a:gd name="connsiteX29" fmla="*/ 3152589 w 5029207"/>
                  <a:gd name="connsiteY29" fmla="*/ 66775 h 2009875"/>
                  <a:gd name="connsiteX30" fmla="*/ 3162114 w 5029207"/>
                  <a:gd name="connsiteY30" fmla="*/ 114400 h 2009875"/>
                  <a:gd name="connsiteX31" fmla="*/ 3171639 w 5029207"/>
                  <a:gd name="connsiteY31" fmla="*/ 352525 h 2009875"/>
                  <a:gd name="connsiteX32" fmla="*/ 3200214 w 5029207"/>
                  <a:gd name="connsiteY32" fmla="*/ 514450 h 2009875"/>
                  <a:gd name="connsiteX33" fmla="*/ 3209739 w 5029207"/>
                  <a:gd name="connsiteY33" fmla="*/ 543025 h 2009875"/>
                  <a:gd name="connsiteX34" fmla="*/ 3228790 w 5029207"/>
                  <a:gd name="connsiteY34" fmla="*/ 666850 h 2009875"/>
                  <a:gd name="connsiteX35" fmla="*/ 3228787 w 5029207"/>
                  <a:gd name="connsiteY35" fmla="*/ 714475 h 2009875"/>
                  <a:gd name="connsiteX36" fmla="*/ 3228788 w 5029207"/>
                  <a:gd name="connsiteY36" fmla="*/ 762100 h 2009875"/>
                  <a:gd name="connsiteX37" fmla="*/ 3276414 w 5029207"/>
                  <a:gd name="connsiteY37" fmla="*/ 743050 h 2009875"/>
                  <a:gd name="connsiteX38" fmla="*/ 3285939 w 5029207"/>
                  <a:gd name="connsiteY38" fmla="*/ 895450 h 2009875"/>
                  <a:gd name="connsiteX39" fmla="*/ 3295464 w 5029207"/>
                  <a:gd name="connsiteY39" fmla="*/ 924025 h 2009875"/>
                  <a:gd name="connsiteX40" fmla="*/ 3285939 w 5029207"/>
                  <a:gd name="connsiteY40" fmla="*/ 971650 h 2009875"/>
                  <a:gd name="connsiteX41" fmla="*/ 3304989 w 5029207"/>
                  <a:gd name="connsiteY41" fmla="*/ 1019275 h 2009875"/>
                  <a:gd name="connsiteX42" fmla="*/ 3304989 w 5029207"/>
                  <a:gd name="connsiteY42" fmla="*/ 1047850 h 2009875"/>
                  <a:gd name="connsiteX43" fmla="*/ 3314514 w 5029207"/>
                  <a:gd name="connsiteY43" fmla="*/ 1095475 h 2009875"/>
                  <a:gd name="connsiteX44" fmla="*/ 3314514 w 5029207"/>
                  <a:gd name="connsiteY44" fmla="*/ 1143100 h 2009875"/>
                  <a:gd name="connsiteX45" fmla="*/ 3324039 w 5029207"/>
                  <a:gd name="connsiteY45" fmla="*/ 1181200 h 2009875"/>
                  <a:gd name="connsiteX46" fmla="*/ 3314514 w 5029207"/>
                  <a:gd name="connsiteY46" fmla="*/ 1200250 h 2009875"/>
                  <a:gd name="connsiteX47" fmla="*/ 3333564 w 5029207"/>
                  <a:gd name="connsiteY47" fmla="*/ 1238350 h 2009875"/>
                  <a:gd name="connsiteX48" fmla="*/ 3333564 w 5029207"/>
                  <a:gd name="connsiteY48" fmla="*/ 1285975 h 2009875"/>
                  <a:gd name="connsiteX49" fmla="*/ 3352614 w 5029207"/>
                  <a:gd name="connsiteY49" fmla="*/ 1333600 h 2009875"/>
                  <a:gd name="connsiteX50" fmla="*/ 3352614 w 5029207"/>
                  <a:gd name="connsiteY50" fmla="*/ 1381225 h 2009875"/>
                  <a:gd name="connsiteX51" fmla="*/ 3390714 w 5029207"/>
                  <a:gd name="connsiteY51" fmla="*/ 1419325 h 2009875"/>
                  <a:gd name="connsiteX52" fmla="*/ 3419289 w 5029207"/>
                  <a:gd name="connsiteY52" fmla="*/ 1381225 h 2009875"/>
                  <a:gd name="connsiteX53" fmla="*/ 3428814 w 5029207"/>
                  <a:gd name="connsiteY53" fmla="*/ 1333600 h 2009875"/>
                  <a:gd name="connsiteX54" fmla="*/ 3447864 w 5029207"/>
                  <a:gd name="connsiteY54" fmla="*/ 1276450 h 2009875"/>
                  <a:gd name="connsiteX55" fmla="*/ 3447864 w 5029207"/>
                  <a:gd name="connsiteY55" fmla="*/ 1238350 h 2009875"/>
                  <a:gd name="connsiteX56" fmla="*/ 3466914 w 5029207"/>
                  <a:gd name="connsiteY56" fmla="*/ 1171675 h 2009875"/>
                  <a:gd name="connsiteX57" fmla="*/ 3457389 w 5029207"/>
                  <a:gd name="connsiteY57" fmla="*/ 1105000 h 2009875"/>
                  <a:gd name="connsiteX58" fmla="*/ 3466914 w 5029207"/>
                  <a:gd name="connsiteY58" fmla="*/ 1076425 h 2009875"/>
                  <a:gd name="connsiteX59" fmla="*/ 3485964 w 5029207"/>
                  <a:gd name="connsiteY59" fmla="*/ 1009750 h 2009875"/>
                  <a:gd name="connsiteX60" fmla="*/ 3495489 w 5029207"/>
                  <a:gd name="connsiteY60" fmla="*/ 962125 h 2009875"/>
                  <a:gd name="connsiteX61" fmla="*/ 3505014 w 5029207"/>
                  <a:gd name="connsiteY61" fmla="*/ 914500 h 2009875"/>
                  <a:gd name="connsiteX62" fmla="*/ 3524064 w 5029207"/>
                  <a:gd name="connsiteY62" fmla="*/ 866875 h 2009875"/>
                  <a:gd name="connsiteX63" fmla="*/ 3571689 w 5029207"/>
                  <a:gd name="connsiteY63" fmla="*/ 924025 h 2009875"/>
                  <a:gd name="connsiteX64" fmla="*/ 3571689 w 5029207"/>
                  <a:gd name="connsiteY64" fmla="*/ 971650 h 2009875"/>
                  <a:gd name="connsiteX65" fmla="*/ 3638367 w 5029207"/>
                  <a:gd name="connsiteY65" fmla="*/ 1066900 h 2009875"/>
                  <a:gd name="connsiteX66" fmla="*/ 3705041 w 5029207"/>
                  <a:gd name="connsiteY66" fmla="*/ 981175 h 2009875"/>
                  <a:gd name="connsiteX67" fmla="*/ 3733614 w 5029207"/>
                  <a:gd name="connsiteY67" fmla="*/ 1038325 h 2009875"/>
                  <a:gd name="connsiteX68" fmla="*/ 3743139 w 5029207"/>
                  <a:gd name="connsiteY68" fmla="*/ 838300 h 2009875"/>
                  <a:gd name="connsiteX69" fmla="*/ 3790764 w 5029207"/>
                  <a:gd name="connsiteY69" fmla="*/ 781150 h 2009875"/>
                  <a:gd name="connsiteX70" fmla="*/ 3847914 w 5029207"/>
                  <a:gd name="connsiteY70" fmla="*/ 781150 h 2009875"/>
                  <a:gd name="connsiteX71" fmla="*/ 3905064 w 5029207"/>
                  <a:gd name="connsiteY71" fmla="*/ 790675 h 2009875"/>
                  <a:gd name="connsiteX72" fmla="*/ 3962215 w 5029207"/>
                  <a:gd name="connsiteY72" fmla="*/ 809725 h 2009875"/>
                  <a:gd name="connsiteX73" fmla="*/ 3971739 w 5029207"/>
                  <a:gd name="connsiteY73" fmla="*/ 876400 h 2009875"/>
                  <a:gd name="connsiteX74" fmla="*/ 3990789 w 5029207"/>
                  <a:gd name="connsiteY74" fmla="*/ 933550 h 2009875"/>
                  <a:gd name="connsiteX75" fmla="*/ 4009839 w 5029207"/>
                  <a:gd name="connsiteY75" fmla="*/ 990700 h 2009875"/>
                  <a:gd name="connsiteX76" fmla="*/ 4028889 w 5029207"/>
                  <a:gd name="connsiteY76" fmla="*/ 1047850 h 2009875"/>
                  <a:gd name="connsiteX77" fmla="*/ 4019364 w 5029207"/>
                  <a:gd name="connsiteY77" fmla="*/ 1076425 h 2009875"/>
                  <a:gd name="connsiteX78" fmla="*/ 4047939 w 5029207"/>
                  <a:gd name="connsiteY78" fmla="*/ 1133575 h 2009875"/>
                  <a:gd name="connsiteX79" fmla="*/ 4047939 w 5029207"/>
                  <a:gd name="connsiteY79" fmla="*/ 1181200 h 2009875"/>
                  <a:gd name="connsiteX80" fmla="*/ 4047939 w 5029207"/>
                  <a:gd name="connsiteY80" fmla="*/ 1228825 h 2009875"/>
                  <a:gd name="connsiteX81" fmla="*/ 4028889 w 5029207"/>
                  <a:gd name="connsiteY81" fmla="*/ 1257400 h 2009875"/>
                  <a:gd name="connsiteX82" fmla="*/ 4038414 w 5029207"/>
                  <a:gd name="connsiteY82" fmla="*/ 1295500 h 2009875"/>
                  <a:gd name="connsiteX83" fmla="*/ 4047939 w 5029207"/>
                  <a:gd name="connsiteY83" fmla="*/ 1352650 h 2009875"/>
                  <a:gd name="connsiteX84" fmla="*/ 4066989 w 5029207"/>
                  <a:gd name="connsiteY84" fmla="*/ 1409800 h 2009875"/>
                  <a:gd name="connsiteX85" fmla="*/ 4066989 w 5029207"/>
                  <a:gd name="connsiteY85" fmla="*/ 1466950 h 2009875"/>
                  <a:gd name="connsiteX86" fmla="*/ 4086039 w 5029207"/>
                  <a:gd name="connsiteY86" fmla="*/ 1524100 h 2009875"/>
                  <a:gd name="connsiteX87" fmla="*/ 4105089 w 5029207"/>
                  <a:gd name="connsiteY87" fmla="*/ 1581250 h 2009875"/>
                  <a:gd name="connsiteX88" fmla="*/ 4114614 w 5029207"/>
                  <a:gd name="connsiteY88" fmla="*/ 1609825 h 2009875"/>
                  <a:gd name="connsiteX89" fmla="*/ 4114614 w 5029207"/>
                  <a:gd name="connsiteY89" fmla="*/ 1657450 h 2009875"/>
                  <a:gd name="connsiteX90" fmla="*/ 4133664 w 5029207"/>
                  <a:gd name="connsiteY90" fmla="*/ 1705075 h 2009875"/>
                  <a:gd name="connsiteX91" fmla="*/ 4133664 w 5029207"/>
                  <a:gd name="connsiteY91" fmla="*/ 1762225 h 2009875"/>
                  <a:gd name="connsiteX92" fmla="*/ 4143189 w 5029207"/>
                  <a:gd name="connsiteY92" fmla="*/ 1819375 h 2009875"/>
                  <a:gd name="connsiteX93" fmla="*/ 4133664 w 5029207"/>
                  <a:gd name="connsiteY93" fmla="*/ 1857475 h 2009875"/>
                  <a:gd name="connsiteX94" fmla="*/ 4143189 w 5029207"/>
                  <a:gd name="connsiteY94" fmla="*/ 1895575 h 2009875"/>
                  <a:gd name="connsiteX95" fmla="*/ 4162239 w 5029207"/>
                  <a:gd name="connsiteY95" fmla="*/ 1952725 h 2009875"/>
                  <a:gd name="connsiteX96" fmla="*/ 4133664 w 5029207"/>
                  <a:gd name="connsiteY96" fmla="*/ 1981300 h 2009875"/>
                  <a:gd name="connsiteX97" fmla="*/ 4162239 w 5029207"/>
                  <a:gd name="connsiteY97" fmla="*/ 2009875 h 2009875"/>
                  <a:gd name="connsiteX98" fmla="*/ 4209864 w 5029207"/>
                  <a:gd name="connsiteY98" fmla="*/ 1943200 h 2009875"/>
                  <a:gd name="connsiteX99" fmla="*/ 4209864 w 5029207"/>
                  <a:gd name="connsiteY99" fmla="*/ 1876525 h 2009875"/>
                  <a:gd name="connsiteX100" fmla="*/ 4219389 w 5029207"/>
                  <a:gd name="connsiteY100" fmla="*/ 1819375 h 2009875"/>
                  <a:gd name="connsiteX101" fmla="*/ 4219389 w 5029207"/>
                  <a:gd name="connsiteY101" fmla="*/ 1771750 h 2009875"/>
                  <a:gd name="connsiteX102" fmla="*/ 4219389 w 5029207"/>
                  <a:gd name="connsiteY102" fmla="*/ 1705075 h 2009875"/>
                  <a:gd name="connsiteX103" fmla="*/ 4228914 w 5029207"/>
                  <a:gd name="connsiteY103" fmla="*/ 1647925 h 2009875"/>
                  <a:gd name="connsiteX104" fmla="*/ 4238439 w 5029207"/>
                  <a:gd name="connsiteY104" fmla="*/ 1581250 h 2009875"/>
                  <a:gd name="connsiteX105" fmla="*/ 4228914 w 5029207"/>
                  <a:gd name="connsiteY105" fmla="*/ 1524100 h 2009875"/>
                  <a:gd name="connsiteX106" fmla="*/ 4257489 w 5029207"/>
                  <a:gd name="connsiteY106" fmla="*/ 1476475 h 2009875"/>
                  <a:gd name="connsiteX107" fmla="*/ 4228914 w 5029207"/>
                  <a:gd name="connsiteY107" fmla="*/ 1438375 h 2009875"/>
                  <a:gd name="connsiteX108" fmla="*/ 4257489 w 5029207"/>
                  <a:gd name="connsiteY108" fmla="*/ 1371700 h 2009875"/>
                  <a:gd name="connsiteX109" fmla="*/ 4257489 w 5029207"/>
                  <a:gd name="connsiteY109" fmla="*/ 1305025 h 2009875"/>
                  <a:gd name="connsiteX110" fmla="*/ 4238439 w 5029207"/>
                  <a:gd name="connsiteY110" fmla="*/ 1257400 h 2009875"/>
                  <a:gd name="connsiteX111" fmla="*/ 4247964 w 5029207"/>
                  <a:gd name="connsiteY111" fmla="*/ 1200250 h 2009875"/>
                  <a:gd name="connsiteX112" fmla="*/ 4247964 w 5029207"/>
                  <a:gd name="connsiteY112" fmla="*/ 1171675 h 2009875"/>
                  <a:gd name="connsiteX113" fmla="*/ 4257489 w 5029207"/>
                  <a:gd name="connsiteY113" fmla="*/ 1105000 h 2009875"/>
                  <a:gd name="connsiteX114" fmla="*/ 4257489 w 5029207"/>
                  <a:gd name="connsiteY114" fmla="*/ 1066900 h 2009875"/>
                  <a:gd name="connsiteX115" fmla="*/ 4247964 w 5029207"/>
                  <a:gd name="connsiteY115" fmla="*/ 1000225 h 2009875"/>
                  <a:gd name="connsiteX116" fmla="*/ 4257489 w 5029207"/>
                  <a:gd name="connsiteY116" fmla="*/ 952600 h 2009875"/>
                  <a:gd name="connsiteX117" fmla="*/ 4276539 w 5029207"/>
                  <a:gd name="connsiteY117" fmla="*/ 885925 h 2009875"/>
                  <a:gd name="connsiteX118" fmla="*/ 4295589 w 5029207"/>
                  <a:gd name="connsiteY118" fmla="*/ 838300 h 2009875"/>
                  <a:gd name="connsiteX119" fmla="*/ 4276539 w 5029207"/>
                  <a:gd name="connsiteY119" fmla="*/ 800200 h 2009875"/>
                  <a:gd name="connsiteX120" fmla="*/ 4295589 w 5029207"/>
                  <a:gd name="connsiteY120" fmla="*/ 704950 h 2009875"/>
                  <a:gd name="connsiteX121" fmla="*/ 4362268 w 5029207"/>
                  <a:gd name="connsiteY121" fmla="*/ 762100 h 2009875"/>
                  <a:gd name="connsiteX122" fmla="*/ 4362264 w 5029207"/>
                  <a:gd name="connsiteY122" fmla="*/ 552550 h 2009875"/>
                  <a:gd name="connsiteX123" fmla="*/ 4371789 w 5029207"/>
                  <a:gd name="connsiteY123" fmla="*/ 504925 h 2009875"/>
                  <a:gd name="connsiteX124" fmla="*/ 4371789 w 5029207"/>
                  <a:gd name="connsiteY124" fmla="*/ 447775 h 2009875"/>
                  <a:gd name="connsiteX125" fmla="*/ 4390839 w 5029207"/>
                  <a:gd name="connsiteY125" fmla="*/ 381100 h 2009875"/>
                  <a:gd name="connsiteX126" fmla="*/ 4381314 w 5029207"/>
                  <a:gd name="connsiteY126" fmla="*/ 333475 h 2009875"/>
                  <a:gd name="connsiteX127" fmla="*/ 4381314 w 5029207"/>
                  <a:gd name="connsiteY127" fmla="*/ 266800 h 2009875"/>
                  <a:gd name="connsiteX128" fmla="*/ 4390839 w 5029207"/>
                  <a:gd name="connsiteY128" fmla="*/ 209650 h 2009875"/>
                  <a:gd name="connsiteX129" fmla="*/ 4419414 w 5029207"/>
                  <a:gd name="connsiteY129" fmla="*/ 162025 h 2009875"/>
                  <a:gd name="connsiteX130" fmla="*/ 4409890 w 5029207"/>
                  <a:gd name="connsiteY130" fmla="*/ 28670 h 2009875"/>
                  <a:gd name="connsiteX131" fmla="*/ 4496267 w 5029207"/>
                  <a:gd name="connsiteY131" fmla="*/ 180984 h 2009875"/>
                  <a:gd name="connsiteX132" fmla="*/ 4610572 w 5029207"/>
                  <a:gd name="connsiteY132" fmla="*/ 9525 h 2009875"/>
                  <a:gd name="connsiteX133" fmla="*/ 4657563 w 5029207"/>
                  <a:gd name="connsiteY133" fmla="*/ 152504 h 2009875"/>
                  <a:gd name="connsiteX134" fmla="*/ 4753469 w 5029207"/>
                  <a:gd name="connsiteY134" fmla="*/ 57153 h 2009875"/>
                  <a:gd name="connsiteX135" fmla="*/ 4857612 w 5029207"/>
                  <a:gd name="connsiteY135" fmla="*/ 1133630 h 2009875"/>
                  <a:gd name="connsiteX136" fmla="*/ 4895857 w 5029207"/>
                  <a:gd name="connsiteY136" fmla="*/ 276183 h 2009875"/>
                  <a:gd name="connsiteX137" fmla="*/ 4953000 w 5029207"/>
                  <a:gd name="connsiteY137" fmla="*/ 1133517 h 2009875"/>
                  <a:gd name="connsiteX138" fmla="*/ 5029207 w 5029207"/>
                  <a:gd name="connsiteY138" fmla="*/ 104724 h 2009875"/>
                  <a:gd name="connsiteX0" fmla="*/ 0 w 4991107"/>
                  <a:gd name="connsiteY0" fmla="*/ 100 h 2009875"/>
                  <a:gd name="connsiteX1" fmla="*/ 247671 w 4991107"/>
                  <a:gd name="connsiteY1" fmla="*/ 19150 h 2009875"/>
                  <a:gd name="connsiteX2" fmla="*/ 361982 w 4991107"/>
                  <a:gd name="connsiteY2" fmla="*/ 19051 h 2009875"/>
                  <a:gd name="connsiteX3" fmla="*/ 371508 w 4991107"/>
                  <a:gd name="connsiteY3" fmla="*/ 190509 h 2009875"/>
                  <a:gd name="connsiteX4" fmla="*/ 416930 w 4991107"/>
                  <a:gd name="connsiteY4" fmla="*/ 238225 h 2009875"/>
                  <a:gd name="connsiteX5" fmla="*/ 437663 w 4991107"/>
                  <a:gd name="connsiteY5" fmla="*/ 381101 h 2009875"/>
                  <a:gd name="connsiteX6" fmla="*/ 478435 w 4991107"/>
                  <a:gd name="connsiteY6" fmla="*/ 571600 h 2009875"/>
                  <a:gd name="connsiteX7" fmla="*/ 542974 w 4991107"/>
                  <a:gd name="connsiteY7" fmla="*/ 523975 h 2009875"/>
                  <a:gd name="connsiteX8" fmla="*/ 611446 w 4991107"/>
                  <a:gd name="connsiteY8" fmla="*/ 809725 h 2009875"/>
                  <a:gd name="connsiteX9" fmla="*/ 666810 w 4991107"/>
                  <a:gd name="connsiteY9" fmla="*/ 952600 h 2009875"/>
                  <a:gd name="connsiteX10" fmla="*/ 798573 w 4991107"/>
                  <a:gd name="connsiteY10" fmla="*/ 1124050 h 2009875"/>
                  <a:gd name="connsiteX11" fmla="*/ 954388 w 4991107"/>
                  <a:gd name="connsiteY11" fmla="*/ 1038325 h 2009875"/>
                  <a:gd name="connsiteX12" fmla="*/ 1202065 w 4991107"/>
                  <a:gd name="connsiteY12" fmla="*/ 885925 h 2009875"/>
                  <a:gd name="connsiteX13" fmla="*/ 1306853 w 4991107"/>
                  <a:gd name="connsiteY13" fmla="*/ 876400 h 2009875"/>
                  <a:gd name="connsiteX14" fmla="*/ 1392588 w 4991107"/>
                  <a:gd name="connsiteY14" fmla="*/ 800200 h 2009875"/>
                  <a:gd name="connsiteX15" fmla="*/ 1454393 w 4991107"/>
                  <a:gd name="connsiteY15" fmla="*/ 838301 h 2009875"/>
                  <a:gd name="connsiteX16" fmla="*/ 1496989 w 4991107"/>
                  <a:gd name="connsiteY16" fmla="*/ 895450 h 2009875"/>
                  <a:gd name="connsiteX17" fmla="*/ 1561653 w 4991107"/>
                  <a:gd name="connsiteY17" fmla="*/ 762100 h 2009875"/>
                  <a:gd name="connsiteX18" fmla="*/ 1605669 w 4991107"/>
                  <a:gd name="connsiteY18" fmla="*/ 772786 h 2009875"/>
                  <a:gd name="connsiteX19" fmla="*/ 1638447 w 4991107"/>
                  <a:gd name="connsiteY19" fmla="*/ 666850 h 2009875"/>
                  <a:gd name="connsiteX20" fmla="*/ 1698901 w 4991107"/>
                  <a:gd name="connsiteY20" fmla="*/ 571600 h 2009875"/>
                  <a:gd name="connsiteX21" fmla="*/ 1852398 w 4991107"/>
                  <a:gd name="connsiteY21" fmla="*/ 495408 h 2009875"/>
                  <a:gd name="connsiteX22" fmla="*/ 2057005 w 4991107"/>
                  <a:gd name="connsiteY22" fmla="*/ 381100 h 2009875"/>
                  <a:gd name="connsiteX23" fmla="*/ 2249941 w 4991107"/>
                  <a:gd name="connsiteY23" fmla="*/ 276325 h 2009875"/>
                  <a:gd name="connsiteX24" fmla="*/ 2449990 w 4991107"/>
                  <a:gd name="connsiteY24" fmla="*/ 181075 h 2009875"/>
                  <a:gd name="connsiteX25" fmla="*/ 2523761 w 4991107"/>
                  <a:gd name="connsiteY25" fmla="*/ 190600 h 2009875"/>
                  <a:gd name="connsiteX26" fmla="*/ 2952564 w 4991107"/>
                  <a:gd name="connsiteY26" fmla="*/ 47725 h 2009875"/>
                  <a:gd name="connsiteX27" fmla="*/ 3019239 w 4991107"/>
                  <a:gd name="connsiteY27" fmla="*/ 28675 h 2009875"/>
                  <a:gd name="connsiteX28" fmla="*/ 3133539 w 4991107"/>
                  <a:gd name="connsiteY28" fmla="*/ 38200 h 2009875"/>
                  <a:gd name="connsiteX29" fmla="*/ 3152589 w 4991107"/>
                  <a:gd name="connsiteY29" fmla="*/ 66775 h 2009875"/>
                  <a:gd name="connsiteX30" fmla="*/ 3162114 w 4991107"/>
                  <a:gd name="connsiteY30" fmla="*/ 114400 h 2009875"/>
                  <a:gd name="connsiteX31" fmla="*/ 3171639 w 4991107"/>
                  <a:gd name="connsiteY31" fmla="*/ 352525 h 2009875"/>
                  <a:gd name="connsiteX32" fmla="*/ 3200214 w 4991107"/>
                  <a:gd name="connsiteY32" fmla="*/ 514450 h 2009875"/>
                  <a:gd name="connsiteX33" fmla="*/ 3209739 w 4991107"/>
                  <a:gd name="connsiteY33" fmla="*/ 543025 h 2009875"/>
                  <a:gd name="connsiteX34" fmla="*/ 3228790 w 4991107"/>
                  <a:gd name="connsiteY34" fmla="*/ 666850 h 2009875"/>
                  <a:gd name="connsiteX35" fmla="*/ 3228787 w 4991107"/>
                  <a:gd name="connsiteY35" fmla="*/ 714475 h 2009875"/>
                  <a:gd name="connsiteX36" fmla="*/ 3228788 w 4991107"/>
                  <a:gd name="connsiteY36" fmla="*/ 762100 h 2009875"/>
                  <a:gd name="connsiteX37" fmla="*/ 3276414 w 4991107"/>
                  <a:gd name="connsiteY37" fmla="*/ 743050 h 2009875"/>
                  <a:gd name="connsiteX38" fmla="*/ 3285939 w 4991107"/>
                  <a:gd name="connsiteY38" fmla="*/ 895450 h 2009875"/>
                  <a:gd name="connsiteX39" fmla="*/ 3295464 w 4991107"/>
                  <a:gd name="connsiteY39" fmla="*/ 924025 h 2009875"/>
                  <a:gd name="connsiteX40" fmla="*/ 3285939 w 4991107"/>
                  <a:gd name="connsiteY40" fmla="*/ 971650 h 2009875"/>
                  <a:gd name="connsiteX41" fmla="*/ 3304989 w 4991107"/>
                  <a:gd name="connsiteY41" fmla="*/ 1019275 h 2009875"/>
                  <a:gd name="connsiteX42" fmla="*/ 3304989 w 4991107"/>
                  <a:gd name="connsiteY42" fmla="*/ 1047850 h 2009875"/>
                  <a:gd name="connsiteX43" fmla="*/ 3314514 w 4991107"/>
                  <a:gd name="connsiteY43" fmla="*/ 1095475 h 2009875"/>
                  <a:gd name="connsiteX44" fmla="*/ 3314514 w 4991107"/>
                  <a:gd name="connsiteY44" fmla="*/ 1143100 h 2009875"/>
                  <a:gd name="connsiteX45" fmla="*/ 3324039 w 4991107"/>
                  <a:gd name="connsiteY45" fmla="*/ 1181200 h 2009875"/>
                  <a:gd name="connsiteX46" fmla="*/ 3314514 w 4991107"/>
                  <a:gd name="connsiteY46" fmla="*/ 1200250 h 2009875"/>
                  <a:gd name="connsiteX47" fmla="*/ 3333564 w 4991107"/>
                  <a:gd name="connsiteY47" fmla="*/ 1238350 h 2009875"/>
                  <a:gd name="connsiteX48" fmla="*/ 3333564 w 4991107"/>
                  <a:gd name="connsiteY48" fmla="*/ 1285975 h 2009875"/>
                  <a:gd name="connsiteX49" fmla="*/ 3352614 w 4991107"/>
                  <a:gd name="connsiteY49" fmla="*/ 1333600 h 2009875"/>
                  <a:gd name="connsiteX50" fmla="*/ 3352614 w 4991107"/>
                  <a:gd name="connsiteY50" fmla="*/ 1381225 h 2009875"/>
                  <a:gd name="connsiteX51" fmla="*/ 3390714 w 4991107"/>
                  <a:gd name="connsiteY51" fmla="*/ 1419325 h 2009875"/>
                  <a:gd name="connsiteX52" fmla="*/ 3419289 w 4991107"/>
                  <a:gd name="connsiteY52" fmla="*/ 1381225 h 2009875"/>
                  <a:gd name="connsiteX53" fmla="*/ 3428814 w 4991107"/>
                  <a:gd name="connsiteY53" fmla="*/ 1333600 h 2009875"/>
                  <a:gd name="connsiteX54" fmla="*/ 3447864 w 4991107"/>
                  <a:gd name="connsiteY54" fmla="*/ 1276450 h 2009875"/>
                  <a:gd name="connsiteX55" fmla="*/ 3447864 w 4991107"/>
                  <a:gd name="connsiteY55" fmla="*/ 1238350 h 2009875"/>
                  <a:gd name="connsiteX56" fmla="*/ 3466914 w 4991107"/>
                  <a:gd name="connsiteY56" fmla="*/ 1171675 h 2009875"/>
                  <a:gd name="connsiteX57" fmla="*/ 3457389 w 4991107"/>
                  <a:gd name="connsiteY57" fmla="*/ 1105000 h 2009875"/>
                  <a:gd name="connsiteX58" fmla="*/ 3466914 w 4991107"/>
                  <a:gd name="connsiteY58" fmla="*/ 1076425 h 2009875"/>
                  <a:gd name="connsiteX59" fmla="*/ 3485964 w 4991107"/>
                  <a:gd name="connsiteY59" fmla="*/ 1009750 h 2009875"/>
                  <a:gd name="connsiteX60" fmla="*/ 3495489 w 4991107"/>
                  <a:gd name="connsiteY60" fmla="*/ 962125 h 2009875"/>
                  <a:gd name="connsiteX61" fmla="*/ 3505014 w 4991107"/>
                  <a:gd name="connsiteY61" fmla="*/ 914500 h 2009875"/>
                  <a:gd name="connsiteX62" fmla="*/ 3524064 w 4991107"/>
                  <a:gd name="connsiteY62" fmla="*/ 866875 h 2009875"/>
                  <a:gd name="connsiteX63" fmla="*/ 3571689 w 4991107"/>
                  <a:gd name="connsiteY63" fmla="*/ 924025 h 2009875"/>
                  <a:gd name="connsiteX64" fmla="*/ 3571689 w 4991107"/>
                  <a:gd name="connsiteY64" fmla="*/ 971650 h 2009875"/>
                  <a:gd name="connsiteX65" fmla="*/ 3638367 w 4991107"/>
                  <a:gd name="connsiteY65" fmla="*/ 1066900 h 2009875"/>
                  <a:gd name="connsiteX66" fmla="*/ 3705041 w 4991107"/>
                  <a:gd name="connsiteY66" fmla="*/ 981175 h 2009875"/>
                  <a:gd name="connsiteX67" fmla="*/ 3733614 w 4991107"/>
                  <a:gd name="connsiteY67" fmla="*/ 1038325 h 2009875"/>
                  <a:gd name="connsiteX68" fmla="*/ 3743139 w 4991107"/>
                  <a:gd name="connsiteY68" fmla="*/ 838300 h 2009875"/>
                  <a:gd name="connsiteX69" fmla="*/ 3790764 w 4991107"/>
                  <a:gd name="connsiteY69" fmla="*/ 781150 h 2009875"/>
                  <a:gd name="connsiteX70" fmla="*/ 3847914 w 4991107"/>
                  <a:gd name="connsiteY70" fmla="*/ 781150 h 2009875"/>
                  <a:gd name="connsiteX71" fmla="*/ 3905064 w 4991107"/>
                  <a:gd name="connsiteY71" fmla="*/ 790675 h 2009875"/>
                  <a:gd name="connsiteX72" fmla="*/ 3962215 w 4991107"/>
                  <a:gd name="connsiteY72" fmla="*/ 809725 h 2009875"/>
                  <a:gd name="connsiteX73" fmla="*/ 3971739 w 4991107"/>
                  <a:gd name="connsiteY73" fmla="*/ 876400 h 2009875"/>
                  <a:gd name="connsiteX74" fmla="*/ 3990789 w 4991107"/>
                  <a:gd name="connsiteY74" fmla="*/ 933550 h 2009875"/>
                  <a:gd name="connsiteX75" fmla="*/ 4009839 w 4991107"/>
                  <a:gd name="connsiteY75" fmla="*/ 990700 h 2009875"/>
                  <a:gd name="connsiteX76" fmla="*/ 4028889 w 4991107"/>
                  <a:gd name="connsiteY76" fmla="*/ 1047850 h 2009875"/>
                  <a:gd name="connsiteX77" fmla="*/ 4019364 w 4991107"/>
                  <a:gd name="connsiteY77" fmla="*/ 1076425 h 2009875"/>
                  <a:gd name="connsiteX78" fmla="*/ 4047939 w 4991107"/>
                  <a:gd name="connsiteY78" fmla="*/ 1133575 h 2009875"/>
                  <a:gd name="connsiteX79" fmla="*/ 4047939 w 4991107"/>
                  <a:gd name="connsiteY79" fmla="*/ 1181200 h 2009875"/>
                  <a:gd name="connsiteX80" fmla="*/ 4047939 w 4991107"/>
                  <a:gd name="connsiteY80" fmla="*/ 1228825 h 2009875"/>
                  <a:gd name="connsiteX81" fmla="*/ 4028889 w 4991107"/>
                  <a:gd name="connsiteY81" fmla="*/ 1257400 h 2009875"/>
                  <a:gd name="connsiteX82" fmla="*/ 4038414 w 4991107"/>
                  <a:gd name="connsiteY82" fmla="*/ 1295500 h 2009875"/>
                  <a:gd name="connsiteX83" fmla="*/ 4047939 w 4991107"/>
                  <a:gd name="connsiteY83" fmla="*/ 1352650 h 2009875"/>
                  <a:gd name="connsiteX84" fmla="*/ 4066989 w 4991107"/>
                  <a:gd name="connsiteY84" fmla="*/ 1409800 h 2009875"/>
                  <a:gd name="connsiteX85" fmla="*/ 4066989 w 4991107"/>
                  <a:gd name="connsiteY85" fmla="*/ 1466950 h 2009875"/>
                  <a:gd name="connsiteX86" fmla="*/ 4086039 w 4991107"/>
                  <a:gd name="connsiteY86" fmla="*/ 1524100 h 2009875"/>
                  <a:gd name="connsiteX87" fmla="*/ 4105089 w 4991107"/>
                  <a:gd name="connsiteY87" fmla="*/ 1581250 h 2009875"/>
                  <a:gd name="connsiteX88" fmla="*/ 4114614 w 4991107"/>
                  <a:gd name="connsiteY88" fmla="*/ 1609825 h 2009875"/>
                  <a:gd name="connsiteX89" fmla="*/ 4114614 w 4991107"/>
                  <a:gd name="connsiteY89" fmla="*/ 1657450 h 2009875"/>
                  <a:gd name="connsiteX90" fmla="*/ 4133664 w 4991107"/>
                  <a:gd name="connsiteY90" fmla="*/ 1705075 h 2009875"/>
                  <a:gd name="connsiteX91" fmla="*/ 4133664 w 4991107"/>
                  <a:gd name="connsiteY91" fmla="*/ 1762225 h 2009875"/>
                  <a:gd name="connsiteX92" fmla="*/ 4143189 w 4991107"/>
                  <a:gd name="connsiteY92" fmla="*/ 1819375 h 2009875"/>
                  <a:gd name="connsiteX93" fmla="*/ 4133664 w 4991107"/>
                  <a:gd name="connsiteY93" fmla="*/ 1857475 h 2009875"/>
                  <a:gd name="connsiteX94" fmla="*/ 4143189 w 4991107"/>
                  <a:gd name="connsiteY94" fmla="*/ 1895575 h 2009875"/>
                  <a:gd name="connsiteX95" fmla="*/ 4162239 w 4991107"/>
                  <a:gd name="connsiteY95" fmla="*/ 1952725 h 2009875"/>
                  <a:gd name="connsiteX96" fmla="*/ 4133664 w 4991107"/>
                  <a:gd name="connsiteY96" fmla="*/ 1981300 h 2009875"/>
                  <a:gd name="connsiteX97" fmla="*/ 4162239 w 4991107"/>
                  <a:gd name="connsiteY97" fmla="*/ 2009875 h 2009875"/>
                  <a:gd name="connsiteX98" fmla="*/ 4209864 w 4991107"/>
                  <a:gd name="connsiteY98" fmla="*/ 1943200 h 2009875"/>
                  <a:gd name="connsiteX99" fmla="*/ 4209864 w 4991107"/>
                  <a:gd name="connsiteY99" fmla="*/ 1876525 h 2009875"/>
                  <a:gd name="connsiteX100" fmla="*/ 4219389 w 4991107"/>
                  <a:gd name="connsiteY100" fmla="*/ 1819375 h 2009875"/>
                  <a:gd name="connsiteX101" fmla="*/ 4219389 w 4991107"/>
                  <a:gd name="connsiteY101" fmla="*/ 1771750 h 2009875"/>
                  <a:gd name="connsiteX102" fmla="*/ 4219389 w 4991107"/>
                  <a:gd name="connsiteY102" fmla="*/ 1705075 h 2009875"/>
                  <a:gd name="connsiteX103" fmla="*/ 4228914 w 4991107"/>
                  <a:gd name="connsiteY103" fmla="*/ 1647925 h 2009875"/>
                  <a:gd name="connsiteX104" fmla="*/ 4238439 w 4991107"/>
                  <a:gd name="connsiteY104" fmla="*/ 1581250 h 2009875"/>
                  <a:gd name="connsiteX105" fmla="*/ 4228914 w 4991107"/>
                  <a:gd name="connsiteY105" fmla="*/ 1524100 h 2009875"/>
                  <a:gd name="connsiteX106" fmla="*/ 4257489 w 4991107"/>
                  <a:gd name="connsiteY106" fmla="*/ 1476475 h 2009875"/>
                  <a:gd name="connsiteX107" fmla="*/ 4228914 w 4991107"/>
                  <a:gd name="connsiteY107" fmla="*/ 1438375 h 2009875"/>
                  <a:gd name="connsiteX108" fmla="*/ 4257489 w 4991107"/>
                  <a:gd name="connsiteY108" fmla="*/ 1371700 h 2009875"/>
                  <a:gd name="connsiteX109" fmla="*/ 4257489 w 4991107"/>
                  <a:gd name="connsiteY109" fmla="*/ 1305025 h 2009875"/>
                  <a:gd name="connsiteX110" fmla="*/ 4238439 w 4991107"/>
                  <a:gd name="connsiteY110" fmla="*/ 1257400 h 2009875"/>
                  <a:gd name="connsiteX111" fmla="*/ 4247964 w 4991107"/>
                  <a:gd name="connsiteY111" fmla="*/ 1200250 h 2009875"/>
                  <a:gd name="connsiteX112" fmla="*/ 4247964 w 4991107"/>
                  <a:gd name="connsiteY112" fmla="*/ 1171675 h 2009875"/>
                  <a:gd name="connsiteX113" fmla="*/ 4257489 w 4991107"/>
                  <a:gd name="connsiteY113" fmla="*/ 1105000 h 2009875"/>
                  <a:gd name="connsiteX114" fmla="*/ 4257489 w 4991107"/>
                  <a:gd name="connsiteY114" fmla="*/ 1066900 h 2009875"/>
                  <a:gd name="connsiteX115" fmla="*/ 4247964 w 4991107"/>
                  <a:gd name="connsiteY115" fmla="*/ 1000225 h 2009875"/>
                  <a:gd name="connsiteX116" fmla="*/ 4257489 w 4991107"/>
                  <a:gd name="connsiteY116" fmla="*/ 952600 h 2009875"/>
                  <a:gd name="connsiteX117" fmla="*/ 4276539 w 4991107"/>
                  <a:gd name="connsiteY117" fmla="*/ 885925 h 2009875"/>
                  <a:gd name="connsiteX118" fmla="*/ 4295589 w 4991107"/>
                  <a:gd name="connsiteY118" fmla="*/ 838300 h 2009875"/>
                  <a:gd name="connsiteX119" fmla="*/ 4276539 w 4991107"/>
                  <a:gd name="connsiteY119" fmla="*/ 800200 h 2009875"/>
                  <a:gd name="connsiteX120" fmla="*/ 4295589 w 4991107"/>
                  <a:gd name="connsiteY120" fmla="*/ 704950 h 2009875"/>
                  <a:gd name="connsiteX121" fmla="*/ 4362268 w 4991107"/>
                  <a:gd name="connsiteY121" fmla="*/ 762100 h 2009875"/>
                  <a:gd name="connsiteX122" fmla="*/ 4362264 w 4991107"/>
                  <a:gd name="connsiteY122" fmla="*/ 552550 h 2009875"/>
                  <a:gd name="connsiteX123" fmla="*/ 4371789 w 4991107"/>
                  <a:gd name="connsiteY123" fmla="*/ 504925 h 2009875"/>
                  <a:gd name="connsiteX124" fmla="*/ 4371789 w 4991107"/>
                  <a:gd name="connsiteY124" fmla="*/ 447775 h 2009875"/>
                  <a:gd name="connsiteX125" fmla="*/ 4390839 w 4991107"/>
                  <a:gd name="connsiteY125" fmla="*/ 381100 h 2009875"/>
                  <a:gd name="connsiteX126" fmla="*/ 4381314 w 4991107"/>
                  <a:gd name="connsiteY126" fmla="*/ 333475 h 2009875"/>
                  <a:gd name="connsiteX127" fmla="*/ 4381314 w 4991107"/>
                  <a:gd name="connsiteY127" fmla="*/ 266800 h 2009875"/>
                  <a:gd name="connsiteX128" fmla="*/ 4390839 w 4991107"/>
                  <a:gd name="connsiteY128" fmla="*/ 209650 h 2009875"/>
                  <a:gd name="connsiteX129" fmla="*/ 4419414 w 4991107"/>
                  <a:gd name="connsiteY129" fmla="*/ 162025 h 2009875"/>
                  <a:gd name="connsiteX130" fmla="*/ 4409890 w 4991107"/>
                  <a:gd name="connsiteY130" fmla="*/ 28670 h 2009875"/>
                  <a:gd name="connsiteX131" fmla="*/ 4496267 w 4991107"/>
                  <a:gd name="connsiteY131" fmla="*/ 180984 h 2009875"/>
                  <a:gd name="connsiteX132" fmla="*/ 4610572 w 4991107"/>
                  <a:gd name="connsiteY132" fmla="*/ 9525 h 2009875"/>
                  <a:gd name="connsiteX133" fmla="*/ 4657563 w 4991107"/>
                  <a:gd name="connsiteY133" fmla="*/ 152504 h 2009875"/>
                  <a:gd name="connsiteX134" fmla="*/ 4753469 w 4991107"/>
                  <a:gd name="connsiteY134" fmla="*/ 57153 h 2009875"/>
                  <a:gd name="connsiteX135" fmla="*/ 4857612 w 4991107"/>
                  <a:gd name="connsiteY135" fmla="*/ 1133630 h 2009875"/>
                  <a:gd name="connsiteX136" fmla="*/ 4895857 w 4991107"/>
                  <a:gd name="connsiteY136" fmla="*/ 276183 h 2009875"/>
                  <a:gd name="connsiteX137" fmla="*/ 4953000 w 4991107"/>
                  <a:gd name="connsiteY137" fmla="*/ 1133517 h 2009875"/>
                  <a:gd name="connsiteX138" fmla="*/ 4991107 w 4991107"/>
                  <a:gd name="connsiteY138" fmla="*/ 104724 h 2009875"/>
                  <a:gd name="connsiteX0" fmla="*/ 0 w 4991475"/>
                  <a:gd name="connsiteY0" fmla="*/ 100 h 2009875"/>
                  <a:gd name="connsiteX1" fmla="*/ 247671 w 4991475"/>
                  <a:gd name="connsiteY1" fmla="*/ 19150 h 2009875"/>
                  <a:gd name="connsiteX2" fmla="*/ 361982 w 4991475"/>
                  <a:gd name="connsiteY2" fmla="*/ 19051 h 2009875"/>
                  <a:gd name="connsiteX3" fmla="*/ 371508 w 4991475"/>
                  <a:gd name="connsiteY3" fmla="*/ 190509 h 2009875"/>
                  <a:gd name="connsiteX4" fmla="*/ 416930 w 4991475"/>
                  <a:gd name="connsiteY4" fmla="*/ 238225 h 2009875"/>
                  <a:gd name="connsiteX5" fmla="*/ 437663 w 4991475"/>
                  <a:gd name="connsiteY5" fmla="*/ 381101 h 2009875"/>
                  <a:gd name="connsiteX6" fmla="*/ 478435 w 4991475"/>
                  <a:gd name="connsiteY6" fmla="*/ 571600 h 2009875"/>
                  <a:gd name="connsiteX7" fmla="*/ 542974 w 4991475"/>
                  <a:gd name="connsiteY7" fmla="*/ 523975 h 2009875"/>
                  <a:gd name="connsiteX8" fmla="*/ 611446 w 4991475"/>
                  <a:gd name="connsiteY8" fmla="*/ 809725 h 2009875"/>
                  <a:gd name="connsiteX9" fmla="*/ 666810 w 4991475"/>
                  <a:gd name="connsiteY9" fmla="*/ 952600 h 2009875"/>
                  <a:gd name="connsiteX10" fmla="*/ 798573 w 4991475"/>
                  <a:gd name="connsiteY10" fmla="*/ 1124050 h 2009875"/>
                  <a:gd name="connsiteX11" fmla="*/ 954388 w 4991475"/>
                  <a:gd name="connsiteY11" fmla="*/ 1038325 h 2009875"/>
                  <a:gd name="connsiteX12" fmla="*/ 1202065 w 4991475"/>
                  <a:gd name="connsiteY12" fmla="*/ 885925 h 2009875"/>
                  <a:gd name="connsiteX13" fmla="*/ 1306853 w 4991475"/>
                  <a:gd name="connsiteY13" fmla="*/ 876400 h 2009875"/>
                  <a:gd name="connsiteX14" fmla="*/ 1392588 w 4991475"/>
                  <a:gd name="connsiteY14" fmla="*/ 800200 h 2009875"/>
                  <a:gd name="connsiteX15" fmla="*/ 1454393 w 4991475"/>
                  <a:gd name="connsiteY15" fmla="*/ 838301 h 2009875"/>
                  <a:gd name="connsiteX16" fmla="*/ 1496989 w 4991475"/>
                  <a:gd name="connsiteY16" fmla="*/ 895450 h 2009875"/>
                  <a:gd name="connsiteX17" fmla="*/ 1561653 w 4991475"/>
                  <a:gd name="connsiteY17" fmla="*/ 762100 h 2009875"/>
                  <a:gd name="connsiteX18" fmla="*/ 1605669 w 4991475"/>
                  <a:gd name="connsiteY18" fmla="*/ 772786 h 2009875"/>
                  <a:gd name="connsiteX19" fmla="*/ 1638447 w 4991475"/>
                  <a:gd name="connsiteY19" fmla="*/ 666850 h 2009875"/>
                  <a:gd name="connsiteX20" fmla="*/ 1698901 w 4991475"/>
                  <a:gd name="connsiteY20" fmla="*/ 571600 h 2009875"/>
                  <a:gd name="connsiteX21" fmla="*/ 1852398 w 4991475"/>
                  <a:gd name="connsiteY21" fmla="*/ 495408 h 2009875"/>
                  <a:gd name="connsiteX22" fmla="*/ 2057005 w 4991475"/>
                  <a:gd name="connsiteY22" fmla="*/ 381100 h 2009875"/>
                  <a:gd name="connsiteX23" fmla="*/ 2249941 w 4991475"/>
                  <a:gd name="connsiteY23" fmla="*/ 276325 h 2009875"/>
                  <a:gd name="connsiteX24" fmla="*/ 2449990 w 4991475"/>
                  <a:gd name="connsiteY24" fmla="*/ 181075 h 2009875"/>
                  <a:gd name="connsiteX25" fmla="*/ 2523761 w 4991475"/>
                  <a:gd name="connsiteY25" fmla="*/ 190600 h 2009875"/>
                  <a:gd name="connsiteX26" fmla="*/ 2952564 w 4991475"/>
                  <a:gd name="connsiteY26" fmla="*/ 47725 h 2009875"/>
                  <a:gd name="connsiteX27" fmla="*/ 3019239 w 4991475"/>
                  <a:gd name="connsiteY27" fmla="*/ 28675 h 2009875"/>
                  <a:gd name="connsiteX28" fmla="*/ 3133539 w 4991475"/>
                  <a:gd name="connsiteY28" fmla="*/ 38200 h 2009875"/>
                  <a:gd name="connsiteX29" fmla="*/ 3152589 w 4991475"/>
                  <a:gd name="connsiteY29" fmla="*/ 66775 h 2009875"/>
                  <a:gd name="connsiteX30" fmla="*/ 3162114 w 4991475"/>
                  <a:gd name="connsiteY30" fmla="*/ 114400 h 2009875"/>
                  <a:gd name="connsiteX31" fmla="*/ 3171639 w 4991475"/>
                  <a:gd name="connsiteY31" fmla="*/ 352525 h 2009875"/>
                  <a:gd name="connsiteX32" fmla="*/ 3200214 w 4991475"/>
                  <a:gd name="connsiteY32" fmla="*/ 514450 h 2009875"/>
                  <a:gd name="connsiteX33" fmla="*/ 3209739 w 4991475"/>
                  <a:gd name="connsiteY33" fmla="*/ 543025 h 2009875"/>
                  <a:gd name="connsiteX34" fmla="*/ 3228790 w 4991475"/>
                  <a:gd name="connsiteY34" fmla="*/ 666850 h 2009875"/>
                  <a:gd name="connsiteX35" fmla="*/ 3228787 w 4991475"/>
                  <a:gd name="connsiteY35" fmla="*/ 714475 h 2009875"/>
                  <a:gd name="connsiteX36" fmla="*/ 3228788 w 4991475"/>
                  <a:gd name="connsiteY36" fmla="*/ 762100 h 2009875"/>
                  <a:gd name="connsiteX37" fmla="*/ 3276414 w 4991475"/>
                  <a:gd name="connsiteY37" fmla="*/ 743050 h 2009875"/>
                  <a:gd name="connsiteX38" fmla="*/ 3285939 w 4991475"/>
                  <a:gd name="connsiteY38" fmla="*/ 895450 h 2009875"/>
                  <a:gd name="connsiteX39" fmla="*/ 3295464 w 4991475"/>
                  <a:gd name="connsiteY39" fmla="*/ 924025 h 2009875"/>
                  <a:gd name="connsiteX40" fmla="*/ 3285939 w 4991475"/>
                  <a:gd name="connsiteY40" fmla="*/ 971650 h 2009875"/>
                  <a:gd name="connsiteX41" fmla="*/ 3304989 w 4991475"/>
                  <a:gd name="connsiteY41" fmla="*/ 1019275 h 2009875"/>
                  <a:gd name="connsiteX42" fmla="*/ 3304989 w 4991475"/>
                  <a:gd name="connsiteY42" fmla="*/ 1047850 h 2009875"/>
                  <a:gd name="connsiteX43" fmla="*/ 3314514 w 4991475"/>
                  <a:gd name="connsiteY43" fmla="*/ 1095475 h 2009875"/>
                  <a:gd name="connsiteX44" fmla="*/ 3314514 w 4991475"/>
                  <a:gd name="connsiteY44" fmla="*/ 1143100 h 2009875"/>
                  <a:gd name="connsiteX45" fmla="*/ 3324039 w 4991475"/>
                  <a:gd name="connsiteY45" fmla="*/ 1181200 h 2009875"/>
                  <a:gd name="connsiteX46" fmla="*/ 3314514 w 4991475"/>
                  <a:gd name="connsiteY46" fmla="*/ 1200250 h 2009875"/>
                  <a:gd name="connsiteX47" fmla="*/ 3333564 w 4991475"/>
                  <a:gd name="connsiteY47" fmla="*/ 1238350 h 2009875"/>
                  <a:gd name="connsiteX48" fmla="*/ 3333564 w 4991475"/>
                  <a:gd name="connsiteY48" fmla="*/ 1285975 h 2009875"/>
                  <a:gd name="connsiteX49" fmla="*/ 3352614 w 4991475"/>
                  <a:gd name="connsiteY49" fmla="*/ 1333600 h 2009875"/>
                  <a:gd name="connsiteX50" fmla="*/ 3352614 w 4991475"/>
                  <a:gd name="connsiteY50" fmla="*/ 1381225 h 2009875"/>
                  <a:gd name="connsiteX51" fmla="*/ 3390714 w 4991475"/>
                  <a:gd name="connsiteY51" fmla="*/ 1419325 h 2009875"/>
                  <a:gd name="connsiteX52" fmla="*/ 3419289 w 4991475"/>
                  <a:gd name="connsiteY52" fmla="*/ 1381225 h 2009875"/>
                  <a:gd name="connsiteX53" fmla="*/ 3428814 w 4991475"/>
                  <a:gd name="connsiteY53" fmla="*/ 1333600 h 2009875"/>
                  <a:gd name="connsiteX54" fmla="*/ 3447864 w 4991475"/>
                  <a:gd name="connsiteY54" fmla="*/ 1276450 h 2009875"/>
                  <a:gd name="connsiteX55" fmla="*/ 3447864 w 4991475"/>
                  <a:gd name="connsiteY55" fmla="*/ 1238350 h 2009875"/>
                  <a:gd name="connsiteX56" fmla="*/ 3466914 w 4991475"/>
                  <a:gd name="connsiteY56" fmla="*/ 1171675 h 2009875"/>
                  <a:gd name="connsiteX57" fmla="*/ 3457389 w 4991475"/>
                  <a:gd name="connsiteY57" fmla="*/ 1105000 h 2009875"/>
                  <a:gd name="connsiteX58" fmla="*/ 3466914 w 4991475"/>
                  <a:gd name="connsiteY58" fmla="*/ 1076425 h 2009875"/>
                  <a:gd name="connsiteX59" fmla="*/ 3485964 w 4991475"/>
                  <a:gd name="connsiteY59" fmla="*/ 1009750 h 2009875"/>
                  <a:gd name="connsiteX60" fmla="*/ 3495489 w 4991475"/>
                  <a:gd name="connsiteY60" fmla="*/ 962125 h 2009875"/>
                  <a:gd name="connsiteX61" fmla="*/ 3505014 w 4991475"/>
                  <a:gd name="connsiteY61" fmla="*/ 914500 h 2009875"/>
                  <a:gd name="connsiteX62" fmla="*/ 3524064 w 4991475"/>
                  <a:gd name="connsiteY62" fmla="*/ 866875 h 2009875"/>
                  <a:gd name="connsiteX63" fmla="*/ 3571689 w 4991475"/>
                  <a:gd name="connsiteY63" fmla="*/ 924025 h 2009875"/>
                  <a:gd name="connsiteX64" fmla="*/ 3571689 w 4991475"/>
                  <a:gd name="connsiteY64" fmla="*/ 971650 h 2009875"/>
                  <a:gd name="connsiteX65" fmla="*/ 3638367 w 4991475"/>
                  <a:gd name="connsiteY65" fmla="*/ 1066900 h 2009875"/>
                  <a:gd name="connsiteX66" fmla="*/ 3705041 w 4991475"/>
                  <a:gd name="connsiteY66" fmla="*/ 981175 h 2009875"/>
                  <a:gd name="connsiteX67" fmla="*/ 3733614 w 4991475"/>
                  <a:gd name="connsiteY67" fmla="*/ 1038325 h 2009875"/>
                  <a:gd name="connsiteX68" fmla="*/ 3743139 w 4991475"/>
                  <a:gd name="connsiteY68" fmla="*/ 838300 h 2009875"/>
                  <a:gd name="connsiteX69" fmla="*/ 3790764 w 4991475"/>
                  <a:gd name="connsiteY69" fmla="*/ 781150 h 2009875"/>
                  <a:gd name="connsiteX70" fmla="*/ 3847914 w 4991475"/>
                  <a:gd name="connsiteY70" fmla="*/ 781150 h 2009875"/>
                  <a:gd name="connsiteX71" fmla="*/ 3905064 w 4991475"/>
                  <a:gd name="connsiteY71" fmla="*/ 790675 h 2009875"/>
                  <a:gd name="connsiteX72" fmla="*/ 3962215 w 4991475"/>
                  <a:gd name="connsiteY72" fmla="*/ 809725 h 2009875"/>
                  <a:gd name="connsiteX73" fmla="*/ 3971739 w 4991475"/>
                  <a:gd name="connsiteY73" fmla="*/ 876400 h 2009875"/>
                  <a:gd name="connsiteX74" fmla="*/ 3990789 w 4991475"/>
                  <a:gd name="connsiteY74" fmla="*/ 933550 h 2009875"/>
                  <a:gd name="connsiteX75" fmla="*/ 4009839 w 4991475"/>
                  <a:gd name="connsiteY75" fmla="*/ 990700 h 2009875"/>
                  <a:gd name="connsiteX76" fmla="*/ 4028889 w 4991475"/>
                  <a:gd name="connsiteY76" fmla="*/ 1047850 h 2009875"/>
                  <a:gd name="connsiteX77" fmla="*/ 4019364 w 4991475"/>
                  <a:gd name="connsiteY77" fmla="*/ 1076425 h 2009875"/>
                  <a:gd name="connsiteX78" fmla="*/ 4047939 w 4991475"/>
                  <a:gd name="connsiteY78" fmla="*/ 1133575 h 2009875"/>
                  <a:gd name="connsiteX79" fmla="*/ 4047939 w 4991475"/>
                  <a:gd name="connsiteY79" fmla="*/ 1181200 h 2009875"/>
                  <a:gd name="connsiteX80" fmla="*/ 4047939 w 4991475"/>
                  <a:gd name="connsiteY80" fmla="*/ 1228825 h 2009875"/>
                  <a:gd name="connsiteX81" fmla="*/ 4028889 w 4991475"/>
                  <a:gd name="connsiteY81" fmla="*/ 1257400 h 2009875"/>
                  <a:gd name="connsiteX82" fmla="*/ 4038414 w 4991475"/>
                  <a:gd name="connsiteY82" fmla="*/ 1295500 h 2009875"/>
                  <a:gd name="connsiteX83" fmla="*/ 4047939 w 4991475"/>
                  <a:gd name="connsiteY83" fmla="*/ 1352650 h 2009875"/>
                  <a:gd name="connsiteX84" fmla="*/ 4066989 w 4991475"/>
                  <a:gd name="connsiteY84" fmla="*/ 1409800 h 2009875"/>
                  <a:gd name="connsiteX85" fmla="*/ 4066989 w 4991475"/>
                  <a:gd name="connsiteY85" fmla="*/ 1466950 h 2009875"/>
                  <a:gd name="connsiteX86" fmla="*/ 4086039 w 4991475"/>
                  <a:gd name="connsiteY86" fmla="*/ 1524100 h 2009875"/>
                  <a:gd name="connsiteX87" fmla="*/ 4105089 w 4991475"/>
                  <a:gd name="connsiteY87" fmla="*/ 1581250 h 2009875"/>
                  <a:gd name="connsiteX88" fmla="*/ 4114614 w 4991475"/>
                  <a:gd name="connsiteY88" fmla="*/ 1609825 h 2009875"/>
                  <a:gd name="connsiteX89" fmla="*/ 4114614 w 4991475"/>
                  <a:gd name="connsiteY89" fmla="*/ 1657450 h 2009875"/>
                  <a:gd name="connsiteX90" fmla="*/ 4133664 w 4991475"/>
                  <a:gd name="connsiteY90" fmla="*/ 1705075 h 2009875"/>
                  <a:gd name="connsiteX91" fmla="*/ 4133664 w 4991475"/>
                  <a:gd name="connsiteY91" fmla="*/ 1762225 h 2009875"/>
                  <a:gd name="connsiteX92" fmla="*/ 4143189 w 4991475"/>
                  <a:gd name="connsiteY92" fmla="*/ 1819375 h 2009875"/>
                  <a:gd name="connsiteX93" fmla="*/ 4133664 w 4991475"/>
                  <a:gd name="connsiteY93" fmla="*/ 1857475 h 2009875"/>
                  <a:gd name="connsiteX94" fmla="*/ 4143189 w 4991475"/>
                  <a:gd name="connsiteY94" fmla="*/ 1895575 h 2009875"/>
                  <a:gd name="connsiteX95" fmla="*/ 4162239 w 4991475"/>
                  <a:gd name="connsiteY95" fmla="*/ 1952725 h 2009875"/>
                  <a:gd name="connsiteX96" fmla="*/ 4133664 w 4991475"/>
                  <a:gd name="connsiteY96" fmla="*/ 1981300 h 2009875"/>
                  <a:gd name="connsiteX97" fmla="*/ 4162239 w 4991475"/>
                  <a:gd name="connsiteY97" fmla="*/ 2009875 h 2009875"/>
                  <a:gd name="connsiteX98" fmla="*/ 4209864 w 4991475"/>
                  <a:gd name="connsiteY98" fmla="*/ 1943200 h 2009875"/>
                  <a:gd name="connsiteX99" fmla="*/ 4209864 w 4991475"/>
                  <a:gd name="connsiteY99" fmla="*/ 1876525 h 2009875"/>
                  <a:gd name="connsiteX100" fmla="*/ 4219389 w 4991475"/>
                  <a:gd name="connsiteY100" fmla="*/ 1819375 h 2009875"/>
                  <a:gd name="connsiteX101" fmla="*/ 4219389 w 4991475"/>
                  <a:gd name="connsiteY101" fmla="*/ 1771750 h 2009875"/>
                  <a:gd name="connsiteX102" fmla="*/ 4219389 w 4991475"/>
                  <a:gd name="connsiteY102" fmla="*/ 1705075 h 2009875"/>
                  <a:gd name="connsiteX103" fmla="*/ 4228914 w 4991475"/>
                  <a:gd name="connsiteY103" fmla="*/ 1647925 h 2009875"/>
                  <a:gd name="connsiteX104" fmla="*/ 4238439 w 4991475"/>
                  <a:gd name="connsiteY104" fmla="*/ 1581250 h 2009875"/>
                  <a:gd name="connsiteX105" fmla="*/ 4228914 w 4991475"/>
                  <a:gd name="connsiteY105" fmla="*/ 1524100 h 2009875"/>
                  <a:gd name="connsiteX106" fmla="*/ 4257489 w 4991475"/>
                  <a:gd name="connsiteY106" fmla="*/ 1476475 h 2009875"/>
                  <a:gd name="connsiteX107" fmla="*/ 4228914 w 4991475"/>
                  <a:gd name="connsiteY107" fmla="*/ 1438375 h 2009875"/>
                  <a:gd name="connsiteX108" fmla="*/ 4257489 w 4991475"/>
                  <a:gd name="connsiteY108" fmla="*/ 1371700 h 2009875"/>
                  <a:gd name="connsiteX109" fmla="*/ 4257489 w 4991475"/>
                  <a:gd name="connsiteY109" fmla="*/ 1305025 h 2009875"/>
                  <a:gd name="connsiteX110" fmla="*/ 4238439 w 4991475"/>
                  <a:gd name="connsiteY110" fmla="*/ 1257400 h 2009875"/>
                  <a:gd name="connsiteX111" fmla="*/ 4247964 w 4991475"/>
                  <a:gd name="connsiteY111" fmla="*/ 1200250 h 2009875"/>
                  <a:gd name="connsiteX112" fmla="*/ 4247964 w 4991475"/>
                  <a:gd name="connsiteY112" fmla="*/ 1171675 h 2009875"/>
                  <a:gd name="connsiteX113" fmla="*/ 4257489 w 4991475"/>
                  <a:gd name="connsiteY113" fmla="*/ 1105000 h 2009875"/>
                  <a:gd name="connsiteX114" fmla="*/ 4257489 w 4991475"/>
                  <a:gd name="connsiteY114" fmla="*/ 1066900 h 2009875"/>
                  <a:gd name="connsiteX115" fmla="*/ 4247964 w 4991475"/>
                  <a:gd name="connsiteY115" fmla="*/ 1000225 h 2009875"/>
                  <a:gd name="connsiteX116" fmla="*/ 4257489 w 4991475"/>
                  <a:gd name="connsiteY116" fmla="*/ 952600 h 2009875"/>
                  <a:gd name="connsiteX117" fmla="*/ 4276539 w 4991475"/>
                  <a:gd name="connsiteY117" fmla="*/ 885925 h 2009875"/>
                  <a:gd name="connsiteX118" fmla="*/ 4295589 w 4991475"/>
                  <a:gd name="connsiteY118" fmla="*/ 838300 h 2009875"/>
                  <a:gd name="connsiteX119" fmla="*/ 4276539 w 4991475"/>
                  <a:gd name="connsiteY119" fmla="*/ 800200 h 2009875"/>
                  <a:gd name="connsiteX120" fmla="*/ 4295589 w 4991475"/>
                  <a:gd name="connsiteY120" fmla="*/ 704950 h 2009875"/>
                  <a:gd name="connsiteX121" fmla="*/ 4362268 w 4991475"/>
                  <a:gd name="connsiteY121" fmla="*/ 762100 h 2009875"/>
                  <a:gd name="connsiteX122" fmla="*/ 4362264 w 4991475"/>
                  <a:gd name="connsiteY122" fmla="*/ 552550 h 2009875"/>
                  <a:gd name="connsiteX123" fmla="*/ 4371789 w 4991475"/>
                  <a:gd name="connsiteY123" fmla="*/ 504925 h 2009875"/>
                  <a:gd name="connsiteX124" fmla="*/ 4371789 w 4991475"/>
                  <a:gd name="connsiteY124" fmla="*/ 447775 h 2009875"/>
                  <a:gd name="connsiteX125" fmla="*/ 4390839 w 4991475"/>
                  <a:gd name="connsiteY125" fmla="*/ 381100 h 2009875"/>
                  <a:gd name="connsiteX126" fmla="*/ 4381314 w 4991475"/>
                  <a:gd name="connsiteY126" fmla="*/ 333475 h 2009875"/>
                  <a:gd name="connsiteX127" fmla="*/ 4381314 w 4991475"/>
                  <a:gd name="connsiteY127" fmla="*/ 266800 h 2009875"/>
                  <a:gd name="connsiteX128" fmla="*/ 4390839 w 4991475"/>
                  <a:gd name="connsiteY128" fmla="*/ 209650 h 2009875"/>
                  <a:gd name="connsiteX129" fmla="*/ 4419414 w 4991475"/>
                  <a:gd name="connsiteY129" fmla="*/ 162025 h 2009875"/>
                  <a:gd name="connsiteX130" fmla="*/ 4409890 w 4991475"/>
                  <a:gd name="connsiteY130" fmla="*/ 28670 h 2009875"/>
                  <a:gd name="connsiteX131" fmla="*/ 4496267 w 4991475"/>
                  <a:gd name="connsiteY131" fmla="*/ 180984 h 2009875"/>
                  <a:gd name="connsiteX132" fmla="*/ 4610572 w 4991475"/>
                  <a:gd name="connsiteY132" fmla="*/ 9525 h 2009875"/>
                  <a:gd name="connsiteX133" fmla="*/ 4657563 w 4991475"/>
                  <a:gd name="connsiteY133" fmla="*/ 152504 h 2009875"/>
                  <a:gd name="connsiteX134" fmla="*/ 4753469 w 4991475"/>
                  <a:gd name="connsiteY134" fmla="*/ 57153 h 2009875"/>
                  <a:gd name="connsiteX135" fmla="*/ 4857612 w 4991475"/>
                  <a:gd name="connsiteY135" fmla="*/ 1133630 h 2009875"/>
                  <a:gd name="connsiteX136" fmla="*/ 4895857 w 4991475"/>
                  <a:gd name="connsiteY136" fmla="*/ 276183 h 2009875"/>
                  <a:gd name="connsiteX137" fmla="*/ 4953000 w 4991475"/>
                  <a:gd name="connsiteY137" fmla="*/ 1133517 h 2009875"/>
                  <a:gd name="connsiteX138" fmla="*/ 4991107 w 4991475"/>
                  <a:gd name="connsiteY138" fmla="*/ 104724 h 2009875"/>
                  <a:gd name="connsiteX139" fmla="*/ 4972050 w 4991475"/>
                  <a:gd name="connsiteY139" fmla="*/ 66675 h 2009875"/>
                  <a:gd name="connsiteX0" fmla="*/ 0 w 5020047"/>
                  <a:gd name="connsiteY0" fmla="*/ 100 h 2009875"/>
                  <a:gd name="connsiteX1" fmla="*/ 247671 w 5020047"/>
                  <a:gd name="connsiteY1" fmla="*/ 19150 h 2009875"/>
                  <a:gd name="connsiteX2" fmla="*/ 361982 w 5020047"/>
                  <a:gd name="connsiteY2" fmla="*/ 19051 h 2009875"/>
                  <a:gd name="connsiteX3" fmla="*/ 371508 w 5020047"/>
                  <a:gd name="connsiteY3" fmla="*/ 190509 h 2009875"/>
                  <a:gd name="connsiteX4" fmla="*/ 416930 w 5020047"/>
                  <a:gd name="connsiteY4" fmla="*/ 238225 h 2009875"/>
                  <a:gd name="connsiteX5" fmla="*/ 437663 w 5020047"/>
                  <a:gd name="connsiteY5" fmla="*/ 381101 h 2009875"/>
                  <a:gd name="connsiteX6" fmla="*/ 478435 w 5020047"/>
                  <a:gd name="connsiteY6" fmla="*/ 571600 h 2009875"/>
                  <a:gd name="connsiteX7" fmla="*/ 542974 w 5020047"/>
                  <a:gd name="connsiteY7" fmla="*/ 523975 h 2009875"/>
                  <a:gd name="connsiteX8" fmla="*/ 611446 w 5020047"/>
                  <a:gd name="connsiteY8" fmla="*/ 809725 h 2009875"/>
                  <a:gd name="connsiteX9" fmla="*/ 666810 w 5020047"/>
                  <a:gd name="connsiteY9" fmla="*/ 952600 h 2009875"/>
                  <a:gd name="connsiteX10" fmla="*/ 798573 w 5020047"/>
                  <a:gd name="connsiteY10" fmla="*/ 1124050 h 2009875"/>
                  <a:gd name="connsiteX11" fmla="*/ 954388 w 5020047"/>
                  <a:gd name="connsiteY11" fmla="*/ 1038325 h 2009875"/>
                  <a:gd name="connsiteX12" fmla="*/ 1202065 w 5020047"/>
                  <a:gd name="connsiteY12" fmla="*/ 885925 h 2009875"/>
                  <a:gd name="connsiteX13" fmla="*/ 1306853 w 5020047"/>
                  <a:gd name="connsiteY13" fmla="*/ 876400 h 2009875"/>
                  <a:gd name="connsiteX14" fmla="*/ 1392588 w 5020047"/>
                  <a:gd name="connsiteY14" fmla="*/ 800200 h 2009875"/>
                  <a:gd name="connsiteX15" fmla="*/ 1454393 w 5020047"/>
                  <a:gd name="connsiteY15" fmla="*/ 838301 h 2009875"/>
                  <a:gd name="connsiteX16" fmla="*/ 1496989 w 5020047"/>
                  <a:gd name="connsiteY16" fmla="*/ 895450 h 2009875"/>
                  <a:gd name="connsiteX17" fmla="*/ 1561653 w 5020047"/>
                  <a:gd name="connsiteY17" fmla="*/ 762100 h 2009875"/>
                  <a:gd name="connsiteX18" fmla="*/ 1605669 w 5020047"/>
                  <a:gd name="connsiteY18" fmla="*/ 772786 h 2009875"/>
                  <a:gd name="connsiteX19" fmla="*/ 1638447 w 5020047"/>
                  <a:gd name="connsiteY19" fmla="*/ 666850 h 2009875"/>
                  <a:gd name="connsiteX20" fmla="*/ 1698901 w 5020047"/>
                  <a:gd name="connsiteY20" fmla="*/ 571600 h 2009875"/>
                  <a:gd name="connsiteX21" fmla="*/ 1852398 w 5020047"/>
                  <a:gd name="connsiteY21" fmla="*/ 495408 h 2009875"/>
                  <a:gd name="connsiteX22" fmla="*/ 2057005 w 5020047"/>
                  <a:gd name="connsiteY22" fmla="*/ 381100 h 2009875"/>
                  <a:gd name="connsiteX23" fmla="*/ 2249941 w 5020047"/>
                  <a:gd name="connsiteY23" fmla="*/ 276325 h 2009875"/>
                  <a:gd name="connsiteX24" fmla="*/ 2449990 w 5020047"/>
                  <a:gd name="connsiteY24" fmla="*/ 181075 h 2009875"/>
                  <a:gd name="connsiteX25" fmla="*/ 2523761 w 5020047"/>
                  <a:gd name="connsiteY25" fmla="*/ 190600 h 2009875"/>
                  <a:gd name="connsiteX26" fmla="*/ 2952564 w 5020047"/>
                  <a:gd name="connsiteY26" fmla="*/ 47725 h 2009875"/>
                  <a:gd name="connsiteX27" fmla="*/ 3019239 w 5020047"/>
                  <a:gd name="connsiteY27" fmla="*/ 28675 h 2009875"/>
                  <a:gd name="connsiteX28" fmla="*/ 3133539 w 5020047"/>
                  <a:gd name="connsiteY28" fmla="*/ 38200 h 2009875"/>
                  <a:gd name="connsiteX29" fmla="*/ 3152589 w 5020047"/>
                  <a:gd name="connsiteY29" fmla="*/ 66775 h 2009875"/>
                  <a:gd name="connsiteX30" fmla="*/ 3162114 w 5020047"/>
                  <a:gd name="connsiteY30" fmla="*/ 114400 h 2009875"/>
                  <a:gd name="connsiteX31" fmla="*/ 3171639 w 5020047"/>
                  <a:gd name="connsiteY31" fmla="*/ 352525 h 2009875"/>
                  <a:gd name="connsiteX32" fmla="*/ 3200214 w 5020047"/>
                  <a:gd name="connsiteY32" fmla="*/ 514450 h 2009875"/>
                  <a:gd name="connsiteX33" fmla="*/ 3209739 w 5020047"/>
                  <a:gd name="connsiteY33" fmla="*/ 543025 h 2009875"/>
                  <a:gd name="connsiteX34" fmla="*/ 3228790 w 5020047"/>
                  <a:gd name="connsiteY34" fmla="*/ 666850 h 2009875"/>
                  <a:gd name="connsiteX35" fmla="*/ 3228787 w 5020047"/>
                  <a:gd name="connsiteY35" fmla="*/ 714475 h 2009875"/>
                  <a:gd name="connsiteX36" fmla="*/ 3228788 w 5020047"/>
                  <a:gd name="connsiteY36" fmla="*/ 762100 h 2009875"/>
                  <a:gd name="connsiteX37" fmla="*/ 3276414 w 5020047"/>
                  <a:gd name="connsiteY37" fmla="*/ 743050 h 2009875"/>
                  <a:gd name="connsiteX38" fmla="*/ 3285939 w 5020047"/>
                  <a:gd name="connsiteY38" fmla="*/ 895450 h 2009875"/>
                  <a:gd name="connsiteX39" fmla="*/ 3295464 w 5020047"/>
                  <a:gd name="connsiteY39" fmla="*/ 924025 h 2009875"/>
                  <a:gd name="connsiteX40" fmla="*/ 3285939 w 5020047"/>
                  <a:gd name="connsiteY40" fmla="*/ 971650 h 2009875"/>
                  <a:gd name="connsiteX41" fmla="*/ 3304989 w 5020047"/>
                  <a:gd name="connsiteY41" fmla="*/ 1019275 h 2009875"/>
                  <a:gd name="connsiteX42" fmla="*/ 3304989 w 5020047"/>
                  <a:gd name="connsiteY42" fmla="*/ 1047850 h 2009875"/>
                  <a:gd name="connsiteX43" fmla="*/ 3314514 w 5020047"/>
                  <a:gd name="connsiteY43" fmla="*/ 1095475 h 2009875"/>
                  <a:gd name="connsiteX44" fmla="*/ 3314514 w 5020047"/>
                  <a:gd name="connsiteY44" fmla="*/ 1143100 h 2009875"/>
                  <a:gd name="connsiteX45" fmla="*/ 3324039 w 5020047"/>
                  <a:gd name="connsiteY45" fmla="*/ 1181200 h 2009875"/>
                  <a:gd name="connsiteX46" fmla="*/ 3314514 w 5020047"/>
                  <a:gd name="connsiteY46" fmla="*/ 1200250 h 2009875"/>
                  <a:gd name="connsiteX47" fmla="*/ 3333564 w 5020047"/>
                  <a:gd name="connsiteY47" fmla="*/ 1238350 h 2009875"/>
                  <a:gd name="connsiteX48" fmla="*/ 3333564 w 5020047"/>
                  <a:gd name="connsiteY48" fmla="*/ 1285975 h 2009875"/>
                  <a:gd name="connsiteX49" fmla="*/ 3352614 w 5020047"/>
                  <a:gd name="connsiteY49" fmla="*/ 1333600 h 2009875"/>
                  <a:gd name="connsiteX50" fmla="*/ 3352614 w 5020047"/>
                  <a:gd name="connsiteY50" fmla="*/ 1381225 h 2009875"/>
                  <a:gd name="connsiteX51" fmla="*/ 3390714 w 5020047"/>
                  <a:gd name="connsiteY51" fmla="*/ 1419325 h 2009875"/>
                  <a:gd name="connsiteX52" fmla="*/ 3419289 w 5020047"/>
                  <a:gd name="connsiteY52" fmla="*/ 1381225 h 2009875"/>
                  <a:gd name="connsiteX53" fmla="*/ 3428814 w 5020047"/>
                  <a:gd name="connsiteY53" fmla="*/ 1333600 h 2009875"/>
                  <a:gd name="connsiteX54" fmla="*/ 3447864 w 5020047"/>
                  <a:gd name="connsiteY54" fmla="*/ 1276450 h 2009875"/>
                  <a:gd name="connsiteX55" fmla="*/ 3447864 w 5020047"/>
                  <a:gd name="connsiteY55" fmla="*/ 1238350 h 2009875"/>
                  <a:gd name="connsiteX56" fmla="*/ 3466914 w 5020047"/>
                  <a:gd name="connsiteY56" fmla="*/ 1171675 h 2009875"/>
                  <a:gd name="connsiteX57" fmla="*/ 3457389 w 5020047"/>
                  <a:gd name="connsiteY57" fmla="*/ 1105000 h 2009875"/>
                  <a:gd name="connsiteX58" fmla="*/ 3466914 w 5020047"/>
                  <a:gd name="connsiteY58" fmla="*/ 1076425 h 2009875"/>
                  <a:gd name="connsiteX59" fmla="*/ 3485964 w 5020047"/>
                  <a:gd name="connsiteY59" fmla="*/ 1009750 h 2009875"/>
                  <a:gd name="connsiteX60" fmla="*/ 3495489 w 5020047"/>
                  <a:gd name="connsiteY60" fmla="*/ 962125 h 2009875"/>
                  <a:gd name="connsiteX61" fmla="*/ 3505014 w 5020047"/>
                  <a:gd name="connsiteY61" fmla="*/ 914500 h 2009875"/>
                  <a:gd name="connsiteX62" fmla="*/ 3524064 w 5020047"/>
                  <a:gd name="connsiteY62" fmla="*/ 866875 h 2009875"/>
                  <a:gd name="connsiteX63" fmla="*/ 3571689 w 5020047"/>
                  <a:gd name="connsiteY63" fmla="*/ 924025 h 2009875"/>
                  <a:gd name="connsiteX64" fmla="*/ 3571689 w 5020047"/>
                  <a:gd name="connsiteY64" fmla="*/ 971650 h 2009875"/>
                  <a:gd name="connsiteX65" fmla="*/ 3638367 w 5020047"/>
                  <a:gd name="connsiteY65" fmla="*/ 1066900 h 2009875"/>
                  <a:gd name="connsiteX66" fmla="*/ 3705041 w 5020047"/>
                  <a:gd name="connsiteY66" fmla="*/ 981175 h 2009875"/>
                  <a:gd name="connsiteX67" fmla="*/ 3733614 w 5020047"/>
                  <a:gd name="connsiteY67" fmla="*/ 1038325 h 2009875"/>
                  <a:gd name="connsiteX68" fmla="*/ 3743139 w 5020047"/>
                  <a:gd name="connsiteY68" fmla="*/ 838300 h 2009875"/>
                  <a:gd name="connsiteX69" fmla="*/ 3790764 w 5020047"/>
                  <a:gd name="connsiteY69" fmla="*/ 781150 h 2009875"/>
                  <a:gd name="connsiteX70" fmla="*/ 3847914 w 5020047"/>
                  <a:gd name="connsiteY70" fmla="*/ 781150 h 2009875"/>
                  <a:gd name="connsiteX71" fmla="*/ 3905064 w 5020047"/>
                  <a:gd name="connsiteY71" fmla="*/ 790675 h 2009875"/>
                  <a:gd name="connsiteX72" fmla="*/ 3962215 w 5020047"/>
                  <a:gd name="connsiteY72" fmla="*/ 809725 h 2009875"/>
                  <a:gd name="connsiteX73" fmla="*/ 3971739 w 5020047"/>
                  <a:gd name="connsiteY73" fmla="*/ 876400 h 2009875"/>
                  <a:gd name="connsiteX74" fmla="*/ 3990789 w 5020047"/>
                  <a:gd name="connsiteY74" fmla="*/ 933550 h 2009875"/>
                  <a:gd name="connsiteX75" fmla="*/ 4009839 w 5020047"/>
                  <a:gd name="connsiteY75" fmla="*/ 990700 h 2009875"/>
                  <a:gd name="connsiteX76" fmla="*/ 4028889 w 5020047"/>
                  <a:gd name="connsiteY76" fmla="*/ 1047850 h 2009875"/>
                  <a:gd name="connsiteX77" fmla="*/ 4019364 w 5020047"/>
                  <a:gd name="connsiteY77" fmla="*/ 1076425 h 2009875"/>
                  <a:gd name="connsiteX78" fmla="*/ 4047939 w 5020047"/>
                  <a:gd name="connsiteY78" fmla="*/ 1133575 h 2009875"/>
                  <a:gd name="connsiteX79" fmla="*/ 4047939 w 5020047"/>
                  <a:gd name="connsiteY79" fmla="*/ 1181200 h 2009875"/>
                  <a:gd name="connsiteX80" fmla="*/ 4047939 w 5020047"/>
                  <a:gd name="connsiteY80" fmla="*/ 1228825 h 2009875"/>
                  <a:gd name="connsiteX81" fmla="*/ 4028889 w 5020047"/>
                  <a:gd name="connsiteY81" fmla="*/ 1257400 h 2009875"/>
                  <a:gd name="connsiteX82" fmla="*/ 4038414 w 5020047"/>
                  <a:gd name="connsiteY82" fmla="*/ 1295500 h 2009875"/>
                  <a:gd name="connsiteX83" fmla="*/ 4047939 w 5020047"/>
                  <a:gd name="connsiteY83" fmla="*/ 1352650 h 2009875"/>
                  <a:gd name="connsiteX84" fmla="*/ 4066989 w 5020047"/>
                  <a:gd name="connsiteY84" fmla="*/ 1409800 h 2009875"/>
                  <a:gd name="connsiteX85" fmla="*/ 4066989 w 5020047"/>
                  <a:gd name="connsiteY85" fmla="*/ 1466950 h 2009875"/>
                  <a:gd name="connsiteX86" fmla="*/ 4086039 w 5020047"/>
                  <a:gd name="connsiteY86" fmla="*/ 1524100 h 2009875"/>
                  <a:gd name="connsiteX87" fmla="*/ 4105089 w 5020047"/>
                  <a:gd name="connsiteY87" fmla="*/ 1581250 h 2009875"/>
                  <a:gd name="connsiteX88" fmla="*/ 4114614 w 5020047"/>
                  <a:gd name="connsiteY88" fmla="*/ 1609825 h 2009875"/>
                  <a:gd name="connsiteX89" fmla="*/ 4114614 w 5020047"/>
                  <a:gd name="connsiteY89" fmla="*/ 1657450 h 2009875"/>
                  <a:gd name="connsiteX90" fmla="*/ 4133664 w 5020047"/>
                  <a:gd name="connsiteY90" fmla="*/ 1705075 h 2009875"/>
                  <a:gd name="connsiteX91" fmla="*/ 4133664 w 5020047"/>
                  <a:gd name="connsiteY91" fmla="*/ 1762225 h 2009875"/>
                  <a:gd name="connsiteX92" fmla="*/ 4143189 w 5020047"/>
                  <a:gd name="connsiteY92" fmla="*/ 1819375 h 2009875"/>
                  <a:gd name="connsiteX93" fmla="*/ 4133664 w 5020047"/>
                  <a:gd name="connsiteY93" fmla="*/ 1857475 h 2009875"/>
                  <a:gd name="connsiteX94" fmla="*/ 4143189 w 5020047"/>
                  <a:gd name="connsiteY94" fmla="*/ 1895575 h 2009875"/>
                  <a:gd name="connsiteX95" fmla="*/ 4162239 w 5020047"/>
                  <a:gd name="connsiteY95" fmla="*/ 1952725 h 2009875"/>
                  <a:gd name="connsiteX96" fmla="*/ 4133664 w 5020047"/>
                  <a:gd name="connsiteY96" fmla="*/ 1981300 h 2009875"/>
                  <a:gd name="connsiteX97" fmla="*/ 4162239 w 5020047"/>
                  <a:gd name="connsiteY97" fmla="*/ 2009875 h 2009875"/>
                  <a:gd name="connsiteX98" fmla="*/ 4209864 w 5020047"/>
                  <a:gd name="connsiteY98" fmla="*/ 1943200 h 2009875"/>
                  <a:gd name="connsiteX99" fmla="*/ 4209864 w 5020047"/>
                  <a:gd name="connsiteY99" fmla="*/ 1876525 h 2009875"/>
                  <a:gd name="connsiteX100" fmla="*/ 4219389 w 5020047"/>
                  <a:gd name="connsiteY100" fmla="*/ 1819375 h 2009875"/>
                  <a:gd name="connsiteX101" fmla="*/ 4219389 w 5020047"/>
                  <a:gd name="connsiteY101" fmla="*/ 1771750 h 2009875"/>
                  <a:gd name="connsiteX102" fmla="*/ 4219389 w 5020047"/>
                  <a:gd name="connsiteY102" fmla="*/ 1705075 h 2009875"/>
                  <a:gd name="connsiteX103" fmla="*/ 4228914 w 5020047"/>
                  <a:gd name="connsiteY103" fmla="*/ 1647925 h 2009875"/>
                  <a:gd name="connsiteX104" fmla="*/ 4238439 w 5020047"/>
                  <a:gd name="connsiteY104" fmla="*/ 1581250 h 2009875"/>
                  <a:gd name="connsiteX105" fmla="*/ 4228914 w 5020047"/>
                  <a:gd name="connsiteY105" fmla="*/ 1524100 h 2009875"/>
                  <a:gd name="connsiteX106" fmla="*/ 4257489 w 5020047"/>
                  <a:gd name="connsiteY106" fmla="*/ 1476475 h 2009875"/>
                  <a:gd name="connsiteX107" fmla="*/ 4228914 w 5020047"/>
                  <a:gd name="connsiteY107" fmla="*/ 1438375 h 2009875"/>
                  <a:gd name="connsiteX108" fmla="*/ 4257489 w 5020047"/>
                  <a:gd name="connsiteY108" fmla="*/ 1371700 h 2009875"/>
                  <a:gd name="connsiteX109" fmla="*/ 4257489 w 5020047"/>
                  <a:gd name="connsiteY109" fmla="*/ 1305025 h 2009875"/>
                  <a:gd name="connsiteX110" fmla="*/ 4238439 w 5020047"/>
                  <a:gd name="connsiteY110" fmla="*/ 1257400 h 2009875"/>
                  <a:gd name="connsiteX111" fmla="*/ 4247964 w 5020047"/>
                  <a:gd name="connsiteY111" fmla="*/ 1200250 h 2009875"/>
                  <a:gd name="connsiteX112" fmla="*/ 4247964 w 5020047"/>
                  <a:gd name="connsiteY112" fmla="*/ 1171675 h 2009875"/>
                  <a:gd name="connsiteX113" fmla="*/ 4257489 w 5020047"/>
                  <a:gd name="connsiteY113" fmla="*/ 1105000 h 2009875"/>
                  <a:gd name="connsiteX114" fmla="*/ 4257489 w 5020047"/>
                  <a:gd name="connsiteY114" fmla="*/ 1066900 h 2009875"/>
                  <a:gd name="connsiteX115" fmla="*/ 4247964 w 5020047"/>
                  <a:gd name="connsiteY115" fmla="*/ 1000225 h 2009875"/>
                  <a:gd name="connsiteX116" fmla="*/ 4257489 w 5020047"/>
                  <a:gd name="connsiteY116" fmla="*/ 952600 h 2009875"/>
                  <a:gd name="connsiteX117" fmla="*/ 4276539 w 5020047"/>
                  <a:gd name="connsiteY117" fmla="*/ 885925 h 2009875"/>
                  <a:gd name="connsiteX118" fmla="*/ 4295589 w 5020047"/>
                  <a:gd name="connsiteY118" fmla="*/ 838300 h 2009875"/>
                  <a:gd name="connsiteX119" fmla="*/ 4276539 w 5020047"/>
                  <a:gd name="connsiteY119" fmla="*/ 800200 h 2009875"/>
                  <a:gd name="connsiteX120" fmla="*/ 4295589 w 5020047"/>
                  <a:gd name="connsiteY120" fmla="*/ 704950 h 2009875"/>
                  <a:gd name="connsiteX121" fmla="*/ 4362268 w 5020047"/>
                  <a:gd name="connsiteY121" fmla="*/ 762100 h 2009875"/>
                  <a:gd name="connsiteX122" fmla="*/ 4362264 w 5020047"/>
                  <a:gd name="connsiteY122" fmla="*/ 552550 h 2009875"/>
                  <a:gd name="connsiteX123" fmla="*/ 4371789 w 5020047"/>
                  <a:gd name="connsiteY123" fmla="*/ 504925 h 2009875"/>
                  <a:gd name="connsiteX124" fmla="*/ 4371789 w 5020047"/>
                  <a:gd name="connsiteY124" fmla="*/ 447775 h 2009875"/>
                  <a:gd name="connsiteX125" fmla="*/ 4390839 w 5020047"/>
                  <a:gd name="connsiteY125" fmla="*/ 381100 h 2009875"/>
                  <a:gd name="connsiteX126" fmla="*/ 4381314 w 5020047"/>
                  <a:gd name="connsiteY126" fmla="*/ 333475 h 2009875"/>
                  <a:gd name="connsiteX127" fmla="*/ 4381314 w 5020047"/>
                  <a:gd name="connsiteY127" fmla="*/ 266800 h 2009875"/>
                  <a:gd name="connsiteX128" fmla="*/ 4390839 w 5020047"/>
                  <a:gd name="connsiteY128" fmla="*/ 209650 h 2009875"/>
                  <a:gd name="connsiteX129" fmla="*/ 4419414 w 5020047"/>
                  <a:gd name="connsiteY129" fmla="*/ 162025 h 2009875"/>
                  <a:gd name="connsiteX130" fmla="*/ 4409890 w 5020047"/>
                  <a:gd name="connsiteY130" fmla="*/ 28670 h 2009875"/>
                  <a:gd name="connsiteX131" fmla="*/ 4496267 w 5020047"/>
                  <a:gd name="connsiteY131" fmla="*/ 180984 h 2009875"/>
                  <a:gd name="connsiteX132" fmla="*/ 4610572 w 5020047"/>
                  <a:gd name="connsiteY132" fmla="*/ 9525 h 2009875"/>
                  <a:gd name="connsiteX133" fmla="*/ 4657563 w 5020047"/>
                  <a:gd name="connsiteY133" fmla="*/ 152504 h 2009875"/>
                  <a:gd name="connsiteX134" fmla="*/ 4753469 w 5020047"/>
                  <a:gd name="connsiteY134" fmla="*/ 57153 h 2009875"/>
                  <a:gd name="connsiteX135" fmla="*/ 4857612 w 5020047"/>
                  <a:gd name="connsiteY135" fmla="*/ 1133630 h 2009875"/>
                  <a:gd name="connsiteX136" fmla="*/ 4895857 w 5020047"/>
                  <a:gd name="connsiteY136" fmla="*/ 276183 h 2009875"/>
                  <a:gd name="connsiteX137" fmla="*/ 4953000 w 5020047"/>
                  <a:gd name="connsiteY137" fmla="*/ 1133517 h 2009875"/>
                  <a:gd name="connsiteX138" fmla="*/ 4991107 w 5020047"/>
                  <a:gd name="connsiteY138" fmla="*/ 104724 h 2009875"/>
                  <a:gd name="connsiteX139" fmla="*/ 5019679 w 5020047"/>
                  <a:gd name="connsiteY139" fmla="*/ 57150 h 2009875"/>
                  <a:gd name="connsiteX0" fmla="*/ 0 w 5020047"/>
                  <a:gd name="connsiteY0" fmla="*/ 100 h 2009875"/>
                  <a:gd name="connsiteX1" fmla="*/ 247671 w 5020047"/>
                  <a:gd name="connsiteY1" fmla="*/ 19150 h 2009875"/>
                  <a:gd name="connsiteX2" fmla="*/ 361982 w 5020047"/>
                  <a:gd name="connsiteY2" fmla="*/ 19051 h 2009875"/>
                  <a:gd name="connsiteX3" fmla="*/ 371508 w 5020047"/>
                  <a:gd name="connsiteY3" fmla="*/ 190509 h 2009875"/>
                  <a:gd name="connsiteX4" fmla="*/ 416930 w 5020047"/>
                  <a:gd name="connsiteY4" fmla="*/ 238225 h 2009875"/>
                  <a:gd name="connsiteX5" fmla="*/ 437663 w 5020047"/>
                  <a:gd name="connsiteY5" fmla="*/ 381101 h 2009875"/>
                  <a:gd name="connsiteX6" fmla="*/ 478435 w 5020047"/>
                  <a:gd name="connsiteY6" fmla="*/ 571600 h 2009875"/>
                  <a:gd name="connsiteX7" fmla="*/ 542974 w 5020047"/>
                  <a:gd name="connsiteY7" fmla="*/ 523975 h 2009875"/>
                  <a:gd name="connsiteX8" fmla="*/ 611446 w 5020047"/>
                  <a:gd name="connsiteY8" fmla="*/ 809725 h 2009875"/>
                  <a:gd name="connsiteX9" fmla="*/ 666810 w 5020047"/>
                  <a:gd name="connsiteY9" fmla="*/ 952600 h 2009875"/>
                  <a:gd name="connsiteX10" fmla="*/ 798573 w 5020047"/>
                  <a:gd name="connsiteY10" fmla="*/ 1124050 h 2009875"/>
                  <a:gd name="connsiteX11" fmla="*/ 954388 w 5020047"/>
                  <a:gd name="connsiteY11" fmla="*/ 1038325 h 2009875"/>
                  <a:gd name="connsiteX12" fmla="*/ 1202065 w 5020047"/>
                  <a:gd name="connsiteY12" fmla="*/ 885925 h 2009875"/>
                  <a:gd name="connsiteX13" fmla="*/ 1306853 w 5020047"/>
                  <a:gd name="connsiteY13" fmla="*/ 876400 h 2009875"/>
                  <a:gd name="connsiteX14" fmla="*/ 1392588 w 5020047"/>
                  <a:gd name="connsiteY14" fmla="*/ 800200 h 2009875"/>
                  <a:gd name="connsiteX15" fmla="*/ 1454393 w 5020047"/>
                  <a:gd name="connsiteY15" fmla="*/ 838301 h 2009875"/>
                  <a:gd name="connsiteX16" fmla="*/ 1496989 w 5020047"/>
                  <a:gd name="connsiteY16" fmla="*/ 895450 h 2009875"/>
                  <a:gd name="connsiteX17" fmla="*/ 1561653 w 5020047"/>
                  <a:gd name="connsiteY17" fmla="*/ 762100 h 2009875"/>
                  <a:gd name="connsiteX18" fmla="*/ 1605669 w 5020047"/>
                  <a:gd name="connsiteY18" fmla="*/ 772786 h 2009875"/>
                  <a:gd name="connsiteX19" fmla="*/ 1638447 w 5020047"/>
                  <a:gd name="connsiteY19" fmla="*/ 666850 h 2009875"/>
                  <a:gd name="connsiteX20" fmla="*/ 1698901 w 5020047"/>
                  <a:gd name="connsiteY20" fmla="*/ 571600 h 2009875"/>
                  <a:gd name="connsiteX21" fmla="*/ 1852398 w 5020047"/>
                  <a:gd name="connsiteY21" fmla="*/ 495408 h 2009875"/>
                  <a:gd name="connsiteX22" fmla="*/ 2057005 w 5020047"/>
                  <a:gd name="connsiteY22" fmla="*/ 381100 h 2009875"/>
                  <a:gd name="connsiteX23" fmla="*/ 2249941 w 5020047"/>
                  <a:gd name="connsiteY23" fmla="*/ 276325 h 2009875"/>
                  <a:gd name="connsiteX24" fmla="*/ 2449990 w 5020047"/>
                  <a:gd name="connsiteY24" fmla="*/ 181075 h 2009875"/>
                  <a:gd name="connsiteX25" fmla="*/ 2523761 w 5020047"/>
                  <a:gd name="connsiteY25" fmla="*/ 190600 h 2009875"/>
                  <a:gd name="connsiteX26" fmla="*/ 2952564 w 5020047"/>
                  <a:gd name="connsiteY26" fmla="*/ 47725 h 2009875"/>
                  <a:gd name="connsiteX27" fmla="*/ 3019239 w 5020047"/>
                  <a:gd name="connsiteY27" fmla="*/ 28675 h 2009875"/>
                  <a:gd name="connsiteX28" fmla="*/ 3133539 w 5020047"/>
                  <a:gd name="connsiteY28" fmla="*/ 38200 h 2009875"/>
                  <a:gd name="connsiteX29" fmla="*/ 3152589 w 5020047"/>
                  <a:gd name="connsiteY29" fmla="*/ 66775 h 2009875"/>
                  <a:gd name="connsiteX30" fmla="*/ 3162114 w 5020047"/>
                  <a:gd name="connsiteY30" fmla="*/ 114400 h 2009875"/>
                  <a:gd name="connsiteX31" fmla="*/ 3171639 w 5020047"/>
                  <a:gd name="connsiteY31" fmla="*/ 352525 h 2009875"/>
                  <a:gd name="connsiteX32" fmla="*/ 3200214 w 5020047"/>
                  <a:gd name="connsiteY32" fmla="*/ 514450 h 2009875"/>
                  <a:gd name="connsiteX33" fmla="*/ 3209739 w 5020047"/>
                  <a:gd name="connsiteY33" fmla="*/ 543025 h 2009875"/>
                  <a:gd name="connsiteX34" fmla="*/ 3228790 w 5020047"/>
                  <a:gd name="connsiteY34" fmla="*/ 666850 h 2009875"/>
                  <a:gd name="connsiteX35" fmla="*/ 3228787 w 5020047"/>
                  <a:gd name="connsiteY35" fmla="*/ 714475 h 2009875"/>
                  <a:gd name="connsiteX36" fmla="*/ 3228788 w 5020047"/>
                  <a:gd name="connsiteY36" fmla="*/ 762100 h 2009875"/>
                  <a:gd name="connsiteX37" fmla="*/ 3276414 w 5020047"/>
                  <a:gd name="connsiteY37" fmla="*/ 743050 h 2009875"/>
                  <a:gd name="connsiteX38" fmla="*/ 3285939 w 5020047"/>
                  <a:gd name="connsiteY38" fmla="*/ 895450 h 2009875"/>
                  <a:gd name="connsiteX39" fmla="*/ 3295464 w 5020047"/>
                  <a:gd name="connsiteY39" fmla="*/ 924025 h 2009875"/>
                  <a:gd name="connsiteX40" fmla="*/ 3285939 w 5020047"/>
                  <a:gd name="connsiteY40" fmla="*/ 971650 h 2009875"/>
                  <a:gd name="connsiteX41" fmla="*/ 3304989 w 5020047"/>
                  <a:gd name="connsiteY41" fmla="*/ 1019275 h 2009875"/>
                  <a:gd name="connsiteX42" fmla="*/ 3304989 w 5020047"/>
                  <a:gd name="connsiteY42" fmla="*/ 1047850 h 2009875"/>
                  <a:gd name="connsiteX43" fmla="*/ 3314514 w 5020047"/>
                  <a:gd name="connsiteY43" fmla="*/ 1095475 h 2009875"/>
                  <a:gd name="connsiteX44" fmla="*/ 3314514 w 5020047"/>
                  <a:gd name="connsiteY44" fmla="*/ 1143100 h 2009875"/>
                  <a:gd name="connsiteX45" fmla="*/ 3324039 w 5020047"/>
                  <a:gd name="connsiteY45" fmla="*/ 1181200 h 2009875"/>
                  <a:gd name="connsiteX46" fmla="*/ 3314514 w 5020047"/>
                  <a:gd name="connsiteY46" fmla="*/ 1200250 h 2009875"/>
                  <a:gd name="connsiteX47" fmla="*/ 3333564 w 5020047"/>
                  <a:gd name="connsiteY47" fmla="*/ 1238350 h 2009875"/>
                  <a:gd name="connsiteX48" fmla="*/ 3333564 w 5020047"/>
                  <a:gd name="connsiteY48" fmla="*/ 1285975 h 2009875"/>
                  <a:gd name="connsiteX49" fmla="*/ 3352614 w 5020047"/>
                  <a:gd name="connsiteY49" fmla="*/ 1333600 h 2009875"/>
                  <a:gd name="connsiteX50" fmla="*/ 3352614 w 5020047"/>
                  <a:gd name="connsiteY50" fmla="*/ 1381225 h 2009875"/>
                  <a:gd name="connsiteX51" fmla="*/ 3390714 w 5020047"/>
                  <a:gd name="connsiteY51" fmla="*/ 1419325 h 2009875"/>
                  <a:gd name="connsiteX52" fmla="*/ 3419289 w 5020047"/>
                  <a:gd name="connsiteY52" fmla="*/ 1381225 h 2009875"/>
                  <a:gd name="connsiteX53" fmla="*/ 3428814 w 5020047"/>
                  <a:gd name="connsiteY53" fmla="*/ 1333600 h 2009875"/>
                  <a:gd name="connsiteX54" fmla="*/ 3447864 w 5020047"/>
                  <a:gd name="connsiteY54" fmla="*/ 1276450 h 2009875"/>
                  <a:gd name="connsiteX55" fmla="*/ 3447864 w 5020047"/>
                  <a:gd name="connsiteY55" fmla="*/ 1238350 h 2009875"/>
                  <a:gd name="connsiteX56" fmla="*/ 3466914 w 5020047"/>
                  <a:gd name="connsiteY56" fmla="*/ 1171675 h 2009875"/>
                  <a:gd name="connsiteX57" fmla="*/ 3457389 w 5020047"/>
                  <a:gd name="connsiteY57" fmla="*/ 1105000 h 2009875"/>
                  <a:gd name="connsiteX58" fmla="*/ 3466914 w 5020047"/>
                  <a:gd name="connsiteY58" fmla="*/ 1076425 h 2009875"/>
                  <a:gd name="connsiteX59" fmla="*/ 3485964 w 5020047"/>
                  <a:gd name="connsiteY59" fmla="*/ 1009750 h 2009875"/>
                  <a:gd name="connsiteX60" fmla="*/ 3495489 w 5020047"/>
                  <a:gd name="connsiteY60" fmla="*/ 962125 h 2009875"/>
                  <a:gd name="connsiteX61" fmla="*/ 3505014 w 5020047"/>
                  <a:gd name="connsiteY61" fmla="*/ 914500 h 2009875"/>
                  <a:gd name="connsiteX62" fmla="*/ 3524064 w 5020047"/>
                  <a:gd name="connsiteY62" fmla="*/ 866875 h 2009875"/>
                  <a:gd name="connsiteX63" fmla="*/ 3571689 w 5020047"/>
                  <a:gd name="connsiteY63" fmla="*/ 924025 h 2009875"/>
                  <a:gd name="connsiteX64" fmla="*/ 3571689 w 5020047"/>
                  <a:gd name="connsiteY64" fmla="*/ 971650 h 2009875"/>
                  <a:gd name="connsiteX65" fmla="*/ 3638367 w 5020047"/>
                  <a:gd name="connsiteY65" fmla="*/ 1066900 h 2009875"/>
                  <a:gd name="connsiteX66" fmla="*/ 3705041 w 5020047"/>
                  <a:gd name="connsiteY66" fmla="*/ 981175 h 2009875"/>
                  <a:gd name="connsiteX67" fmla="*/ 3733614 w 5020047"/>
                  <a:gd name="connsiteY67" fmla="*/ 1038325 h 2009875"/>
                  <a:gd name="connsiteX68" fmla="*/ 3743139 w 5020047"/>
                  <a:gd name="connsiteY68" fmla="*/ 838300 h 2009875"/>
                  <a:gd name="connsiteX69" fmla="*/ 3790764 w 5020047"/>
                  <a:gd name="connsiteY69" fmla="*/ 781150 h 2009875"/>
                  <a:gd name="connsiteX70" fmla="*/ 3847914 w 5020047"/>
                  <a:gd name="connsiteY70" fmla="*/ 781150 h 2009875"/>
                  <a:gd name="connsiteX71" fmla="*/ 3905064 w 5020047"/>
                  <a:gd name="connsiteY71" fmla="*/ 790675 h 2009875"/>
                  <a:gd name="connsiteX72" fmla="*/ 3962215 w 5020047"/>
                  <a:gd name="connsiteY72" fmla="*/ 809725 h 2009875"/>
                  <a:gd name="connsiteX73" fmla="*/ 3971739 w 5020047"/>
                  <a:gd name="connsiteY73" fmla="*/ 876400 h 2009875"/>
                  <a:gd name="connsiteX74" fmla="*/ 3990789 w 5020047"/>
                  <a:gd name="connsiteY74" fmla="*/ 933550 h 2009875"/>
                  <a:gd name="connsiteX75" fmla="*/ 4009839 w 5020047"/>
                  <a:gd name="connsiteY75" fmla="*/ 990700 h 2009875"/>
                  <a:gd name="connsiteX76" fmla="*/ 4028889 w 5020047"/>
                  <a:gd name="connsiteY76" fmla="*/ 1047850 h 2009875"/>
                  <a:gd name="connsiteX77" fmla="*/ 4019364 w 5020047"/>
                  <a:gd name="connsiteY77" fmla="*/ 1076425 h 2009875"/>
                  <a:gd name="connsiteX78" fmla="*/ 4047939 w 5020047"/>
                  <a:gd name="connsiteY78" fmla="*/ 1133575 h 2009875"/>
                  <a:gd name="connsiteX79" fmla="*/ 4047939 w 5020047"/>
                  <a:gd name="connsiteY79" fmla="*/ 1181200 h 2009875"/>
                  <a:gd name="connsiteX80" fmla="*/ 4047939 w 5020047"/>
                  <a:gd name="connsiteY80" fmla="*/ 1228825 h 2009875"/>
                  <a:gd name="connsiteX81" fmla="*/ 4028889 w 5020047"/>
                  <a:gd name="connsiteY81" fmla="*/ 1257400 h 2009875"/>
                  <a:gd name="connsiteX82" fmla="*/ 4038414 w 5020047"/>
                  <a:gd name="connsiteY82" fmla="*/ 1295500 h 2009875"/>
                  <a:gd name="connsiteX83" fmla="*/ 4047939 w 5020047"/>
                  <a:gd name="connsiteY83" fmla="*/ 1352650 h 2009875"/>
                  <a:gd name="connsiteX84" fmla="*/ 4066989 w 5020047"/>
                  <a:gd name="connsiteY84" fmla="*/ 1409800 h 2009875"/>
                  <a:gd name="connsiteX85" fmla="*/ 4066989 w 5020047"/>
                  <a:gd name="connsiteY85" fmla="*/ 1466950 h 2009875"/>
                  <a:gd name="connsiteX86" fmla="*/ 4086039 w 5020047"/>
                  <a:gd name="connsiteY86" fmla="*/ 1524100 h 2009875"/>
                  <a:gd name="connsiteX87" fmla="*/ 4105089 w 5020047"/>
                  <a:gd name="connsiteY87" fmla="*/ 1581250 h 2009875"/>
                  <a:gd name="connsiteX88" fmla="*/ 4114614 w 5020047"/>
                  <a:gd name="connsiteY88" fmla="*/ 1609825 h 2009875"/>
                  <a:gd name="connsiteX89" fmla="*/ 4114614 w 5020047"/>
                  <a:gd name="connsiteY89" fmla="*/ 1657450 h 2009875"/>
                  <a:gd name="connsiteX90" fmla="*/ 4133664 w 5020047"/>
                  <a:gd name="connsiteY90" fmla="*/ 1705075 h 2009875"/>
                  <a:gd name="connsiteX91" fmla="*/ 4133664 w 5020047"/>
                  <a:gd name="connsiteY91" fmla="*/ 1762225 h 2009875"/>
                  <a:gd name="connsiteX92" fmla="*/ 4143189 w 5020047"/>
                  <a:gd name="connsiteY92" fmla="*/ 1819375 h 2009875"/>
                  <a:gd name="connsiteX93" fmla="*/ 4133664 w 5020047"/>
                  <a:gd name="connsiteY93" fmla="*/ 1857475 h 2009875"/>
                  <a:gd name="connsiteX94" fmla="*/ 4143189 w 5020047"/>
                  <a:gd name="connsiteY94" fmla="*/ 1895575 h 2009875"/>
                  <a:gd name="connsiteX95" fmla="*/ 4162239 w 5020047"/>
                  <a:gd name="connsiteY95" fmla="*/ 1952725 h 2009875"/>
                  <a:gd name="connsiteX96" fmla="*/ 4133664 w 5020047"/>
                  <a:gd name="connsiteY96" fmla="*/ 1981300 h 2009875"/>
                  <a:gd name="connsiteX97" fmla="*/ 4162239 w 5020047"/>
                  <a:gd name="connsiteY97" fmla="*/ 2009875 h 2009875"/>
                  <a:gd name="connsiteX98" fmla="*/ 4209864 w 5020047"/>
                  <a:gd name="connsiteY98" fmla="*/ 1943200 h 2009875"/>
                  <a:gd name="connsiteX99" fmla="*/ 4209864 w 5020047"/>
                  <a:gd name="connsiteY99" fmla="*/ 1876525 h 2009875"/>
                  <a:gd name="connsiteX100" fmla="*/ 4219389 w 5020047"/>
                  <a:gd name="connsiteY100" fmla="*/ 1819375 h 2009875"/>
                  <a:gd name="connsiteX101" fmla="*/ 4219389 w 5020047"/>
                  <a:gd name="connsiteY101" fmla="*/ 1771750 h 2009875"/>
                  <a:gd name="connsiteX102" fmla="*/ 4219389 w 5020047"/>
                  <a:gd name="connsiteY102" fmla="*/ 1705075 h 2009875"/>
                  <a:gd name="connsiteX103" fmla="*/ 4228914 w 5020047"/>
                  <a:gd name="connsiteY103" fmla="*/ 1647925 h 2009875"/>
                  <a:gd name="connsiteX104" fmla="*/ 4238439 w 5020047"/>
                  <a:gd name="connsiteY104" fmla="*/ 1581250 h 2009875"/>
                  <a:gd name="connsiteX105" fmla="*/ 4228914 w 5020047"/>
                  <a:gd name="connsiteY105" fmla="*/ 1524100 h 2009875"/>
                  <a:gd name="connsiteX106" fmla="*/ 4257489 w 5020047"/>
                  <a:gd name="connsiteY106" fmla="*/ 1476475 h 2009875"/>
                  <a:gd name="connsiteX107" fmla="*/ 4228914 w 5020047"/>
                  <a:gd name="connsiteY107" fmla="*/ 1438375 h 2009875"/>
                  <a:gd name="connsiteX108" fmla="*/ 4314644 w 5020047"/>
                  <a:gd name="connsiteY108" fmla="*/ 1390751 h 2009875"/>
                  <a:gd name="connsiteX109" fmla="*/ 4257489 w 5020047"/>
                  <a:gd name="connsiteY109" fmla="*/ 1305025 h 2009875"/>
                  <a:gd name="connsiteX110" fmla="*/ 4238439 w 5020047"/>
                  <a:gd name="connsiteY110" fmla="*/ 1257400 h 2009875"/>
                  <a:gd name="connsiteX111" fmla="*/ 4247964 w 5020047"/>
                  <a:gd name="connsiteY111" fmla="*/ 1200250 h 2009875"/>
                  <a:gd name="connsiteX112" fmla="*/ 4247964 w 5020047"/>
                  <a:gd name="connsiteY112" fmla="*/ 1171675 h 2009875"/>
                  <a:gd name="connsiteX113" fmla="*/ 4257489 w 5020047"/>
                  <a:gd name="connsiteY113" fmla="*/ 1105000 h 2009875"/>
                  <a:gd name="connsiteX114" fmla="*/ 4257489 w 5020047"/>
                  <a:gd name="connsiteY114" fmla="*/ 1066900 h 2009875"/>
                  <a:gd name="connsiteX115" fmla="*/ 4247964 w 5020047"/>
                  <a:gd name="connsiteY115" fmla="*/ 1000225 h 2009875"/>
                  <a:gd name="connsiteX116" fmla="*/ 4257489 w 5020047"/>
                  <a:gd name="connsiteY116" fmla="*/ 952600 h 2009875"/>
                  <a:gd name="connsiteX117" fmla="*/ 4276539 w 5020047"/>
                  <a:gd name="connsiteY117" fmla="*/ 885925 h 2009875"/>
                  <a:gd name="connsiteX118" fmla="*/ 4295589 w 5020047"/>
                  <a:gd name="connsiteY118" fmla="*/ 838300 h 2009875"/>
                  <a:gd name="connsiteX119" fmla="*/ 4276539 w 5020047"/>
                  <a:gd name="connsiteY119" fmla="*/ 800200 h 2009875"/>
                  <a:gd name="connsiteX120" fmla="*/ 4295589 w 5020047"/>
                  <a:gd name="connsiteY120" fmla="*/ 704950 h 2009875"/>
                  <a:gd name="connsiteX121" fmla="*/ 4362268 w 5020047"/>
                  <a:gd name="connsiteY121" fmla="*/ 762100 h 2009875"/>
                  <a:gd name="connsiteX122" fmla="*/ 4362264 w 5020047"/>
                  <a:gd name="connsiteY122" fmla="*/ 552550 h 2009875"/>
                  <a:gd name="connsiteX123" fmla="*/ 4371789 w 5020047"/>
                  <a:gd name="connsiteY123" fmla="*/ 504925 h 2009875"/>
                  <a:gd name="connsiteX124" fmla="*/ 4371789 w 5020047"/>
                  <a:gd name="connsiteY124" fmla="*/ 447775 h 2009875"/>
                  <a:gd name="connsiteX125" fmla="*/ 4390839 w 5020047"/>
                  <a:gd name="connsiteY125" fmla="*/ 381100 h 2009875"/>
                  <a:gd name="connsiteX126" fmla="*/ 4381314 w 5020047"/>
                  <a:gd name="connsiteY126" fmla="*/ 333475 h 2009875"/>
                  <a:gd name="connsiteX127" fmla="*/ 4381314 w 5020047"/>
                  <a:gd name="connsiteY127" fmla="*/ 266800 h 2009875"/>
                  <a:gd name="connsiteX128" fmla="*/ 4390839 w 5020047"/>
                  <a:gd name="connsiteY128" fmla="*/ 209650 h 2009875"/>
                  <a:gd name="connsiteX129" fmla="*/ 4419414 w 5020047"/>
                  <a:gd name="connsiteY129" fmla="*/ 162025 h 2009875"/>
                  <a:gd name="connsiteX130" fmla="*/ 4409890 w 5020047"/>
                  <a:gd name="connsiteY130" fmla="*/ 28670 h 2009875"/>
                  <a:gd name="connsiteX131" fmla="*/ 4496267 w 5020047"/>
                  <a:gd name="connsiteY131" fmla="*/ 180984 h 2009875"/>
                  <a:gd name="connsiteX132" fmla="*/ 4610572 w 5020047"/>
                  <a:gd name="connsiteY132" fmla="*/ 9525 h 2009875"/>
                  <a:gd name="connsiteX133" fmla="*/ 4657563 w 5020047"/>
                  <a:gd name="connsiteY133" fmla="*/ 152504 h 2009875"/>
                  <a:gd name="connsiteX134" fmla="*/ 4753469 w 5020047"/>
                  <a:gd name="connsiteY134" fmla="*/ 57153 h 2009875"/>
                  <a:gd name="connsiteX135" fmla="*/ 4857612 w 5020047"/>
                  <a:gd name="connsiteY135" fmla="*/ 1133630 h 2009875"/>
                  <a:gd name="connsiteX136" fmla="*/ 4895857 w 5020047"/>
                  <a:gd name="connsiteY136" fmla="*/ 276183 h 2009875"/>
                  <a:gd name="connsiteX137" fmla="*/ 4953000 w 5020047"/>
                  <a:gd name="connsiteY137" fmla="*/ 1133517 h 2009875"/>
                  <a:gd name="connsiteX138" fmla="*/ 4991107 w 5020047"/>
                  <a:gd name="connsiteY138" fmla="*/ 104724 h 2009875"/>
                  <a:gd name="connsiteX139" fmla="*/ 5019679 w 5020047"/>
                  <a:gd name="connsiteY139" fmla="*/ 57150 h 2009875"/>
                  <a:gd name="connsiteX0" fmla="*/ 0 w 5020047"/>
                  <a:gd name="connsiteY0" fmla="*/ 100 h 2009875"/>
                  <a:gd name="connsiteX1" fmla="*/ 247671 w 5020047"/>
                  <a:gd name="connsiteY1" fmla="*/ 19150 h 2009875"/>
                  <a:gd name="connsiteX2" fmla="*/ 361982 w 5020047"/>
                  <a:gd name="connsiteY2" fmla="*/ 19051 h 2009875"/>
                  <a:gd name="connsiteX3" fmla="*/ 371508 w 5020047"/>
                  <a:gd name="connsiteY3" fmla="*/ 190509 h 2009875"/>
                  <a:gd name="connsiteX4" fmla="*/ 416930 w 5020047"/>
                  <a:gd name="connsiteY4" fmla="*/ 238225 h 2009875"/>
                  <a:gd name="connsiteX5" fmla="*/ 437663 w 5020047"/>
                  <a:gd name="connsiteY5" fmla="*/ 381101 h 2009875"/>
                  <a:gd name="connsiteX6" fmla="*/ 478435 w 5020047"/>
                  <a:gd name="connsiteY6" fmla="*/ 571600 h 2009875"/>
                  <a:gd name="connsiteX7" fmla="*/ 542974 w 5020047"/>
                  <a:gd name="connsiteY7" fmla="*/ 523975 h 2009875"/>
                  <a:gd name="connsiteX8" fmla="*/ 611446 w 5020047"/>
                  <a:gd name="connsiteY8" fmla="*/ 809725 h 2009875"/>
                  <a:gd name="connsiteX9" fmla="*/ 666810 w 5020047"/>
                  <a:gd name="connsiteY9" fmla="*/ 952600 h 2009875"/>
                  <a:gd name="connsiteX10" fmla="*/ 798573 w 5020047"/>
                  <a:gd name="connsiteY10" fmla="*/ 1124050 h 2009875"/>
                  <a:gd name="connsiteX11" fmla="*/ 954388 w 5020047"/>
                  <a:gd name="connsiteY11" fmla="*/ 1038325 h 2009875"/>
                  <a:gd name="connsiteX12" fmla="*/ 1202065 w 5020047"/>
                  <a:gd name="connsiteY12" fmla="*/ 885925 h 2009875"/>
                  <a:gd name="connsiteX13" fmla="*/ 1306853 w 5020047"/>
                  <a:gd name="connsiteY13" fmla="*/ 876400 h 2009875"/>
                  <a:gd name="connsiteX14" fmla="*/ 1392588 w 5020047"/>
                  <a:gd name="connsiteY14" fmla="*/ 800200 h 2009875"/>
                  <a:gd name="connsiteX15" fmla="*/ 1454393 w 5020047"/>
                  <a:gd name="connsiteY15" fmla="*/ 838301 h 2009875"/>
                  <a:gd name="connsiteX16" fmla="*/ 1496989 w 5020047"/>
                  <a:gd name="connsiteY16" fmla="*/ 895450 h 2009875"/>
                  <a:gd name="connsiteX17" fmla="*/ 1561653 w 5020047"/>
                  <a:gd name="connsiteY17" fmla="*/ 762100 h 2009875"/>
                  <a:gd name="connsiteX18" fmla="*/ 1605669 w 5020047"/>
                  <a:gd name="connsiteY18" fmla="*/ 772786 h 2009875"/>
                  <a:gd name="connsiteX19" fmla="*/ 1638447 w 5020047"/>
                  <a:gd name="connsiteY19" fmla="*/ 666850 h 2009875"/>
                  <a:gd name="connsiteX20" fmla="*/ 1698901 w 5020047"/>
                  <a:gd name="connsiteY20" fmla="*/ 571600 h 2009875"/>
                  <a:gd name="connsiteX21" fmla="*/ 1852398 w 5020047"/>
                  <a:gd name="connsiteY21" fmla="*/ 495408 h 2009875"/>
                  <a:gd name="connsiteX22" fmla="*/ 2057005 w 5020047"/>
                  <a:gd name="connsiteY22" fmla="*/ 381100 h 2009875"/>
                  <a:gd name="connsiteX23" fmla="*/ 2249941 w 5020047"/>
                  <a:gd name="connsiteY23" fmla="*/ 276325 h 2009875"/>
                  <a:gd name="connsiteX24" fmla="*/ 2449990 w 5020047"/>
                  <a:gd name="connsiteY24" fmla="*/ 181075 h 2009875"/>
                  <a:gd name="connsiteX25" fmla="*/ 2523761 w 5020047"/>
                  <a:gd name="connsiteY25" fmla="*/ 190600 h 2009875"/>
                  <a:gd name="connsiteX26" fmla="*/ 2952564 w 5020047"/>
                  <a:gd name="connsiteY26" fmla="*/ 47725 h 2009875"/>
                  <a:gd name="connsiteX27" fmla="*/ 3019239 w 5020047"/>
                  <a:gd name="connsiteY27" fmla="*/ 28675 h 2009875"/>
                  <a:gd name="connsiteX28" fmla="*/ 3133539 w 5020047"/>
                  <a:gd name="connsiteY28" fmla="*/ 38200 h 2009875"/>
                  <a:gd name="connsiteX29" fmla="*/ 3152589 w 5020047"/>
                  <a:gd name="connsiteY29" fmla="*/ 66775 h 2009875"/>
                  <a:gd name="connsiteX30" fmla="*/ 3162114 w 5020047"/>
                  <a:gd name="connsiteY30" fmla="*/ 114400 h 2009875"/>
                  <a:gd name="connsiteX31" fmla="*/ 3171639 w 5020047"/>
                  <a:gd name="connsiteY31" fmla="*/ 352525 h 2009875"/>
                  <a:gd name="connsiteX32" fmla="*/ 3200214 w 5020047"/>
                  <a:gd name="connsiteY32" fmla="*/ 514450 h 2009875"/>
                  <a:gd name="connsiteX33" fmla="*/ 3209739 w 5020047"/>
                  <a:gd name="connsiteY33" fmla="*/ 543025 h 2009875"/>
                  <a:gd name="connsiteX34" fmla="*/ 3228790 w 5020047"/>
                  <a:gd name="connsiteY34" fmla="*/ 666850 h 2009875"/>
                  <a:gd name="connsiteX35" fmla="*/ 3228787 w 5020047"/>
                  <a:gd name="connsiteY35" fmla="*/ 714475 h 2009875"/>
                  <a:gd name="connsiteX36" fmla="*/ 3228788 w 5020047"/>
                  <a:gd name="connsiteY36" fmla="*/ 762100 h 2009875"/>
                  <a:gd name="connsiteX37" fmla="*/ 3276414 w 5020047"/>
                  <a:gd name="connsiteY37" fmla="*/ 743050 h 2009875"/>
                  <a:gd name="connsiteX38" fmla="*/ 3285939 w 5020047"/>
                  <a:gd name="connsiteY38" fmla="*/ 895450 h 2009875"/>
                  <a:gd name="connsiteX39" fmla="*/ 3295464 w 5020047"/>
                  <a:gd name="connsiteY39" fmla="*/ 924025 h 2009875"/>
                  <a:gd name="connsiteX40" fmla="*/ 3285939 w 5020047"/>
                  <a:gd name="connsiteY40" fmla="*/ 971650 h 2009875"/>
                  <a:gd name="connsiteX41" fmla="*/ 3304989 w 5020047"/>
                  <a:gd name="connsiteY41" fmla="*/ 1019275 h 2009875"/>
                  <a:gd name="connsiteX42" fmla="*/ 3304989 w 5020047"/>
                  <a:gd name="connsiteY42" fmla="*/ 1047850 h 2009875"/>
                  <a:gd name="connsiteX43" fmla="*/ 3314514 w 5020047"/>
                  <a:gd name="connsiteY43" fmla="*/ 1095475 h 2009875"/>
                  <a:gd name="connsiteX44" fmla="*/ 3314514 w 5020047"/>
                  <a:gd name="connsiteY44" fmla="*/ 1143100 h 2009875"/>
                  <a:gd name="connsiteX45" fmla="*/ 3324039 w 5020047"/>
                  <a:gd name="connsiteY45" fmla="*/ 1181200 h 2009875"/>
                  <a:gd name="connsiteX46" fmla="*/ 3314514 w 5020047"/>
                  <a:gd name="connsiteY46" fmla="*/ 1200250 h 2009875"/>
                  <a:gd name="connsiteX47" fmla="*/ 3333564 w 5020047"/>
                  <a:gd name="connsiteY47" fmla="*/ 1238350 h 2009875"/>
                  <a:gd name="connsiteX48" fmla="*/ 3333564 w 5020047"/>
                  <a:gd name="connsiteY48" fmla="*/ 1285975 h 2009875"/>
                  <a:gd name="connsiteX49" fmla="*/ 3352614 w 5020047"/>
                  <a:gd name="connsiteY49" fmla="*/ 1333600 h 2009875"/>
                  <a:gd name="connsiteX50" fmla="*/ 3352614 w 5020047"/>
                  <a:gd name="connsiteY50" fmla="*/ 1381225 h 2009875"/>
                  <a:gd name="connsiteX51" fmla="*/ 3390714 w 5020047"/>
                  <a:gd name="connsiteY51" fmla="*/ 1419325 h 2009875"/>
                  <a:gd name="connsiteX52" fmla="*/ 3419289 w 5020047"/>
                  <a:gd name="connsiteY52" fmla="*/ 1381225 h 2009875"/>
                  <a:gd name="connsiteX53" fmla="*/ 3428814 w 5020047"/>
                  <a:gd name="connsiteY53" fmla="*/ 1333600 h 2009875"/>
                  <a:gd name="connsiteX54" fmla="*/ 3447864 w 5020047"/>
                  <a:gd name="connsiteY54" fmla="*/ 1276450 h 2009875"/>
                  <a:gd name="connsiteX55" fmla="*/ 3447864 w 5020047"/>
                  <a:gd name="connsiteY55" fmla="*/ 1238350 h 2009875"/>
                  <a:gd name="connsiteX56" fmla="*/ 3466914 w 5020047"/>
                  <a:gd name="connsiteY56" fmla="*/ 1171675 h 2009875"/>
                  <a:gd name="connsiteX57" fmla="*/ 3457389 w 5020047"/>
                  <a:gd name="connsiteY57" fmla="*/ 1105000 h 2009875"/>
                  <a:gd name="connsiteX58" fmla="*/ 3466914 w 5020047"/>
                  <a:gd name="connsiteY58" fmla="*/ 1076425 h 2009875"/>
                  <a:gd name="connsiteX59" fmla="*/ 3485964 w 5020047"/>
                  <a:gd name="connsiteY59" fmla="*/ 1009750 h 2009875"/>
                  <a:gd name="connsiteX60" fmla="*/ 3495489 w 5020047"/>
                  <a:gd name="connsiteY60" fmla="*/ 962125 h 2009875"/>
                  <a:gd name="connsiteX61" fmla="*/ 3505014 w 5020047"/>
                  <a:gd name="connsiteY61" fmla="*/ 914500 h 2009875"/>
                  <a:gd name="connsiteX62" fmla="*/ 3524064 w 5020047"/>
                  <a:gd name="connsiteY62" fmla="*/ 866875 h 2009875"/>
                  <a:gd name="connsiteX63" fmla="*/ 3571689 w 5020047"/>
                  <a:gd name="connsiteY63" fmla="*/ 924025 h 2009875"/>
                  <a:gd name="connsiteX64" fmla="*/ 3571689 w 5020047"/>
                  <a:gd name="connsiteY64" fmla="*/ 971650 h 2009875"/>
                  <a:gd name="connsiteX65" fmla="*/ 3638367 w 5020047"/>
                  <a:gd name="connsiteY65" fmla="*/ 1066900 h 2009875"/>
                  <a:gd name="connsiteX66" fmla="*/ 3705041 w 5020047"/>
                  <a:gd name="connsiteY66" fmla="*/ 981175 h 2009875"/>
                  <a:gd name="connsiteX67" fmla="*/ 3733614 w 5020047"/>
                  <a:gd name="connsiteY67" fmla="*/ 1038325 h 2009875"/>
                  <a:gd name="connsiteX68" fmla="*/ 3743139 w 5020047"/>
                  <a:gd name="connsiteY68" fmla="*/ 838300 h 2009875"/>
                  <a:gd name="connsiteX69" fmla="*/ 3790764 w 5020047"/>
                  <a:gd name="connsiteY69" fmla="*/ 781150 h 2009875"/>
                  <a:gd name="connsiteX70" fmla="*/ 3847914 w 5020047"/>
                  <a:gd name="connsiteY70" fmla="*/ 781150 h 2009875"/>
                  <a:gd name="connsiteX71" fmla="*/ 3905064 w 5020047"/>
                  <a:gd name="connsiteY71" fmla="*/ 790675 h 2009875"/>
                  <a:gd name="connsiteX72" fmla="*/ 3962215 w 5020047"/>
                  <a:gd name="connsiteY72" fmla="*/ 809725 h 2009875"/>
                  <a:gd name="connsiteX73" fmla="*/ 3971739 w 5020047"/>
                  <a:gd name="connsiteY73" fmla="*/ 876400 h 2009875"/>
                  <a:gd name="connsiteX74" fmla="*/ 3990789 w 5020047"/>
                  <a:gd name="connsiteY74" fmla="*/ 933550 h 2009875"/>
                  <a:gd name="connsiteX75" fmla="*/ 4009839 w 5020047"/>
                  <a:gd name="connsiteY75" fmla="*/ 990700 h 2009875"/>
                  <a:gd name="connsiteX76" fmla="*/ 4028889 w 5020047"/>
                  <a:gd name="connsiteY76" fmla="*/ 1047850 h 2009875"/>
                  <a:gd name="connsiteX77" fmla="*/ 4019364 w 5020047"/>
                  <a:gd name="connsiteY77" fmla="*/ 1076425 h 2009875"/>
                  <a:gd name="connsiteX78" fmla="*/ 4047939 w 5020047"/>
                  <a:gd name="connsiteY78" fmla="*/ 1133575 h 2009875"/>
                  <a:gd name="connsiteX79" fmla="*/ 4047939 w 5020047"/>
                  <a:gd name="connsiteY79" fmla="*/ 1181200 h 2009875"/>
                  <a:gd name="connsiteX80" fmla="*/ 4047939 w 5020047"/>
                  <a:gd name="connsiteY80" fmla="*/ 1228825 h 2009875"/>
                  <a:gd name="connsiteX81" fmla="*/ 4028889 w 5020047"/>
                  <a:gd name="connsiteY81" fmla="*/ 1257400 h 2009875"/>
                  <a:gd name="connsiteX82" fmla="*/ 4038414 w 5020047"/>
                  <a:gd name="connsiteY82" fmla="*/ 1295500 h 2009875"/>
                  <a:gd name="connsiteX83" fmla="*/ 4047939 w 5020047"/>
                  <a:gd name="connsiteY83" fmla="*/ 1352650 h 2009875"/>
                  <a:gd name="connsiteX84" fmla="*/ 4066989 w 5020047"/>
                  <a:gd name="connsiteY84" fmla="*/ 1409800 h 2009875"/>
                  <a:gd name="connsiteX85" fmla="*/ 4066989 w 5020047"/>
                  <a:gd name="connsiteY85" fmla="*/ 1466950 h 2009875"/>
                  <a:gd name="connsiteX86" fmla="*/ 4086039 w 5020047"/>
                  <a:gd name="connsiteY86" fmla="*/ 1524100 h 2009875"/>
                  <a:gd name="connsiteX87" fmla="*/ 4105089 w 5020047"/>
                  <a:gd name="connsiteY87" fmla="*/ 1581250 h 2009875"/>
                  <a:gd name="connsiteX88" fmla="*/ 4114614 w 5020047"/>
                  <a:gd name="connsiteY88" fmla="*/ 1609825 h 2009875"/>
                  <a:gd name="connsiteX89" fmla="*/ 4114614 w 5020047"/>
                  <a:gd name="connsiteY89" fmla="*/ 1657450 h 2009875"/>
                  <a:gd name="connsiteX90" fmla="*/ 4133664 w 5020047"/>
                  <a:gd name="connsiteY90" fmla="*/ 1705075 h 2009875"/>
                  <a:gd name="connsiteX91" fmla="*/ 4133664 w 5020047"/>
                  <a:gd name="connsiteY91" fmla="*/ 1762225 h 2009875"/>
                  <a:gd name="connsiteX92" fmla="*/ 4143189 w 5020047"/>
                  <a:gd name="connsiteY92" fmla="*/ 1819375 h 2009875"/>
                  <a:gd name="connsiteX93" fmla="*/ 4133664 w 5020047"/>
                  <a:gd name="connsiteY93" fmla="*/ 1857475 h 2009875"/>
                  <a:gd name="connsiteX94" fmla="*/ 4143189 w 5020047"/>
                  <a:gd name="connsiteY94" fmla="*/ 1895575 h 2009875"/>
                  <a:gd name="connsiteX95" fmla="*/ 4162239 w 5020047"/>
                  <a:gd name="connsiteY95" fmla="*/ 1952725 h 2009875"/>
                  <a:gd name="connsiteX96" fmla="*/ 4133664 w 5020047"/>
                  <a:gd name="connsiteY96" fmla="*/ 1981300 h 2009875"/>
                  <a:gd name="connsiteX97" fmla="*/ 4162239 w 5020047"/>
                  <a:gd name="connsiteY97" fmla="*/ 2009875 h 2009875"/>
                  <a:gd name="connsiteX98" fmla="*/ 4209864 w 5020047"/>
                  <a:gd name="connsiteY98" fmla="*/ 1943200 h 2009875"/>
                  <a:gd name="connsiteX99" fmla="*/ 4209864 w 5020047"/>
                  <a:gd name="connsiteY99" fmla="*/ 1876525 h 2009875"/>
                  <a:gd name="connsiteX100" fmla="*/ 4219389 w 5020047"/>
                  <a:gd name="connsiteY100" fmla="*/ 1819375 h 2009875"/>
                  <a:gd name="connsiteX101" fmla="*/ 4219389 w 5020047"/>
                  <a:gd name="connsiteY101" fmla="*/ 1771750 h 2009875"/>
                  <a:gd name="connsiteX102" fmla="*/ 4219389 w 5020047"/>
                  <a:gd name="connsiteY102" fmla="*/ 1705075 h 2009875"/>
                  <a:gd name="connsiteX103" fmla="*/ 4228914 w 5020047"/>
                  <a:gd name="connsiteY103" fmla="*/ 1647925 h 2009875"/>
                  <a:gd name="connsiteX104" fmla="*/ 4238439 w 5020047"/>
                  <a:gd name="connsiteY104" fmla="*/ 1581250 h 2009875"/>
                  <a:gd name="connsiteX105" fmla="*/ 4228914 w 5020047"/>
                  <a:gd name="connsiteY105" fmla="*/ 1524100 h 2009875"/>
                  <a:gd name="connsiteX106" fmla="*/ 4257489 w 5020047"/>
                  <a:gd name="connsiteY106" fmla="*/ 1476475 h 2009875"/>
                  <a:gd name="connsiteX107" fmla="*/ 4228914 w 5020047"/>
                  <a:gd name="connsiteY107" fmla="*/ 1438375 h 2009875"/>
                  <a:gd name="connsiteX108" fmla="*/ 4267016 w 5020047"/>
                  <a:gd name="connsiteY108" fmla="*/ 1390751 h 2009875"/>
                  <a:gd name="connsiteX109" fmla="*/ 4257489 w 5020047"/>
                  <a:gd name="connsiteY109" fmla="*/ 1305025 h 2009875"/>
                  <a:gd name="connsiteX110" fmla="*/ 4238439 w 5020047"/>
                  <a:gd name="connsiteY110" fmla="*/ 1257400 h 2009875"/>
                  <a:gd name="connsiteX111" fmla="*/ 4247964 w 5020047"/>
                  <a:gd name="connsiteY111" fmla="*/ 1200250 h 2009875"/>
                  <a:gd name="connsiteX112" fmla="*/ 4247964 w 5020047"/>
                  <a:gd name="connsiteY112" fmla="*/ 1171675 h 2009875"/>
                  <a:gd name="connsiteX113" fmla="*/ 4257489 w 5020047"/>
                  <a:gd name="connsiteY113" fmla="*/ 1105000 h 2009875"/>
                  <a:gd name="connsiteX114" fmla="*/ 4257489 w 5020047"/>
                  <a:gd name="connsiteY114" fmla="*/ 1066900 h 2009875"/>
                  <a:gd name="connsiteX115" fmla="*/ 4247964 w 5020047"/>
                  <a:gd name="connsiteY115" fmla="*/ 1000225 h 2009875"/>
                  <a:gd name="connsiteX116" fmla="*/ 4257489 w 5020047"/>
                  <a:gd name="connsiteY116" fmla="*/ 952600 h 2009875"/>
                  <a:gd name="connsiteX117" fmla="*/ 4276539 w 5020047"/>
                  <a:gd name="connsiteY117" fmla="*/ 885925 h 2009875"/>
                  <a:gd name="connsiteX118" fmla="*/ 4295589 w 5020047"/>
                  <a:gd name="connsiteY118" fmla="*/ 838300 h 2009875"/>
                  <a:gd name="connsiteX119" fmla="*/ 4276539 w 5020047"/>
                  <a:gd name="connsiteY119" fmla="*/ 800200 h 2009875"/>
                  <a:gd name="connsiteX120" fmla="*/ 4295589 w 5020047"/>
                  <a:gd name="connsiteY120" fmla="*/ 704950 h 2009875"/>
                  <a:gd name="connsiteX121" fmla="*/ 4362268 w 5020047"/>
                  <a:gd name="connsiteY121" fmla="*/ 762100 h 2009875"/>
                  <a:gd name="connsiteX122" fmla="*/ 4362264 w 5020047"/>
                  <a:gd name="connsiteY122" fmla="*/ 552550 h 2009875"/>
                  <a:gd name="connsiteX123" fmla="*/ 4371789 w 5020047"/>
                  <a:gd name="connsiteY123" fmla="*/ 504925 h 2009875"/>
                  <a:gd name="connsiteX124" fmla="*/ 4371789 w 5020047"/>
                  <a:gd name="connsiteY124" fmla="*/ 447775 h 2009875"/>
                  <a:gd name="connsiteX125" fmla="*/ 4390839 w 5020047"/>
                  <a:gd name="connsiteY125" fmla="*/ 381100 h 2009875"/>
                  <a:gd name="connsiteX126" fmla="*/ 4381314 w 5020047"/>
                  <a:gd name="connsiteY126" fmla="*/ 333475 h 2009875"/>
                  <a:gd name="connsiteX127" fmla="*/ 4381314 w 5020047"/>
                  <a:gd name="connsiteY127" fmla="*/ 266800 h 2009875"/>
                  <a:gd name="connsiteX128" fmla="*/ 4390839 w 5020047"/>
                  <a:gd name="connsiteY128" fmla="*/ 209650 h 2009875"/>
                  <a:gd name="connsiteX129" fmla="*/ 4419414 w 5020047"/>
                  <a:gd name="connsiteY129" fmla="*/ 162025 h 2009875"/>
                  <a:gd name="connsiteX130" fmla="*/ 4409890 w 5020047"/>
                  <a:gd name="connsiteY130" fmla="*/ 28670 h 2009875"/>
                  <a:gd name="connsiteX131" fmla="*/ 4496267 w 5020047"/>
                  <a:gd name="connsiteY131" fmla="*/ 180984 h 2009875"/>
                  <a:gd name="connsiteX132" fmla="*/ 4610572 w 5020047"/>
                  <a:gd name="connsiteY132" fmla="*/ 9525 h 2009875"/>
                  <a:gd name="connsiteX133" fmla="*/ 4657563 w 5020047"/>
                  <a:gd name="connsiteY133" fmla="*/ 152504 h 2009875"/>
                  <a:gd name="connsiteX134" fmla="*/ 4753469 w 5020047"/>
                  <a:gd name="connsiteY134" fmla="*/ 57153 h 2009875"/>
                  <a:gd name="connsiteX135" fmla="*/ 4857612 w 5020047"/>
                  <a:gd name="connsiteY135" fmla="*/ 1133630 h 2009875"/>
                  <a:gd name="connsiteX136" fmla="*/ 4895857 w 5020047"/>
                  <a:gd name="connsiteY136" fmla="*/ 276183 h 2009875"/>
                  <a:gd name="connsiteX137" fmla="*/ 4953000 w 5020047"/>
                  <a:gd name="connsiteY137" fmla="*/ 1133517 h 2009875"/>
                  <a:gd name="connsiteX138" fmla="*/ 4991107 w 5020047"/>
                  <a:gd name="connsiteY138" fmla="*/ 104724 h 2009875"/>
                  <a:gd name="connsiteX139" fmla="*/ 5019679 w 5020047"/>
                  <a:gd name="connsiteY139" fmla="*/ 57150 h 2009875"/>
                  <a:gd name="connsiteX0" fmla="*/ 0 w 5020047"/>
                  <a:gd name="connsiteY0" fmla="*/ 100 h 1981300"/>
                  <a:gd name="connsiteX1" fmla="*/ 247671 w 5020047"/>
                  <a:gd name="connsiteY1" fmla="*/ 19150 h 1981300"/>
                  <a:gd name="connsiteX2" fmla="*/ 361982 w 5020047"/>
                  <a:gd name="connsiteY2" fmla="*/ 19051 h 1981300"/>
                  <a:gd name="connsiteX3" fmla="*/ 371508 w 5020047"/>
                  <a:gd name="connsiteY3" fmla="*/ 190509 h 1981300"/>
                  <a:gd name="connsiteX4" fmla="*/ 416930 w 5020047"/>
                  <a:gd name="connsiteY4" fmla="*/ 238225 h 1981300"/>
                  <a:gd name="connsiteX5" fmla="*/ 437663 w 5020047"/>
                  <a:gd name="connsiteY5" fmla="*/ 381101 h 1981300"/>
                  <a:gd name="connsiteX6" fmla="*/ 478435 w 5020047"/>
                  <a:gd name="connsiteY6" fmla="*/ 571600 h 1981300"/>
                  <a:gd name="connsiteX7" fmla="*/ 542974 w 5020047"/>
                  <a:gd name="connsiteY7" fmla="*/ 523975 h 1981300"/>
                  <a:gd name="connsiteX8" fmla="*/ 611446 w 5020047"/>
                  <a:gd name="connsiteY8" fmla="*/ 809725 h 1981300"/>
                  <a:gd name="connsiteX9" fmla="*/ 666810 w 5020047"/>
                  <a:gd name="connsiteY9" fmla="*/ 952600 h 1981300"/>
                  <a:gd name="connsiteX10" fmla="*/ 798573 w 5020047"/>
                  <a:gd name="connsiteY10" fmla="*/ 1124050 h 1981300"/>
                  <a:gd name="connsiteX11" fmla="*/ 954388 w 5020047"/>
                  <a:gd name="connsiteY11" fmla="*/ 1038325 h 1981300"/>
                  <a:gd name="connsiteX12" fmla="*/ 1202065 w 5020047"/>
                  <a:gd name="connsiteY12" fmla="*/ 885925 h 1981300"/>
                  <a:gd name="connsiteX13" fmla="*/ 1306853 w 5020047"/>
                  <a:gd name="connsiteY13" fmla="*/ 876400 h 1981300"/>
                  <a:gd name="connsiteX14" fmla="*/ 1392588 w 5020047"/>
                  <a:gd name="connsiteY14" fmla="*/ 800200 h 1981300"/>
                  <a:gd name="connsiteX15" fmla="*/ 1454393 w 5020047"/>
                  <a:gd name="connsiteY15" fmla="*/ 838301 h 1981300"/>
                  <a:gd name="connsiteX16" fmla="*/ 1496989 w 5020047"/>
                  <a:gd name="connsiteY16" fmla="*/ 895450 h 1981300"/>
                  <a:gd name="connsiteX17" fmla="*/ 1561653 w 5020047"/>
                  <a:gd name="connsiteY17" fmla="*/ 762100 h 1981300"/>
                  <a:gd name="connsiteX18" fmla="*/ 1605669 w 5020047"/>
                  <a:gd name="connsiteY18" fmla="*/ 772786 h 1981300"/>
                  <a:gd name="connsiteX19" fmla="*/ 1638447 w 5020047"/>
                  <a:gd name="connsiteY19" fmla="*/ 666850 h 1981300"/>
                  <a:gd name="connsiteX20" fmla="*/ 1698901 w 5020047"/>
                  <a:gd name="connsiteY20" fmla="*/ 571600 h 1981300"/>
                  <a:gd name="connsiteX21" fmla="*/ 1852398 w 5020047"/>
                  <a:gd name="connsiteY21" fmla="*/ 495408 h 1981300"/>
                  <a:gd name="connsiteX22" fmla="*/ 2057005 w 5020047"/>
                  <a:gd name="connsiteY22" fmla="*/ 381100 h 1981300"/>
                  <a:gd name="connsiteX23" fmla="*/ 2249941 w 5020047"/>
                  <a:gd name="connsiteY23" fmla="*/ 276325 h 1981300"/>
                  <a:gd name="connsiteX24" fmla="*/ 2449990 w 5020047"/>
                  <a:gd name="connsiteY24" fmla="*/ 181075 h 1981300"/>
                  <a:gd name="connsiteX25" fmla="*/ 2523761 w 5020047"/>
                  <a:gd name="connsiteY25" fmla="*/ 190600 h 1981300"/>
                  <a:gd name="connsiteX26" fmla="*/ 2952564 w 5020047"/>
                  <a:gd name="connsiteY26" fmla="*/ 47725 h 1981300"/>
                  <a:gd name="connsiteX27" fmla="*/ 3019239 w 5020047"/>
                  <a:gd name="connsiteY27" fmla="*/ 28675 h 1981300"/>
                  <a:gd name="connsiteX28" fmla="*/ 3133539 w 5020047"/>
                  <a:gd name="connsiteY28" fmla="*/ 38200 h 1981300"/>
                  <a:gd name="connsiteX29" fmla="*/ 3152589 w 5020047"/>
                  <a:gd name="connsiteY29" fmla="*/ 66775 h 1981300"/>
                  <a:gd name="connsiteX30" fmla="*/ 3162114 w 5020047"/>
                  <a:gd name="connsiteY30" fmla="*/ 114400 h 1981300"/>
                  <a:gd name="connsiteX31" fmla="*/ 3171639 w 5020047"/>
                  <a:gd name="connsiteY31" fmla="*/ 352525 h 1981300"/>
                  <a:gd name="connsiteX32" fmla="*/ 3200214 w 5020047"/>
                  <a:gd name="connsiteY32" fmla="*/ 514450 h 1981300"/>
                  <a:gd name="connsiteX33" fmla="*/ 3209739 w 5020047"/>
                  <a:gd name="connsiteY33" fmla="*/ 543025 h 1981300"/>
                  <a:gd name="connsiteX34" fmla="*/ 3228790 w 5020047"/>
                  <a:gd name="connsiteY34" fmla="*/ 666850 h 1981300"/>
                  <a:gd name="connsiteX35" fmla="*/ 3228787 w 5020047"/>
                  <a:gd name="connsiteY35" fmla="*/ 714475 h 1981300"/>
                  <a:gd name="connsiteX36" fmla="*/ 3228788 w 5020047"/>
                  <a:gd name="connsiteY36" fmla="*/ 762100 h 1981300"/>
                  <a:gd name="connsiteX37" fmla="*/ 3276414 w 5020047"/>
                  <a:gd name="connsiteY37" fmla="*/ 743050 h 1981300"/>
                  <a:gd name="connsiteX38" fmla="*/ 3285939 w 5020047"/>
                  <a:gd name="connsiteY38" fmla="*/ 895450 h 1981300"/>
                  <a:gd name="connsiteX39" fmla="*/ 3295464 w 5020047"/>
                  <a:gd name="connsiteY39" fmla="*/ 924025 h 1981300"/>
                  <a:gd name="connsiteX40" fmla="*/ 3285939 w 5020047"/>
                  <a:gd name="connsiteY40" fmla="*/ 971650 h 1981300"/>
                  <a:gd name="connsiteX41" fmla="*/ 3304989 w 5020047"/>
                  <a:gd name="connsiteY41" fmla="*/ 1019275 h 1981300"/>
                  <a:gd name="connsiteX42" fmla="*/ 3304989 w 5020047"/>
                  <a:gd name="connsiteY42" fmla="*/ 1047850 h 1981300"/>
                  <a:gd name="connsiteX43" fmla="*/ 3314514 w 5020047"/>
                  <a:gd name="connsiteY43" fmla="*/ 1095475 h 1981300"/>
                  <a:gd name="connsiteX44" fmla="*/ 3314514 w 5020047"/>
                  <a:gd name="connsiteY44" fmla="*/ 1143100 h 1981300"/>
                  <a:gd name="connsiteX45" fmla="*/ 3324039 w 5020047"/>
                  <a:gd name="connsiteY45" fmla="*/ 1181200 h 1981300"/>
                  <a:gd name="connsiteX46" fmla="*/ 3314514 w 5020047"/>
                  <a:gd name="connsiteY46" fmla="*/ 1200250 h 1981300"/>
                  <a:gd name="connsiteX47" fmla="*/ 3333564 w 5020047"/>
                  <a:gd name="connsiteY47" fmla="*/ 1238350 h 1981300"/>
                  <a:gd name="connsiteX48" fmla="*/ 3333564 w 5020047"/>
                  <a:gd name="connsiteY48" fmla="*/ 1285975 h 1981300"/>
                  <a:gd name="connsiteX49" fmla="*/ 3352614 w 5020047"/>
                  <a:gd name="connsiteY49" fmla="*/ 1333600 h 1981300"/>
                  <a:gd name="connsiteX50" fmla="*/ 3352614 w 5020047"/>
                  <a:gd name="connsiteY50" fmla="*/ 1381225 h 1981300"/>
                  <a:gd name="connsiteX51" fmla="*/ 3390714 w 5020047"/>
                  <a:gd name="connsiteY51" fmla="*/ 1419325 h 1981300"/>
                  <a:gd name="connsiteX52" fmla="*/ 3419289 w 5020047"/>
                  <a:gd name="connsiteY52" fmla="*/ 1381225 h 1981300"/>
                  <a:gd name="connsiteX53" fmla="*/ 3428814 w 5020047"/>
                  <a:gd name="connsiteY53" fmla="*/ 1333600 h 1981300"/>
                  <a:gd name="connsiteX54" fmla="*/ 3447864 w 5020047"/>
                  <a:gd name="connsiteY54" fmla="*/ 1276450 h 1981300"/>
                  <a:gd name="connsiteX55" fmla="*/ 3447864 w 5020047"/>
                  <a:gd name="connsiteY55" fmla="*/ 1238350 h 1981300"/>
                  <a:gd name="connsiteX56" fmla="*/ 3466914 w 5020047"/>
                  <a:gd name="connsiteY56" fmla="*/ 1171675 h 1981300"/>
                  <a:gd name="connsiteX57" fmla="*/ 3457389 w 5020047"/>
                  <a:gd name="connsiteY57" fmla="*/ 1105000 h 1981300"/>
                  <a:gd name="connsiteX58" fmla="*/ 3466914 w 5020047"/>
                  <a:gd name="connsiteY58" fmla="*/ 1076425 h 1981300"/>
                  <a:gd name="connsiteX59" fmla="*/ 3485964 w 5020047"/>
                  <a:gd name="connsiteY59" fmla="*/ 1009750 h 1981300"/>
                  <a:gd name="connsiteX60" fmla="*/ 3495489 w 5020047"/>
                  <a:gd name="connsiteY60" fmla="*/ 962125 h 1981300"/>
                  <a:gd name="connsiteX61" fmla="*/ 3505014 w 5020047"/>
                  <a:gd name="connsiteY61" fmla="*/ 914500 h 1981300"/>
                  <a:gd name="connsiteX62" fmla="*/ 3524064 w 5020047"/>
                  <a:gd name="connsiteY62" fmla="*/ 866875 h 1981300"/>
                  <a:gd name="connsiteX63" fmla="*/ 3571689 w 5020047"/>
                  <a:gd name="connsiteY63" fmla="*/ 924025 h 1981300"/>
                  <a:gd name="connsiteX64" fmla="*/ 3571689 w 5020047"/>
                  <a:gd name="connsiteY64" fmla="*/ 971650 h 1981300"/>
                  <a:gd name="connsiteX65" fmla="*/ 3638367 w 5020047"/>
                  <a:gd name="connsiteY65" fmla="*/ 1066900 h 1981300"/>
                  <a:gd name="connsiteX66" fmla="*/ 3705041 w 5020047"/>
                  <a:gd name="connsiteY66" fmla="*/ 981175 h 1981300"/>
                  <a:gd name="connsiteX67" fmla="*/ 3733614 w 5020047"/>
                  <a:gd name="connsiteY67" fmla="*/ 1038325 h 1981300"/>
                  <a:gd name="connsiteX68" fmla="*/ 3743139 w 5020047"/>
                  <a:gd name="connsiteY68" fmla="*/ 838300 h 1981300"/>
                  <a:gd name="connsiteX69" fmla="*/ 3790764 w 5020047"/>
                  <a:gd name="connsiteY69" fmla="*/ 781150 h 1981300"/>
                  <a:gd name="connsiteX70" fmla="*/ 3847914 w 5020047"/>
                  <a:gd name="connsiteY70" fmla="*/ 781150 h 1981300"/>
                  <a:gd name="connsiteX71" fmla="*/ 3905064 w 5020047"/>
                  <a:gd name="connsiteY71" fmla="*/ 790675 h 1981300"/>
                  <a:gd name="connsiteX72" fmla="*/ 3962215 w 5020047"/>
                  <a:gd name="connsiteY72" fmla="*/ 809725 h 1981300"/>
                  <a:gd name="connsiteX73" fmla="*/ 3971739 w 5020047"/>
                  <a:gd name="connsiteY73" fmla="*/ 876400 h 1981300"/>
                  <a:gd name="connsiteX74" fmla="*/ 3990789 w 5020047"/>
                  <a:gd name="connsiteY74" fmla="*/ 933550 h 1981300"/>
                  <a:gd name="connsiteX75" fmla="*/ 4009839 w 5020047"/>
                  <a:gd name="connsiteY75" fmla="*/ 990700 h 1981300"/>
                  <a:gd name="connsiteX76" fmla="*/ 4028889 w 5020047"/>
                  <a:gd name="connsiteY76" fmla="*/ 1047850 h 1981300"/>
                  <a:gd name="connsiteX77" fmla="*/ 4019364 w 5020047"/>
                  <a:gd name="connsiteY77" fmla="*/ 1076425 h 1981300"/>
                  <a:gd name="connsiteX78" fmla="*/ 4047939 w 5020047"/>
                  <a:gd name="connsiteY78" fmla="*/ 1133575 h 1981300"/>
                  <a:gd name="connsiteX79" fmla="*/ 4047939 w 5020047"/>
                  <a:gd name="connsiteY79" fmla="*/ 1181200 h 1981300"/>
                  <a:gd name="connsiteX80" fmla="*/ 4047939 w 5020047"/>
                  <a:gd name="connsiteY80" fmla="*/ 1228825 h 1981300"/>
                  <a:gd name="connsiteX81" fmla="*/ 4028889 w 5020047"/>
                  <a:gd name="connsiteY81" fmla="*/ 1257400 h 1981300"/>
                  <a:gd name="connsiteX82" fmla="*/ 4038414 w 5020047"/>
                  <a:gd name="connsiteY82" fmla="*/ 1295500 h 1981300"/>
                  <a:gd name="connsiteX83" fmla="*/ 4047939 w 5020047"/>
                  <a:gd name="connsiteY83" fmla="*/ 1352650 h 1981300"/>
                  <a:gd name="connsiteX84" fmla="*/ 4066989 w 5020047"/>
                  <a:gd name="connsiteY84" fmla="*/ 1409800 h 1981300"/>
                  <a:gd name="connsiteX85" fmla="*/ 4066989 w 5020047"/>
                  <a:gd name="connsiteY85" fmla="*/ 1466950 h 1981300"/>
                  <a:gd name="connsiteX86" fmla="*/ 4086039 w 5020047"/>
                  <a:gd name="connsiteY86" fmla="*/ 1524100 h 1981300"/>
                  <a:gd name="connsiteX87" fmla="*/ 4105089 w 5020047"/>
                  <a:gd name="connsiteY87" fmla="*/ 1581250 h 1981300"/>
                  <a:gd name="connsiteX88" fmla="*/ 4114614 w 5020047"/>
                  <a:gd name="connsiteY88" fmla="*/ 1609825 h 1981300"/>
                  <a:gd name="connsiteX89" fmla="*/ 4114614 w 5020047"/>
                  <a:gd name="connsiteY89" fmla="*/ 1657450 h 1981300"/>
                  <a:gd name="connsiteX90" fmla="*/ 4133664 w 5020047"/>
                  <a:gd name="connsiteY90" fmla="*/ 1705075 h 1981300"/>
                  <a:gd name="connsiteX91" fmla="*/ 4133664 w 5020047"/>
                  <a:gd name="connsiteY91" fmla="*/ 1762225 h 1981300"/>
                  <a:gd name="connsiteX92" fmla="*/ 4143189 w 5020047"/>
                  <a:gd name="connsiteY92" fmla="*/ 1819375 h 1981300"/>
                  <a:gd name="connsiteX93" fmla="*/ 4133664 w 5020047"/>
                  <a:gd name="connsiteY93" fmla="*/ 1857475 h 1981300"/>
                  <a:gd name="connsiteX94" fmla="*/ 4143189 w 5020047"/>
                  <a:gd name="connsiteY94" fmla="*/ 1895575 h 1981300"/>
                  <a:gd name="connsiteX95" fmla="*/ 4162239 w 5020047"/>
                  <a:gd name="connsiteY95" fmla="*/ 1952725 h 1981300"/>
                  <a:gd name="connsiteX96" fmla="*/ 4133664 w 5020047"/>
                  <a:gd name="connsiteY96" fmla="*/ 1981300 h 1981300"/>
                  <a:gd name="connsiteX97" fmla="*/ 4209864 w 5020047"/>
                  <a:gd name="connsiteY97" fmla="*/ 1943200 h 1981300"/>
                  <a:gd name="connsiteX98" fmla="*/ 4209864 w 5020047"/>
                  <a:gd name="connsiteY98" fmla="*/ 1876525 h 1981300"/>
                  <a:gd name="connsiteX99" fmla="*/ 4219389 w 5020047"/>
                  <a:gd name="connsiteY99" fmla="*/ 1819375 h 1981300"/>
                  <a:gd name="connsiteX100" fmla="*/ 4219389 w 5020047"/>
                  <a:gd name="connsiteY100" fmla="*/ 1771750 h 1981300"/>
                  <a:gd name="connsiteX101" fmla="*/ 4219389 w 5020047"/>
                  <a:gd name="connsiteY101" fmla="*/ 1705075 h 1981300"/>
                  <a:gd name="connsiteX102" fmla="*/ 4228914 w 5020047"/>
                  <a:gd name="connsiteY102" fmla="*/ 1647925 h 1981300"/>
                  <a:gd name="connsiteX103" fmla="*/ 4238439 w 5020047"/>
                  <a:gd name="connsiteY103" fmla="*/ 1581250 h 1981300"/>
                  <a:gd name="connsiteX104" fmla="*/ 4228914 w 5020047"/>
                  <a:gd name="connsiteY104" fmla="*/ 1524100 h 1981300"/>
                  <a:gd name="connsiteX105" fmla="*/ 4257489 w 5020047"/>
                  <a:gd name="connsiteY105" fmla="*/ 1476475 h 1981300"/>
                  <a:gd name="connsiteX106" fmla="*/ 4228914 w 5020047"/>
                  <a:gd name="connsiteY106" fmla="*/ 1438375 h 1981300"/>
                  <a:gd name="connsiteX107" fmla="*/ 4267016 w 5020047"/>
                  <a:gd name="connsiteY107" fmla="*/ 1390751 h 1981300"/>
                  <a:gd name="connsiteX108" fmla="*/ 4257489 w 5020047"/>
                  <a:gd name="connsiteY108" fmla="*/ 1305025 h 1981300"/>
                  <a:gd name="connsiteX109" fmla="*/ 4238439 w 5020047"/>
                  <a:gd name="connsiteY109" fmla="*/ 1257400 h 1981300"/>
                  <a:gd name="connsiteX110" fmla="*/ 4247964 w 5020047"/>
                  <a:gd name="connsiteY110" fmla="*/ 1200250 h 1981300"/>
                  <a:gd name="connsiteX111" fmla="*/ 4247964 w 5020047"/>
                  <a:gd name="connsiteY111" fmla="*/ 1171675 h 1981300"/>
                  <a:gd name="connsiteX112" fmla="*/ 4257489 w 5020047"/>
                  <a:gd name="connsiteY112" fmla="*/ 1105000 h 1981300"/>
                  <a:gd name="connsiteX113" fmla="*/ 4257489 w 5020047"/>
                  <a:gd name="connsiteY113" fmla="*/ 1066900 h 1981300"/>
                  <a:gd name="connsiteX114" fmla="*/ 4247964 w 5020047"/>
                  <a:gd name="connsiteY114" fmla="*/ 1000225 h 1981300"/>
                  <a:gd name="connsiteX115" fmla="*/ 4257489 w 5020047"/>
                  <a:gd name="connsiteY115" fmla="*/ 952600 h 1981300"/>
                  <a:gd name="connsiteX116" fmla="*/ 4276539 w 5020047"/>
                  <a:gd name="connsiteY116" fmla="*/ 885925 h 1981300"/>
                  <a:gd name="connsiteX117" fmla="*/ 4295589 w 5020047"/>
                  <a:gd name="connsiteY117" fmla="*/ 838300 h 1981300"/>
                  <a:gd name="connsiteX118" fmla="*/ 4276539 w 5020047"/>
                  <a:gd name="connsiteY118" fmla="*/ 800200 h 1981300"/>
                  <a:gd name="connsiteX119" fmla="*/ 4295589 w 5020047"/>
                  <a:gd name="connsiteY119" fmla="*/ 704950 h 1981300"/>
                  <a:gd name="connsiteX120" fmla="*/ 4362268 w 5020047"/>
                  <a:gd name="connsiteY120" fmla="*/ 762100 h 1981300"/>
                  <a:gd name="connsiteX121" fmla="*/ 4362264 w 5020047"/>
                  <a:gd name="connsiteY121" fmla="*/ 552550 h 1981300"/>
                  <a:gd name="connsiteX122" fmla="*/ 4371789 w 5020047"/>
                  <a:gd name="connsiteY122" fmla="*/ 504925 h 1981300"/>
                  <a:gd name="connsiteX123" fmla="*/ 4371789 w 5020047"/>
                  <a:gd name="connsiteY123" fmla="*/ 447775 h 1981300"/>
                  <a:gd name="connsiteX124" fmla="*/ 4390839 w 5020047"/>
                  <a:gd name="connsiteY124" fmla="*/ 381100 h 1981300"/>
                  <a:gd name="connsiteX125" fmla="*/ 4381314 w 5020047"/>
                  <a:gd name="connsiteY125" fmla="*/ 333475 h 1981300"/>
                  <a:gd name="connsiteX126" fmla="*/ 4381314 w 5020047"/>
                  <a:gd name="connsiteY126" fmla="*/ 266800 h 1981300"/>
                  <a:gd name="connsiteX127" fmla="*/ 4390839 w 5020047"/>
                  <a:gd name="connsiteY127" fmla="*/ 209650 h 1981300"/>
                  <a:gd name="connsiteX128" fmla="*/ 4419414 w 5020047"/>
                  <a:gd name="connsiteY128" fmla="*/ 162025 h 1981300"/>
                  <a:gd name="connsiteX129" fmla="*/ 4409890 w 5020047"/>
                  <a:gd name="connsiteY129" fmla="*/ 28670 h 1981300"/>
                  <a:gd name="connsiteX130" fmla="*/ 4496267 w 5020047"/>
                  <a:gd name="connsiteY130" fmla="*/ 180984 h 1981300"/>
                  <a:gd name="connsiteX131" fmla="*/ 4610572 w 5020047"/>
                  <a:gd name="connsiteY131" fmla="*/ 9525 h 1981300"/>
                  <a:gd name="connsiteX132" fmla="*/ 4657563 w 5020047"/>
                  <a:gd name="connsiteY132" fmla="*/ 152504 h 1981300"/>
                  <a:gd name="connsiteX133" fmla="*/ 4753469 w 5020047"/>
                  <a:gd name="connsiteY133" fmla="*/ 57153 h 1981300"/>
                  <a:gd name="connsiteX134" fmla="*/ 4857612 w 5020047"/>
                  <a:gd name="connsiteY134" fmla="*/ 1133630 h 1981300"/>
                  <a:gd name="connsiteX135" fmla="*/ 4895857 w 5020047"/>
                  <a:gd name="connsiteY135" fmla="*/ 276183 h 1981300"/>
                  <a:gd name="connsiteX136" fmla="*/ 4953000 w 5020047"/>
                  <a:gd name="connsiteY136" fmla="*/ 1133517 h 1981300"/>
                  <a:gd name="connsiteX137" fmla="*/ 4991107 w 5020047"/>
                  <a:gd name="connsiteY137" fmla="*/ 104724 h 1981300"/>
                  <a:gd name="connsiteX138" fmla="*/ 5019679 w 5020047"/>
                  <a:gd name="connsiteY138" fmla="*/ 57150 h 1981300"/>
                  <a:gd name="connsiteX0" fmla="*/ 0 w 5020047"/>
                  <a:gd name="connsiteY0" fmla="*/ 100 h 1981300"/>
                  <a:gd name="connsiteX1" fmla="*/ 247671 w 5020047"/>
                  <a:gd name="connsiteY1" fmla="*/ 19150 h 1981300"/>
                  <a:gd name="connsiteX2" fmla="*/ 361982 w 5020047"/>
                  <a:gd name="connsiteY2" fmla="*/ 19051 h 1981300"/>
                  <a:gd name="connsiteX3" fmla="*/ 371508 w 5020047"/>
                  <a:gd name="connsiteY3" fmla="*/ 190509 h 1981300"/>
                  <a:gd name="connsiteX4" fmla="*/ 416930 w 5020047"/>
                  <a:gd name="connsiteY4" fmla="*/ 238225 h 1981300"/>
                  <a:gd name="connsiteX5" fmla="*/ 437663 w 5020047"/>
                  <a:gd name="connsiteY5" fmla="*/ 381101 h 1981300"/>
                  <a:gd name="connsiteX6" fmla="*/ 478435 w 5020047"/>
                  <a:gd name="connsiteY6" fmla="*/ 571600 h 1981300"/>
                  <a:gd name="connsiteX7" fmla="*/ 542974 w 5020047"/>
                  <a:gd name="connsiteY7" fmla="*/ 523975 h 1981300"/>
                  <a:gd name="connsiteX8" fmla="*/ 611446 w 5020047"/>
                  <a:gd name="connsiteY8" fmla="*/ 809725 h 1981300"/>
                  <a:gd name="connsiteX9" fmla="*/ 666810 w 5020047"/>
                  <a:gd name="connsiteY9" fmla="*/ 952600 h 1981300"/>
                  <a:gd name="connsiteX10" fmla="*/ 798573 w 5020047"/>
                  <a:gd name="connsiteY10" fmla="*/ 1124050 h 1981300"/>
                  <a:gd name="connsiteX11" fmla="*/ 954388 w 5020047"/>
                  <a:gd name="connsiteY11" fmla="*/ 1038325 h 1981300"/>
                  <a:gd name="connsiteX12" fmla="*/ 1202065 w 5020047"/>
                  <a:gd name="connsiteY12" fmla="*/ 885925 h 1981300"/>
                  <a:gd name="connsiteX13" fmla="*/ 1306853 w 5020047"/>
                  <a:gd name="connsiteY13" fmla="*/ 876400 h 1981300"/>
                  <a:gd name="connsiteX14" fmla="*/ 1392588 w 5020047"/>
                  <a:gd name="connsiteY14" fmla="*/ 800200 h 1981300"/>
                  <a:gd name="connsiteX15" fmla="*/ 1454393 w 5020047"/>
                  <a:gd name="connsiteY15" fmla="*/ 838301 h 1981300"/>
                  <a:gd name="connsiteX16" fmla="*/ 1496989 w 5020047"/>
                  <a:gd name="connsiteY16" fmla="*/ 895450 h 1981300"/>
                  <a:gd name="connsiteX17" fmla="*/ 1561653 w 5020047"/>
                  <a:gd name="connsiteY17" fmla="*/ 762100 h 1981300"/>
                  <a:gd name="connsiteX18" fmla="*/ 1605669 w 5020047"/>
                  <a:gd name="connsiteY18" fmla="*/ 772786 h 1981300"/>
                  <a:gd name="connsiteX19" fmla="*/ 1638447 w 5020047"/>
                  <a:gd name="connsiteY19" fmla="*/ 666850 h 1981300"/>
                  <a:gd name="connsiteX20" fmla="*/ 1698901 w 5020047"/>
                  <a:gd name="connsiteY20" fmla="*/ 571600 h 1981300"/>
                  <a:gd name="connsiteX21" fmla="*/ 1852398 w 5020047"/>
                  <a:gd name="connsiteY21" fmla="*/ 495408 h 1981300"/>
                  <a:gd name="connsiteX22" fmla="*/ 2057005 w 5020047"/>
                  <a:gd name="connsiteY22" fmla="*/ 381100 h 1981300"/>
                  <a:gd name="connsiteX23" fmla="*/ 2249941 w 5020047"/>
                  <a:gd name="connsiteY23" fmla="*/ 276325 h 1981300"/>
                  <a:gd name="connsiteX24" fmla="*/ 2449990 w 5020047"/>
                  <a:gd name="connsiteY24" fmla="*/ 181075 h 1981300"/>
                  <a:gd name="connsiteX25" fmla="*/ 2523761 w 5020047"/>
                  <a:gd name="connsiteY25" fmla="*/ 190600 h 1981300"/>
                  <a:gd name="connsiteX26" fmla="*/ 2952564 w 5020047"/>
                  <a:gd name="connsiteY26" fmla="*/ 47725 h 1981300"/>
                  <a:gd name="connsiteX27" fmla="*/ 3019239 w 5020047"/>
                  <a:gd name="connsiteY27" fmla="*/ 28675 h 1981300"/>
                  <a:gd name="connsiteX28" fmla="*/ 3133539 w 5020047"/>
                  <a:gd name="connsiteY28" fmla="*/ 38200 h 1981300"/>
                  <a:gd name="connsiteX29" fmla="*/ 3152589 w 5020047"/>
                  <a:gd name="connsiteY29" fmla="*/ 66775 h 1981300"/>
                  <a:gd name="connsiteX30" fmla="*/ 3162114 w 5020047"/>
                  <a:gd name="connsiteY30" fmla="*/ 114400 h 1981300"/>
                  <a:gd name="connsiteX31" fmla="*/ 3171639 w 5020047"/>
                  <a:gd name="connsiteY31" fmla="*/ 352525 h 1981300"/>
                  <a:gd name="connsiteX32" fmla="*/ 3200214 w 5020047"/>
                  <a:gd name="connsiteY32" fmla="*/ 514450 h 1981300"/>
                  <a:gd name="connsiteX33" fmla="*/ 3209739 w 5020047"/>
                  <a:gd name="connsiteY33" fmla="*/ 543025 h 1981300"/>
                  <a:gd name="connsiteX34" fmla="*/ 3228790 w 5020047"/>
                  <a:gd name="connsiteY34" fmla="*/ 666850 h 1981300"/>
                  <a:gd name="connsiteX35" fmla="*/ 3228787 w 5020047"/>
                  <a:gd name="connsiteY35" fmla="*/ 714475 h 1981300"/>
                  <a:gd name="connsiteX36" fmla="*/ 3228788 w 5020047"/>
                  <a:gd name="connsiteY36" fmla="*/ 762100 h 1981300"/>
                  <a:gd name="connsiteX37" fmla="*/ 3276414 w 5020047"/>
                  <a:gd name="connsiteY37" fmla="*/ 743050 h 1981300"/>
                  <a:gd name="connsiteX38" fmla="*/ 3285939 w 5020047"/>
                  <a:gd name="connsiteY38" fmla="*/ 895450 h 1981300"/>
                  <a:gd name="connsiteX39" fmla="*/ 3295464 w 5020047"/>
                  <a:gd name="connsiteY39" fmla="*/ 924025 h 1981300"/>
                  <a:gd name="connsiteX40" fmla="*/ 3285939 w 5020047"/>
                  <a:gd name="connsiteY40" fmla="*/ 971650 h 1981300"/>
                  <a:gd name="connsiteX41" fmla="*/ 3304989 w 5020047"/>
                  <a:gd name="connsiteY41" fmla="*/ 1019275 h 1981300"/>
                  <a:gd name="connsiteX42" fmla="*/ 3304989 w 5020047"/>
                  <a:gd name="connsiteY42" fmla="*/ 1047850 h 1981300"/>
                  <a:gd name="connsiteX43" fmla="*/ 3314514 w 5020047"/>
                  <a:gd name="connsiteY43" fmla="*/ 1095475 h 1981300"/>
                  <a:gd name="connsiteX44" fmla="*/ 3314514 w 5020047"/>
                  <a:gd name="connsiteY44" fmla="*/ 1143100 h 1981300"/>
                  <a:gd name="connsiteX45" fmla="*/ 3324039 w 5020047"/>
                  <a:gd name="connsiteY45" fmla="*/ 1181200 h 1981300"/>
                  <a:gd name="connsiteX46" fmla="*/ 3314514 w 5020047"/>
                  <a:gd name="connsiteY46" fmla="*/ 1200250 h 1981300"/>
                  <a:gd name="connsiteX47" fmla="*/ 3333564 w 5020047"/>
                  <a:gd name="connsiteY47" fmla="*/ 1238350 h 1981300"/>
                  <a:gd name="connsiteX48" fmla="*/ 3333564 w 5020047"/>
                  <a:gd name="connsiteY48" fmla="*/ 1285975 h 1981300"/>
                  <a:gd name="connsiteX49" fmla="*/ 3352614 w 5020047"/>
                  <a:gd name="connsiteY49" fmla="*/ 1333600 h 1981300"/>
                  <a:gd name="connsiteX50" fmla="*/ 3352614 w 5020047"/>
                  <a:gd name="connsiteY50" fmla="*/ 1381225 h 1981300"/>
                  <a:gd name="connsiteX51" fmla="*/ 3390714 w 5020047"/>
                  <a:gd name="connsiteY51" fmla="*/ 1419325 h 1981300"/>
                  <a:gd name="connsiteX52" fmla="*/ 3419289 w 5020047"/>
                  <a:gd name="connsiteY52" fmla="*/ 1381225 h 1981300"/>
                  <a:gd name="connsiteX53" fmla="*/ 3428814 w 5020047"/>
                  <a:gd name="connsiteY53" fmla="*/ 1333600 h 1981300"/>
                  <a:gd name="connsiteX54" fmla="*/ 3447864 w 5020047"/>
                  <a:gd name="connsiteY54" fmla="*/ 1276450 h 1981300"/>
                  <a:gd name="connsiteX55" fmla="*/ 3447864 w 5020047"/>
                  <a:gd name="connsiteY55" fmla="*/ 1238350 h 1981300"/>
                  <a:gd name="connsiteX56" fmla="*/ 3466914 w 5020047"/>
                  <a:gd name="connsiteY56" fmla="*/ 1171675 h 1981300"/>
                  <a:gd name="connsiteX57" fmla="*/ 3457389 w 5020047"/>
                  <a:gd name="connsiteY57" fmla="*/ 1105000 h 1981300"/>
                  <a:gd name="connsiteX58" fmla="*/ 3466914 w 5020047"/>
                  <a:gd name="connsiteY58" fmla="*/ 1076425 h 1981300"/>
                  <a:gd name="connsiteX59" fmla="*/ 3485964 w 5020047"/>
                  <a:gd name="connsiteY59" fmla="*/ 1009750 h 1981300"/>
                  <a:gd name="connsiteX60" fmla="*/ 3495489 w 5020047"/>
                  <a:gd name="connsiteY60" fmla="*/ 962125 h 1981300"/>
                  <a:gd name="connsiteX61" fmla="*/ 3505014 w 5020047"/>
                  <a:gd name="connsiteY61" fmla="*/ 914500 h 1981300"/>
                  <a:gd name="connsiteX62" fmla="*/ 3524064 w 5020047"/>
                  <a:gd name="connsiteY62" fmla="*/ 866875 h 1981300"/>
                  <a:gd name="connsiteX63" fmla="*/ 3571689 w 5020047"/>
                  <a:gd name="connsiteY63" fmla="*/ 924025 h 1981300"/>
                  <a:gd name="connsiteX64" fmla="*/ 3571689 w 5020047"/>
                  <a:gd name="connsiteY64" fmla="*/ 971650 h 1981300"/>
                  <a:gd name="connsiteX65" fmla="*/ 3638367 w 5020047"/>
                  <a:gd name="connsiteY65" fmla="*/ 1066900 h 1981300"/>
                  <a:gd name="connsiteX66" fmla="*/ 3705041 w 5020047"/>
                  <a:gd name="connsiteY66" fmla="*/ 981175 h 1981300"/>
                  <a:gd name="connsiteX67" fmla="*/ 3733614 w 5020047"/>
                  <a:gd name="connsiteY67" fmla="*/ 1038325 h 1981300"/>
                  <a:gd name="connsiteX68" fmla="*/ 3743139 w 5020047"/>
                  <a:gd name="connsiteY68" fmla="*/ 838300 h 1981300"/>
                  <a:gd name="connsiteX69" fmla="*/ 3790764 w 5020047"/>
                  <a:gd name="connsiteY69" fmla="*/ 781150 h 1981300"/>
                  <a:gd name="connsiteX70" fmla="*/ 3847914 w 5020047"/>
                  <a:gd name="connsiteY70" fmla="*/ 781150 h 1981300"/>
                  <a:gd name="connsiteX71" fmla="*/ 3905064 w 5020047"/>
                  <a:gd name="connsiteY71" fmla="*/ 790675 h 1981300"/>
                  <a:gd name="connsiteX72" fmla="*/ 3962215 w 5020047"/>
                  <a:gd name="connsiteY72" fmla="*/ 809725 h 1981300"/>
                  <a:gd name="connsiteX73" fmla="*/ 3971739 w 5020047"/>
                  <a:gd name="connsiteY73" fmla="*/ 876400 h 1981300"/>
                  <a:gd name="connsiteX74" fmla="*/ 3990789 w 5020047"/>
                  <a:gd name="connsiteY74" fmla="*/ 933550 h 1981300"/>
                  <a:gd name="connsiteX75" fmla="*/ 4009839 w 5020047"/>
                  <a:gd name="connsiteY75" fmla="*/ 990700 h 1981300"/>
                  <a:gd name="connsiteX76" fmla="*/ 4028889 w 5020047"/>
                  <a:gd name="connsiteY76" fmla="*/ 1047850 h 1981300"/>
                  <a:gd name="connsiteX77" fmla="*/ 4019364 w 5020047"/>
                  <a:gd name="connsiteY77" fmla="*/ 1076425 h 1981300"/>
                  <a:gd name="connsiteX78" fmla="*/ 4047939 w 5020047"/>
                  <a:gd name="connsiteY78" fmla="*/ 1133575 h 1981300"/>
                  <a:gd name="connsiteX79" fmla="*/ 4047939 w 5020047"/>
                  <a:gd name="connsiteY79" fmla="*/ 1181200 h 1981300"/>
                  <a:gd name="connsiteX80" fmla="*/ 4047939 w 5020047"/>
                  <a:gd name="connsiteY80" fmla="*/ 1228825 h 1981300"/>
                  <a:gd name="connsiteX81" fmla="*/ 4028889 w 5020047"/>
                  <a:gd name="connsiteY81" fmla="*/ 1257400 h 1981300"/>
                  <a:gd name="connsiteX82" fmla="*/ 4038414 w 5020047"/>
                  <a:gd name="connsiteY82" fmla="*/ 1295500 h 1981300"/>
                  <a:gd name="connsiteX83" fmla="*/ 4047939 w 5020047"/>
                  <a:gd name="connsiteY83" fmla="*/ 1352650 h 1981300"/>
                  <a:gd name="connsiteX84" fmla="*/ 4066989 w 5020047"/>
                  <a:gd name="connsiteY84" fmla="*/ 1409800 h 1981300"/>
                  <a:gd name="connsiteX85" fmla="*/ 4066989 w 5020047"/>
                  <a:gd name="connsiteY85" fmla="*/ 1466950 h 1981300"/>
                  <a:gd name="connsiteX86" fmla="*/ 4086039 w 5020047"/>
                  <a:gd name="connsiteY86" fmla="*/ 1524100 h 1981300"/>
                  <a:gd name="connsiteX87" fmla="*/ 4105089 w 5020047"/>
                  <a:gd name="connsiteY87" fmla="*/ 1581250 h 1981300"/>
                  <a:gd name="connsiteX88" fmla="*/ 4114614 w 5020047"/>
                  <a:gd name="connsiteY88" fmla="*/ 1609825 h 1981300"/>
                  <a:gd name="connsiteX89" fmla="*/ 4114614 w 5020047"/>
                  <a:gd name="connsiteY89" fmla="*/ 1657450 h 1981300"/>
                  <a:gd name="connsiteX90" fmla="*/ 4133664 w 5020047"/>
                  <a:gd name="connsiteY90" fmla="*/ 1705075 h 1981300"/>
                  <a:gd name="connsiteX91" fmla="*/ 4133664 w 5020047"/>
                  <a:gd name="connsiteY91" fmla="*/ 1762225 h 1981300"/>
                  <a:gd name="connsiteX92" fmla="*/ 4143189 w 5020047"/>
                  <a:gd name="connsiteY92" fmla="*/ 1819375 h 1981300"/>
                  <a:gd name="connsiteX93" fmla="*/ 4133664 w 5020047"/>
                  <a:gd name="connsiteY93" fmla="*/ 1857475 h 1981300"/>
                  <a:gd name="connsiteX94" fmla="*/ 4143189 w 5020047"/>
                  <a:gd name="connsiteY94" fmla="*/ 1895575 h 1981300"/>
                  <a:gd name="connsiteX95" fmla="*/ 4162239 w 5020047"/>
                  <a:gd name="connsiteY95" fmla="*/ 1952725 h 1981300"/>
                  <a:gd name="connsiteX96" fmla="*/ 4133664 w 5020047"/>
                  <a:gd name="connsiteY96" fmla="*/ 1981300 h 1981300"/>
                  <a:gd name="connsiteX97" fmla="*/ 4209864 w 5020047"/>
                  <a:gd name="connsiteY97" fmla="*/ 1876525 h 1981300"/>
                  <a:gd name="connsiteX98" fmla="*/ 4219389 w 5020047"/>
                  <a:gd name="connsiteY98" fmla="*/ 1819375 h 1981300"/>
                  <a:gd name="connsiteX99" fmla="*/ 4219389 w 5020047"/>
                  <a:gd name="connsiteY99" fmla="*/ 1771750 h 1981300"/>
                  <a:gd name="connsiteX100" fmla="*/ 4219389 w 5020047"/>
                  <a:gd name="connsiteY100" fmla="*/ 1705075 h 1981300"/>
                  <a:gd name="connsiteX101" fmla="*/ 4228914 w 5020047"/>
                  <a:gd name="connsiteY101" fmla="*/ 1647925 h 1981300"/>
                  <a:gd name="connsiteX102" fmla="*/ 4238439 w 5020047"/>
                  <a:gd name="connsiteY102" fmla="*/ 1581250 h 1981300"/>
                  <a:gd name="connsiteX103" fmla="*/ 4228914 w 5020047"/>
                  <a:gd name="connsiteY103" fmla="*/ 1524100 h 1981300"/>
                  <a:gd name="connsiteX104" fmla="*/ 4257489 w 5020047"/>
                  <a:gd name="connsiteY104" fmla="*/ 1476475 h 1981300"/>
                  <a:gd name="connsiteX105" fmla="*/ 4228914 w 5020047"/>
                  <a:gd name="connsiteY105" fmla="*/ 1438375 h 1981300"/>
                  <a:gd name="connsiteX106" fmla="*/ 4267016 w 5020047"/>
                  <a:gd name="connsiteY106" fmla="*/ 1390751 h 1981300"/>
                  <a:gd name="connsiteX107" fmla="*/ 4257489 w 5020047"/>
                  <a:gd name="connsiteY107" fmla="*/ 1305025 h 1981300"/>
                  <a:gd name="connsiteX108" fmla="*/ 4238439 w 5020047"/>
                  <a:gd name="connsiteY108" fmla="*/ 1257400 h 1981300"/>
                  <a:gd name="connsiteX109" fmla="*/ 4247964 w 5020047"/>
                  <a:gd name="connsiteY109" fmla="*/ 1200250 h 1981300"/>
                  <a:gd name="connsiteX110" fmla="*/ 4247964 w 5020047"/>
                  <a:gd name="connsiteY110" fmla="*/ 1171675 h 1981300"/>
                  <a:gd name="connsiteX111" fmla="*/ 4257489 w 5020047"/>
                  <a:gd name="connsiteY111" fmla="*/ 1105000 h 1981300"/>
                  <a:gd name="connsiteX112" fmla="*/ 4257489 w 5020047"/>
                  <a:gd name="connsiteY112" fmla="*/ 1066900 h 1981300"/>
                  <a:gd name="connsiteX113" fmla="*/ 4247964 w 5020047"/>
                  <a:gd name="connsiteY113" fmla="*/ 1000225 h 1981300"/>
                  <a:gd name="connsiteX114" fmla="*/ 4257489 w 5020047"/>
                  <a:gd name="connsiteY114" fmla="*/ 952600 h 1981300"/>
                  <a:gd name="connsiteX115" fmla="*/ 4276539 w 5020047"/>
                  <a:gd name="connsiteY115" fmla="*/ 885925 h 1981300"/>
                  <a:gd name="connsiteX116" fmla="*/ 4295589 w 5020047"/>
                  <a:gd name="connsiteY116" fmla="*/ 838300 h 1981300"/>
                  <a:gd name="connsiteX117" fmla="*/ 4276539 w 5020047"/>
                  <a:gd name="connsiteY117" fmla="*/ 800200 h 1981300"/>
                  <a:gd name="connsiteX118" fmla="*/ 4295589 w 5020047"/>
                  <a:gd name="connsiteY118" fmla="*/ 704950 h 1981300"/>
                  <a:gd name="connsiteX119" fmla="*/ 4362268 w 5020047"/>
                  <a:gd name="connsiteY119" fmla="*/ 762100 h 1981300"/>
                  <a:gd name="connsiteX120" fmla="*/ 4362264 w 5020047"/>
                  <a:gd name="connsiteY120" fmla="*/ 552550 h 1981300"/>
                  <a:gd name="connsiteX121" fmla="*/ 4371789 w 5020047"/>
                  <a:gd name="connsiteY121" fmla="*/ 504925 h 1981300"/>
                  <a:gd name="connsiteX122" fmla="*/ 4371789 w 5020047"/>
                  <a:gd name="connsiteY122" fmla="*/ 447775 h 1981300"/>
                  <a:gd name="connsiteX123" fmla="*/ 4390839 w 5020047"/>
                  <a:gd name="connsiteY123" fmla="*/ 381100 h 1981300"/>
                  <a:gd name="connsiteX124" fmla="*/ 4381314 w 5020047"/>
                  <a:gd name="connsiteY124" fmla="*/ 333475 h 1981300"/>
                  <a:gd name="connsiteX125" fmla="*/ 4381314 w 5020047"/>
                  <a:gd name="connsiteY125" fmla="*/ 266800 h 1981300"/>
                  <a:gd name="connsiteX126" fmla="*/ 4390839 w 5020047"/>
                  <a:gd name="connsiteY126" fmla="*/ 209650 h 1981300"/>
                  <a:gd name="connsiteX127" fmla="*/ 4419414 w 5020047"/>
                  <a:gd name="connsiteY127" fmla="*/ 162025 h 1981300"/>
                  <a:gd name="connsiteX128" fmla="*/ 4409890 w 5020047"/>
                  <a:gd name="connsiteY128" fmla="*/ 28670 h 1981300"/>
                  <a:gd name="connsiteX129" fmla="*/ 4496267 w 5020047"/>
                  <a:gd name="connsiteY129" fmla="*/ 180984 h 1981300"/>
                  <a:gd name="connsiteX130" fmla="*/ 4610572 w 5020047"/>
                  <a:gd name="connsiteY130" fmla="*/ 9525 h 1981300"/>
                  <a:gd name="connsiteX131" fmla="*/ 4657563 w 5020047"/>
                  <a:gd name="connsiteY131" fmla="*/ 152504 h 1981300"/>
                  <a:gd name="connsiteX132" fmla="*/ 4753469 w 5020047"/>
                  <a:gd name="connsiteY132" fmla="*/ 57153 h 1981300"/>
                  <a:gd name="connsiteX133" fmla="*/ 4857612 w 5020047"/>
                  <a:gd name="connsiteY133" fmla="*/ 1133630 h 1981300"/>
                  <a:gd name="connsiteX134" fmla="*/ 4895857 w 5020047"/>
                  <a:gd name="connsiteY134" fmla="*/ 276183 h 1981300"/>
                  <a:gd name="connsiteX135" fmla="*/ 4953000 w 5020047"/>
                  <a:gd name="connsiteY135" fmla="*/ 1133517 h 1981300"/>
                  <a:gd name="connsiteX136" fmla="*/ 4991107 w 5020047"/>
                  <a:gd name="connsiteY136" fmla="*/ 104724 h 1981300"/>
                  <a:gd name="connsiteX137" fmla="*/ 5019679 w 5020047"/>
                  <a:gd name="connsiteY137" fmla="*/ 57150 h 1981300"/>
                  <a:gd name="connsiteX0" fmla="*/ 0 w 5020047"/>
                  <a:gd name="connsiteY0" fmla="*/ 100 h 1952725"/>
                  <a:gd name="connsiteX1" fmla="*/ 247671 w 5020047"/>
                  <a:gd name="connsiteY1" fmla="*/ 19150 h 1952725"/>
                  <a:gd name="connsiteX2" fmla="*/ 361982 w 5020047"/>
                  <a:gd name="connsiteY2" fmla="*/ 19051 h 1952725"/>
                  <a:gd name="connsiteX3" fmla="*/ 371508 w 5020047"/>
                  <a:gd name="connsiteY3" fmla="*/ 190509 h 1952725"/>
                  <a:gd name="connsiteX4" fmla="*/ 416930 w 5020047"/>
                  <a:gd name="connsiteY4" fmla="*/ 238225 h 1952725"/>
                  <a:gd name="connsiteX5" fmla="*/ 437663 w 5020047"/>
                  <a:gd name="connsiteY5" fmla="*/ 381101 h 1952725"/>
                  <a:gd name="connsiteX6" fmla="*/ 478435 w 5020047"/>
                  <a:gd name="connsiteY6" fmla="*/ 571600 h 1952725"/>
                  <a:gd name="connsiteX7" fmla="*/ 542974 w 5020047"/>
                  <a:gd name="connsiteY7" fmla="*/ 523975 h 1952725"/>
                  <a:gd name="connsiteX8" fmla="*/ 611446 w 5020047"/>
                  <a:gd name="connsiteY8" fmla="*/ 809725 h 1952725"/>
                  <a:gd name="connsiteX9" fmla="*/ 666810 w 5020047"/>
                  <a:gd name="connsiteY9" fmla="*/ 952600 h 1952725"/>
                  <a:gd name="connsiteX10" fmla="*/ 798573 w 5020047"/>
                  <a:gd name="connsiteY10" fmla="*/ 1124050 h 1952725"/>
                  <a:gd name="connsiteX11" fmla="*/ 954388 w 5020047"/>
                  <a:gd name="connsiteY11" fmla="*/ 1038325 h 1952725"/>
                  <a:gd name="connsiteX12" fmla="*/ 1202065 w 5020047"/>
                  <a:gd name="connsiteY12" fmla="*/ 885925 h 1952725"/>
                  <a:gd name="connsiteX13" fmla="*/ 1306853 w 5020047"/>
                  <a:gd name="connsiteY13" fmla="*/ 876400 h 1952725"/>
                  <a:gd name="connsiteX14" fmla="*/ 1392588 w 5020047"/>
                  <a:gd name="connsiteY14" fmla="*/ 800200 h 1952725"/>
                  <a:gd name="connsiteX15" fmla="*/ 1454393 w 5020047"/>
                  <a:gd name="connsiteY15" fmla="*/ 838301 h 1952725"/>
                  <a:gd name="connsiteX16" fmla="*/ 1496989 w 5020047"/>
                  <a:gd name="connsiteY16" fmla="*/ 895450 h 1952725"/>
                  <a:gd name="connsiteX17" fmla="*/ 1561653 w 5020047"/>
                  <a:gd name="connsiteY17" fmla="*/ 762100 h 1952725"/>
                  <a:gd name="connsiteX18" fmla="*/ 1605669 w 5020047"/>
                  <a:gd name="connsiteY18" fmla="*/ 772786 h 1952725"/>
                  <a:gd name="connsiteX19" fmla="*/ 1638447 w 5020047"/>
                  <a:gd name="connsiteY19" fmla="*/ 666850 h 1952725"/>
                  <a:gd name="connsiteX20" fmla="*/ 1698901 w 5020047"/>
                  <a:gd name="connsiteY20" fmla="*/ 571600 h 1952725"/>
                  <a:gd name="connsiteX21" fmla="*/ 1852398 w 5020047"/>
                  <a:gd name="connsiteY21" fmla="*/ 495408 h 1952725"/>
                  <a:gd name="connsiteX22" fmla="*/ 2057005 w 5020047"/>
                  <a:gd name="connsiteY22" fmla="*/ 381100 h 1952725"/>
                  <a:gd name="connsiteX23" fmla="*/ 2249941 w 5020047"/>
                  <a:gd name="connsiteY23" fmla="*/ 276325 h 1952725"/>
                  <a:gd name="connsiteX24" fmla="*/ 2449990 w 5020047"/>
                  <a:gd name="connsiteY24" fmla="*/ 181075 h 1952725"/>
                  <a:gd name="connsiteX25" fmla="*/ 2523761 w 5020047"/>
                  <a:gd name="connsiteY25" fmla="*/ 190600 h 1952725"/>
                  <a:gd name="connsiteX26" fmla="*/ 2952564 w 5020047"/>
                  <a:gd name="connsiteY26" fmla="*/ 47725 h 1952725"/>
                  <a:gd name="connsiteX27" fmla="*/ 3019239 w 5020047"/>
                  <a:gd name="connsiteY27" fmla="*/ 28675 h 1952725"/>
                  <a:gd name="connsiteX28" fmla="*/ 3133539 w 5020047"/>
                  <a:gd name="connsiteY28" fmla="*/ 38200 h 1952725"/>
                  <a:gd name="connsiteX29" fmla="*/ 3152589 w 5020047"/>
                  <a:gd name="connsiteY29" fmla="*/ 66775 h 1952725"/>
                  <a:gd name="connsiteX30" fmla="*/ 3162114 w 5020047"/>
                  <a:gd name="connsiteY30" fmla="*/ 114400 h 1952725"/>
                  <a:gd name="connsiteX31" fmla="*/ 3171639 w 5020047"/>
                  <a:gd name="connsiteY31" fmla="*/ 352525 h 1952725"/>
                  <a:gd name="connsiteX32" fmla="*/ 3200214 w 5020047"/>
                  <a:gd name="connsiteY32" fmla="*/ 514450 h 1952725"/>
                  <a:gd name="connsiteX33" fmla="*/ 3209739 w 5020047"/>
                  <a:gd name="connsiteY33" fmla="*/ 543025 h 1952725"/>
                  <a:gd name="connsiteX34" fmla="*/ 3228790 w 5020047"/>
                  <a:gd name="connsiteY34" fmla="*/ 666850 h 1952725"/>
                  <a:gd name="connsiteX35" fmla="*/ 3228787 w 5020047"/>
                  <a:gd name="connsiteY35" fmla="*/ 714475 h 1952725"/>
                  <a:gd name="connsiteX36" fmla="*/ 3228788 w 5020047"/>
                  <a:gd name="connsiteY36" fmla="*/ 762100 h 1952725"/>
                  <a:gd name="connsiteX37" fmla="*/ 3276414 w 5020047"/>
                  <a:gd name="connsiteY37" fmla="*/ 743050 h 1952725"/>
                  <a:gd name="connsiteX38" fmla="*/ 3285939 w 5020047"/>
                  <a:gd name="connsiteY38" fmla="*/ 895450 h 1952725"/>
                  <a:gd name="connsiteX39" fmla="*/ 3295464 w 5020047"/>
                  <a:gd name="connsiteY39" fmla="*/ 924025 h 1952725"/>
                  <a:gd name="connsiteX40" fmla="*/ 3285939 w 5020047"/>
                  <a:gd name="connsiteY40" fmla="*/ 971650 h 1952725"/>
                  <a:gd name="connsiteX41" fmla="*/ 3304989 w 5020047"/>
                  <a:gd name="connsiteY41" fmla="*/ 1019275 h 1952725"/>
                  <a:gd name="connsiteX42" fmla="*/ 3304989 w 5020047"/>
                  <a:gd name="connsiteY42" fmla="*/ 1047850 h 1952725"/>
                  <a:gd name="connsiteX43" fmla="*/ 3314514 w 5020047"/>
                  <a:gd name="connsiteY43" fmla="*/ 1095475 h 1952725"/>
                  <a:gd name="connsiteX44" fmla="*/ 3314514 w 5020047"/>
                  <a:gd name="connsiteY44" fmla="*/ 1143100 h 1952725"/>
                  <a:gd name="connsiteX45" fmla="*/ 3324039 w 5020047"/>
                  <a:gd name="connsiteY45" fmla="*/ 1181200 h 1952725"/>
                  <a:gd name="connsiteX46" fmla="*/ 3314514 w 5020047"/>
                  <a:gd name="connsiteY46" fmla="*/ 1200250 h 1952725"/>
                  <a:gd name="connsiteX47" fmla="*/ 3333564 w 5020047"/>
                  <a:gd name="connsiteY47" fmla="*/ 1238350 h 1952725"/>
                  <a:gd name="connsiteX48" fmla="*/ 3333564 w 5020047"/>
                  <a:gd name="connsiteY48" fmla="*/ 1285975 h 1952725"/>
                  <a:gd name="connsiteX49" fmla="*/ 3352614 w 5020047"/>
                  <a:gd name="connsiteY49" fmla="*/ 1333600 h 1952725"/>
                  <a:gd name="connsiteX50" fmla="*/ 3352614 w 5020047"/>
                  <a:gd name="connsiteY50" fmla="*/ 1381225 h 1952725"/>
                  <a:gd name="connsiteX51" fmla="*/ 3390714 w 5020047"/>
                  <a:gd name="connsiteY51" fmla="*/ 1419325 h 1952725"/>
                  <a:gd name="connsiteX52" fmla="*/ 3419289 w 5020047"/>
                  <a:gd name="connsiteY52" fmla="*/ 1381225 h 1952725"/>
                  <a:gd name="connsiteX53" fmla="*/ 3428814 w 5020047"/>
                  <a:gd name="connsiteY53" fmla="*/ 1333600 h 1952725"/>
                  <a:gd name="connsiteX54" fmla="*/ 3447864 w 5020047"/>
                  <a:gd name="connsiteY54" fmla="*/ 1276450 h 1952725"/>
                  <a:gd name="connsiteX55" fmla="*/ 3447864 w 5020047"/>
                  <a:gd name="connsiteY55" fmla="*/ 1238350 h 1952725"/>
                  <a:gd name="connsiteX56" fmla="*/ 3466914 w 5020047"/>
                  <a:gd name="connsiteY56" fmla="*/ 1171675 h 1952725"/>
                  <a:gd name="connsiteX57" fmla="*/ 3457389 w 5020047"/>
                  <a:gd name="connsiteY57" fmla="*/ 1105000 h 1952725"/>
                  <a:gd name="connsiteX58" fmla="*/ 3466914 w 5020047"/>
                  <a:gd name="connsiteY58" fmla="*/ 1076425 h 1952725"/>
                  <a:gd name="connsiteX59" fmla="*/ 3485964 w 5020047"/>
                  <a:gd name="connsiteY59" fmla="*/ 1009750 h 1952725"/>
                  <a:gd name="connsiteX60" fmla="*/ 3495489 w 5020047"/>
                  <a:gd name="connsiteY60" fmla="*/ 962125 h 1952725"/>
                  <a:gd name="connsiteX61" fmla="*/ 3505014 w 5020047"/>
                  <a:gd name="connsiteY61" fmla="*/ 914500 h 1952725"/>
                  <a:gd name="connsiteX62" fmla="*/ 3524064 w 5020047"/>
                  <a:gd name="connsiteY62" fmla="*/ 866875 h 1952725"/>
                  <a:gd name="connsiteX63" fmla="*/ 3571689 w 5020047"/>
                  <a:gd name="connsiteY63" fmla="*/ 924025 h 1952725"/>
                  <a:gd name="connsiteX64" fmla="*/ 3571689 w 5020047"/>
                  <a:gd name="connsiteY64" fmla="*/ 971650 h 1952725"/>
                  <a:gd name="connsiteX65" fmla="*/ 3638367 w 5020047"/>
                  <a:gd name="connsiteY65" fmla="*/ 1066900 h 1952725"/>
                  <a:gd name="connsiteX66" fmla="*/ 3705041 w 5020047"/>
                  <a:gd name="connsiteY66" fmla="*/ 981175 h 1952725"/>
                  <a:gd name="connsiteX67" fmla="*/ 3733614 w 5020047"/>
                  <a:gd name="connsiteY67" fmla="*/ 1038325 h 1952725"/>
                  <a:gd name="connsiteX68" fmla="*/ 3743139 w 5020047"/>
                  <a:gd name="connsiteY68" fmla="*/ 838300 h 1952725"/>
                  <a:gd name="connsiteX69" fmla="*/ 3790764 w 5020047"/>
                  <a:gd name="connsiteY69" fmla="*/ 781150 h 1952725"/>
                  <a:gd name="connsiteX70" fmla="*/ 3847914 w 5020047"/>
                  <a:gd name="connsiteY70" fmla="*/ 781150 h 1952725"/>
                  <a:gd name="connsiteX71" fmla="*/ 3905064 w 5020047"/>
                  <a:gd name="connsiteY71" fmla="*/ 790675 h 1952725"/>
                  <a:gd name="connsiteX72" fmla="*/ 3962215 w 5020047"/>
                  <a:gd name="connsiteY72" fmla="*/ 809725 h 1952725"/>
                  <a:gd name="connsiteX73" fmla="*/ 3971739 w 5020047"/>
                  <a:gd name="connsiteY73" fmla="*/ 876400 h 1952725"/>
                  <a:gd name="connsiteX74" fmla="*/ 3990789 w 5020047"/>
                  <a:gd name="connsiteY74" fmla="*/ 933550 h 1952725"/>
                  <a:gd name="connsiteX75" fmla="*/ 4009839 w 5020047"/>
                  <a:gd name="connsiteY75" fmla="*/ 990700 h 1952725"/>
                  <a:gd name="connsiteX76" fmla="*/ 4028889 w 5020047"/>
                  <a:gd name="connsiteY76" fmla="*/ 1047850 h 1952725"/>
                  <a:gd name="connsiteX77" fmla="*/ 4019364 w 5020047"/>
                  <a:gd name="connsiteY77" fmla="*/ 1076425 h 1952725"/>
                  <a:gd name="connsiteX78" fmla="*/ 4047939 w 5020047"/>
                  <a:gd name="connsiteY78" fmla="*/ 1133575 h 1952725"/>
                  <a:gd name="connsiteX79" fmla="*/ 4047939 w 5020047"/>
                  <a:gd name="connsiteY79" fmla="*/ 1181200 h 1952725"/>
                  <a:gd name="connsiteX80" fmla="*/ 4047939 w 5020047"/>
                  <a:gd name="connsiteY80" fmla="*/ 1228825 h 1952725"/>
                  <a:gd name="connsiteX81" fmla="*/ 4028889 w 5020047"/>
                  <a:gd name="connsiteY81" fmla="*/ 1257400 h 1952725"/>
                  <a:gd name="connsiteX82" fmla="*/ 4038414 w 5020047"/>
                  <a:gd name="connsiteY82" fmla="*/ 1295500 h 1952725"/>
                  <a:gd name="connsiteX83" fmla="*/ 4047939 w 5020047"/>
                  <a:gd name="connsiteY83" fmla="*/ 1352650 h 1952725"/>
                  <a:gd name="connsiteX84" fmla="*/ 4066989 w 5020047"/>
                  <a:gd name="connsiteY84" fmla="*/ 1409800 h 1952725"/>
                  <a:gd name="connsiteX85" fmla="*/ 4066989 w 5020047"/>
                  <a:gd name="connsiteY85" fmla="*/ 1466950 h 1952725"/>
                  <a:gd name="connsiteX86" fmla="*/ 4086039 w 5020047"/>
                  <a:gd name="connsiteY86" fmla="*/ 1524100 h 1952725"/>
                  <a:gd name="connsiteX87" fmla="*/ 4105089 w 5020047"/>
                  <a:gd name="connsiteY87" fmla="*/ 1581250 h 1952725"/>
                  <a:gd name="connsiteX88" fmla="*/ 4114614 w 5020047"/>
                  <a:gd name="connsiteY88" fmla="*/ 1609825 h 1952725"/>
                  <a:gd name="connsiteX89" fmla="*/ 4114614 w 5020047"/>
                  <a:gd name="connsiteY89" fmla="*/ 1657450 h 1952725"/>
                  <a:gd name="connsiteX90" fmla="*/ 4133664 w 5020047"/>
                  <a:gd name="connsiteY90" fmla="*/ 1705075 h 1952725"/>
                  <a:gd name="connsiteX91" fmla="*/ 4133664 w 5020047"/>
                  <a:gd name="connsiteY91" fmla="*/ 1762225 h 1952725"/>
                  <a:gd name="connsiteX92" fmla="*/ 4143189 w 5020047"/>
                  <a:gd name="connsiteY92" fmla="*/ 1819375 h 1952725"/>
                  <a:gd name="connsiteX93" fmla="*/ 4133664 w 5020047"/>
                  <a:gd name="connsiteY93" fmla="*/ 1857475 h 1952725"/>
                  <a:gd name="connsiteX94" fmla="*/ 4143189 w 5020047"/>
                  <a:gd name="connsiteY94" fmla="*/ 1895575 h 1952725"/>
                  <a:gd name="connsiteX95" fmla="*/ 4162239 w 5020047"/>
                  <a:gd name="connsiteY95" fmla="*/ 1952725 h 1952725"/>
                  <a:gd name="connsiteX96" fmla="*/ 4209864 w 5020047"/>
                  <a:gd name="connsiteY96" fmla="*/ 1876525 h 1952725"/>
                  <a:gd name="connsiteX97" fmla="*/ 4219389 w 5020047"/>
                  <a:gd name="connsiteY97" fmla="*/ 1819375 h 1952725"/>
                  <a:gd name="connsiteX98" fmla="*/ 4219389 w 5020047"/>
                  <a:gd name="connsiteY98" fmla="*/ 1771750 h 1952725"/>
                  <a:gd name="connsiteX99" fmla="*/ 4219389 w 5020047"/>
                  <a:gd name="connsiteY99" fmla="*/ 1705075 h 1952725"/>
                  <a:gd name="connsiteX100" fmla="*/ 4228914 w 5020047"/>
                  <a:gd name="connsiteY100" fmla="*/ 1647925 h 1952725"/>
                  <a:gd name="connsiteX101" fmla="*/ 4238439 w 5020047"/>
                  <a:gd name="connsiteY101" fmla="*/ 1581250 h 1952725"/>
                  <a:gd name="connsiteX102" fmla="*/ 4228914 w 5020047"/>
                  <a:gd name="connsiteY102" fmla="*/ 1524100 h 1952725"/>
                  <a:gd name="connsiteX103" fmla="*/ 4257489 w 5020047"/>
                  <a:gd name="connsiteY103" fmla="*/ 1476475 h 1952725"/>
                  <a:gd name="connsiteX104" fmla="*/ 4228914 w 5020047"/>
                  <a:gd name="connsiteY104" fmla="*/ 1438375 h 1952725"/>
                  <a:gd name="connsiteX105" fmla="*/ 4267016 w 5020047"/>
                  <a:gd name="connsiteY105" fmla="*/ 1390751 h 1952725"/>
                  <a:gd name="connsiteX106" fmla="*/ 4257489 w 5020047"/>
                  <a:gd name="connsiteY106" fmla="*/ 1305025 h 1952725"/>
                  <a:gd name="connsiteX107" fmla="*/ 4238439 w 5020047"/>
                  <a:gd name="connsiteY107" fmla="*/ 1257400 h 1952725"/>
                  <a:gd name="connsiteX108" fmla="*/ 4247964 w 5020047"/>
                  <a:gd name="connsiteY108" fmla="*/ 1200250 h 1952725"/>
                  <a:gd name="connsiteX109" fmla="*/ 4247964 w 5020047"/>
                  <a:gd name="connsiteY109" fmla="*/ 1171675 h 1952725"/>
                  <a:gd name="connsiteX110" fmla="*/ 4257489 w 5020047"/>
                  <a:gd name="connsiteY110" fmla="*/ 1105000 h 1952725"/>
                  <a:gd name="connsiteX111" fmla="*/ 4257489 w 5020047"/>
                  <a:gd name="connsiteY111" fmla="*/ 1066900 h 1952725"/>
                  <a:gd name="connsiteX112" fmla="*/ 4247964 w 5020047"/>
                  <a:gd name="connsiteY112" fmla="*/ 1000225 h 1952725"/>
                  <a:gd name="connsiteX113" fmla="*/ 4257489 w 5020047"/>
                  <a:gd name="connsiteY113" fmla="*/ 952600 h 1952725"/>
                  <a:gd name="connsiteX114" fmla="*/ 4276539 w 5020047"/>
                  <a:gd name="connsiteY114" fmla="*/ 885925 h 1952725"/>
                  <a:gd name="connsiteX115" fmla="*/ 4295589 w 5020047"/>
                  <a:gd name="connsiteY115" fmla="*/ 838300 h 1952725"/>
                  <a:gd name="connsiteX116" fmla="*/ 4276539 w 5020047"/>
                  <a:gd name="connsiteY116" fmla="*/ 800200 h 1952725"/>
                  <a:gd name="connsiteX117" fmla="*/ 4295589 w 5020047"/>
                  <a:gd name="connsiteY117" fmla="*/ 704950 h 1952725"/>
                  <a:gd name="connsiteX118" fmla="*/ 4362268 w 5020047"/>
                  <a:gd name="connsiteY118" fmla="*/ 762100 h 1952725"/>
                  <a:gd name="connsiteX119" fmla="*/ 4362264 w 5020047"/>
                  <a:gd name="connsiteY119" fmla="*/ 552550 h 1952725"/>
                  <a:gd name="connsiteX120" fmla="*/ 4371789 w 5020047"/>
                  <a:gd name="connsiteY120" fmla="*/ 504925 h 1952725"/>
                  <a:gd name="connsiteX121" fmla="*/ 4371789 w 5020047"/>
                  <a:gd name="connsiteY121" fmla="*/ 447775 h 1952725"/>
                  <a:gd name="connsiteX122" fmla="*/ 4390839 w 5020047"/>
                  <a:gd name="connsiteY122" fmla="*/ 381100 h 1952725"/>
                  <a:gd name="connsiteX123" fmla="*/ 4381314 w 5020047"/>
                  <a:gd name="connsiteY123" fmla="*/ 333475 h 1952725"/>
                  <a:gd name="connsiteX124" fmla="*/ 4381314 w 5020047"/>
                  <a:gd name="connsiteY124" fmla="*/ 266800 h 1952725"/>
                  <a:gd name="connsiteX125" fmla="*/ 4390839 w 5020047"/>
                  <a:gd name="connsiteY125" fmla="*/ 209650 h 1952725"/>
                  <a:gd name="connsiteX126" fmla="*/ 4419414 w 5020047"/>
                  <a:gd name="connsiteY126" fmla="*/ 162025 h 1952725"/>
                  <a:gd name="connsiteX127" fmla="*/ 4409890 w 5020047"/>
                  <a:gd name="connsiteY127" fmla="*/ 28670 h 1952725"/>
                  <a:gd name="connsiteX128" fmla="*/ 4496267 w 5020047"/>
                  <a:gd name="connsiteY128" fmla="*/ 180984 h 1952725"/>
                  <a:gd name="connsiteX129" fmla="*/ 4610572 w 5020047"/>
                  <a:gd name="connsiteY129" fmla="*/ 9525 h 1952725"/>
                  <a:gd name="connsiteX130" fmla="*/ 4657563 w 5020047"/>
                  <a:gd name="connsiteY130" fmla="*/ 152504 h 1952725"/>
                  <a:gd name="connsiteX131" fmla="*/ 4753469 w 5020047"/>
                  <a:gd name="connsiteY131" fmla="*/ 57153 h 1952725"/>
                  <a:gd name="connsiteX132" fmla="*/ 4857612 w 5020047"/>
                  <a:gd name="connsiteY132" fmla="*/ 1133630 h 1952725"/>
                  <a:gd name="connsiteX133" fmla="*/ 4895857 w 5020047"/>
                  <a:gd name="connsiteY133" fmla="*/ 276183 h 1952725"/>
                  <a:gd name="connsiteX134" fmla="*/ 4953000 w 5020047"/>
                  <a:gd name="connsiteY134" fmla="*/ 1133517 h 1952725"/>
                  <a:gd name="connsiteX135" fmla="*/ 4991107 w 5020047"/>
                  <a:gd name="connsiteY135" fmla="*/ 104724 h 1952725"/>
                  <a:gd name="connsiteX136" fmla="*/ 5019679 w 5020047"/>
                  <a:gd name="connsiteY136" fmla="*/ 57150 h 1952725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38414 w 5020047"/>
                  <a:gd name="connsiteY82" fmla="*/ 1295500 h 1896190"/>
                  <a:gd name="connsiteX83" fmla="*/ 4047939 w 5020047"/>
                  <a:gd name="connsiteY83" fmla="*/ 1352650 h 1896190"/>
                  <a:gd name="connsiteX84" fmla="*/ 4066989 w 5020047"/>
                  <a:gd name="connsiteY84" fmla="*/ 1409800 h 1896190"/>
                  <a:gd name="connsiteX85" fmla="*/ 4066989 w 5020047"/>
                  <a:gd name="connsiteY85" fmla="*/ 1466950 h 1896190"/>
                  <a:gd name="connsiteX86" fmla="*/ 4086039 w 5020047"/>
                  <a:gd name="connsiteY86" fmla="*/ 1524100 h 1896190"/>
                  <a:gd name="connsiteX87" fmla="*/ 4105089 w 5020047"/>
                  <a:gd name="connsiteY87" fmla="*/ 1581250 h 1896190"/>
                  <a:gd name="connsiteX88" fmla="*/ 4114614 w 5020047"/>
                  <a:gd name="connsiteY88" fmla="*/ 1609825 h 1896190"/>
                  <a:gd name="connsiteX89" fmla="*/ 4114614 w 5020047"/>
                  <a:gd name="connsiteY89" fmla="*/ 1657450 h 1896190"/>
                  <a:gd name="connsiteX90" fmla="*/ 4133664 w 5020047"/>
                  <a:gd name="connsiteY90" fmla="*/ 1705075 h 1896190"/>
                  <a:gd name="connsiteX91" fmla="*/ 4133664 w 5020047"/>
                  <a:gd name="connsiteY91" fmla="*/ 1762225 h 1896190"/>
                  <a:gd name="connsiteX92" fmla="*/ 4143189 w 5020047"/>
                  <a:gd name="connsiteY92" fmla="*/ 1819375 h 1896190"/>
                  <a:gd name="connsiteX93" fmla="*/ 4133664 w 5020047"/>
                  <a:gd name="connsiteY93" fmla="*/ 1857475 h 1896190"/>
                  <a:gd name="connsiteX94" fmla="*/ 4143189 w 5020047"/>
                  <a:gd name="connsiteY94" fmla="*/ 1895575 h 1896190"/>
                  <a:gd name="connsiteX95" fmla="*/ 4209864 w 5020047"/>
                  <a:gd name="connsiteY95" fmla="*/ 1876525 h 1896190"/>
                  <a:gd name="connsiteX96" fmla="*/ 4219389 w 5020047"/>
                  <a:gd name="connsiteY96" fmla="*/ 1819375 h 1896190"/>
                  <a:gd name="connsiteX97" fmla="*/ 4219389 w 5020047"/>
                  <a:gd name="connsiteY97" fmla="*/ 1771750 h 1896190"/>
                  <a:gd name="connsiteX98" fmla="*/ 4219389 w 5020047"/>
                  <a:gd name="connsiteY98" fmla="*/ 1705075 h 1896190"/>
                  <a:gd name="connsiteX99" fmla="*/ 4228914 w 5020047"/>
                  <a:gd name="connsiteY99" fmla="*/ 1647925 h 1896190"/>
                  <a:gd name="connsiteX100" fmla="*/ 4238439 w 5020047"/>
                  <a:gd name="connsiteY100" fmla="*/ 1581250 h 1896190"/>
                  <a:gd name="connsiteX101" fmla="*/ 4228914 w 5020047"/>
                  <a:gd name="connsiteY101" fmla="*/ 1524100 h 1896190"/>
                  <a:gd name="connsiteX102" fmla="*/ 4257489 w 5020047"/>
                  <a:gd name="connsiteY102" fmla="*/ 1476475 h 1896190"/>
                  <a:gd name="connsiteX103" fmla="*/ 4228914 w 5020047"/>
                  <a:gd name="connsiteY103" fmla="*/ 1438375 h 1896190"/>
                  <a:gd name="connsiteX104" fmla="*/ 4267016 w 5020047"/>
                  <a:gd name="connsiteY104" fmla="*/ 1390751 h 1896190"/>
                  <a:gd name="connsiteX105" fmla="*/ 4257489 w 5020047"/>
                  <a:gd name="connsiteY105" fmla="*/ 1305025 h 1896190"/>
                  <a:gd name="connsiteX106" fmla="*/ 4238439 w 5020047"/>
                  <a:gd name="connsiteY106" fmla="*/ 1257400 h 1896190"/>
                  <a:gd name="connsiteX107" fmla="*/ 4247964 w 5020047"/>
                  <a:gd name="connsiteY107" fmla="*/ 1200250 h 1896190"/>
                  <a:gd name="connsiteX108" fmla="*/ 4247964 w 5020047"/>
                  <a:gd name="connsiteY108" fmla="*/ 1171675 h 1896190"/>
                  <a:gd name="connsiteX109" fmla="*/ 4257489 w 5020047"/>
                  <a:gd name="connsiteY109" fmla="*/ 1105000 h 1896190"/>
                  <a:gd name="connsiteX110" fmla="*/ 4257489 w 5020047"/>
                  <a:gd name="connsiteY110" fmla="*/ 1066900 h 1896190"/>
                  <a:gd name="connsiteX111" fmla="*/ 4247964 w 5020047"/>
                  <a:gd name="connsiteY111" fmla="*/ 1000225 h 1896190"/>
                  <a:gd name="connsiteX112" fmla="*/ 4257489 w 5020047"/>
                  <a:gd name="connsiteY112" fmla="*/ 952600 h 1896190"/>
                  <a:gd name="connsiteX113" fmla="*/ 4276539 w 5020047"/>
                  <a:gd name="connsiteY113" fmla="*/ 885925 h 1896190"/>
                  <a:gd name="connsiteX114" fmla="*/ 4295589 w 5020047"/>
                  <a:gd name="connsiteY114" fmla="*/ 838300 h 1896190"/>
                  <a:gd name="connsiteX115" fmla="*/ 4276539 w 5020047"/>
                  <a:gd name="connsiteY115" fmla="*/ 800200 h 1896190"/>
                  <a:gd name="connsiteX116" fmla="*/ 4295589 w 5020047"/>
                  <a:gd name="connsiteY116" fmla="*/ 704950 h 1896190"/>
                  <a:gd name="connsiteX117" fmla="*/ 4362268 w 5020047"/>
                  <a:gd name="connsiteY117" fmla="*/ 762100 h 1896190"/>
                  <a:gd name="connsiteX118" fmla="*/ 4362264 w 5020047"/>
                  <a:gd name="connsiteY118" fmla="*/ 552550 h 1896190"/>
                  <a:gd name="connsiteX119" fmla="*/ 4371789 w 5020047"/>
                  <a:gd name="connsiteY119" fmla="*/ 504925 h 1896190"/>
                  <a:gd name="connsiteX120" fmla="*/ 4371789 w 5020047"/>
                  <a:gd name="connsiteY120" fmla="*/ 447775 h 1896190"/>
                  <a:gd name="connsiteX121" fmla="*/ 4390839 w 5020047"/>
                  <a:gd name="connsiteY121" fmla="*/ 381100 h 1896190"/>
                  <a:gd name="connsiteX122" fmla="*/ 4381314 w 5020047"/>
                  <a:gd name="connsiteY122" fmla="*/ 333475 h 1896190"/>
                  <a:gd name="connsiteX123" fmla="*/ 4381314 w 5020047"/>
                  <a:gd name="connsiteY123" fmla="*/ 266800 h 1896190"/>
                  <a:gd name="connsiteX124" fmla="*/ 4390839 w 5020047"/>
                  <a:gd name="connsiteY124" fmla="*/ 209650 h 1896190"/>
                  <a:gd name="connsiteX125" fmla="*/ 4419414 w 5020047"/>
                  <a:gd name="connsiteY125" fmla="*/ 162025 h 1896190"/>
                  <a:gd name="connsiteX126" fmla="*/ 4409890 w 5020047"/>
                  <a:gd name="connsiteY126" fmla="*/ 28670 h 1896190"/>
                  <a:gd name="connsiteX127" fmla="*/ 4496267 w 5020047"/>
                  <a:gd name="connsiteY127" fmla="*/ 180984 h 1896190"/>
                  <a:gd name="connsiteX128" fmla="*/ 4610572 w 5020047"/>
                  <a:gd name="connsiteY128" fmla="*/ 9525 h 1896190"/>
                  <a:gd name="connsiteX129" fmla="*/ 4657563 w 5020047"/>
                  <a:gd name="connsiteY129" fmla="*/ 152504 h 1896190"/>
                  <a:gd name="connsiteX130" fmla="*/ 4753469 w 5020047"/>
                  <a:gd name="connsiteY130" fmla="*/ 57153 h 1896190"/>
                  <a:gd name="connsiteX131" fmla="*/ 4857612 w 5020047"/>
                  <a:gd name="connsiteY131" fmla="*/ 1133630 h 1896190"/>
                  <a:gd name="connsiteX132" fmla="*/ 4895857 w 5020047"/>
                  <a:gd name="connsiteY132" fmla="*/ 276183 h 1896190"/>
                  <a:gd name="connsiteX133" fmla="*/ 4953000 w 5020047"/>
                  <a:gd name="connsiteY133" fmla="*/ 1133517 h 1896190"/>
                  <a:gd name="connsiteX134" fmla="*/ 4991107 w 5020047"/>
                  <a:gd name="connsiteY134" fmla="*/ 104724 h 1896190"/>
                  <a:gd name="connsiteX135" fmla="*/ 5019679 w 5020047"/>
                  <a:gd name="connsiteY135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38414 w 5020047"/>
                  <a:gd name="connsiteY82" fmla="*/ 1295500 h 1896190"/>
                  <a:gd name="connsiteX83" fmla="*/ 4047939 w 5020047"/>
                  <a:gd name="connsiteY83" fmla="*/ 1352650 h 1896190"/>
                  <a:gd name="connsiteX84" fmla="*/ 4066989 w 5020047"/>
                  <a:gd name="connsiteY84" fmla="*/ 1409800 h 1896190"/>
                  <a:gd name="connsiteX85" fmla="*/ 4066989 w 5020047"/>
                  <a:gd name="connsiteY85" fmla="*/ 1466950 h 1896190"/>
                  <a:gd name="connsiteX86" fmla="*/ 4105089 w 5020047"/>
                  <a:gd name="connsiteY86" fmla="*/ 1581250 h 1896190"/>
                  <a:gd name="connsiteX87" fmla="*/ 4114614 w 5020047"/>
                  <a:gd name="connsiteY87" fmla="*/ 1609825 h 1896190"/>
                  <a:gd name="connsiteX88" fmla="*/ 4114614 w 5020047"/>
                  <a:gd name="connsiteY88" fmla="*/ 1657450 h 1896190"/>
                  <a:gd name="connsiteX89" fmla="*/ 4133664 w 5020047"/>
                  <a:gd name="connsiteY89" fmla="*/ 1705075 h 1896190"/>
                  <a:gd name="connsiteX90" fmla="*/ 4133664 w 5020047"/>
                  <a:gd name="connsiteY90" fmla="*/ 1762225 h 1896190"/>
                  <a:gd name="connsiteX91" fmla="*/ 4143189 w 5020047"/>
                  <a:gd name="connsiteY91" fmla="*/ 1819375 h 1896190"/>
                  <a:gd name="connsiteX92" fmla="*/ 4133664 w 5020047"/>
                  <a:gd name="connsiteY92" fmla="*/ 1857475 h 1896190"/>
                  <a:gd name="connsiteX93" fmla="*/ 4143189 w 5020047"/>
                  <a:gd name="connsiteY93" fmla="*/ 1895575 h 1896190"/>
                  <a:gd name="connsiteX94" fmla="*/ 4209864 w 5020047"/>
                  <a:gd name="connsiteY94" fmla="*/ 1876525 h 1896190"/>
                  <a:gd name="connsiteX95" fmla="*/ 4219389 w 5020047"/>
                  <a:gd name="connsiteY95" fmla="*/ 1819375 h 1896190"/>
                  <a:gd name="connsiteX96" fmla="*/ 4219389 w 5020047"/>
                  <a:gd name="connsiteY96" fmla="*/ 1771750 h 1896190"/>
                  <a:gd name="connsiteX97" fmla="*/ 4219389 w 5020047"/>
                  <a:gd name="connsiteY97" fmla="*/ 1705075 h 1896190"/>
                  <a:gd name="connsiteX98" fmla="*/ 4228914 w 5020047"/>
                  <a:gd name="connsiteY98" fmla="*/ 1647925 h 1896190"/>
                  <a:gd name="connsiteX99" fmla="*/ 4238439 w 5020047"/>
                  <a:gd name="connsiteY99" fmla="*/ 1581250 h 1896190"/>
                  <a:gd name="connsiteX100" fmla="*/ 4228914 w 5020047"/>
                  <a:gd name="connsiteY100" fmla="*/ 1524100 h 1896190"/>
                  <a:gd name="connsiteX101" fmla="*/ 4257489 w 5020047"/>
                  <a:gd name="connsiteY101" fmla="*/ 1476475 h 1896190"/>
                  <a:gd name="connsiteX102" fmla="*/ 4228914 w 5020047"/>
                  <a:gd name="connsiteY102" fmla="*/ 1438375 h 1896190"/>
                  <a:gd name="connsiteX103" fmla="*/ 4267016 w 5020047"/>
                  <a:gd name="connsiteY103" fmla="*/ 1390751 h 1896190"/>
                  <a:gd name="connsiteX104" fmla="*/ 4257489 w 5020047"/>
                  <a:gd name="connsiteY104" fmla="*/ 1305025 h 1896190"/>
                  <a:gd name="connsiteX105" fmla="*/ 4238439 w 5020047"/>
                  <a:gd name="connsiteY105" fmla="*/ 1257400 h 1896190"/>
                  <a:gd name="connsiteX106" fmla="*/ 4247964 w 5020047"/>
                  <a:gd name="connsiteY106" fmla="*/ 1200250 h 1896190"/>
                  <a:gd name="connsiteX107" fmla="*/ 4247964 w 5020047"/>
                  <a:gd name="connsiteY107" fmla="*/ 1171675 h 1896190"/>
                  <a:gd name="connsiteX108" fmla="*/ 4257489 w 5020047"/>
                  <a:gd name="connsiteY108" fmla="*/ 1105000 h 1896190"/>
                  <a:gd name="connsiteX109" fmla="*/ 4257489 w 5020047"/>
                  <a:gd name="connsiteY109" fmla="*/ 1066900 h 1896190"/>
                  <a:gd name="connsiteX110" fmla="*/ 4247964 w 5020047"/>
                  <a:gd name="connsiteY110" fmla="*/ 1000225 h 1896190"/>
                  <a:gd name="connsiteX111" fmla="*/ 4257489 w 5020047"/>
                  <a:gd name="connsiteY111" fmla="*/ 952600 h 1896190"/>
                  <a:gd name="connsiteX112" fmla="*/ 4276539 w 5020047"/>
                  <a:gd name="connsiteY112" fmla="*/ 885925 h 1896190"/>
                  <a:gd name="connsiteX113" fmla="*/ 4295589 w 5020047"/>
                  <a:gd name="connsiteY113" fmla="*/ 838300 h 1896190"/>
                  <a:gd name="connsiteX114" fmla="*/ 4276539 w 5020047"/>
                  <a:gd name="connsiteY114" fmla="*/ 800200 h 1896190"/>
                  <a:gd name="connsiteX115" fmla="*/ 4295589 w 5020047"/>
                  <a:gd name="connsiteY115" fmla="*/ 704950 h 1896190"/>
                  <a:gd name="connsiteX116" fmla="*/ 4362268 w 5020047"/>
                  <a:gd name="connsiteY116" fmla="*/ 762100 h 1896190"/>
                  <a:gd name="connsiteX117" fmla="*/ 4362264 w 5020047"/>
                  <a:gd name="connsiteY117" fmla="*/ 552550 h 1896190"/>
                  <a:gd name="connsiteX118" fmla="*/ 4371789 w 5020047"/>
                  <a:gd name="connsiteY118" fmla="*/ 504925 h 1896190"/>
                  <a:gd name="connsiteX119" fmla="*/ 4371789 w 5020047"/>
                  <a:gd name="connsiteY119" fmla="*/ 447775 h 1896190"/>
                  <a:gd name="connsiteX120" fmla="*/ 4390839 w 5020047"/>
                  <a:gd name="connsiteY120" fmla="*/ 381100 h 1896190"/>
                  <a:gd name="connsiteX121" fmla="*/ 4381314 w 5020047"/>
                  <a:gd name="connsiteY121" fmla="*/ 333475 h 1896190"/>
                  <a:gd name="connsiteX122" fmla="*/ 4381314 w 5020047"/>
                  <a:gd name="connsiteY122" fmla="*/ 266800 h 1896190"/>
                  <a:gd name="connsiteX123" fmla="*/ 4390839 w 5020047"/>
                  <a:gd name="connsiteY123" fmla="*/ 209650 h 1896190"/>
                  <a:gd name="connsiteX124" fmla="*/ 4419414 w 5020047"/>
                  <a:gd name="connsiteY124" fmla="*/ 162025 h 1896190"/>
                  <a:gd name="connsiteX125" fmla="*/ 4409890 w 5020047"/>
                  <a:gd name="connsiteY125" fmla="*/ 28670 h 1896190"/>
                  <a:gd name="connsiteX126" fmla="*/ 4496267 w 5020047"/>
                  <a:gd name="connsiteY126" fmla="*/ 180984 h 1896190"/>
                  <a:gd name="connsiteX127" fmla="*/ 4610572 w 5020047"/>
                  <a:gd name="connsiteY127" fmla="*/ 9525 h 1896190"/>
                  <a:gd name="connsiteX128" fmla="*/ 4657563 w 5020047"/>
                  <a:gd name="connsiteY128" fmla="*/ 152504 h 1896190"/>
                  <a:gd name="connsiteX129" fmla="*/ 4753469 w 5020047"/>
                  <a:gd name="connsiteY129" fmla="*/ 57153 h 1896190"/>
                  <a:gd name="connsiteX130" fmla="*/ 4857612 w 5020047"/>
                  <a:gd name="connsiteY130" fmla="*/ 1133630 h 1896190"/>
                  <a:gd name="connsiteX131" fmla="*/ 4895857 w 5020047"/>
                  <a:gd name="connsiteY131" fmla="*/ 276183 h 1896190"/>
                  <a:gd name="connsiteX132" fmla="*/ 4953000 w 5020047"/>
                  <a:gd name="connsiteY132" fmla="*/ 1133517 h 1896190"/>
                  <a:gd name="connsiteX133" fmla="*/ 4991107 w 5020047"/>
                  <a:gd name="connsiteY133" fmla="*/ 104724 h 1896190"/>
                  <a:gd name="connsiteX134" fmla="*/ 5019679 w 5020047"/>
                  <a:gd name="connsiteY134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38414 w 5020047"/>
                  <a:gd name="connsiteY82" fmla="*/ 1295500 h 1896190"/>
                  <a:gd name="connsiteX83" fmla="*/ 4047939 w 5020047"/>
                  <a:gd name="connsiteY83" fmla="*/ 1352650 h 1896190"/>
                  <a:gd name="connsiteX84" fmla="*/ 4066989 w 5020047"/>
                  <a:gd name="connsiteY84" fmla="*/ 1409800 h 1896190"/>
                  <a:gd name="connsiteX85" fmla="*/ 4066989 w 5020047"/>
                  <a:gd name="connsiteY85" fmla="*/ 1466950 h 1896190"/>
                  <a:gd name="connsiteX86" fmla="*/ 4105089 w 5020047"/>
                  <a:gd name="connsiteY86" fmla="*/ 1581250 h 1896190"/>
                  <a:gd name="connsiteX87" fmla="*/ 4114614 w 5020047"/>
                  <a:gd name="connsiteY87" fmla="*/ 1609825 h 1896190"/>
                  <a:gd name="connsiteX88" fmla="*/ 4114614 w 5020047"/>
                  <a:gd name="connsiteY88" fmla="*/ 1657450 h 1896190"/>
                  <a:gd name="connsiteX89" fmla="*/ 4133664 w 5020047"/>
                  <a:gd name="connsiteY89" fmla="*/ 1762225 h 1896190"/>
                  <a:gd name="connsiteX90" fmla="*/ 4143189 w 5020047"/>
                  <a:gd name="connsiteY90" fmla="*/ 1819375 h 1896190"/>
                  <a:gd name="connsiteX91" fmla="*/ 4133664 w 5020047"/>
                  <a:gd name="connsiteY91" fmla="*/ 1857475 h 1896190"/>
                  <a:gd name="connsiteX92" fmla="*/ 4143189 w 5020047"/>
                  <a:gd name="connsiteY92" fmla="*/ 1895575 h 1896190"/>
                  <a:gd name="connsiteX93" fmla="*/ 4209864 w 5020047"/>
                  <a:gd name="connsiteY93" fmla="*/ 1876525 h 1896190"/>
                  <a:gd name="connsiteX94" fmla="*/ 4219389 w 5020047"/>
                  <a:gd name="connsiteY94" fmla="*/ 1819375 h 1896190"/>
                  <a:gd name="connsiteX95" fmla="*/ 4219389 w 5020047"/>
                  <a:gd name="connsiteY95" fmla="*/ 1771750 h 1896190"/>
                  <a:gd name="connsiteX96" fmla="*/ 4219389 w 5020047"/>
                  <a:gd name="connsiteY96" fmla="*/ 1705075 h 1896190"/>
                  <a:gd name="connsiteX97" fmla="*/ 4228914 w 5020047"/>
                  <a:gd name="connsiteY97" fmla="*/ 1647925 h 1896190"/>
                  <a:gd name="connsiteX98" fmla="*/ 4238439 w 5020047"/>
                  <a:gd name="connsiteY98" fmla="*/ 1581250 h 1896190"/>
                  <a:gd name="connsiteX99" fmla="*/ 4228914 w 5020047"/>
                  <a:gd name="connsiteY99" fmla="*/ 1524100 h 1896190"/>
                  <a:gd name="connsiteX100" fmla="*/ 4257489 w 5020047"/>
                  <a:gd name="connsiteY100" fmla="*/ 1476475 h 1896190"/>
                  <a:gd name="connsiteX101" fmla="*/ 4228914 w 5020047"/>
                  <a:gd name="connsiteY101" fmla="*/ 1438375 h 1896190"/>
                  <a:gd name="connsiteX102" fmla="*/ 4267016 w 5020047"/>
                  <a:gd name="connsiteY102" fmla="*/ 1390751 h 1896190"/>
                  <a:gd name="connsiteX103" fmla="*/ 4257489 w 5020047"/>
                  <a:gd name="connsiteY103" fmla="*/ 1305025 h 1896190"/>
                  <a:gd name="connsiteX104" fmla="*/ 4238439 w 5020047"/>
                  <a:gd name="connsiteY104" fmla="*/ 1257400 h 1896190"/>
                  <a:gd name="connsiteX105" fmla="*/ 4247964 w 5020047"/>
                  <a:gd name="connsiteY105" fmla="*/ 1200250 h 1896190"/>
                  <a:gd name="connsiteX106" fmla="*/ 4247964 w 5020047"/>
                  <a:gd name="connsiteY106" fmla="*/ 1171675 h 1896190"/>
                  <a:gd name="connsiteX107" fmla="*/ 4257489 w 5020047"/>
                  <a:gd name="connsiteY107" fmla="*/ 1105000 h 1896190"/>
                  <a:gd name="connsiteX108" fmla="*/ 4257489 w 5020047"/>
                  <a:gd name="connsiteY108" fmla="*/ 1066900 h 1896190"/>
                  <a:gd name="connsiteX109" fmla="*/ 4247964 w 5020047"/>
                  <a:gd name="connsiteY109" fmla="*/ 1000225 h 1896190"/>
                  <a:gd name="connsiteX110" fmla="*/ 4257489 w 5020047"/>
                  <a:gd name="connsiteY110" fmla="*/ 952600 h 1896190"/>
                  <a:gd name="connsiteX111" fmla="*/ 4276539 w 5020047"/>
                  <a:gd name="connsiteY111" fmla="*/ 885925 h 1896190"/>
                  <a:gd name="connsiteX112" fmla="*/ 4295589 w 5020047"/>
                  <a:gd name="connsiteY112" fmla="*/ 838300 h 1896190"/>
                  <a:gd name="connsiteX113" fmla="*/ 4276539 w 5020047"/>
                  <a:gd name="connsiteY113" fmla="*/ 800200 h 1896190"/>
                  <a:gd name="connsiteX114" fmla="*/ 4295589 w 5020047"/>
                  <a:gd name="connsiteY114" fmla="*/ 704950 h 1896190"/>
                  <a:gd name="connsiteX115" fmla="*/ 4362268 w 5020047"/>
                  <a:gd name="connsiteY115" fmla="*/ 762100 h 1896190"/>
                  <a:gd name="connsiteX116" fmla="*/ 4362264 w 5020047"/>
                  <a:gd name="connsiteY116" fmla="*/ 552550 h 1896190"/>
                  <a:gd name="connsiteX117" fmla="*/ 4371789 w 5020047"/>
                  <a:gd name="connsiteY117" fmla="*/ 504925 h 1896190"/>
                  <a:gd name="connsiteX118" fmla="*/ 4371789 w 5020047"/>
                  <a:gd name="connsiteY118" fmla="*/ 447775 h 1896190"/>
                  <a:gd name="connsiteX119" fmla="*/ 4390839 w 5020047"/>
                  <a:gd name="connsiteY119" fmla="*/ 381100 h 1896190"/>
                  <a:gd name="connsiteX120" fmla="*/ 4381314 w 5020047"/>
                  <a:gd name="connsiteY120" fmla="*/ 333475 h 1896190"/>
                  <a:gd name="connsiteX121" fmla="*/ 4381314 w 5020047"/>
                  <a:gd name="connsiteY121" fmla="*/ 266800 h 1896190"/>
                  <a:gd name="connsiteX122" fmla="*/ 4390839 w 5020047"/>
                  <a:gd name="connsiteY122" fmla="*/ 209650 h 1896190"/>
                  <a:gd name="connsiteX123" fmla="*/ 4419414 w 5020047"/>
                  <a:gd name="connsiteY123" fmla="*/ 162025 h 1896190"/>
                  <a:gd name="connsiteX124" fmla="*/ 4409890 w 5020047"/>
                  <a:gd name="connsiteY124" fmla="*/ 28670 h 1896190"/>
                  <a:gd name="connsiteX125" fmla="*/ 4496267 w 5020047"/>
                  <a:gd name="connsiteY125" fmla="*/ 180984 h 1896190"/>
                  <a:gd name="connsiteX126" fmla="*/ 4610572 w 5020047"/>
                  <a:gd name="connsiteY126" fmla="*/ 9525 h 1896190"/>
                  <a:gd name="connsiteX127" fmla="*/ 4657563 w 5020047"/>
                  <a:gd name="connsiteY127" fmla="*/ 152504 h 1896190"/>
                  <a:gd name="connsiteX128" fmla="*/ 4753469 w 5020047"/>
                  <a:gd name="connsiteY128" fmla="*/ 57153 h 1896190"/>
                  <a:gd name="connsiteX129" fmla="*/ 4857612 w 5020047"/>
                  <a:gd name="connsiteY129" fmla="*/ 1133630 h 1896190"/>
                  <a:gd name="connsiteX130" fmla="*/ 4895857 w 5020047"/>
                  <a:gd name="connsiteY130" fmla="*/ 276183 h 1896190"/>
                  <a:gd name="connsiteX131" fmla="*/ 4953000 w 5020047"/>
                  <a:gd name="connsiteY131" fmla="*/ 1133517 h 1896190"/>
                  <a:gd name="connsiteX132" fmla="*/ 4991107 w 5020047"/>
                  <a:gd name="connsiteY132" fmla="*/ 104724 h 1896190"/>
                  <a:gd name="connsiteX133" fmla="*/ 5019679 w 5020047"/>
                  <a:gd name="connsiteY133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38414 w 5020047"/>
                  <a:gd name="connsiteY82" fmla="*/ 1295500 h 1896190"/>
                  <a:gd name="connsiteX83" fmla="*/ 4066989 w 5020047"/>
                  <a:gd name="connsiteY83" fmla="*/ 1409800 h 1896190"/>
                  <a:gd name="connsiteX84" fmla="*/ 4066989 w 5020047"/>
                  <a:gd name="connsiteY84" fmla="*/ 1466950 h 1896190"/>
                  <a:gd name="connsiteX85" fmla="*/ 4105089 w 5020047"/>
                  <a:gd name="connsiteY85" fmla="*/ 1581250 h 1896190"/>
                  <a:gd name="connsiteX86" fmla="*/ 4114614 w 5020047"/>
                  <a:gd name="connsiteY86" fmla="*/ 1609825 h 1896190"/>
                  <a:gd name="connsiteX87" fmla="*/ 4114614 w 5020047"/>
                  <a:gd name="connsiteY87" fmla="*/ 1657450 h 1896190"/>
                  <a:gd name="connsiteX88" fmla="*/ 4133664 w 5020047"/>
                  <a:gd name="connsiteY88" fmla="*/ 1762225 h 1896190"/>
                  <a:gd name="connsiteX89" fmla="*/ 4143189 w 5020047"/>
                  <a:gd name="connsiteY89" fmla="*/ 1819375 h 1896190"/>
                  <a:gd name="connsiteX90" fmla="*/ 4133664 w 5020047"/>
                  <a:gd name="connsiteY90" fmla="*/ 1857475 h 1896190"/>
                  <a:gd name="connsiteX91" fmla="*/ 4143189 w 5020047"/>
                  <a:gd name="connsiteY91" fmla="*/ 1895575 h 1896190"/>
                  <a:gd name="connsiteX92" fmla="*/ 4209864 w 5020047"/>
                  <a:gd name="connsiteY92" fmla="*/ 1876525 h 1896190"/>
                  <a:gd name="connsiteX93" fmla="*/ 4219389 w 5020047"/>
                  <a:gd name="connsiteY93" fmla="*/ 1819375 h 1896190"/>
                  <a:gd name="connsiteX94" fmla="*/ 4219389 w 5020047"/>
                  <a:gd name="connsiteY94" fmla="*/ 1771750 h 1896190"/>
                  <a:gd name="connsiteX95" fmla="*/ 4219389 w 5020047"/>
                  <a:gd name="connsiteY95" fmla="*/ 1705075 h 1896190"/>
                  <a:gd name="connsiteX96" fmla="*/ 4228914 w 5020047"/>
                  <a:gd name="connsiteY96" fmla="*/ 1647925 h 1896190"/>
                  <a:gd name="connsiteX97" fmla="*/ 4238439 w 5020047"/>
                  <a:gd name="connsiteY97" fmla="*/ 1581250 h 1896190"/>
                  <a:gd name="connsiteX98" fmla="*/ 4228914 w 5020047"/>
                  <a:gd name="connsiteY98" fmla="*/ 1524100 h 1896190"/>
                  <a:gd name="connsiteX99" fmla="*/ 4257489 w 5020047"/>
                  <a:gd name="connsiteY99" fmla="*/ 1476475 h 1896190"/>
                  <a:gd name="connsiteX100" fmla="*/ 4228914 w 5020047"/>
                  <a:gd name="connsiteY100" fmla="*/ 1438375 h 1896190"/>
                  <a:gd name="connsiteX101" fmla="*/ 4267016 w 5020047"/>
                  <a:gd name="connsiteY101" fmla="*/ 1390751 h 1896190"/>
                  <a:gd name="connsiteX102" fmla="*/ 4257489 w 5020047"/>
                  <a:gd name="connsiteY102" fmla="*/ 1305025 h 1896190"/>
                  <a:gd name="connsiteX103" fmla="*/ 4238439 w 5020047"/>
                  <a:gd name="connsiteY103" fmla="*/ 1257400 h 1896190"/>
                  <a:gd name="connsiteX104" fmla="*/ 4247964 w 5020047"/>
                  <a:gd name="connsiteY104" fmla="*/ 1200250 h 1896190"/>
                  <a:gd name="connsiteX105" fmla="*/ 4247964 w 5020047"/>
                  <a:gd name="connsiteY105" fmla="*/ 1171675 h 1896190"/>
                  <a:gd name="connsiteX106" fmla="*/ 4257489 w 5020047"/>
                  <a:gd name="connsiteY106" fmla="*/ 1105000 h 1896190"/>
                  <a:gd name="connsiteX107" fmla="*/ 4257489 w 5020047"/>
                  <a:gd name="connsiteY107" fmla="*/ 1066900 h 1896190"/>
                  <a:gd name="connsiteX108" fmla="*/ 4247964 w 5020047"/>
                  <a:gd name="connsiteY108" fmla="*/ 1000225 h 1896190"/>
                  <a:gd name="connsiteX109" fmla="*/ 4257489 w 5020047"/>
                  <a:gd name="connsiteY109" fmla="*/ 952600 h 1896190"/>
                  <a:gd name="connsiteX110" fmla="*/ 4276539 w 5020047"/>
                  <a:gd name="connsiteY110" fmla="*/ 885925 h 1896190"/>
                  <a:gd name="connsiteX111" fmla="*/ 4295589 w 5020047"/>
                  <a:gd name="connsiteY111" fmla="*/ 838300 h 1896190"/>
                  <a:gd name="connsiteX112" fmla="*/ 4276539 w 5020047"/>
                  <a:gd name="connsiteY112" fmla="*/ 800200 h 1896190"/>
                  <a:gd name="connsiteX113" fmla="*/ 4295589 w 5020047"/>
                  <a:gd name="connsiteY113" fmla="*/ 704950 h 1896190"/>
                  <a:gd name="connsiteX114" fmla="*/ 4362268 w 5020047"/>
                  <a:gd name="connsiteY114" fmla="*/ 762100 h 1896190"/>
                  <a:gd name="connsiteX115" fmla="*/ 4362264 w 5020047"/>
                  <a:gd name="connsiteY115" fmla="*/ 552550 h 1896190"/>
                  <a:gd name="connsiteX116" fmla="*/ 4371789 w 5020047"/>
                  <a:gd name="connsiteY116" fmla="*/ 504925 h 1896190"/>
                  <a:gd name="connsiteX117" fmla="*/ 4371789 w 5020047"/>
                  <a:gd name="connsiteY117" fmla="*/ 447775 h 1896190"/>
                  <a:gd name="connsiteX118" fmla="*/ 4390839 w 5020047"/>
                  <a:gd name="connsiteY118" fmla="*/ 381100 h 1896190"/>
                  <a:gd name="connsiteX119" fmla="*/ 4381314 w 5020047"/>
                  <a:gd name="connsiteY119" fmla="*/ 333475 h 1896190"/>
                  <a:gd name="connsiteX120" fmla="*/ 4381314 w 5020047"/>
                  <a:gd name="connsiteY120" fmla="*/ 266800 h 1896190"/>
                  <a:gd name="connsiteX121" fmla="*/ 4390839 w 5020047"/>
                  <a:gd name="connsiteY121" fmla="*/ 209650 h 1896190"/>
                  <a:gd name="connsiteX122" fmla="*/ 4419414 w 5020047"/>
                  <a:gd name="connsiteY122" fmla="*/ 162025 h 1896190"/>
                  <a:gd name="connsiteX123" fmla="*/ 4409890 w 5020047"/>
                  <a:gd name="connsiteY123" fmla="*/ 28670 h 1896190"/>
                  <a:gd name="connsiteX124" fmla="*/ 4496267 w 5020047"/>
                  <a:gd name="connsiteY124" fmla="*/ 180984 h 1896190"/>
                  <a:gd name="connsiteX125" fmla="*/ 4610572 w 5020047"/>
                  <a:gd name="connsiteY125" fmla="*/ 9525 h 1896190"/>
                  <a:gd name="connsiteX126" fmla="*/ 4657563 w 5020047"/>
                  <a:gd name="connsiteY126" fmla="*/ 152504 h 1896190"/>
                  <a:gd name="connsiteX127" fmla="*/ 4753469 w 5020047"/>
                  <a:gd name="connsiteY127" fmla="*/ 57153 h 1896190"/>
                  <a:gd name="connsiteX128" fmla="*/ 4857612 w 5020047"/>
                  <a:gd name="connsiteY128" fmla="*/ 1133630 h 1896190"/>
                  <a:gd name="connsiteX129" fmla="*/ 4895857 w 5020047"/>
                  <a:gd name="connsiteY129" fmla="*/ 276183 h 1896190"/>
                  <a:gd name="connsiteX130" fmla="*/ 4953000 w 5020047"/>
                  <a:gd name="connsiteY130" fmla="*/ 1133517 h 1896190"/>
                  <a:gd name="connsiteX131" fmla="*/ 4991107 w 5020047"/>
                  <a:gd name="connsiteY131" fmla="*/ 104724 h 1896190"/>
                  <a:gd name="connsiteX132" fmla="*/ 5019679 w 5020047"/>
                  <a:gd name="connsiteY132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3981260 w 5020047"/>
                  <a:gd name="connsiteY82" fmla="*/ 1295500 h 1896190"/>
                  <a:gd name="connsiteX83" fmla="*/ 4066989 w 5020047"/>
                  <a:gd name="connsiteY83" fmla="*/ 1409800 h 1896190"/>
                  <a:gd name="connsiteX84" fmla="*/ 4066989 w 5020047"/>
                  <a:gd name="connsiteY84" fmla="*/ 1466950 h 1896190"/>
                  <a:gd name="connsiteX85" fmla="*/ 4105089 w 5020047"/>
                  <a:gd name="connsiteY85" fmla="*/ 1581250 h 1896190"/>
                  <a:gd name="connsiteX86" fmla="*/ 4114614 w 5020047"/>
                  <a:gd name="connsiteY86" fmla="*/ 1609825 h 1896190"/>
                  <a:gd name="connsiteX87" fmla="*/ 4114614 w 5020047"/>
                  <a:gd name="connsiteY87" fmla="*/ 1657450 h 1896190"/>
                  <a:gd name="connsiteX88" fmla="*/ 4133664 w 5020047"/>
                  <a:gd name="connsiteY88" fmla="*/ 1762225 h 1896190"/>
                  <a:gd name="connsiteX89" fmla="*/ 4143189 w 5020047"/>
                  <a:gd name="connsiteY89" fmla="*/ 1819375 h 1896190"/>
                  <a:gd name="connsiteX90" fmla="*/ 4133664 w 5020047"/>
                  <a:gd name="connsiteY90" fmla="*/ 1857475 h 1896190"/>
                  <a:gd name="connsiteX91" fmla="*/ 4143189 w 5020047"/>
                  <a:gd name="connsiteY91" fmla="*/ 1895575 h 1896190"/>
                  <a:gd name="connsiteX92" fmla="*/ 4209864 w 5020047"/>
                  <a:gd name="connsiteY92" fmla="*/ 1876525 h 1896190"/>
                  <a:gd name="connsiteX93" fmla="*/ 4219389 w 5020047"/>
                  <a:gd name="connsiteY93" fmla="*/ 1819375 h 1896190"/>
                  <a:gd name="connsiteX94" fmla="*/ 4219389 w 5020047"/>
                  <a:gd name="connsiteY94" fmla="*/ 1771750 h 1896190"/>
                  <a:gd name="connsiteX95" fmla="*/ 4219389 w 5020047"/>
                  <a:gd name="connsiteY95" fmla="*/ 1705075 h 1896190"/>
                  <a:gd name="connsiteX96" fmla="*/ 4228914 w 5020047"/>
                  <a:gd name="connsiteY96" fmla="*/ 1647925 h 1896190"/>
                  <a:gd name="connsiteX97" fmla="*/ 4238439 w 5020047"/>
                  <a:gd name="connsiteY97" fmla="*/ 1581250 h 1896190"/>
                  <a:gd name="connsiteX98" fmla="*/ 4228914 w 5020047"/>
                  <a:gd name="connsiteY98" fmla="*/ 1524100 h 1896190"/>
                  <a:gd name="connsiteX99" fmla="*/ 4257489 w 5020047"/>
                  <a:gd name="connsiteY99" fmla="*/ 1476475 h 1896190"/>
                  <a:gd name="connsiteX100" fmla="*/ 4228914 w 5020047"/>
                  <a:gd name="connsiteY100" fmla="*/ 1438375 h 1896190"/>
                  <a:gd name="connsiteX101" fmla="*/ 4267016 w 5020047"/>
                  <a:gd name="connsiteY101" fmla="*/ 1390751 h 1896190"/>
                  <a:gd name="connsiteX102" fmla="*/ 4257489 w 5020047"/>
                  <a:gd name="connsiteY102" fmla="*/ 1305025 h 1896190"/>
                  <a:gd name="connsiteX103" fmla="*/ 4238439 w 5020047"/>
                  <a:gd name="connsiteY103" fmla="*/ 1257400 h 1896190"/>
                  <a:gd name="connsiteX104" fmla="*/ 4247964 w 5020047"/>
                  <a:gd name="connsiteY104" fmla="*/ 1200250 h 1896190"/>
                  <a:gd name="connsiteX105" fmla="*/ 4247964 w 5020047"/>
                  <a:gd name="connsiteY105" fmla="*/ 1171675 h 1896190"/>
                  <a:gd name="connsiteX106" fmla="*/ 4257489 w 5020047"/>
                  <a:gd name="connsiteY106" fmla="*/ 1105000 h 1896190"/>
                  <a:gd name="connsiteX107" fmla="*/ 4257489 w 5020047"/>
                  <a:gd name="connsiteY107" fmla="*/ 1066900 h 1896190"/>
                  <a:gd name="connsiteX108" fmla="*/ 4247964 w 5020047"/>
                  <a:gd name="connsiteY108" fmla="*/ 1000225 h 1896190"/>
                  <a:gd name="connsiteX109" fmla="*/ 4257489 w 5020047"/>
                  <a:gd name="connsiteY109" fmla="*/ 952600 h 1896190"/>
                  <a:gd name="connsiteX110" fmla="*/ 4276539 w 5020047"/>
                  <a:gd name="connsiteY110" fmla="*/ 885925 h 1896190"/>
                  <a:gd name="connsiteX111" fmla="*/ 4295589 w 5020047"/>
                  <a:gd name="connsiteY111" fmla="*/ 838300 h 1896190"/>
                  <a:gd name="connsiteX112" fmla="*/ 4276539 w 5020047"/>
                  <a:gd name="connsiteY112" fmla="*/ 800200 h 1896190"/>
                  <a:gd name="connsiteX113" fmla="*/ 4295589 w 5020047"/>
                  <a:gd name="connsiteY113" fmla="*/ 704950 h 1896190"/>
                  <a:gd name="connsiteX114" fmla="*/ 4362268 w 5020047"/>
                  <a:gd name="connsiteY114" fmla="*/ 762100 h 1896190"/>
                  <a:gd name="connsiteX115" fmla="*/ 4362264 w 5020047"/>
                  <a:gd name="connsiteY115" fmla="*/ 552550 h 1896190"/>
                  <a:gd name="connsiteX116" fmla="*/ 4371789 w 5020047"/>
                  <a:gd name="connsiteY116" fmla="*/ 504925 h 1896190"/>
                  <a:gd name="connsiteX117" fmla="*/ 4371789 w 5020047"/>
                  <a:gd name="connsiteY117" fmla="*/ 447775 h 1896190"/>
                  <a:gd name="connsiteX118" fmla="*/ 4390839 w 5020047"/>
                  <a:gd name="connsiteY118" fmla="*/ 381100 h 1896190"/>
                  <a:gd name="connsiteX119" fmla="*/ 4381314 w 5020047"/>
                  <a:gd name="connsiteY119" fmla="*/ 333475 h 1896190"/>
                  <a:gd name="connsiteX120" fmla="*/ 4381314 w 5020047"/>
                  <a:gd name="connsiteY120" fmla="*/ 266800 h 1896190"/>
                  <a:gd name="connsiteX121" fmla="*/ 4390839 w 5020047"/>
                  <a:gd name="connsiteY121" fmla="*/ 209650 h 1896190"/>
                  <a:gd name="connsiteX122" fmla="*/ 4419414 w 5020047"/>
                  <a:gd name="connsiteY122" fmla="*/ 162025 h 1896190"/>
                  <a:gd name="connsiteX123" fmla="*/ 4409890 w 5020047"/>
                  <a:gd name="connsiteY123" fmla="*/ 28670 h 1896190"/>
                  <a:gd name="connsiteX124" fmla="*/ 4496267 w 5020047"/>
                  <a:gd name="connsiteY124" fmla="*/ 180984 h 1896190"/>
                  <a:gd name="connsiteX125" fmla="*/ 4610572 w 5020047"/>
                  <a:gd name="connsiteY125" fmla="*/ 9525 h 1896190"/>
                  <a:gd name="connsiteX126" fmla="*/ 4657563 w 5020047"/>
                  <a:gd name="connsiteY126" fmla="*/ 152504 h 1896190"/>
                  <a:gd name="connsiteX127" fmla="*/ 4753469 w 5020047"/>
                  <a:gd name="connsiteY127" fmla="*/ 57153 h 1896190"/>
                  <a:gd name="connsiteX128" fmla="*/ 4857612 w 5020047"/>
                  <a:gd name="connsiteY128" fmla="*/ 1133630 h 1896190"/>
                  <a:gd name="connsiteX129" fmla="*/ 4895857 w 5020047"/>
                  <a:gd name="connsiteY129" fmla="*/ 276183 h 1896190"/>
                  <a:gd name="connsiteX130" fmla="*/ 4953000 w 5020047"/>
                  <a:gd name="connsiteY130" fmla="*/ 1133517 h 1896190"/>
                  <a:gd name="connsiteX131" fmla="*/ 4991107 w 5020047"/>
                  <a:gd name="connsiteY131" fmla="*/ 104724 h 1896190"/>
                  <a:gd name="connsiteX132" fmla="*/ 5019679 w 5020047"/>
                  <a:gd name="connsiteY132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66989 w 5020047"/>
                  <a:gd name="connsiteY82" fmla="*/ 1409800 h 1896190"/>
                  <a:gd name="connsiteX83" fmla="*/ 4066989 w 5020047"/>
                  <a:gd name="connsiteY83" fmla="*/ 1466950 h 1896190"/>
                  <a:gd name="connsiteX84" fmla="*/ 4105089 w 5020047"/>
                  <a:gd name="connsiteY84" fmla="*/ 1581250 h 1896190"/>
                  <a:gd name="connsiteX85" fmla="*/ 4114614 w 5020047"/>
                  <a:gd name="connsiteY85" fmla="*/ 1609825 h 1896190"/>
                  <a:gd name="connsiteX86" fmla="*/ 4114614 w 5020047"/>
                  <a:gd name="connsiteY86" fmla="*/ 1657450 h 1896190"/>
                  <a:gd name="connsiteX87" fmla="*/ 4133664 w 5020047"/>
                  <a:gd name="connsiteY87" fmla="*/ 1762225 h 1896190"/>
                  <a:gd name="connsiteX88" fmla="*/ 4143189 w 5020047"/>
                  <a:gd name="connsiteY88" fmla="*/ 1819375 h 1896190"/>
                  <a:gd name="connsiteX89" fmla="*/ 4133664 w 5020047"/>
                  <a:gd name="connsiteY89" fmla="*/ 1857475 h 1896190"/>
                  <a:gd name="connsiteX90" fmla="*/ 4143189 w 5020047"/>
                  <a:gd name="connsiteY90" fmla="*/ 1895575 h 1896190"/>
                  <a:gd name="connsiteX91" fmla="*/ 4209864 w 5020047"/>
                  <a:gd name="connsiteY91" fmla="*/ 1876525 h 1896190"/>
                  <a:gd name="connsiteX92" fmla="*/ 4219389 w 5020047"/>
                  <a:gd name="connsiteY92" fmla="*/ 1819375 h 1896190"/>
                  <a:gd name="connsiteX93" fmla="*/ 4219389 w 5020047"/>
                  <a:gd name="connsiteY93" fmla="*/ 1771750 h 1896190"/>
                  <a:gd name="connsiteX94" fmla="*/ 4219389 w 5020047"/>
                  <a:gd name="connsiteY94" fmla="*/ 1705075 h 1896190"/>
                  <a:gd name="connsiteX95" fmla="*/ 4228914 w 5020047"/>
                  <a:gd name="connsiteY95" fmla="*/ 1647925 h 1896190"/>
                  <a:gd name="connsiteX96" fmla="*/ 4238439 w 5020047"/>
                  <a:gd name="connsiteY96" fmla="*/ 1581250 h 1896190"/>
                  <a:gd name="connsiteX97" fmla="*/ 4228914 w 5020047"/>
                  <a:gd name="connsiteY97" fmla="*/ 1524100 h 1896190"/>
                  <a:gd name="connsiteX98" fmla="*/ 4257489 w 5020047"/>
                  <a:gd name="connsiteY98" fmla="*/ 1476475 h 1896190"/>
                  <a:gd name="connsiteX99" fmla="*/ 4228914 w 5020047"/>
                  <a:gd name="connsiteY99" fmla="*/ 1438375 h 1896190"/>
                  <a:gd name="connsiteX100" fmla="*/ 4267016 w 5020047"/>
                  <a:gd name="connsiteY100" fmla="*/ 1390751 h 1896190"/>
                  <a:gd name="connsiteX101" fmla="*/ 4257489 w 5020047"/>
                  <a:gd name="connsiteY101" fmla="*/ 1305025 h 1896190"/>
                  <a:gd name="connsiteX102" fmla="*/ 4238439 w 5020047"/>
                  <a:gd name="connsiteY102" fmla="*/ 1257400 h 1896190"/>
                  <a:gd name="connsiteX103" fmla="*/ 4247964 w 5020047"/>
                  <a:gd name="connsiteY103" fmla="*/ 1200250 h 1896190"/>
                  <a:gd name="connsiteX104" fmla="*/ 4247964 w 5020047"/>
                  <a:gd name="connsiteY104" fmla="*/ 1171675 h 1896190"/>
                  <a:gd name="connsiteX105" fmla="*/ 4257489 w 5020047"/>
                  <a:gd name="connsiteY105" fmla="*/ 1105000 h 1896190"/>
                  <a:gd name="connsiteX106" fmla="*/ 4257489 w 5020047"/>
                  <a:gd name="connsiteY106" fmla="*/ 1066900 h 1896190"/>
                  <a:gd name="connsiteX107" fmla="*/ 4247964 w 5020047"/>
                  <a:gd name="connsiteY107" fmla="*/ 1000225 h 1896190"/>
                  <a:gd name="connsiteX108" fmla="*/ 4257489 w 5020047"/>
                  <a:gd name="connsiteY108" fmla="*/ 952600 h 1896190"/>
                  <a:gd name="connsiteX109" fmla="*/ 4276539 w 5020047"/>
                  <a:gd name="connsiteY109" fmla="*/ 885925 h 1896190"/>
                  <a:gd name="connsiteX110" fmla="*/ 4295589 w 5020047"/>
                  <a:gd name="connsiteY110" fmla="*/ 838300 h 1896190"/>
                  <a:gd name="connsiteX111" fmla="*/ 4276539 w 5020047"/>
                  <a:gd name="connsiteY111" fmla="*/ 800200 h 1896190"/>
                  <a:gd name="connsiteX112" fmla="*/ 4295589 w 5020047"/>
                  <a:gd name="connsiteY112" fmla="*/ 704950 h 1896190"/>
                  <a:gd name="connsiteX113" fmla="*/ 4362268 w 5020047"/>
                  <a:gd name="connsiteY113" fmla="*/ 762100 h 1896190"/>
                  <a:gd name="connsiteX114" fmla="*/ 4362264 w 5020047"/>
                  <a:gd name="connsiteY114" fmla="*/ 552550 h 1896190"/>
                  <a:gd name="connsiteX115" fmla="*/ 4371789 w 5020047"/>
                  <a:gd name="connsiteY115" fmla="*/ 504925 h 1896190"/>
                  <a:gd name="connsiteX116" fmla="*/ 4371789 w 5020047"/>
                  <a:gd name="connsiteY116" fmla="*/ 447775 h 1896190"/>
                  <a:gd name="connsiteX117" fmla="*/ 4390839 w 5020047"/>
                  <a:gd name="connsiteY117" fmla="*/ 381100 h 1896190"/>
                  <a:gd name="connsiteX118" fmla="*/ 4381314 w 5020047"/>
                  <a:gd name="connsiteY118" fmla="*/ 333475 h 1896190"/>
                  <a:gd name="connsiteX119" fmla="*/ 4381314 w 5020047"/>
                  <a:gd name="connsiteY119" fmla="*/ 266800 h 1896190"/>
                  <a:gd name="connsiteX120" fmla="*/ 4390839 w 5020047"/>
                  <a:gd name="connsiteY120" fmla="*/ 209650 h 1896190"/>
                  <a:gd name="connsiteX121" fmla="*/ 4419414 w 5020047"/>
                  <a:gd name="connsiteY121" fmla="*/ 162025 h 1896190"/>
                  <a:gd name="connsiteX122" fmla="*/ 4409890 w 5020047"/>
                  <a:gd name="connsiteY122" fmla="*/ 28670 h 1896190"/>
                  <a:gd name="connsiteX123" fmla="*/ 4496267 w 5020047"/>
                  <a:gd name="connsiteY123" fmla="*/ 180984 h 1896190"/>
                  <a:gd name="connsiteX124" fmla="*/ 4610572 w 5020047"/>
                  <a:gd name="connsiteY124" fmla="*/ 9525 h 1896190"/>
                  <a:gd name="connsiteX125" fmla="*/ 4657563 w 5020047"/>
                  <a:gd name="connsiteY125" fmla="*/ 152504 h 1896190"/>
                  <a:gd name="connsiteX126" fmla="*/ 4753469 w 5020047"/>
                  <a:gd name="connsiteY126" fmla="*/ 57153 h 1896190"/>
                  <a:gd name="connsiteX127" fmla="*/ 4857612 w 5020047"/>
                  <a:gd name="connsiteY127" fmla="*/ 1133630 h 1896190"/>
                  <a:gd name="connsiteX128" fmla="*/ 4895857 w 5020047"/>
                  <a:gd name="connsiteY128" fmla="*/ 276183 h 1896190"/>
                  <a:gd name="connsiteX129" fmla="*/ 4953000 w 5020047"/>
                  <a:gd name="connsiteY129" fmla="*/ 1133517 h 1896190"/>
                  <a:gd name="connsiteX130" fmla="*/ 4991107 w 5020047"/>
                  <a:gd name="connsiteY130" fmla="*/ 104724 h 1896190"/>
                  <a:gd name="connsiteX131" fmla="*/ 5019679 w 5020047"/>
                  <a:gd name="connsiteY131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19848 w 5020047"/>
                  <a:gd name="connsiteY82" fmla="*/ 1324031 h 1896190"/>
                  <a:gd name="connsiteX83" fmla="*/ 4066989 w 5020047"/>
                  <a:gd name="connsiteY83" fmla="*/ 1409800 h 1896190"/>
                  <a:gd name="connsiteX84" fmla="*/ 4066989 w 5020047"/>
                  <a:gd name="connsiteY84" fmla="*/ 1466950 h 1896190"/>
                  <a:gd name="connsiteX85" fmla="*/ 4105089 w 5020047"/>
                  <a:gd name="connsiteY85" fmla="*/ 1581250 h 1896190"/>
                  <a:gd name="connsiteX86" fmla="*/ 4114614 w 5020047"/>
                  <a:gd name="connsiteY86" fmla="*/ 1609825 h 1896190"/>
                  <a:gd name="connsiteX87" fmla="*/ 4114614 w 5020047"/>
                  <a:gd name="connsiteY87" fmla="*/ 1657450 h 1896190"/>
                  <a:gd name="connsiteX88" fmla="*/ 4133664 w 5020047"/>
                  <a:gd name="connsiteY88" fmla="*/ 1762225 h 1896190"/>
                  <a:gd name="connsiteX89" fmla="*/ 4143189 w 5020047"/>
                  <a:gd name="connsiteY89" fmla="*/ 1819375 h 1896190"/>
                  <a:gd name="connsiteX90" fmla="*/ 4133664 w 5020047"/>
                  <a:gd name="connsiteY90" fmla="*/ 1857475 h 1896190"/>
                  <a:gd name="connsiteX91" fmla="*/ 4143189 w 5020047"/>
                  <a:gd name="connsiteY91" fmla="*/ 1895575 h 1896190"/>
                  <a:gd name="connsiteX92" fmla="*/ 4209864 w 5020047"/>
                  <a:gd name="connsiteY92" fmla="*/ 1876525 h 1896190"/>
                  <a:gd name="connsiteX93" fmla="*/ 4219389 w 5020047"/>
                  <a:gd name="connsiteY93" fmla="*/ 1819375 h 1896190"/>
                  <a:gd name="connsiteX94" fmla="*/ 4219389 w 5020047"/>
                  <a:gd name="connsiteY94" fmla="*/ 1771750 h 1896190"/>
                  <a:gd name="connsiteX95" fmla="*/ 4219389 w 5020047"/>
                  <a:gd name="connsiteY95" fmla="*/ 1705075 h 1896190"/>
                  <a:gd name="connsiteX96" fmla="*/ 4228914 w 5020047"/>
                  <a:gd name="connsiteY96" fmla="*/ 1647925 h 1896190"/>
                  <a:gd name="connsiteX97" fmla="*/ 4238439 w 5020047"/>
                  <a:gd name="connsiteY97" fmla="*/ 1581250 h 1896190"/>
                  <a:gd name="connsiteX98" fmla="*/ 4228914 w 5020047"/>
                  <a:gd name="connsiteY98" fmla="*/ 1524100 h 1896190"/>
                  <a:gd name="connsiteX99" fmla="*/ 4257489 w 5020047"/>
                  <a:gd name="connsiteY99" fmla="*/ 1476475 h 1896190"/>
                  <a:gd name="connsiteX100" fmla="*/ 4228914 w 5020047"/>
                  <a:gd name="connsiteY100" fmla="*/ 1438375 h 1896190"/>
                  <a:gd name="connsiteX101" fmla="*/ 4267016 w 5020047"/>
                  <a:gd name="connsiteY101" fmla="*/ 1390751 h 1896190"/>
                  <a:gd name="connsiteX102" fmla="*/ 4257489 w 5020047"/>
                  <a:gd name="connsiteY102" fmla="*/ 1305025 h 1896190"/>
                  <a:gd name="connsiteX103" fmla="*/ 4238439 w 5020047"/>
                  <a:gd name="connsiteY103" fmla="*/ 1257400 h 1896190"/>
                  <a:gd name="connsiteX104" fmla="*/ 4247964 w 5020047"/>
                  <a:gd name="connsiteY104" fmla="*/ 1200250 h 1896190"/>
                  <a:gd name="connsiteX105" fmla="*/ 4247964 w 5020047"/>
                  <a:gd name="connsiteY105" fmla="*/ 1171675 h 1896190"/>
                  <a:gd name="connsiteX106" fmla="*/ 4257489 w 5020047"/>
                  <a:gd name="connsiteY106" fmla="*/ 1105000 h 1896190"/>
                  <a:gd name="connsiteX107" fmla="*/ 4257489 w 5020047"/>
                  <a:gd name="connsiteY107" fmla="*/ 1066900 h 1896190"/>
                  <a:gd name="connsiteX108" fmla="*/ 4247964 w 5020047"/>
                  <a:gd name="connsiteY108" fmla="*/ 1000225 h 1896190"/>
                  <a:gd name="connsiteX109" fmla="*/ 4257489 w 5020047"/>
                  <a:gd name="connsiteY109" fmla="*/ 952600 h 1896190"/>
                  <a:gd name="connsiteX110" fmla="*/ 4276539 w 5020047"/>
                  <a:gd name="connsiteY110" fmla="*/ 885925 h 1896190"/>
                  <a:gd name="connsiteX111" fmla="*/ 4295589 w 5020047"/>
                  <a:gd name="connsiteY111" fmla="*/ 838300 h 1896190"/>
                  <a:gd name="connsiteX112" fmla="*/ 4276539 w 5020047"/>
                  <a:gd name="connsiteY112" fmla="*/ 800200 h 1896190"/>
                  <a:gd name="connsiteX113" fmla="*/ 4295589 w 5020047"/>
                  <a:gd name="connsiteY113" fmla="*/ 704950 h 1896190"/>
                  <a:gd name="connsiteX114" fmla="*/ 4362268 w 5020047"/>
                  <a:gd name="connsiteY114" fmla="*/ 762100 h 1896190"/>
                  <a:gd name="connsiteX115" fmla="*/ 4362264 w 5020047"/>
                  <a:gd name="connsiteY115" fmla="*/ 552550 h 1896190"/>
                  <a:gd name="connsiteX116" fmla="*/ 4371789 w 5020047"/>
                  <a:gd name="connsiteY116" fmla="*/ 504925 h 1896190"/>
                  <a:gd name="connsiteX117" fmla="*/ 4371789 w 5020047"/>
                  <a:gd name="connsiteY117" fmla="*/ 447775 h 1896190"/>
                  <a:gd name="connsiteX118" fmla="*/ 4390839 w 5020047"/>
                  <a:gd name="connsiteY118" fmla="*/ 381100 h 1896190"/>
                  <a:gd name="connsiteX119" fmla="*/ 4381314 w 5020047"/>
                  <a:gd name="connsiteY119" fmla="*/ 333475 h 1896190"/>
                  <a:gd name="connsiteX120" fmla="*/ 4381314 w 5020047"/>
                  <a:gd name="connsiteY120" fmla="*/ 266800 h 1896190"/>
                  <a:gd name="connsiteX121" fmla="*/ 4390839 w 5020047"/>
                  <a:gd name="connsiteY121" fmla="*/ 209650 h 1896190"/>
                  <a:gd name="connsiteX122" fmla="*/ 4419414 w 5020047"/>
                  <a:gd name="connsiteY122" fmla="*/ 162025 h 1896190"/>
                  <a:gd name="connsiteX123" fmla="*/ 4409890 w 5020047"/>
                  <a:gd name="connsiteY123" fmla="*/ 28670 h 1896190"/>
                  <a:gd name="connsiteX124" fmla="*/ 4496267 w 5020047"/>
                  <a:gd name="connsiteY124" fmla="*/ 180984 h 1896190"/>
                  <a:gd name="connsiteX125" fmla="*/ 4610572 w 5020047"/>
                  <a:gd name="connsiteY125" fmla="*/ 9525 h 1896190"/>
                  <a:gd name="connsiteX126" fmla="*/ 4657563 w 5020047"/>
                  <a:gd name="connsiteY126" fmla="*/ 152504 h 1896190"/>
                  <a:gd name="connsiteX127" fmla="*/ 4753469 w 5020047"/>
                  <a:gd name="connsiteY127" fmla="*/ 57153 h 1896190"/>
                  <a:gd name="connsiteX128" fmla="*/ 4857612 w 5020047"/>
                  <a:gd name="connsiteY128" fmla="*/ 1133630 h 1896190"/>
                  <a:gd name="connsiteX129" fmla="*/ 4895857 w 5020047"/>
                  <a:gd name="connsiteY129" fmla="*/ 276183 h 1896190"/>
                  <a:gd name="connsiteX130" fmla="*/ 4953000 w 5020047"/>
                  <a:gd name="connsiteY130" fmla="*/ 1133517 h 1896190"/>
                  <a:gd name="connsiteX131" fmla="*/ 4991107 w 5020047"/>
                  <a:gd name="connsiteY131" fmla="*/ 104724 h 1896190"/>
                  <a:gd name="connsiteX132" fmla="*/ 5019679 w 5020047"/>
                  <a:gd name="connsiteY132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19848 w 5020047"/>
                  <a:gd name="connsiteY82" fmla="*/ 1324031 h 1896190"/>
                  <a:gd name="connsiteX83" fmla="*/ 4066989 w 5020047"/>
                  <a:gd name="connsiteY83" fmla="*/ 1409800 h 1896190"/>
                  <a:gd name="connsiteX84" fmla="*/ 4066989 w 5020047"/>
                  <a:gd name="connsiteY84" fmla="*/ 1466950 h 1896190"/>
                  <a:gd name="connsiteX85" fmla="*/ 4105089 w 5020047"/>
                  <a:gd name="connsiteY85" fmla="*/ 1562199 h 1896190"/>
                  <a:gd name="connsiteX86" fmla="*/ 4114614 w 5020047"/>
                  <a:gd name="connsiteY86" fmla="*/ 1609825 h 1896190"/>
                  <a:gd name="connsiteX87" fmla="*/ 4114614 w 5020047"/>
                  <a:gd name="connsiteY87" fmla="*/ 1657450 h 1896190"/>
                  <a:gd name="connsiteX88" fmla="*/ 4133664 w 5020047"/>
                  <a:gd name="connsiteY88" fmla="*/ 1762225 h 1896190"/>
                  <a:gd name="connsiteX89" fmla="*/ 4143189 w 5020047"/>
                  <a:gd name="connsiteY89" fmla="*/ 1819375 h 1896190"/>
                  <a:gd name="connsiteX90" fmla="*/ 4133664 w 5020047"/>
                  <a:gd name="connsiteY90" fmla="*/ 1857475 h 1896190"/>
                  <a:gd name="connsiteX91" fmla="*/ 4143189 w 5020047"/>
                  <a:gd name="connsiteY91" fmla="*/ 1895575 h 1896190"/>
                  <a:gd name="connsiteX92" fmla="*/ 4209864 w 5020047"/>
                  <a:gd name="connsiteY92" fmla="*/ 1876525 h 1896190"/>
                  <a:gd name="connsiteX93" fmla="*/ 4219389 w 5020047"/>
                  <a:gd name="connsiteY93" fmla="*/ 1819375 h 1896190"/>
                  <a:gd name="connsiteX94" fmla="*/ 4219389 w 5020047"/>
                  <a:gd name="connsiteY94" fmla="*/ 1771750 h 1896190"/>
                  <a:gd name="connsiteX95" fmla="*/ 4219389 w 5020047"/>
                  <a:gd name="connsiteY95" fmla="*/ 1705075 h 1896190"/>
                  <a:gd name="connsiteX96" fmla="*/ 4228914 w 5020047"/>
                  <a:gd name="connsiteY96" fmla="*/ 1647925 h 1896190"/>
                  <a:gd name="connsiteX97" fmla="*/ 4238439 w 5020047"/>
                  <a:gd name="connsiteY97" fmla="*/ 1581250 h 1896190"/>
                  <a:gd name="connsiteX98" fmla="*/ 4228914 w 5020047"/>
                  <a:gd name="connsiteY98" fmla="*/ 1524100 h 1896190"/>
                  <a:gd name="connsiteX99" fmla="*/ 4257489 w 5020047"/>
                  <a:gd name="connsiteY99" fmla="*/ 1476475 h 1896190"/>
                  <a:gd name="connsiteX100" fmla="*/ 4228914 w 5020047"/>
                  <a:gd name="connsiteY100" fmla="*/ 1438375 h 1896190"/>
                  <a:gd name="connsiteX101" fmla="*/ 4267016 w 5020047"/>
                  <a:gd name="connsiteY101" fmla="*/ 1390751 h 1896190"/>
                  <a:gd name="connsiteX102" fmla="*/ 4257489 w 5020047"/>
                  <a:gd name="connsiteY102" fmla="*/ 1305025 h 1896190"/>
                  <a:gd name="connsiteX103" fmla="*/ 4238439 w 5020047"/>
                  <a:gd name="connsiteY103" fmla="*/ 1257400 h 1896190"/>
                  <a:gd name="connsiteX104" fmla="*/ 4247964 w 5020047"/>
                  <a:gd name="connsiteY104" fmla="*/ 1200250 h 1896190"/>
                  <a:gd name="connsiteX105" fmla="*/ 4247964 w 5020047"/>
                  <a:gd name="connsiteY105" fmla="*/ 1171675 h 1896190"/>
                  <a:gd name="connsiteX106" fmla="*/ 4257489 w 5020047"/>
                  <a:gd name="connsiteY106" fmla="*/ 1105000 h 1896190"/>
                  <a:gd name="connsiteX107" fmla="*/ 4257489 w 5020047"/>
                  <a:gd name="connsiteY107" fmla="*/ 1066900 h 1896190"/>
                  <a:gd name="connsiteX108" fmla="*/ 4247964 w 5020047"/>
                  <a:gd name="connsiteY108" fmla="*/ 1000225 h 1896190"/>
                  <a:gd name="connsiteX109" fmla="*/ 4257489 w 5020047"/>
                  <a:gd name="connsiteY109" fmla="*/ 952600 h 1896190"/>
                  <a:gd name="connsiteX110" fmla="*/ 4276539 w 5020047"/>
                  <a:gd name="connsiteY110" fmla="*/ 885925 h 1896190"/>
                  <a:gd name="connsiteX111" fmla="*/ 4295589 w 5020047"/>
                  <a:gd name="connsiteY111" fmla="*/ 838300 h 1896190"/>
                  <a:gd name="connsiteX112" fmla="*/ 4276539 w 5020047"/>
                  <a:gd name="connsiteY112" fmla="*/ 800200 h 1896190"/>
                  <a:gd name="connsiteX113" fmla="*/ 4295589 w 5020047"/>
                  <a:gd name="connsiteY113" fmla="*/ 704950 h 1896190"/>
                  <a:gd name="connsiteX114" fmla="*/ 4362268 w 5020047"/>
                  <a:gd name="connsiteY114" fmla="*/ 762100 h 1896190"/>
                  <a:gd name="connsiteX115" fmla="*/ 4362264 w 5020047"/>
                  <a:gd name="connsiteY115" fmla="*/ 552550 h 1896190"/>
                  <a:gd name="connsiteX116" fmla="*/ 4371789 w 5020047"/>
                  <a:gd name="connsiteY116" fmla="*/ 504925 h 1896190"/>
                  <a:gd name="connsiteX117" fmla="*/ 4371789 w 5020047"/>
                  <a:gd name="connsiteY117" fmla="*/ 447775 h 1896190"/>
                  <a:gd name="connsiteX118" fmla="*/ 4390839 w 5020047"/>
                  <a:gd name="connsiteY118" fmla="*/ 381100 h 1896190"/>
                  <a:gd name="connsiteX119" fmla="*/ 4381314 w 5020047"/>
                  <a:gd name="connsiteY119" fmla="*/ 333475 h 1896190"/>
                  <a:gd name="connsiteX120" fmla="*/ 4381314 w 5020047"/>
                  <a:gd name="connsiteY120" fmla="*/ 266800 h 1896190"/>
                  <a:gd name="connsiteX121" fmla="*/ 4390839 w 5020047"/>
                  <a:gd name="connsiteY121" fmla="*/ 209650 h 1896190"/>
                  <a:gd name="connsiteX122" fmla="*/ 4419414 w 5020047"/>
                  <a:gd name="connsiteY122" fmla="*/ 162025 h 1896190"/>
                  <a:gd name="connsiteX123" fmla="*/ 4409890 w 5020047"/>
                  <a:gd name="connsiteY123" fmla="*/ 28670 h 1896190"/>
                  <a:gd name="connsiteX124" fmla="*/ 4496267 w 5020047"/>
                  <a:gd name="connsiteY124" fmla="*/ 180984 h 1896190"/>
                  <a:gd name="connsiteX125" fmla="*/ 4610572 w 5020047"/>
                  <a:gd name="connsiteY125" fmla="*/ 9525 h 1896190"/>
                  <a:gd name="connsiteX126" fmla="*/ 4657563 w 5020047"/>
                  <a:gd name="connsiteY126" fmla="*/ 152504 h 1896190"/>
                  <a:gd name="connsiteX127" fmla="*/ 4753469 w 5020047"/>
                  <a:gd name="connsiteY127" fmla="*/ 57153 h 1896190"/>
                  <a:gd name="connsiteX128" fmla="*/ 4857612 w 5020047"/>
                  <a:gd name="connsiteY128" fmla="*/ 1133630 h 1896190"/>
                  <a:gd name="connsiteX129" fmla="*/ 4895857 w 5020047"/>
                  <a:gd name="connsiteY129" fmla="*/ 276183 h 1896190"/>
                  <a:gd name="connsiteX130" fmla="*/ 4953000 w 5020047"/>
                  <a:gd name="connsiteY130" fmla="*/ 1133517 h 1896190"/>
                  <a:gd name="connsiteX131" fmla="*/ 4991107 w 5020047"/>
                  <a:gd name="connsiteY131" fmla="*/ 104724 h 1896190"/>
                  <a:gd name="connsiteX132" fmla="*/ 5019679 w 5020047"/>
                  <a:gd name="connsiteY132" fmla="*/ 57150 h 1896190"/>
                  <a:gd name="connsiteX0" fmla="*/ 0 w 5020047"/>
                  <a:gd name="connsiteY0" fmla="*/ 100 h 1896190"/>
                  <a:gd name="connsiteX1" fmla="*/ 247671 w 5020047"/>
                  <a:gd name="connsiteY1" fmla="*/ 19150 h 1896190"/>
                  <a:gd name="connsiteX2" fmla="*/ 361982 w 5020047"/>
                  <a:gd name="connsiteY2" fmla="*/ 19051 h 1896190"/>
                  <a:gd name="connsiteX3" fmla="*/ 371508 w 5020047"/>
                  <a:gd name="connsiteY3" fmla="*/ 190509 h 1896190"/>
                  <a:gd name="connsiteX4" fmla="*/ 416930 w 5020047"/>
                  <a:gd name="connsiteY4" fmla="*/ 238225 h 1896190"/>
                  <a:gd name="connsiteX5" fmla="*/ 437663 w 5020047"/>
                  <a:gd name="connsiteY5" fmla="*/ 381101 h 1896190"/>
                  <a:gd name="connsiteX6" fmla="*/ 478435 w 5020047"/>
                  <a:gd name="connsiteY6" fmla="*/ 571600 h 1896190"/>
                  <a:gd name="connsiteX7" fmla="*/ 542974 w 5020047"/>
                  <a:gd name="connsiteY7" fmla="*/ 523975 h 1896190"/>
                  <a:gd name="connsiteX8" fmla="*/ 611446 w 5020047"/>
                  <a:gd name="connsiteY8" fmla="*/ 809725 h 1896190"/>
                  <a:gd name="connsiteX9" fmla="*/ 666810 w 5020047"/>
                  <a:gd name="connsiteY9" fmla="*/ 952600 h 1896190"/>
                  <a:gd name="connsiteX10" fmla="*/ 798573 w 5020047"/>
                  <a:gd name="connsiteY10" fmla="*/ 1124050 h 1896190"/>
                  <a:gd name="connsiteX11" fmla="*/ 954388 w 5020047"/>
                  <a:gd name="connsiteY11" fmla="*/ 1038325 h 1896190"/>
                  <a:gd name="connsiteX12" fmla="*/ 1202065 w 5020047"/>
                  <a:gd name="connsiteY12" fmla="*/ 885925 h 1896190"/>
                  <a:gd name="connsiteX13" fmla="*/ 1306853 w 5020047"/>
                  <a:gd name="connsiteY13" fmla="*/ 876400 h 1896190"/>
                  <a:gd name="connsiteX14" fmla="*/ 1392588 w 5020047"/>
                  <a:gd name="connsiteY14" fmla="*/ 800200 h 1896190"/>
                  <a:gd name="connsiteX15" fmla="*/ 1454393 w 5020047"/>
                  <a:gd name="connsiteY15" fmla="*/ 838301 h 1896190"/>
                  <a:gd name="connsiteX16" fmla="*/ 1496989 w 5020047"/>
                  <a:gd name="connsiteY16" fmla="*/ 895450 h 1896190"/>
                  <a:gd name="connsiteX17" fmla="*/ 1561653 w 5020047"/>
                  <a:gd name="connsiteY17" fmla="*/ 762100 h 1896190"/>
                  <a:gd name="connsiteX18" fmla="*/ 1605669 w 5020047"/>
                  <a:gd name="connsiteY18" fmla="*/ 772786 h 1896190"/>
                  <a:gd name="connsiteX19" fmla="*/ 1638447 w 5020047"/>
                  <a:gd name="connsiteY19" fmla="*/ 666850 h 1896190"/>
                  <a:gd name="connsiteX20" fmla="*/ 1698901 w 5020047"/>
                  <a:gd name="connsiteY20" fmla="*/ 571600 h 1896190"/>
                  <a:gd name="connsiteX21" fmla="*/ 1852398 w 5020047"/>
                  <a:gd name="connsiteY21" fmla="*/ 495408 h 1896190"/>
                  <a:gd name="connsiteX22" fmla="*/ 2057005 w 5020047"/>
                  <a:gd name="connsiteY22" fmla="*/ 381100 h 1896190"/>
                  <a:gd name="connsiteX23" fmla="*/ 2249941 w 5020047"/>
                  <a:gd name="connsiteY23" fmla="*/ 276325 h 1896190"/>
                  <a:gd name="connsiteX24" fmla="*/ 2449990 w 5020047"/>
                  <a:gd name="connsiteY24" fmla="*/ 181075 h 1896190"/>
                  <a:gd name="connsiteX25" fmla="*/ 2523761 w 5020047"/>
                  <a:gd name="connsiteY25" fmla="*/ 190600 h 1896190"/>
                  <a:gd name="connsiteX26" fmla="*/ 2952564 w 5020047"/>
                  <a:gd name="connsiteY26" fmla="*/ 47725 h 1896190"/>
                  <a:gd name="connsiteX27" fmla="*/ 3019239 w 5020047"/>
                  <a:gd name="connsiteY27" fmla="*/ 28675 h 1896190"/>
                  <a:gd name="connsiteX28" fmla="*/ 3133539 w 5020047"/>
                  <a:gd name="connsiteY28" fmla="*/ 38200 h 1896190"/>
                  <a:gd name="connsiteX29" fmla="*/ 3152589 w 5020047"/>
                  <a:gd name="connsiteY29" fmla="*/ 66775 h 1896190"/>
                  <a:gd name="connsiteX30" fmla="*/ 3162114 w 5020047"/>
                  <a:gd name="connsiteY30" fmla="*/ 114400 h 1896190"/>
                  <a:gd name="connsiteX31" fmla="*/ 3171639 w 5020047"/>
                  <a:gd name="connsiteY31" fmla="*/ 352525 h 1896190"/>
                  <a:gd name="connsiteX32" fmla="*/ 3200214 w 5020047"/>
                  <a:gd name="connsiteY32" fmla="*/ 514450 h 1896190"/>
                  <a:gd name="connsiteX33" fmla="*/ 3209739 w 5020047"/>
                  <a:gd name="connsiteY33" fmla="*/ 543025 h 1896190"/>
                  <a:gd name="connsiteX34" fmla="*/ 3228790 w 5020047"/>
                  <a:gd name="connsiteY34" fmla="*/ 666850 h 1896190"/>
                  <a:gd name="connsiteX35" fmla="*/ 3228787 w 5020047"/>
                  <a:gd name="connsiteY35" fmla="*/ 714475 h 1896190"/>
                  <a:gd name="connsiteX36" fmla="*/ 3228788 w 5020047"/>
                  <a:gd name="connsiteY36" fmla="*/ 762100 h 1896190"/>
                  <a:gd name="connsiteX37" fmla="*/ 3276414 w 5020047"/>
                  <a:gd name="connsiteY37" fmla="*/ 743050 h 1896190"/>
                  <a:gd name="connsiteX38" fmla="*/ 3285939 w 5020047"/>
                  <a:gd name="connsiteY38" fmla="*/ 895450 h 1896190"/>
                  <a:gd name="connsiteX39" fmla="*/ 3295464 w 5020047"/>
                  <a:gd name="connsiteY39" fmla="*/ 924025 h 1896190"/>
                  <a:gd name="connsiteX40" fmla="*/ 3285939 w 5020047"/>
                  <a:gd name="connsiteY40" fmla="*/ 971650 h 1896190"/>
                  <a:gd name="connsiteX41" fmla="*/ 3304989 w 5020047"/>
                  <a:gd name="connsiteY41" fmla="*/ 1019275 h 1896190"/>
                  <a:gd name="connsiteX42" fmla="*/ 3304989 w 5020047"/>
                  <a:gd name="connsiteY42" fmla="*/ 1047850 h 1896190"/>
                  <a:gd name="connsiteX43" fmla="*/ 3314514 w 5020047"/>
                  <a:gd name="connsiteY43" fmla="*/ 1095475 h 1896190"/>
                  <a:gd name="connsiteX44" fmla="*/ 3314514 w 5020047"/>
                  <a:gd name="connsiteY44" fmla="*/ 1143100 h 1896190"/>
                  <a:gd name="connsiteX45" fmla="*/ 3324039 w 5020047"/>
                  <a:gd name="connsiteY45" fmla="*/ 1181200 h 1896190"/>
                  <a:gd name="connsiteX46" fmla="*/ 3314514 w 5020047"/>
                  <a:gd name="connsiteY46" fmla="*/ 1200250 h 1896190"/>
                  <a:gd name="connsiteX47" fmla="*/ 3333564 w 5020047"/>
                  <a:gd name="connsiteY47" fmla="*/ 1238350 h 1896190"/>
                  <a:gd name="connsiteX48" fmla="*/ 3333564 w 5020047"/>
                  <a:gd name="connsiteY48" fmla="*/ 1285975 h 1896190"/>
                  <a:gd name="connsiteX49" fmla="*/ 3352614 w 5020047"/>
                  <a:gd name="connsiteY49" fmla="*/ 1333600 h 1896190"/>
                  <a:gd name="connsiteX50" fmla="*/ 3352614 w 5020047"/>
                  <a:gd name="connsiteY50" fmla="*/ 1381225 h 1896190"/>
                  <a:gd name="connsiteX51" fmla="*/ 3390714 w 5020047"/>
                  <a:gd name="connsiteY51" fmla="*/ 1419325 h 1896190"/>
                  <a:gd name="connsiteX52" fmla="*/ 3419289 w 5020047"/>
                  <a:gd name="connsiteY52" fmla="*/ 1381225 h 1896190"/>
                  <a:gd name="connsiteX53" fmla="*/ 3428814 w 5020047"/>
                  <a:gd name="connsiteY53" fmla="*/ 1333600 h 1896190"/>
                  <a:gd name="connsiteX54" fmla="*/ 3447864 w 5020047"/>
                  <a:gd name="connsiteY54" fmla="*/ 1276450 h 1896190"/>
                  <a:gd name="connsiteX55" fmla="*/ 3447864 w 5020047"/>
                  <a:gd name="connsiteY55" fmla="*/ 1238350 h 1896190"/>
                  <a:gd name="connsiteX56" fmla="*/ 3466914 w 5020047"/>
                  <a:gd name="connsiteY56" fmla="*/ 1171675 h 1896190"/>
                  <a:gd name="connsiteX57" fmla="*/ 3457389 w 5020047"/>
                  <a:gd name="connsiteY57" fmla="*/ 1105000 h 1896190"/>
                  <a:gd name="connsiteX58" fmla="*/ 3466914 w 5020047"/>
                  <a:gd name="connsiteY58" fmla="*/ 1076425 h 1896190"/>
                  <a:gd name="connsiteX59" fmla="*/ 3485964 w 5020047"/>
                  <a:gd name="connsiteY59" fmla="*/ 1009750 h 1896190"/>
                  <a:gd name="connsiteX60" fmla="*/ 3495489 w 5020047"/>
                  <a:gd name="connsiteY60" fmla="*/ 962125 h 1896190"/>
                  <a:gd name="connsiteX61" fmla="*/ 3505014 w 5020047"/>
                  <a:gd name="connsiteY61" fmla="*/ 914500 h 1896190"/>
                  <a:gd name="connsiteX62" fmla="*/ 3524064 w 5020047"/>
                  <a:gd name="connsiteY62" fmla="*/ 866875 h 1896190"/>
                  <a:gd name="connsiteX63" fmla="*/ 3571689 w 5020047"/>
                  <a:gd name="connsiteY63" fmla="*/ 924025 h 1896190"/>
                  <a:gd name="connsiteX64" fmla="*/ 3571689 w 5020047"/>
                  <a:gd name="connsiteY64" fmla="*/ 971650 h 1896190"/>
                  <a:gd name="connsiteX65" fmla="*/ 3638367 w 5020047"/>
                  <a:gd name="connsiteY65" fmla="*/ 1066900 h 1896190"/>
                  <a:gd name="connsiteX66" fmla="*/ 3705041 w 5020047"/>
                  <a:gd name="connsiteY66" fmla="*/ 981175 h 1896190"/>
                  <a:gd name="connsiteX67" fmla="*/ 3733614 w 5020047"/>
                  <a:gd name="connsiteY67" fmla="*/ 1038325 h 1896190"/>
                  <a:gd name="connsiteX68" fmla="*/ 3743139 w 5020047"/>
                  <a:gd name="connsiteY68" fmla="*/ 838300 h 1896190"/>
                  <a:gd name="connsiteX69" fmla="*/ 3790764 w 5020047"/>
                  <a:gd name="connsiteY69" fmla="*/ 781150 h 1896190"/>
                  <a:gd name="connsiteX70" fmla="*/ 3847914 w 5020047"/>
                  <a:gd name="connsiteY70" fmla="*/ 781150 h 1896190"/>
                  <a:gd name="connsiteX71" fmla="*/ 3905064 w 5020047"/>
                  <a:gd name="connsiteY71" fmla="*/ 790675 h 1896190"/>
                  <a:gd name="connsiteX72" fmla="*/ 3962215 w 5020047"/>
                  <a:gd name="connsiteY72" fmla="*/ 809725 h 1896190"/>
                  <a:gd name="connsiteX73" fmla="*/ 3971739 w 5020047"/>
                  <a:gd name="connsiteY73" fmla="*/ 876400 h 1896190"/>
                  <a:gd name="connsiteX74" fmla="*/ 3990789 w 5020047"/>
                  <a:gd name="connsiteY74" fmla="*/ 933550 h 1896190"/>
                  <a:gd name="connsiteX75" fmla="*/ 4009839 w 5020047"/>
                  <a:gd name="connsiteY75" fmla="*/ 990700 h 1896190"/>
                  <a:gd name="connsiteX76" fmla="*/ 4028889 w 5020047"/>
                  <a:gd name="connsiteY76" fmla="*/ 1047850 h 1896190"/>
                  <a:gd name="connsiteX77" fmla="*/ 4019364 w 5020047"/>
                  <a:gd name="connsiteY77" fmla="*/ 1076425 h 1896190"/>
                  <a:gd name="connsiteX78" fmla="*/ 4047939 w 5020047"/>
                  <a:gd name="connsiteY78" fmla="*/ 1133575 h 1896190"/>
                  <a:gd name="connsiteX79" fmla="*/ 4047939 w 5020047"/>
                  <a:gd name="connsiteY79" fmla="*/ 1181200 h 1896190"/>
                  <a:gd name="connsiteX80" fmla="*/ 4047939 w 5020047"/>
                  <a:gd name="connsiteY80" fmla="*/ 1228825 h 1896190"/>
                  <a:gd name="connsiteX81" fmla="*/ 4028889 w 5020047"/>
                  <a:gd name="connsiteY81" fmla="*/ 1257400 h 1896190"/>
                  <a:gd name="connsiteX82" fmla="*/ 4019848 w 5020047"/>
                  <a:gd name="connsiteY82" fmla="*/ 1324031 h 1896190"/>
                  <a:gd name="connsiteX83" fmla="*/ 4066989 w 5020047"/>
                  <a:gd name="connsiteY83" fmla="*/ 1409800 h 1896190"/>
                  <a:gd name="connsiteX84" fmla="*/ 4066989 w 5020047"/>
                  <a:gd name="connsiteY84" fmla="*/ 1466950 h 1896190"/>
                  <a:gd name="connsiteX85" fmla="*/ 4105089 w 5020047"/>
                  <a:gd name="connsiteY85" fmla="*/ 1562199 h 1896190"/>
                  <a:gd name="connsiteX86" fmla="*/ 4114614 w 5020047"/>
                  <a:gd name="connsiteY86" fmla="*/ 1609825 h 1896190"/>
                  <a:gd name="connsiteX87" fmla="*/ 4114614 w 5020047"/>
                  <a:gd name="connsiteY87" fmla="*/ 1657450 h 1896190"/>
                  <a:gd name="connsiteX88" fmla="*/ 4124139 w 5020047"/>
                  <a:gd name="connsiteY88" fmla="*/ 1762225 h 1896190"/>
                  <a:gd name="connsiteX89" fmla="*/ 4143189 w 5020047"/>
                  <a:gd name="connsiteY89" fmla="*/ 1819375 h 1896190"/>
                  <a:gd name="connsiteX90" fmla="*/ 4133664 w 5020047"/>
                  <a:gd name="connsiteY90" fmla="*/ 1857475 h 1896190"/>
                  <a:gd name="connsiteX91" fmla="*/ 4143189 w 5020047"/>
                  <a:gd name="connsiteY91" fmla="*/ 1895575 h 1896190"/>
                  <a:gd name="connsiteX92" fmla="*/ 4209864 w 5020047"/>
                  <a:gd name="connsiteY92" fmla="*/ 1876525 h 1896190"/>
                  <a:gd name="connsiteX93" fmla="*/ 4219389 w 5020047"/>
                  <a:gd name="connsiteY93" fmla="*/ 1819375 h 1896190"/>
                  <a:gd name="connsiteX94" fmla="*/ 4219389 w 5020047"/>
                  <a:gd name="connsiteY94" fmla="*/ 1771750 h 1896190"/>
                  <a:gd name="connsiteX95" fmla="*/ 4219389 w 5020047"/>
                  <a:gd name="connsiteY95" fmla="*/ 1705075 h 1896190"/>
                  <a:gd name="connsiteX96" fmla="*/ 4228914 w 5020047"/>
                  <a:gd name="connsiteY96" fmla="*/ 1647925 h 1896190"/>
                  <a:gd name="connsiteX97" fmla="*/ 4238439 w 5020047"/>
                  <a:gd name="connsiteY97" fmla="*/ 1581250 h 1896190"/>
                  <a:gd name="connsiteX98" fmla="*/ 4228914 w 5020047"/>
                  <a:gd name="connsiteY98" fmla="*/ 1524100 h 1896190"/>
                  <a:gd name="connsiteX99" fmla="*/ 4257489 w 5020047"/>
                  <a:gd name="connsiteY99" fmla="*/ 1476475 h 1896190"/>
                  <a:gd name="connsiteX100" fmla="*/ 4228914 w 5020047"/>
                  <a:gd name="connsiteY100" fmla="*/ 1438375 h 1896190"/>
                  <a:gd name="connsiteX101" fmla="*/ 4267016 w 5020047"/>
                  <a:gd name="connsiteY101" fmla="*/ 1390751 h 1896190"/>
                  <a:gd name="connsiteX102" fmla="*/ 4257489 w 5020047"/>
                  <a:gd name="connsiteY102" fmla="*/ 1305025 h 1896190"/>
                  <a:gd name="connsiteX103" fmla="*/ 4238439 w 5020047"/>
                  <a:gd name="connsiteY103" fmla="*/ 1257400 h 1896190"/>
                  <a:gd name="connsiteX104" fmla="*/ 4247964 w 5020047"/>
                  <a:gd name="connsiteY104" fmla="*/ 1200250 h 1896190"/>
                  <a:gd name="connsiteX105" fmla="*/ 4247964 w 5020047"/>
                  <a:gd name="connsiteY105" fmla="*/ 1171675 h 1896190"/>
                  <a:gd name="connsiteX106" fmla="*/ 4257489 w 5020047"/>
                  <a:gd name="connsiteY106" fmla="*/ 1105000 h 1896190"/>
                  <a:gd name="connsiteX107" fmla="*/ 4257489 w 5020047"/>
                  <a:gd name="connsiteY107" fmla="*/ 1066900 h 1896190"/>
                  <a:gd name="connsiteX108" fmla="*/ 4247964 w 5020047"/>
                  <a:gd name="connsiteY108" fmla="*/ 1000225 h 1896190"/>
                  <a:gd name="connsiteX109" fmla="*/ 4257489 w 5020047"/>
                  <a:gd name="connsiteY109" fmla="*/ 952600 h 1896190"/>
                  <a:gd name="connsiteX110" fmla="*/ 4276539 w 5020047"/>
                  <a:gd name="connsiteY110" fmla="*/ 885925 h 1896190"/>
                  <a:gd name="connsiteX111" fmla="*/ 4295589 w 5020047"/>
                  <a:gd name="connsiteY111" fmla="*/ 838300 h 1896190"/>
                  <a:gd name="connsiteX112" fmla="*/ 4276539 w 5020047"/>
                  <a:gd name="connsiteY112" fmla="*/ 800200 h 1896190"/>
                  <a:gd name="connsiteX113" fmla="*/ 4295589 w 5020047"/>
                  <a:gd name="connsiteY113" fmla="*/ 704950 h 1896190"/>
                  <a:gd name="connsiteX114" fmla="*/ 4362268 w 5020047"/>
                  <a:gd name="connsiteY114" fmla="*/ 762100 h 1896190"/>
                  <a:gd name="connsiteX115" fmla="*/ 4362264 w 5020047"/>
                  <a:gd name="connsiteY115" fmla="*/ 552550 h 1896190"/>
                  <a:gd name="connsiteX116" fmla="*/ 4371789 w 5020047"/>
                  <a:gd name="connsiteY116" fmla="*/ 504925 h 1896190"/>
                  <a:gd name="connsiteX117" fmla="*/ 4371789 w 5020047"/>
                  <a:gd name="connsiteY117" fmla="*/ 447775 h 1896190"/>
                  <a:gd name="connsiteX118" fmla="*/ 4390839 w 5020047"/>
                  <a:gd name="connsiteY118" fmla="*/ 381100 h 1896190"/>
                  <a:gd name="connsiteX119" fmla="*/ 4381314 w 5020047"/>
                  <a:gd name="connsiteY119" fmla="*/ 333475 h 1896190"/>
                  <a:gd name="connsiteX120" fmla="*/ 4381314 w 5020047"/>
                  <a:gd name="connsiteY120" fmla="*/ 266800 h 1896190"/>
                  <a:gd name="connsiteX121" fmla="*/ 4390839 w 5020047"/>
                  <a:gd name="connsiteY121" fmla="*/ 209650 h 1896190"/>
                  <a:gd name="connsiteX122" fmla="*/ 4419414 w 5020047"/>
                  <a:gd name="connsiteY122" fmla="*/ 162025 h 1896190"/>
                  <a:gd name="connsiteX123" fmla="*/ 4409890 w 5020047"/>
                  <a:gd name="connsiteY123" fmla="*/ 28670 h 1896190"/>
                  <a:gd name="connsiteX124" fmla="*/ 4496267 w 5020047"/>
                  <a:gd name="connsiteY124" fmla="*/ 180984 h 1896190"/>
                  <a:gd name="connsiteX125" fmla="*/ 4610572 w 5020047"/>
                  <a:gd name="connsiteY125" fmla="*/ 9525 h 1896190"/>
                  <a:gd name="connsiteX126" fmla="*/ 4657563 w 5020047"/>
                  <a:gd name="connsiteY126" fmla="*/ 152504 h 1896190"/>
                  <a:gd name="connsiteX127" fmla="*/ 4753469 w 5020047"/>
                  <a:gd name="connsiteY127" fmla="*/ 57153 h 1896190"/>
                  <a:gd name="connsiteX128" fmla="*/ 4857612 w 5020047"/>
                  <a:gd name="connsiteY128" fmla="*/ 1133630 h 1896190"/>
                  <a:gd name="connsiteX129" fmla="*/ 4895857 w 5020047"/>
                  <a:gd name="connsiteY129" fmla="*/ 276183 h 1896190"/>
                  <a:gd name="connsiteX130" fmla="*/ 4953000 w 5020047"/>
                  <a:gd name="connsiteY130" fmla="*/ 1133517 h 1896190"/>
                  <a:gd name="connsiteX131" fmla="*/ 4991107 w 5020047"/>
                  <a:gd name="connsiteY131" fmla="*/ 104724 h 1896190"/>
                  <a:gd name="connsiteX132" fmla="*/ 5019679 w 5020047"/>
                  <a:gd name="connsiteY132" fmla="*/ 57150 h 1896190"/>
                  <a:gd name="connsiteX0" fmla="*/ 0 w 5020047"/>
                  <a:gd name="connsiteY0" fmla="*/ 100 h 1990899"/>
                  <a:gd name="connsiteX1" fmla="*/ 247671 w 5020047"/>
                  <a:gd name="connsiteY1" fmla="*/ 19150 h 1990899"/>
                  <a:gd name="connsiteX2" fmla="*/ 361982 w 5020047"/>
                  <a:gd name="connsiteY2" fmla="*/ 19051 h 1990899"/>
                  <a:gd name="connsiteX3" fmla="*/ 371508 w 5020047"/>
                  <a:gd name="connsiteY3" fmla="*/ 190509 h 1990899"/>
                  <a:gd name="connsiteX4" fmla="*/ 416930 w 5020047"/>
                  <a:gd name="connsiteY4" fmla="*/ 238225 h 1990899"/>
                  <a:gd name="connsiteX5" fmla="*/ 437663 w 5020047"/>
                  <a:gd name="connsiteY5" fmla="*/ 381101 h 1990899"/>
                  <a:gd name="connsiteX6" fmla="*/ 478435 w 5020047"/>
                  <a:gd name="connsiteY6" fmla="*/ 571600 h 1990899"/>
                  <a:gd name="connsiteX7" fmla="*/ 542974 w 5020047"/>
                  <a:gd name="connsiteY7" fmla="*/ 523975 h 1990899"/>
                  <a:gd name="connsiteX8" fmla="*/ 611446 w 5020047"/>
                  <a:gd name="connsiteY8" fmla="*/ 809725 h 1990899"/>
                  <a:gd name="connsiteX9" fmla="*/ 666810 w 5020047"/>
                  <a:gd name="connsiteY9" fmla="*/ 952600 h 1990899"/>
                  <a:gd name="connsiteX10" fmla="*/ 798573 w 5020047"/>
                  <a:gd name="connsiteY10" fmla="*/ 1124050 h 1990899"/>
                  <a:gd name="connsiteX11" fmla="*/ 954388 w 5020047"/>
                  <a:gd name="connsiteY11" fmla="*/ 1038325 h 1990899"/>
                  <a:gd name="connsiteX12" fmla="*/ 1202065 w 5020047"/>
                  <a:gd name="connsiteY12" fmla="*/ 885925 h 1990899"/>
                  <a:gd name="connsiteX13" fmla="*/ 1306853 w 5020047"/>
                  <a:gd name="connsiteY13" fmla="*/ 876400 h 1990899"/>
                  <a:gd name="connsiteX14" fmla="*/ 1392588 w 5020047"/>
                  <a:gd name="connsiteY14" fmla="*/ 800200 h 1990899"/>
                  <a:gd name="connsiteX15" fmla="*/ 1454393 w 5020047"/>
                  <a:gd name="connsiteY15" fmla="*/ 838301 h 1990899"/>
                  <a:gd name="connsiteX16" fmla="*/ 1496989 w 5020047"/>
                  <a:gd name="connsiteY16" fmla="*/ 895450 h 1990899"/>
                  <a:gd name="connsiteX17" fmla="*/ 1561653 w 5020047"/>
                  <a:gd name="connsiteY17" fmla="*/ 762100 h 1990899"/>
                  <a:gd name="connsiteX18" fmla="*/ 1605669 w 5020047"/>
                  <a:gd name="connsiteY18" fmla="*/ 772786 h 1990899"/>
                  <a:gd name="connsiteX19" fmla="*/ 1638447 w 5020047"/>
                  <a:gd name="connsiteY19" fmla="*/ 666850 h 1990899"/>
                  <a:gd name="connsiteX20" fmla="*/ 1698901 w 5020047"/>
                  <a:gd name="connsiteY20" fmla="*/ 571600 h 1990899"/>
                  <a:gd name="connsiteX21" fmla="*/ 1852398 w 5020047"/>
                  <a:gd name="connsiteY21" fmla="*/ 495408 h 1990899"/>
                  <a:gd name="connsiteX22" fmla="*/ 2057005 w 5020047"/>
                  <a:gd name="connsiteY22" fmla="*/ 381100 h 1990899"/>
                  <a:gd name="connsiteX23" fmla="*/ 2249941 w 5020047"/>
                  <a:gd name="connsiteY23" fmla="*/ 276325 h 1990899"/>
                  <a:gd name="connsiteX24" fmla="*/ 2449990 w 5020047"/>
                  <a:gd name="connsiteY24" fmla="*/ 181075 h 1990899"/>
                  <a:gd name="connsiteX25" fmla="*/ 2523761 w 5020047"/>
                  <a:gd name="connsiteY25" fmla="*/ 190600 h 1990899"/>
                  <a:gd name="connsiteX26" fmla="*/ 2952564 w 5020047"/>
                  <a:gd name="connsiteY26" fmla="*/ 47725 h 1990899"/>
                  <a:gd name="connsiteX27" fmla="*/ 3019239 w 5020047"/>
                  <a:gd name="connsiteY27" fmla="*/ 28675 h 1990899"/>
                  <a:gd name="connsiteX28" fmla="*/ 3133539 w 5020047"/>
                  <a:gd name="connsiteY28" fmla="*/ 38200 h 1990899"/>
                  <a:gd name="connsiteX29" fmla="*/ 3152589 w 5020047"/>
                  <a:gd name="connsiteY29" fmla="*/ 66775 h 1990899"/>
                  <a:gd name="connsiteX30" fmla="*/ 3162114 w 5020047"/>
                  <a:gd name="connsiteY30" fmla="*/ 114400 h 1990899"/>
                  <a:gd name="connsiteX31" fmla="*/ 3171639 w 5020047"/>
                  <a:gd name="connsiteY31" fmla="*/ 352525 h 1990899"/>
                  <a:gd name="connsiteX32" fmla="*/ 3200214 w 5020047"/>
                  <a:gd name="connsiteY32" fmla="*/ 514450 h 1990899"/>
                  <a:gd name="connsiteX33" fmla="*/ 3209739 w 5020047"/>
                  <a:gd name="connsiteY33" fmla="*/ 543025 h 1990899"/>
                  <a:gd name="connsiteX34" fmla="*/ 3228790 w 5020047"/>
                  <a:gd name="connsiteY34" fmla="*/ 666850 h 1990899"/>
                  <a:gd name="connsiteX35" fmla="*/ 3228787 w 5020047"/>
                  <a:gd name="connsiteY35" fmla="*/ 714475 h 1990899"/>
                  <a:gd name="connsiteX36" fmla="*/ 3228788 w 5020047"/>
                  <a:gd name="connsiteY36" fmla="*/ 762100 h 1990899"/>
                  <a:gd name="connsiteX37" fmla="*/ 3276414 w 5020047"/>
                  <a:gd name="connsiteY37" fmla="*/ 743050 h 1990899"/>
                  <a:gd name="connsiteX38" fmla="*/ 3285939 w 5020047"/>
                  <a:gd name="connsiteY38" fmla="*/ 895450 h 1990899"/>
                  <a:gd name="connsiteX39" fmla="*/ 3295464 w 5020047"/>
                  <a:gd name="connsiteY39" fmla="*/ 924025 h 1990899"/>
                  <a:gd name="connsiteX40" fmla="*/ 3285939 w 5020047"/>
                  <a:gd name="connsiteY40" fmla="*/ 971650 h 1990899"/>
                  <a:gd name="connsiteX41" fmla="*/ 3304989 w 5020047"/>
                  <a:gd name="connsiteY41" fmla="*/ 1019275 h 1990899"/>
                  <a:gd name="connsiteX42" fmla="*/ 3304989 w 5020047"/>
                  <a:gd name="connsiteY42" fmla="*/ 1047850 h 1990899"/>
                  <a:gd name="connsiteX43" fmla="*/ 3314514 w 5020047"/>
                  <a:gd name="connsiteY43" fmla="*/ 1095475 h 1990899"/>
                  <a:gd name="connsiteX44" fmla="*/ 3314514 w 5020047"/>
                  <a:gd name="connsiteY44" fmla="*/ 1143100 h 1990899"/>
                  <a:gd name="connsiteX45" fmla="*/ 3324039 w 5020047"/>
                  <a:gd name="connsiteY45" fmla="*/ 1181200 h 1990899"/>
                  <a:gd name="connsiteX46" fmla="*/ 3314514 w 5020047"/>
                  <a:gd name="connsiteY46" fmla="*/ 1200250 h 1990899"/>
                  <a:gd name="connsiteX47" fmla="*/ 3333564 w 5020047"/>
                  <a:gd name="connsiteY47" fmla="*/ 1238350 h 1990899"/>
                  <a:gd name="connsiteX48" fmla="*/ 3333564 w 5020047"/>
                  <a:gd name="connsiteY48" fmla="*/ 1285975 h 1990899"/>
                  <a:gd name="connsiteX49" fmla="*/ 3352614 w 5020047"/>
                  <a:gd name="connsiteY49" fmla="*/ 1333600 h 1990899"/>
                  <a:gd name="connsiteX50" fmla="*/ 3352614 w 5020047"/>
                  <a:gd name="connsiteY50" fmla="*/ 1381225 h 1990899"/>
                  <a:gd name="connsiteX51" fmla="*/ 3390714 w 5020047"/>
                  <a:gd name="connsiteY51" fmla="*/ 1419325 h 1990899"/>
                  <a:gd name="connsiteX52" fmla="*/ 3419289 w 5020047"/>
                  <a:gd name="connsiteY52" fmla="*/ 1381225 h 1990899"/>
                  <a:gd name="connsiteX53" fmla="*/ 3428814 w 5020047"/>
                  <a:gd name="connsiteY53" fmla="*/ 1333600 h 1990899"/>
                  <a:gd name="connsiteX54" fmla="*/ 3447864 w 5020047"/>
                  <a:gd name="connsiteY54" fmla="*/ 1276450 h 1990899"/>
                  <a:gd name="connsiteX55" fmla="*/ 3447864 w 5020047"/>
                  <a:gd name="connsiteY55" fmla="*/ 1238350 h 1990899"/>
                  <a:gd name="connsiteX56" fmla="*/ 3466914 w 5020047"/>
                  <a:gd name="connsiteY56" fmla="*/ 1171675 h 1990899"/>
                  <a:gd name="connsiteX57" fmla="*/ 3457389 w 5020047"/>
                  <a:gd name="connsiteY57" fmla="*/ 1105000 h 1990899"/>
                  <a:gd name="connsiteX58" fmla="*/ 3466914 w 5020047"/>
                  <a:gd name="connsiteY58" fmla="*/ 1076425 h 1990899"/>
                  <a:gd name="connsiteX59" fmla="*/ 3485964 w 5020047"/>
                  <a:gd name="connsiteY59" fmla="*/ 1009750 h 1990899"/>
                  <a:gd name="connsiteX60" fmla="*/ 3495489 w 5020047"/>
                  <a:gd name="connsiteY60" fmla="*/ 962125 h 1990899"/>
                  <a:gd name="connsiteX61" fmla="*/ 3505014 w 5020047"/>
                  <a:gd name="connsiteY61" fmla="*/ 914500 h 1990899"/>
                  <a:gd name="connsiteX62" fmla="*/ 3524064 w 5020047"/>
                  <a:gd name="connsiteY62" fmla="*/ 866875 h 1990899"/>
                  <a:gd name="connsiteX63" fmla="*/ 3571689 w 5020047"/>
                  <a:gd name="connsiteY63" fmla="*/ 924025 h 1990899"/>
                  <a:gd name="connsiteX64" fmla="*/ 3571689 w 5020047"/>
                  <a:gd name="connsiteY64" fmla="*/ 971650 h 1990899"/>
                  <a:gd name="connsiteX65" fmla="*/ 3638367 w 5020047"/>
                  <a:gd name="connsiteY65" fmla="*/ 1066900 h 1990899"/>
                  <a:gd name="connsiteX66" fmla="*/ 3705041 w 5020047"/>
                  <a:gd name="connsiteY66" fmla="*/ 981175 h 1990899"/>
                  <a:gd name="connsiteX67" fmla="*/ 3733614 w 5020047"/>
                  <a:gd name="connsiteY67" fmla="*/ 1038325 h 1990899"/>
                  <a:gd name="connsiteX68" fmla="*/ 3743139 w 5020047"/>
                  <a:gd name="connsiteY68" fmla="*/ 838300 h 1990899"/>
                  <a:gd name="connsiteX69" fmla="*/ 3790764 w 5020047"/>
                  <a:gd name="connsiteY69" fmla="*/ 781150 h 1990899"/>
                  <a:gd name="connsiteX70" fmla="*/ 3847914 w 5020047"/>
                  <a:gd name="connsiteY70" fmla="*/ 781150 h 1990899"/>
                  <a:gd name="connsiteX71" fmla="*/ 3905064 w 5020047"/>
                  <a:gd name="connsiteY71" fmla="*/ 790675 h 1990899"/>
                  <a:gd name="connsiteX72" fmla="*/ 3962215 w 5020047"/>
                  <a:gd name="connsiteY72" fmla="*/ 809725 h 1990899"/>
                  <a:gd name="connsiteX73" fmla="*/ 3971739 w 5020047"/>
                  <a:gd name="connsiteY73" fmla="*/ 876400 h 1990899"/>
                  <a:gd name="connsiteX74" fmla="*/ 3990789 w 5020047"/>
                  <a:gd name="connsiteY74" fmla="*/ 933550 h 1990899"/>
                  <a:gd name="connsiteX75" fmla="*/ 4009839 w 5020047"/>
                  <a:gd name="connsiteY75" fmla="*/ 990700 h 1990899"/>
                  <a:gd name="connsiteX76" fmla="*/ 4028889 w 5020047"/>
                  <a:gd name="connsiteY76" fmla="*/ 1047850 h 1990899"/>
                  <a:gd name="connsiteX77" fmla="*/ 4019364 w 5020047"/>
                  <a:gd name="connsiteY77" fmla="*/ 1076425 h 1990899"/>
                  <a:gd name="connsiteX78" fmla="*/ 4047939 w 5020047"/>
                  <a:gd name="connsiteY78" fmla="*/ 1133575 h 1990899"/>
                  <a:gd name="connsiteX79" fmla="*/ 4047939 w 5020047"/>
                  <a:gd name="connsiteY79" fmla="*/ 1181200 h 1990899"/>
                  <a:gd name="connsiteX80" fmla="*/ 4047939 w 5020047"/>
                  <a:gd name="connsiteY80" fmla="*/ 1228825 h 1990899"/>
                  <a:gd name="connsiteX81" fmla="*/ 4028889 w 5020047"/>
                  <a:gd name="connsiteY81" fmla="*/ 1257400 h 1990899"/>
                  <a:gd name="connsiteX82" fmla="*/ 4019848 w 5020047"/>
                  <a:gd name="connsiteY82" fmla="*/ 1324031 h 1990899"/>
                  <a:gd name="connsiteX83" fmla="*/ 4066989 w 5020047"/>
                  <a:gd name="connsiteY83" fmla="*/ 1409800 h 1990899"/>
                  <a:gd name="connsiteX84" fmla="*/ 4066989 w 5020047"/>
                  <a:gd name="connsiteY84" fmla="*/ 1466950 h 1990899"/>
                  <a:gd name="connsiteX85" fmla="*/ 4105089 w 5020047"/>
                  <a:gd name="connsiteY85" fmla="*/ 1562199 h 1990899"/>
                  <a:gd name="connsiteX86" fmla="*/ 4114614 w 5020047"/>
                  <a:gd name="connsiteY86" fmla="*/ 1609825 h 1990899"/>
                  <a:gd name="connsiteX87" fmla="*/ 4114614 w 5020047"/>
                  <a:gd name="connsiteY87" fmla="*/ 1657450 h 1990899"/>
                  <a:gd name="connsiteX88" fmla="*/ 4124139 w 5020047"/>
                  <a:gd name="connsiteY88" fmla="*/ 1762225 h 1990899"/>
                  <a:gd name="connsiteX89" fmla="*/ 4143189 w 5020047"/>
                  <a:gd name="connsiteY89" fmla="*/ 1819375 h 1990899"/>
                  <a:gd name="connsiteX90" fmla="*/ 4133664 w 5020047"/>
                  <a:gd name="connsiteY90" fmla="*/ 1857475 h 1990899"/>
                  <a:gd name="connsiteX91" fmla="*/ 4143189 w 5020047"/>
                  <a:gd name="connsiteY91" fmla="*/ 1990829 h 1990899"/>
                  <a:gd name="connsiteX92" fmla="*/ 4209864 w 5020047"/>
                  <a:gd name="connsiteY92" fmla="*/ 1876525 h 1990899"/>
                  <a:gd name="connsiteX93" fmla="*/ 4219389 w 5020047"/>
                  <a:gd name="connsiteY93" fmla="*/ 1819375 h 1990899"/>
                  <a:gd name="connsiteX94" fmla="*/ 4219389 w 5020047"/>
                  <a:gd name="connsiteY94" fmla="*/ 1771750 h 1990899"/>
                  <a:gd name="connsiteX95" fmla="*/ 4219389 w 5020047"/>
                  <a:gd name="connsiteY95" fmla="*/ 1705075 h 1990899"/>
                  <a:gd name="connsiteX96" fmla="*/ 4228914 w 5020047"/>
                  <a:gd name="connsiteY96" fmla="*/ 1647925 h 1990899"/>
                  <a:gd name="connsiteX97" fmla="*/ 4238439 w 5020047"/>
                  <a:gd name="connsiteY97" fmla="*/ 1581250 h 1990899"/>
                  <a:gd name="connsiteX98" fmla="*/ 4228914 w 5020047"/>
                  <a:gd name="connsiteY98" fmla="*/ 1524100 h 1990899"/>
                  <a:gd name="connsiteX99" fmla="*/ 4257489 w 5020047"/>
                  <a:gd name="connsiteY99" fmla="*/ 1476475 h 1990899"/>
                  <a:gd name="connsiteX100" fmla="*/ 4228914 w 5020047"/>
                  <a:gd name="connsiteY100" fmla="*/ 1438375 h 1990899"/>
                  <a:gd name="connsiteX101" fmla="*/ 4267016 w 5020047"/>
                  <a:gd name="connsiteY101" fmla="*/ 1390751 h 1990899"/>
                  <a:gd name="connsiteX102" fmla="*/ 4257489 w 5020047"/>
                  <a:gd name="connsiteY102" fmla="*/ 1305025 h 1990899"/>
                  <a:gd name="connsiteX103" fmla="*/ 4238439 w 5020047"/>
                  <a:gd name="connsiteY103" fmla="*/ 1257400 h 1990899"/>
                  <a:gd name="connsiteX104" fmla="*/ 4247964 w 5020047"/>
                  <a:gd name="connsiteY104" fmla="*/ 1200250 h 1990899"/>
                  <a:gd name="connsiteX105" fmla="*/ 4247964 w 5020047"/>
                  <a:gd name="connsiteY105" fmla="*/ 1171675 h 1990899"/>
                  <a:gd name="connsiteX106" fmla="*/ 4257489 w 5020047"/>
                  <a:gd name="connsiteY106" fmla="*/ 1105000 h 1990899"/>
                  <a:gd name="connsiteX107" fmla="*/ 4257489 w 5020047"/>
                  <a:gd name="connsiteY107" fmla="*/ 1066900 h 1990899"/>
                  <a:gd name="connsiteX108" fmla="*/ 4247964 w 5020047"/>
                  <a:gd name="connsiteY108" fmla="*/ 1000225 h 1990899"/>
                  <a:gd name="connsiteX109" fmla="*/ 4257489 w 5020047"/>
                  <a:gd name="connsiteY109" fmla="*/ 952600 h 1990899"/>
                  <a:gd name="connsiteX110" fmla="*/ 4276539 w 5020047"/>
                  <a:gd name="connsiteY110" fmla="*/ 885925 h 1990899"/>
                  <a:gd name="connsiteX111" fmla="*/ 4295589 w 5020047"/>
                  <a:gd name="connsiteY111" fmla="*/ 838300 h 1990899"/>
                  <a:gd name="connsiteX112" fmla="*/ 4276539 w 5020047"/>
                  <a:gd name="connsiteY112" fmla="*/ 800200 h 1990899"/>
                  <a:gd name="connsiteX113" fmla="*/ 4295589 w 5020047"/>
                  <a:gd name="connsiteY113" fmla="*/ 704950 h 1990899"/>
                  <a:gd name="connsiteX114" fmla="*/ 4362268 w 5020047"/>
                  <a:gd name="connsiteY114" fmla="*/ 762100 h 1990899"/>
                  <a:gd name="connsiteX115" fmla="*/ 4362264 w 5020047"/>
                  <a:gd name="connsiteY115" fmla="*/ 552550 h 1990899"/>
                  <a:gd name="connsiteX116" fmla="*/ 4371789 w 5020047"/>
                  <a:gd name="connsiteY116" fmla="*/ 504925 h 1990899"/>
                  <a:gd name="connsiteX117" fmla="*/ 4371789 w 5020047"/>
                  <a:gd name="connsiteY117" fmla="*/ 447775 h 1990899"/>
                  <a:gd name="connsiteX118" fmla="*/ 4390839 w 5020047"/>
                  <a:gd name="connsiteY118" fmla="*/ 381100 h 1990899"/>
                  <a:gd name="connsiteX119" fmla="*/ 4381314 w 5020047"/>
                  <a:gd name="connsiteY119" fmla="*/ 333475 h 1990899"/>
                  <a:gd name="connsiteX120" fmla="*/ 4381314 w 5020047"/>
                  <a:gd name="connsiteY120" fmla="*/ 266800 h 1990899"/>
                  <a:gd name="connsiteX121" fmla="*/ 4390839 w 5020047"/>
                  <a:gd name="connsiteY121" fmla="*/ 209650 h 1990899"/>
                  <a:gd name="connsiteX122" fmla="*/ 4419414 w 5020047"/>
                  <a:gd name="connsiteY122" fmla="*/ 162025 h 1990899"/>
                  <a:gd name="connsiteX123" fmla="*/ 4409890 w 5020047"/>
                  <a:gd name="connsiteY123" fmla="*/ 28670 h 1990899"/>
                  <a:gd name="connsiteX124" fmla="*/ 4496267 w 5020047"/>
                  <a:gd name="connsiteY124" fmla="*/ 180984 h 1990899"/>
                  <a:gd name="connsiteX125" fmla="*/ 4610572 w 5020047"/>
                  <a:gd name="connsiteY125" fmla="*/ 9525 h 1990899"/>
                  <a:gd name="connsiteX126" fmla="*/ 4657563 w 5020047"/>
                  <a:gd name="connsiteY126" fmla="*/ 152504 h 1990899"/>
                  <a:gd name="connsiteX127" fmla="*/ 4753469 w 5020047"/>
                  <a:gd name="connsiteY127" fmla="*/ 57153 h 1990899"/>
                  <a:gd name="connsiteX128" fmla="*/ 4857612 w 5020047"/>
                  <a:gd name="connsiteY128" fmla="*/ 1133630 h 1990899"/>
                  <a:gd name="connsiteX129" fmla="*/ 4895857 w 5020047"/>
                  <a:gd name="connsiteY129" fmla="*/ 276183 h 1990899"/>
                  <a:gd name="connsiteX130" fmla="*/ 4953000 w 5020047"/>
                  <a:gd name="connsiteY130" fmla="*/ 1133517 h 1990899"/>
                  <a:gd name="connsiteX131" fmla="*/ 4991107 w 5020047"/>
                  <a:gd name="connsiteY131" fmla="*/ 104724 h 1990899"/>
                  <a:gd name="connsiteX132" fmla="*/ 5019679 w 5020047"/>
                  <a:gd name="connsiteY132" fmla="*/ 57150 h 1990899"/>
                  <a:gd name="connsiteX0" fmla="*/ 0 w 5020047"/>
                  <a:gd name="connsiteY0" fmla="*/ 100 h 1990899"/>
                  <a:gd name="connsiteX1" fmla="*/ 247671 w 5020047"/>
                  <a:gd name="connsiteY1" fmla="*/ 19150 h 1990899"/>
                  <a:gd name="connsiteX2" fmla="*/ 361982 w 5020047"/>
                  <a:gd name="connsiteY2" fmla="*/ 19051 h 1990899"/>
                  <a:gd name="connsiteX3" fmla="*/ 371508 w 5020047"/>
                  <a:gd name="connsiteY3" fmla="*/ 190509 h 1990899"/>
                  <a:gd name="connsiteX4" fmla="*/ 416930 w 5020047"/>
                  <a:gd name="connsiteY4" fmla="*/ 238225 h 1990899"/>
                  <a:gd name="connsiteX5" fmla="*/ 437663 w 5020047"/>
                  <a:gd name="connsiteY5" fmla="*/ 381101 h 1990899"/>
                  <a:gd name="connsiteX6" fmla="*/ 478435 w 5020047"/>
                  <a:gd name="connsiteY6" fmla="*/ 571600 h 1990899"/>
                  <a:gd name="connsiteX7" fmla="*/ 542974 w 5020047"/>
                  <a:gd name="connsiteY7" fmla="*/ 523975 h 1990899"/>
                  <a:gd name="connsiteX8" fmla="*/ 611446 w 5020047"/>
                  <a:gd name="connsiteY8" fmla="*/ 809725 h 1990899"/>
                  <a:gd name="connsiteX9" fmla="*/ 666810 w 5020047"/>
                  <a:gd name="connsiteY9" fmla="*/ 952600 h 1990899"/>
                  <a:gd name="connsiteX10" fmla="*/ 798573 w 5020047"/>
                  <a:gd name="connsiteY10" fmla="*/ 1124050 h 1990899"/>
                  <a:gd name="connsiteX11" fmla="*/ 954388 w 5020047"/>
                  <a:gd name="connsiteY11" fmla="*/ 1038325 h 1990899"/>
                  <a:gd name="connsiteX12" fmla="*/ 1202065 w 5020047"/>
                  <a:gd name="connsiteY12" fmla="*/ 885925 h 1990899"/>
                  <a:gd name="connsiteX13" fmla="*/ 1306853 w 5020047"/>
                  <a:gd name="connsiteY13" fmla="*/ 876400 h 1990899"/>
                  <a:gd name="connsiteX14" fmla="*/ 1392588 w 5020047"/>
                  <a:gd name="connsiteY14" fmla="*/ 800200 h 1990899"/>
                  <a:gd name="connsiteX15" fmla="*/ 1454393 w 5020047"/>
                  <a:gd name="connsiteY15" fmla="*/ 838301 h 1990899"/>
                  <a:gd name="connsiteX16" fmla="*/ 1496989 w 5020047"/>
                  <a:gd name="connsiteY16" fmla="*/ 895450 h 1990899"/>
                  <a:gd name="connsiteX17" fmla="*/ 1561653 w 5020047"/>
                  <a:gd name="connsiteY17" fmla="*/ 762100 h 1990899"/>
                  <a:gd name="connsiteX18" fmla="*/ 1605669 w 5020047"/>
                  <a:gd name="connsiteY18" fmla="*/ 772786 h 1990899"/>
                  <a:gd name="connsiteX19" fmla="*/ 1638447 w 5020047"/>
                  <a:gd name="connsiteY19" fmla="*/ 666850 h 1990899"/>
                  <a:gd name="connsiteX20" fmla="*/ 1698901 w 5020047"/>
                  <a:gd name="connsiteY20" fmla="*/ 571600 h 1990899"/>
                  <a:gd name="connsiteX21" fmla="*/ 1852398 w 5020047"/>
                  <a:gd name="connsiteY21" fmla="*/ 495408 h 1990899"/>
                  <a:gd name="connsiteX22" fmla="*/ 2057005 w 5020047"/>
                  <a:gd name="connsiteY22" fmla="*/ 381100 h 1990899"/>
                  <a:gd name="connsiteX23" fmla="*/ 2249941 w 5020047"/>
                  <a:gd name="connsiteY23" fmla="*/ 276325 h 1990899"/>
                  <a:gd name="connsiteX24" fmla="*/ 2449990 w 5020047"/>
                  <a:gd name="connsiteY24" fmla="*/ 181075 h 1990899"/>
                  <a:gd name="connsiteX25" fmla="*/ 2523761 w 5020047"/>
                  <a:gd name="connsiteY25" fmla="*/ 190600 h 1990899"/>
                  <a:gd name="connsiteX26" fmla="*/ 2952564 w 5020047"/>
                  <a:gd name="connsiteY26" fmla="*/ 47725 h 1990899"/>
                  <a:gd name="connsiteX27" fmla="*/ 3019239 w 5020047"/>
                  <a:gd name="connsiteY27" fmla="*/ 28675 h 1990899"/>
                  <a:gd name="connsiteX28" fmla="*/ 3133539 w 5020047"/>
                  <a:gd name="connsiteY28" fmla="*/ 38200 h 1990899"/>
                  <a:gd name="connsiteX29" fmla="*/ 3152589 w 5020047"/>
                  <a:gd name="connsiteY29" fmla="*/ 66775 h 1990899"/>
                  <a:gd name="connsiteX30" fmla="*/ 3162114 w 5020047"/>
                  <a:gd name="connsiteY30" fmla="*/ 114400 h 1990899"/>
                  <a:gd name="connsiteX31" fmla="*/ 3171639 w 5020047"/>
                  <a:gd name="connsiteY31" fmla="*/ 352525 h 1990899"/>
                  <a:gd name="connsiteX32" fmla="*/ 3200214 w 5020047"/>
                  <a:gd name="connsiteY32" fmla="*/ 514450 h 1990899"/>
                  <a:gd name="connsiteX33" fmla="*/ 3209739 w 5020047"/>
                  <a:gd name="connsiteY33" fmla="*/ 543025 h 1990899"/>
                  <a:gd name="connsiteX34" fmla="*/ 3228790 w 5020047"/>
                  <a:gd name="connsiteY34" fmla="*/ 666850 h 1990899"/>
                  <a:gd name="connsiteX35" fmla="*/ 3228787 w 5020047"/>
                  <a:gd name="connsiteY35" fmla="*/ 714475 h 1990899"/>
                  <a:gd name="connsiteX36" fmla="*/ 3228788 w 5020047"/>
                  <a:gd name="connsiteY36" fmla="*/ 762100 h 1990899"/>
                  <a:gd name="connsiteX37" fmla="*/ 3276414 w 5020047"/>
                  <a:gd name="connsiteY37" fmla="*/ 743050 h 1990899"/>
                  <a:gd name="connsiteX38" fmla="*/ 3285939 w 5020047"/>
                  <a:gd name="connsiteY38" fmla="*/ 895450 h 1990899"/>
                  <a:gd name="connsiteX39" fmla="*/ 3295464 w 5020047"/>
                  <a:gd name="connsiteY39" fmla="*/ 924025 h 1990899"/>
                  <a:gd name="connsiteX40" fmla="*/ 3285939 w 5020047"/>
                  <a:gd name="connsiteY40" fmla="*/ 971650 h 1990899"/>
                  <a:gd name="connsiteX41" fmla="*/ 3304989 w 5020047"/>
                  <a:gd name="connsiteY41" fmla="*/ 1019275 h 1990899"/>
                  <a:gd name="connsiteX42" fmla="*/ 3304989 w 5020047"/>
                  <a:gd name="connsiteY42" fmla="*/ 1047850 h 1990899"/>
                  <a:gd name="connsiteX43" fmla="*/ 3314514 w 5020047"/>
                  <a:gd name="connsiteY43" fmla="*/ 1095475 h 1990899"/>
                  <a:gd name="connsiteX44" fmla="*/ 3314514 w 5020047"/>
                  <a:gd name="connsiteY44" fmla="*/ 1143100 h 1990899"/>
                  <a:gd name="connsiteX45" fmla="*/ 3324039 w 5020047"/>
                  <a:gd name="connsiteY45" fmla="*/ 1181200 h 1990899"/>
                  <a:gd name="connsiteX46" fmla="*/ 3314514 w 5020047"/>
                  <a:gd name="connsiteY46" fmla="*/ 1200250 h 1990899"/>
                  <a:gd name="connsiteX47" fmla="*/ 3333564 w 5020047"/>
                  <a:gd name="connsiteY47" fmla="*/ 1238350 h 1990899"/>
                  <a:gd name="connsiteX48" fmla="*/ 3333564 w 5020047"/>
                  <a:gd name="connsiteY48" fmla="*/ 1285975 h 1990899"/>
                  <a:gd name="connsiteX49" fmla="*/ 3352614 w 5020047"/>
                  <a:gd name="connsiteY49" fmla="*/ 1333600 h 1990899"/>
                  <a:gd name="connsiteX50" fmla="*/ 3352614 w 5020047"/>
                  <a:gd name="connsiteY50" fmla="*/ 1381225 h 1990899"/>
                  <a:gd name="connsiteX51" fmla="*/ 3390714 w 5020047"/>
                  <a:gd name="connsiteY51" fmla="*/ 1419325 h 1990899"/>
                  <a:gd name="connsiteX52" fmla="*/ 3419289 w 5020047"/>
                  <a:gd name="connsiteY52" fmla="*/ 1381225 h 1990899"/>
                  <a:gd name="connsiteX53" fmla="*/ 3428814 w 5020047"/>
                  <a:gd name="connsiteY53" fmla="*/ 1333600 h 1990899"/>
                  <a:gd name="connsiteX54" fmla="*/ 3447864 w 5020047"/>
                  <a:gd name="connsiteY54" fmla="*/ 1276450 h 1990899"/>
                  <a:gd name="connsiteX55" fmla="*/ 3447864 w 5020047"/>
                  <a:gd name="connsiteY55" fmla="*/ 1238350 h 1990899"/>
                  <a:gd name="connsiteX56" fmla="*/ 3466914 w 5020047"/>
                  <a:gd name="connsiteY56" fmla="*/ 1171675 h 1990899"/>
                  <a:gd name="connsiteX57" fmla="*/ 3457389 w 5020047"/>
                  <a:gd name="connsiteY57" fmla="*/ 1105000 h 1990899"/>
                  <a:gd name="connsiteX58" fmla="*/ 3466914 w 5020047"/>
                  <a:gd name="connsiteY58" fmla="*/ 1076425 h 1990899"/>
                  <a:gd name="connsiteX59" fmla="*/ 3485964 w 5020047"/>
                  <a:gd name="connsiteY59" fmla="*/ 1009750 h 1990899"/>
                  <a:gd name="connsiteX60" fmla="*/ 3495489 w 5020047"/>
                  <a:gd name="connsiteY60" fmla="*/ 962125 h 1990899"/>
                  <a:gd name="connsiteX61" fmla="*/ 3505014 w 5020047"/>
                  <a:gd name="connsiteY61" fmla="*/ 914500 h 1990899"/>
                  <a:gd name="connsiteX62" fmla="*/ 3524064 w 5020047"/>
                  <a:gd name="connsiteY62" fmla="*/ 866875 h 1990899"/>
                  <a:gd name="connsiteX63" fmla="*/ 3571689 w 5020047"/>
                  <a:gd name="connsiteY63" fmla="*/ 924025 h 1990899"/>
                  <a:gd name="connsiteX64" fmla="*/ 3571689 w 5020047"/>
                  <a:gd name="connsiteY64" fmla="*/ 971650 h 1990899"/>
                  <a:gd name="connsiteX65" fmla="*/ 3638367 w 5020047"/>
                  <a:gd name="connsiteY65" fmla="*/ 1066900 h 1990899"/>
                  <a:gd name="connsiteX66" fmla="*/ 3705041 w 5020047"/>
                  <a:gd name="connsiteY66" fmla="*/ 981175 h 1990899"/>
                  <a:gd name="connsiteX67" fmla="*/ 3733614 w 5020047"/>
                  <a:gd name="connsiteY67" fmla="*/ 1038325 h 1990899"/>
                  <a:gd name="connsiteX68" fmla="*/ 3743139 w 5020047"/>
                  <a:gd name="connsiteY68" fmla="*/ 838300 h 1990899"/>
                  <a:gd name="connsiteX69" fmla="*/ 3790764 w 5020047"/>
                  <a:gd name="connsiteY69" fmla="*/ 781150 h 1990899"/>
                  <a:gd name="connsiteX70" fmla="*/ 3847914 w 5020047"/>
                  <a:gd name="connsiteY70" fmla="*/ 781150 h 1990899"/>
                  <a:gd name="connsiteX71" fmla="*/ 3905064 w 5020047"/>
                  <a:gd name="connsiteY71" fmla="*/ 790675 h 1990899"/>
                  <a:gd name="connsiteX72" fmla="*/ 3962215 w 5020047"/>
                  <a:gd name="connsiteY72" fmla="*/ 809725 h 1990899"/>
                  <a:gd name="connsiteX73" fmla="*/ 3971739 w 5020047"/>
                  <a:gd name="connsiteY73" fmla="*/ 876400 h 1990899"/>
                  <a:gd name="connsiteX74" fmla="*/ 3990789 w 5020047"/>
                  <a:gd name="connsiteY74" fmla="*/ 933550 h 1990899"/>
                  <a:gd name="connsiteX75" fmla="*/ 4009839 w 5020047"/>
                  <a:gd name="connsiteY75" fmla="*/ 990700 h 1990899"/>
                  <a:gd name="connsiteX76" fmla="*/ 4028889 w 5020047"/>
                  <a:gd name="connsiteY76" fmla="*/ 1047850 h 1990899"/>
                  <a:gd name="connsiteX77" fmla="*/ 4019364 w 5020047"/>
                  <a:gd name="connsiteY77" fmla="*/ 1076425 h 1990899"/>
                  <a:gd name="connsiteX78" fmla="*/ 4047939 w 5020047"/>
                  <a:gd name="connsiteY78" fmla="*/ 1133575 h 1990899"/>
                  <a:gd name="connsiteX79" fmla="*/ 4047939 w 5020047"/>
                  <a:gd name="connsiteY79" fmla="*/ 1181200 h 1990899"/>
                  <a:gd name="connsiteX80" fmla="*/ 4047939 w 5020047"/>
                  <a:gd name="connsiteY80" fmla="*/ 1228825 h 1990899"/>
                  <a:gd name="connsiteX81" fmla="*/ 4028889 w 5020047"/>
                  <a:gd name="connsiteY81" fmla="*/ 1257400 h 1990899"/>
                  <a:gd name="connsiteX82" fmla="*/ 4019848 w 5020047"/>
                  <a:gd name="connsiteY82" fmla="*/ 1324031 h 1990899"/>
                  <a:gd name="connsiteX83" fmla="*/ 4066989 w 5020047"/>
                  <a:gd name="connsiteY83" fmla="*/ 1409800 h 1990899"/>
                  <a:gd name="connsiteX84" fmla="*/ 4066989 w 5020047"/>
                  <a:gd name="connsiteY84" fmla="*/ 1466950 h 1990899"/>
                  <a:gd name="connsiteX85" fmla="*/ 4105089 w 5020047"/>
                  <a:gd name="connsiteY85" fmla="*/ 1562199 h 1990899"/>
                  <a:gd name="connsiteX86" fmla="*/ 4114614 w 5020047"/>
                  <a:gd name="connsiteY86" fmla="*/ 1609825 h 1990899"/>
                  <a:gd name="connsiteX87" fmla="*/ 4114614 w 5020047"/>
                  <a:gd name="connsiteY87" fmla="*/ 1657450 h 1990899"/>
                  <a:gd name="connsiteX88" fmla="*/ 4124139 w 5020047"/>
                  <a:gd name="connsiteY88" fmla="*/ 1762225 h 1990899"/>
                  <a:gd name="connsiteX89" fmla="*/ 4143189 w 5020047"/>
                  <a:gd name="connsiteY89" fmla="*/ 1819375 h 1990899"/>
                  <a:gd name="connsiteX90" fmla="*/ 4133664 w 5020047"/>
                  <a:gd name="connsiteY90" fmla="*/ 1857475 h 1990899"/>
                  <a:gd name="connsiteX91" fmla="*/ 4143189 w 5020047"/>
                  <a:gd name="connsiteY91" fmla="*/ 1990829 h 1990899"/>
                  <a:gd name="connsiteX92" fmla="*/ 4209864 w 5020047"/>
                  <a:gd name="connsiteY92" fmla="*/ 1876525 h 1990899"/>
                  <a:gd name="connsiteX93" fmla="*/ 4219389 w 5020047"/>
                  <a:gd name="connsiteY93" fmla="*/ 1819375 h 1990899"/>
                  <a:gd name="connsiteX94" fmla="*/ 4219389 w 5020047"/>
                  <a:gd name="connsiteY94" fmla="*/ 1771750 h 1990899"/>
                  <a:gd name="connsiteX95" fmla="*/ 4219389 w 5020047"/>
                  <a:gd name="connsiteY95" fmla="*/ 1705075 h 1990899"/>
                  <a:gd name="connsiteX96" fmla="*/ 4228914 w 5020047"/>
                  <a:gd name="connsiteY96" fmla="*/ 1647925 h 1990899"/>
                  <a:gd name="connsiteX97" fmla="*/ 4238439 w 5020047"/>
                  <a:gd name="connsiteY97" fmla="*/ 1581250 h 1990899"/>
                  <a:gd name="connsiteX98" fmla="*/ 4228914 w 5020047"/>
                  <a:gd name="connsiteY98" fmla="*/ 1524100 h 1990899"/>
                  <a:gd name="connsiteX99" fmla="*/ 4257489 w 5020047"/>
                  <a:gd name="connsiteY99" fmla="*/ 1476475 h 1990899"/>
                  <a:gd name="connsiteX100" fmla="*/ 4228914 w 5020047"/>
                  <a:gd name="connsiteY100" fmla="*/ 1438375 h 1990899"/>
                  <a:gd name="connsiteX101" fmla="*/ 4267016 w 5020047"/>
                  <a:gd name="connsiteY101" fmla="*/ 1390751 h 1990899"/>
                  <a:gd name="connsiteX102" fmla="*/ 4257489 w 5020047"/>
                  <a:gd name="connsiteY102" fmla="*/ 1305025 h 1990899"/>
                  <a:gd name="connsiteX103" fmla="*/ 4238439 w 5020047"/>
                  <a:gd name="connsiteY103" fmla="*/ 1257400 h 1990899"/>
                  <a:gd name="connsiteX104" fmla="*/ 4247964 w 5020047"/>
                  <a:gd name="connsiteY104" fmla="*/ 1200250 h 1990899"/>
                  <a:gd name="connsiteX105" fmla="*/ 4247964 w 5020047"/>
                  <a:gd name="connsiteY105" fmla="*/ 1171675 h 1990899"/>
                  <a:gd name="connsiteX106" fmla="*/ 4257489 w 5020047"/>
                  <a:gd name="connsiteY106" fmla="*/ 1105000 h 1990899"/>
                  <a:gd name="connsiteX107" fmla="*/ 4257489 w 5020047"/>
                  <a:gd name="connsiteY107" fmla="*/ 1066900 h 1990899"/>
                  <a:gd name="connsiteX108" fmla="*/ 4247964 w 5020047"/>
                  <a:gd name="connsiteY108" fmla="*/ 1000225 h 1990899"/>
                  <a:gd name="connsiteX109" fmla="*/ 4257489 w 5020047"/>
                  <a:gd name="connsiteY109" fmla="*/ 952600 h 1990899"/>
                  <a:gd name="connsiteX110" fmla="*/ 4276539 w 5020047"/>
                  <a:gd name="connsiteY110" fmla="*/ 885925 h 1990899"/>
                  <a:gd name="connsiteX111" fmla="*/ 4295589 w 5020047"/>
                  <a:gd name="connsiteY111" fmla="*/ 838300 h 1990899"/>
                  <a:gd name="connsiteX112" fmla="*/ 4276539 w 5020047"/>
                  <a:gd name="connsiteY112" fmla="*/ 800200 h 1990899"/>
                  <a:gd name="connsiteX113" fmla="*/ 4295589 w 5020047"/>
                  <a:gd name="connsiteY113" fmla="*/ 704950 h 1990899"/>
                  <a:gd name="connsiteX114" fmla="*/ 4362268 w 5020047"/>
                  <a:gd name="connsiteY114" fmla="*/ 762100 h 1990899"/>
                  <a:gd name="connsiteX115" fmla="*/ 4362264 w 5020047"/>
                  <a:gd name="connsiteY115" fmla="*/ 552550 h 1990899"/>
                  <a:gd name="connsiteX116" fmla="*/ 4371789 w 5020047"/>
                  <a:gd name="connsiteY116" fmla="*/ 504925 h 1990899"/>
                  <a:gd name="connsiteX117" fmla="*/ 4371789 w 5020047"/>
                  <a:gd name="connsiteY117" fmla="*/ 447775 h 1990899"/>
                  <a:gd name="connsiteX118" fmla="*/ 4390839 w 5020047"/>
                  <a:gd name="connsiteY118" fmla="*/ 381100 h 1990899"/>
                  <a:gd name="connsiteX119" fmla="*/ 4381314 w 5020047"/>
                  <a:gd name="connsiteY119" fmla="*/ 333475 h 1990899"/>
                  <a:gd name="connsiteX120" fmla="*/ 4381314 w 5020047"/>
                  <a:gd name="connsiteY120" fmla="*/ 266800 h 1990899"/>
                  <a:gd name="connsiteX121" fmla="*/ 4390839 w 5020047"/>
                  <a:gd name="connsiteY121" fmla="*/ 209650 h 1990899"/>
                  <a:gd name="connsiteX122" fmla="*/ 4419414 w 5020047"/>
                  <a:gd name="connsiteY122" fmla="*/ 162025 h 1990899"/>
                  <a:gd name="connsiteX123" fmla="*/ 4409890 w 5020047"/>
                  <a:gd name="connsiteY123" fmla="*/ 28670 h 1990899"/>
                  <a:gd name="connsiteX124" fmla="*/ 4496267 w 5020047"/>
                  <a:gd name="connsiteY124" fmla="*/ 180984 h 1990899"/>
                  <a:gd name="connsiteX125" fmla="*/ 4610572 w 5020047"/>
                  <a:gd name="connsiteY125" fmla="*/ 9525 h 1990899"/>
                  <a:gd name="connsiteX126" fmla="*/ 4657563 w 5020047"/>
                  <a:gd name="connsiteY126" fmla="*/ 152504 h 1990899"/>
                  <a:gd name="connsiteX127" fmla="*/ 4753469 w 5020047"/>
                  <a:gd name="connsiteY127" fmla="*/ 57153 h 1990899"/>
                  <a:gd name="connsiteX128" fmla="*/ 4857612 w 5020047"/>
                  <a:gd name="connsiteY128" fmla="*/ 1133630 h 1990899"/>
                  <a:gd name="connsiteX129" fmla="*/ 4895857 w 5020047"/>
                  <a:gd name="connsiteY129" fmla="*/ 276183 h 1990899"/>
                  <a:gd name="connsiteX130" fmla="*/ 4953000 w 5020047"/>
                  <a:gd name="connsiteY130" fmla="*/ 1133517 h 1990899"/>
                  <a:gd name="connsiteX131" fmla="*/ 4991107 w 5020047"/>
                  <a:gd name="connsiteY131" fmla="*/ 104724 h 1990899"/>
                  <a:gd name="connsiteX132" fmla="*/ 5019679 w 5020047"/>
                  <a:gd name="connsiteY132" fmla="*/ 57150 h 1990899"/>
                  <a:gd name="connsiteX0" fmla="*/ 0 w 5020047"/>
                  <a:gd name="connsiteY0" fmla="*/ 100 h 1990899"/>
                  <a:gd name="connsiteX1" fmla="*/ 247671 w 5020047"/>
                  <a:gd name="connsiteY1" fmla="*/ 19150 h 1990899"/>
                  <a:gd name="connsiteX2" fmla="*/ 361982 w 5020047"/>
                  <a:gd name="connsiteY2" fmla="*/ 19051 h 1990899"/>
                  <a:gd name="connsiteX3" fmla="*/ 371508 w 5020047"/>
                  <a:gd name="connsiteY3" fmla="*/ 190509 h 1990899"/>
                  <a:gd name="connsiteX4" fmla="*/ 416930 w 5020047"/>
                  <a:gd name="connsiteY4" fmla="*/ 238225 h 1990899"/>
                  <a:gd name="connsiteX5" fmla="*/ 437663 w 5020047"/>
                  <a:gd name="connsiteY5" fmla="*/ 381101 h 1990899"/>
                  <a:gd name="connsiteX6" fmla="*/ 478435 w 5020047"/>
                  <a:gd name="connsiteY6" fmla="*/ 571600 h 1990899"/>
                  <a:gd name="connsiteX7" fmla="*/ 542974 w 5020047"/>
                  <a:gd name="connsiteY7" fmla="*/ 523975 h 1990899"/>
                  <a:gd name="connsiteX8" fmla="*/ 611446 w 5020047"/>
                  <a:gd name="connsiteY8" fmla="*/ 809725 h 1990899"/>
                  <a:gd name="connsiteX9" fmla="*/ 666810 w 5020047"/>
                  <a:gd name="connsiteY9" fmla="*/ 952600 h 1990899"/>
                  <a:gd name="connsiteX10" fmla="*/ 798573 w 5020047"/>
                  <a:gd name="connsiteY10" fmla="*/ 1124050 h 1990899"/>
                  <a:gd name="connsiteX11" fmla="*/ 954388 w 5020047"/>
                  <a:gd name="connsiteY11" fmla="*/ 1038325 h 1990899"/>
                  <a:gd name="connsiteX12" fmla="*/ 1202065 w 5020047"/>
                  <a:gd name="connsiteY12" fmla="*/ 885925 h 1990899"/>
                  <a:gd name="connsiteX13" fmla="*/ 1306853 w 5020047"/>
                  <a:gd name="connsiteY13" fmla="*/ 876400 h 1990899"/>
                  <a:gd name="connsiteX14" fmla="*/ 1392588 w 5020047"/>
                  <a:gd name="connsiteY14" fmla="*/ 800200 h 1990899"/>
                  <a:gd name="connsiteX15" fmla="*/ 1454393 w 5020047"/>
                  <a:gd name="connsiteY15" fmla="*/ 838301 h 1990899"/>
                  <a:gd name="connsiteX16" fmla="*/ 1496989 w 5020047"/>
                  <a:gd name="connsiteY16" fmla="*/ 895450 h 1990899"/>
                  <a:gd name="connsiteX17" fmla="*/ 1561653 w 5020047"/>
                  <a:gd name="connsiteY17" fmla="*/ 762100 h 1990899"/>
                  <a:gd name="connsiteX18" fmla="*/ 1605669 w 5020047"/>
                  <a:gd name="connsiteY18" fmla="*/ 772786 h 1990899"/>
                  <a:gd name="connsiteX19" fmla="*/ 1638447 w 5020047"/>
                  <a:gd name="connsiteY19" fmla="*/ 666850 h 1990899"/>
                  <a:gd name="connsiteX20" fmla="*/ 1698901 w 5020047"/>
                  <a:gd name="connsiteY20" fmla="*/ 571600 h 1990899"/>
                  <a:gd name="connsiteX21" fmla="*/ 1852398 w 5020047"/>
                  <a:gd name="connsiteY21" fmla="*/ 495408 h 1990899"/>
                  <a:gd name="connsiteX22" fmla="*/ 2057005 w 5020047"/>
                  <a:gd name="connsiteY22" fmla="*/ 381100 h 1990899"/>
                  <a:gd name="connsiteX23" fmla="*/ 2249941 w 5020047"/>
                  <a:gd name="connsiteY23" fmla="*/ 276325 h 1990899"/>
                  <a:gd name="connsiteX24" fmla="*/ 2449990 w 5020047"/>
                  <a:gd name="connsiteY24" fmla="*/ 181075 h 1990899"/>
                  <a:gd name="connsiteX25" fmla="*/ 2523761 w 5020047"/>
                  <a:gd name="connsiteY25" fmla="*/ 190600 h 1990899"/>
                  <a:gd name="connsiteX26" fmla="*/ 2952564 w 5020047"/>
                  <a:gd name="connsiteY26" fmla="*/ 47725 h 1990899"/>
                  <a:gd name="connsiteX27" fmla="*/ 3019239 w 5020047"/>
                  <a:gd name="connsiteY27" fmla="*/ 28675 h 1990899"/>
                  <a:gd name="connsiteX28" fmla="*/ 3133539 w 5020047"/>
                  <a:gd name="connsiteY28" fmla="*/ 38200 h 1990899"/>
                  <a:gd name="connsiteX29" fmla="*/ 3152589 w 5020047"/>
                  <a:gd name="connsiteY29" fmla="*/ 66775 h 1990899"/>
                  <a:gd name="connsiteX30" fmla="*/ 3162114 w 5020047"/>
                  <a:gd name="connsiteY30" fmla="*/ 114400 h 1990899"/>
                  <a:gd name="connsiteX31" fmla="*/ 3171639 w 5020047"/>
                  <a:gd name="connsiteY31" fmla="*/ 352525 h 1990899"/>
                  <a:gd name="connsiteX32" fmla="*/ 3200214 w 5020047"/>
                  <a:gd name="connsiteY32" fmla="*/ 514450 h 1990899"/>
                  <a:gd name="connsiteX33" fmla="*/ 3209739 w 5020047"/>
                  <a:gd name="connsiteY33" fmla="*/ 543025 h 1990899"/>
                  <a:gd name="connsiteX34" fmla="*/ 3228790 w 5020047"/>
                  <a:gd name="connsiteY34" fmla="*/ 666850 h 1990899"/>
                  <a:gd name="connsiteX35" fmla="*/ 3228787 w 5020047"/>
                  <a:gd name="connsiteY35" fmla="*/ 714475 h 1990899"/>
                  <a:gd name="connsiteX36" fmla="*/ 3228788 w 5020047"/>
                  <a:gd name="connsiteY36" fmla="*/ 762100 h 1990899"/>
                  <a:gd name="connsiteX37" fmla="*/ 3276414 w 5020047"/>
                  <a:gd name="connsiteY37" fmla="*/ 743050 h 1990899"/>
                  <a:gd name="connsiteX38" fmla="*/ 3285939 w 5020047"/>
                  <a:gd name="connsiteY38" fmla="*/ 895450 h 1990899"/>
                  <a:gd name="connsiteX39" fmla="*/ 3295464 w 5020047"/>
                  <a:gd name="connsiteY39" fmla="*/ 924025 h 1990899"/>
                  <a:gd name="connsiteX40" fmla="*/ 3285939 w 5020047"/>
                  <a:gd name="connsiteY40" fmla="*/ 971650 h 1990899"/>
                  <a:gd name="connsiteX41" fmla="*/ 3304989 w 5020047"/>
                  <a:gd name="connsiteY41" fmla="*/ 1019275 h 1990899"/>
                  <a:gd name="connsiteX42" fmla="*/ 3304989 w 5020047"/>
                  <a:gd name="connsiteY42" fmla="*/ 1047850 h 1990899"/>
                  <a:gd name="connsiteX43" fmla="*/ 3314514 w 5020047"/>
                  <a:gd name="connsiteY43" fmla="*/ 1095475 h 1990899"/>
                  <a:gd name="connsiteX44" fmla="*/ 3314514 w 5020047"/>
                  <a:gd name="connsiteY44" fmla="*/ 1143100 h 1990899"/>
                  <a:gd name="connsiteX45" fmla="*/ 3324039 w 5020047"/>
                  <a:gd name="connsiteY45" fmla="*/ 1181200 h 1990899"/>
                  <a:gd name="connsiteX46" fmla="*/ 3314514 w 5020047"/>
                  <a:gd name="connsiteY46" fmla="*/ 1200250 h 1990899"/>
                  <a:gd name="connsiteX47" fmla="*/ 3333564 w 5020047"/>
                  <a:gd name="connsiteY47" fmla="*/ 1238350 h 1990899"/>
                  <a:gd name="connsiteX48" fmla="*/ 3333564 w 5020047"/>
                  <a:gd name="connsiteY48" fmla="*/ 1285975 h 1990899"/>
                  <a:gd name="connsiteX49" fmla="*/ 3352614 w 5020047"/>
                  <a:gd name="connsiteY49" fmla="*/ 1333600 h 1990899"/>
                  <a:gd name="connsiteX50" fmla="*/ 3352614 w 5020047"/>
                  <a:gd name="connsiteY50" fmla="*/ 1381225 h 1990899"/>
                  <a:gd name="connsiteX51" fmla="*/ 3390714 w 5020047"/>
                  <a:gd name="connsiteY51" fmla="*/ 1419325 h 1990899"/>
                  <a:gd name="connsiteX52" fmla="*/ 3419289 w 5020047"/>
                  <a:gd name="connsiteY52" fmla="*/ 1381225 h 1990899"/>
                  <a:gd name="connsiteX53" fmla="*/ 3428814 w 5020047"/>
                  <a:gd name="connsiteY53" fmla="*/ 1333600 h 1990899"/>
                  <a:gd name="connsiteX54" fmla="*/ 3447864 w 5020047"/>
                  <a:gd name="connsiteY54" fmla="*/ 1276450 h 1990899"/>
                  <a:gd name="connsiteX55" fmla="*/ 3447864 w 5020047"/>
                  <a:gd name="connsiteY55" fmla="*/ 1238350 h 1990899"/>
                  <a:gd name="connsiteX56" fmla="*/ 3466914 w 5020047"/>
                  <a:gd name="connsiteY56" fmla="*/ 1171675 h 1990899"/>
                  <a:gd name="connsiteX57" fmla="*/ 3457389 w 5020047"/>
                  <a:gd name="connsiteY57" fmla="*/ 1105000 h 1990899"/>
                  <a:gd name="connsiteX58" fmla="*/ 3466914 w 5020047"/>
                  <a:gd name="connsiteY58" fmla="*/ 1076425 h 1990899"/>
                  <a:gd name="connsiteX59" fmla="*/ 3485964 w 5020047"/>
                  <a:gd name="connsiteY59" fmla="*/ 1009750 h 1990899"/>
                  <a:gd name="connsiteX60" fmla="*/ 3495489 w 5020047"/>
                  <a:gd name="connsiteY60" fmla="*/ 962125 h 1990899"/>
                  <a:gd name="connsiteX61" fmla="*/ 3505014 w 5020047"/>
                  <a:gd name="connsiteY61" fmla="*/ 914500 h 1990899"/>
                  <a:gd name="connsiteX62" fmla="*/ 3524064 w 5020047"/>
                  <a:gd name="connsiteY62" fmla="*/ 866875 h 1990899"/>
                  <a:gd name="connsiteX63" fmla="*/ 3571689 w 5020047"/>
                  <a:gd name="connsiteY63" fmla="*/ 924025 h 1990899"/>
                  <a:gd name="connsiteX64" fmla="*/ 3571689 w 5020047"/>
                  <a:gd name="connsiteY64" fmla="*/ 971650 h 1990899"/>
                  <a:gd name="connsiteX65" fmla="*/ 3638367 w 5020047"/>
                  <a:gd name="connsiteY65" fmla="*/ 1066900 h 1990899"/>
                  <a:gd name="connsiteX66" fmla="*/ 3705041 w 5020047"/>
                  <a:gd name="connsiteY66" fmla="*/ 981175 h 1990899"/>
                  <a:gd name="connsiteX67" fmla="*/ 3733614 w 5020047"/>
                  <a:gd name="connsiteY67" fmla="*/ 1038325 h 1990899"/>
                  <a:gd name="connsiteX68" fmla="*/ 3743139 w 5020047"/>
                  <a:gd name="connsiteY68" fmla="*/ 838300 h 1990899"/>
                  <a:gd name="connsiteX69" fmla="*/ 3790764 w 5020047"/>
                  <a:gd name="connsiteY69" fmla="*/ 781150 h 1990899"/>
                  <a:gd name="connsiteX70" fmla="*/ 3847914 w 5020047"/>
                  <a:gd name="connsiteY70" fmla="*/ 781150 h 1990899"/>
                  <a:gd name="connsiteX71" fmla="*/ 3905064 w 5020047"/>
                  <a:gd name="connsiteY71" fmla="*/ 790675 h 1990899"/>
                  <a:gd name="connsiteX72" fmla="*/ 3962215 w 5020047"/>
                  <a:gd name="connsiteY72" fmla="*/ 809725 h 1990899"/>
                  <a:gd name="connsiteX73" fmla="*/ 3971739 w 5020047"/>
                  <a:gd name="connsiteY73" fmla="*/ 876400 h 1990899"/>
                  <a:gd name="connsiteX74" fmla="*/ 3990789 w 5020047"/>
                  <a:gd name="connsiteY74" fmla="*/ 933550 h 1990899"/>
                  <a:gd name="connsiteX75" fmla="*/ 4009839 w 5020047"/>
                  <a:gd name="connsiteY75" fmla="*/ 990700 h 1990899"/>
                  <a:gd name="connsiteX76" fmla="*/ 4028889 w 5020047"/>
                  <a:gd name="connsiteY76" fmla="*/ 1047850 h 1990899"/>
                  <a:gd name="connsiteX77" fmla="*/ 4019364 w 5020047"/>
                  <a:gd name="connsiteY77" fmla="*/ 1076425 h 1990899"/>
                  <a:gd name="connsiteX78" fmla="*/ 4047939 w 5020047"/>
                  <a:gd name="connsiteY78" fmla="*/ 1133575 h 1990899"/>
                  <a:gd name="connsiteX79" fmla="*/ 4047939 w 5020047"/>
                  <a:gd name="connsiteY79" fmla="*/ 1181200 h 1990899"/>
                  <a:gd name="connsiteX80" fmla="*/ 4047939 w 5020047"/>
                  <a:gd name="connsiteY80" fmla="*/ 1228825 h 1990899"/>
                  <a:gd name="connsiteX81" fmla="*/ 4028889 w 5020047"/>
                  <a:gd name="connsiteY81" fmla="*/ 1257400 h 1990899"/>
                  <a:gd name="connsiteX82" fmla="*/ 4019848 w 5020047"/>
                  <a:gd name="connsiteY82" fmla="*/ 1324031 h 1990899"/>
                  <a:gd name="connsiteX83" fmla="*/ 4066989 w 5020047"/>
                  <a:gd name="connsiteY83" fmla="*/ 1409800 h 1990899"/>
                  <a:gd name="connsiteX84" fmla="*/ 4066989 w 5020047"/>
                  <a:gd name="connsiteY84" fmla="*/ 1466950 h 1990899"/>
                  <a:gd name="connsiteX85" fmla="*/ 4105089 w 5020047"/>
                  <a:gd name="connsiteY85" fmla="*/ 1562199 h 1990899"/>
                  <a:gd name="connsiteX86" fmla="*/ 4114614 w 5020047"/>
                  <a:gd name="connsiteY86" fmla="*/ 1609825 h 1990899"/>
                  <a:gd name="connsiteX87" fmla="*/ 4114614 w 5020047"/>
                  <a:gd name="connsiteY87" fmla="*/ 1743182 h 1990899"/>
                  <a:gd name="connsiteX88" fmla="*/ 4124139 w 5020047"/>
                  <a:gd name="connsiteY88" fmla="*/ 1762225 h 1990899"/>
                  <a:gd name="connsiteX89" fmla="*/ 4143189 w 5020047"/>
                  <a:gd name="connsiteY89" fmla="*/ 1819375 h 1990899"/>
                  <a:gd name="connsiteX90" fmla="*/ 4133664 w 5020047"/>
                  <a:gd name="connsiteY90" fmla="*/ 1857475 h 1990899"/>
                  <a:gd name="connsiteX91" fmla="*/ 4143189 w 5020047"/>
                  <a:gd name="connsiteY91" fmla="*/ 1990829 h 1990899"/>
                  <a:gd name="connsiteX92" fmla="*/ 4209864 w 5020047"/>
                  <a:gd name="connsiteY92" fmla="*/ 1876525 h 1990899"/>
                  <a:gd name="connsiteX93" fmla="*/ 4219389 w 5020047"/>
                  <a:gd name="connsiteY93" fmla="*/ 1819375 h 1990899"/>
                  <a:gd name="connsiteX94" fmla="*/ 4219389 w 5020047"/>
                  <a:gd name="connsiteY94" fmla="*/ 1771750 h 1990899"/>
                  <a:gd name="connsiteX95" fmla="*/ 4219389 w 5020047"/>
                  <a:gd name="connsiteY95" fmla="*/ 1705075 h 1990899"/>
                  <a:gd name="connsiteX96" fmla="*/ 4228914 w 5020047"/>
                  <a:gd name="connsiteY96" fmla="*/ 1647925 h 1990899"/>
                  <a:gd name="connsiteX97" fmla="*/ 4238439 w 5020047"/>
                  <a:gd name="connsiteY97" fmla="*/ 1581250 h 1990899"/>
                  <a:gd name="connsiteX98" fmla="*/ 4228914 w 5020047"/>
                  <a:gd name="connsiteY98" fmla="*/ 1524100 h 1990899"/>
                  <a:gd name="connsiteX99" fmla="*/ 4257489 w 5020047"/>
                  <a:gd name="connsiteY99" fmla="*/ 1476475 h 1990899"/>
                  <a:gd name="connsiteX100" fmla="*/ 4228914 w 5020047"/>
                  <a:gd name="connsiteY100" fmla="*/ 1438375 h 1990899"/>
                  <a:gd name="connsiteX101" fmla="*/ 4267016 w 5020047"/>
                  <a:gd name="connsiteY101" fmla="*/ 1390751 h 1990899"/>
                  <a:gd name="connsiteX102" fmla="*/ 4257489 w 5020047"/>
                  <a:gd name="connsiteY102" fmla="*/ 1305025 h 1990899"/>
                  <a:gd name="connsiteX103" fmla="*/ 4238439 w 5020047"/>
                  <a:gd name="connsiteY103" fmla="*/ 1257400 h 1990899"/>
                  <a:gd name="connsiteX104" fmla="*/ 4247964 w 5020047"/>
                  <a:gd name="connsiteY104" fmla="*/ 1200250 h 1990899"/>
                  <a:gd name="connsiteX105" fmla="*/ 4247964 w 5020047"/>
                  <a:gd name="connsiteY105" fmla="*/ 1171675 h 1990899"/>
                  <a:gd name="connsiteX106" fmla="*/ 4257489 w 5020047"/>
                  <a:gd name="connsiteY106" fmla="*/ 1105000 h 1990899"/>
                  <a:gd name="connsiteX107" fmla="*/ 4257489 w 5020047"/>
                  <a:gd name="connsiteY107" fmla="*/ 1066900 h 1990899"/>
                  <a:gd name="connsiteX108" fmla="*/ 4247964 w 5020047"/>
                  <a:gd name="connsiteY108" fmla="*/ 1000225 h 1990899"/>
                  <a:gd name="connsiteX109" fmla="*/ 4257489 w 5020047"/>
                  <a:gd name="connsiteY109" fmla="*/ 952600 h 1990899"/>
                  <a:gd name="connsiteX110" fmla="*/ 4276539 w 5020047"/>
                  <a:gd name="connsiteY110" fmla="*/ 885925 h 1990899"/>
                  <a:gd name="connsiteX111" fmla="*/ 4295589 w 5020047"/>
                  <a:gd name="connsiteY111" fmla="*/ 838300 h 1990899"/>
                  <a:gd name="connsiteX112" fmla="*/ 4276539 w 5020047"/>
                  <a:gd name="connsiteY112" fmla="*/ 800200 h 1990899"/>
                  <a:gd name="connsiteX113" fmla="*/ 4295589 w 5020047"/>
                  <a:gd name="connsiteY113" fmla="*/ 704950 h 1990899"/>
                  <a:gd name="connsiteX114" fmla="*/ 4362268 w 5020047"/>
                  <a:gd name="connsiteY114" fmla="*/ 762100 h 1990899"/>
                  <a:gd name="connsiteX115" fmla="*/ 4362264 w 5020047"/>
                  <a:gd name="connsiteY115" fmla="*/ 552550 h 1990899"/>
                  <a:gd name="connsiteX116" fmla="*/ 4371789 w 5020047"/>
                  <a:gd name="connsiteY116" fmla="*/ 504925 h 1990899"/>
                  <a:gd name="connsiteX117" fmla="*/ 4371789 w 5020047"/>
                  <a:gd name="connsiteY117" fmla="*/ 447775 h 1990899"/>
                  <a:gd name="connsiteX118" fmla="*/ 4390839 w 5020047"/>
                  <a:gd name="connsiteY118" fmla="*/ 381100 h 1990899"/>
                  <a:gd name="connsiteX119" fmla="*/ 4381314 w 5020047"/>
                  <a:gd name="connsiteY119" fmla="*/ 333475 h 1990899"/>
                  <a:gd name="connsiteX120" fmla="*/ 4381314 w 5020047"/>
                  <a:gd name="connsiteY120" fmla="*/ 266800 h 1990899"/>
                  <a:gd name="connsiteX121" fmla="*/ 4390839 w 5020047"/>
                  <a:gd name="connsiteY121" fmla="*/ 209650 h 1990899"/>
                  <a:gd name="connsiteX122" fmla="*/ 4419414 w 5020047"/>
                  <a:gd name="connsiteY122" fmla="*/ 162025 h 1990899"/>
                  <a:gd name="connsiteX123" fmla="*/ 4409890 w 5020047"/>
                  <a:gd name="connsiteY123" fmla="*/ 28670 h 1990899"/>
                  <a:gd name="connsiteX124" fmla="*/ 4496267 w 5020047"/>
                  <a:gd name="connsiteY124" fmla="*/ 180984 h 1990899"/>
                  <a:gd name="connsiteX125" fmla="*/ 4610572 w 5020047"/>
                  <a:gd name="connsiteY125" fmla="*/ 9525 h 1990899"/>
                  <a:gd name="connsiteX126" fmla="*/ 4657563 w 5020047"/>
                  <a:gd name="connsiteY126" fmla="*/ 152504 h 1990899"/>
                  <a:gd name="connsiteX127" fmla="*/ 4753469 w 5020047"/>
                  <a:gd name="connsiteY127" fmla="*/ 57153 h 1990899"/>
                  <a:gd name="connsiteX128" fmla="*/ 4857612 w 5020047"/>
                  <a:gd name="connsiteY128" fmla="*/ 1133630 h 1990899"/>
                  <a:gd name="connsiteX129" fmla="*/ 4895857 w 5020047"/>
                  <a:gd name="connsiteY129" fmla="*/ 276183 h 1990899"/>
                  <a:gd name="connsiteX130" fmla="*/ 4953000 w 5020047"/>
                  <a:gd name="connsiteY130" fmla="*/ 1133517 h 1990899"/>
                  <a:gd name="connsiteX131" fmla="*/ 4991107 w 5020047"/>
                  <a:gd name="connsiteY131" fmla="*/ 104724 h 1990899"/>
                  <a:gd name="connsiteX132" fmla="*/ 5019679 w 5020047"/>
                  <a:gd name="connsiteY132" fmla="*/ 57150 h 1990899"/>
                  <a:gd name="connsiteX0" fmla="*/ 0 w 5020047"/>
                  <a:gd name="connsiteY0" fmla="*/ 100 h 1990899"/>
                  <a:gd name="connsiteX1" fmla="*/ 247671 w 5020047"/>
                  <a:gd name="connsiteY1" fmla="*/ 19150 h 1990899"/>
                  <a:gd name="connsiteX2" fmla="*/ 361982 w 5020047"/>
                  <a:gd name="connsiteY2" fmla="*/ 19051 h 1990899"/>
                  <a:gd name="connsiteX3" fmla="*/ 371508 w 5020047"/>
                  <a:gd name="connsiteY3" fmla="*/ 190509 h 1990899"/>
                  <a:gd name="connsiteX4" fmla="*/ 416930 w 5020047"/>
                  <a:gd name="connsiteY4" fmla="*/ 238225 h 1990899"/>
                  <a:gd name="connsiteX5" fmla="*/ 437663 w 5020047"/>
                  <a:gd name="connsiteY5" fmla="*/ 381101 h 1990899"/>
                  <a:gd name="connsiteX6" fmla="*/ 478435 w 5020047"/>
                  <a:gd name="connsiteY6" fmla="*/ 571600 h 1990899"/>
                  <a:gd name="connsiteX7" fmla="*/ 542974 w 5020047"/>
                  <a:gd name="connsiteY7" fmla="*/ 523975 h 1990899"/>
                  <a:gd name="connsiteX8" fmla="*/ 611446 w 5020047"/>
                  <a:gd name="connsiteY8" fmla="*/ 809725 h 1990899"/>
                  <a:gd name="connsiteX9" fmla="*/ 666810 w 5020047"/>
                  <a:gd name="connsiteY9" fmla="*/ 952600 h 1990899"/>
                  <a:gd name="connsiteX10" fmla="*/ 798573 w 5020047"/>
                  <a:gd name="connsiteY10" fmla="*/ 1124050 h 1990899"/>
                  <a:gd name="connsiteX11" fmla="*/ 954388 w 5020047"/>
                  <a:gd name="connsiteY11" fmla="*/ 1038325 h 1990899"/>
                  <a:gd name="connsiteX12" fmla="*/ 1202065 w 5020047"/>
                  <a:gd name="connsiteY12" fmla="*/ 885925 h 1990899"/>
                  <a:gd name="connsiteX13" fmla="*/ 1306853 w 5020047"/>
                  <a:gd name="connsiteY13" fmla="*/ 876400 h 1990899"/>
                  <a:gd name="connsiteX14" fmla="*/ 1392588 w 5020047"/>
                  <a:gd name="connsiteY14" fmla="*/ 800200 h 1990899"/>
                  <a:gd name="connsiteX15" fmla="*/ 1454393 w 5020047"/>
                  <a:gd name="connsiteY15" fmla="*/ 838301 h 1990899"/>
                  <a:gd name="connsiteX16" fmla="*/ 1496989 w 5020047"/>
                  <a:gd name="connsiteY16" fmla="*/ 895450 h 1990899"/>
                  <a:gd name="connsiteX17" fmla="*/ 1561653 w 5020047"/>
                  <a:gd name="connsiteY17" fmla="*/ 762100 h 1990899"/>
                  <a:gd name="connsiteX18" fmla="*/ 1605669 w 5020047"/>
                  <a:gd name="connsiteY18" fmla="*/ 772786 h 1990899"/>
                  <a:gd name="connsiteX19" fmla="*/ 1638447 w 5020047"/>
                  <a:gd name="connsiteY19" fmla="*/ 666850 h 1990899"/>
                  <a:gd name="connsiteX20" fmla="*/ 1698901 w 5020047"/>
                  <a:gd name="connsiteY20" fmla="*/ 571600 h 1990899"/>
                  <a:gd name="connsiteX21" fmla="*/ 1852398 w 5020047"/>
                  <a:gd name="connsiteY21" fmla="*/ 495408 h 1990899"/>
                  <a:gd name="connsiteX22" fmla="*/ 2057005 w 5020047"/>
                  <a:gd name="connsiteY22" fmla="*/ 381100 h 1990899"/>
                  <a:gd name="connsiteX23" fmla="*/ 2249941 w 5020047"/>
                  <a:gd name="connsiteY23" fmla="*/ 276325 h 1990899"/>
                  <a:gd name="connsiteX24" fmla="*/ 2449990 w 5020047"/>
                  <a:gd name="connsiteY24" fmla="*/ 181075 h 1990899"/>
                  <a:gd name="connsiteX25" fmla="*/ 2523761 w 5020047"/>
                  <a:gd name="connsiteY25" fmla="*/ 190600 h 1990899"/>
                  <a:gd name="connsiteX26" fmla="*/ 2952564 w 5020047"/>
                  <a:gd name="connsiteY26" fmla="*/ 47725 h 1990899"/>
                  <a:gd name="connsiteX27" fmla="*/ 3019239 w 5020047"/>
                  <a:gd name="connsiteY27" fmla="*/ 28675 h 1990899"/>
                  <a:gd name="connsiteX28" fmla="*/ 3133539 w 5020047"/>
                  <a:gd name="connsiteY28" fmla="*/ 38200 h 1990899"/>
                  <a:gd name="connsiteX29" fmla="*/ 3152589 w 5020047"/>
                  <a:gd name="connsiteY29" fmla="*/ 66775 h 1990899"/>
                  <a:gd name="connsiteX30" fmla="*/ 3162114 w 5020047"/>
                  <a:gd name="connsiteY30" fmla="*/ 114400 h 1990899"/>
                  <a:gd name="connsiteX31" fmla="*/ 3171639 w 5020047"/>
                  <a:gd name="connsiteY31" fmla="*/ 352525 h 1990899"/>
                  <a:gd name="connsiteX32" fmla="*/ 3200214 w 5020047"/>
                  <a:gd name="connsiteY32" fmla="*/ 514450 h 1990899"/>
                  <a:gd name="connsiteX33" fmla="*/ 3209739 w 5020047"/>
                  <a:gd name="connsiteY33" fmla="*/ 543025 h 1990899"/>
                  <a:gd name="connsiteX34" fmla="*/ 3228790 w 5020047"/>
                  <a:gd name="connsiteY34" fmla="*/ 666850 h 1990899"/>
                  <a:gd name="connsiteX35" fmla="*/ 3228787 w 5020047"/>
                  <a:gd name="connsiteY35" fmla="*/ 714475 h 1990899"/>
                  <a:gd name="connsiteX36" fmla="*/ 3228788 w 5020047"/>
                  <a:gd name="connsiteY36" fmla="*/ 762100 h 1990899"/>
                  <a:gd name="connsiteX37" fmla="*/ 3276414 w 5020047"/>
                  <a:gd name="connsiteY37" fmla="*/ 743050 h 1990899"/>
                  <a:gd name="connsiteX38" fmla="*/ 3285939 w 5020047"/>
                  <a:gd name="connsiteY38" fmla="*/ 895450 h 1990899"/>
                  <a:gd name="connsiteX39" fmla="*/ 3295464 w 5020047"/>
                  <a:gd name="connsiteY39" fmla="*/ 924025 h 1990899"/>
                  <a:gd name="connsiteX40" fmla="*/ 3285939 w 5020047"/>
                  <a:gd name="connsiteY40" fmla="*/ 971650 h 1990899"/>
                  <a:gd name="connsiteX41" fmla="*/ 3304989 w 5020047"/>
                  <a:gd name="connsiteY41" fmla="*/ 1019275 h 1990899"/>
                  <a:gd name="connsiteX42" fmla="*/ 3304989 w 5020047"/>
                  <a:gd name="connsiteY42" fmla="*/ 1047850 h 1990899"/>
                  <a:gd name="connsiteX43" fmla="*/ 3314514 w 5020047"/>
                  <a:gd name="connsiteY43" fmla="*/ 1095475 h 1990899"/>
                  <a:gd name="connsiteX44" fmla="*/ 3314514 w 5020047"/>
                  <a:gd name="connsiteY44" fmla="*/ 1143100 h 1990899"/>
                  <a:gd name="connsiteX45" fmla="*/ 3324039 w 5020047"/>
                  <a:gd name="connsiteY45" fmla="*/ 1181200 h 1990899"/>
                  <a:gd name="connsiteX46" fmla="*/ 3314514 w 5020047"/>
                  <a:gd name="connsiteY46" fmla="*/ 1200250 h 1990899"/>
                  <a:gd name="connsiteX47" fmla="*/ 3333564 w 5020047"/>
                  <a:gd name="connsiteY47" fmla="*/ 1238350 h 1990899"/>
                  <a:gd name="connsiteX48" fmla="*/ 3333564 w 5020047"/>
                  <a:gd name="connsiteY48" fmla="*/ 1285975 h 1990899"/>
                  <a:gd name="connsiteX49" fmla="*/ 3352614 w 5020047"/>
                  <a:gd name="connsiteY49" fmla="*/ 1333600 h 1990899"/>
                  <a:gd name="connsiteX50" fmla="*/ 3352614 w 5020047"/>
                  <a:gd name="connsiteY50" fmla="*/ 1381225 h 1990899"/>
                  <a:gd name="connsiteX51" fmla="*/ 3390714 w 5020047"/>
                  <a:gd name="connsiteY51" fmla="*/ 1419325 h 1990899"/>
                  <a:gd name="connsiteX52" fmla="*/ 3419289 w 5020047"/>
                  <a:gd name="connsiteY52" fmla="*/ 1381225 h 1990899"/>
                  <a:gd name="connsiteX53" fmla="*/ 3428814 w 5020047"/>
                  <a:gd name="connsiteY53" fmla="*/ 1333600 h 1990899"/>
                  <a:gd name="connsiteX54" fmla="*/ 3447864 w 5020047"/>
                  <a:gd name="connsiteY54" fmla="*/ 1276450 h 1990899"/>
                  <a:gd name="connsiteX55" fmla="*/ 3447864 w 5020047"/>
                  <a:gd name="connsiteY55" fmla="*/ 1238350 h 1990899"/>
                  <a:gd name="connsiteX56" fmla="*/ 3466914 w 5020047"/>
                  <a:gd name="connsiteY56" fmla="*/ 1171675 h 1990899"/>
                  <a:gd name="connsiteX57" fmla="*/ 3457389 w 5020047"/>
                  <a:gd name="connsiteY57" fmla="*/ 1105000 h 1990899"/>
                  <a:gd name="connsiteX58" fmla="*/ 3466914 w 5020047"/>
                  <a:gd name="connsiteY58" fmla="*/ 1076425 h 1990899"/>
                  <a:gd name="connsiteX59" fmla="*/ 3485964 w 5020047"/>
                  <a:gd name="connsiteY59" fmla="*/ 1009750 h 1990899"/>
                  <a:gd name="connsiteX60" fmla="*/ 3495489 w 5020047"/>
                  <a:gd name="connsiteY60" fmla="*/ 962125 h 1990899"/>
                  <a:gd name="connsiteX61" fmla="*/ 3505014 w 5020047"/>
                  <a:gd name="connsiteY61" fmla="*/ 914500 h 1990899"/>
                  <a:gd name="connsiteX62" fmla="*/ 3524064 w 5020047"/>
                  <a:gd name="connsiteY62" fmla="*/ 866875 h 1990899"/>
                  <a:gd name="connsiteX63" fmla="*/ 3571689 w 5020047"/>
                  <a:gd name="connsiteY63" fmla="*/ 924025 h 1990899"/>
                  <a:gd name="connsiteX64" fmla="*/ 3571689 w 5020047"/>
                  <a:gd name="connsiteY64" fmla="*/ 971650 h 1990899"/>
                  <a:gd name="connsiteX65" fmla="*/ 3638367 w 5020047"/>
                  <a:gd name="connsiteY65" fmla="*/ 1066900 h 1990899"/>
                  <a:gd name="connsiteX66" fmla="*/ 3705041 w 5020047"/>
                  <a:gd name="connsiteY66" fmla="*/ 981175 h 1990899"/>
                  <a:gd name="connsiteX67" fmla="*/ 3733614 w 5020047"/>
                  <a:gd name="connsiteY67" fmla="*/ 1038325 h 1990899"/>
                  <a:gd name="connsiteX68" fmla="*/ 3743139 w 5020047"/>
                  <a:gd name="connsiteY68" fmla="*/ 838300 h 1990899"/>
                  <a:gd name="connsiteX69" fmla="*/ 3790764 w 5020047"/>
                  <a:gd name="connsiteY69" fmla="*/ 781150 h 1990899"/>
                  <a:gd name="connsiteX70" fmla="*/ 3847914 w 5020047"/>
                  <a:gd name="connsiteY70" fmla="*/ 781150 h 1990899"/>
                  <a:gd name="connsiteX71" fmla="*/ 3905064 w 5020047"/>
                  <a:gd name="connsiteY71" fmla="*/ 790675 h 1990899"/>
                  <a:gd name="connsiteX72" fmla="*/ 3962215 w 5020047"/>
                  <a:gd name="connsiteY72" fmla="*/ 809725 h 1990899"/>
                  <a:gd name="connsiteX73" fmla="*/ 3971739 w 5020047"/>
                  <a:gd name="connsiteY73" fmla="*/ 876400 h 1990899"/>
                  <a:gd name="connsiteX74" fmla="*/ 3990789 w 5020047"/>
                  <a:gd name="connsiteY74" fmla="*/ 933550 h 1990899"/>
                  <a:gd name="connsiteX75" fmla="*/ 4009839 w 5020047"/>
                  <a:gd name="connsiteY75" fmla="*/ 990700 h 1990899"/>
                  <a:gd name="connsiteX76" fmla="*/ 4028889 w 5020047"/>
                  <a:gd name="connsiteY76" fmla="*/ 1047850 h 1990899"/>
                  <a:gd name="connsiteX77" fmla="*/ 4019364 w 5020047"/>
                  <a:gd name="connsiteY77" fmla="*/ 1076425 h 1990899"/>
                  <a:gd name="connsiteX78" fmla="*/ 4047939 w 5020047"/>
                  <a:gd name="connsiteY78" fmla="*/ 1133575 h 1990899"/>
                  <a:gd name="connsiteX79" fmla="*/ 4047939 w 5020047"/>
                  <a:gd name="connsiteY79" fmla="*/ 1181200 h 1990899"/>
                  <a:gd name="connsiteX80" fmla="*/ 4047939 w 5020047"/>
                  <a:gd name="connsiteY80" fmla="*/ 1228825 h 1990899"/>
                  <a:gd name="connsiteX81" fmla="*/ 4028889 w 5020047"/>
                  <a:gd name="connsiteY81" fmla="*/ 1257400 h 1990899"/>
                  <a:gd name="connsiteX82" fmla="*/ 4019848 w 5020047"/>
                  <a:gd name="connsiteY82" fmla="*/ 1324031 h 1990899"/>
                  <a:gd name="connsiteX83" fmla="*/ 4066989 w 5020047"/>
                  <a:gd name="connsiteY83" fmla="*/ 1409800 h 1990899"/>
                  <a:gd name="connsiteX84" fmla="*/ 4066989 w 5020047"/>
                  <a:gd name="connsiteY84" fmla="*/ 1466950 h 1990899"/>
                  <a:gd name="connsiteX85" fmla="*/ 4105089 w 5020047"/>
                  <a:gd name="connsiteY85" fmla="*/ 1562199 h 1990899"/>
                  <a:gd name="connsiteX86" fmla="*/ 4114614 w 5020047"/>
                  <a:gd name="connsiteY86" fmla="*/ 1609825 h 1990899"/>
                  <a:gd name="connsiteX87" fmla="*/ 4114614 w 5020047"/>
                  <a:gd name="connsiteY87" fmla="*/ 1743182 h 1990899"/>
                  <a:gd name="connsiteX88" fmla="*/ 4124139 w 5020047"/>
                  <a:gd name="connsiteY88" fmla="*/ 1762225 h 1990899"/>
                  <a:gd name="connsiteX89" fmla="*/ 4143189 w 5020047"/>
                  <a:gd name="connsiteY89" fmla="*/ 1819375 h 1990899"/>
                  <a:gd name="connsiteX90" fmla="*/ 4162241 w 5020047"/>
                  <a:gd name="connsiteY90" fmla="*/ 1933682 h 1990899"/>
                  <a:gd name="connsiteX91" fmla="*/ 4143189 w 5020047"/>
                  <a:gd name="connsiteY91" fmla="*/ 1990829 h 1990899"/>
                  <a:gd name="connsiteX92" fmla="*/ 4209864 w 5020047"/>
                  <a:gd name="connsiteY92" fmla="*/ 1876525 h 1990899"/>
                  <a:gd name="connsiteX93" fmla="*/ 4219389 w 5020047"/>
                  <a:gd name="connsiteY93" fmla="*/ 1819375 h 1990899"/>
                  <a:gd name="connsiteX94" fmla="*/ 4219389 w 5020047"/>
                  <a:gd name="connsiteY94" fmla="*/ 1771750 h 1990899"/>
                  <a:gd name="connsiteX95" fmla="*/ 4219389 w 5020047"/>
                  <a:gd name="connsiteY95" fmla="*/ 1705075 h 1990899"/>
                  <a:gd name="connsiteX96" fmla="*/ 4228914 w 5020047"/>
                  <a:gd name="connsiteY96" fmla="*/ 1647925 h 1990899"/>
                  <a:gd name="connsiteX97" fmla="*/ 4238439 w 5020047"/>
                  <a:gd name="connsiteY97" fmla="*/ 1581250 h 1990899"/>
                  <a:gd name="connsiteX98" fmla="*/ 4228914 w 5020047"/>
                  <a:gd name="connsiteY98" fmla="*/ 1524100 h 1990899"/>
                  <a:gd name="connsiteX99" fmla="*/ 4257489 w 5020047"/>
                  <a:gd name="connsiteY99" fmla="*/ 1476475 h 1990899"/>
                  <a:gd name="connsiteX100" fmla="*/ 4228914 w 5020047"/>
                  <a:gd name="connsiteY100" fmla="*/ 1438375 h 1990899"/>
                  <a:gd name="connsiteX101" fmla="*/ 4267016 w 5020047"/>
                  <a:gd name="connsiteY101" fmla="*/ 1390751 h 1990899"/>
                  <a:gd name="connsiteX102" fmla="*/ 4257489 w 5020047"/>
                  <a:gd name="connsiteY102" fmla="*/ 1305025 h 1990899"/>
                  <a:gd name="connsiteX103" fmla="*/ 4238439 w 5020047"/>
                  <a:gd name="connsiteY103" fmla="*/ 1257400 h 1990899"/>
                  <a:gd name="connsiteX104" fmla="*/ 4247964 w 5020047"/>
                  <a:gd name="connsiteY104" fmla="*/ 1200250 h 1990899"/>
                  <a:gd name="connsiteX105" fmla="*/ 4247964 w 5020047"/>
                  <a:gd name="connsiteY105" fmla="*/ 1171675 h 1990899"/>
                  <a:gd name="connsiteX106" fmla="*/ 4257489 w 5020047"/>
                  <a:gd name="connsiteY106" fmla="*/ 1105000 h 1990899"/>
                  <a:gd name="connsiteX107" fmla="*/ 4257489 w 5020047"/>
                  <a:gd name="connsiteY107" fmla="*/ 1066900 h 1990899"/>
                  <a:gd name="connsiteX108" fmla="*/ 4247964 w 5020047"/>
                  <a:gd name="connsiteY108" fmla="*/ 1000225 h 1990899"/>
                  <a:gd name="connsiteX109" fmla="*/ 4257489 w 5020047"/>
                  <a:gd name="connsiteY109" fmla="*/ 952600 h 1990899"/>
                  <a:gd name="connsiteX110" fmla="*/ 4276539 w 5020047"/>
                  <a:gd name="connsiteY110" fmla="*/ 885925 h 1990899"/>
                  <a:gd name="connsiteX111" fmla="*/ 4295589 w 5020047"/>
                  <a:gd name="connsiteY111" fmla="*/ 838300 h 1990899"/>
                  <a:gd name="connsiteX112" fmla="*/ 4276539 w 5020047"/>
                  <a:gd name="connsiteY112" fmla="*/ 800200 h 1990899"/>
                  <a:gd name="connsiteX113" fmla="*/ 4295589 w 5020047"/>
                  <a:gd name="connsiteY113" fmla="*/ 704950 h 1990899"/>
                  <a:gd name="connsiteX114" fmla="*/ 4362268 w 5020047"/>
                  <a:gd name="connsiteY114" fmla="*/ 762100 h 1990899"/>
                  <a:gd name="connsiteX115" fmla="*/ 4362264 w 5020047"/>
                  <a:gd name="connsiteY115" fmla="*/ 552550 h 1990899"/>
                  <a:gd name="connsiteX116" fmla="*/ 4371789 w 5020047"/>
                  <a:gd name="connsiteY116" fmla="*/ 504925 h 1990899"/>
                  <a:gd name="connsiteX117" fmla="*/ 4371789 w 5020047"/>
                  <a:gd name="connsiteY117" fmla="*/ 447775 h 1990899"/>
                  <a:gd name="connsiteX118" fmla="*/ 4390839 w 5020047"/>
                  <a:gd name="connsiteY118" fmla="*/ 381100 h 1990899"/>
                  <a:gd name="connsiteX119" fmla="*/ 4381314 w 5020047"/>
                  <a:gd name="connsiteY119" fmla="*/ 333475 h 1990899"/>
                  <a:gd name="connsiteX120" fmla="*/ 4381314 w 5020047"/>
                  <a:gd name="connsiteY120" fmla="*/ 266800 h 1990899"/>
                  <a:gd name="connsiteX121" fmla="*/ 4390839 w 5020047"/>
                  <a:gd name="connsiteY121" fmla="*/ 209650 h 1990899"/>
                  <a:gd name="connsiteX122" fmla="*/ 4419414 w 5020047"/>
                  <a:gd name="connsiteY122" fmla="*/ 162025 h 1990899"/>
                  <a:gd name="connsiteX123" fmla="*/ 4409890 w 5020047"/>
                  <a:gd name="connsiteY123" fmla="*/ 28670 h 1990899"/>
                  <a:gd name="connsiteX124" fmla="*/ 4496267 w 5020047"/>
                  <a:gd name="connsiteY124" fmla="*/ 180984 h 1990899"/>
                  <a:gd name="connsiteX125" fmla="*/ 4610572 w 5020047"/>
                  <a:gd name="connsiteY125" fmla="*/ 9525 h 1990899"/>
                  <a:gd name="connsiteX126" fmla="*/ 4657563 w 5020047"/>
                  <a:gd name="connsiteY126" fmla="*/ 152504 h 1990899"/>
                  <a:gd name="connsiteX127" fmla="*/ 4753469 w 5020047"/>
                  <a:gd name="connsiteY127" fmla="*/ 57153 h 1990899"/>
                  <a:gd name="connsiteX128" fmla="*/ 4857612 w 5020047"/>
                  <a:gd name="connsiteY128" fmla="*/ 1133630 h 1990899"/>
                  <a:gd name="connsiteX129" fmla="*/ 4895857 w 5020047"/>
                  <a:gd name="connsiteY129" fmla="*/ 276183 h 1990899"/>
                  <a:gd name="connsiteX130" fmla="*/ 4953000 w 5020047"/>
                  <a:gd name="connsiteY130" fmla="*/ 1133517 h 1990899"/>
                  <a:gd name="connsiteX131" fmla="*/ 4991107 w 5020047"/>
                  <a:gd name="connsiteY131" fmla="*/ 104724 h 1990899"/>
                  <a:gd name="connsiteX132" fmla="*/ 5019679 w 5020047"/>
                  <a:gd name="connsiteY132" fmla="*/ 57150 h 1990899"/>
                  <a:gd name="connsiteX0" fmla="*/ 0 w 5020047"/>
                  <a:gd name="connsiteY0" fmla="*/ 100 h 1934927"/>
                  <a:gd name="connsiteX1" fmla="*/ 247671 w 5020047"/>
                  <a:gd name="connsiteY1" fmla="*/ 19150 h 1934927"/>
                  <a:gd name="connsiteX2" fmla="*/ 361982 w 5020047"/>
                  <a:gd name="connsiteY2" fmla="*/ 19051 h 1934927"/>
                  <a:gd name="connsiteX3" fmla="*/ 371508 w 5020047"/>
                  <a:gd name="connsiteY3" fmla="*/ 190509 h 1934927"/>
                  <a:gd name="connsiteX4" fmla="*/ 416930 w 5020047"/>
                  <a:gd name="connsiteY4" fmla="*/ 238225 h 1934927"/>
                  <a:gd name="connsiteX5" fmla="*/ 437663 w 5020047"/>
                  <a:gd name="connsiteY5" fmla="*/ 381101 h 1934927"/>
                  <a:gd name="connsiteX6" fmla="*/ 478435 w 5020047"/>
                  <a:gd name="connsiteY6" fmla="*/ 571600 h 1934927"/>
                  <a:gd name="connsiteX7" fmla="*/ 542974 w 5020047"/>
                  <a:gd name="connsiteY7" fmla="*/ 523975 h 1934927"/>
                  <a:gd name="connsiteX8" fmla="*/ 611446 w 5020047"/>
                  <a:gd name="connsiteY8" fmla="*/ 809725 h 1934927"/>
                  <a:gd name="connsiteX9" fmla="*/ 666810 w 5020047"/>
                  <a:gd name="connsiteY9" fmla="*/ 952600 h 1934927"/>
                  <a:gd name="connsiteX10" fmla="*/ 798573 w 5020047"/>
                  <a:gd name="connsiteY10" fmla="*/ 1124050 h 1934927"/>
                  <a:gd name="connsiteX11" fmla="*/ 954388 w 5020047"/>
                  <a:gd name="connsiteY11" fmla="*/ 1038325 h 1934927"/>
                  <a:gd name="connsiteX12" fmla="*/ 1202065 w 5020047"/>
                  <a:gd name="connsiteY12" fmla="*/ 885925 h 1934927"/>
                  <a:gd name="connsiteX13" fmla="*/ 1306853 w 5020047"/>
                  <a:gd name="connsiteY13" fmla="*/ 876400 h 1934927"/>
                  <a:gd name="connsiteX14" fmla="*/ 1392588 w 5020047"/>
                  <a:gd name="connsiteY14" fmla="*/ 800200 h 1934927"/>
                  <a:gd name="connsiteX15" fmla="*/ 1454393 w 5020047"/>
                  <a:gd name="connsiteY15" fmla="*/ 838301 h 1934927"/>
                  <a:gd name="connsiteX16" fmla="*/ 1496989 w 5020047"/>
                  <a:gd name="connsiteY16" fmla="*/ 895450 h 1934927"/>
                  <a:gd name="connsiteX17" fmla="*/ 1561653 w 5020047"/>
                  <a:gd name="connsiteY17" fmla="*/ 762100 h 1934927"/>
                  <a:gd name="connsiteX18" fmla="*/ 1605669 w 5020047"/>
                  <a:gd name="connsiteY18" fmla="*/ 772786 h 1934927"/>
                  <a:gd name="connsiteX19" fmla="*/ 1638447 w 5020047"/>
                  <a:gd name="connsiteY19" fmla="*/ 666850 h 1934927"/>
                  <a:gd name="connsiteX20" fmla="*/ 1698901 w 5020047"/>
                  <a:gd name="connsiteY20" fmla="*/ 571600 h 1934927"/>
                  <a:gd name="connsiteX21" fmla="*/ 1852398 w 5020047"/>
                  <a:gd name="connsiteY21" fmla="*/ 495408 h 1934927"/>
                  <a:gd name="connsiteX22" fmla="*/ 2057005 w 5020047"/>
                  <a:gd name="connsiteY22" fmla="*/ 381100 h 1934927"/>
                  <a:gd name="connsiteX23" fmla="*/ 2249941 w 5020047"/>
                  <a:gd name="connsiteY23" fmla="*/ 276325 h 1934927"/>
                  <a:gd name="connsiteX24" fmla="*/ 2449990 w 5020047"/>
                  <a:gd name="connsiteY24" fmla="*/ 181075 h 1934927"/>
                  <a:gd name="connsiteX25" fmla="*/ 2523761 w 5020047"/>
                  <a:gd name="connsiteY25" fmla="*/ 190600 h 1934927"/>
                  <a:gd name="connsiteX26" fmla="*/ 2952564 w 5020047"/>
                  <a:gd name="connsiteY26" fmla="*/ 47725 h 1934927"/>
                  <a:gd name="connsiteX27" fmla="*/ 3019239 w 5020047"/>
                  <a:gd name="connsiteY27" fmla="*/ 28675 h 1934927"/>
                  <a:gd name="connsiteX28" fmla="*/ 3133539 w 5020047"/>
                  <a:gd name="connsiteY28" fmla="*/ 38200 h 1934927"/>
                  <a:gd name="connsiteX29" fmla="*/ 3152589 w 5020047"/>
                  <a:gd name="connsiteY29" fmla="*/ 66775 h 1934927"/>
                  <a:gd name="connsiteX30" fmla="*/ 3162114 w 5020047"/>
                  <a:gd name="connsiteY30" fmla="*/ 114400 h 1934927"/>
                  <a:gd name="connsiteX31" fmla="*/ 3171639 w 5020047"/>
                  <a:gd name="connsiteY31" fmla="*/ 352525 h 1934927"/>
                  <a:gd name="connsiteX32" fmla="*/ 3200214 w 5020047"/>
                  <a:gd name="connsiteY32" fmla="*/ 514450 h 1934927"/>
                  <a:gd name="connsiteX33" fmla="*/ 3209739 w 5020047"/>
                  <a:gd name="connsiteY33" fmla="*/ 543025 h 1934927"/>
                  <a:gd name="connsiteX34" fmla="*/ 3228790 w 5020047"/>
                  <a:gd name="connsiteY34" fmla="*/ 666850 h 1934927"/>
                  <a:gd name="connsiteX35" fmla="*/ 3228787 w 5020047"/>
                  <a:gd name="connsiteY35" fmla="*/ 714475 h 1934927"/>
                  <a:gd name="connsiteX36" fmla="*/ 3228788 w 5020047"/>
                  <a:gd name="connsiteY36" fmla="*/ 762100 h 1934927"/>
                  <a:gd name="connsiteX37" fmla="*/ 3276414 w 5020047"/>
                  <a:gd name="connsiteY37" fmla="*/ 743050 h 1934927"/>
                  <a:gd name="connsiteX38" fmla="*/ 3285939 w 5020047"/>
                  <a:gd name="connsiteY38" fmla="*/ 895450 h 1934927"/>
                  <a:gd name="connsiteX39" fmla="*/ 3295464 w 5020047"/>
                  <a:gd name="connsiteY39" fmla="*/ 924025 h 1934927"/>
                  <a:gd name="connsiteX40" fmla="*/ 3285939 w 5020047"/>
                  <a:gd name="connsiteY40" fmla="*/ 971650 h 1934927"/>
                  <a:gd name="connsiteX41" fmla="*/ 3304989 w 5020047"/>
                  <a:gd name="connsiteY41" fmla="*/ 1019275 h 1934927"/>
                  <a:gd name="connsiteX42" fmla="*/ 3304989 w 5020047"/>
                  <a:gd name="connsiteY42" fmla="*/ 1047850 h 1934927"/>
                  <a:gd name="connsiteX43" fmla="*/ 3314514 w 5020047"/>
                  <a:gd name="connsiteY43" fmla="*/ 1095475 h 1934927"/>
                  <a:gd name="connsiteX44" fmla="*/ 3314514 w 5020047"/>
                  <a:gd name="connsiteY44" fmla="*/ 1143100 h 1934927"/>
                  <a:gd name="connsiteX45" fmla="*/ 3324039 w 5020047"/>
                  <a:gd name="connsiteY45" fmla="*/ 1181200 h 1934927"/>
                  <a:gd name="connsiteX46" fmla="*/ 3314514 w 5020047"/>
                  <a:gd name="connsiteY46" fmla="*/ 1200250 h 1934927"/>
                  <a:gd name="connsiteX47" fmla="*/ 3333564 w 5020047"/>
                  <a:gd name="connsiteY47" fmla="*/ 1238350 h 1934927"/>
                  <a:gd name="connsiteX48" fmla="*/ 3333564 w 5020047"/>
                  <a:gd name="connsiteY48" fmla="*/ 1285975 h 1934927"/>
                  <a:gd name="connsiteX49" fmla="*/ 3352614 w 5020047"/>
                  <a:gd name="connsiteY49" fmla="*/ 1333600 h 1934927"/>
                  <a:gd name="connsiteX50" fmla="*/ 3352614 w 5020047"/>
                  <a:gd name="connsiteY50" fmla="*/ 1381225 h 1934927"/>
                  <a:gd name="connsiteX51" fmla="*/ 3390714 w 5020047"/>
                  <a:gd name="connsiteY51" fmla="*/ 1419325 h 1934927"/>
                  <a:gd name="connsiteX52" fmla="*/ 3419289 w 5020047"/>
                  <a:gd name="connsiteY52" fmla="*/ 1381225 h 1934927"/>
                  <a:gd name="connsiteX53" fmla="*/ 3428814 w 5020047"/>
                  <a:gd name="connsiteY53" fmla="*/ 1333600 h 1934927"/>
                  <a:gd name="connsiteX54" fmla="*/ 3447864 w 5020047"/>
                  <a:gd name="connsiteY54" fmla="*/ 1276450 h 1934927"/>
                  <a:gd name="connsiteX55" fmla="*/ 3447864 w 5020047"/>
                  <a:gd name="connsiteY55" fmla="*/ 1238350 h 1934927"/>
                  <a:gd name="connsiteX56" fmla="*/ 3466914 w 5020047"/>
                  <a:gd name="connsiteY56" fmla="*/ 1171675 h 1934927"/>
                  <a:gd name="connsiteX57" fmla="*/ 3457389 w 5020047"/>
                  <a:gd name="connsiteY57" fmla="*/ 1105000 h 1934927"/>
                  <a:gd name="connsiteX58" fmla="*/ 3466914 w 5020047"/>
                  <a:gd name="connsiteY58" fmla="*/ 1076425 h 1934927"/>
                  <a:gd name="connsiteX59" fmla="*/ 3485964 w 5020047"/>
                  <a:gd name="connsiteY59" fmla="*/ 1009750 h 1934927"/>
                  <a:gd name="connsiteX60" fmla="*/ 3495489 w 5020047"/>
                  <a:gd name="connsiteY60" fmla="*/ 962125 h 1934927"/>
                  <a:gd name="connsiteX61" fmla="*/ 3505014 w 5020047"/>
                  <a:gd name="connsiteY61" fmla="*/ 914500 h 1934927"/>
                  <a:gd name="connsiteX62" fmla="*/ 3524064 w 5020047"/>
                  <a:gd name="connsiteY62" fmla="*/ 866875 h 1934927"/>
                  <a:gd name="connsiteX63" fmla="*/ 3571689 w 5020047"/>
                  <a:gd name="connsiteY63" fmla="*/ 924025 h 1934927"/>
                  <a:gd name="connsiteX64" fmla="*/ 3571689 w 5020047"/>
                  <a:gd name="connsiteY64" fmla="*/ 971650 h 1934927"/>
                  <a:gd name="connsiteX65" fmla="*/ 3638367 w 5020047"/>
                  <a:gd name="connsiteY65" fmla="*/ 1066900 h 1934927"/>
                  <a:gd name="connsiteX66" fmla="*/ 3705041 w 5020047"/>
                  <a:gd name="connsiteY66" fmla="*/ 981175 h 1934927"/>
                  <a:gd name="connsiteX67" fmla="*/ 3733614 w 5020047"/>
                  <a:gd name="connsiteY67" fmla="*/ 1038325 h 1934927"/>
                  <a:gd name="connsiteX68" fmla="*/ 3743139 w 5020047"/>
                  <a:gd name="connsiteY68" fmla="*/ 838300 h 1934927"/>
                  <a:gd name="connsiteX69" fmla="*/ 3790764 w 5020047"/>
                  <a:gd name="connsiteY69" fmla="*/ 781150 h 1934927"/>
                  <a:gd name="connsiteX70" fmla="*/ 3847914 w 5020047"/>
                  <a:gd name="connsiteY70" fmla="*/ 781150 h 1934927"/>
                  <a:gd name="connsiteX71" fmla="*/ 3905064 w 5020047"/>
                  <a:gd name="connsiteY71" fmla="*/ 790675 h 1934927"/>
                  <a:gd name="connsiteX72" fmla="*/ 3962215 w 5020047"/>
                  <a:gd name="connsiteY72" fmla="*/ 809725 h 1934927"/>
                  <a:gd name="connsiteX73" fmla="*/ 3971739 w 5020047"/>
                  <a:gd name="connsiteY73" fmla="*/ 876400 h 1934927"/>
                  <a:gd name="connsiteX74" fmla="*/ 3990789 w 5020047"/>
                  <a:gd name="connsiteY74" fmla="*/ 933550 h 1934927"/>
                  <a:gd name="connsiteX75" fmla="*/ 4009839 w 5020047"/>
                  <a:gd name="connsiteY75" fmla="*/ 990700 h 1934927"/>
                  <a:gd name="connsiteX76" fmla="*/ 4028889 w 5020047"/>
                  <a:gd name="connsiteY76" fmla="*/ 1047850 h 1934927"/>
                  <a:gd name="connsiteX77" fmla="*/ 4019364 w 5020047"/>
                  <a:gd name="connsiteY77" fmla="*/ 1076425 h 1934927"/>
                  <a:gd name="connsiteX78" fmla="*/ 4047939 w 5020047"/>
                  <a:gd name="connsiteY78" fmla="*/ 1133575 h 1934927"/>
                  <a:gd name="connsiteX79" fmla="*/ 4047939 w 5020047"/>
                  <a:gd name="connsiteY79" fmla="*/ 1181200 h 1934927"/>
                  <a:gd name="connsiteX80" fmla="*/ 4047939 w 5020047"/>
                  <a:gd name="connsiteY80" fmla="*/ 1228825 h 1934927"/>
                  <a:gd name="connsiteX81" fmla="*/ 4028889 w 5020047"/>
                  <a:gd name="connsiteY81" fmla="*/ 1257400 h 1934927"/>
                  <a:gd name="connsiteX82" fmla="*/ 4019848 w 5020047"/>
                  <a:gd name="connsiteY82" fmla="*/ 1324031 h 1934927"/>
                  <a:gd name="connsiteX83" fmla="*/ 4066989 w 5020047"/>
                  <a:gd name="connsiteY83" fmla="*/ 1409800 h 1934927"/>
                  <a:gd name="connsiteX84" fmla="*/ 4066989 w 5020047"/>
                  <a:gd name="connsiteY84" fmla="*/ 1466950 h 1934927"/>
                  <a:gd name="connsiteX85" fmla="*/ 4105089 w 5020047"/>
                  <a:gd name="connsiteY85" fmla="*/ 1562199 h 1934927"/>
                  <a:gd name="connsiteX86" fmla="*/ 4114614 w 5020047"/>
                  <a:gd name="connsiteY86" fmla="*/ 1609825 h 1934927"/>
                  <a:gd name="connsiteX87" fmla="*/ 4114614 w 5020047"/>
                  <a:gd name="connsiteY87" fmla="*/ 1743182 h 1934927"/>
                  <a:gd name="connsiteX88" fmla="*/ 4124139 w 5020047"/>
                  <a:gd name="connsiteY88" fmla="*/ 1762225 h 1934927"/>
                  <a:gd name="connsiteX89" fmla="*/ 4143189 w 5020047"/>
                  <a:gd name="connsiteY89" fmla="*/ 1819375 h 1934927"/>
                  <a:gd name="connsiteX90" fmla="*/ 4162241 w 5020047"/>
                  <a:gd name="connsiteY90" fmla="*/ 1933682 h 1934927"/>
                  <a:gd name="connsiteX91" fmla="*/ 4209864 w 5020047"/>
                  <a:gd name="connsiteY91" fmla="*/ 1876525 h 1934927"/>
                  <a:gd name="connsiteX92" fmla="*/ 4219389 w 5020047"/>
                  <a:gd name="connsiteY92" fmla="*/ 1819375 h 1934927"/>
                  <a:gd name="connsiteX93" fmla="*/ 4219389 w 5020047"/>
                  <a:gd name="connsiteY93" fmla="*/ 1771750 h 1934927"/>
                  <a:gd name="connsiteX94" fmla="*/ 4219389 w 5020047"/>
                  <a:gd name="connsiteY94" fmla="*/ 1705075 h 1934927"/>
                  <a:gd name="connsiteX95" fmla="*/ 4228914 w 5020047"/>
                  <a:gd name="connsiteY95" fmla="*/ 1647925 h 1934927"/>
                  <a:gd name="connsiteX96" fmla="*/ 4238439 w 5020047"/>
                  <a:gd name="connsiteY96" fmla="*/ 1581250 h 1934927"/>
                  <a:gd name="connsiteX97" fmla="*/ 4228914 w 5020047"/>
                  <a:gd name="connsiteY97" fmla="*/ 1524100 h 1934927"/>
                  <a:gd name="connsiteX98" fmla="*/ 4257489 w 5020047"/>
                  <a:gd name="connsiteY98" fmla="*/ 1476475 h 1934927"/>
                  <a:gd name="connsiteX99" fmla="*/ 4228914 w 5020047"/>
                  <a:gd name="connsiteY99" fmla="*/ 1438375 h 1934927"/>
                  <a:gd name="connsiteX100" fmla="*/ 4267016 w 5020047"/>
                  <a:gd name="connsiteY100" fmla="*/ 1390751 h 1934927"/>
                  <a:gd name="connsiteX101" fmla="*/ 4257489 w 5020047"/>
                  <a:gd name="connsiteY101" fmla="*/ 1305025 h 1934927"/>
                  <a:gd name="connsiteX102" fmla="*/ 4238439 w 5020047"/>
                  <a:gd name="connsiteY102" fmla="*/ 1257400 h 1934927"/>
                  <a:gd name="connsiteX103" fmla="*/ 4247964 w 5020047"/>
                  <a:gd name="connsiteY103" fmla="*/ 1200250 h 1934927"/>
                  <a:gd name="connsiteX104" fmla="*/ 4247964 w 5020047"/>
                  <a:gd name="connsiteY104" fmla="*/ 1171675 h 1934927"/>
                  <a:gd name="connsiteX105" fmla="*/ 4257489 w 5020047"/>
                  <a:gd name="connsiteY105" fmla="*/ 1105000 h 1934927"/>
                  <a:gd name="connsiteX106" fmla="*/ 4257489 w 5020047"/>
                  <a:gd name="connsiteY106" fmla="*/ 1066900 h 1934927"/>
                  <a:gd name="connsiteX107" fmla="*/ 4247964 w 5020047"/>
                  <a:gd name="connsiteY107" fmla="*/ 1000225 h 1934927"/>
                  <a:gd name="connsiteX108" fmla="*/ 4257489 w 5020047"/>
                  <a:gd name="connsiteY108" fmla="*/ 952600 h 1934927"/>
                  <a:gd name="connsiteX109" fmla="*/ 4276539 w 5020047"/>
                  <a:gd name="connsiteY109" fmla="*/ 885925 h 1934927"/>
                  <a:gd name="connsiteX110" fmla="*/ 4295589 w 5020047"/>
                  <a:gd name="connsiteY110" fmla="*/ 838300 h 1934927"/>
                  <a:gd name="connsiteX111" fmla="*/ 4276539 w 5020047"/>
                  <a:gd name="connsiteY111" fmla="*/ 800200 h 1934927"/>
                  <a:gd name="connsiteX112" fmla="*/ 4295589 w 5020047"/>
                  <a:gd name="connsiteY112" fmla="*/ 704950 h 1934927"/>
                  <a:gd name="connsiteX113" fmla="*/ 4362268 w 5020047"/>
                  <a:gd name="connsiteY113" fmla="*/ 762100 h 1934927"/>
                  <a:gd name="connsiteX114" fmla="*/ 4362264 w 5020047"/>
                  <a:gd name="connsiteY114" fmla="*/ 552550 h 1934927"/>
                  <a:gd name="connsiteX115" fmla="*/ 4371789 w 5020047"/>
                  <a:gd name="connsiteY115" fmla="*/ 504925 h 1934927"/>
                  <a:gd name="connsiteX116" fmla="*/ 4371789 w 5020047"/>
                  <a:gd name="connsiteY116" fmla="*/ 447775 h 1934927"/>
                  <a:gd name="connsiteX117" fmla="*/ 4390839 w 5020047"/>
                  <a:gd name="connsiteY117" fmla="*/ 381100 h 1934927"/>
                  <a:gd name="connsiteX118" fmla="*/ 4381314 w 5020047"/>
                  <a:gd name="connsiteY118" fmla="*/ 333475 h 1934927"/>
                  <a:gd name="connsiteX119" fmla="*/ 4381314 w 5020047"/>
                  <a:gd name="connsiteY119" fmla="*/ 266800 h 1934927"/>
                  <a:gd name="connsiteX120" fmla="*/ 4390839 w 5020047"/>
                  <a:gd name="connsiteY120" fmla="*/ 209650 h 1934927"/>
                  <a:gd name="connsiteX121" fmla="*/ 4419414 w 5020047"/>
                  <a:gd name="connsiteY121" fmla="*/ 162025 h 1934927"/>
                  <a:gd name="connsiteX122" fmla="*/ 4409890 w 5020047"/>
                  <a:gd name="connsiteY122" fmla="*/ 28670 h 1934927"/>
                  <a:gd name="connsiteX123" fmla="*/ 4496267 w 5020047"/>
                  <a:gd name="connsiteY123" fmla="*/ 180984 h 1934927"/>
                  <a:gd name="connsiteX124" fmla="*/ 4610572 w 5020047"/>
                  <a:gd name="connsiteY124" fmla="*/ 9525 h 1934927"/>
                  <a:gd name="connsiteX125" fmla="*/ 4657563 w 5020047"/>
                  <a:gd name="connsiteY125" fmla="*/ 152504 h 1934927"/>
                  <a:gd name="connsiteX126" fmla="*/ 4753469 w 5020047"/>
                  <a:gd name="connsiteY126" fmla="*/ 57153 h 1934927"/>
                  <a:gd name="connsiteX127" fmla="*/ 4857612 w 5020047"/>
                  <a:gd name="connsiteY127" fmla="*/ 1133630 h 1934927"/>
                  <a:gd name="connsiteX128" fmla="*/ 4895857 w 5020047"/>
                  <a:gd name="connsiteY128" fmla="*/ 276183 h 1934927"/>
                  <a:gd name="connsiteX129" fmla="*/ 4953000 w 5020047"/>
                  <a:gd name="connsiteY129" fmla="*/ 1133517 h 1934927"/>
                  <a:gd name="connsiteX130" fmla="*/ 4991107 w 5020047"/>
                  <a:gd name="connsiteY130" fmla="*/ 104724 h 1934927"/>
                  <a:gd name="connsiteX131" fmla="*/ 5019679 w 5020047"/>
                  <a:gd name="connsiteY131" fmla="*/ 57150 h 1934927"/>
                  <a:gd name="connsiteX0" fmla="*/ 0 w 5020047"/>
                  <a:gd name="connsiteY0" fmla="*/ 100 h 1933682"/>
                  <a:gd name="connsiteX1" fmla="*/ 247671 w 5020047"/>
                  <a:gd name="connsiteY1" fmla="*/ 19150 h 1933682"/>
                  <a:gd name="connsiteX2" fmla="*/ 361982 w 5020047"/>
                  <a:gd name="connsiteY2" fmla="*/ 19051 h 1933682"/>
                  <a:gd name="connsiteX3" fmla="*/ 371508 w 5020047"/>
                  <a:gd name="connsiteY3" fmla="*/ 190509 h 1933682"/>
                  <a:gd name="connsiteX4" fmla="*/ 416930 w 5020047"/>
                  <a:gd name="connsiteY4" fmla="*/ 238225 h 1933682"/>
                  <a:gd name="connsiteX5" fmla="*/ 437663 w 5020047"/>
                  <a:gd name="connsiteY5" fmla="*/ 381101 h 1933682"/>
                  <a:gd name="connsiteX6" fmla="*/ 478435 w 5020047"/>
                  <a:gd name="connsiteY6" fmla="*/ 571600 h 1933682"/>
                  <a:gd name="connsiteX7" fmla="*/ 542974 w 5020047"/>
                  <a:gd name="connsiteY7" fmla="*/ 523975 h 1933682"/>
                  <a:gd name="connsiteX8" fmla="*/ 611446 w 5020047"/>
                  <a:gd name="connsiteY8" fmla="*/ 809725 h 1933682"/>
                  <a:gd name="connsiteX9" fmla="*/ 666810 w 5020047"/>
                  <a:gd name="connsiteY9" fmla="*/ 952600 h 1933682"/>
                  <a:gd name="connsiteX10" fmla="*/ 798573 w 5020047"/>
                  <a:gd name="connsiteY10" fmla="*/ 1124050 h 1933682"/>
                  <a:gd name="connsiteX11" fmla="*/ 954388 w 5020047"/>
                  <a:gd name="connsiteY11" fmla="*/ 1038325 h 1933682"/>
                  <a:gd name="connsiteX12" fmla="*/ 1202065 w 5020047"/>
                  <a:gd name="connsiteY12" fmla="*/ 885925 h 1933682"/>
                  <a:gd name="connsiteX13" fmla="*/ 1306853 w 5020047"/>
                  <a:gd name="connsiteY13" fmla="*/ 876400 h 1933682"/>
                  <a:gd name="connsiteX14" fmla="*/ 1392588 w 5020047"/>
                  <a:gd name="connsiteY14" fmla="*/ 800200 h 1933682"/>
                  <a:gd name="connsiteX15" fmla="*/ 1454393 w 5020047"/>
                  <a:gd name="connsiteY15" fmla="*/ 838301 h 1933682"/>
                  <a:gd name="connsiteX16" fmla="*/ 1496989 w 5020047"/>
                  <a:gd name="connsiteY16" fmla="*/ 895450 h 1933682"/>
                  <a:gd name="connsiteX17" fmla="*/ 1561653 w 5020047"/>
                  <a:gd name="connsiteY17" fmla="*/ 762100 h 1933682"/>
                  <a:gd name="connsiteX18" fmla="*/ 1605669 w 5020047"/>
                  <a:gd name="connsiteY18" fmla="*/ 772786 h 1933682"/>
                  <a:gd name="connsiteX19" fmla="*/ 1638447 w 5020047"/>
                  <a:gd name="connsiteY19" fmla="*/ 666850 h 1933682"/>
                  <a:gd name="connsiteX20" fmla="*/ 1698901 w 5020047"/>
                  <a:gd name="connsiteY20" fmla="*/ 571600 h 1933682"/>
                  <a:gd name="connsiteX21" fmla="*/ 1852398 w 5020047"/>
                  <a:gd name="connsiteY21" fmla="*/ 495408 h 1933682"/>
                  <a:gd name="connsiteX22" fmla="*/ 2057005 w 5020047"/>
                  <a:gd name="connsiteY22" fmla="*/ 381100 h 1933682"/>
                  <a:gd name="connsiteX23" fmla="*/ 2249941 w 5020047"/>
                  <a:gd name="connsiteY23" fmla="*/ 276325 h 1933682"/>
                  <a:gd name="connsiteX24" fmla="*/ 2449990 w 5020047"/>
                  <a:gd name="connsiteY24" fmla="*/ 181075 h 1933682"/>
                  <a:gd name="connsiteX25" fmla="*/ 2523761 w 5020047"/>
                  <a:gd name="connsiteY25" fmla="*/ 190600 h 1933682"/>
                  <a:gd name="connsiteX26" fmla="*/ 2952564 w 5020047"/>
                  <a:gd name="connsiteY26" fmla="*/ 47725 h 1933682"/>
                  <a:gd name="connsiteX27" fmla="*/ 3019239 w 5020047"/>
                  <a:gd name="connsiteY27" fmla="*/ 28675 h 1933682"/>
                  <a:gd name="connsiteX28" fmla="*/ 3133539 w 5020047"/>
                  <a:gd name="connsiteY28" fmla="*/ 38200 h 1933682"/>
                  <a:gd name="connsiteX29" fmla="*/ 3152589 w 5020047"/>
                  <a:gd name="connsiteY29" fmla="*/ 66775 h 1933682"/>
                  <a:gd name="connsiteX30" fmla="*/ 3162114 w 5020047"/>
                  <a:gd name="connsiteY30" fmla="*/ 114400 h 1933682"/>
                  <a:gd name="connsiteX31" fmla="*/ 3171639 w 5020047"/>
                  <a:gd name="connsiteY31" fmla="*/ 352525 h 1933682"/>
                  <a:gd name="connsiteX32" fmla="*/ 3200214 w 5020047"/>
                  <a:gd name="connsiteY32" fmla="*/ 514450 h 1933682"/>
                  <a:gd name="connsiteX33" fmla="*/ 3209739 w 5020047"/>
                  <a:gd name="connsiteY33" fmla="*/ 543025 h 1933682"/>
                  <a:gd name="connsiteX34" fmla="*/ 3228790 w 5020047"/>
                  <a:gd name="connsiteY34" fmla="*/ 666850 h 1933682"/>
                  <a:gd name="connsiteX35" fmla="*/ 3228787 w 5020047"/>
                  <a:gd name="connsiteY35" fmla="*/ 714475 h 1933682"/>
                  <a:gd name="connsiteX36" fmla="*/ 3228788 w 5020047"/>
                  <a:gd name="connsiteY36" fmla="*/ 762100 h 1933682"/>
                  <a:gd name="connsiteX37" fmla="*/ 3276414 w 5020047"/>
                  <a:gd name="connsiteY37" fmla="*/ 743050 h 1933682"/>
                  <a:gd name="connsiteX38" fmla="*/ 3285939 w 5020047"/>
                  <a:gd name="connsiteY38" fmla="*/ 895450 h 1933682"/>
                  <a:gd name="connsiteX39" fmla="*/ 3295464 w 5020047"/>
                  <a:gd name="connsiteY39" fmla="*/ 924025 h 1933682"/>
                  <a:gd name="connsiteX40" fmla="*/ 3285939 w 5020047"/>
                  <a:gd name="connsiteY40" fmla="*/ 971650 h 1933682"/>
                  <a:gd name="connsiteX41" fmla="*/ 3304989 w 5020047"/>
                  <a:gd name="connsiteY41" fmla="*/ 1019275 h 1933682"/>
                  <a:gd name="connsiteX42" fmla="*/ 3304989 w 5020047"/>
                  <a:gd name="connsiteY42" fmla="*/ 1047850 h 1933682"/>
                  <a:gd name="connsiteX43" fmla="*/ 3314514 w 5020047"/>
                  <a:gd name="connsiteY43" fmla="*/ 1095475 h 1933682"/>
                  <a:gd name="connsiteX44" fmla="*/ 3314514 w 5020047"/>
                  <a:gd name="connsiteY44" fmla="*/ 1143100 h 1933682"/>
                  <a:gd name="connsiteX45" fmla="*/ 3324039 w 5020047"/>
                  <a:gd name="connsiteY45" fmla="*/ 1181200 h 1933682"/>
                  <a:gd name="connsiteX46" fmla="*/ 3314514 w 5020047"/>
                  <a:gd name="connsiteY46" fmla="*/ 1200250 h 1933682"/>
                  <a:gd name="connsiteX47" fmla="*/ 3333564 w 5020047"/>
                  <a:gd name="connsiteY47" fmla="*/ 1238350 h 1933682"/>
                  <a:gd name="connsiteX48" fmla="*/ 3333564 w 5020047"/>
                  <a:gd name="connsiteY48" fmla="*/ 1285975 h 1933682"/>
                  <a:gd name="connsiteX49" fmla="*/ 3352614 w 5020047"/>
                  <a:gd name="connsiteY49" fmla="*/ 1333600 h 1933682"/>
                  <a:gd name="connsiteX50" fmla="*/ 3352614 w 5020047"/>
                  <a:gd name="connsiteY50" fmla="*/ 1381225 h 1933682"/>
                  <a:gd name="connsiteX51" fmla="*/ 3390714 w 5020047"/>
                  <a:gd name="connsiteY51" fmla="*/ 1419325 h 1933682"/>
                  <a:gd name="connsiteX52" fmla="*/ 3419289 w 5020047"/>
                  <a:gd name="connsiteY52" fmla="*/ 1381225 h 1933682"/>
                  <a:gd name="connsiteX53" fmla="*/ 3428814 w 5020047"/>
                  <a:gd name="connsiteY53" fmla="*/ 1333600 h 1933682"/>
                  <a:gd name="connsiteX54" fmla="*/ 3447864 w 5020047"/>
                  <a:gd name="connsiteY54" fmla="*/ 1276450 h 1933682"/>
                  <a:gd name="connsiteX55" fmla="*/ 3447864 w 5020047"/>
                  <a:gd name="connsiteY55" fmla="*/ 1238350 h 1933682"/>
                  <a:gd name="connsiteX56" fmla="*/ 3466914 w 5020047"/>
                  <a:gd name="connsiteY56" fmla="*/ 1171675 h 1933682"/>
                  <a:gd name="connsiteX57" fmla="*/ 3457389 w 5020047"/>
                  <a:gd name="connsiteY57" fmla="*/ 1105000 h 1933682"/>
                  <a:gd name="connsiteX58" fmla="*/ 3466914 w 5020047"/>
                  <a:gd name="connsiteY58" fmla="*/ 1076425 h 1933682"/>
                  <a:gd name="connsiteX59" fmla="*/ 3485964 w 5020047"/>
                  <a:gd name="connsiteY59" fmla="*/ 1009750 h 1933682"/>
                  <a:gd name="connsiteX60" fmla="*/ 3495489 w 5020047"/>
                  <a:gd name="connsiteY60" fmla="*/ 962125 h 1933682"/>
                  <a:gd name="connsiteX61" fmla="*/ 3505014 w 5020047"/>
                  <a:gd name="connsiteY61" fmla="*/ 914500 h 1933682"/>
                  <a:gd name="connsiteX62" fmla="*/ 3524064 w 5020047"/>
                  <a:gd name="connsiteY62" fmla="*/ 866875 h 1933682"/>
                  <a:gd name="connsiteX63" fmla="*/ 3571689 w 5020047"/>
                  <a:gd name="connsiteY63" fmla="*/ 924025 h 1933682"/>
                  <a:gd name="connsiteX64" fmla="*/ 3571689 w 5020047"/>
                  <a:gd name="connsiteY64" fmla="*/ 971650 h 1933682"/>
                  <a:gd name="connsiteX65" fmla="*/ 3638367 w 5020047"/>
                  <a:gd name="connsiteY65" fmla="*/ 1066900 h 1933682"/>
                  <a:gd name="connsiteX66" fmla="*/ 3705041 w 5020047"/>
                  <a:gd name="connsiteY66" fmla="*/ 981175 h 1933682"/>
                  <a:gd name="connsiteX67" fmla="*/ 3733614 w 5020047"/>
                  <a:gd name="connsiteY67" fmla="*/ 1038325 h 1933682"/>
                  <a:gd name="connsiteX68" fmla="*/ 3743139 w 5020047"/>
                  <a:gd name="connsiteY68" fmla="*/ 838300 h 1933682"/>
                  <a:gd name="connsiteX69" fmla="*/ 3790764 w 5020047"/>
                  <a:gd name="connsiteY69" fmla="*/ 781150 h 1933682"/>
                  <a:gd name="connsiteX70" fmla="*/ 3847914 w 5020047"/>
                  <a:gd name="connsiteY70" fmla="*/ 781150 h 1933682"/>
                  <a:gd name="connsiteX71" fmla="*/ 3905064 w 5020047"/>
                  <a:gd name="connsiteY71" fmla="*/ 790675 h 1933682"/>
                  <a:gd name="connsiteX72" fmla="*/ 3962215 w 5020047"/>
                  <a:gd name="connsiteY72" fmla="*/ 809725 h 1933682"/>
                  <a:gd name="connsiteX73" fmla="*/ 3971739 w 5020047"/>
                  <a:gd name="connsiteY73" fmla="*/ 876400 h 1933682"/>
                  <a:gd name="connsiteX74" fmla="*/ 3990789 w 5020047"/>
                  <a:gd name="connsiteY74" fmla="*/ 933550 h 1933682"/>
                  <a:gd name="connsiteX75" fmla="*/ 4009839 w 5020047"/>
                  <a:gd name="connsiteY75" fmla="*/ 990700 h 1933682"/>
                  <a:gd name="connsiteX76" fmla="*/ 4028889 w 5020047"/>
                  <a:gd name="connsiteY76" fmla="*/ 1047850 h 1933682"/>
                  <a:gd name="connsiteX77" fmla="*/ 4019364 w 5020047"/>
                  <a:gd name="connsiteY77" fmla="*/ 1076425 h 1933682"/>
                  <a:gd name="connsiteX78" fmla="*/ 4047939 w 5020047"/>
                  <a:gd name="connsiteY78" fmla="*/ 1133575 h 1933682"/>
                  <a:gd name="connsiteX79" fmla="*/ 4047939 w 5020047"/>
                  <a:gd name="connsiteY79" fmla="*/ 1181200 h 1933682"/>
                  <a:gd name="connsiteX80" fmla="*/ 4047939 w 5020047"/>
                  <a:gd name="connsiteY80" fmla="*/ 1228825 h 1933682"/>
                  <a:gd name="connsiteX81" fmla="*/ 4028889 w 5020047"/>
                  <a:gd name="connsiteY81" fmla="*/ 1257400 h 1933682"/>
                  <a:gd name="connsiteX82" fmla="*/ 4019848 w 5020047"/>
                  <a:gd name="connsiteY82" fmla="*/ 1324031 h 1933682"/>
                  <a:gd name="connsiteX83" fmla="*/ 4066989 w 5020047"/>
                  <a:gd name="connsiteY83" fmla="*/ 1409800 h 1933682"/>
                  <a:gd name="connsiteX84" fmla="*/ 4066989 w 5020047"/>
                  <a:gd name="connsiteY84" fmla="*/ 1466950 h 1933682"/>
                  <a:gd name="connsiteX85" fmla="*/ 4105089 w 5020047"/>
                  <a:gd name="connsiteY85" fmla="*/ 1562199 h 1933682"/>
                  <a:gd name="connsiteX86" fmla="*/ 4114614 w 5020047"/>
                  <a:gd name="connsiteY86" fmla="*/ 1609825 h 1933682"/>
                  <a:gd name="connsiteX87" fmla="*/ 4114614 w 5020047"/>
                  <a:gd name="connsiteY87" fmla="*/ 1743182 h 1933682"/>
                  <a:gd name="connsiteX88" fmla="*/ 4124139 w 5020047"/>
                  <a:gd name="connsiteY88" fmla="*/ 1762225 h 1933682"/>
                  <a:gd name="connsiteX89" fmla="*/ 4143189 w 5020047"/>
                  <a:gd name="connsiteY89" fmla="*/ 1819375 h 1933682"/>
                  <a:gd name="connsiteX90" fmla="*/ 4162241 w 5020047"/>
                  <a:gd name="connsiteY90" fmla="*/ 1933682 h 1933682"/>
                  <a:gd name="connsiteX91" fmla="*/ 4219389 w 5020047"/>
                  <a:gd name="connsiteY91" fmla="*/ 1819375 h 1933682"/>
                  <a:gd name="connsiteX92" fmla="*/ 4219389 w 5020047"/>
                  <a:gd name="connsiteY92" fmla="*/ 1771750 h 1933682"/>
                  <a:gd name="connsiteX93" fmla="*/ 4219389 w 5020047"/>
                  <a:gd name="connsiteY93" fmla="*/ 1705075 h 1933682"/>
                  <a:gd name="connsiteX94" fmla="*/ 4228914 w 5020047"/>
                  <a:gd name="connsiteY94" fmla="*/ 1647925 h 1933682"/>
                  <a:gd name="connsiteX95" fmla="*/ 4238439 w 5020047"/>
                  <a:gd name="connsiteY95" fmla="*/ 1581250 h 1933682"/>
                  <a:gd name="connsiteX96" fmla="*/ 4228914 w 5020047"/>
                  <a:gd name="connsiteY96" fmla="*/ 1524100 h 1933682"/>
                  <a:gd name="connsiteX97" fmla="*/ 4257489 w 5020047"/>
                  <a:gd name="connsiteY97" fmla="*/ 1476475 h 1933682"/>
                  <a:gd name="connsiteX98" fmla="*/ 4228914 w 5020047"/>
                  <a:gd name="connsiteY98" fmla="*/ 1438375 h 1933682"/>
                  <a:gd name="connsiteX99" fmla="*/ 4267016 w 5020047"/>
                  <a:gd name="connsiteY99" fmla="*/ 1390751 h 1933682"/>
                  <a:gd name="connsiteX100" fmla="*/ 4257489 w 5020047"/>
                  <a:gd name="connsiteY100" fmla="*/ 1305025 h 1933682"/>
                  <a:gd name="connsiteX101" fmla="*/ 4238439 w 5020047"/>
                  <a:gd name="connsiteY101" fmla="*/ 1257400 h 1933682"/>
                  <a:gd name="connsiteX102" fmla="*/ 4247964 w 5020047"/>
                  <a:gd name="connsiteY102" fmla="*/ 1200250 h 1933682"/>
                  <a:gd name="connsiteX103" fmla="*/ 4247964 w 5020047"/>
                  <a:gd name="connsiteY103" fmla="*/ 1171675 h 1933682"/>
                  <a:gd name="connsiteX104" fmla="*/ 4257489 w 5020047"/>
                  <a:gd name="connsiteY104" fmla="*/ 1105000 h 1933682"/>
                  <a:gd name="connsiteX105" fmla="*/ 4257489 w 5020047"/>
                  <a:gd name="connsiteY105" fmla="*/ 1066900 h 1933682"/>
                  <a:gd name="connsiteX106" fmla="*/ 4247964 w 5020047"/>
                  <a:gd name="connsiteY106" fmla="*/ 1000225 h 1933682"/>
                  <a:gd name="connsiteX107" fmla="*/ 4257489 w 5020047"/>
                  <a:gd name="connsiteY107" fmla="*/ 952600 h 1933682"/>
                  <a:gd name="connsiteX108" fmla="*/ 4276539 w 5020047"/>
                  <a:gd name="connsiteY108" fmla="*/ 885925 h 1933682"/>
                  <a:gd name="connsiteX109" fmla="*/ 4295589 w 5020047"/>
                  <a:gd name="connsiteY109" fmla="*/ 838300 h 1933682"/>
                  <a:gd name="connsiteX110" fmla="*/ 4276539 w 5020047"/>
                  <a:gd name="connsiteY110" fmla="*/ 800200 h 1933682"/>
                  <a:gd name="connsiteX111" fmla="*/ 4295589 w 5020047"/>
                  <a:gd name="connsiteY111" fmla="*/ 704950 h 1933682"/>
                  <a:gd name="connsiteX112" fmla="*/ 4362268 w 5020047"/>
                  <a:gd name="connsiteY112" fmla="*/ 762100 h 1933682"/>
                  <a:gd name="connsiteX113" fmla="*/ 4362264 w 5020047"/>
                  <a:gd name="connsiteY113" fmla="*/ 552550 h 1933682"/>
                  <a:gd name="connsiteX114" fmla="*/ 4371789 w 5020047"/>
                  <a:gd name="connsiteY114" fmla="*/ 504925 h 1933682"/>
                  <a:gd name="connsiteX115" fmla="*/ 4371789 w 5020047"/>
                  <a:gd name="connsiteY115" fmla="*/ 447775 h 1933682"/>
                  <a:gd name="connsiteX116" fmla="*/ 4390839 w 5020047"/>
                  <a:gd name="connsiteY116" fmla="*/ 381100 h 1933682"/>
                  <a:gd name="connsiteX117" fmla="*/ 4381314 w 5020047"/>
                  <a:gd name="connsiteY117" fmla="*/ 333475 h 1933682"/>
                  <a:gd name="connsiteX118" fmla="*/ 4381314 w 5020047"/>
                  <a:gd name="connsiteY118" fmla="*/ 266800 h 1933682"/>
                  <a:gd name="connsiteX119" fmla="*/ 4390839 w 5020047"/>
                  <a:gd name="connsiteY119" fmla="*/ 209650 h 1933682"/>
                  <a:gd name="connsiteX120" fmla="*/ 4419414 w 5020047"/>
                  <a:gd name="connsiteY120" fmla="*/ 162025 h 1933682"/>
                  <a:gd name="connsiteX121" fmla="*/ 4409890 w 5020047"/>
                  <a:gd name="connsiteY121" fmla="*/ 28670 h 1933682"/>
                  <a:gd name="connsiteX122" fmla="*/ 4496267 w 5020047"/>
                  <a:gd name="connsiteY122" fmla="*/ 180984 h 1933682"/>
                  <a:gd name="connsiteX123" fmla="*/ 4610572 w 5020047"/>
                  <a:gd name="connsiteY123" fmla="*/ 9525 h 1933682"/>
                  <a:gd name="connsiteX124" fmla="*/ 4657563 w 5020047"/>
                  <a:gd name="connsiteY124" fmla="*/ 152504 h 1933682"/>
                  <a:gd name="connsiteX125" fmla="*/ 4753469 w 5020047"/>
                  <a:gd name="connsiteY125" fmla="*/ 57153 h 1933682"/>
                  <a:gd name="connsiteX126" fmla="*/ 4857612 w 5020047"/>
                  <a:gd name="connsiteY126" fmla="*/ 1133630 h 1933682"/>
                  <a:gd name="connsiteX127" fmla="*/ 4895857 w 5020047"/>
                  <a:gd name="connsiteY127" fmla="*/ 276183 h 1933682"/>
                  <a:gd name="connsiteX128" fmla="*/ 4953000 w 5020047"/>
                  <a:gd name="connsiteY128" fmla="*/ 1133517 h 1933682"/>
                  <a:gd name="connsiteX129" fmla="*/ 4991107 w 5020047"/>
                  <a:gd name="connsiteY129" fmla="*/ 104724 h 1933682"/>
                  <a:gd name="connsiteX130" fmla="*/ 5019679 w 5020047"/>
                  <a:gd name="connsiteY130" fmla="*/ 57150 h 1933682"/>
                  <a:gd name="connsiteX0" fmla="*/ 0 w 5020047"/>
                  <a:gd name="connsiteY0" fmla="*/ 100 h 2105141"/>
                  <a:gd name="connsiteX1" fmla="*/ 247671 w 5020047"/>
                  <a:gd name="connsiteY1" fmla="*/ 19150 h 2105141"/>
                  <a:gd name="connsiteX2" fmla="*/ 361982 w 5020047"/>
                  <a:gd name="connsiteY2" fmla="*/ 19051 h 2105141"/>
                  <a:gd name="connsiteX3" fmla="*/ 371508 w 5020047"/>
                  <a:gd name="connsiteY3" fmla="*/ 190509 h 2105141"/>
                  <a:gd name="connsiteX4" fmla="*/ 416930 w 5020047"/>
                  <a:gd name="connsiteY4" fmla="*/ 238225 h 2105141"/>
                  <a:gd name="connsiteX5" fmla="*/ 437663 w 5020047"/>
                  <a:gd name="connsiteY5" fmla="*/ 381101 h 2105141"/>
                  <a:gd name="connsiteX6" fmla="*/ 478435 w 5020047"/>
                  <a:gd name="connsiteY6" fmla="*/ 571600 h 2105141"/>
                  <a:gd name="connsiteX7" fmla="*/ 542974 w 5020047"/>
                  <a:gd name="connsiteY7" fmla="*/ 523975 h 2105141"/>
                  <a:gd name="connsiteX8" fmla="*/ 611446 w 5020047"/>
                  <a:gd name="connsiteY8" fmla="*/ 809725 h 2105141"/>
                  <a:gd name="connsiteX9" fmla="*/ 666810 w 5020047"/>
                  <a:gd name="connsiteY9" fmla="*/ 952600 h 2105141"/>
                  <a:gd name="connsiteX10" fmla="*/ 798573 w 5020047"/>
                  <a:gd name="connsiteY10" fmla="*/ 1124050 h 2105141"/>
                  <a:gd name="connsiteX11" fmla="*/ 954388 w 5020047"/>
                  <a:gd name="connsiteY11" fmla="*/ 1038325 h 2105141"/>
                  <a:gd name="connsiteX12" fmla="*/ 1202065 w 5020047"/>
                  <a:gd name="connsiteY12" fmla="*/ 885925 h 2105141"/>
                  <a:gd name="connsiteX13" fmla="*/ 1306853 w 5020047"/>
                  <a:gd name="connsiteY13" fmla="*/ 876400 h 2105141"/>
                  <a:gd name="connsiteX14" fmla="*/ 1392588 w 5020047"/>
                  <a:gd name="connsiteY14" fmla="*/ 800200 h 2105141"/>
                  <a:gd name="connsiteX15" fmla="*/ 1454393 w 5020047"/>
                  <a:gd name="connsiteY15" fmla="*/ 838301 h 2105141"/>
                  <a:gd name="connsiteX16" fmla="*/ 1496989 w 5020047"/>
                  <a:gd name="connsiteY16" fmla="*/ 895450 h 2105141"/>
                  <a:gd name="connsiteX17" fmla="*/ 1561653 w 5020047"/>
                  <a:gd name="connsiteY17" fmla="*/ 762100 h 2105141"/>
                  <a:gd name="connsiteX18" fmla="*/ 1605669 w 5020047"/>
                  <a:gd name="connsiteY18" fmla="*/ 772786 h 2105141"/>
                  <a:gd name="connsiteX19" fmla="*/ 1638447 w 5020047"/>
                  <a:gd name="connsiteY19" fmla="*/ 666850 h 2105141"/>
                  <a:gd name="connsiteX20" fmla="*/ 1698901 w 5020047"/>
                  <a:gd name="connsiteY20" fmla="*/ 571600 h 2105141"/>
                  <a:gd name="connsiteX21" fmla="*/ 1852398 w 5020047"/>
                  <a:gd name="connsiteY21" fmla="*/ 495408 h 2105141"/>
                  <a:gd name="connsiteX22" fmla="*/ 2057005 w 5020047"/>
                  <a:gd name="connsiteY22" fmla="*/ 381100 h 2105141"/>
                  <a:gd name="connsiteX23" fmla="*/ 2249941 w 5020047"/>
                  <a:gd name="connsiteY23" fmla="*/ 276325 h 2105141"/>
                  <a:gd name="connsiteX24" fmla="*/ 2449990 w 5020047"/>
                  <a:gd name="connsiteY24" fmla="*/ 181075 h 2105141"/>
                  <a:gd name="connsiteX25" fmla="*/ 2523761 w 5020047"/>
                  <a:gd name="connsiteY25" fmla="*/ 190600 h 2105141"/>
                  <a:gd name="connsiteX26" fmla="*/ 2952564 w 5020047"/>
                  <a:gd name="connsiteY26" fmla="*/ 47725 h 2105141"/>
                  <a:gd name="connsiteX27" fmla="*/ 3019239 w 5020047"/>
                  <a:gd name="connsiteY27" fmla="*/ 28675 h 2105141"/>
                  <a:gd name="connsiteX28" fmla="*/ 3133539 w 5020047"/>
                  <a:gd name="connsiteY28" fmla="*/ 38200 h 2105141"/>
                  <a:gd name="connsiteX29" fmla="*/ 3152589 w 5020047"/>
                  <a:gd name="connsiteY29" fmla="*/ 66775 h 2105141"/>
                  <a:gd name="connsiteX30" fmla="*/ 3162114 w 5020047"/>
                  <a:gd name="connsiteY30" fmla="*/ 114400 h 2105141"/>
                  <a:gd name="connsiteX31" fmla="*/ 3171639 w 5020047"/>
                  <a:gd name="connsiteY31" fmla="*/ 352525 h 2105141"/>
                  <a:gd name="connsiteX32" fmla="*/ 3200214 w 5020047"/>
                  <a:gd name="connsiteY32" fmla="*/ 514450 h 2105141"/>
                  <a:gd name="connsiteX33" fmla="*/ 3209739 w 5020047"/>
                  <a:gd name="connsiteY33" fmla="*/ 543025 h 2105141"/>
                  <a:gd name="connsiteX34" fmla="*/ 3228790 w 5020047"/>
                  <a:gd name="connsiteY34" fmla="*/ 666850 h 2105141"/>
                  <a:gd name="connsiteX35" fmla="*/ 3228787 w 5020047"/>
                  <a:gd name="connsiteY35" fmla="*/ 714475 h 2105141"/>
                  <a:gd name="connsiteX36" fmla="*/ 3228788 w 5020047"/>
                  <a:gd name="connsiteY36" fmla="*/ 762100 h 2105141"/>
                  <a:gd name="connsiteX37" fmla="*/ 3276414 w 5020047"/>
                  <a:gd name="connsiteY37" fmla="*/ 743050 h 2105141"/>
                  <a:gd name="connsiteX38" fmla="*/ 3285939 w 5020047"/>
                  <a:gd name="connsiteY38" fmla="*/ 895450 h 2105141"/>
                  <a:gd name="connsiteX39" fmla="*/ 3295464 w 5020047"/>
                  <a:gd name="connsiteY39" fmla="*/ 924025 h 2105141"/>
                  <a:gd name="connsiteX40" fmla="*/ 3285939 w 5020047"/>
                  <a:gd name="connsiteY40" fmla="*/ 971650 h 2105141"/>
                  <a:gd name="connsiteX41" fmla="*/ 3304989 w 5020047"/>
                  <a:gd name="connsiteY41" fmla="*/ 1019275 h 2105141"/>
                  <a:gd name="connsiteX42" fmla="*/ 3304989 w 5020047"/>
                  <a:gd name="connsiteY42" fmla="*/ 1047850 h 2105141"/>
                  <a:gd name="connsiteX43" fmla="*/ 3314514 w 5020047"/>
                  <a:gd name="connsiteY43" fmla="*/ 1095475 h 2105141"/>
                  <a:gd name="connsiteX44" fmla="*/ 3314514 w 5020047"/>
                  <a:gd name="connsiteY44" fmla="*/ 1143100 h 2105141"/>
                  <a:gd name="connsiteX45" fmla="*/ 3324039 w 5020047"/>
                  <a:gd name="connsiteY45" fmla="*/ 1181200 h 2105141"/>
                  <a:gd name="connsiteX46" fmla="*/ 3314514 w 5020047"/>
                  <a:gd name="connsiteY46" fmla="*/ 1200250 h 2105141"/>
                  <a:gd name="connsiteX47" fmla="*/ 3333564 w 5020047"/>
                  <a:gd name="connsiteY47" fmla="*/ 1238350 h 2105141"/>
                  <a:gd name="connsiteX48" fmla="*/ 3333564 w 5020047"/>
                  <a:gd name="connsiteY48" fmla="*/ 1285975 h 2105141"/>
                  <a:gd name="connsiteX49" fmla="*/ 3352614 w 5020047"/>
                  <a:gd name="connsiteY49" fmla="*/ 1333600 h 2105141"/>
                  <a:gd name="connsiteX50" fmla="*/ 3352614 w 5020047"/>
                  <a:gd name="connsiteY50" fmla="*/ 1381225 h 2105141"/>
                  <a:gd name="connsiteX51" fmla="*/ 3390714 w 5020047"/>
                  <a:gd name="connsiteY51" fmla="*/ 1419325 h 2105141"/>
                  <a:gd name="connsiteX52" fmla="*/ 3419289 w 5020047"/>
                  <a:gd name="connsiteY52" fmla="*/ 1381225 h 2105141"/>
                  <a:gd name="connsiteX53" fmla="*/ 3428814 w 5020047"/>
                  <a:gd name="connsiteY53" fmla="*/ 1333600 h 2105141"/>
                  <a:gd name="connsiteX54" fmla="*/ 3447864 w 5020047"/>
                  <a:gd name="connsiteY54" fmla="*/ 1276450 h 2105141"/>
                  <a:gd name="connsiteX55" fmla="*/ 3447864 w 5020047"/>
                  <a:gd name="connsiteY55" fmla="*/ 1238350 h 2105141"/>
                  <a:gd name="connsiteX56" fmla="*/ 3466914 w 5020047"/>
                  <a:gd name="connsiteY56" fmla="*/ 1171675 h 2105141"/>
                  <a:gd name="connsiteX57" fmla="*/ 3457389 w 5020047"/>
                  <a:gd name="connsiteY57" fmla="*/ 1105000 h 2105141"/>
                  <a:gd name="connsiteX58" fmla="*/ 3466914 w 5020047"/>
                  <a:gd name="connsiteY58" fmla="*/ 1076425 h 2105141"/>
                  <a:gd name="connsiteX59" fmla="*/ 3485964 w 5020047"/>
                  <a:gd name="connsiteY59" fmla="*/ 1009750 h 2105141"/>
                  <a:gd name="connsiteX60" fmla="*/ 3495489 w 5020047"/>
                  <a:gd name="connsiteY60" fmla="*/ 962125 h 2105141"/>
                  <a:gd name="connsiteX61" fmla="*/ 3505014 w 5020047"/>
                  <a:gd name="connsiteY61" fmla="*/ 914500 h 2105141"/>
                  <a:gd name="connsiteX62" fmla="*/ 3524064 w 5020047"/>
                  <a:gd name="connsiteY62" fmla="*/ 866875 h 2105141"/>
                  <a:gd name="connsiteX63" fmla="*/ 3571689 w 5020047"/>
                  <a:gd name="connsiteY63" fmla="*/ 924025 h 2105141"/>
                  <a:gd name="connsiteX64" fmla="*/ 3571689 w 5020047"/>
                  <a:gd name="connsiteY64" fmla="*/ 971650 h 2105141"/>
                  <a:gd name="connsiteX65" fmla="*/ 3638367 w 5020047"/>
                  <a:gd name="connsiteY65" fmla="*/ 1066900 h 2105141"/>
                  <a:gd name="connsiteX66" fmla="*/ 3705041 w 5020047"/>
                  <a:gd name="connsiteY66" fmla="*/ 981175 h 2105141"/>
                  <a:gd name="connsiteX67" fmla="*/ 3733614 w 5020047"/>
                  <a:gd name="connsiteY67" fmla="*/ 1038325 h 2105141"/>
                  <a:gd name="connsiteX68" fmla="*/ 3743139 w 5020047"/>
                  <a:gd name="connsiteY68" fmla="*/ 838300 h 2105141"/>
                  <a:gd name="connsiteX69" fmla="*/ 3790764 w 5020047"/>
                  <a:gd name="connsiteY69" fmla="*/ 781150 h 2105141"/>
                  <a:gd name="connsiteX70" fmla="*/ 3847914 w 5020047"/>
                  <a:gd name="connsiteY70" fmla="*/ 781150 h 2105141"/>
                  <a:gd name="connsiteX71" fmla="*/ 3905064 w 5020047"/>
                  <a:gd name="connsiteY71" fmla="*/ 790675 h 2105141"/>
                  <a:gd name="connsiteX72" fmla="*/ 3962215 w 5020047"/>
                  <a:gd name="connsiteY72" fmla="*/ 809725 h 2105141"/>
                  <a:gd name="connsiteX73" fmla="*/ 3971739 w 5020047"/>
                  <a:gd name="connsiteY73" fmla="*/ 876400 h 2105141"/>
                  <a:gd name="connsiteX74" fmla="*/ 3990789 w 5020047"/>
                  <a:gd name="connsiteY74" fmla="*/ 933550 h 2105141"/>
                  <a:gd name="connsiteX75" fmla="*/ 4009839 w 5020047"/>
                  <a:gd name="connsiteY75" fmla="*/ 990700 h 2105141"/>
                  <a:gd name="connsiteX76" fmla="*/ 4028889 w 5020047"/>
                  <a:gd name="connsiteY76" fmla="*/ 1047850 h 2105141"/>
                  <a:gd name="connsiteX77" fmla="*/ 4019364 w 5020047"/>
                  <a:gd name="connsiteY77" fmla="*/ 1076425 h 2105141"/>
                  <a:gd name="connsiteX78" fmla="*/ 4047939 w 5020047"/>
                  <a:gd name="connsiteY78" fmla="*/ 1133575 h 2105141"/>
                  <a:gd name="connsiteX79" fmla="*/ 4047939 w 5020047"/>
                  <a:gd name="connsiteY79" fmla="*/ 1181200 h 2105141"/>
                  <a:gd name="connsiteX80" fmla="*/ 4047939 w 5020047"/>
                  <a:gd name="connsiteY80" fmla="*/ 1228825 h 2105141"/>
                  <a:gd name="connsiteX81" fmla="*/ 4028889 w 5020047"/>
                  <a:gd name="connsiteY81" fmla="*/ 1257400 h 2105141"/>
                  <a:gd name="connsiteX82" fmla="*/ 4019848 w 5020047"/>
                  <a:gd name="connsiteY82" fmla="*/ 1324031 h 2105141"/>
                  <a:gd name="connsiteX83" fmla="*/ 4066989 w 5020047"/>
                  <a:gd name="connsiteY83" fmla="*/ 1409800 h 2105141"/>
                  <a:gd name="connsiteX84" fmla="*/ 4066989 w 5020047"/>
                  <a:gd name="connsiteY84" fmla="*/ 1466950 h 2105141"/>
                  <a:gd name="connsiteX85" fmla="*/ 4105089 w 5020047"/>
                  <a:gd name="connsiteY85" fmla="*/ 1562199 h 2105141"/>
                  <a:gd name="connsiteX86" fmla="*/ 4114614 w 5020047"/>
                  <a:gd name="connsiteY86" fmla="*/ 1609825 h 2105141"/>
                  <a:gd name="connsiteX87" fmla="*/ 4114614 w 5020047"/>
                  <a:gd name="connsiteY87" fmla="*/ 1743182 h 2105141"/>
                  <a:gd name="connsiteX88" fmla="*/ 4124139 w 5020047"/>
                  <a:gd name="connsiteY88" fmla="*/ 1762225 h 2105141"/>
                  <a:gd name="connsiteX89" fmla="*/ 4143189 w 5020047"/>
                  <a:gd name="connsiteY89" fmla="*/ 1819375 h 2105141"/>
                  <a:gd name="connsiteX90" fmla="*/ 4143190 w 5020047"/>
                  <a:gd name="connsiteY90" fmla="*/ 2105141 h 2105141"/>
                  <a:gd name="connsiteX91" fmla="*/ 4219389 w 5020047"/>
                  <a:gd name="connsiteY91" fmla="*/ 1819375 h 2105141"/>
                  <a:gd name="connsiteX92" fmla="*/ 4219389 w 5020047"/>
                  <a:gd name="connsiteY92" fmla="*/ 1771750 h 2105141"/>
                  <a:gd name="connsiteX93" fmla="*/ 4219389 w 5020047"/>
                  <a:gd name="connsiteY93" fmla="*/ 1705075 h 2105141"/>
                  <a:gd name="connsiteX94" fmla="*/ 4228914 w 5020047"/>
                  <a:gd name="connsiteY94" fmla="*/ 1647925 h 2105141"/>
                  <a:gd name="connsiteX95" fmla="*/ 4238439 w 5020047"/>
                  <a:gd name="connsiteY95" fmla="*/ 1581250 h 2105141"/>
                  <a:gd name="connsiteX96" fmla="*/ 4228914 w 5020047"/>
                  <a:gd name="connsiteY96" fmla="*/ 1524100 h 2105141"/>
                  <a:gd name="connsiteX97" fmla="*/ 4257489 w 5020047"/>
                  <a:gd name="connsiteY97" fmla="*/ 1476475 h 2105141"/>
                  <a:gd name="connsiteX98" fmla="*/ 4228914 w 5020047"/>
                  <a:gd name="connsiteY98" fmla="*/ 1438375 h 2105141"/>
                  <a:gd name="connsiteX99" fmla="*/ 4267016 w 5020047"/>
                  <a:gd name="connsiteY99" fmla="*/ 1390751 h 2105141"/>
                  <a:gd name="connsiteX100" fmla="*/ 4257489 w 5020047"/>
                  <a:gd name="connsiteY100" fmla="*/ 1305025 h 2105141"/>
                  <a:gd name="connsiteX101" fmla="*/ 4238439 w 5020047"/>
                  <a:gd name="connsiteY101" fmla="*/ 1257400 h 2105141"/>
                  <a:gd name="connsiteX102" fmla="*/ 4247964 w 5020047"/>
                  <a:gd name="connsiteY102" fmla="*/ 1200250 h 2105141"/>
                  <a:gd name="connsiteX103" fmla="*/ 4247964 w 5020047"/>
                  <a:gd name="connsiteY103" fmla="*/ 1171675 h 2105141"/>
                  <a:gd name="connsiteX104" fmla="*/ 4257489 w 5020047"/>
                  <a:gd name="connsiteY104" fmla="*/ 1105000 h 2105141"/>
                  <a:gd name="connsiteX105" fmla="*/ 4257489 w 5020047"/>
                  <a:gd name="connsiteY105" fmla="*/ 1066900 h 2105141"/>
                  <a:gd name="connsiteX106" fmla="*/ 4247964 w 5020047"/>
                  <a:gd name="connsiteY106" fmla="*/ 1000225 h 2105141"/>
                  <a:gd name="connsiteX107" fmla="*/ 4257489 w 5020047"/>
                  <a:gd name="connsiteY107" fmla="*/ 952600 h 2105141"/>
                  <a:gd name="connsiteX108" fmla="*/ 4276539 w 5020047"/>
                  <a:gd name="connsiteY108" fmla="*/ 885925 h 2105141"/>
                  <a:gd name="connsiteX109" fmla="*/ 4295589 w 5020047"/>
                  <a:gd name="connsiteY109" fmla="*/ 838300 h 2105141"/>
                  <a:gd name="connsiteX110" fmla="*/ 4276539 w 5020047"/>
                  <a:gd name="connsiteY110" fmla="*/ 800200 h 2105141"/>
                  <a:gd name="connsiteX111" fmla="*/ 4295589 w 5020047"/>
                  <a:gd name="connsiteY111" fmla="*/ 704950 h 2105141"/>
                  <a:gd name="connsiteX112" fmla="*/ 4362268 w 5020047"/>
                  <a:gd name="connsiteY112" fmla="*/ 762100 h 2105141"/>
                  <a:gd name="connsiteX113" fmla="*/ 4362264 w 5020047"/>
                  <a:gd name="connsiteY113" fmla="*/ 552550 h 2105141"/>
                  <a:gd name="connsiteX114" fmla="*/ 4371789 w 5020047"/>
                  <a:gd name="connsiteY114" fmla="*/ 504925 h 2105141"/>
                  <a:gd name="connsiteX115" fmla="*/ 4371789 w 5020047"/>
                  <a:gd name="connsiteY115" fmla="*/ 447775 h 2105141"/>
                  <a:gd name="connsiteX116" fmla="*/ 4390839 w 5020047"/>
                  <a:gd name="connsiteY116" fmla="*/ 381100 h 2105141"/>
                  <a:gd name="connsiteX117" fmla="*/ 4381314 w 5020047"/>
                  <a:gd name="connsiteY117" fmla="*/ 333475 h 2105141"/>
                  <a:gd name="connsiteX118" fmla="*/ 4381314 w 5020047"/>
                  <a:gd name="connsiteY118" fmla="*/ 266800 h 2105141"/>
                  <a:gd name="connsiteX119" fmla="*/ 4390839 w 5020047"/>
                  <a:gd name="connsiteY119" fmla="*/ 209650 h 2105141"/>
                  <a:gd name="connsiteX120" fmla="*/ 4419414 w 5020047"/>
                  <a:gd name="connsiteY120" fmla="*/ 162025 h 2105141"/>
                  <a:gd name="connsiteX121" fmla="*/ 4409890 w 5020047"/>
                  <a:gd name="connsiteY121" fmla="*/ 28670 h 2105141"/>
                  <a:gd name="connsiteX122" fmla="*/ 4496267 w 5020047"/>
                  <a:gd name="connsiteY122" fmla="*/ 180984 h 2105141"/>
                  <a:gd name="connsiteX123" fmla="*/ 4610572 w 5020047"/>
                  <a:gd name="connsiteY123" fmla="*/ 9525 h 2105141"/>
                  <a:gd name="connsiteX124" fmla="*/ 4657563 w 5020047"/>
                  <a:gd name="connsiteY124" fmla="*/ 152504 h 2105141"/>
                  <a:gd name="connsiteX125" fmla="*/ 4753469 w 5020047"/>
                  <a:gd name="connsiteY125" fmla="*/ 57153 h 2105141"/>
                  <a:gd name="connsiteX126" fmla="*/ 4857612 w 5020047"/>
                  <a:gd name="connsiteY126" fmla="*/ 1133630 h 2105141"/>
                  <a:gd name="connsiteX127" fmla="*/ 4895857 w 5020047"/>
                  <a:gd name="connsiteY127" fmla="*/ 276183 h 2105141"/>
                  <a:gd name="connsiteX128" fmla="*/ 4953000 w 5020047"/>
                  <a:gd name="connsiteY128" fmla="*/ 1133517 h 2105141"/>
                  <a:gd name="connsiteX129" fmla="*/ 4991107 w 5020047"/>
                  <a:gd name="connsiteY129" fmla="*/ 104724 h 2105141"/>
                  <a:gd name="connsiteX130" fmla="*/ 5019679 w 5020047"/>
                  <a:gd name="connsiteY130" fmla="*/ 57150 h 210514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19848 w 5020047"/>
                  <a:gd name="connsiteY82" fmla="*/ 1324031 h 2019411"/>
                  <a:gd name="connsiteX83" fmla="*/ 4066989 w 5020047"/>
                  <a:gd name="connsiteY83" fmla="*/ 1409800 h 2019411"/>
                  <a:gd name="connsiteX84" fmla="*/ 4066989 w 5020047"/>
                  <a:gd name="connsiteY84" fmla="*/ 1466950 h 2019411"/>
                  <a:gd name="connsiteX85" fmla="*/ 4105089 w 5020047"/>
                  <a:gd name="connsiteY85" fmla="*/ 1562199 h 2019411"/>
                  <a:gd name="connsiteX86" fmla="*/ 4114614 w 5020047"/>
                  <a:gd name="connsiteY86" fmla="*/ 1609825 h 2019411"/>
                  <a:gd name="connsiteX87" fmla="*/ 4114614 w 5020047"/>
                  <a:gd name="connsiteY87" fmla="*/ 1743182 h 2019411"/>
                  <a:gd name="connsiteX88" fmla="*/ 4124139 w 5020047"/>
                  <a:gd name="connsiteY88" fmla="*/ 1762225 h 2019411"/>
                  <a:gd name="connsiteX89" fmla="*/ 4143189 w 5020047"/>
                  <a:gd name="connsiteY89" fmla="*/ 1819375 h 2019411"/>
                  <a:gd name="connsiteX90" fmla="*/ 4152716 w 5020047"/>
                  <a:gd name="connsiteY90" fmla="*/ 2019411 h 2019411"/>
                  <a:gd name="connsiteX91" fmla="*/ 4219389 w 5020047"/>
                  <a:gd name="connsiteY91" fmla="*/ 1819375 h 2019411"/>
                  <a:gd name="connsiteX92" fmla="*/ 4219389 w 5020047"/>
                  <a:gd name="connsiteY92" fmla="*/ 1771750 h 2019411"/>
                  <a:gd name="connsiteX93" fmla="*/ 4219389 w 5020047"/>
                  <a:gd name="connsiteY93" fmla="*/ 1705075 h 2019411"/>
                  <a:gd name="connsiteX94" fmla="*/ 4228914 w 5020047"/>
                  <a:gd name="connsiteY94" fmla="*/ 1647925 h 2019411"/>
                  <a:gd name="connsiteX95" fmla="*/ 4238439 w 5020047"/>
                  <a:gd name="connsiteY95" fmla="*/ 1581250 h 2019411"/>
                  <a:gd name="connsiteX96" fmla="*/ 4228914 w 5020047"/>
                  <a:gd name="connsiteY96" fmla="*/ 1524100 h 2019411"/>
                  <a:gd name="connsiteX97" fmla="*/ 4257489 w 5020047"/>
                  <a:gd name="connsiteY97" fmla="*/ 1476475 h 2019411"/>
                  <a:gd name="connsiteX98" fmla="*/ 4228914 w 5020047"/>
                  <a:gd name="connsiteY98" fmla="*/ 1438375 h 2019411"/>
                  <a:gd name="connsiteX99" fmla="*/ 4267016 w 5020047"/>
                  <a:gd name="connsiteY99" fmla="*/ 1390751 h 2019411"/>
                  <a:gd name="connsiteX100" fmla="*/ 4257489 w 5020047"/>
                  <a:gd name="connsiteY100" fmla="*/ 1305025 h 2019411"/>
                  <a:gd name="connsiteX101" fmla="*/ 4238439 w 5020047"/>
                  <a:gd name="connsiteY101" fmla="*/ 1257400 h 2019411"/>
                  <a:gd name="connsiteX102" fmla="*/ 4247964 w 5020047"/>
                  <a:gd name="connsiteY102" fmla="*/ 1200250 h 2019411"/>
                  <a:gd name="connsiteX103" fmla="*/ 4247964 w 5020047"/>
                  <a:gd name="connsiteY103" fmla="*/ 1171675 h 2019411"/>
                  <a:gd name="connsiteX104" fmla="*/ 4257489 w 5020047"/>
                  <a:gd name="connsiteY104" fmla="*/ 1105000 h 2019411"/>
                  <a:gd name="connsiteX105" fmla="*/ 4257489 w 5020047"/>
                  <a:gd name="connsiteY105" fmla="*/ 1066900 h 2019411"/>
                  <a:gd name="connsiteX106" fmla="*/ 4247964 w 5020047"/>
                  <a:gd name="connsiteY106" fmla="*/ 1000225 h 2019411"/>
                  <a:gd name="connsiteX107" fmla="*/ 4257489 w 5020047"/>
                  <a:gd name="connsiteY107" fmla="*/ 952600 h 2019411"/>
                  <a:gd name="connsiteX108" fmla="*/ 4276539 w 5020047"/>
                  <a:gd name="connsiteY108" fmla="*/ 885925 h 2019411"/>
                  <a:gd name="connsiteX109" fmla="*/ 4295589 w 5020047"/>
                  <a:gd name="connsiteY109" fmla="*/ 838300 h 2019411"/>
                  <a:gd name="connsiteX110" fmla="*/ 4276539 w 5020047"/>
                  <a:gd name="connsiteY110" fmla="*/ 800200 h 2019411"/>
                  <a:gd name="connsiteX111" fmla="*/ 4295589 w 5020047"/>
                  <a:gd name="connsiteY111" fmla="*/ 704950 h 2019411"/>
                  <a:gd name="connsiteX112" fmla="*/ 4362268 w 5020047"/>
                  <a:gd name="connsiteY112" fmla="*/ 762100 h 2019411"/>
                  <a:gd name="connsiteX113" fmla="*/ 4362264 w 5020047"/>
                  <a:gd name="connsiteY113" fmla="*/ 552550 h 2019411"/>
                  <a:gd name="connsiteX114" fmla="*/ 4371789 w 5020047"/>
                  <a:gd name="connsiteY114" fmla="*/ 504925 h 2019411"/>
                  <a:gd name="connsiteX115" fmla="*/ 4371789 w 5020047"/>
                  <a:gd name="connsiteY115" fmla="*/ 447775 h 2019411"/>
                  <a:gd name="connsiteX116" fmla="*/ 4390839 w 5020047"/>
                  <a:gd name="connsiteY116" fmla="*/ 381100 h 2019411"/>
                  <a:gd name="connsiteX117" fmla="*/ 4381314 w 5020047"/>
                  <a:gd name="connsiteY117" fmla="*/ 333475 h 2019411"/>
                  <a:gd name="connsiteX118" fmla="*/ 4381314 w 5020047"/>
                  <a:gd name="connsiteY118" fmla="*/ 266800 h 2019411"/>
                  <a:gd name="connsiteX119" fmla="*/ 4390839 w 5020047"/>
                  <a:gd name="connsiteY119" fmla="*/ 209650 h 2019411"/>
                  <a:gd name="connsiteX120" fmla="*/ 4419414 w 5020047"/>
                  <a:gd name="connsiteY120" fmla="*/ 162025 h 2019411"/>
                  <a:gd name="connsiteX121" fmla="*/ 4409890 w 5020047"/>
                  <a:gd name="connsiteY121" fmla="*/ 28670 h 2019411"/>
                  <a:gd name="connsiteX122" fmla="*/ 4496267 w 5020047"/>
                  <a:gd name="connsiteY122" fmla="*/ 180984 h 2019411"/>
                  <a:gd name="connsiteX123" fmla="*/ 4610572 w 5020047"/>
                  <a:gd name="connsiteY123" fmla="*/ 9525 h 2019411"/>
                  <a:gd name="connsiteX124" fmla="*/ 4657563 w 5020047"/>
                  <a:gd name="connsiteY124" fmla="*/ 152504 h 2019411"/>
                  <a:gd name="connsiteX125" fmla="*/ 4753469 w 5020047"/>
                  <a:gd name="connsiteY125" fmla="*/ 57153 h 2019411"/>
                  <a:gd name="connsiteX126" fmla="*/ 4857612 w 5020047"/>
                  <a:gd name="connsiteY126" fmla="*/ 1133630 h 2019411"/>
                  <a:gd name="connsiteX127" fmla="*/ 4895857 w 5020047"/>
                  <a:gd name="connsiteY127" fmla="*/ 276183 h 2019411"/>
                  <a:gd name="connsiteX128" fmla="*/ 4953000 w 5020047"/>
                  <a:gd name="connsiteY128" fmla="*/ 1133517 h 2019411"/>
                  <a:gd name="connsiteX129" fmla="*/ 4991107 w 5020047"/>
                  <a:gd name="connsiteY129" fmla="*/ 104724 h 2019411"/>
                  <a:gd name="connsiteX130" fmla="*/ 5019679 w 5020047"/>
                  <a:gd name="connsiteY130" fmla="*/ 57150 h 2019411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66989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114614 w 5020047"/>
                  <a:gd name="connsiteY86" fmla="*/ 1609825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114614 w 5020047"/>
                  <a:gd name="connsiteY86" fmla="*/ 1609825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28883 w 5020047"/>
                  <a:gd name="connsiteY86" fmla="*/ 1609825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114614 w 5020047"/>
                  <a:gd name="connsiteY86" fmla="*/ 1743182 h 2020188"/>
                  <a:gd name="connsiteX87" fmla="*/ 4124139 w 5020047"/>
                  <a:gd name="connsiteY87" fmla="*/ 1762225 h 2020188"/>
                  <a:gd name="connsiteX88" fmla="*/ 4143189 w 5020047"/>
                  <a:gd name="connsiteY88" fmla="*/ 1819375 h 2020188"/>
                  <a:gd name="connsiteX89" fmla="*/ 4143682 w 5020047"/>
                  <a:gd name="connsiteY89" fmla="*/ 1886054 h 2020188"/>
                  <a:gd name="connsiteX90" fmla="*/ 4152716 w 5020047"/>
                  <a:gd name="connsiteY90" fmla="*/ 2019411 h 2020188"/>
                  <a:gd name="connsiteX91" fmla="*/ 4219389 w 5020047"/>
                  <a:gd name="connsiteY91" fmla="*/ 1819375 h 2020188"/>
                  <a:gd name="connsiteX92" fmla="*/ 4219389 w 5020047"/>
                  <a:gd name="connsiteY92" fmla="*/ 1771750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28914 w 5020047"/>
                  <a:gd name="connsiteY96" fmla="*/ 1524100 h 2020188"/>
                  <a:gd name="connsiteX97" fmla="*/ 4257489 w 5020047"/>
                  <a:gd name="connsiteY97" fmla="*/ 1476475 h 2020188"/>
                  <a:gd name="connsiteX98" fmla="*/ 4228914 w 5020047"/>
                  <a:gd name="connsiteY98" fmla="*/ 1438375 h 2020188"/>
                  <a:gd name="connsiteX99" fmla="*/ 4267016 w 5020047"/>
                  <a:gd name="connsiteY99" fmla="*/ 1390751 h 2020188"/>
                  <a:gd name="connsiteX100" fmla="*/ 4257489 w 5020047"/>
                  <a:gd name="connsiteY100" fmla="*/ 1305025 h 2020188"/>
                  <a:gd name="connsiteX101" fmla="*/ 4238439 w 5020047"/>
                  <a:gd name="connsiteY101" fmla="*/ 1257400 h 2020188"/>
                  <a:gd name="connsiteX102" fmla="*/ 4247964 w 5020047"/>
                  <a:gd name="connsiteY102" fmla="*/ 1200250 h 2020188"/>
                  <a:gd name="connsiteX103" fmla="*/ 4247964 w 5020047"/>
                  <a:gd name="connsiteY103" fmla="*/ 1171675 h 2020188"/>
                  <a:gd name="connsiteX104" fmla="*/ 4257489 w 5020047"/>
                  <a:gd name="connsiteY104" fmla="*/ 1105000 h 2020188"/>
                  <a:gd name="connsiteX105" fmla="*/ 4257489 w 5020047"/>
                  <a:gd name="connsiteY105" fmla="*/ 1066900 h 2020188"/>
                  <a:gd name="connsiteX106" fmla="*/ 4247964 w 5020047"/>
                  <a:gd name="connsiteY106" fmla="*/ 1000225 h 2020188"/>
                  <a:gd name="connsiteX107" fmla="*/ 4257489 w 5020047"/>
                  <a:gd name="connsiteY107" fmla="*/ 952600 h 2020188"/>
                  <a:gd name="connsiteX108" fmla="*/ 4276539 w 5020047"/>
                  <a:gd name="connsiteY108" fmla="*/ 885925 h 2020188"/>
                  <a:gd name="connsiteX109" fmla="*/ 4295589 w 5020047"/>
                  <a:gd name="connsiteY109" fmla="*/ 838300 h 2020188"/>
                  <a:gd name="connsiteX110" fmla="*/ 4276539 w 5020047"/>
                  <a:gd name="connsiteY110" fmla="*/ 800200 h 2020188"/>
                  <a:gd name="connsiteX111" fmla="*/ 4295589 w 5020047"/>
                  <a:gd name="connsiteY111" fmla="*/ 704950 h 2020188"/>
                  <a:gd name="connsiteX112" fmla="*/ 4362268 w 5020047"/>
                  <a:gd name="connsiteY112" fmla="*/ 762100 h 2020188"/>
                  <a:gd name="connsiteX113" fmla="*/ 4362264 w 5020047"/>
                  <a:gd name="connsiteY113" fmla="*/ 552550 h 2020188"/>
                  <a:gd name="connsiteX114" fmla="*/ 4371789 w 5020047"/>
                  <a:gd name="connsiteY114" fmla="*/ 504925 h 2020188"/>
                  <a:gd name="connsiteX115" fmla="*/ 4371789 w 5020047"/>
                  <a:gd name="connsiteY115" fmla="*/ 447775 h 2020188"/>
                  <a:gd name="connsiteX116" fmla="*/ 4390839 w 5020047"/>
                  <a:gd name="connsiteY116" fmla="*/ 381100 h 2020188"/>
                  <a:gd name="connsiteX117" fmla="*/ 4381314 w 5020047"/>
                  <a:gd name="connsiteY117" fmla="*/ 333475 h 2020188"/>
                  <a:gd name="connsiteX118" fmla="*/ 4381314 w 5020047"/>
                  <a:gd name="connsiteY118" fmla="*/ 266800 h 2020188"/>
                  <a:gd name="connsiteX119" fmla="*/ 4390839 w 5020047"/>
                  <a:gd name="connsiteY119" fmla="*/ 209650 h 2020188"/>
                  <a:gd name="connsiteX120" fmla="*/ 4419414 w 5020047"/>
                  <a:gd name="connsiteY120" fmla="*/ 162025 h 2020188"/>
                  <a:gd name="connsiteX121" fmla="*/ 4409890 w 5020047"/>
                  <a:gd name="connsiteY121" fmla="*/ 28670 h 2020188"/>
                  <a:gd name="connsiteX122" fmla="*/ 4496267 w 5020047"/>
                  <a:gd name="connsiteY122" fmla="*/ 180984 h 2020188"/>
                  <a:gd name="connsiteX123" fmla="*/ 4610572 w 5020047"/>
                  <a:gd name="connsiteY123" fmla="*/ 9525 h 2020188"/>
                  <a:gd name="connsiteX124" fmla="*/ 4657563 w 5020047"/>
                  <a:gd name="connsiteY124" fmla="*/ 152504 h 2020188"/>
                  <a:gd name="connsiteX125" fmla="*/ 4753469 w 5020047"/>
                  <a:gd name="connsiteY125" fmla="*/ 57153 h 2020188"/>
                  <a:gd name="connsiteX126" fmla="*/ 4857612 w 5020047"/>
                  <a:gd name="connsiteY126" fmla="*/ 1133630 h 2020188"/>
                  <a:gd name="connsiteX127" fmla="*/ 4895857 w 5020047"/>
                  <a:gd name="connsiteY127" fmla="*/ 276183 h 2020188"/>
                  <a:gd name="connsiteX128" fmla="*/ 4953000 w 5020047"/>
                  <a:gd name="connsiteY128" fmla="*/ 1133517 h 2020188"/>
                  <a:gd name="connsiteX129" fmla="*/ 4991107 w 5020047"/>
                  <a:gd name="connsiteY129" fmla="*/ 104724 h 2020188"/>
                  <a:gd name="connsiteX130" fmla="*/ 5019679 w 5020047"/>
                  <a:gd name="connsiteY130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29374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43682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71750 h 2020188"/>
                  <a:gd name="connsiteX94" fmla="*/ 4219389 w 5020047"/>
                  <a:gd name="connsiteY94" fmla="*/ 1705075 h 2020188"/>
                  <a:gd name="connsiteX95" fmla="*/ 4228914 w 5020047"/>
                  <a:gd name="connsiteY95" fmla="*/ 1647925 h 2020188"/>
                  <a:gd name="connsiteX96" fmla="*/ 4238439 w 5020047"/>
                  <a:gd name="connsiteY96" fmla="*/ 1581250 h 2020188"/>
                  <a:gd name="connsiteX97" fmla="*/ 4228914 w 5020047"/>
                  <a:gd name="connsiteY97" fmla="*/ 1524100 h 2020188"/>
                  <a:gd name="connsiteX98" fmla="*/ 4257489 w 5020047"/>
                  <a:gd name="connsiteY98" fmla="*/ 1476475 h 2020188"/>
                  <a:gd name="connsiteX99" fmla="*/ 4228914 w 5020047"/>
                  <a:gd name="connsiteY99" fmla="*/ 1438375 h 2020188"/>
                  <a:gd name="connsiteX100" fmla="*/ 4267016 w 5020047"/>
                  <a:gd name="connsiteY100" fmla="*/ 1390751 h 2020188"/>
                  <a:gd name="connsiteX101" fmla="*/ 4257489 w 5020047"/>
                  <a:gd name="connsiteY101" fmla="*/ 1305025 h 2020188"/>
                  <a:gd name="connsiteX102" fmla="*/ 4238439 w 5020047"/>
                  <a:gd name="connsiteY102" fmla="*/ 1257400 h 2020188"/>
                  <a:gd name="connsiteX103" fmla="*/ 4247964 w 5020047"/>
                  <a:gd name="connsiteY103" fmla="*/ 1200250 h 2020188"/>
                  <a:gd name="connsiteX104" fmla="*/ 4247964 w 5020047"/>
                  <a:gd name="connsiteY104" fmla="*/ 1171675 h 2020188"/>
                  <a:gd name="connsiteX105" fmla="*/ 4257489 w 5020047"/>
                  <a:gd name="connsiteY105" fmla="*/ 1105000 h 2020188"/>
                  <a:gd name="connsiteX106" fmla="*/ 4257489 w 5020047"/>
                  <a:gd name="connsiteY106" fmla="*/ 1066900 h 2020188"/>
                  <a:gd name="connsiteX107" fmla="*/ 4247964 w 5020047"/>
                  <a:gd name="connsiteY107" fmla="*/ 1000225 h 2020188"/>
                  <a:gd name="connsiteX108" fmla="*/ 4257489 w 5020047"/>
                  <a:gd name="connsiteY108" fmla="*/ 952600 h 2020188"/>
                  <a:gd name="connsiteX109" fmla="*/ 4276539 w 5020047"/>
                  <a:gd name="connsiteY109" fmla="*/ 885925 h 2020188"/>
                  <a:gd name="connsiteX110" fmla="*/ 4295589 w 5020047"/>
                  <a:gd name="connsiteY110" fmla="*/ 838300 h 2020188"/>
                  <a:gd name="connsiteX111" fmla="*/ 4276539 w 5020047"/>
                  <a:gd name="connsiteY111" fmla="*/ 800200 h 2020188"/>
                  <a:gd name="connsiteX112" fmla="*/ 4295589 w 5020047"/>
                  <a:gd name="connsiteY112" fmla="*/ 704950 h 2020188"/>
                  <a:gd name="connsiteX113" fmla="*/ 4362268 w 5020047"/>
                  <a:gd name="connsiteY113" fmla="*/ 762100 h 2020188"/>
                  <a:gd name="connsiteX114" fmla="*/ 4362264 w 5020047"/>
                  <a:gd name="connsiteY114" fmla="*/ 552550 h 2020188"/>
                  <a:gd name="connsiteX115" fmla="*/ 4371789 w 5020047"/>
                  <a:gd name="connsiteY115" fmla="*/ 504925 h 2020188"/>
                  <a:gd name="connsiteX116" fmla="*/ 4371789 w 5020047"/>
                  <a:gd name="connsiteY116" fmla="*/ 447775 h 2020188"/>
                  <a:gd name="connsiteX117" fmla="*/ 4390839 w 5020047"/>
                  <a:gd name="connsiteY117" fmla="*/ 381100 h 2020188"/>
                  <a:gd name="connsiteX118" fmla="*/ 4381314 w 5020047"/>
                  <a:gd name="connsiteY118" fmla="*/ 333475 h 2020188"/>
                  <a:gd name="connsiteX119" fmla="*/ 4381314 w 5020047"/>
                  <a:gd name="connsiteY119" fmla="*/ 266800 h 2020188"/>
                  <a:gd name="connsiteX120" fmla="*/ 4390839 w 5020047"/>
                  <a:gd name="connsiteY120" fmla="*/ 209650 h 2020188"/>
                  <a:gd name="connsiteX121" fmla="*/ 4419414 w 5020047"/>
                  <a:gd name="connsiteY121" fmla="*/ 162025 h 2020188"/>
                  <a:gd name="connsiteX122" fmla="*/ 4409890 w 5020047"/>
                  <a:gd name="connsiteY122" fmla="*/ 28670 h 2020188"/>
                  <a:gd name="connsiteX123" fmla="*/ 4496267 w 5020047"/>
                  <a:gd name="connsiteY123" fmla="*/ 180984 h 2020188"/>
                  <a:gd name="connsiteX124" fmla="*/ 4610572 w 5020047"/>
                  <a:gd name="connsiteY124" fmla="*/ 9525 h 2020188"/>
                  <a:gd name="connsiteX125" fmla="*/ 4657563 w 5020047"/>
                  <a:gd name="connsiteY125" fmla="*/ 152504 h 2020188"/>
                  <a:gd name="connsiteX126" fmla="*/ 4753469 w 5020047"/>
                  <a:gd name="connsiteY126" fmla="*/ 57153 h 2020188"/>
                  <a:gd name="connsiteX127" fmla="*/ 4857612 w 5020047"/>
                  <a:gd name="connsiteY127" fmla="*/ 1133630 h 2020188"/>
                  <a:gd name="connsiteX128" fmla="*/ 4895857 w 5020047"/>
                  <a:gd name="connsiteY128" fmla="*/ 276183 h 2020188"/>
                  <a:gd name="connsiteX129" fmla="*/ 4953000 w 5020047"/>
                  <a:gd name="connsiteY129" fmla="*/ 1133517 h 2020188"/>
                  <a:gd name="connsiteX130" fmla="*/ 4991107 w 5020047"/>
                  <a:gd name="connsiteY130" fmla="*/ 104724 h 2020188"/>
                  <a:gd name="connsiteX131" fmla="*/ 5019679 w 5020047"/>
                  <a:gd name="connsiteY13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28914 w 5020047"/>
                  <a:gd name="connsiteY96" fmla="*/ 1524100 h 2020188"/>
                  <a:gd name="connsiteX97" fmla="*/ 4257489 w 5020047"/>
                  <a:gd name="connsiteY97" fmla="*/ 1476475 h 2020188"/>
                  <a:gd name="connsiteX98" fmla="*/ 4228914 w 5020047"/>
                  <a:gd name="connsiteY98" fmla="*/ 1438375 h 2020188"/>
                  <a:gd name="connsiteX99" fmla="*/ 4267016 w 5020047"/>
                  <a:gd name="connsiteY99" fmla="*/ 1390751 h 2020188"/>
                  <a:gd name="connsiteX100" fmla="*/ 4257489 w 5020047"/>
                  <a:gd name="connsiteY100" fmla="*/ 1305025 h 2020188"/>
                  <a:gd name="connsiteX101" fmla="*/ 4238439 w 5020047"/>
                  <a:gd name="connsiteY101" fmla="*/ 1257400 h 2020188"/>
                  <a:gd name="connsiteX102" fmla="*/ 4247964 w 5020047"/>
                  <a:gd name="connsiteY102" fmla="*/ 1200250 h 2020188"/>
                  <a:gd name="connsiteX103" fmla="*/ 4247964 w 5020047"/>
                  <a:gd name="connsiteY103" fmla="*/ 1171675 h 2020188"/>
                  <a:gd name="connsiteX104" fmla="*/ 4257489 w 5020047"/>
                  <a:gd name="connsiteY104" fmla="*/ 1105000 h 2020188"/>
                  <a:gd name="connsiteX105" fmla="*/ 4257489 w 5020047"/>
                  <a:gd name="connsiteY105" fmla="*/ 1066900 h 2020188"/>
                  <a:gd name="connsiteX106" fmla="*/ 4247964 w 5020047"/>
                  <a:gd name="connsiteY106" fmla="*/ 1000225 h 2020188"/>
                  <a:gd name="connsiteX107" fmla="*/ 4257489 w 5020047"/>
                  <a:gd name="connsiteY107" fmla="*/ 952600 h 2020188"/>
                  <a:gd name="connsiteX108" fmla="*/ 4276539 w 5020047"/>
                  <a:gd name="connsiteY108" fmla="*/ 885925 h 2020188"/>
                  <a:gd name="connsiteX109" fmla="*/ 4295589 w 5020047"/>
                  <a:gd name="connsiteY109" fmla="*/ 838300 h 2020188"/>
                  <a:gd name="connsiteX110" fmla="*/ 4276539 w 5020047"/>
                  <a:gd name="connsiteY110" fmla="*/ 800200 h 2020188"/>
                  <a:gd name="connsiteX111" fmla="*/ 4295589 w 5020047"/>
                  <a:gd name="connsiteY111" fmla="*/ 704950 h 2020188"/>
                  <a:gd name="connsiteX112" fmla="*/ 4362268 w 5020047"/>
                  <a:gd name="connsiteY112" fmla="*/ 762100 h 2020188"/>
                  <a:gd name="connsiteX113" fmla="*/ 4362264 w 5020047"/>
                  <a:gd name="connsiteY113" fmla="*/ 552550 h 2020188"/>
                  <a:gd name="connsiteX114" fmla="*/ 4371789 w 5020047"/>
                  <a:gd name="connsiteY114" fmla="*/ 504925 h 2020188"/>
                  <a:gd name="connsiteX115" fmla="*/ 4371789 w 5020047"/>
                  <a:gd name="connsiteY115" fmla="*/ 447775 h 2020188"/>
                  <a:gd name="connsiteX116" fmla="*/ 4390839 w 5020047"/>
                  <a:gd name="connsiteY116" fmla="*/ 381100 h 2020188"/>
                  <a:gd name="connsiteX117" fmla="*/ 4381314 w 5020047"/>
                  <a:gd name="connsiteY117" fmla="*/ 333475 h 2020188"/>
                  <a:gd name="connsiteX118" fmla="*/ 4381314 w 5020047"/>
                  <a:gd name="connsiteY118" fmla="*/ 266800 h 2020188"/>
                  <a:gd name="connsiteX119" fmla="*/ 4390839 w 5020047"/>
                  <a:gd name="connsiteY119" fmla="*/ 209650 h 2020188"/>
                  <a:gd name="connsiteX120" fmla="*/ 4419414 w 5020047"/>
                  <a:gd name="connsiteY120" fmla="*/ 162025 h 2020188"/>
                  <a:gd name="connsiteX121" fmla="*/ 4409890 w 5020047"/>
                  <a:gd name="connsiteY121" fmla="*/ 28670 h 2020188"/>
                  <a:gd name="connsiteX122" fmla="*/ 4496267 w 5020047"/>
                  <a:gd name="connsiteY122" fmla="*/ 180984 h 2020188"/>
                  <a:gd name="connsiteX123" fmla="*/ 4610572 w 5020047"/>
                  <a:gd name="connsiteY123" fmla="*/ 9525 h 2020188"/>
                  <a:gd name="connsiteX124" fmla="*/ 4657563 w 5020047"/>
                  <a:gd name="connsiteY124" fmla="*/ 152504 h 2020188"/>
                  <a:gd name="connsiteX125" fmla="*/ 4753469 w 5020047"/>
                  <a:gd name="connsiteY125" fmla="*/ 57153 h 2020188"/>
                  <a:gd name="connsiteX126" fmla="*/ 4857612 w 5020047"/>
                  <a:gd name="connsiteY126" fmla="*/ 1133630 h 2020188"/>
                  <a:gd name="connsiteX127" fmla="*/ 4895857 w 5020047"/>
                  <a:gd name="connsiteY127" fmla="*/ 276183 h 2020188"/>
                  <a:gd name="connsiteX128" fmla="*/ 4953000 w 5020047"/>
                  <a:gd name="connsiteY128" fmla="*/ 1133517 h 2020188"/>
                  <a:gd name="connsiteX129" fmla="*/ 4991107 w 5020047"/>
                  <a:gd name="connsiteY129" fmla="*/ 104724 h 2020188"/>
                  <a:gd name="connsiteX130" fmla="*/ 5019679 w 5020047"/>
                  <a:gd name="connsiteY130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57489 w 5020047"/>
                  <a:gd name="connsiteY96" fmla="*/ 1476475 h 2020188"/>
                  <a:gd name="connsiteX97" fmla="*/ 4228914 w 5020047"/>
                  <a:gd name="connsiteY97" fmla="*/ 1438375 h 2020188"/>
                  <a:gd name="connsiteX98" fmla="*/ 4267016 w 5020047"/>
                  <a:gd name="connsiteY98" fmla="*/ 1390751 h 2020188"/>
                  <a:gd name="connsiteX99" fmla="*/ 4257489 w 5020047"/>
                  <a:gd name="connsiteY99" fmla="*/ 1305025 h 2020188"/>
                  <a:gd name="connsiteX100" fmla="*/ 4238439 w 5020047"/>
                  <a:gd name="connsiteY100" fmla="*/ 1257400 h 2020188"/>
                  <a:gd name="connsiteX101" fmla="*/ 4247964 w 5020047"/>
                  <a:gd name="connsiteY101" fmla="*/ 1200250 h 2020188"/>
                  <a:gd name="connsiteX102" fmla="*/ 4247964 w 5020047"/>
                  <a:gd name="connsiteY102" fmla="*/ 1171675 h 2020188"/>
                  <a:gd name="connsiteX103" fmla="*/ 4257489 w 5020047"/>
                  <a:gd name="connsiteY103" fmla="*/ 1105000 h 2020188"/>
                  <a:gd name="connsiteX104" fmla="*/ 4257489 w 5020047"/>
                  <a:gd name="connsiteY104" fmla="*/ 1066900 h 2020188"/>
                  <a:gd name="connsiteX105" fmla="*/ 4247964 w 5020047"/>
                  <a:gd name="connsiteY105" fmla="*/ 1000225 h 2020188"/>
                  <a:gd name="connsiteX106" fmla="*/ 4257489 w 5020047"/>
                  <a:gd name="connsiteY106" fmla="*/ 952600 h 2020188"/>
                  <a:gd name="connsiteX107" fmla="*/ 4276539 w 5020047"/>
                  <a:gd name="connsiteY107" fmla="*/ 885925 h 2020188"/>
                  <a:gd name="connsiteX108" fmla="*/ 4295589 w 5020047"/>
                  <a:gd name="connsiteY108" fmla="*/ 838300 h 2020188"/>
                  <a:gd name="connsiteX109" fmla="*/ 4276539 w 5020047"/>
                  <a:gd name="connsiteY109" fmla="*/ 800200 h 2020188"/>
                  <a:gd name="connsiteX110" fmla="*/ 4295589 w 5020047"/>
                  <a:gd name="connsiteY110" fmla="*/ 704950 h 2020188"/>
                  <a:gd name="connsiteX111" fmla="*/ 4362268 w 5020047"/>
                  <a:gd name="connsiteY111" fmla="*/ 762100 h 2020188"/>
                  <a:gd name="connsiteX112" fmla="*/ 4362264 w 5020047"/>
                  <a:gd name="connsiteY112" fmla="*/ 552550 h 2020188"/>
                  <a:gd name="connsiteX113" fmla="*/ 4371789 w 5020047"/>
                  <a:gd name="connsiteY113" fmla="*/ 504925 h 2020188"/>
                  <a:gd name="connsiteX114" fmla="*/ 4371789 w 5020047"/>
                  <a:gd name="connsiteY114" fmla="*/ 447775 h 2020188"/>
                  <a:gd name="connsiteX115" fmla="*/ 4390839 w 5020047"/>
                  <a:gd name="connsiteY115" fmla="*/ 381100 h 2020188"/>
                  <a:gd name="connsiteX116" fmla="*/ 4381314 w 5020047"/>
                  <a:gd name="connsiteY116" fmla="*/ 333475 h 2020188"/>
                  <a:gd name="connsiteX117" fmla="*/ 4381314 w 5020047"/>
                  <a:gd name="connsiteY117" fmla="*/ 266800 h 2020188"/>
                  <a:gd name="connsiteX118" fmla="*/ 4390839 w 5020047"/>
                  <a:gd name="connsiteY118" fmla="*/ 209650 h 2020188"/>
                  <a:gd name="connsiteX119" fmla="*/ 4419414 w 5020047"/>
                  <a:gd name="connsiteY119" fmla="*/ 162025 h 2020188"/>
                  <a:gd name="connsiteX120" fmla="*/ 4409890 w 5020047"/>
                  <a:gd name="connsiteY120" fmla="*/ 28670 h 2020188"/>
                  <a:gd name="connsiteX121" fmla="*/ 4496267 w 5020047"/>
                  <a:gd name="connsiteY121" fmla="*/ 180984 h 2020188"/>
                  <a:gd name="connsiteX122" fmla="*/ 4610572 w 5020047"/>
                  <a:gd name="connsiteY122" fmla="*/ 9525 h 2020188"/>
                  <a:gd name="connsiteX123" fmla="*/ 4657563 w 5020047"/>
                  <a:gd name="connsiteY123" fmla="*/ 152504 h 2020188"/>
                  <a:gd name="connsiteX124" fmla="*/ 4753469 w 5020047"/>
                  <a:gd name="connsiteY124" fmla="*/ 57153 h 2020188"/>
                  <a:gd name="connsiteX125" fmla="*/ 4857612 w 5020047"/>
                  <a:gd name="connsiteY125" fmla="*/ 1133630 h 2020188"/>
                  <a:gd name="connsiteX126" fmla="*/ 4895857 w 5020047"/>
                  <a:gd name="connsiteY126" fmla="*/ 276183 h 2020188"/>
                  <a:gd name="connsiteX127" fmla="*/ 4953000 w 5020047"/>
                  <a:gd name="connsiteY127" fmla="*/ 1133517 h 2020188"/>
                  <a:gd name="connsiteX128" fmla="*/ 4991107 w 5020047"/>
                  <a:gd name="connsiteY128" fmla="*/ 104724 h 2020188"/>
                  <a:gd name="connsiteX129" fmla="*/ 5019679 w 5020047"/>
                  <a:gd name="connsiteY129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57489 w 5020047"/>
                  <a:gd name="connsiteY96" fmla="*/ 1476475 h 2020188"/>
                  <a:gd name="connsiteX97" fmla="*/ 4228914 w 5020047"/>
                  <a:gd name="connsiteY97" fmla="*/ 1438375 h 2020188"/>
                  <a:gd name="connsiteX98" fmla="*/ 4267016 w 5020047"/>
                  <a:gd name="connsiteY98" fmla="*/ 1390751 h 2020188"/>
                  <a:gd name="connsiteX99" fmla="*/ 4238439 w 5020047"/>
                  <a:gd name="connsiteY99" fmla="*/ 1257400 h 2020188"/>
                  <a:gd name="connsiteX100" fmla="*/ 4247964 w 5020047"/>
                  <a:gd name="connsiteY100" fmla="*/ 1200250 h 2020188"/>
                  <a:gd name="connsiteX101" fmla="*/ 4247964 w 5020047"/>
                  <a:gd name="connsiteY101" fmla="*/ 1171675 h 2020188"/>
                  <a:gd name="connsiteX102" fmla="*/ 4257489 w 5020047"/>
                  <a:gd name="connsiteY102" fmla="*/ 1105000 h 2020188"/>
                  <a:gd name="connsiteX103" fmla="*/ 4257489 w 5020047"/>
                  <a:gd name="connsiteY103" fmla="*/ 1066900 h 2020188"/>
                  <a:gd name="connsiteX104" fmla="*/ 4247964 w 5020047"/>
                  <a:gd name="connsiteY104" fmla="*/ 1000225 h 2020188"/>
                  <a:gd name="connsiteX105" fmla="*/ 4257489 w 5020047"/>
                  <a:gd name="connsiteY105" fmla="*/ 952600 h 2020188"/>
                  <a:gd name="connsiteX106" fmla="*/ 4276539 w 5020047"/>
                  <a:gd name="connsiteY106" fmla="*/ 885925 h 2020188"/>
                  <a:gd name="connsiteX107" fmla="*/ 4295589 w 5020047"/>
                  <a:gd name="connsiteY107" fmla="*/ 838300 h 2020188"/>
                  <a:gd name="connsiteX108" fmla="*/ 4276539 w 5020047"/>
                  <a:gd name="connsiteY108" fmla="*/ 800200 h 2020188"/>
                  <a:gd name="connsiteX109" fmla="*/ 4295589 w 5020047"/>
                  <a:gd name="connsiteY109" fmla="*/ 704950 h 2020188"/>
                  <a:gd name="connsiteX110" fmla="*/ 4362268 w 5020047"/>
                  <a:gd name="connsiteY110" fmla="*/ 762100 h 2020188"/>
                  <a:gd name="connsiteX111" fmla="*/ 4362264 w 5020047"/>
                  <a:gd name="connsiteY111" fmla="*/ 552550 h 2020188"/>
                  <a:gd name="connsiteX112" fmla="*/ 4371789 w 5020047"/>
                  <a:gd name="connsiteY112" fmla="*/ 504925 h 2020188"/>
                  <a:gd name="connsiteX113" fmla="*/ 4371789 w 5020047"/>
                  <a:gd name="connsiteY113" fmla="*/ 447775 h 2020188"/>
                  <a:gd name="connsiteX114" fmla="*/ 4390839 w 5020047"/>
                  <a:gd name="connsiteY114" fmla="*/ 381100 h 2020188"/>
                  <a:gd name="connsiteX115" fmla="*/ 4381314 w 5020047"/>
                  <a:gd name="connsiteY115" fmla="*/ 333475 h 2020188"/>
                  <a:gd name="connsiteX116" fmla="*/ 4381314 w 5020047"/>
                  <a:gd name="connsiteY116" fmla="*/ 266800 h 2020188"/>
                  <a:gd name="connsiteX117" fmla="*/ 4390839 w 5020047"/>
                  <a:gd name="connsiteY117" fmla="*/ 209650 h 2020188"/>
                  <a:gd name="connsiteX118" fmla="*/ 4419414 w 5020047"/>
                  <a:gd name="connsiteY118" fmla="*/ 162025 h 2020188"/>
                  <a:gd name="connsiteX119" fmla="*/ 4409890 w 5020047"/>
                  <a:gd name="connsiteY119" fmla="*/ 28670 h 2020188"/>
                  <a:gd name="connsiteX120" fmla="*/ 4496267 w 5020047"/>
                  <a:gd name="connsiteY120" fmla="*/ 180984 h 2020188"/>
                  <a:gd name="connsiteX121" fmla="*/ 4610572 w 5020047"/>
                  <a:gd name="connsiteY121" fmla="*/ 9525 h 2020188"/>
                  <a:gd name="connsiteX122" fmla="*/ 4657563 w 5020047"/>
                  <a:gd name="connsiteY122" fmla="*/ 152504 h 2020188"/>
                  <a:gd name="connsiteX123" fmla="*/ 4753469 w 5020047"/>
                  <a:gd name="connsiteY123" fmla="*/ 57153 h 2020188"/>
                  <a:gd name="connsiteX124" fmla="*/ 4857612 w 5020047"/>
                  <a:gd name="connsiteY124" fmla="*/ 1133630 h 2020188"/>
                  <a:gd name="connsiteX125" fmla="*/ 4895857 w 5020047"/>
                  <a:gd name="connsiteY125" fmla="*/ 276183 h 2020188"/>
                  <a:gd name="connsiteX126" fmla="*/ 4953000 w 5020047"/>
                  <a:gd name="connsiteY126" fmla="*/ 1133517 h 2020188"/>
                  <a:gd name="connsiteX127" fmla="*/ 4991107 w 5020047"/>
                  <a:gd name="connsiteY127" fmla="*/ 104724 h 2020188"/>
                  <a:gd name="connsiteX128" fmla="*/ 5019679 w 5020047"/>
                  <a:gd name="connsiteY128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57489 w 5020047"/>
                  <a:gd name="connsiteY96" fmla="*/ 1476475 h 2020188"/>
                  <a:gd name="connsiteX97" fmla="*/ 4228914 w 5020047"/>
                  <a:gd name="connsiteY97" fmla="*/ 1438375 h 2020188"/>
                  <a:gd name="connsiteX98" fmla="*/ 4162233 w 5020047"/>
                  <a:gd name="connsiteY98" fmla="*/ 1381225 h 2020188"/>
                  <a:gd name="connsiteX99" fmla="*/ 4238439 w 5020047"/>
                  <a:gd name="connsiteY99" fmla="*/ 1257400 h 2020188"/>
                  <a:gd name="connsiteX100" fmla="*/ 4247964 w 5020047"/>
                  <a:gd name="connsiteY100" fmla="*/ 1200250 h 2020188"/>
                  <a:gd name="connsiteX101" fmla="*/ 4247964 w 5020047"/>
                  <a:gd name="connsiteY101" fmla="*/ 1171675 h 2020188"/>
                  <a:gd name="connsiteX102" fmla="*/ 4257489 w 5020047"/>
                  <a:gd name="connsiteY102" fmla="*/ 1105000 h 2020188"/>
                  <a:gd name="connsiteX103" fmla="*/ 4257489 w 5020047"/>
                  <a:gd name="connsiteY103" fmla="*/ 1066900 h 2020188"/>
                  <a:gd name="connsiteX104" fmla="*/ 4247964 w 5020047"/>
                  <a:gd name="connsiteY104" fmla="*/ 1000225 h 2020188"/>
                  <a:gd name="connsiteX105" fmla="*/ 4257489 w 5020047"/>
                  <a:gd name="connsiteY105" fmla="*/ 952600 h 2020188"/>
                  <a:gd name="connsiteX106" fmla="*/ 4276539 w 5020047"/>
                  <a:gd name="connsiteY106" fmla="*/ 885925 h 2020188"/>
                  <a:gd name="connsiteX107" fmla="*/ 4295589 w 5020047"/>
                  <a:gd name="connsiteY107" fmla="*/ 838300 h 2020188"/>
                  <a:gd name="connsiteX108" fmla="*/ 4276539 w 5020047"/>
                  <a:gd name="connsiteY108" fmla="*/ 800200 h 2020188"/>
                  <a:gd name="connsiteX109" fmla="*/ 4295589 w 5020047"/>
                  <a:gd name="connsiteY109" fmla="*/ 704950 h 2020188"/>
                  <a:gd name="connsiteX110" fmla="*/ 4362268 w 5020047"/>
                  <a:gd name="connsiteY110" fmla="*/ 762100 h 2020188"/>
                  <a:gd name="connsiteX111" fmla="*/ 4362264 w 5020047"/>
                  <a:gd name="connsiteY111" fmla="*/ 552550 h 2020188"/>
                  <a:gd name="connsiteX112" fmla="*/ 4371789 w 5020047"/>
                  <a:gd name="connsiteY112" fmla="*/ 504925 h 2020188"/>
                  <a:gd name="connsiteX113" fmla="*/ 4371789 w 5020047"/>
                  <a:gd name="connsiteY113" fmla="*/ 447775 h 2020188"/>
                  <a:gd name="connsiteX114" fmla="*/ 4390839 w 5020047"/>
                  <a:gd name="connsiteY114" fmla="*/ 381100 h 2020188"/>
                  <a:gd name="connsiteX115" fmla="*/ 4381314 w 5020047"/>
                  <a:gd name="connsiteY115" fmla="*/ 333475 h 2020188"/>
                  <a:gd name="connsiteX116" fmla="*/ 4381314 w 5020047"/>
                  <a:gd name="connsiteY116" fmla="*/ 266800 h 2020188"/>
                  <a:gd name="connsiteX117" fmla="*/ 4390839 w 5020047"/>
                  <a:gd name="connsiteY117" fmla="*/ 209650 h 2020188"/>
                  <a:gd name="connsiteX118" fmla="*/ 4419414 w 5020047"/>
                  <a:gd name="connsiteY118" fmla="*/ 162025 h 2020188"/>
                  <a:gd name="connsiteX119" fmla="*/ 4409890 w 5020047"/>
                  <a:gd name="connsiteY119" fmla="*/ 28670 h 2020188"/>
                  <a:gd name="connsiteX120" fmla="*/ 4496267 w 5020047"/>
                  <a:gd name="connsiteY120" fmla="*/ 180984 h 2020188"/>
                  <a:gd name="connsiteX121" fmla="*/ 4610572 w 5020047"/>
                  <a:gd name="connsiteY121" fmla="*/ 9525 h 2020188"/>
                  <a:gd name="connsiteX122" fmla="*/ 4657563 w 5020047"/>
                  <a:gd name="connsiteY122" fmla="*/ 152504 h 2020188"/>
                  <a:gd name="connsiteX123" fmla="*/ 4753469 w 5020047"/>
                  <a:gd name="connsiteY123" fmla="*/ 57153 h 2020188"/>
                  <a:gd name="connsiteX124" fmla="*/ 4857612 w 5020047"/>
                  <a:gd name="connsiteY124" fmla="*/ 1133630 h 2020188"/>
                  <a:gd name="connsiteX125" fmla="*/ 4895857 w 5020047"/>
                  <a:gd name="connsiteY125" fmla="*/ 276183 h 2020188"/>
                  <a:gd name="connsiteX126" fmla="*/ 4953000 w 5020047"/>
                  <a:gd name="connsiteY126" fmla="*/ 1133517 h 2020188"/>
                  <a:gd name="connsiteX127" fmla="*/ 4991107 w 5020047"/>
                  <a:gd name="connsiteY127" fmla="*/ 104724 h 2020188"/>
                  <a:gd name="connsiteX128" fmla="*/ 5019679 w 5020047"/>
                  <a:gd name="connsiteY128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57489 w 5020047"/>
                  <a:gd name="connsiteY96" fmla="*/ 1476475 h 2020188"/>
                  <a:gd name="connsiteX97" fmla="*/ 4228914 w 5020047"/>
                  <a:gd name="connsiteY97" fmla="*/ 1438375 h 2020188"/>
                  <a:gd name="connsiteX98" fmla="*/ 4238439 w 5020047"/>
                  <a:gd name="connsiteY98" fmla="*/ 1257400 h 2020188"/>
                  <a:gd name="connsiteX99" fmla="*/ 4247964 w 5020047"/>
                  <a:gd name="connsiteY99" fmla="*/ 1200250 h 2020188"/>
                  <a:gd name="connsiteX100" fmla="*/ 4247964 w 5020047"/>
                  <a:gd name="connsiteY100" fmla="*/ 1171675 h 2020188"/>
                  <a:gd name="connsiteX101" fmla="*/ 4257489 w 5020047"/>
                  <a:gd name="connsiteY101" fmla="*/ 1105000 h 2020188"/>
                  <a:gd name="connsiteX102" fmla="*/ 4257489 w 5020047"/>
                  <a:gd name="connsiteY102" fmla="*/ 1066900 h 2020188"/>
                  <a:gd name="connsiteX103" fmla="*/ 4247964 w 5020047"/>
                  <a:gd name="connsiteY103" fmla="*/ 1000225 h 2020188"/>
                  <a:gd name="connsiteX104" fmla="*/ 4257489 w 5020047"/>
                  <a:gd name="connsiteY104" fmla="*/ 952600 h 2020188"/>
                  <a:gd name="connsiteX105" fmla="*/ 4276539 w 5020047"/>
                  <a:gd name="connsiteY105" fmla="*/ 885925 h 2020188"/>
                  <a:gd name="connsiteX106" fmla="*/ 4295589 w 5020047"/>
                  <a:gd name="connsiteY106" fmla="*/ 838300 h 2020188"/>
                  <a:gd name="connsiteX107" fmla="*/ 4276539 w 5020047"/>
                  <a:gd name="connsiteY107" fmla="*/ 800200 h 2020188"/>
                  <a:gd name="connsiteX108" fmla="*/ 4295589 w 5020047"/>
                  <a:gd name="connsiteY108" fmla="*/ 704950 h 2020188"/>
                  <a:gd name="connsiteX109" fmla="*/ 4362268 w 5020047"/>
                  <a:gd name="connsiteY109" fmla="*/ 762100 h 2020188"/>
                  <a:gd name="connsiteX110" fmla="*/ 4362264 w 5020047"/>
                  <a:gd name="connsiteY110" fmla="*/ 552550 h 2020188"/>
                  <a:gd name="connsiteX111" fmla="*/ 4371789 w 5020047"/>
                  <a:gd name="connsiteY111" fmla="*/ 504925 h 2020188"/>
                  <a:gd name="connsiteX112" fmla="*/ 4371789 w 5020047"/>
                  <a:gd name="connsiteY112" fmla="*/ 447775 h 2020188"/>
                  <a:gd name="connsiteX113" fmla="*/ 4390839 w 5020047"/>
                  <a:gd name="connsiteY113" fmla="*/ 381100 h 2020188"/>
                  <a:gd name="connsiteX114" fmla="*/ 4381314 w 5020047"/>
                  <a:gd name="connsiteY114" fmla="*/ 333475 h 2020188"/>
                  <a:gd name="connsiteX115" fmla="*/ 4381314 w 5020047"/>
                  <a:gd name="connsiteY115" fmla="*/ 266800 h 2020188"/>
                  <a:gd name="connsiteX116" fmla="*/ 4390839 w 5020047"/>
                  <a:gd name="connsiteY116" fmla="*/ 209650 h 2020188"/>
                  <a:gd name="connsiteX117" fmla="*/ 4419414 w 5020047"/>
                  <a:gd name="connsiteY117" fmla="*/ 162025 h 2020188"/>
                  <a:gd name="connsiteX118" fmla="*/ 4409890 w 5020047"/>
                  <a:gd name="connsiteY118" fmla="*/ 28670 h 2020188"/>
                  <a:gd name="connsiteX119" fmla="*/ 4496267 w 5020047"/>
                  <a:gd name="connsiteY119" fmla="*/ 180984 h 2020188"/>
                  <a:gd name="connsiteX120" fmla="*/ 4610572 w 5020047"/>
                  <a:gd name="connsiteY120" fmla="*/ 9525 h 2020188"/>
                  <a:gd name="connsiteX121" fmla="*/ 4657563 w 5020047"/>
                  <a:gd name="connsiteY121" fmla="*/ 152504 h 2020188"/>
                  <a:gd name="connsiteX122" fmla="*/ 4753469 w 5020047"/>
                  <a:gd name="connsiteY122" fmla="*/ 57153 h 2020188"/>
                  <a:gd name="connsiteX123" fmla="*/ 4857612 w 5020047"/>
                  <a:gd name="connsiteY123" fmla="*/ 1133630 h 2020188"/>
                  <a:gd name="connsiteX124" fmla="*/ 4895857 w 5020047"/>
                  <a:gd name="connsiteY124" fmla="*/ 276183 h 2020188"/>
                  <a:gd name="connsiteX125" fmla="*/ 4953000 w 5020047"/>
                  <a:gd name="connsiteY125" fmla="*/ 1133517 h 2020188"/>
                  <a:gd name="connsiteX126" fmla="*/ 4991107 w 5020047"/>
                  <a:gd name="connsiteY126" fmla="*/ 104724 h 2020188"/>
                  <a:gd name="connsiteX127" fmla="*/ 5019679 w 5020047"/>
                  <a:gd name="connsiteY127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57489 w 5020047"/>
                  <a:gd name="connsiteY96" fmla="*/ 1476475 h 2020188"/>
                  <a:gd name="connsiteX97" fmla="*/ 4238439 w 5020047"/>
                  <a:gd name="connsiteY97" fmla="*/ 1257400 h 2020188"/>
                  <a:gd name="connsiteX98" fmla="*/ 4247964 w 5020047"/>
                  <a:gd name="connsiteY98" fmla="*/ 1200250 h 2020188"/>
                  <a:gd name="connsiteX99" fmla="*/ 4247964 w 5020047"/>
                  <a:gd name="connsiteY99" fmla="*/ 1171675 h 2020188"/>
                  <a:gd name="connsiteX100" fmla="*/ 4257489 w 5020047"/>
                  <a:gd name="connsiteY100" fmla="*/ 1105000 h 2020188"/>
                  <a:gd name="connsiteX101" fmla="*/ 4257489 w 5020047"/>
                  <a:gd name="connsiteY101" fmla="*/ 1066900 h 2020188"/>
                  <a:gd name="connsiteX102" fmla="*/ 4247964 w 5020047"/>
                  <a:gd name="connsiteY102" fmla="*/ 1000225 h 2020188"/>
                  <a:gd name="connsiteX103" fmla="*/ 4257489 w 5020047"/>
                  <a:gd name="connsiteY103" fmla="*/ 952600 h 2020188"/>
                  <a:gd name="connsiteX104" fmla="*/ 4276539 w 5020047"/>
                  <a:gd name="connsiteY104" fmla="*/ 885925 h 2020188"/>
                  <a:gd name="connsiteX105" fmla="*/ 4295589 w 5020047"/>
                  <a:gd name="connsiteY105" fmla="*/ 838300 h 2020188"/>
                  <a:gd name="connsiteX106" fmla="*/ 4276539 w 5020047"/>
                  <a:gd name="connsiteY106" fmla="*/ 800200 h 2020188"/>
                  <a:gd name="connsiteX107" fmla="*/ 4295589 w 5020047"/>
                  <a:gd name="connsiteY107" fmla="*/ 704950 h 2020188"/>
                  <a:gd name="connsiteX108" fmla="*/ 4362268 w 5020047"/>
                  <a:gd name="connsiteY108" fmla="*/ 762100 h 2020188"/>
                  <a:gd name="connsiteX109" fmla="*/ 4362264 w 5020047"/>
                  <a:gd name="connsiteY109" fmla="*/ 552550 h 2020188"/>
                  <a:gd name="connsiteX110" fmla="*/ 4371789 w 5020047"/>
                  <a:gd name="connsiteY110" fmla="*/ 504925 h 2020188"/>
                  <a:gd name="connsiteX111" fmla="*/ 4371789 w 5020047"/>
                  <a:gd name="connsiteY111" fmla="*/ 447775 h 2020188"/>
                  <a:gd name="connsiteX112" fmla="*/ 4390839 w 5020047"/>
                  <a:gd name="connsiteY112" fmla="*/ 381100 h 2020188"/>
                  <a:gd name="connsiteX113" fmla="*/ 4381314 w 5020047"/>
                  <a:gd name="connsiteY113" fmla="*/ 333475 h 2020188"/>
                  <a:gd name="connsiteX114" fmla="*/ 4381314 w 5020047"/>
                  <a:gd name="connsiteY114" fmla="*/ 266800 h 2020188"/>
                  <a:gd name="connsiteX115" fmla="*/ 4390839 w 5020047"/>
                  <a:gd name="connsiteY115" fmla="*/ 209650 h 2020188"/>
                  <a:gd name="connsiteX116" fmla="*/ 4419414 w 5020047"/>
                  <a:gd name="connsiteY116" fmla="*/ 162025 h 2020188"/>
                  <a:gd name="connsiteX117" fmla="*/ 4409890 w 5020047"/>
                  <a:gd name="connsiteY117" fmla="*/ 28670 h 2020188"/>
                  <a:gd name="connsiteX118" fmla="*/ 4496267 w 5020047"/>
                  <a:gd name="connsiteY118" fmla="*/ 180984 h 2020188"/>
                  <a:gd name="connsiteX119" fmla="*/ 4610572 w 5020047"/>
                  <a:gd name="connsiteY119" fmla="*/ 9525 h 2020188"/>
                  <a:gd name="connsiteX120" fmla="*/ 4657563 w 5020047"/>
                  <a:gd name="connsiteY120" fmla="*/ 152504 h 2020188"/>
                  <a:gd name="connsiteX121" fmla="*/ 4753469 w 5020047"/>
                  <a:gd name="connsiteY121" fmla="*/ 57153 h 2020188"/>
                  <a:gd name="connsiteX122" fmla="*/ 4857612 w 5020047"/>
                  <a:gd name="connsiteY122" fmla="*/ 1133630 h 2020188"/>
                  <a:gd name="connsiteX123" fmla="*/ 4895857 w 5020047"/>
                  <a:gd name="connsiteY123" fmla="*/ 276183 h 2020188"/>
                  <a:gd name="connsiteX124" fmla="*/ 4953000 w 5020047"/>
                  <a:gd name="connsiteY124" fmla="*/ 1133517 h 2020188"/>
                  <a:gd name="connsiteX125" fmla="*/ 4991107 w 5020047"/>
                  <a:gd name="connsiteY125" fmla="*/ 104724 h 2020188"/>
                  <a:gd name="connsiteX126" fmla="*/ 5019679 w 5020047"/>
                  <a:gd name="connsiteY126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581250 h 2020188"/>
                  <a:gd name="connsiteX96" fmla="*/ 4238439 w 5020047"/>
                  <a:gd name="connsiteY96" fmla="*/ 1257400 h 2020188"/>
                  <a:gd name="connsiteX97" fmla="*/ 4247964 w 5020047"/>
                  <a:gd name="connsiteY97" fmla="*/ 1200250 h 2020188"/>
                  <a:gd name="connsiteX98" fmla="*/ 4247964 w 5020047"/>
                  <a:gd name="connsiteY98" fmla="*/ 1171675 h 2020188"/>
                  <a:gd name="connsiteX99" fmla="*/ 4257489 w 5020047"/>
                  <a:gd name="connsiteY99" fmla="*/ 1105000 h 2020188"/>
                  <a:gd name="connsiteX100" fmla="*/ 4257489 w 5020047"/>
                  <a:gd name="connsiteY100" fmla="*/ 1066900 h 2020188"/>
                  <a:gd name="connsiteX101" fmla="*/ 4247964 w 5020047"/>
                  <a:gd name="connsiteY101" fmla="*/ 1000225 h 2020188"/>
                  <a:gd name="connsiteX102" fmla="*/ 4257489 w 5020047"/>
                  <a:gd name="connsiteY102" fmla="*/ 952600 h 2020188"/>
                  <a:gd name="connsiteX103" fmla="*/ 4276539 w 5020047"/>
                  <a:gd name="connsiteY103" fmla="*/ 885925 h 2020188"/>
                  <a:gd name="connsiteX104" fmla="*/ 4295589 w 5020047"/>
                  <a:gd name="connsiteY104" fmla="*/ 838300 h 2020188"/>
                  <a:gd name="connsiteX105" fmla="*/ 4276539 w 5020047"/>
                  <a:gd name="connsiteY105" fmla="*/ 800200 h 2020188"/>
                  <a:gd name="connsiteX106" fmla="*/ 4295589 w 5020047"/>
                  <a:gd name="connsiteY106" fmla="*/ 704950 h 2020188"/>
                  <a:gd name="connsiteX107" fmla="*/ 4362268 w 5020047"/>
                  <a:gd name="connsiteY107" fmla="*/ 762100 h 2020188"/>
                  <a:gd name="connsiteX108" fmla="*/ 4362264 w 5020047"/>
                  <a:gd name="connsiteY108" fmla="*/ 552550 h 2020188"/>
                  <a:gd name="connsiteX109" fmla="*/ 4371789 w 5020047"/>
                  <a:gd name="connsiteY109" fmla="*/ 504925 h 2020188"/>
                  <a:gd name="connsiteX110" fmla="*/ 4371789 w 5020047"/>
                  <a:gd name="connsiteY110" fmla="*/ 447775 h 2020188"/>
                  <a:gd name="connsiteX111" fmla="*/ 4390839 w 5020047"/>
                  <a:gd name="connsiteY111" fmla="*/ 381100 h 2020188"/>
                  <a:gd name="connsiteX112" fmla="*/ 4381314 w 5020047"/>
                  <a:gd name="connsiteY112" fmla="*/ 333475 h 2020188"/>
                  <a:gd name="connsiteX113" fmla="*/ 4381314 w 5020047"/>
                  <a:gd name="connsiteY113" fmla="*/ 266800 h 2020188"/>
                  <a:gd name="connsiteX114" fmla="*/ 4390839 w 5020047"/>
                  <a:gd name="connsiteY114" fmla="*/ 209650 h 2020188"/>
                  <a:gd name="connsiteX115" fmla="*/ 4419414 w 5020047"/>
                  <a:gd name="connsiteY115" fmla="*/ 162025 h 2020188"/>
                  <a:gd name="connsiteX116" fmla="*/ 4409890 w 5020047"/>
                  <a:gd name="connsiteY116" fmla="*/ 28670 h 2020188"/>
                  <a:gd name="connsiteX117" fmla="*/ 4496267 w 5020047"/>
                  <a:gd name="connsiteY117" fmla="*/ 180984 h 2020188"/>
                  <a:gd name="connsiteX118" fmla="*/ 4610572 w 5020047"/>
                  <a:gd name="connsiteY118" fmla="*/ 9525 h 2020188"/>
                  <a:gd name="connsiteX119" fmla="*/ 4657563 w 5020047"/>
                  <a:gd name="connsiteY119" fmla="*/ 152504 h 2020188"/>
                  <a:gd name="connsiteX120" fmla="*/ 4753469 w 5020047"/>
                  <a:gd name="connsiteY120" fmla="*/ 57153 h 2020188"/>
                  <a:gd name="connsiteX121" fmla="*/ 4857612 w 5020047"/>
                  <a:gd name="connsiteY121" fmla="*/ 1133630 h 2020188"/>
                  <a:gd name="connsiteX122" fmla="*/ 4895857 w 5020047"/>
                  <a:gd name="connsiteY122" fmla="*/ 276183 h 2020188"/>
                  <a:gd name="connsiteX123" fmla="*/ 4953000 w 5020047"/>
                  <a:gd name="connsiteY123" fmla="*/ 1133517 h 2020188"/>
                  <a:gd name="connsiteX124" fmla="*/ 4991107 w 5020047"/>
                  <a:gd name="connsiteY124" fmla="*/ 104724 h 2020188"/>
                  <a:gd name="connsiteX125" fmla="*/ 5019679 w 5020047"/>
                  <a:gd name="connsiteY125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28914 w 5020047"/>
                  <a:gd name="connsiteY94" fmla="*/ 1647925 h 2020188"/>
                  <a:gd name="connsiteX95" fmla="*/ 4238439 w 5020047"/>
                  <a:gd name="connsiteY95" fmla="*/ 1257400 h 2020188"/>
                  <a:gd name="connsiteX96" fmla="*/ 4247964 w 5020047"/>
                  <a:gd name="connsiteY96" fmla="*/ 1200250 h 2020188"/>
                  <a:gd name="connsiteX97" fmla="*/ 4247964 w 5020047"/>
                  <a:gd name="connsiteY97" fmla="*/ 1171675 h 2020188"/>
                  <a:gd name="connsiteX98" fmla="*/ 4257489 w 5020047"/>
                  <a:gd name="connsiteY98" fmla="*/ 1105000 h 2020188"/>
                  <a:gd name="connsiteX99" fmla="*/ 4257489 w 5020047"/>
                  <a:gd name="connsiteY99" fmla="*/ 1066900 h 2020188"/>
                  <a:gd name="connsiteX100" fmla="*/ 4247964 w 5020047"/>
                  <a:gd name="connsiteY100" fmla="*/ 1000225 h 2020188"/>
                  <a:gd name="connsiteX101" fmla="*/ 4257489 w 5020047"/>
                  <a:gd name="connsiteY101" fmla="*/ 952600 h 2020188"/>
                  <a:gd name="connsiteX102" fmla="*/ 4276539 w 5020047"/>
                  <a:gd name="connsiteY102" fmla="*/ 885925 h 2020188"/>
                  <a:gd name="connsiteX103" fmla="*/ 4295589 w 5020047"/>
                  <a:gd name="connsiteY103" fmla="*/ 838300 h 2020188"/>
                  <a:gd name="connsiteX104" fmla="*/ 4276539 w 5020047"/>
                  <a:gd name="connsiteY104" fmla="*/ 800200 h 2020188"/>
                  <a:gd name="connsiteX105" fmla="*/ 4295589 w 5020047"/>
                  <a:gd name="connsiteY105" fmla="*/ 704950 h 2020188"/>
                  <a:gd name="connsiteX106" fmla="*/ 4362268 w 5020047"/>
                  <a:gd name="connsiteY106" fmla="*/ 762100 h 2020188"/>
                  <a:gd name="connsiteX107" fmla="*/ 4362264 w 5020047"/>
                  <a:gd name="connsiteY107" fmla="*/ 552550 h 2020188"/>
                  <a:gd name="connsiteX108" fmla="*/ 4371789 w 5020047"/>
                  <a:gd name="connsiteY108" fmla="*/ 504925 h 2020188"/>
                  <a:gd name="connsiteX109" fmla="*/ 4371789 w 5020047"/>
                  <a:gd name="connsiteY109" fmla="*/ 447775 h 2020188"/>
                  <a:gd name="connsiteX110" fmla="*/ 4390839 w 5020047"/>
                  <a:gd name="connsiteY110" fmla="*/ 381100 h 2020188"/>
                  <a:gd name="connsiteX111" fmla="*/ 4381314 w 5020047"/>
                  <a:gd name="connsiteY111" fmla="*/ 333475 h 2020188"/>
                  <a:gd name="connsiteX112" fmla="*/ 4381314 w 5020047"/>
                  <a:gd name="connsiteY112" fmla="*/ 266800 h 2020188"/>
                  <a:gd name="connsiteX113" fmla="*/ 4390839 w 5020047"/>
                  <a:gd name="connsiteY113" fmla="*/ 209650 h 2020188"/>
                  <a:gd name="connsiteX114" fmla="*/ 4419414 w 5020047"/>
                  <a:gd name="connsiteY114" fmla="*/ 162025 h 2020188"/>
                  <a:gd name="connsiteX115" fmla="*/ 4409890 w 5020047"/>
                  <a:gd name="connsiteY115" fmla="*/ 28670 h 2020188"/>
                  <a:gd name="connsiteX116" fmla="*/ 4496267 w 5020047"/>
                  <a:gd name="connsiteY116" fmla="*/ 180984 h 2020188"/>
                  <a:gd name="connsiteX117" fmla="*/ 4610572 w 5020047"/>
                  <a:gd name="connsiteY117" fmla="*/ 9525 h 2020188"/>
                  <a:gd name="connsiteX118" fmla="*/ 4657563 w 5020047"/>
                  <a:gd name="connsiteY118" fmla="*/ 152504 h 2020188"/>
                  <a:gd name="connsiteX119" fmla="*/ 4753469 w 5020047"/>
                  <a:gd name="connsiteY119" fmla="*/ 57153 h 2020188"/>
                  <a:gd name="connsiteX120" fmla="*/ 4857612 w 5020047"/>
                  <a:gd name="connsiteY120" fmla="*/ 1133630 h 2020188"/>
                  <a:gd name="connsiteX121" fmla="*/ 4895857 w 5020047"/>
                  <a:gd name="connsiteY121" fmla="*/ 276183 h 2020188"/>
                  <a:gd name="connsiteX122" fmla="*/ 4953000 w 5020047"/>
                  <a:gd name="connsiteY122" fmla="*/ 1133517 h 2020188"/>
                  <a:gd name="connsiteX123" fmla="*/ 4991107 w 5020047"/>
                  <a:gd name="connsiteY123" fmla="*/ 104724 h 2020188"/>
                  <a:gd name="connsiteX124" fmla="*/ 5019679 w 5020047"/>
                  <a:gd name="connsiteY124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19389 w 5020047"/>
                  <a:gd name="connsiteY93" fmla="*/ 1705075 h 2020188"/>
                  <a:gd name="connsiteX94" fmla="*/ 4238439 w 5020047"/>
                  <a:gd name="connsiteY94" fmla="*/ 1257400 h 2020188"/>
                  <a:gd name="connsiteX95" fmla="*/ 4247964 w 5020047"/>
                  <a:gd name="connsiteY95" fmla="*/ 1200250 h 2020188"/>
                  <a:gd name="connsiteX96" fmla="*/ 4247964 w 5020047"/>
                  <a:gd name="connsiteY96" fmla="*/ 1171675 h 2020188"/>
                  <a:gd name="connsiteX97" fmla="*/ 4257489 w 5020047"/>
                  <a:gd name="connsiteY97" fmla="*/ 1105000 h 2020188"/>
                  <a:gd name="connsiteX98" fmla="*/ 4257489 w 5020047"/>
                  <a:gd name="connsiteY98" fmla="*/ 1066900 h 2020188"/>
                  <a:gd name="connsiteX99" fmla="*/ 4247964 w 5020047"/>
                  <a:gd name="connsiteY99" fmla="*/ 1000225 h 2020188"/>
                  <a:gd name="connsiteX100" fmla="*/ 4257489 w 5020047"/>
                  <a:gd name="connsiteY100" fmla="*/ 952600 h 2020188"/>
                  <a:gd name="connsiteX101" fmla="*/ 4276539 w 5020047"/>
                  <a:gd name="connsiteY101" fmla="*/ 885925 h 2020188"/>
                  <a:gd name="connsiteX102" fmla="*/ 4295589 w 5020047"/>
                  <a:gd name="connsiteY102" fmla="*/ 838300 h 2020188"/>
                  <a:gd name="connsiteX103" fmla="*/ 4276539 w 5020047"/>
                  <a:gd name="connsiteY103" fmla="*/ 800200 h 2020188"/>
                  <a:gd name="connsiteX104" fmla="*/ 4295589 w 5020047"/>
                  <a:gd name="connsiteY104" fmla="*/ 704950 h 2020188"/>
                  <a:gd name="connsiteX105" fmla="*/ 4362268 w 5020047"/>
                  <a:gd name="connsiteY105" fmla="*/ 762100 h 2020188"/>
                  <a:gd name="connsiteX106" fmla="*/ 4362264 w 5020047"/>
                  <a:gd name="connsiteY106" fmla="*/ 552550 h 2020188"/>
                  <a:gd name="connsiteX107" fmla="*/ 4371789 w 5020047"/>
                  <a:gd name="connsiteY107" fmla="*/ 504925 h 2020188"/>
                  <a:gd name="connsiteX108" fmla="*/ 4371789 w 5020047"/>
                  <a:gd name="connsiteY108" fmla="*/ 447775 h 2020188"/>
                  <a:gd name="connsiteX109" fmla="*/ 4390839 w 5020047"/>
                  <a:gd name="connsiteY109" fmla="*/ 381100 h 2020188"/>
                  <a:gd name="connsiteX110" fmla="*/ 4381314 w 5020047"/>
                  <a:gd name="connsiteY110" fmla="*/ 333475 h 2020188"/>
                  <a:gd name="connsiteX111" fmla="*/ 4381314 w 5020047"/>
                  <a:gd name="connsiteY111" fmla="*/ 266800 h 2020188"/>
                  <a:gd name="connsiteX112" fmla="*/ 4390839 w 5020047"/>
                  <a:gd name="connsiteY112" fmla="*/ 209650 h 2020188"/>
                  <a:gd name="connsiteX113" fmla="*/ 4419414 w 5020047"/>
                  <a:gd name="connsiteY113" fmla="*/ 162025 h 2020188"/>
                  <a:gd name="connsiteX114" fmla="*/ 4409890 w 5020047"/>
                  <a:gd name="connsiteY114" fmla="*/ 28670 h 2020188"/>
                  <a:gd name="connsiteX115" fmla="*/ 4496267 w 5020047"/>
                  <a:gd name="connsiteY115" fmla="*/ 180984 h 2020188"/>
                  <a:gd name="connsiteX116" fmla="*/ 4610572 w 5020047"/>
                  <a:gd name="connsiteY116" fmla="*/ 9525 h 2020188"/>
                  <a:gd name="connsiteX117" fmla="*/ 4657563 w 5020047"/>
                  <a:gd name="connsiteY117" fmla="*/ 152504 h 2020188"/>
                  <a:gd name="connsiteX118" fmla="*/ 4753469 w 5020047"/>
                  <a:gd name="connsiteY118" fmla="*/ 57153 h 2020188"/>
                  <a:gd name="connsiteX119" fmla="*/ 4857612 w 5020047"/>
                  <a:gd name="connsiteY119" fmla="*/ 1133630 h 2020188"/>
                  <a:gd name="connsiteX120" fmla="*/ 4895857 w 5020047"/>
                  <a:gd name="connsiteY120" fmla="*/ 276183 h 2020188"/>
                  <a:gd name="connsiteX121" fmla="*/ 4953000 w 5020047"/>
                  <a:gd name="connsiteY121" fmla="*/ 1133517 h 2020188"/>
                  <a:gd name="connsiteX122" fmla="*/ 4991107 w 5020047"/>
                  <a:gd name="connsiteY122" fmla="*/ 104724 h 2020188"/>
                  <a:gd name="connsiteX123" fmla="*/ 5019679 w 5020047"/>
                  <a:gd name="connsiteY123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19389 w 5020047"/>
                  <a:gd name="connsiteY92" fmla="*/ 1819375 h 2020188"/>
                  <a:gd name="connsiteX93" fmla="*/ 4238439 w 5020047"/>
                  <a:gd name="connsiteY93" fmla="*/ 1257400 h 2020188"/>
                  <a:gd name="connsiteX94" fmla="*/ 4247964 w 5020047"/>
                  <a:gd name="connsiteY94" fmla="*/ 1200250 h 2020188"/>
                  <a:gd name="connsiteX95" fmla="*/ 4247964 w 5020047"/>
                  <a:gd name="connsiteY95" fmla="*/ 1171675 h 2020188"/>
                  <a:gd name="connsiteX96" fmla="*/ 4257489 w 5020047"/>
                  <a:gd name="connsiteY96" fmla="*/ 1105000 h 2020188"/>
                  <a:gd name="connsiteX97" fmla="*/ 4257489 w 5020047"/>
                  <a:gd name="connsiteY97" fmla="*/ 1066900 h 2020188"/>
                  <a:gd name="connsiteX98" fmla="*/ 4247964 w 5020047"/>
                  <a:gd name="connsiteY98" fmla="*/ 1000225 h 2020188"/>
                  <a:gd name="connsiteX99" fmla="*/ 4257489 w 5020047"/>
                  <a:gd name="connsiteY99" fmla="*/ 952600 h 2020188"/>
                  <a:gd name="connsiteX100" fmla="*/ 4276539 w 5020047"/>
                  <a:gd name="connsiteY100" fmla="*/ 885925 h 2020188"/>
                  <a:gd name="connsiteX101" fmla="*/ 4295589 w 5020047"/>
                  <a:gd name="connsiteY101" fmla="*/ 838300 h 2020188"/>
                  <a:gd name="connsiteX102" fmla="*/ 4276539 w 5020047"/>
                  <a:gd name="connsiteY102" fmla="*/ 800200 h 2020188"/>
                  <a:gd name="connsiteX103" fmla="*/ 4295589 w 5020047"/>
                  <a:gd name="connsiteY103" fmla="*/ 704950 h 2020188"/>
                  <a:gd name="connsiteX104" fmla="*/ 4362268 w 5020047"/>
                  <a:gd name="connsiteY104" fmla="*/ 762100 h 2020188"/>
                  <a:gd name="connsiteX105" fmla="*/ 4362264 w 5020047"/>
                  <a:gd name="connsiteY105" fmla="*/ 552550 h 2020188"/>
                  <a:gd name="connsiteX106" fmla="*/ 4371789 w 5020047"/>
                  <a:gd name="connsiteY106" fmla="*/ 504925 h 2020188"/>
                  <a:gd name="connsiteX107" fmla="*/ 4371789 w 5020047"/>
                  <a:gd name="connsiteY107" fmla="*/ 447775 h 2020188"/>
                  <a:gd name="connsiteX108" fmla="*/ 4390839 w 5020047"/>
                  <a:gd name="connsiteY108" fmla="*/ 381100 h 2020188"/>
                  <a:gd name="connsiteX109" fmla="*/ 4381314 w 5020047"/>
                  <a:gd name="connsiteY109" fmla="*/ 333475 h 2020188"/>
                  <a:gd name="connsiteX110" fmla="*/ 4381314 w 5020047"/>
                  <a:gd name="connsiteY110" fmla="*/ 266800 h 2020188"/>
                  <a:gd name="connsiteX111" fmla="*/ 4390839 w 5020047"/>
                  <a:gd name="connsiteY111" fmla="*/ 209650 h 2020188"/>
                  <a:gd name="connsiteX112" fmla="*/ 4419414 w 5020047"/>
                  <a:gd name="connsiteY112" fmla="*/ 162025 h 2020188"/>
                  <a:gd name="connsiteX113" fmla="*/ 4409890 w 5020047"/>
                  <a:gd name="connsiteY113" fmla="*/ 28670 h 2020188"/>
                  <a:gd name="connsiteX114" fmla="*/ 4496267 w 5020047"/>
                  <a:gd name="connsiteY114" fmla="*/ 180984 h 2020188"/>
                  <a:gd name="connsiteX115" fmla="*/ 4610572 w 5020047"/>
                  <a:gd name="connsiteY115" fmla="*/ 9525 h 2020188"/>
                  <a:gd name="connsiteX116" fmla="*/ 4657563 w 5020047"/>
                  <a:gd name="connsiteY116" fmla="*/ 152504 h 2020188"/>
                  <a:gd name="connsiteX117" fmla="*/ 4753469 w 5020047"/>
                  <a:gd name="connsiteY117" fmla="*/ 57153 h 2020188"/>
                  <a:gd name="connsiteX118" fmla="*/ 4857612 w 5020047"/>
                  <a:gd name="connsiteY118" fmla="*/ 1133630 h 2020188"/>
                  <a:gd name="connsiteX119" fmla="*/ 4895857 w 5020047"/>
                  <a:gd name="connsiteY119" fmla="*/ 276183 h 2020188"/>
                  <a:gd name="connsiteX120" fmla="*/ 4953000 w 5020047"/>
                  <a:gd name="connsiteY120" fmla="*/ 1133517 h 2020188"/>
                  <a:gd name="connsiteX121" fmla="*/ 4991107 w 5020047"/>
                  <a:gd name="connsiteY121" fmla="*/ 104724 h 2020188"/>
                  <a:gd name="connsiteX122" fmla="*/ 5019679 w 5020047"/>
                  <a:gd name="connsiteY122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14614 w 5020047"/>
                  <a:gd name="connsiteY87" fmla="*/ 1743182 h 2020188"/>
                  <a:gd name="connsiteX88" fmla="*/ 4124139 w 5020047"/>
                  <a:gd name="connsiteY88" fmla="*/ 1762225 h 2020188"/>
                  <a:gd name="connsiteX89" fmla="*/ 4143189 w 5020047"/>
                  <a:gd name="connsiteY89" fmla="*/ 1819375 h 2020188"/>
                  <a:gd name="connsiteX90" fmla="*/ 4124631 w 5020047"/>
                  <a:gd name="connsiteY90" fmla="*/ 1886054 h 2020188"/>
                  <a:gd name="connsiteX91" fmla="*/ 4152716 w 5020047"/>
                  <a:gd name="connsiteY91" fmla="*/ 2019411 h 2020188"/>
                  <a:gd name="connsiteX92" fmla="*/ 4238439 w 5020047"/>
                  <a:gd name="connsiteY92" fmla="*/ 1257400 h 2020188"/>
                  <a:gd name="connsiteX93" fmla="*/ 4247964 w 5020047"/>
                  <a:gd name="connsiteY93" fmla="*/ 1200250 h 2020188"/>
                  <a:gd name="connsiteX94" fmla="*/ 4247964 w 5020047"/>
                  <a:gd name="connsiteY94" fmla="*/ 1171675 h 2020188"/>
                  <a:gd name="connsiteX95" fmla="*/ 4257489 w 5020047"/>
                  <a:gd name="connsiteY95" fmla="*/ 1105000 h 2020188"/>
                  <a:gd name="connsiteX96" fmla="*/ 4257489 w 5020047"/>
                  <a:gd name="connsiteY96" fmla="*/ 1066900 h 2020188"/>
                  <a:gd name="connsiteX97" fmla="*/ 4247964 w 5020047"/>
                  <a:gd name="connsiteY97" fmla="*/ 1000225 h 2020188"/>
                  <a:gd name="connsiteX98" fmla="*/ 4257489 w 5020047"/>
                  <a:gd name="connsiteY98" fmla="*/ 952600 h 2020188"/>
                  <a:gd name="connsiteX99" fmla="*/ 4276539 w 5020047"/>
                  <a:gd name="connsiteY99" fmla="*/ 885925 h 2020188"/>
                  <a:gd name="connsiteX100" fmla="*/ 4295589 w 5020047"/>
                  <a:gd name="connsiteY100" fmla="*/ 838300 h 2020188"/>
                  <a:gd name="connsiteX101" fmla="*/ 4276539 w 5020047"/>
                  <a:gd name="connsiteY101" fmla="*/ 800200 h 2020188"/>
                  <a:gd name="connsiteX102" fmla="*/ 4295589 w 5020047"/>
                  <a:gd name="connsiteY102" fmla="*/ 704950 h 2020188"/>
                  <a:gd name="connsiteX103" fmla="*/ 4362268 w 5020047"/>
                  <a:gd name="connsiteY103" fmla="*/ 762100 h 2020188"/>
                  <a:gd name="connsiteX104" fmla="*/ 4362264 w 5020047"/>
                  <a:gd name="connsiteY104" fmla="*/ 552550 h 2020188"/>
                  <a:gd name="connsiteX105" fmla="*/ 4371789 w 5020047"/>
                  <a:gd name="connsiteY105" fmla="*/ 504925 h 2020188"/>
                  <a:gd name="connsiteX106" fmla="*/ 4371789 w 5020047"/>
                  <a:gd name="connsiteY106" fmla="*/ 447775 h 2020188"/>
                  <a:gd name="connsiteX107" fmla="*/ 4390839 w 5020047"/>
                  <a:gd name="connsiteY107" fmla="*/ 381100 h 2020188"/>
                  <a:gd name="connsiteX108" fmla="*/ 4381314 w 5020047"/>
                  <a:gd name="connsiteY108" fmla="*/ 333475 h 2020188"/>
                  <a:gd name="connsiteX109" fmla="*/ 4381314 w 5020047"/>
                  <a:gd name="connsiteY109" fmla="*/ 266800 h 2020188"/>
                  <a:gd name="connsiteX110" fmla="*/ 4390839 w 5020047"/>
                  <a:gd name="connsiteY110" fmla="*/ 209650 h 2020188"/>
                  <a:gd name="connsiteX111" fmla="*/ 4419414 w 5020047"/>
                  <a:gd name="connsiteY111" fmla="*/ 162025 h 2020188"/>
                  <a:gd name="connsiteX112" fmla="*/ 4409890 w 5020047"/>
                  <a:gd name="connsiteY112" fmla="*/ 28670 h 2020188"/>
                  <a:gd name="connsiteX113" fmla="*/ 4496267 w 5020047"/>
                  <a:gd name="connsiteY113" fmla="*/ 180984 h 2020188"/>
                  <a:gd name="connsiteX114" fmla="*/ 4610572 w 5020047"/>
                  <a:gd name="connsiteY114" fmla="*/ 9525 h 2020188"/>
                  <a:gd name="connsiteX115" fmla="*/ 4657563 w 5020047"/>
                  <a:gd name="connsiteY115" fmla="*/ 152504 h 2020188"/>
                  <a:gd name="connsiteX116" fmla="*/ 4753469 w 5020047"/>
                  <a:gd name="connsiteY116" fmla="*/ 57153 h 2020188"/>
                  <a:gd name="connsiteX117" fmla="*/ 4857612 w 5020047"/>
                  <a:gd name="connsiteY117" fmla="*/ 1133630 h 2020188"/>
                  <a:gd name="connsiteX118" fmla="*/ 4895857 w 5020047"/>
                  <a:gd name="connsiteY118" fmla="*/ 276183 h 2020188"/>
                  <a:gd name="connsiteX119" fmla="*/ 4953000 w 5020047"/>
                  <a:gd name="connsiteY119" fmla="*/ 1133517 h 2020188"/>
                  <a:gd name="connsiteX120" fmla="*/ 4991107 w 5020047"/>
                  <a:gd name="connsiteY120" fmla="*/ 104724 h 2020188"/>
                  <a:gd name="connsiteX121" fmla="*/ 5019679 w 5020047"/>
                  <a:gd name="connsiteY121" fmla="*/ 57150 h 2020188"/>
                  <a:gd name="connsiteX0" fmla="*/ 0 w 5020047"/>
                  <a:gd name="connsiteY0" fmla="*/ 100 h 2020188"/>
                  <a:gd name="connsiteX1" fmla="*/ 247671 w 5020047"/>
                  <a:gd name="connsiteY1" fmla="*/ 19150 h 2020188"/>
                  <a:gd name="connsiteX2" fmla="*/ 361982 w 5020047"/>
                  <a:gd name="connsiteY2" fmla="*/ 19051 h 2020188"/>
                  <a:gd name="connsiteX3" fmla="*/ 371508 w 5020047"/>
                  <a:gd name="connsiteY3" fmla="*/ 190509 h 2020188"/>
                  <a:gd name="connsiteX4" fmla="*/ 416930 w 5020047"/>
                  <a:gd name="connsiteY4" fmla="*/ 238225 h 2020188"/>
                  <a:gd name="connsiteX5" fmla="*/ 437663 w 5020047"/>
                  <a:gd name="connsiteY5" fmla="*/ 381101 h 2020188"/>
                  <a:gd name="connsiteX6" fmla="*/ 478435 w 5020047"/>
                  <a:gd name="connsiteY6" fmla="*/ 571600 h 2020188"/>
                  <a:gd name="connsiteX7" fmla="*/ 542974 w 5020047"/>
                  <a:gd name="connsiteY7" fmla="*/ 523975 h 2020188"/>
                  <a:gd name="connsiteX8" fmla="*/ 611446 w 5020047"/>
                  <a:gd name="connsiteY8" fmla="*/ 809725 h 2020188"/>
                  <a:gd name="connsiteX9" fmla="*/ 666810 w 5020047"/>
                  <a:gd name="connsiteY9" fmla="*/ 952600 h 2020188"/>
                  <a:gd name="connsiteX10" fmla="*/ 798573 w 5020047"/>
                  <a:gd name="connsiteY10" fmla="*/ 1124050 h 2020188"/>
                  <a:gd name="connsiteX11" fmla="*/ 954388 w 5020047"/>
                  <a:gd name="connsiteY11" fmla="*/ 1038325 h 2020188"/>
                  <a:gd name="connsiteX12" fmla="*/ 1202065 w 5020047"/>
                  <a:gd name="connsiteY12" fmla="*/ 885925 h 2020188"/>
                  <a:gd name="connsiteX13" fmla="*/ 1306853 w 5020047"/>
                  <a:gd name="connsiteY13" fmla="*/ 876400 h 2020188"/>
                  <a:gd name="connsiteX14" fmla="*/ 1392588 w 5020047"/>
                  <a:gd name="connsiteY14" fmla="*/ 800200 h 2020188"/>
                  <a:gd name="connsiteX15" fmla="*/ 1454393 w 5020047"/>
                  <a:gd name="connsiteY15" fmla="*/ 838301 h 2020188"/>
                  <a:gd name="connsiteX16" fmla="*/ 1496989 w 5020047"/>
                  <a:gd name="connsiteY16" fmla="*/ 895450 h 2020188"/>
                  <a:gd name="connsiteX17" fmla="*/ 1561653 w 5020047"/>
                  <a:gd name="connsiteY17" fmla="*/ 762100 h 2020188"/>
                  <a:gd name="connsiteX18" fmla="*/ 1605669 w 5020047"/>
                  <a:gd name="connsiteY18" fmla="*/ 772786 h 2020188"/>
                  <a:gd name="connsiteX19" fmla="*/ 1638447 w 5020047"/>
                  <a:gd name="connsiteY19" fmla="*/ 666850 h 2020188"/>
                  <a:gd name="connsiteX20" fmla="*/ 1698901 w 5020047"/>
                  <a:gd name="connsiteY20" fmla="*/ 571600 h 2020188"/>
                  <a:gd name="connsiteX21" fmla="*/ 1852398 w 5020047"/>
                  <a:gd name="connsiteY21" fmla="*/ 495408 h 2020188"/>
                  <a:gd name="connsiteX22" fmla="*/ 2057005 w 5020047"/>
                  <a:gd name="connsiteY22" fmla="*/ 381100 h 2020188"/>
                  <a:gd name="connsiteX23" fmla="*/ 2249941 w 5020047"/>
                  <a:gd name="connsiteY23" fmla="*/ 276325 h 2020188"/>
                  <a:gd name="connsiteX24" fmla="*/ 2449990 w 5020047"/>
                  <a:gd name="connsiteY24" fmla="*/ 181075 h 2020188"/>
                  <a:gd name="connsiteX25" fmla="*/ 2523761 w 5020047"/>
                  <a:gd name="connsiteY25" fmla="*/ 190600 h 2020188"/>
                  <a:gd name="connsiteX26" fmla="*/ 2952564 w 5020047"/>
                  <a:gd name="connsiteY26" fmla="*/ 47725 h 2020188"/>
                  <a:gd name="connsiteX27" fmla="*/ 3019239 w 5020047"/>
                  <a:gd name="connsiteY27" fmla="*/ 28675 h 2020188"/>
                  <a:gd name="connsiteX28" fmla="*/ 3133539 w 5020047"/>
                  <a:gd name="connsiteY28" fmla="*/ 38200 h 2020188"/>
                  <a:gd name="connsiteX29" fmla="*/ 3152589 w 5020047"/>
                  <a:gd name="connsiteY29" fmla="*/ 66775 h 2020188"/>
                  <a:gd name="connsiteX30" fmla="*/ 3162114 w 5020047"/>
                  <a:gd name="connsiteY30" fmla="*/ 114400 h 2020188"/>
                  <a:gd name="connsiteX31" fmla="*/ 3171639 w 5020047"/>
                  <a:gd name="connsiteY31" fmla="*/ 352525 h 2020188"/>
                  <a:gd name="connsiteX32" fmla="*/ 3200214 w 5020047"/>
                  <a:gd name="connsiteY32" fmla="*/ 514450 h 2020188"/>
                  <a:gd name="connsiteX33" fmla="*/ 3209739 w 5020047"/>
                  <a:gd name="connsiteY33" fmla="*/ 543025 h 2020188"/>
                  <a:gd name="connsiteX34" fmla="*/ 3228790 w 5020047"/>
                  <a:gd name="connsiteY34" fmla="*/ 666850 h 2020188"/>
                  <a:gd name="connsiteX35" fmla="*/ 3228787 w 5020047"/>
                  <a:gd name="connsiteY35" fmla="*/ 714475 h 2020188"/>
                  <a:gd name="connsiteX36" fmla="*/ 3228788 w 5020047"/>
                  <a:gd name="connsiteY36" fmla="*/ 762100 h 2020188"/>
                  <a:gd name="connsiteX37" fmla="*/ 3276414 w 5020047"/>
                  <a:gd name="connsiteY37" fmla="*/ 743050 h 2020188"/>
                  <a:gd name="connsiteX38" fmla="*/ 3285939 w 5020047"/>
                  <a:gd name="connsiteY38" fmla="*/ 895450 h 2020188"/>
                  <a:gd name="connsiteX39" fmla="*/ 3295464 w 5020047"/>
                  <a:gd name="connsiteY39" fmla="*/ 924025 h 2020188"/>
                  <a:gd name="connsiteX40" fmla="*/ 3285939 w 5020047"/>
                  <a:gd name="connsiteY40" fmla="*/ 971650 h 2020188"/>
                  <a:gd name="connsiteX41" fmla="*/ 3304989 w 5020047"/>
                  <a:gd name="connsiteY41" fmla="*/ 1019275 h 2020188"/>
                  <a:gd name="connsiteX42" fmla="*/ 3304989 w 5020047"/>
                  <a:gd name="connsiteY42" fmla="*/ 1047850 h 2020188"/>
                  <a:gd name="connsiteX43" fmla="*/ 3314514 w 5020047"/>
                  <a:gd name="connsiteY43" fmla="*/ 1095475 h 2020188"/>
                  <a:gd name="connsiteX44" fmla="*/ 3314514 w 5020047"/>
                  <a:gd name="connsiteY44" fmla="*/ 1143100 h 2020188"/>
                  <a:gd name="connsiteX45" fmla="*/ 3324039 w 5020047"/>
                  <a:gd name="connsiteY45" fmla="*/ 1181200 h 2020188"/>
                  <a:gd name="connsiteX46" fmla="*/ 3314514 w 5020047"/>
                  <a:gd name="connsiteY46" fmla="*/ 1200250 h 2020188"/>
                  <a:gd name="connsiteX47" fmla="*/ 3333564 w 5020047"/>
                  <a:gd name="connsiteY47" fmla="*/ 1238350 h 2020188"/>
                  <a:gd name="connsiteX48" fmla="*/ 3333564 w 5020047"/>
                  <a:gd name="connsiteY48" fmla="*/ 1285975 h 2020188"/>
                  <a:gd name="connsiteX49" fmla="*/ 3352614 w 5020047"/>
                  <a:gd name="connsiteY49" fmla="*/ 1333600 h 2020188"/>
                  <a:gd name="connsiteX50" fmla="*/ 3352614 w 5020047"/>
                  <a:gd name="connsiteY50" fmla="*/ 1381225 h 2020188"/>
                  <a:gd name="connsiteX51" fmla="*/ 3390714 w 5020047"/>
                  <a:gd name="connsiteY51" fmla="*/ 1419325 h 2020188"/>
                  <a:gd name="connsiteX52" fmla="*/ 3419289 w 5020047"/>
                  <a:gd name="connsiteY52" fmla="*/ 1381225 h 2020188"/>
                  <a:gd name="connsiteX53" fmla="*/ 3428814 w 5020047"/>
                  <a:gd name="connsiteY53" fmla="*/ 1333600 h 2020188"/>
                  <a:gd name="connsiteX54" fmla="*/ 3447864 w 5020047"/>
                  <a:gd name="connsiteY54" fmla="*/ 1276450 h 2020188"/>
                  <a:gd name="connsiteX55" fmla="*/ 3447864 w 5020047"/>
                  <a:gd name="connsiteY55" fmla="*/ 1238350 h 2020188"/>
                  <a:gd name="connsiteX56" fmla="*/ 3466914 w 5020047"/>
                  <a:gd name="connsiteY56" fmla="*/ 1171675 h 2020188"/>
                  <a:gd name="connsiteX57" fmla="*/ 3457389 w 5020047"/>
                  <a:gd name="connsiteY57" fmla="*/ 1105000 h 2020188"/>
                  <a:gd name="connsiteX58" fmla="*/ 3466914 w 5020047"/>
                  <a:gd name="connsiteY58" fmla="*/ 1076425 h 2020188"/>
                  <a:gd name="connsiteX59" fmla="*/ 3485964 w 5020047"/>
                  <a:gd name="connsiteY59" fmla="*/ 1009750 h 2020188"/>
                  <a:gd name="connsiteX60" fmla="*/ 3495489 w 5020047"/>
                  <a:gd name="connsiteY60" fmla="*/ 962125 h 2020188"/>
                  <a:gd name="connsiteX61" fmla="*/ 3505014 w 5020047"/>
                  <a:gd name="connsiteY61" fmla="*/ 914500 h 2020188"/>
                  <a:gd name="connsiteX62" fmla="*/ 3524064 w 5020047"/>
                  <a:gd name="connsiteY62" fmla="*/ 866875 h 2020188"/>
                  <a:gd name="connsiteX63" fmla="*/ 3571689 w 5020047"/>
                  <a:gd name="connsiteY63" fmla="*/ 924025 h 2020188"/>
                  <a:gd name="connsiteX64" fmla="*/ 3571689 w 5020047"/>
                  <a:gd name="connsiteY64" fmla="*/ 971650 h 2020188"/>
                  <a:gd name="connsiteX65" fmla="*/ 3638367 w 5020047"/>
                  <a:gd name="connsiteY65" fmla="*/ 1066900 h 2020188"/>
                  <a:gd name="connsiteX66" fmla="*/ 3705041 w 5020047"/>
                  <a:gd name="connsiteY66" fmla="*/ 981175 h 2020188"/>
                  <a:gd name="connsiteX67" fmla="*/ 3733614 w 5020047"/>
                  <a:gd name="connsiteY67" fmla="*/ 1038325 h 2020188"/>
                  <a:gd name="connsiteX68" fmla="*/ 3743139 w 5020047"/>
                  <a:gd name="connsiteY68" fmla="*/ 838300 h 2020188"/>
                  <a:gd name="connsiteX69" fmla="*/ 3790764 w 5020047"/>
                  <a:gd name="connsiteY69" fmla="*/ 781150 h 2020188"/>
                  <a:gd name="connsiteX70" fmla="*/ 3847914 w 5020047"/>
                  <a:gd name="connsiteY70" fmla="*/ 781150 h 2020188"/>
                  <a:gd name="connsiteX71" fmla="*/ 3905064 w 5020047"/>
                  <a:gd name="connsiteY71" fmla="*/ 790675 h 2020188"/>
                  <a:gd name="connsiteX72" fmla="*/ 3962215 w 5020047"/>
                  <a:gd name="connsiteY72" fmla="*/ 809725 h 2020188"/>
                  <a:gd name="connsiteX73" fmla="*/ 3971739 w 5020047"/>
                  <a:gd name="connsiteY73" fmla="*/ 876400 h 2020188"/>
                  <a:gd name="connsiteX74" fmla="*/ 3990789 w 5020047"/>
                  <a:gd name="connsiteY74" fmla="*/ 933550 h 2020188"/>
                  <a:gd name="connsiteX75" fmla="*/ 4009839 w 5020047"/>
                  <a:gd name="connsiteY75" fmla="*/ 990700 h 2020188"/>
                  <a:gd name="connsiteX76" fmla="*/ 4028889 w 5020047"/>
                  <a:gd name="connsiteY76" fmla="*/ 1047850 h 2020188"/>
                  <a:gd name="connsiteX77" fmla="*/ 4019364 w 5020047"/>
                  <a:gd name="connsiteY77" fmla="*/ 1076425 h 2020188"/>
                  <a:gd name="connsiteX78" fmla="*/ 4047939 w 5020047"/>
                  <a:gd name="connsiteY78" fmla="*/ 1133575 h 2020188"/>
                  <a:gd name="connsiteX79" fmla="*/ 4047939 w 5020047"/>
                  <a:gd name="connsiteY79" fmla="*/ 1181200 h 2020188"/>
                  <a:gd name="connsiteX80" fmla="*/ 4047939 w 5020047"/>
                  <a:gd name="connsiteY80" fmla="*/ 1228825 h 2020188"/>
                  <a:gd name="connsiteX81" fmla="*/ 4028889 w 5020047"/>
                  <a:gd name="connsiteY81" fmla="*/ 1257400 h 2020188"/>
                  <a:gd name="connsiteX82" fmla="*/ 4019848 w 5020047"/>
                  <a:gd name="connsiteY82" fmla="*/ 1324031 h 2020188"/>
                  <a:gd name="connsiteX83" fmla="*/ 4066989 w 5020047"/>
                  <a:gd name="connsiteY83" fmla="*/ 1409800 h 2020188"/>
                  <a:gd name="connsiteX84" fmla="*/ 4038412 w 5020047"/>
                  <a:gd name="connsiteY84" fmla="*/ 1466950 h 2020188"/>
                  <a:gd name="connsiteX85" fmla="*/ 4105089 w 5020047"/>
                  <a:gd name="connsiteY85" fmla="*/ 1562199 h 2020188"/>
                  <a:gd name="connsiteX86" fmla="*/ 4077003 w 5020047"/>
                  <a:gd name="connsiteY86" fmla="*/ 1676610 h 2020188"/>
                  <a:gd name="connsiteX87" fmla="*/ 4124139 w 5020047"/>
                  <a:gd name="connsiteY87" fmla="*/ 1762225 h 2020188"/>
                  <a:gd name="connsiteX88" fmla="*/ 4143189 w 5020047"/>
                  <a:gd name="connsiteY88" fmla="*/ 1819375 h 2020188"/>
                  <a:gd name="connsiteX89" fmla="*/ 4124631 w 5020047"/>
                  <a:gd name="connsiteY89" fmla="*/ 1886054 h 2020188"/>
                  <a:gd name="connsiteX90" fmla="*/ 4152716 w 5020047"/>
                  <a:gd name="connsiteY90" fmla="*/ 2019411 h 2020188"/>
                  <a:gd name="connsiteX91" fmla="*/ 4238439 w 5020047"/>
                  <a:gd name="connsiteY91" fmla="*/ 1257400 h 2020188"/>
                  <a:gd name="connsiteX92" fmla="*/ 4247964 w 5020047"/>
                  <a:gd name="connsiteY92" fmla="*/ 1200250 h 2020188"/>
                  <a:gd name="connsiteX93" fmla="*/ 4247964 w 5020047"/>
                  <a:gd name="connsiteY93" fmla="*/ 1171675 h 2020188"/>
                  <a:gd name="connsiteX94" fmla="*/ 4257489 w 5020047"/>
                  <a:gd name="connsiteY94" fmla="*/ 1105000 h 2020188"/>
                  <a:gd name="connsiteX95" fmla="*/ 4257489 w 5020047"/>
                  <a:gd name="connsiteY95" fmla="*/ 1066900 h 2020188"/>
                  <a:gd name="connsiteX96" fmla="*/ 4247964 w 5020047"/>
                  <a:gd name="connsiteY96" fmla="*/ 1000225 h 2020188"/>
                  <a:gd name="connsiteX97" fmla="*/ 4257489 w 5020047"/>
                  <a:gd name="connsiteY97" fmla="*/ 952600 h 2020188"/>
                  <a:gd name="connsiteX98" fmla="*/ 4276539 w 5020047"/>
                  <a:gd name="connsiteY98" fmla="*/ 885925 h 2020188"/>
                  <a:gd name="connsiteX99" fmla="*/ 4295589 w 5020047"/>
                  <a:gd name="connsiteY99" fmla="*/ 838300 h 2020188"/>
                  <a:gd name="connsiteX100" fmla="*/ 4276539 w 5020047"/>
                  <a:gd name="connsiteY100" fmla="*/ 800200 h 2020188"/>
                  <a:gd name="connsiteX101" fmla="*/ 4295589 w 5020047"/>
                  <a:gd name="connsiteY101" fmla="*/ 704950 h 2020188"/>
                  <a:gd name="connsiteX102" fmla="*/ 4362268 w 5020047"/>
                  <a:gd name="connsiteY102" fmla="*/ 762100 h 2020188"/>
                  <a:gd name="connsiteX103" fmla="*/ 4362264 w 5020047"/>
                  <a:gd name="connsiteY103" fmla="*/ 552550 h 2020188"/>
                  <a:gd name="connsiteX104" fmla="*/ 4371789 w 5020047"/>
                  <a:gd name="connsiteY104" fmla="*/ 504925 h 2020188"/>
                  <a:gd name="connsiteX105" fmla="*/ 4371789 w 5020047"/>
                  <a:gd name="connsiteY105" fmla="*/ 447775 h 2020188"/>
                  <a:gd name="connsiteX106" fmla="*/ 4390839 w 5020047"/>
                  <a:gd name="connsiteY106" fmla="*/ 381100 h 2020188"/>
                  <a:gd name="connsiteX107" fmla="*/ 4381314 w 5020047"/>
                  <a:gd name="connsiteY107" fmla="*/ 333475 h 2020188"/>
                  <a:gd name="connsiteX108" fmla="*/ 4381314 w 5020047"/>
                  <a:gd name="connsiteY108" fmla="*/ 266800 h 2020188"/>
                  <a:gd name="connsiteX109" fmla="*/ 4390839 w 5020047"/>
                  <a:gd name="connsiteY109" fmla="*/ 209650 h 2020188"/>
                  <a:gd name="connsiteX110" fmla="*/ 4419414 w 5020047"/>
                  <a:gd name="connsiteY110" fmla="*/ 162025 h 2020188"/>
                  <a:gd name="connsiteX111" fmla="*/ 4409890 w 5020047"/>
                  <a:gd name="connsiteY111" fmla="*/ 28670 h 2020188"/>
                  <a:gd name="connsiteX112" fmla="*/ 4496267 w 5020047"/>
                  <a:gd name="connsiteY112" fmla="*/ 180984 h 2020188"/>
                  <a:gd name="connsiteX113" fmla="*/ 4610572 w 5020047"/>
                  <a:gd name="connsiteY113" fmla="*/ 9525 h 2020188"/>
                  <a:gd name="connsiteX114" fmla="*/ 4657563 w 5020047"/>
                  <a:gd name="connsiteY114" fmla="*/ 152504 h 2020188"/>
                  <a:gd name="connsiteX115" fmla="*/ 4753469 w 5020047"/>
                  <a:gd name="connsiteY115" fmla="*/ 57153 h 2020188"/>
                  <a:gd name="connsiteX116" fmla="*/ 4857612 w 5020047"/>
                  <a:gd name="connsiteY116" fmla="*/ 1133630 h 2020188"/>
                  <a:gd name="connsiteX117" fmla="*/ 4895857 w 5020047"/>
                  <a:gd name="connsiteY117" fmla="*/ 276183 h 2020188"/>
                  <a:gd name="connsiteX118" fmla="*/ 4953000 w 5020047"/>
                  <a:gd name="connsiteY118" fmla="*/ 1133517 h 2020188"/>
                  <a:gd name="connsiteX119" fmla="*/ 4991107 w 5020047"/>
                  <a:gd name="connsiteY119" fmla="*/ 104724 h 2020188"/>
                  <a:gd name="connsiteX120" fmla="*/ 5019679 w 5020047"/>
                  <a:gd name="connsiteY120" fmla="*/ 57150 h 2020188"/>
                  <a:gd name="connsiteX0" fmla="*/ 0 w 5020047"/>
                  <a:gd name="connsiteY0" fmla="*/ 100 h 2040191"/>
                  <a:gd name="connsiteX1" fmla="*/ 247671 w 5020047"/>
                  <a:gd name="connsiteY1" fmla="*/ 19150 h 2040191"/>
                  <a:gd name="connsiteX2" fmla="*/ 361982 w 5020047"/>
                  <a:gd name="connsiteY2" fmla="*/ 19051 h 2040191"/>
                  <a:gd name="connsiteX3" fmla="*/ 371508 w 5020047"/>
                  <a:gd name="connsiteY3" fmla="*/ 190509 h 2040191"/>
                  <a:gd name="connsiteX4" fmla="*/ 416930 w 5020047"/>
                  <a:gd name="connsiteY4" fmla="*/ 238225 h 2040191"/>
                  <a:gd name="connsiteX5" fmla="*/ 437663 w 5020047"/>
                  <a:gd name="connsiteY5" fmla="*/ 381101 h 2040191"/>
                  <a:gd name="connsiteX6" fmla="*/ 478435 w 5020047"/>
                  <a:gd name="connsiteY6" fmla="*/ 571600 h 2040191"/>
                  <a:gd name="connsiteX7" fmla="*/ 542974 w 5020047"/>
                  <a:gd name="connsiteY7" fmla="*/ 523975 h 2040191"/>
                  <a:gd name="connsiteX8" fmla="*/ 611446 w 5020047"/>
                  <a:gd name="connsiteY8" fmla="*/ 809725 h 2040191"/>
                  <a:gd name="connsiteX9" fmla="*/ 666810 w 5020047"/>
                  <a:gd name="connsiteY9" fmla="*/ 952600 h 2040191"/>
                  <a:gd name="connsiteX10" fmla="*/ 798573 w 5020047"/>
                  <a:gd name="connsiteY10" fmla="*/ 1124050 h 2040191"/>
                  <a:gd name="connsiteX11" fmla="*/ 954388 w 5020047"/>
                  <a:gd name="connsiteY11" fmla="*/ 1038325 h 2040191"/>
                  <a:gd name="connsiteX12" fmla="*/ 1202065 w 5020047"/>
                  <a:gd name="connsiteY12" fmla="*/ 885925 h 2040191"/>
                  <a:gd name="connsiteX13" fmla="*/ 1306853 w 5020047"/>
                  <a:gd name="connsiteY13" fmla="*/ 876400 h 2040191"/>
                  <a:gd name="connsiteX14" fmla="*/ 1392588 w 5020047"/>
                  <a:gd name="connsiteY14" fmla="*/ 800200 h 2040191"/>
                  <a:gd name="connsiteX15" fmla="*/ 1454393 w 5020047"/>
                  <a:gd name="connsiteY15" fmla="*/ 838301 h 2040191"/>
                  <a:gd name="connsiteX16" fmla="*/ 1496989 w 5020047"/>
                  <a:gd name="connsiteY16" fmla="*/ 895450 h 2040191"/>
                  <a:gd name="connsiteX17" fmla="*/ 1561653 w 5020047"/>
                  <a:gd name="connsiteY17" fmla="*/ 762100 h 2040191"/>
                  <a:gd name="connsiteX18" fmla="*/ 1605669 w 5020047"/>
                  <a:gd name="connsiteY18" fmla="*/ 772786 h 2040191"/>
                  <a:gd name="connsiteX19" fmla="*/ 1638447 w 5020047"/>
                  <a:gd name="connsiteY19" fmla="*/ 666850 h 2040191"/>
                  <a:gd name="connsiteX20" fmla="*/ 1698901 w 5020047"/>
                  <a:gd name="connsiteY20" fmla="*/ 571600 h 2040191"/>
                  <a:gd name="connsiteX21" fmla="*/ 1852398 w 5020047"/>
                  <a:gd name="connsiteY21" fmla="*/ 495408 h 2040191"/>
                  <a:gd name="connsiteX22" fmla="*/ 2057005 w 5020047"/>
                  <a:gd name="connsiteY22" fmla="*/ 381100 h 2040191"/>
                  <a:gd name="connsiteX23" fmla="*/ 2249941 w 5020047"/>
                  <a:gd name="connsiteY23" fmla="*/ 276325 h 2040191"/>
                  <a:gd name="connsiteX24" fmla="*/ 2449990 w 5020047"/>
                  <a:gd name="connsiteY24" fmla="*/ 181075 h 2040191"/>
                  <a:gd name="connsiteX25" fmla="*/ 2523761 w 5020047"/>
                  <a:gd name="connsiteY25" fmla="*/ 190600 h 2040191"/>
                  <a:gd name="connsiteX26" fmla="*/ 2952564 w 5020047"/>
                  <a:gd name="connsiteY26" fmla="*/ 47725 h 2040191"/>
                  <a:gd name="connsiteX27" fmla="*/ 3019239 w 5020047"/>
                  <a:gd name="connsiteY27" fmla="*/ 28675 h 2040191"/>
                  <a:gd name="connsiteX28" fmla="*/ 3133539 w 5020047"/>
                  <a:gd name="connsiteY28" fmla="*/ 38200 h 2040191"/>
                  <a:gd name="connsiteX29" fmla="*/ 3152589 w 5020047"/>
                  <a:gd name="connsiteY29" fmla="*/ 66775 h 2040191"/>
                  <a:gd name="connsiteX30" fmla="*/ 3162114 w 5020047"/>
                  <a:gd name="connsiteY30" fmla="*/ 114400 h 2040191"/>
                  <a:gd name="connsiteX31" fmla="*/ 3171639 w 5020047"/>
                  <a:gd name="connsiteY31" fmla="*/ 352525 h 2040191"/>
                  <a:gd name="connsiteX32" fmla="*/ 3200214 w 5020047"/>
                  <a:gd name="connsiteY32" fmla="*/ 514450 h 2040191"/>
                  <a:gd name="connsiteX33" fmla="*/ 3209739 w 5020047"/>
                  <a:gd name="connsiteY33" fmla="*/ 543025 h 2040191"/>
                  <a:gd name="connsiteX34" fmla="*/ 3228790 w 5020047"/>
                  <a:gd name="connsiteY34" fmla="*/ 666850 h 2040191"/>
                  <a:gd name="connsiteX35" fmla="*/ 3228787 w 5020047"/>
                  <a:gd name="connsiteY35" fmla="*/ 714475 h 2040191"/>
                  <a:gd name="connsiteX36" fmla="*/ 3228788 w 5020047"/>
                  <a:gd name="connsiteY36" fmla="*/ 762100 h 2040191"/>
                  <a:gd name="connsiteX37" fmla="*/ 3276414 w 5020047"/>
                  <a:gd name="connsiteY37" fmla="*/ 743050 h 2040191"/>
                  <a:gd name="connsiteX38" fmla="*/ 3285939 w 5020047"/>
                  <a:gd name="connsiteY38" fmla="*/ 895450 h 2040191"/>
                  <a:gd name="connsiteX39" fmla="*/ 3295464 w 5020047"/>
                  <a:gd name="connsiteY39" fmla="*/ 924025 h 2040191"/>
                  <a:gd name="connsiteX40" fmla="*/ 3285939 w 5020047"/>
                  <a:gd name="connsiteY40" fmla="*/ 971650 h 2040191"/>
                  <a:gd name="connsiteX41" fmla="*/ 3304989 w 5020047"/>
                  <a:gd name="connsiteY41" fmla="*/ 1019275 h 2040191"/>
                  <a:gd name="connsiteX42" fmla="*/ 3304989 w 5020047"/>
                  <a:gd name="connsiteY42" fmla="*/ 1047850 h 2040191"/>
                  <a:gd name="connsiteX43" fmla="*/ 3314514 w 5020047"/>
                  <a:gd name="connsiteY43" fmla="*/ 1095475 h 2040191"/>
                  <a:gd name="connsiteX44" fmla="*/ 3314514 w 5020047"/>
                  <a:gd name="connsiteY44" fmla="*/ 1143100 h 2040191"/>
                  <a:gd name="connsiteX45" fmla="*/ 3324039 w 5020047"/>
                  <a:gd name="connsiteY45" fmla="*/ 1181200 h 2040191"/>
                  <a:gd name="connsiteX46" fmla="*/ 3314514 w 5020047"/>
                  <a:gd name="connsiteY46" fmla="*/ 1200250 h 2040191"/>
                  <a:gd name="connsiteX47" fmla="*/ 3333564 w 5020047"/>
                  <a:gd name="connsiteY47" fmla="*/ 1238350 h 2040191"/>
                  <a:gd name="connsiteX48" fmla="*/ 3333564 w 5020047"/>
                  <a:gd name="connsiteY48" fmla="*/ 1285975 h 2040191"/>
                  <a:gd name="connsiteX49" fmla="*/ 3352614 w 5020047"/>
                  <a:gd name="connsiteY49" fmla="*/ 1333600 h 2040191"/>
                  <a:gd name="connsiteX50" fmla="*/ 3352614 w 5020047"/>
                  <a:gd name="connsiteY50" fmla="*/ 1381225 h 2040191"/>
                  <a:gd name="connsiteX51" fmla="*/ 3390714 w 5020047"/>
                  <a:gd name="connsiteY51" fmla="*/ 1419325 h 2040191"/>
                  <a:gd name="connsiteX52" fmla="*/ 3419289 w 5020047"/>
                  <a:gd name="connsiteY52" fmla="*/ 1381225 h 2040191"/>
                  <a:gd name="connsiteX53" fmla="*/ 3428814 w 5020047"/>
                  <a:gd name="connsiteY53" fmla="*/ 1333600 h 2040191"/>
                  <a:gd name="connsiteX54" fmla="*/ 3447864 w 5020047"/>
                  <a:gd name="connsiteY54" fmla="*/ 1276450 h 2040191"/>
                  <a:gd name="connsiteX55" fmla="*/ 3447864 w 5020047"/>
                  <a:gd name="connsiteY55" fmla="*/ 1238350 h 2040191"/>
                  <a:gd name="connsiteX56" fmla="*/ 3466914 w 5020047"/>
                  <a:gd name="connsiteY56" fmla="*/ 1171675 h 2040191"/>
                  <a:gd name="connsiteX57" fmla="*/ 3457389 w 5020047"/>
                  <a:gd name="connsiteY57" fmla="*/ 1105000 h 2040191"/>
                  <a:gd name="connsiteX58" fmla="*/ 3466914 w 5020047"/>
                  <a:gd name="connsiteY58" fmla="*/ 1076425 h 2040191"/>
                  <a:gd name="connsiteX59" fmla="*/ 3485964 w 5020047"/>
                  <a:gd name="connsiteY59" fmla="*/ 1009750 h 2040191"/>
                  <a:gd name="connsiteX60" fmla="*/ 3495489 w 5020047"/>
                  <a:gd name="connsiteY60" fmla="*/ 962125 h 2040191"/>
                  <a:gd name="connsiteX61" fmla="*/ 3505014 w 5020047"/>
                  <a:gd name="connsiteY61" fmla="*/ 914500 h 2040191"/>
                  <a:gd name="connsiteX62" fmla="*/ 3524064 w 5020047"/>
                  <a:gd name="connsiteY62" fmla="*/ 866875 h 2040191"/>
                  <a:gd name="connsiteX63" fmla="*/ 3571689 w 5020047"/>
                  <a:gd name="connsiteY63" fmla="*/ 924025 h 2040191"/>
                  <a:gd name="connsiteX64" fmla="*/ 3571689 w 5020047"/>
                  <a:gd name="connsiteY64" fmla="*/ 971650 h 2040191"/>
                  <a:gd name="connsiteX65" fmla="*/ 3638367 w 5020047"/>
                  <a:gd name="connsiteY65" fmla="*/ 1066900 h 2040191"/>
                  <a:gd name="connsiteX66" fmla="*/ 3705041 w 5020047"/>
                  <a:gd name="connsiteY66" fmla="*/ 981175 h 2040191"/>
                  <a:gd name="connsiteX67" fmla="*/ 3733614 w 5020047"/>
                  <a:gd name="connsiteY67" fmla="*/ 1038325 h 2040191"/>
                  <a:gd name="connsiteX68" fmla="*/ 3743139 w 5020047"/>
                  <a:gd name="connsiteY68" fmla="*/ 838300 h 2040191"/>
                  <a:gd name="connsiteX69" fmla="*/ 3790764 w 5020047"/>
                  <a:gd name="connsiteY69" fmla="*/ 781150 h 2040191"/>
                  <a:gd name="connsiteX70" fmla="*/ 3847914 w 5020047"/>
                  <a:gd name="connsiteY70" fmla="*/ 781150 h 2040191"/>
                  <a:gd name="connsiteX71" fmla="*/ 3905064 w 5020047"/>
                  <a:gd name="connsiteY71" fmla="*/ 790675 h 2040191"/>
                  <a:gd name="connsiteX72" fmla="*/ 3962215 w 5020047"/>
                  <a:gd name="connsiteY72" fmla="*/ 809725 h 2040191"/>
                  <a:gd name="connsiteX73" fmla="*/ 3971739 w 5020047"/>
                  <a:gd name="connsiteY73" fmla="*/ 876400 h 2040191"/>
                  <a:gd name="connsiteX74" fmla="*/ 3990789 w 5020047"/>
                  <a:gd name="connsiteY74" fmla="*/ 933550 h 2040191"/>
                  <a:gd name="connsiteX75" fmla="*/ 4009839 w 5020047"/>
                  <a:gd name="connsiteY75" fmla="*/ 990700 h 2040191"/>
                  <a:gd name="connsiteX76" fmla="*/ 4028889 w 5020047"/>
                  <a:gd name="connsiteY76" fmla="*/ 1047850 h 2040191"/>
                  <a:gd name="connsiteX77" fmla="*/ 4019364 w 5020047"/>
                  <a:gd name="connsiteY77" fmla="*/ 1076425 h 2040191"/>
                  <a:gd name="connsiteX78" fmla="*/ 4047939 w 5020047"/>
                  <a:gd name="connsiteY78" fmla="*/ 1133575 h 2040191"/>
                  <a:gd name="connsiteX79" fmla="*/ 4047939 w 5020047"/>
                  <a:gd name="connsiteY79" fmla="*/ 1181200 h 2040191"/>
                  <a:gd name="connsiteX80" fmla="*/ 4047939 w 5020047"/>
                  <a:gd name="connsiteY80" fmla="*/ 1228825 h 2040191"/>
                  <a:gd name="connsiteX81" fmla="*/ 4028889 w 5020047"/>
                  <a:gd name="connsiteY81" fmla="*/ 1257400 h 2040191"/>
                  <a:gd name="connsiteX82" fmla="*/ 4019848 w 5020047"/>
                  <a:gd name="connsiteY82" fmla="*/ 1324031 h 2040191"/>
                  <a:gd name="connsiteX83" fmla="*/ 4066989 w 5020047"/>
                  <a:gd name="connsiteY83" fmla="*/ 1409800 h 2040191"/>
                  <a:gd name="connsiteX84" fmla="*/ 4038412 w 5020047"/>
                  <a:gd name="connsiteY84" fmla="*/ 1466950 h 2040191"/>
                  <a:gd name="connsiteX85" fmla="*/ 4105089 w 5020047"/>
                  <a:gd name="connsiteY85" fmla="*/ 1562199 h 2040191"/>
                  <a:gd name="connsiteX86" fmla="*/ 4077003 w 5020047"/>
                  <a:gd name="connsiteY86" fmla="*/ 1676610 h 2040191"/>
                  <a:gd name="connsiteX87" fmla="*/ 4124139 w 5020047"/>
                  <a:gd name="connsiteY87" fmla="*/ 1762225 h 2040191"/>
                  <a:gd name="connsiteX88" fmla="*/ 4143189 w 5020047"/>
                  <a:gd name="connsiteY88" fmla="*/ 1819375 h 2040191"/>
                  <a:gd name="connsiteX89" fmla="*/ 4152716 w 5020047"/>
                  <a:gd name="connsiteY89" fmla="*/ 2019411 h 2040191"/>
                  <a:gd name="connsiteX90" fmla="*/ 4238439 w 5020047"/>
                  <a:gd name="connsiteY90" fmla="*/ 1257400 h 2040191"/>
                  <a:gd name="connsiteX91" fmla="*/ 4247964 w 5020047"/>
                  <a:gd name="connsiteY91" fmla="*/ 1200250 h 2040191"/>
                  <a:gd name="connsiteX92" fmla="*/ 4247964 w 5020047"/>
                  <a:gd name="connsiteY92" fmla="*/ 1171675 h 2040191"/>
                  <a:gd name="connsiteX93" fmla="*/ 4257489 w 5020047"/>
                  <a:gd name="connsiteY93" fmla="*/ 1105000 h 2040191"/>
                  <a:gd name="connsiteX94" fmla="*/ 4257489 w 5020047"/>
                  <a:gd name="connsiteY94" fmla="*/ 1066900 h 2040191"/>
                  <a:gd name="connsiteX95" fmla="*/ 4247964 w 5020047"/>
                  <a:gd name="connsiteY95" fmla="*/ 1000225 h 2040191"/>
                  <a:gd name="connsiteX96" fmla="*/ 4257489 w 5020047"/>
                  <a:gd name="connsiteY96" fmla="*/ 952600 h 2040191"/>
                  <a:gd name="connsiteX97" fmla="*/ 4276539 w 5020047"/>
                  <a:gd name="connsiteY97" fmla="*/ 885925 h 2040191"/>
                  <a:gd name="connsiteX98" fmla="*/ 4295589 w 5020047"/>
                  <a:gd name="connsiteY98" fmla="*/ 838300 h 2040191"/>
                  <a:gd name="connsiteX99" fmla="*/ 4276539 w 5020047"/>
                  <a:gd name="connsiteY99" fmla="*/ 800200 h 2040191"/>
                  <a:gd name="connsiteX100" fmla="*/ 4295589 w 5020047"/>
                  <a:gd name="connsiteY100" fmla="*/ 704950 h 2040191"/>
                  <a:gd name="connsiteX101" fmla="*/ 4362268 w 5020047"/>
                  <a:gd name="connsiteY101" fmla="*/ 762100 h 2040191"/>
                  <a:gd name="connsiteX102" fmla="*/ 4362264 w 5020047"/>
                  <a:gd name="connsiteY102" fmla="*/ 552550 h 2040191"/>
                  <a:gd name="connsiteX103" fmla="*/ 4371789 w 5020047"/>
                  <a:gd name="connsiteY103" fmla="*/ 504925 h 2040191"/>
                  <a:gd name="connsiteX104" fmla="*/ 4371789 w 5020047"/>
                  <a:gd name="connsiteY104" fmla="*/ 447775 h 2040191"/>
                  <a:gd name="connsiteX105" fmla="*/ 4390839 w 5020047"/>
                  <a:gd name="connsiteY105" fmla="*/ 381100 h 2040191"/>
                  <a:gd name="connsiteX106" fmla="*/ 4381314 w 5020047"/>
                  <a:gd name="connsiteY106" fmla="*/ 333475 h 2040191"/>
                  <a:gd name="connsiteX107" fmla="*/ 4381314 w 5020047"/>
                  <a:gd name="connsiteY107" fmla="*/ 266800 h 2040191"/>
                  <a:gd name="connsiteX108" fmla="*/ 4390839 w 5020047"/>
                  <a:gd name="connsiteY108" fmla="*/ 209650 h 2040191"/>
                  <a:gd name="connsiteX109" fmla="*/ 4419414 w 5020047"/>
                  <a:gd name="connsiteY109" fmla="*/ 162025 h 2040191"/>
                  <a:gd name="connsiteX110" fmla="*/ 4409890 w 5020047"/>
                  <a:gd name="connsiteY110" fmla="*/ 28670 h 2040191"/>
                  <a:gd name="connsiteX111" fmla="*/ 4496267 w 5020047"/>
                  <a:gd name="connsiteY111" fmla="*/ 180984 h 2040191"/>
                  <a:gd name="connsiteX112" fmla="*/ 4610572 w 5020047"/>
                  <a:gd name="connsiteY112" fmla="*/ 9525 h 2040191"/>
                  <a:gd name="connsiteX113" fmla="*/ 4657563 w 5020047"/>
                  <a:gd name="connsiteY113" fmla="*/ 152504 h 2040191"/>
                  <a:gd name="connsiteX114" fmla="*/ 4753469 w 5020047"/>
                  <a:gd name="connsiteY114" fmla="*/ 57153 h 2040191"/>
                  <a:gd name="connsiteX115" fmla="*/ 4857612 w 5020047"/>
                  <a:gd name="connsiteY115" fmla="*/ 1133630 h 2040191"/>
                  <a:gd name="connsiteX116" fmla="*/ 4895857 w 5020047"/>
                  <a:gd name="connsiteY116" fmla="*/ 276183 h 2040191"/>
                  <a:gd name="connsiteX117" fmla="*/ 4953000 w 5020047"/>
                  <a:gd name="connsiteY117" fmla="*/ 1133517 h 2040191"/>
                  <a:gd name="connsiteX118" fmla="*/ 4991107 w 5020047"/>
                  <a:gd name="connsiteY118" fmla="*/ 104724 h 2040191"/>
                  <a:gd name="connsiteX119" fmla="*/ 5019679 w 5020047"/>
                  <a:gd name="connsiteY119" fmla="*/ 57150 h 2040191"/>
                  <a:gd name="connsiteX0" fmla="*/ 0 w 5020047"/>
                  <a:gd name="connsiteY0" fmla="*/ 100 h 2034864"/>
                  <a:gd name="connsiteX1" fmla="*/ 247671 w 5020047"/>
                  <a:gd name="connsiteY1" fmla="*/ 19150 h 2034864"/>
                  <a:gd name="connsiteX2" fmla="*/ 361982 w 5020047"/>
                  <a:gd name="connsiteY2" fmla="*/ 19051 h 2034864"/>
                  <a:gd name="connsiteX3" fmla="*/ 371508 w 5020047"/>
                  <a:gd name="connsiteY3" fmla="*/ 190509 h 2034864"/>
                  <a:gd name="connsiteX4" fmla="*/ 416930 w 5020047"/>
                  <a:gd name="connsiteY4" fmla="*/ 238225 h 2034864"/>
                  <a:gd name="connsiteX5" fmla="*/ 437663 w 5020047"/>
                  <a:gd name="connsiteY5" fmla="*/ 381101 h 2034864"/>
                  <a:gd name="connsiteX6" fmla="*/ 478435 w 5020047"/>
                  <a:gd name="connsiteY6" fmla="*/ 571600 h 2034864"/>
                  <a:gd name="connsiteX7" fmla="*/ 542974 w 5020047"/>
                  <a:gd name="connsiteY7" fmla="*/ 523975 h 2034864"/>
                  <a:gd name="connsiteX8" fmla="*/ 611446 w 5020047"/>
                  <a:gd name="connsiteY8" fmla="*/ 809725 h 2034864"/>
                  <a:gd name="connsiteX9" fmla="*/ 666810 w 5020047"/>
                  <a:gd name="connsiteY9" fmla="*/ 952600 h 2034864"/>
                  <a:gd name="connsiteX10" fmla="*/ 798573 w 5020047"/>
                  <a:gd name="connsiteY10" fmla="*/ 1124050 h 2034864"/>
                  <a:gd name="connsiteX11" fmla="*/ 954388 w 5020047"/>
                  <a:gd name="connsiteY11" fmla="*/ 1038325 h 2034864"/>
                  <a:gd name="connsiteX12" fmla="*/ 1202065 w 5020047"/>
                  <a:gd name="connsiteY12" fmla="*/ 885925 h 2034864"/>
                  <a:gd name="connsiteX13" fmla="*/ 1306853 w 5020047"/>
                  <a:gd name="connsiteY13" fmla="*/ 876400 h 2034864"/>
                  <a:gd name="connsiteX14" fmla="*/ 1392588 w 5020047"/>
                  <a:gd name="connsiteY14" fmla="*/ 800200 h 2034864"/>
                  <a:gd name="connsiteX15" fmla="*/ 1454393 w 5020047"/>
                  <a:gd name="connsiteY15" fmla="*/ 838301 h 2034864"/>
                  <a:gd name="connsiteX16" fmla="*/ 1496989 w 5020047"/>
                  <a:gd name="connsiteY16" fmla="*/ 895450 h 2034864"/>
                  <a:gd name="connsiteX17" fmla="*/ 1561653 w 5020047"/>
                  <a:gd name="connsiteY17" fmla="*/ 762100 h 2034864"/>
                  <a:gd name="connsiteX18" fmla="*/ 1605669 w 5020047"/>
                  <a:gd name="connsiteY18" fmla="*/ 772786 h 2034864"/>
                  <a:gd name="connsiteX19" fmla="*/ 1638447 w 5020047"/>
                  <a:gd name="connsiteY19" fmla="*/ 666850 h 2034864"/>
                  <a:gd name="connsiteX20" fmla="*/ 1698901 w 5020047"/>
                  <a:gd name="connsiteY20" fmla="*/ 571600 h 2034864"/>
                  <a:gd name="connsiteX21" fmla="*/ 1852398 w 5020047"/>
                  <a:gd name="connsiteY21" fmla="*/ 495408 h 2034864"/>
                  <a:gd name="connsiteX22" fmla="*/ 2057005 w 5020047"/>
                  <a:gd name="connsiteY22" fmla="*/ 381100 h 2034864"/>
                  <a:gd name="connsiteX23" fmla="*/ 2249941 w 5020047"/>
                  <a:gd name="connsiteY23" fmla="*/ 276325 h 2034864"/>
                  <a:gd name="connsiteX24" fmla="*/ 2449990 w 5020047"/>
                  <a:gd name="connsiteY24" fmla="*/ 181075 h 2034864"/>
                  <a:gd name="connsiteX25" fmla="*/ 2523761 w 5020047"/>
                  <a:gd name="connsiteY25" fmla="*/ 190600 h 2034864"/>
                  <a:gd name="connsiteX26" fmla="*/ 2952564 w 5020047"/>
                  <a:gd name="connsiteY26" fmla="*/ 47725 h 2034864"/>
                  <a:gd name="connsiteX27" fmla="*/ 3019239 w 5020047"/>
                  <a:gd name="connsiteY27" fmla="*/ 28675 h 2034864"/>
                  <a:gd name="connsiteX28" fmla="*/ 3133539 w 5020047"/>
                  <a:gd name="connsiteY28" fmla="*/ 38200 h 2034864"/>
                  <a:gd name="connsiteX29" fmla="*/ 3152589 w 5020047"/>
                  <a:gd name="connsiteY29" fmla="*/ 66775 h 2034864"/>
                  <a:gd name="connsiteX30" fmla="*/ 3162114 w 5020047"/>
                  <a:gd name="connsiteY30" fmla="*/ 114400 h 2034864"/>
                  <a:gd name="connsiteX31" fmla="*/ 3171639 w 5020047"/>
                  <a:gd name="connsiteY31" fmla="*/ 352525 h 2034864"/>
                  <a:gd name="connsiteX32" fmla="*/ 3200214 w 5020047"/>
                  <a:gd name="connsiteY32" fmla="*/ 514450 h 2034864"/>
                  <a:gd name="connsiteX33" fmla="*/ 3209739 w 5020047"/>
                  <a:gd name="connsiteY33" fmla="*/ 543025 h 2034864"/>
                  <a:gd name="connsiteX34" fmla="*/ 3228790 w 5020047"/>
                  <a:gd name="connsiteY34" fmla="*/ 666850 h 2034864"/>
                  <a:gd name="connsiteX35" fmla="*/ 3228787 w 5020047"/>
                  <a:gd name="connsiteY35" fmla="*/ 714475 h 2034864"/>
                  <a:gd name="connsiteX36" fmla="*/ 3228788 w 5020047"/>
                  <a:gd name="connsiteY36" fmla="*/ 762100 h 2034864"/>
                  <a:gd name="connsiteX37" fmla="*/ 3276414 w 5020047"/>
                  <a:gd name="connsiteY37" fmla="*/ 743050 h 2034864"/>
                  <a:gd name="connsiteX38" fmla="*/ 3285939 w 5020047"/>
                  <a:gd name="connsiteY38" fmla="*/ 895450 h 2034864"/>
                  <a:gd name="connsiteX39" fmla="*/ 3295464 w 5020047"/>
                  <a:gd name="connsiteY39" fmla="*/ 924025 h 2034864"/>
                  <a:gd name="connsiteX40" fmla="*/ 3285939 w 5020047"/>
                  <a:gd name="connsiteY40" fmla="*/ 971650 h 2034864"/>
                  <a:gd name="connsiteX41" fmla="*/ 3304989 w 5020047"/>
                  <a:gd name="connsiteY41" fmla="*/ 1019275 h 2034864"/>
                  <a:gd name="connsiteX42" fmla="*/ 3304989 w 5020047"/>
                  <a:gd name="connsiteY42" fmla="*/ 1047850 h 2034864"/>
                  <a:gd name="connsiteX43" fmla="*/ 3314514 w 5020047"/>
                  <a:gd name="connsiteY43" fmla="*/ 1095475 h 2034864"/>
                  <a:gd name="connsiteX44" fmla="*/ 3314514 w 5020047"/>
                  <a:gd name="connsiteY44" fmla="*/ 1143100 h 2034864"/>
                  <a:gd name="connsiteX45" fmla="*/ 3324039 w 5020047"/>
                  <a:gd name="connsiteY45" fmla="*/ 1181200 h 2034864"/>
                  <a:gd name="connsiteX46" fmla="*/ 3314514 w 5020047"/>
                  <a:gd name="connsiteY46" fmla="*/ 1200250 h 2034864"/>
                  <a:gd name="connsiteX47" fmla="*/ 3333564 w 5020047"/>
                  <a:gd name="connsiteY47" fmla="*/ 1238350 h 2034864"/>
                  <a:gd name="connsiteX48" fmla="*/ 3333564 w 5020047"/>
                  <a:gd name="connsiteY48" fmla="*/ 1285975 h 2034864"/>
                  <a:gd name="connsiteX49" fmla="*/ 3352614 w 5020047"/>
                  <a:gd name="connsiteY49" fmla="*/ 1333600 h 2034864"/>
                  <a:gd name="connsiteX50" fmla="*/ 3352614 w 5020047"/>
                  <a:gd name="connsiteY50" fmla="*/ 1381225 h 2034864"/>
                  <a:gd name="connsiteX51" fmla="*/ 3390714 w 5020047"/>
                  <a:gd name="connsiteY51" fmla="*/ 1419325 h 2034864"/>
                  <a:gd name="connsiteX52" fmla="*/ 3419289 w 5020047"/>
                  <a:gd name="connsiteY52" fmla="*/ 1381225 h 2034864"/>
                  <a:gd name="connsiteX53" fmla="*/ 3428814 w 5020047"/>
                  <a:gd name="connsiteY53" fmla="*/ 1333600 h 2034864"/>
                  <a:gd name="connsiteX54" fmla="*/ 3447864 w 5020047"/>
                  <a:gd name="connsiteY54" fmla="*/ 1276450 h 2034864"/>
                  <a:gd name="connsiteX55" fmla="*/ 3447864 w 5020047"/>
                  <a:gd name="connsiteY55" fmla="*/ 1238350 h 2034864"/>
                  <a:gd name="connsiteX56" fmla="*/ 3466914 w 5020047"/>
                  <a:gd name="connsiteY56" fmla="*/ 1171675 h 2034864"/>
                  <a:gd name="connsiteX57" fmla="*/ 3457389 w 5020047"/>
                  <a:gd name="connsiteY57" fmla="*/ 1105000 h 2034864"/>
                  <a:gd name="connsiteX58" fmla="*/ 3466914 w 5020047"/>
                  <a:gd name="connsiteY58" fmla="*/ 1076425 h 2034864"/>
                  <a:gd name="connsiteX59" fmla="*/ 3485964 w 5020047"/>
                  <a:gd name="connsiteY59" fmla="*/ 1009750 h 2034864"/>
                  <a:gd name="connsiteX60" fmla="*/ 3495489 w 5020047"/>
                  <a:gd name="connsiteY60" fmla="*/ 962125 h 2034864"/>
                  <a:gd name="connsiteX61" fmla="*/ 3505014 w 5020047"/>
                  <a:gd name="connsiteY61" fmla="*/ 914500 h 2034864"/>
                  <a:gd name="connsiteX62" fmla="*/ 3524064 w 5020047"/>
                  <a:gd name="connsiteY62" fmla="*/ 866875 h 2034864"/>
                  <a:gd name="connsiteX63" fmla="*/ 3571689 w 5020047"/>
                  <a:gd name="connsiteY63" fmla="*/ 924025 h 2034864"/>
                  <a:gd name="connsiteX64" fmla="*/ 3571689 w 5020047"/>
                  <a:gd name="connsiteY64" fmla="*/ 971650 h 2034864"/>
                  <a:gd name="connsiteX65" fmla="*/ 3638367 w 5020047"/>
                  <a:gd name="connsiteY65" fmla="*/ 1066900 h 2034864"/>
                  <a:gd name="connsiteX66" fmla="*/ 3705041 w 5020047"/>
                  <a:gd name="connsiteY66" fmla="*/ 981175 h 2034864"/>
                  <a:gd name="connsiteX67" fmla="*/ 3733614 w 5020047"/>
                  <a:gd name="connsiteY67" fmla="*/ 1038325 h 2034864"/>
                  <a:gd name="connsiteX68" fmla="*/ 3743139 w 5020047"/>
                  <a:gd name="connsiteY68" fmla="*/ 838300 h 2034864"/>
                  <a:gd name="connsiteX69" fmla="*/ 3790764 w 5020047"/>
                  <a:gd name="connsiteY69" fmla="*/ 781150 h 2034864"/>
                  <a:gd name="connsiteX70" fmla="*/ 3847914 w 5020047"/>
                  <a:gd name="connsiteY70" fmla="*/ 781150 h 2034864"/>
                  <a:gd name="connsiteX71" fmla="*/ 3905064 w 5020047"/>
                  <a:gd name="connsiteY71" fmla="*/ 790675 h 2034864"/>
                  <a:gd name="connsiteX72" fmla="*/ 3962215 w 5020047"/>
                  <a:gd name="connsiteY72" fmla="*/ 809725 h 2034864"/>
                  <a:gd name="connsiteX73" fmla="*/ 3971739 w 5020047"/>
                  <a:gd name="connsiteY73" fmla="*/ 876400 h 2034864"/>
                  <a:gd name="connsiteX74" fmla="*/ 3990789 w 5020047"/>
                  <a:gd name="connsiteY74" fmla="*/ 933550 h 2034864"/>
                  <a:gd name="connsiteX75" fmla="*/ 4009839 w 5020047"/>
                  <a:gd name="connsiteY75" fmla="*/ 990700 h 2034864"/>
                  <a:gd name="connsiteX76" fmla="*/ 4028889 w 5020047"/>
                  <a:gd name="connsiteY76" fmla="*/ 1047850 h 2034864"/>
                  <a:gd name="connsiteX77" fmla="*/ 4019364 w 5020047"/>
                  <a:gd name="connsiteY77" fmla="*/ 1076425 h 2034864"/>
                  <a:gd name="connsiteX78" fmla="*/ 4047939 w 5020047"/>
                  <a:gd name="connsiteY78" fmla="*/ 1133575 h 2034864"/>
                  <a:gd name="connsiteX79" fmla="*/ 4047939 w 5020047"/>
                  <a:gd name="connsiteY79" fmla="*/ 1181200 h 2034864"/>
                  <a:gd name="connsiteX80" fmla="*/ 4047939 w 5020047"/>
                  <a:gd name="connsiteY80" fmla="*/ 1228825 h 2034864"/>
                  <a:gd name="connsiteX81" fmla="*/ 4028889 w 5020047"/>
                  <a:gd name="connsiteY81" fmla="*/ 1257400 h 2034864"/>
                  <a:gd name="connsiteX82" fmla="*/ 4019848 w 5020047"/>
                  <a:gd name="connsiteY82" fmla="*/ 1324031 h 2034864"/>
                  <a:gd name="connsiteX83" fmla="*/ 4066989 w 5020047"/>
                  <a:gd name="connsiteY83" fmla="*/ 1409800 h 2034864"/>
                  <a:gd name="connsiteX84" fmla="*/ 4038412 w 5020047"/>
                  <a:gd name="connsiteY84" fmla="*/ 1466950 h 2034864"/>
                  <a:gd name="connsiteX85" fmla="*/ 4105089 w 5020047"/>
                  <a:gd name="connsiteY85" fmla="*/ 1562199 h 2034864"/>
                  <a:gd name="connsiteX86" fmla="*/ 4077003 w 5020047"/>
                  <a:gd name="connsiteY86" fmla="*/ 1676610 h 2034864"/>
                  <a:gd name="connsiteX87" fmla="*/ 4124139 w 5020047"/>
                  <a:gd name="connsiteY87" fmla="*/ 1762225 h 2034864"/>
                  <a:gd name="connsiteX88" fmla="*/ 4152716 w 5020047"/>
                  <a:gd name="connsiteY88" fmla="*/ 2019411 h 2034864"/>
                  <a:gd name="connsiteX89" fmla="*/ 4238439 w 5020047"/>
                  <a:gd name="connsiteY89" fmla="*/ 1257400 h 2034864"/>
                  <a:gd name="connsiteX90" fmla="*/ 4247964 w 5020047"/>
                  <a:gd name="connsiteY90" fmla="*/ 1200250 h 2034864"/>
                  <a:gd name="connsiteX91" fmla="*/ 4247964 w 5020047"/>
                  <a:gd name="connsiteY91" fmla="*/ 1171675 h 2034864"/>
                  <a:gd name="connsiteX92" fmla="*/ 4257489 w 5020047"/>
                  <a:gd name="connsiteY92" fmla="*/ 1105000 h 2034864"/>
                  <a:gd name="connsiteX93" fmla="*/ 4257489 w 5020047"/>
                  <a:gd name="connsiteY93" fmla="*/ 1066900 h 2034864"/>
                  <a:gd name="connsiteX94" fmla="*/ 4247964 w 5020047"/>
                  <a:gd name="connsiteY94" fmla="*/ 1000225 h 2034864"/>
                  <a:gd name="connsiteX95" fmla="*/ 4257489 w 5020047"/>
                  <a:gd name="connsiteY95" fmla="*/ 952600 h 2034864"/>
                  <a:gd name="connsiteX96" fmla="*/ 4276539 w 5020047"/>
                  <a:gd name="connsiteY96" fmla="*/ 885925 h 2034864"/>
                  <a:gd name="connsiteX97" fmla="*/ 4295589 w 5020047"/>
                  <a:gd name="connsiteY97" fmla="*/ 838300 h 2034864"/>
                  <a:gd name="connsiteX98" fmla="*/ 4276539 w 5020047"/>
                  <a:gd name="connsiteY98" fmla="*/ 800200 h 2034864"/>
                  <a:gd name="connsiteX99" fmla="*/ 4295589 w 5020047"/>
                  <a:gd name="connsiteY99" fmla="*/ 704950 h 2034864"/>
                  <a:gd name="connsiteX100" fmla="*/ 4362268 w 5020047"/>
                  <a:gd name="connsiteY100" fmla="*/ 762100 h 2034864"/>
                  <a:gd name="connsiteX101" fmla="*/ 4362264 w 5020047"/>
                  <a:gd name="connsiteY101" fmla="*/ 552550 h 2034864"/>
                  <a:gd name="connsiteX102" fmla="*/ 4371789 w 5020047"/>
                  <a:gd name="connsiteY102" fmla="*/ 504925 h 2034864"/>
                  <a:gd name="connsiteX103" fmla="*/ 4371789 w 5020047"/>
                  <a:gd name="connsiteY103" fmla="*/ 447775 h 2034864"/>
                  <a:gd name="connsiteX104" fmla="*/ 4390839 w 5020047"/>
                  <a:gd name="connsiteY104" fmla="*/ 381100 h 2034864"/>
                  <a:gd name="connsiteX105" fmla="*/ 4381314 w 5020047"/>
                  <a:gd name="connsiteY105" fmla="*/ 333475 h 2034864"/>
                  <a:gd name="connsiteX106" fmla="*/ 4381314 w 5020047"/>
                  <a:gd name="connsiteY106" fmla="*/ 266800 h 2034864"/>
                  <a:gd name="connsiteX107" fmla="*/ 4390839 w 5020047"/>
                  <a:gd name="connsiteY107" fmla="*/ 209650 h 2034864"/>
                  <a:gd name="connsiteX108" fmla="*/ 4419414 w 5020047"/>
                  <a:gd name="connsiteY108" fmla="*/ 162025 h 2034864"/>
                  <a:gd name="connsiteX109" fmla="*/ 4409890 w 5020047"/>
                  <a:gd name="connsiteY109" fmla="*/ 28670 h 2034864"/>
                  <a:gd name="connsiteX110" fmla="*/ 4496267 w 5020047"/>
                  <a:gd name="connsiteY110" fmla="*/ 180984 h 2034864"/>
                  <a:gd name="connsiteX111" fmla="*/ 4610572 w 5020047"/>
                  <a:gd name="connsiteY111" fmla="*/ 9525 h 2034864"/>
                  <a:gd name="connsiteX112" fmla="*/ 4657563 w 5020047"/>
                  <a:gd name="connsiteY112" fmla="*/ 152504 h 2034864"/>
                  <a:gd name="connsiteX113" fmla="*/ 4753469 w 5020047"/>
                  <a:gd name="connsiteY113" fmla="*/ 57153 h 2034864"/>
                  <a:gd name="connsiteX114" fmla="*/ 4857612 w 5020047"/>
                  <a:gd name="connsiteY114" fmla="*/ 1133630 h 2034864"/>
                  <a:gd name="connsiteX115" fmla="*/ 4895857 w 5020047"/>
                  <a:gd name="connsiteY115" fmla="*/ 276183 h 2034864"/>
                  <a:gd name="connsiteX116" fmla="*/ 4953000 w 5020047"/>
                  <a:gd name="connsiteY116" fmla="*/ 1133517 h 2034864"/>
                  <a:gd name="connsiteX117" fmla="*/ 4991107 w 5020047"/>
                  <a:gd name="connsiteY117" fmla="*/ 104724 h 2034864"/>
                  <a:gd name="connsiteX118" fmla="*/ 5019679 w 5020047"/>
                  <a:gd name="connsiteY118" fmla="*/ 57150 h 2034864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19848 w 5020047"/>
                  <a:gd name="connsiteY82" fmla="*/ 1324031 h 2019411"/>
                  <a:gd name="connsiteX83" fmla="*/ 4066989 w 5020047"/>
                  <a:gd name="connsiteY83" fmla="*/ 1409800 h 2019411"/>
                  <a:gd name="connsiteX84" fmla="*/ 4038412 w 5020047"/>
                  <a:gd name="connsiteY84" fmla="*/ 1466950 h 2019411"/>
                  <a:gd name="connsiteX85" fmla="*/ 4105089 w 5020047"/>
                  <a:gd name="connsiteY85" fmla="*/ 1562199 h 2019411"/>
                  <a:gd name="connsiteX86" fmla="*/ 4077003 w 5020047"/>
                  <a:gd name="connsiteY86" fmla="*/ 1676610 h 2019411"/>
                  <a:gd name="connsiteX87" fmla="*/ 4152716 w 5020047"/>
                  <a:gd name="connsiteY87" fmla="*/ 2019411 h 2019411"/>
                  <a:gd name="connsiteX88" fmla="*/ 4238439 w 5020047"/>
                  <a:gd name="connsiteY88" fmla="*/ 1257400 h 2019411"/>
                  <a:gd name="connsiteX89" fmla="*/ 4247964 w 5020047"/>
                  <a:gd name="connsiteY89" fmla="*/ 1200250 h 2019411"/>
                  <a:gd name="connsiteX90" fmla="*/ 4247964 w 5020047"/>
                  <a:gd name="connsiteY90" fmla="*/ 1171675 h 2019411"/>
                  <a:gd name="connsiteX91" fmla="*/ 4257489 w 5020047"/>
                  <a:gd name="connsiteY91" fmla="*/ 1105000 h 2019411"/>
                  <a:gd name="connsiteX92" fmla="*/ 4257489 w 5020047"/>
                  <a:gd name="connsiteY92" fmla="*/ 1066900 h 2019411"/>
                  <a:gd name="connsiteX93" fmla="*/ 4247964 w 5020047"/>
                  <a:gd name="connsiteY93" fmla="*/ 1000225 h 2019411"/>
                  <a:gd name="connsiteX94" fmla="*/ 4257489 w 5020047"/>
                  <a:gd name="connsiteY94" fmla="*/ 952600 h 2019411"/>
                  <a:gd name="connsiteX95" fmla="*/ 4276539 w 5020047"/>
                  <a:gd name="connsiteY95" fmla="*/ 885925 h 2019411"/>
                  <a:gd name="connsiteX96" fmla="*/ 4295589 w 5020047"/>
                  <a:gd name="connsiteY96" fmla="*/ 838300 h 2019411"/>
                  <a:gd name="connsiteX97" fmla="*/ 4276539 w 5020047"/>
                  <a:gd name="connsiteY97" fmla="*/ 800200 h 2019411"/>
                  <a:gd name="connsiteX98" fmla="*/ 4295589 w 5020047"/>
                  <a:gd name="connsiteY98" fmla="*/ 704950 h 2019411"/>
                  <a:gd name="connsiteX99" fmla="*/ 4362268 w 5020047"/>
                  <a:gd name="connsiteY99" fmla="*/ 762100 h 2019411"/>
                  <a:gd name="connsiteX100" fmla="*/ 4362264 w 5020047"/>
                  <a:gd name="connsiteY100" fmla="*/ 552550 h 2019411"/>
                  <a:gd name="connsiteX101" fmla="*/ 4371789 w 5020047"/>
                  <a:gd name="connsiteY101" fmla="*/ 504925 h 2019411"/>
                  <a:gd name="connsiteX102" fmla="*/ 4371789 w 5020047"/>
                  <a:gd name="connsiteY102" fmla="*/ 447775 h 2019411"/>
                  <a:gd name="connsiteX103" fmla="*/ 4390839 w 5020047"/>
                  <a:gd name="connsiteY103" fmla="*/ 381100 h 2019411"/>
                  <a:gd name="connsiteX104" fmla="*/ 4381314 w 5020047"/>
                  <a:gd name="connsiteY104" fmla="*/ 333475 h 2019411"/>
                  <a:gd name="connsiteX105" fmla="*/ 4381314 w 5020047"/>
                  <a:gd name="connsiteY105" fmla="*/ 266800 h 2019411"/>
                  <a:gd name="connsiteX106" fmla="*/ 4390839 w 5020047"/>
                  <a:gd name="connsiteY106" fmla="*/ 209650 h 2019411"/>
                  <a:gd name="connsiteX107" fmla="*/ 4419414 w 5020047"/>
                  <a:gd name="connsiteY107" fmla="*/ 162025 h 2019411"/>
                  <a:gd name="connsiteX108" fmla="*/ 4409890 w 5020047"/>
                  <a:gd name="connsiteY108" fmla="*/ 28670 h 2019411"/>
                  <a:gd name="connsiteX109" fmla="*/ 4496267 w 5020047"/>
                  <a:gd name="connsiteY109" fmla="*/ 180984 h 2019411"/>
                  <a:gd name="connsiteX110" fmla="*/ 4610572 w 5020047"/>
                  <a:gd name="connsiteY110" fmla="*/ 9525 h 2019411"/>
                  <a:gd name="connsiteX111" fmla="*/ 4657563 w 5020047"/>
                  <a:gd name="connsiteY111" fmla="*/ 152504 h 2019411"/>
                  <a:gd name="connsiteX112" fmla="*/ 4753469 w 5020047"/>
                  <a:gd name="connsiteY112" fmla="*/ 57153 h 2019411"/>
                  <a:gd name="connsiteX113" fmla="*/ 4857612 w 5020047"/>
                  <a:gd name="connsiteY113" fmla="*/ 1133630 h 2019411"/>
                  <a:gd name="connsiteX114" fmla="*/ 4895857 w 5020047"/>
                  <a:gd name="connsiteY114" fmla="*/ 276183 h 2019411"/>
                  <a:gd name="connsiteX115" fmla="*/ 4953000 w 5020047"/>
                  <a:gd name="connsiteY115" fmla="*/ 1133517 h 2019411"/>
                  <a:gd name="connsiteX116" fmla="*/ 4991107 w 5020047"/>
                  <a:gd name="connsiteY116" fmla="*/ 104724 h 2019411"/>
                  <a:gd name="connsiteX117" fmla="*/ 5019679 w 5020047"/>
                  <a:gd name="connsiteY117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19848 w 5020047"/>
                  <a:gd name="connsiteY82" fmla="*/ 1324031 h 2019411"/>
                  <a:gd name="connsiteX83" fmla="*/ 4066989 w 5020047"/>
                  <a:gd name="connsiteY83" fmla="*/ 1409800 h 2019411"/>
                  <a:gd name="connsiteX84" fmla="*/ 4038412 w 5020047"/>
                  <a:gd name="connsiteY84" fmla="*/ 1466950 h 2019411"/>
                  <a:gd name="connsiteX85" fmla="*/ 4077003 w 5020047"/>
                  <a:gd name="connsiteY85" fmla="*/ 1676610 h 2019411"/>
                  <a:gd name="connsiteX86" fmla="*/ 4152716 w 5020047"/>
                  <a:gd name="connsiteY86" fmla="*/ 2019411 h 2019411"/>
                  <a:gd name="connsiteX87" fmla="*/ 4238439 w 5020047"/>
                  <a:gd name="connsiteY87" fmla="*/ 1257400 h 2019411"/>
                  <a:gd name="connsiteX88" fmla="*/ 4247964 w 5020047"/>
                  <a:gd name="connsiteY88" fmla="*/ 1200250 h 2019411"/>
                  <a:gd name="connsiteX89" fmla="*/ 4247964 w 5020047"/>
                  <a:gd name="connsiteY89" fmla="*/ 1171675 h 2019411"/>
                  <a:gd name="connsiteX90" fmla="*/ 4257489 w 5020047"/>
                  <a:gd name="connsiteY90" fmla="*/ 1105000 h 2019411"/>
                  <a:gd name="connsiteX91" fmla="*/ 4257489 w 5020047"/>
                  <a:gd name="connsiteY91" fmla="*/ 1066900 h 2019411"/>
                  <a:gd name="connsiteX92" fmla="*/ 4247964 w 5020047"/>
                  <a:gd name="connsiteY92" fmla="*/ 1000225 h 2019411"/>
                  <a:gd name="connsiteX93" fmla="*/ 4257489 w 5020047"/>
                  <a:gd name="connsiteY93" fmla="*/ 952600 h 2019411"/>
                  <a:gd name="connsiteX94" fmla="*/ 4276539 w 5020047"/>
                  <a:gd name="connsiteY94" fmla="*/ 885925 h 2019411"/>
                  <a:gd name="connsiteX95" fmla="*/ 4295589 w 5020047"/>
                  <a:gd name="connsiteY95" fmla="*/ 838300 h 2019411"/>
                  <a:gd name="connsiteX96" fmla="*/ 4276539 w 5020047"/>
                  <a:gd name="connsiteY96" fmla="*/ 800200 h 2019411"/>
                  <a:gd name="connsiteX97" fmla="*/ 4295589 w 5020047"/>
                  <a:gd name="connsiteY97" fmla="*/ 704950 h 2019411"/>
                  <a:gd name="connsiteX98" fmla="*/ 4362268 w 5020047"/>
                  <a:gd name="connsiteY98" fmla="*/ 762100 h 2019411"/>
                  <a:gd name="connsiteX99" fmla="*/ 4362264 w 5020047"/>
                  <a:gd name="connsiteY99" fmla="*/ 552550 h 2019411"/>
                  <a:gd name="connsiteX100" fmla="*/ 4371789 w 5020047"/>
                  <a:gd name="connsiteY100" fmla="*/ 504925 h 2019411"/>
                  <a:gd name="connsiteX101" fmla="*/ 4371789 w 5020047"/>
                  <a:gd name="connsiteY101" fmla="*/ 447775 h 2019411"/>
                  <a:gd name="connsiteX102" fmla="*/ 4390839 w 5020047"/>
                  <a:gd name="connsiteY102" fmla="*/ 381100 h 2019411"/>
                  <a:gd name="connsiteX103" fmla="*/ 4381314 w 5020047"/>
                  <a:gd name="connsiteY103" fmla="*/ 333475 h 2019411"/>
                  <a:gd name="connsiteX104" fmla="*/ 4381314 w 5020047"/>
                  <a:gd name="connsiteY104" fmla="*/ 266800 h 2019411"/>
                  <a:gd name="connsiteX105" fmla="*/ 4390839 w 5020047"/>
                  <a:gd name="connsiteY105" fmla="*/ 209650 h 2019411"/>
                  <a:gd name="connsiteX106" fmla="*/ 4419414 w 5020047"/>
                  <a:gd name="connsiteY106" fmla="*/ 162025 h 2019411"/>
                  <a:gd name="connsiteX107" fmla="*/ 4409890 w 5020047"/>
                  <a:gd name="connsiteY107" fmla="*/ 28670 h 2019411"/>
                  <a:gd name="connsiteX108" fmla="*/ 4496267 w 5020047"/>
                  <a:gd name="connsiteY108" fmla="*/ 180984 h 2019411"/>
                  <a:gd name="connsiteX109" fmla="*/ 4610572 w 5020047"/>
                  <a:gd name="connsiteY109" fmla="*/ 9525 h 2019411"/>
                  <a:gd name="connsiteX110" fmla="*/ 4657563 w 5020047"/>
                  <a:gd name="connsiteY110" fmla="*/ 152504 h 2019411"/>
                  <a:gd name="connsiteX111" fmla="*/ 4753469 w 5020047"/>
                  <a:gd name="connsiteY111" fmla="*/ 57153 h 2019411"/>
                  <a:gd name="connsiteX112" fmla="*/ 4857612 w 5020047"/>
                  <a:gd name="connsiteY112" fmla="*/ 1133630 h 2019411"/>
                  <a:gd name="connsiteX113" fmla="*/ 4895857 w 5020047"/>
                  <a:gd name="connsiteY113" fmla="*/ 276183 h 2019411"/>
                  <a:gd name="connsiteX114" fmla="*/ 4953000 w 5020047"/>
                  <a:gd name="connsiteY114" fmla="*/ 1133517 h 2019411"/>
                  <a:gd name="connsiteX115" fmla="*/ 4991107 w 5020047"/>
                  <a:gd name="connsiteY115" fmla="*/ 104724 h 2019411"/>
                  <a:gd name="connsiteX116" fmla="*/ 5019679 w 5020047"/>
                  <a:gd name="connsiteY11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19848 w 5020047"/>
                  <a:gd name="connsiteY82" fmla="*/ 1324031 h 2019411"/>
                  <a:gd name="connsiteX83" fmla="*/ 4066989 w 5020047"/>
                  <a:gd name="connsiteY83" fmla="*/ 1409800 h 2019411"/>
                  <a:gd name="connsiteX84" fmla="*/ 4038412 w 5020047"/>
                  <a:gd name="connsiteY84" fmla="*/ 1466950 h 2019411"/>
                  <a:gd name="connsiteX85" fmla="*/ 4096055 w 5020047"/>
                  <a:gd name="connsiteY85" fmla="*/ 1686136 h 2019411"/>
                  <a:gd name="connsiteX86" fmla="*/ 4152716 w 5020047"/>
                  <a:gd name="connsiteY86" fmla="*/ 2019411 h 2019411"/>
                  <a:gd name="connsiteX87" fmla="*/ 4238439 w 5020047"/>
                  <a:gd name="connsiteY87" fmla="*/ 1257400 h 2019411"/>
                  <a:gd name="connsiteX88" fmla="*/ 4247964 w 5020047"/>
                  <a:gd name="connsiteY88" fmla="*/ 1200250 h 2019411"/>
                  <a:gd name="connsiteX89" fmla="*/ 4247964 w 5020047"/>
                  <a:gd name="connsiteY89" fmla="*/ 1171675 h 2019411"/>
                  <a:gd name="connsiteX90" fmla="*/ 4257489 w 5020047"/>
                  <a:gd name="connsiteY90" fmla="*/ 1105000 h 2019411"/>
                  <a:gd name="connsiteX91" fmla="*/ 4257489 w 5020047"/>
                  <a:gd name="connsiteY91" fmla="*/ 1066900 h 2019411"/>
                  <a:gd name="connsiteX92" fmla="*/ 4247964 w 5020047"/>
                  <a:gd name="connsiteY92" fmla="*/ 1000225 h 2019411"/>
                  <a:gd name="connsiteX93" fmla="*/ 4257489 w 5020047"/>
                  <a:gd name="connsiteY93" fmla="*/ 952600 h 2019411"/>
                  <a:gd name="connsiteX94" fmla="*/ 4276539 w 5020047"/>
                  <a:gd name="connsiteY94" fmla="*/ 885925 h 2019411"/>
                  <a:gd name="connsiteX95" fmla="*/ 4295589 w 5020047"/>
                  <a:gd name="connsiteY95" fmla="*/ 838300 h 2019411"/>
                  <a:gd name="connsiteX96" fmla="*/ 4276539 w 5020047"/>
                  <a:gd name="connsiteY96" fmla="*/ 800200 h 2019411"/>
                  <a:gd name="connsiteX97" fmla="*/ 4295589 w 5020047"/>
                  <a:gd name="connsiteY97" fmla="*/ 704950 h 2019411"/>
                  <a:gd name="connsiteX98" fmla="*/ 4362268 w 5020047"/>
                  <a:gd name="connsiteY98" fmla="*/ 762100 h 2019411"/>
                  <a:gd name="connsiteX99" fmla="*/ 4362264 w 5020047"/>
                  <a:gd name="connsiteY99" fmla="*/ 552550 h 2019411"/>
                  <a:gd name="connsiteX100" fmla="*/ 4371789 w 5020047"/>
                  <a:gd name="connsiteY100" fmla="*/ 504925 h 2019411"/>
                  <a:gd name="connsiteX101" fmla="*/ 4371789 w 5020047"/>
                  <a:gd name="connsiteY101" fmla="*/ 447775 h 2019411"/>
                  <a:gd name="connsiteX102" fmla="*/ 4390839 w 5020047"/>
                  <a:gd name="connsiteY102" fmla="*/ 381100 h 2019411"/>
                  <a:gd name="connsiteX103" fmla="*/ 4381314 w 5020047"/>
                  <a:gd name="connsiteY103" fmla="*/ 333475 h 2019411"/>
                  <a:gd name="connsiteX104" fmla="*/ 4381314 w 5020047"/>
                  <a:gd name="connsiteY104" fmla="*/ 266800 h 2019411"/>
                  <a:gd name="connsiteX105" fmla="*/ 4390839 w 5020047"/>
                  <a:gd name="connsiteY105" fmla="*/ 209650 h 2019411"/>
                  <a:gd name="connsiteX106" fmla="*/ 4419414 w 5020047"/>
                  <a:gd name="connsiteY106" fmla="*/ 162025 h 2019411"/>
                  <a:gd name="connsiteX107" fmla="*/ 4409890 w 5020047"/>
                  <a:gd name="connsiteY107" fmla="*/ 28670 h 2019411"/>
                  <a:gd name="connsiteX108" fmla="*/ 4496267 w 5020047"/>
                  <a:gd name="connsiteY108" fmla="*/ 180984 h 2019411"/>
                  <a:gd name="connsiteX109" fmla="*/ 4610572 w 5020047"/>
                  <a:gd name="connsiteY109" fmla="*/ 9525 h 2019411"/>
                  <a:gd name="connsiteX110" fmla="*/ 4657563 w 5020047"/>
                  <a:gd name="connsiteY110" fmla="*/ 152504 h 2019411"/>
                  <a:gd name="connsiteX111" fmla="*/ 4753469 w 5020047"/>
                  <a:gd name="connsiteY111" fmla="*/ 57153 h 2019411"/>
                  <a:gd name="connsiteX112" fmla="*/ 4857612 w 5020047"/>
                  <a:gd name="connsiteY112" fmla="*/ 1133630 h 2019411"/>
                  <a:gd name="connsiteX113" fmla="*/ 4895857 w 5020047"/>
                  <a:gd name="connsiteY113" fmla="*/ 276183 h 2019411"/>
                  <a:gd name="connsiteX114" fmla="*/ 4953000 w 5020047"/>
                  <a:gd name="connsiteY114" fmla="*/ 1133517 h 2019411"/>
                  <a:gd name="connsiteX115" fmla="*/ 4991107 w 5020047"/>
                  <a:gd name="connsiteY115" fmla="*/ 104724 h 2019411"/>
                  <a:gd name="connsiteX116" fmla="*/ 5019679 w 5020047"/>
                  <a:gd name="connsiteY11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19848 w 5020047"/>
                  <a:gd name="connsiteY82" fmla="*/ 1324031 h 2019411"/>
                  <a:gd name="connsiteX83" fmla="*/ 4038412 w 5020047"/>
                  <a:gd name="connsiteY83" fmla="*/ 1466950 h 2019411"/>
                  <a:gd name="connsiteX84" fmla="*/ 4096055 w 5020047"/>
                  <a:gd name="connsiteY84" fmla="*/ 1686136 h 2019411"/>
                  <a:gd name="connsiteX85" fmla="*/ 4152716 w 5020047"/>
                  <a:gd name="connsiteY85" fmla="*/ 2019411 h 2019411"/>
                  <a:gd name="connsiteX86" fmla="*/ 4238439 w 5020047"/>
                  <a:gd name="connsiteY86" fmla="*/ 1257400 h 2019411"/>
                  <a:gd name="connsiteX87" fmla="*/ 4247964 w 5020047"/>
                  <a:gd name="connsiteY87" fmla="*/ 1200250 h 2019411"/>
                  <a:gd name="connsiteX88" fmla="*/ 4247964 w 5020047"/>
                  <a:gd name="connsiteY88" fmla="*/ 1171675 h 2019411"/>
                  <a:gd name="connsiteX89" fmla="*/ 4257489 w 5020047"/>
                  <a:gd name="connsiteY89" fmla="*/ 1105000 h 2019411"/>
                  <a:gd name="connsiteX90" fmla="*/ 4257489 w 5020047"/>
                  <a:gd name="connsiteY90" fmla="*/ 1066900 h 2019411"/>
                  <a:gd name="connsiteX91" fmla="*/ 4247964 w 5020047"/>
                  <a:gd name="connsiteY91" fmla="*/ 1000225 h 2019411"/>
                  <a:gd name="connsiteX92" fmla="*/ 4257489 w 5020047"/>
                  <a:gd name="connsiteY92" fmla="*/ 952600 h 2019411"/>
                  <a:gd name="connsiteX93" fmla="*/ 4276539 w 5020047"/>
                  <a:gd name="connsiteY93" fmla="*/ 885925 h 2019411"/>
                  <a:gd name="connsiteX94" fmla="*/ 4295589 w 5020047"/>
                  <a:gd name="connsiteY94" fmla="*/ 838300 h 2019411"/>
                  <a:gd name="connsiteX95" fmla="*/ 4276539 w 5020047"/>
                  <a:gd name="connsiteY95" fmla="*/ 800200 h 2019411"/>
                  <a:gd name="connsiteX96" fmla="*/ 4295589 w 5020047"/>
                  <a:gd name="connsiteY96" fmla="*/ 704950 h 2019411"/>
                  <a:gd name="connsiteX97" fmla="*/ 4362268 w 5020047"/>
                  <a:gd name="connsiteY97" fmla="*/ 762100 h 2019411"/>
                  <a:gd name="connsiteX98" fmla="*/ 4362264 w 5020047"/>
                  <a:gd name="connsiteY98" fmla="*/ 552550 h 2019411"/>
                  <a:gd name="connsiteX99" fmla="*/ 4371789 w 5020047"/>
                  <a:gd name="connsiteY99" fmla="*/ 504925 h 2019411"/>
                  <a:gd name="connsiteX100" fmla="*/ 4371789 w 5020047"/>
                  <a:gd name="connsiteY100" fmla="*/ 447775 h 2019411"/>
                  <a:gd name="connsiteX101" fmla="*/ 4390839 w 5020047"/>
                  <a:gd name="connsiteY101" fmla="*/ 381100 h 2019411"/>
                  <a:gd name="connsiteX102" fmla="*/ 4381314 w 5020047"/>
                  <a:gd name="connsiteY102" fmla="*/ 333475 h 2019411"/>
                  <a:gd name="connsiteX103" fmla="*/ 4381314 w 5020047"/>
                  <a:gd name="connsiteY103" fmla="*/ 266800 h 2019411"/>
                  <a:gd name="connsiteX104" fmla="*/ 4390839 w 5020047"/>
                  <a:gd name="connsiteY104" fmla="*/ 209650 h 2019411"/>
                  <a:gd name="connsiteX105" fmla="*/ 4419414 w 5020047"/>
                  <a:gd name="connsiteY105" fmla="*/ 162025 h 2019411"/>
                  <a:gd name="connsiteX106" fmla="*/ 4409890 w 5020047"/>
                  <a:gd name="connsiteY106" fmla="*/ 28670 h 2019411"/>
                  <a:gd name="connsiteX107" fmla="*/ 4496267 w 5020047"/>
                  <a:gd name="connsiteY107" fmla="*/ 180984 h 2019411"/>
                  <a:gd name="connsiteX108" fmla="*/ 4610572 w 5020047"/>
                  <a:gd name="connsiteY108" fmla="*/ 9525 h 2019411"/>
                  <a:gd name="connsiteX109" fmla="*/ 4657563 w 5020047"/>
                  <a:gd name="connsiteY109" fmla="*/ 152504 h 2019411"/>
                  <a:gd name="connsiteX110" fmla="*/ 4753469 w 5020047"/>
                  <a:gd name="connsiteY110" fmla="*/ 57153 h 2019411"/>
                  <a:gd name="connsiteX111" fmla="*/ 4857612 w 5020047"/>
                  <a:gd name="connsiteY111" fmla="*/ 1133630 h 2019411"/>
                  <a:gd name="connsiteX112" fmla="*/ 4895857 w 5020047"/>
                  <a:gd name="connsiteY112" fmla="*/ 276183 h 2019411"/>
                  <a:gd name="connsiteX113" fmla="*/ 4953000 w 5020047"/>
                  <a:gd name="connsiteY113" fmla="*/ 1133517 h 2019411"/>
                  <a:gd name="connsiteX114" fmla="*/ 4991107 w 5020047"/>
                  <a:gd name="connsiteY114" fmla="*/ 104724 h 2019411"/>
                  <a:gd name="connsiteX115" fmla="*/ 5019679 w 5020047"/>
                  <a:gd name="connsiteY11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33575 h 2019411"/>
                  <a:gd name="connsiteX79" fmla="*/ 4047939 w 5020047"/>
                  <a:gd name="connsiteY79" fmla="*/ 1181200 h 2019411"/>
                  <a:gd name="connsiteX80" fmla="*/ 4047939 w 5020047"/>
                  <a:gd name="connsiteY80" fmla="*/ 1228825 h 2019411"/>
                  <a:gd name="connsiteX81" fmla="*/ 4028889 w 5020047"/>
                  <a:gd name="connsiteY81" fmla="*/ 1257400 h 2019411"/>
                  <a:gd name="connsiteX82" fmla="*/ 4038412 w 5020047"/>
                  <a:gd name="connsiteY82" fmla="*/ 1466950 h 2019411"/>
                  <a:gd name="connsiteX83" fmla="*/ 4096055 w 5020047"/>
                  <a:gd name="connsiteY83" fmla="*/ 1686136 h 2019411"/>
                  <a:gd name="connsiteX84" fmla="*/ 4152716 w 5020047"/>
                  <a:gd name="connsiteY84" fmla="*/ 2019411 h 2019411"/>
                  <a:gd name="connsiteX85" fmla="*/ 4238439 w 5020047"/>
                  <a:gd name="connsiteY85" fmla="*/ 1257400 h 2019411"/>
                  <a:gd name="connsiteX86" fmla="*/ 4247964 w 5020047"/>
                  <a:gd name="connsiteY86" fmla="*/ 1200250 h 2019411"/>
                  <a:gd name="connsiteX87" fmla="*/ 4247964 w 5020047"/>
                  <a:gd name="connsiteY87" fmla="*/ 1171675 h 2019411"/>
                  <a:gd name="connsiteX88" fmla="*/ 4257489 w 5020047"/>
                  <a:gd name="connsiteY88" fmla="*/ 1105000 h 2019411"/>
                  <a:gd name="connsiteX89" fmla="*/ 4257489 w 5020047"/>
                  <a:gd name="connsiteY89" fmla="*/ 1066900 h 2019411"/>
                  <a:gd name="connsiteX90" fmla="*/ 4247964 w 5020047"/>
                  <a:gd name="connsiteY90" fmla="*/ 1000225 h 2019411"/>
                  <a:gd name="connsiteX91" fmla="*/ 4257489 w 5020047"/>
                  <a:gd name="connsiteY91" fmla="*/ 952600 h 2019411"/>
                  <a:gd name="connsiteX92" fmla="*/ 4276539 w 5020047"/>
                  <a:gd name="connsiteY92" fmla="*/ 885925 h 2019411"/>
                  <a:gd name="connsiteX93" fmla="*/ 4295589 w 5020047"/>
                  <a:gd name="connsiteY93" fmla="*/ 838300 h 2019411"/>
                  <a:gd name="connsiteX94" fmla="*/ 4276539 w 5020047"/>
                  <a:gd name="connsiteY94" fmla="*/ 800200 h 2019411"/>
                  <a:gd name="connsiteX95" fmla="*/ 4295589 w 5020047"/>
                  <a:gd name="connsiteY95" fmla="*/ 704950 h 2019411"/>
                  <a:gd name="connsiteX96" fmla="*/ 4362268 w 5020047"/>
                  <a:gd name="connsiteY96" fmla="*/ 762100 h 2019411"/>
                  <a:gd name="connsiteX97" fmla="*/ 4362264 w 5020047"/>
                  <a:gd name="connsiteY97" fmla="*/ 552550 h 2019411"/>
                  <a:gd name="connsiteX98" fmla="*/ 4371789 w 5020047"/>
                  <a:gd name="connsiteY98" fmla="*/ 504925 h 2019411"/>
                  <a:gd name="connsiteX99" fmla="*/ 4371789 w 5020047"/>
                  <a:gd name="connsiteY99" fmla="*/ 447775 h 2019411"/>
                  <a:gd name="connsiteX100" fmla="*/ 4390839 w 5020047"/>
                  <a:gd name="connsiteY100" fmla="*/ 381100 h 2019411"/>
                  <a:gd name="connsiteX101" fmla="*/ 4381314 w 5020047"/>
                  <a:gd name="connsiteY101" fmla="*/ 333475 h 2019411"/>
                  <a:gd name="connsiteX102" fmla="*/ 4381314 w 5020047"/>
                  <a:gd name="connsiteY102" fmla="*/ 266800 h 2019411"/>
                  <a:gd name="connsiteX103" fmla="*/ 4390839 w 5020047"/>
                  <a:gd name="connsiteY103" fmla="*/ 209650 h 2019411"/>
                  <a:gd name="connsiteX104" fmla="*/ 4419414 w 5020047"/>
                  <a:gd name="connsiteY104" fmla="*/ 162025 h 2019411"/>
                  <a:gd name="connsiteX105" fmla="*/ 4409890 w 5020047"/>
                  <a:gd name="connsiteY105" fmla="*/ 28670 h 2019411"/>
                  <a:gd name="connsiteX106" fmla="*/ 4496267 w 5020047"/>
                  <a:gd name="connsiteY106" fmla="*/ 180984 h 2019411"/>
                  <a:gd name="connsiteX107" fmla="*/ 4610572 w 5020047"/>
                  <a:gd name="connsiteY107" fmla="*/ 9525 h 2019411"/>
                  <a:gd name="connsiteX108" fmla="*/ 4657563 w 5020047"/>
                  <a:gd name="connsiteY108" fmla="*/ 152504 h 2019411"/>
                  <a:gd name="connsiteX109" fmla="*/ 4753469 w 5020047"/>
                  <a:gd name="connsiteY109" fmla="*/ 57153 h 2019411"/>
                  <a:gd name="connsiteX110" fmla="*/ 4857612 w 5020047"/>
                  <a:gd name="connsiteY110" fmla="*/ 1133630 h 2019411"/>
                  <a:gd name="connsiteX111" fmla="*/ 4895857 w 5020047"/>
                  <a:gd name="connsiteY111" fmla="*/ 276183 h 2019411"/>
                  <a:gd name="connsiteX112" fmla="*/ 4953000 w 5020047"/>
                  <a:gd name="connsiteY112" fmla="*/ 1133517 h 2019411"/>
                  <a:gd name="connsiteX113" fmla="*/ 4991107 w 5020047"/>
                  <a:gd name="connsiteY113" fmla="*/ 104724 h 2019411"/>
                  <a:gd name="connsiteX114" fmla="*/ 5019679 w 5020047"/>
                  <a:gd name="connsiteY11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81200 h 2019411"/>
                  <a:gd name="connsiteX79" fmla="*/ 4047939 w 5020047"/>
                  <a:gd name="connsiteY79" fmla="*/ 1228825 h 2019411"/>
                  <a:gd name="connsiteX80" fmla="*/ 4028889 w 5020047"/>
                  <a:gd name="connsiteY80" fmla="*/ 1257400 h 2019411"/>
                  <a:gd name="connsiteX81" fmla="*/ 4038412 w 5020047"/>
                  <a:gd name="connsiteY81" fmla="*/ 1466950 h 2019411"/>
                  <a:gd name="connsiteX82" fmla="*/ 4096055 w 5020047"/>
                  <a:gd name="connsiteY82" fmla="*/ 1686136 h 2019411"/>
                  <a:gd name="connsiteX83" fmla="*/ 4152716 w 5020047"/>
                  <a:gd name="connsiteY83" fmla="*/ 2019411 h 2019411"/>
                  <a:gd name="connsiteX84" fmla="*/ 4238439 w 5020047"/>
                  <a:gd name="connsiteY84" fmla="*/ 1257400 h 2019411"/>
                  <a:gd name="connsiteX85" fmla="*/ 4247964 w 5020047"/>
                  <a:gd name="connsiteY85" fmla="*/ 1200250 h 2019411"/>
                  <a:gd name="connsiteX86" fmla="*/ 4247964 w 5020047"/>
                  <a:gd name="connsiteY86" fmla="*/ 1171675 h 2019411"/>
                  <a:gd name="connsiteX87" fmla="*/ 4257489 w 5020047"/>
                  <a:gd name="connsiteY87" fmla="*/ 1105000 h 2019411"/>
                  <a:gd name="connsiteX88" fmla="*/ 4257489 w 5020047"/>
                  <a:gd name="connsiteY88" fmla="*/ 1066900 h 2019411"/>
                  <a:gd name="connsiteX89" fmla="*/ 4247964 w 5020047"/>
                  <a:gd name="connsiteY89" fmla="*/ 1000225 h 2019411"/>
                  <a:gd name="connsiteX90" fmla="*/ 4257489 w 5020047"/>
                  <a:gd name="connsiteY90" fmla="*/ 952600 h 2019411"/>
                  <a:gd name="connsiteX91" fmla="*/ 4276539 w 5020047"/>
                  <a:gd name="connsiteY91" fmla="*/ 885925 h 2019411"/>
                  <a:gd name="connsiteX92" fmla="*/ 4295589 w 5020047"/>
                  <a:gd name="connsiteY92" fmla="*/ 838300 h 2019411"/>
                  <a:gd name="connsiteX93" fmla="*/ 4276539 w 5020047"/>
                  <a:gd name="connsiteY93" fmla="*/ 800200 h 2019411"/>
                  <a:gd name="connsiteX94" fmla="*/ 4295589 w 5020047"/>
                  <a:gd name="connsiteY94" fmla="*/ 704950 h 2019411"/>
                  <a:gd name="connsiteX95" fmla="*/ 4362268 w 5020047"/>
                  <a:gd name="connsiteY95" fmla="*/ 762100 h 2019411"/>
                  <a:gd name="connsiteX96" fmla="*/ 4362264 w 5020047"/>
                  <a:gd name="connsiteY96" fmla="*/ 552550 h 2019411"/>
                  <a:gd name="connsiteX97" fmla="*/ 4371789 w 5020047"/>
                  <a:gd name="connsiteY97" fmla="*/ 504925 h 2019411"/>
                  <a:gd name="connsiteX98" fmla="*/ 4371789 w 5020047"/>
                  <a:gd name="connsiteY98" fmla="*/ 447775 h 2019411"/>
                  <a:gd name="connsiteX99" fmla="*/ 4390839 w 5020047"/>
                  <a:gd name="connsiteY99" fmla="*/ 381100 h 2019411"/>
                  <a:gd name="connsiteX100" fmla="*/ 4381314 w 5020047"/>
                  <a:gd name="connsiteY100" fmla="*/ 333475 h 2019411"/>
                  <a:gd name="connsiteX101" fmla="*/ 4381314 w 5020047"/>
                  <a:gd name="connsiteY101" fmla="*/ 266800 h 2019411"/>
                  <a:gd name="connsiteX102" fmla="*/ 4390839 w 5020047"/>
                  <a:gd name="connsiteY102" fmla="*/ 209650 h 2019411"/>
                  <a:gd name="connsiteX103" fmla="*/ 4419414 w 5020047"/>
                  <a:gd name="connsiteY103" fmla="*/ 162025 h 2019411"/>
                  <a:gd name="connsiteX104" fmla="*/ 4409890 w 5020047"/>
                  <a:gd name="connsiteY104" fmla="*/ 28670 h 2019411"/>
                  <a:gd name="connsiteX105" fmla="*/ 4496267 w 5020047"/>
                  <a:gd name="connsiteY105" fmla="*/ 180984 h 2019411"/>
                  <a:gd name="connsiteX106" fmla="*/ 4610572 w 5020047"/>
                  <a:gd name="connsiteY106" fmla="*/ 9525 h 2019411"/>
                  <a:gd name="connsiteX107" fmla="*/ 4657563 w 5020047"/>
                  <a:gd name="connsiteY107" fmla="*/ 152504 h 2019411"/>
                  <a:gd name="connsiteX108" fmla="*/ 4753469 w 5020047"/>
                  <a:gd name="connsiteY108" fmla="*/ 57153 h 2019411"/>
                  <a:gd name="connsiteX109" fmla="*/ 4857612 w 5020047"/>
                  <a:gd name="connsiteY109" fmla="*/ 1133630 h 2019411"/>
                  <a:gd name="connsiteX110" fmla="*/ 4895857 w 5020047"/>
                  <a:gd name="connsiteY110" fmla="*/ 276183 h 2019411"/>
                  <a:gd name="connsiteX111" fmla="*/ 4953000 w 5020047"/>
                  <a:gd name="connsiteY111" fmla="*/ 1133517 h 2019411"/>
                  <a:gd name="connsiteX112" fmla="*/ 4991107 w 5020047"/>
                  <a:gd name="connsiteY112" fmla="*/ 104724 h 2019411"/>
                  <a:gd name="connsiteX113" fmla="*/ 5019679 w 5020047"/>
                  <a:gd name="connsiteY113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81200 h 2019411"/>
                  <a:gd name="connsiteX79" fmla="*/ 4047939 w 5020047"/>
                  <a:gd name="connsiteY79" fmla="*/ 1228825 h 2019411"/>
                  <a:gd name="connsiteX80" fmla="*/ 4038412 w 5020047"/>
                  <a:gd name="connsiteY80" fmla="*/ 1466950 h 2019411"/>
                  <a:gd name="connsiteX81" fmla="*/ 4096055 w 5020047"/>
                  <a:gd name="connsiteY81" fmla="*/ 1686136 h 2019411"/>
                  <a:gd name="connsiteX82" fmla="*/ 4152716 w 5020047"/>
                  <a:gd name="connsiteY82" fmla="*/ 2019411 h 2019411"/>
                  <a:gd name="connsiteX83" fmla="*/ 4238439 w 5020047"/>
                  <a:gd name="connsiteY83" fmla="*/ 1257400 h 2019411"/>
                  <a:gd name="connsiteX84" fmla="*/ 4247964 w 5020047"/>
                  <a:gd name="connsiteY84" fmla="*/ 1200250 h 2019411"/>
                  <a:gd name="connsiteX85" fmla="*/ 4247964 w 5020047"/>
                  <a:gd name="connsiteY85" fmla="*/ 1171675 h 2019411"/>
                  <a:gd name="connsiteX86" fmla="*/ 4257489 w 5020047"/>
                  <a:gd name="connsiteY86" fmla="*/ 1105000 h 2019411"/>
                  <a:gd name="connsiteX87" fmla="*/ 4257489 w 5020047"/>
                  <a:gd name="connsiteY87" fmla="*/ 1066900 h 2019411"/>
                  <a:gd name="connsiteX88" fmla="*/ 4247964 w 5020047"/>
                  <a:gd name="connsiteY88" fmla="*/ 1000225 h 2019411"/>
                  <a:gd name="connsiteX89" fmla="*/ 4257489 w 5020047"/>
                  <a:gd name="connsiteY89" fmla="*/ 952600 h 2019411"/>
                  <a:gd name="connsiteX90" fmla="*/ 4276539 w 5020047"/>
                  <a:gd name="connsiteY90" fmla="*/ 885925 h 2019411"/>
                  <a:gd name="connsiteX91" fmla="*/ 4295589 w 5020047"/>
                  <a:gd name="connsiteY91" fmla="*/ 838300 h 2019411"/>
                  <a:gd name="connsiteX92" fmla="*/ 4276539 w 5020047"/>
                  <a:gd name="connsiteY92" fmla="*/ 800200 h 2019411"/>
                  <a:gd name="connsiteX93" fmla="*/ 4295589 w 5020047"/>
                  <a:gd name="connsiteY93" fmla="*/ 704950 h 2019411"/>
                  <a:gd name="connsiteX94" fmla="*/ 4362268 w 5020047"/>
                  <a:gd name="connsiteY94" fmla="*/ 762100 h 2019411"/>
                  <a:gd name="connsiteX95" fmla="*/ 4362264 w 5020047"/>
                  <a:gd name="connsiteY95" fmla="*/ 552550 h 2019411"/>
                  <a:gd name="connsiteX96" fmla="*/ 4371789 w 5020047"/>
                  <a:gd name="connsiteY96" fmla="*/ 504925 h 2019411"/>
                  <a:gd name="connsiteX97" fmla="*/ 4371789 w 5020047"/>
                  <a:gd name="connsiteY97" fmla="*/ 447775 h 2019411"/>
                  <a:gd name="connsiteX98" fmla="*/ 4390839 w 5020047"/>
                  <a:gd name="connsiteY98" fmla="*/ 381100 h 2019411"/>
                  <a:gd name="connsiteX99" fmla="*/ 4381314 w 5020047"/>
                  <a:gd name="connsiteY99" fmla="*/ 333475 h 2019411"/>
                  <a:gd name="connsiteX100" fmla="*/ 4381314 w 5020047"/>
                  <a:gd name="connsiteY100" fmla="*/ 266800 h 2019411"/>
                  <a:gd name="connsiteX101" fmla="*/ 4390839 w 5020047"/>
                  <a:gd name="connsiteY101" fmla="*/ 209650 h 2019411"/>
                  <a:gd name="connsiteX102" fmla="*/ 4419414 w 5020047"/>
                  <a:gd name="connsiteY102" fmla="*/ 162025 h 2019411"/>
                  <a:gd name="connsiteX103" fmla="*/ 4409890 w 5020047"/>
                  <a:gd name="connsiteY103" fmla="*/ 28670 h 2019411"/>
                  <a:gd name="connsiteX104" fmla="*/ 4496267 w 5020047"/>
                  <a:gd name="connsiteY104" fmla="*/ 180984 h 2019411"/>
                  <a:gd name="connsiteX105" fmla="*/ 4610572 w 5020047"/>
                  <a:gd name="connsiteY105" fmla="*/ 9525 h 2019411"/>
                  <a:gd name="connsiteX106" fmla="*/ 4657563 w 5020047"/>
                  <a:gd name="connsiteY106" fmla="*/ 152504 h 2019411"/>
                  <a:gd name="connsiteX107" fmla="*/ 4753469 w 5020047"/>
                  <a:gd name="connsiteY107" fmla="*/ 57153 h 2019411"/>
                  <a:gd name="connsiteX108" fmla="*/ 4857612 w 5020047"/>
                  <a:gd name="connsiteY108" fmla="*/ 1133630 h 2019411"/>
                  <a:gd name="connsiteX109" fmla="*/ 4895857 w 5020047"/>
                  <a:gd name="connsiteY109" fmla="*/ 276183 h 2019411"/>
                  <a:gd name="connsiteX110" fmla="*/ 4953000 w 5020047"/>
                  <a:gd name="connsiteY110" fmla="*/ 1133517 h 2019411"/>
                  <a:gd name="connsiteX111" fmla="*/ 4991107 w 5020047"/>
                  <a:gd name="connsiteY111" fmla="*/ 104724 h 2019411"/>
                  <a:gd name="connsiteX112" fmla="*/ 5019679 w 5020047"/>
                  <a:gd name="connsiteY112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47939 w 5020047"/>
                  <a:gd name="connsiteY78" fmla="*/ 1181200 h 2019411"/>
                  <a:gd name="connsiteX79" fmla="*/ 4038412 w 5020047"/>
                  <a:gd name="connsiteY79" fmla="*/ 1466950 h 2019411"/>
                  <a:gd name="connsiteX80" fmla="*/ 4096055 w 5020047"/>
                  <a:gd name="connsiteY80" fmla="*/ 1686136 h 2019411"/>
                  <a:gd name="connsiteX81" fmla="*/ 4152716 w 5020047"/>
                  <a:gd name="connsiteY81" fmla="*/ 2019411 h 2019411"/>
                  <a:gd name="connsiteX82" fmla="*/ 4238439 w 5020047"/>
                  <a:gd name="connsiteY82" fmla="*/ 1257400 h 2019411"/>
                  <a:gd name="connsiteX83" fmla="*/ 4247964 w 5020047"/>
                  <a:gd name="connsiteY83" fmla="*/ 1200250 h 2019411"/>
                  <a:gd name="connsiteX84" fmla="*/ 4247964 w 5020047"/>
                  <a:gd name="connsiteY84" fmla="*/ 1171675 h 2019411"/>
                  <a:gd name="connsiteX85" fmla="*/ 4257489 w 5020047"/>
                  <a:gd name="connsiteY85" fmla="*/ 1105000 h 2019411"/>
                  <a:gd name="connsiteX86" fmla="*/ 4257489 w 5020047"/>
                  <a:gd name="connsiteY86" fmla="*/ 1066900 h 2019411"/>
                  <a:gd name="connsiteX87" fmla="*/ 4247964 w 5020047"/>
                  <a:gd name="connsiteY87" fmla="*/ 1000225 h 2019411"/>
                  <a:gd name="connsiteX88" fmla="*/ 4257489 w 5020047"/>
                  <a:gd name="connsiteY88" fmla="*/ 952600 h 2019411"/>
                  <a:gd name="connsiteX89" fmla="*/ 4276539 w 5020047"/>
                  <a:gd name="connsiteY89" fmla="*/ 885925 h 2019411"/>
                  <a:gd name="connsiteX90" fmla="*/ 4295589 w 5020047"/>
                  <a:gd name="connsiteY90" fmla="*/ 838300 h 2019411"/>
                  <a:gd name="connsiteX91" fmla="*/ 4276539 w 5020047"/>
                  <a:gd name="connsiteY91" fmla="*/ 800200 h 2019411"/>
                  <a:gd name="connsiteX92" fmla="*/ 4295589 w 5020047"/>
                  <a:gd name="connsiteY92" fmla="*/ 704950 h 2019411"/>
                  <a:gd name="connsiteX93" fmla="*/ 4362268 w 5020047"/>
                  <a:gd name="connsiteY93" fmla="*/ 762100 h 2019411"/>
                  <a:gd name="connsiteX94" fmla="*/ 4362264 w 5020047"/>
                  <a:gd name="connsiteY94" fmla="*/ 552550 h 2019411"/>
                  <a:gd name="connsiteX95" fmla="*/ 4371789 w 5020047"/>
                  <a:gd name="connsiteY95" fmla="*/ 504925 h 2019411"/>
                  <a:gd name="connsiteX96" fmla="*/ 4371789 w 5020047"/>
                  <a:gd name="connsiteY96" fmla="*/ 447775 h 2019411"/>
                  <a:gd name="connsiteX97" fmla="*/ 4390839 w 5020047"/>
                  <a:gd name="connsiteY97" fmla="*/ 381100 h 2019411"/>
                  <a:gd name="connsiteX98" fmla="*/ 4381314 w 5020047"/>
                  <a:gd name="connsiteY98" fmla="*/ 333475 h 2019411"/>
                  <a:gd name="connsiteX99" fmla="*/ 4381314 w 5020047"/>
                  <a:gd name="connsiteY99" fmla="*/ 266800 h 2019411"/>
                  <a:gd name="connsiteX100" fmla="*/ 4390839 w 5020047"/>
                  <a:gd name="connsiteY100" fmla="*/ 209650 h 2019411"/>
                  <a:gd name="connsiteX101" fmla="*/ 4419414 w 5020047"/>
                  <a:gd name="connsiteY101" fmla="*/ 162025 h 2019411"/>
                  <a:gd name="connsiteX102" fmla="*/ 4409890 w 5020047"/>
                  <a:gd name="connsiteY102" fmla="*/ 28670 h 2019411"/>
                  <a:gd name="connsiteX103" fmla="*/ 4496267 w 5020047"/>
                  <a:gd name="connsiteY103" fmla="*/ 180984 h 2019411"/>
                  <a:gd name="connsiteX104" fmla="*/ 4610572 w 5020047"/>
                  <a:gd name="connsiteY104" fmla="*/ 9525 h 2019411"/>
                  <a:gd name="connsiteX105" fmla="*/ 4657563 w 5020047"/>
                  <a:gd name="connsiteY105" fmla="*/ 152504 h 2019411"/>
                  <a:gd name="connsiteX106" fmla="*/ 4753469 w 5020047"/>
                  <a:gd name="connsiteY106" fmla="*/ 57153 h 2019411"/>
                  <a:gd name="connsiteX107" fmla="*/ 4857612 w 5020047"/>
                  <a:gd name="connsiteY107" fmla="*/ 1133630 h 2019411"/>
                  <a:gd name="connsiteX108" fmla="*/ 4895857 w 5020047"/>
                  <a:gd name="connsiteY108" fmla="*/ 276183 h 2019411"/>
                  <a:gd name="connsiteX109" fmla="*/ 4953000 w 5020047"/>
                  <a:gd name="connsiteY109" fmla="*/ 1133517 h 2019411"/>
                  <a:gd name="connsiteX110" fmla="*/ 4991107 w 5020047"/>
                  <a:gd name="connsiteY110" fmla="*/ 104724 h 2019411"/>
                  <a:gd name="connsiteX111" fmla="*/ 5019679 w 5020047"/>
                  <a:gd name="connsiteY111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19364 w 5020047"/>
                  <a:gd name="connsiteY77" fmla="*/ 1076425 h 2019411"/>
                  <a:gd name="connsiteX78" fmla="*/ 4009836 w 5020047"/>
                  <a:gd name="connsiteY78" fmla="*/ 1181200 h 2019411"/>
                  <a:gd name="connsiteX79" fmla="*/ 4038412 w 5020047"/>
                  <a:gd name="connsiteY79" fmla="*/ 1466950 h 2019411"/>
                  <a:gd name="connsiteX80" fmla="*/ 4096055 w 5020047"/>
                  <a:gd name="connsiteY80" fmla="*/ 1686136 h 2019411"/>
                  <a:gd name="connsiteX81" fmla="*/ 4152716 w 5020047"/>
                  <a:gd name="connsiteY81" fmla="*/ 2019411 h 2019411"/>
                  <a:gd name="connsiteX82" fmla="*/ 4238439 w 5020047"/>
                  <a:gd name="connsiteY82" fmla="*/ 1257400 h 2019411"/>
                  <a:gd name="connsiteX83" fmla="*/ 4247964 w 5020047"/>
                  <a:gd name="connsiteY83" fmla="*/ 1200250 h 2019411"/>
                  <a:gd name="connsiteX84" fmla="*/ 4247964 w 5020047"/>
                  <a:gd name="connsiteY84" fmla="*/ 1171675 h 2019411"/>
                  <a:gd name="connsiteX85" fmla="*/ 4257489 w 5020047"/>
                  <a:gd name="connsiteY85" fmla="*/ 1105000 h 2019411"/>
                  <a:gd name="connsiteX86" fmla="*/ 4257489 w 5020047"/>
                  <a:gd name="connsiteY86" fmla="*/ 1066900 h 2019411"/>
                  <a:gd name="connsiteX87" fmla="*/ 4247964 w 5020047"/>
                  <a:gd name="connsiteY87" fmla="*/ 1000225 h 2019411"/>
                  <a:gd name="connsiteX88" fmla="*/ 4257489 w 5020047"/>
                  <a:gd name="connsiteY88" fmla="*/ 952600 h 2019411"/>
                  <a:gd name="connsiteX89" fmla="*/ 4276539 w 5020047"/>
                  <a:gd name="connsiteY89" fmla="*/ 885925 h 2019411"/>
                  <a:gd name="connsiteX90" fmla="*/ 4295589 w 5020047"/>
                  <a:gd name="connsiteY90" fmla="*/ 838300 h 2019411"/>
                  <a:gd name="connsiteX91" fmla="*/ 4276539 w 5020047"/>
                  <a:gd name="connsiteY91" fmla="*/ 800200 h 2019411"/>
                  <a:gd name="connsiteX92" fmla="*/ 4295589 w 5020047"/>
                  <a:gd name="connsiteY92" fmla="*/ 704950 h 2019411"/>
                  <a:gd name="connsiteX93" fmla="*/ 4362268 w 5020047"/>
                  <a:gd name="connsiteY93" fmla="*/ 762100 h 2019411"/>
                  <a:gd name="connsiteX94" fmla="*/ 4362264 w 5020047"/>
                  <a:gd name="connsiteY94" fmla="*/ 552550 h 2019411"/>
                  <a:gd name="connsiteX95" fmla="*/ 4371789 w 5020047"/>
                  <a:gd name="connsiteY95" fmla="*/ 504925 h 2019411"/>
                  <a:gd name="connsiteX96" fmla="*/ 4371789 w 5020047"/>
                  <a:gd name="connsiteY96" fmla="*/ 447775 h 2019411"/>
                  <a:gd name="connsiteX97" fmla="*/ 4390839 w 5020047"/>
                  <a:gd name="connsiteY97" fmla="*/ 381100 h 2019411"/>
                  <a:gd name="connsiteX98" fmla="*/ 4381314 w 5020047"/>
                  <a:gd name="connsiteY98" fmla="*/ 333475 h 2019411"/>
                  <a:gd name="connsiteX99" fmla="*/ 4381314 w 5020047"/>
                  <a:gd name="connsiteY99" fmla="*/ 266800 h 2019411"/>
                  <a:gd name="connsiteX100" fmla="*/ 4390839 w 5020047"/>
                  <a:gd name="connsiteY100" fmla="*/ 209650 h 2019411"/>
                  <a:gd name="connsiteX101" fmla="*/ 4419414 w 5020047"/>
                  <a:gd name="connsiteY101" fmla="*/ 162025 h 2019411"/>
                  <a:gd name="connsiteX102" fmla="*/ 4409890 w 5020047"/>
                  <a:gd name="connsiteY102" fmla="*/ 28670 h 2019411"/>
                  <a:gd name="connsiteX103" fmla="*/ 4496267 w 5020047"/>
                  <a:gd name="connsiteY103" fmla="*/ 180984 h 2019411"/>
                  <a:gd name="connsiteX104" fmla="*/ 4610572 w 5020047"/>
                  <a:gd name="connsiteY104" fmla="*/ 9525 h 2019411"/>
                  <a:gd name="connsiteX105" fmla="*/ 4657563 w 5020047"/>
                  <a:gd name="connsiteY105" fmla="*/ 152504 h 2019411"/>
                  <a:gd name="connsiteX106" fmla="*/ 4753469 w 5020047"/>
                  <a:gd name="connsiteY106" fmla="*/ 57153 h 2019411"/>
                  <a:gd name="connsiteX107" fmla="*/ 4857612 w 5020047"/>
                  <a:gd name="connsiteY107" fmla="*/ 1133630 h 2019411"/>
                  <a:gd name="connsiteX108" fmla="*/ 4895857 w 5020047"/>
                  <a:gd name="connsiteY108" fmla="*/ 276183 h 2019411"/>
                  <a:gd name="connsiteX109" fmla="*/ 4953000 w 5020047"/>
                  <a:gd name="connsiteY109" fmla="*/ 1133517 h 2019411"/>
                  <a:gd name="connsiteX110" fmla="*/ 4991107 w 5020047"/>
                  <a:gd name="connsiteY110" fmla="*/ 104724 h 2019411"/>
                  <a:gd name="connsiteX111" fmla="*/ 5019679 w 5020047"/>
                  <a:gd name="connsiteY111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9 w 5020047"/>
                  <a:gd name="connsiteY75" fmla="*/ 990700 h 2019411"/>
                  <a:gd name="connsiteX76" fmla="*/ 4028889 w 5020047"/>
                  <a:gd name="connsiteY76" fmla="*/ 1047850 h 2019411"/>
                  <a:gd name="connsiteX77" fmla="*/ 4009836 w 5020047"/>
                  <a:gd name="connsiteY77" fmla="*/ 1181200 h 2019411"/>
                  <a:gd name="connsiteX78" fmla="*/ 4038412 w 5020047"/>
                  <a:gd name="connsiteY78" fmla="*/ 1466950 h 2019411"/>
                  <a:gd name="connsiteX79" fmla="*/ 4096055 w 5020047"/>
                  <a:gd name="connsiteY79" fmla="*/ 1686136 h 2019411"/>
                  <a:gd name="connsiteX80" fmla="*/ 4152716 w 5020047"/>
                  <a:gd name="connsiteY80" fmla="*/ 2019411 h 2019411"/>
                  <a:gd name="connsiteX81" fmla="*/ 4238439 w 5020047"/>
                  <a:gd name="connsiteY81" fmla="*/ 1257400 h 2019411"/>
                  <a:gd name="connsiteX82" fmla="*/ 4247964 w 5020047"/>
                  <a:gd name="connsiteY82" fmla="*/ 1200250 h 2019411"/>
                  <a:gd name="connsiteX83" fmla="*/ 4247964 w 5020047"/>
                  <a:gd name="connsiteY83" fmla="*/ 1171675 h 2019411"/>
                  <a:gd name="connsiteX84" fmla="*/ 4257489 w 5020047"/>
                  <a:gd name="connsiteY84" fmla="*/ 1105000 h 2019411"/>
                  <a:gd name="connsiteX85" fmla="*/ 4257489 w 5020047"/>
                  <a:gd name="connsiteY85" fmla="*/ 1066900 h 2019411"/>
                  <a:gd name="connsiteX86" fmla="*/ 4247964 w 5020047"/>
                  <a:gd name="connsiteY86" fmla="*/ 1000225 h 2019411"/>
                  <a:gd name="connsiteX87" fmla="*/ 4257489 w 5020047"/>
                  <a:gd name="connsiteY87" fmla="*/ 952600 h 2019411"/>
                  <a:gd name="connsiteX88" fmla="*/ 4276539 w 5020047"/>
                  <a:gd name="connsiteY88" fmla="*/ 885925 h 2019411"/>
                  <a:gd name="connsiteX89" fmla="*/ 4295589 w 5020047"/>
                  <a:gd name="connsiteY89" fmla="*/ 838300 h 2019411"/>
                  <a:gd name="connsiteX90" fmla="*/ 4276539 w 5020047"/>
                  <a:gd name="connsiteY90" fmla="*/ 800200 h 2019411"/>
                  <a:gd name="connsiteX91" fmla="*/ 4295589 w 5020047"/>
                  <a:gd name="connsiteY91" fmla="*/ 704950 h 2019411"/>
                  <a:gd name="connsiteX92" fmla="*/ 4362268 w 5020047"/>
                  <a:gd name="connsiteY92" fmla="*/ 762100 h 2019411"/>
                  <a:gd name="connsiteX93" fmla="*/ 4362264 w 5020047"/>
                  <a:gd name="connsiteY93" fmla="*/ 552550 h 2019411"/>
                  <a:gd name="connsiteX94" fmla="*/ 4371789 w 5020047"/>
                  <a:gd name="connsiteY94" fmla="*/ 504925 h 2019411"/>
                  <a:gd name="connsiteX95" fmla="*/ 4371789 w 5020047"/>
                  <a:gd name="connsiteY95" fmla="*/ 447775 h 2019411"/>
                  <a:gd name="connsiteX96" fmla="*/ 4390839 w 5020047"/>
                  <a:gd name="connsiteY96" fmla="*/ 381100 h 2019411"/>
                  <a:gd name="connsiteX97" fmla="*/ 4381314 w 5020047"/>
                  <a:gd name="connsiteY97" fmla="*/ 333475 h 2019411"/>
                  <a:gd name="connsiteX98" fmla="*/ 4381314 w 5020047"/>
                  <a:gd name="connsiteY98" fmla="*/ 266800 h 2019411"/>
                  <a:gd name="connsiteX99" fmla="*/ 4390839 w 5020047"/>
                  <a:gd name="connsiteY99" fmla="*/ 209650 h 2019411"/>
                  <a:gd name="connsiteX100" fmla="*/ 4419414 w 5020047"/>
                  <a:gd name="connsiteY100" fmla="*/ 162025 h 2019411"/>
                  <a:gd name="connsiteX101" fmla="*/ 4409890 w 5020047"/>
                  <a:gd name="connsiteY101" fmla="*/ 28670 h 2019411"/>
                  <a:gd name="connsiteX102" fmla="*/ 4496267 w 5020047"/>
                  <a:gd name="connsiteY102" fmla="*/ 180984 h 2019411"/>
                  <a:gd name="connsiteX103" fmla="*/ 4610572 w 5020047"/>
                  <a:gd name="connsiteY103" fmla="*/ 9525 h 2019411"/>
                  <a:gd name="connsiteX104" fmla="*/ 4657563 w 5020047"/>
                  <a:gd name="connsiteY104" fmla="*/ 152504 h 2019411"/>
                  <a:gd name="connsiteX105" fmla="*/ 4753469 w 5020047"/>
                  <a:gd name="connsiteY105" fmla="*/ 57153 h 2019411"/>
                  <a:gd name="connsiteX106" fmla="*/ 4857612 w 5020047"/>
                  <a:gd name="connsiteY106" fmla="*/ 1133630 h 2019411"/>
                  <a:gd name="connsiteX107" fmla="*/ 4895857 w 5020047"/>
                  <a:gd name="connsiteY107" fmla="*/ 276183 h 2019411"/>
                  <a:gd name="connsiteX108" fmla="*/ 4953000 w 5020047"/>
                  <a:gd name="connsiteY108" fmla="*/ 1133517 h 2019411"/>
                  <a:gd name="connsiteX109" fmla="*/ 4991107 w 5020047"/>
                  <a:gd name="connsiteY109" fmla="*/ 104724 h 2019411"/>
                  <a:gd name="connsiteX110" fmla="*/ 5019679 w 5020047"/>
                  <a:gd name="connsiteY110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28889 w 5020047"/>
                  <a:gd name="connsiteY75" fmla="*/ 1047850 h 2019411"/>
                  <a:gd name="connsiteX76" fmla="*/ 4009836 w 5020047"/>
                  <a:gd name="connsiteY76" fmla="*/ 1181200 h 2019411"/>
                  <a:gd name="connsiteX77" fmla="*/ 4038412 w 5020047"/>
                  <a:gd name="connsiteY77" fmla="*/ 1466950 h 2019411"/>
                  <a:gd name="connsiteX78" fmla="*/ 4096055 w 5020047"/>
                  <a:gd name="connsiteY78" fmla="*/ 1686136 h 2019411"/>
                  <a:gd name="connsiteX79" fmla="*/ 4152716 w 5020047"/>
                  <a:gd name="connsiteY79" fmla="*/ 2019411 h 2019411"/>
                  <a:gd name="connsiteX80" fmla="*/ 4238439 w 5020047"/>
                  <a:gd name="connsiteY80" fmla="*/ 1257400 h 2019411"/>
                  <a:gd name="connsiteX81" fmla="*/ 4247964 w 5020047"/>
                  <a:gd name="connsiteY81" fmla="*/ 1200250 h 2019411"/>
                  <a:gd name="connsiteX82" fmla="*/ 4247964 w 5020047"/>
                  <a:gd name="connsiteY82" fmla="*/ 1171675 h 2019411"/>
                  <a:gd name="connsiteX83" fmla="*/ 4257489 w 5020047"/>
                  <a:gd name="connsiteY83" fmla="*/ 1105000 h 2019411"/>
                  <a:gd name="connsiteX84" fmla="*/ 4257489 w 5020047"/>
                  <a:gd name="connsiteY84" fmla="*/ 1066900 h 2019411"/>
                  <a:gd name="connsiteX85" fmla="*/ 4247964 w 5020047"/>
                  <a:gd name="connsiteY85" fmla="*/ 1000225 h 2019411"/>
                  <a:gd name="connsiteX86" fmla="*/ 4257489 w 5020047"/>
                  <a:gd name="connsiteY86" fmla="*/ 952600 h 2019411"/>
                  <a:gd name="connsiteX87" fmla="*/ 4276539 w 5020047"/>
                  <a:gd name="connsiteY87" fmla="*/ 885925 h 2019411"/>
                  <a:gd name="connsiteX88" fmla="*/ 4295589 w 5020047"/>
                  <a:gd name="connsiteY88" fmla="*/ 838300 h 2019411"/>
                  <a:gd name="connsiteX89" fmla="*/ 4276539 w 5020047"/>
                  <a:gd name="connsiteY89" fmla="*/ 800200 h 2019411"/>
                  <a:gd name="connsiteX90" fmla="*/ 4295589 w 5020047"/>
                  <a:gd name="connsiteY90" fmla="*/ 704950 h 2019411"/>
                  <a:gd name="connsiteX91" fmla="*/ 4362268 w 5020047"/>
                  <a:gd name="connsiteY91" fmla="*/ 762100 h 2019411"/>
                  <a:gd name="connsiteX92" fmla="*/ 4362264 w 5020047"/>
                  <a:gd name="connsiteY92" fmla="*/ 552550 h 2019411"/>
                  <a:gd name="connsiteX93" fmla="*/ 4371789 w 5020047"/>
                  <a:gd name="connsiteY93" fmla="*/ 504925 h 2019411"/>
                  <a:gd name="connsiteX94" fmla="*/ 4371789 w 5020047"/>
                  <a:gd name="connsiteY94" fmla="*/ 447775 h 2019411"/>
                  <a:gd name="connsiteX95" fmla="*/ 4390839 w 5020047"/>
                  <a:gd name="connsiteY95" fmla="*/ 381100 h 2019411"/>
                  <a:gd name="connsiteX96" fmla="*/ 4381314 w 5020047"/>
                  <a:gd name="connsiteY96" fmla="*/ 333475 h 2019411"/>
                  <a:gd name="connsiteX97" fmla="*/ 4381314 w 5020047"/>
                  <a:gd name="connsiteY97" fmla="*/ 266800 h 2019411"/>
                  <a:gd name="connsiteX98" fmla="*/ 4390839 w 5020047"/>
                  <a:gd name="connsiteY98" fmla="*/ 209650 h 2019411"/>
                  <a:gd name="connsiteX99" fmla="*/ 4419414 w 5020047"/>
                  <a:gd name="connsiteY99" fmla="*/ 162025 h 2019411"/>
                  <a:gd name="connsiteX100" fmla="*/ 4409890 w 5020047"/>
                  <a:gd name="connsiteY100" fmla="*/ 28670 h 2019411"/>
                  <a:gd name="connsiteX101" fmla="*/ 4496267 w 5020047"/>
                  <a:gd name="connsiteY101" fmla="*/ 180984 h 2019411"/>
                  <a:gd name="connsiteX102" fmla="*/ 4610572 w 5020047"/>
                  <a:gd name="connsiteY102" fmla="*/ 9525 h 2019411"/>
                  <a:gd name="connsiteX103" fmla="*/ 4657563 w 5020047"/>
                  <a:gd name="connsiteY103" fmla="*/ 152504 h 2019411"/>
                  <a:gd name="connsiteX104" fmla="*/ 4753469 w 5020047"/>
                  <a:gd name="connsiteY104" fmla="*/ 57153 h 2019411"/>
                  <a:gd name="connsiteX105" fmla="*/ 4857612 w 5020047"/>
                  <a:gd name="connsiteY105" fmla="*/ 1133630 h 2019411"/>
                  <a:gd name="connsiteX106" fmla="*/ 4895857 w 5020047"/>
                  <a:gd name="connsiteY106" fmla="*/ 276183 h 2019411"/>
                  <a:gd name="connsiteX107" fmla="*/ 4953000 w 5020047"/>
                  <a:gd name="connsiteY107" fmla="*/ 1133517 h 2019411"/>
                  <a:gd name="connsiteX108" fmla="*/ 4991107 w 5020047"/>
                  <a:gd name="connsiteY108" fmla="*/ 104724 h 2019411"/>
                  <a:gd name="connsiteX109" fmla="*/ 5019679 w 5020047"/>
                  <a:gd name="connsiteY10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71739 w 5020047"/>
                  <a:gd name="connsiteY73" fmla="*/ 876400 h 2019411"/>
                  <a:gd name="connsiteX74" fmla="*/ 3990789 w 5020047"/>
                  <a:gd name="connsiteY74" fmla="*/ 933550 h 2019411"/>
                  <a:gd name="connsiteX75" fmla="*/ 4009836 w 5020047"/>
                  <a:gd name="connsiteY75" fmla="*/ 1181200 h 2019411"/>
                  <a:gd name="connsiteX76" fmla="*/ 4038412 w 5020047"/>
                  <a:gd name="connsiteY76" fmla="*/ 1466950 h 2019411"/>
                  <a:gd name="connsiteX77" fmla="*/ 4096055 w 5020047"/>
                  <a:gd name="connsiteY77" fmla="*/ 1686136 h 2019411"/>
                  <a:gd name="connsiteX78" fmla="*/ 4152716 w 5020047"/>
                  <a:gd name="connsiteY78" fmla="*/ 2019411 h 2019411"/>
                  <a:gd name="connsiteX79" fmla="*/ 4238439 w 5020047"/>
                  <a:gd name="connsiteY79" fmla="*/ 1257400 h 2019411"/>
                  <a:gd name="connsiteX80" fmla="*/ 4247964 w 5020047"/>
                  <a:gd name="connsiteY80" fmla="*/ 1200250 h 2019411"/>
                  <a:gd name="connsiteX81" fmla="*/ 4247964 w 5020047"/>
                  <a:gd name="connsiteY81" fmla="*/ 1171675 h 2019411"/>
                  <a:gd name="connsiteX82" fmla="*/ 4257489 w 5020047"/>
                  <a:gd name="connsiteY82" fmla="*/ 1105000 h 2019411"/>
                  <a:gd name="connsiteX83" fmla="*/ 4257489 w 5020047"/>
                  <a:gd name="connsiteY83" fmla="*/ 1066900 h 2019411"/>
                  <a:gd name="connsiteX84" fmla="*/ 4247964 w 5020047"/>
                  <a:gd name="connsiteY84" fmla="*/ 1000225 h 2019411"/>
                  <a:gd name="connsiteX85" fmla="*/ 4257489 w 5020047"/>
                  <a:gd name="connsiteY85" fmla="*/ 952600 h 2019411"/>
                  <a:gd name="connsiteX86" fmla="*/ 4276539 w 5020047"/>
                  <a:gd name="connsiteY86" fmla="*/ 885925 h 2019411"/>
                  <a:gd name="connsiteX87" fmla="*/ 4295589 w 5020047"/>
                  <a:gd name="connsiteY87" fmla="*/ 838300 h 2019411"/>
                  <a:gd name="connsiteX88" fmla="*/ 4276539 w 5020047"/>
                  <a:gd name="connsiteY88" fmla="*/ 800200 h 2019411"/>
                  <a:gd name="connsiteX89" fmla="*/ 4295589 w 5020047"/>
                  <a:gd name="connsiteY89" fmla="*/ 704950 h 2019411"/>
                  <a:gd name="connsiteX90" fmla="*/ 4362268 w 5020047"/>
                  <a:gd name="connsiteY90" fmla="*/ 762100 h 2019411"/>
                  <a:gd name="connsiteX91" fmla="*/ 4362264 w 5020047"/>
                  <a:gd name="connsiteY91" fmla="*/ 552550 h 2019411"/>
                  <a:gd name="connsiteX92" fmla="*/ 4371789 w 5020047"/>
                  <a:gd name="connsiteY92" fmla="*/ 504925 h 2019411"/>
                  <a:gd name="connsiteX93" fmla="*/ 4371789 w 5020047"/>
                  <a:gd name="connsiteY93" fmla="*/ 447775 h 2019411"/>
                  <a:gd name="connsiteX94" fmla="*/ 4390839 w 5020047"/>
                  <a:gd name="connsiteY94" fmla="*/ 381100 h 2019411"/>
                  <a:gd name="connsiteX95" fmla="*/ 4381314 w 5020047"/>
                  <a:gd name="connsiteY95" fmla="*/ 333475 h 2019411"/>
                  <a:gd name="connsiteX96" fmla="*/ 4381314 w 5020047"/>
                  <a:gd name="connsiteY96" fmla="*/ 266800 h 2019411"/>
                  <a:gd name="connsiteX97" fmla="*/ 4390839 w 5020047"/>
                  <a:gd name="connsiteY97" fmla="*/ 209650 h 2019411"/>
                  <a:gd name="connsiteX98" fmla="*/ 4419414 w 5020047"/>
                  <a:gd name="connsiteY98" fmla="*/ 162025 h 2019411"/>
                  <a:gd name="connsiteX99" fmla="*/ 4409890 w 5020047"/>
                  <a:gd name="connsiteY99" fmla="*/ 28670 h 2019411"/>
                  <a:gd name="connsiteX100" fmla="*/ 4496267 w 5020047"/>
                  <a:gd name="connsiteY100" fmla="*/ 180984 h 2019411"/>
                  <a:gd name="connsiteX101" fmla="*/ 4610572 w 5020047"/>
                  <a:gd name="connsiteY101" fmla="*/ 9525 h 2019411"/>
                  <a:gd name="connsiteX102" fmla="*/ 4657563 w 5020047"/>
                  <a:gd name="connsiteY102" fmla="*/ 152504 h 2019411"/>
                  <a:gd name="connsiteX103" fmla="*/ 4753469 w 5020047"/>
                  <a:gd name="connsiteY103" fmla="*/ 57153 h 2019411"/>
                  <a:gd name="connsiteX104" fmla="*/ 4857612 w 5020047"/>
                  <a:gd name="connsiteY104" fmla="*/ 1133630 h 2019411"/>
                  <a:gd name="connsiteX105" fmla="*/ 4895857 w 5020047"/>
                  <a:gd name="connsiteY105" fmla="*/ 276183 h 2019411"/>
                  <a:gd name="connsiteX106" fmla="*/ 4953000 w 5020047"/>
                  <a:gd name="connsiteY106" fmla="*/ 1133517 h 2019411"/>
                  <a:gd name="connsiteX107" fmla="*/ 4991107 w 5020047"/>
                  <a:gd name="connsiteY107" fmla="*/ 104724 h 2019411"/>
                  <a:gd name="connsiteX108" fmla="*/ 5019679 w 5020047"/>
                  <a:gd name="connsiteY108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62215 w 5020047"/>
                  <a:gd name="connsiteY72" fmla="*/ 809725 h 2019411"/>
                  <a:gd name="connsiteX73" fmla="*/ 3990789 w 5020047"/>
                  <a:gd name="connsiteY73" fmla="*/ 933550 h 2019411"/>
                  <a:gd name="connsiteX74" fmla="*/ 4009836 w 5020047"/>
                  <a:gd name="connsiteY74" fmla="*/ 1181200 h 2019411"/>
                  <a:gd name="connsiteX75" fmla="*/ 4038412 w 5020047"/>
                  <a:gd name="connsiteY75" fmla="*/ 146695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57489 w 5020047"/>
                  <a:gd name="connsiteY81" fmla="*/ 1105000 h 2019411"/>
                  <a:gd name="connsiteX82" fmla="*/ 4257489 w 5020047"/>
                  <a:gd name="connsiteY82" fmla="*/ 1066900 h 2019411"/>
                  <a:gd name="connsiteX83" fmla="*/ 4247964 w 5020047"/>
                  <a:gd name="connsiteY83" fmla="*/ 1000225 h 2019411"/>
                  <a:gd name="connsiteX84" fmla="*/ 4257489 w 5020047"/>
                  <a:gd name="connsiteY84" fmla="*/ 952600 h 2019411"/>
                  <a:gd name="connsiteX85" fmla="*/ 4276539 w 5020047"/>
                  <a:gd name="connsiteY85" fmla="*/ 885925 h 2019411"/>
                  <a:gd name="connsiteX86" fmla="*/ 4295589 w 5020047"/>
                  <a:gd name="connsiteY86" fmla="*/ 838300 h 2019411"/>
                  <a:gd name="connsiteX87" fmla="*/ 4276539 w 5020047"/>
                  <a:gd name="connsiteY87" fmla="*/ 800200 h 2019411"/>
                  <a:gd name="connsiteX88" fmla="*/ 4295589 w 5020047"/>
                  <a:gd name="connsiteY88" fmla="*/ 704950 h 2019411"/>
                  <a:gd name="connsiteX89" fmla="*/ 4362268 w 5020047"/>
                  <a:gd name="connsiteY89" fmla="*/ 762100 h 2019411"/>
                  <a:gd name="connsiteX90" fmla="*/ 4362264 w 5020047"/>
                  <a:gd name="connsiteY90" fmla="*/ 552550 h 2019411"/>
                  <a:gd name="connsiteX91" fmla="*/ 4371789 w 5020047"/>
                  <a:gd name="connsiteY91" fmla="*/ 504925 h 2019411"/>
                  <a:gd name="connsiteX92" fmla="*/ 4371789 w 5020047"/>
                  <a:gd name="connsiteY92" fmla="*/ 447775 h 2019411"/>
                  <a:gd name="connsiteX93" fmla="*/ 4390839 w 5020047"/>
                  <a:gd name="connsiteY93" fmla="*/ 381100 h 2019411"/>
                  <a:gd name="connsiteX94" fmla="*/ 4381314 w 5020047"/>
                  <a:gd name="connsiteY94" fmla="*/ 333475 h 2019411"/>
                  <a:gd name="connsiteX95" fmla="*/ 4381314 w 5020047"/>
                  <a:gd name="connsiteY95" fmla="*/ 266800 h 2019411"/>
                  <a:gd name="connsiteX96" fmla="*/ 4390839 w 5020047"/>
                  <a:gd name="connsiteY96" fmla="*/ 209650 h 2019411"/>
                  <a:gd name="connsiteX97" fmla="*/ 4419414 w 5020047"/>
                  <a:gd name="connsiteY97" fmla="*/ 162025 h 2019411"/>
                  <a:gd name="connsiteX98" fmla="*/ 4409890 w 5020047"/>
                  <a:gd name="connsiteY98" fmla="*/ 28670 h 2019411"/>
                  <a:gd name="connsiteX99" fmla="*/ 4496267 w 5020047"/>
                  <a:gd name="connsiteY99" fmla="*/ 180984 h 2019411"/>
                  <a:gd name="connsiteX100" fmla="*/ 4610572 w 5020047"/>
                  <a:gd name="connsiteY100" fmla="*/ 9525 h 2019411"/>
                  <a:gd name="connsiteX101" fmla="*/ 4657563 w 5020047"/>
                  <a:gd name="connsiteY101" fmla="*/ 152504 h 2019411"/>
                  <a:gd name="connsiteX102" fmla="*/ 4753469 w 5020047"/>
                  <a:gd name="connsiteY102" fmla="*/ 57153 h 2019411"/>
                  <a:gd name="connsiteX103" fmla="*/ 4857612 w 5020047"/>
                  <a:gd name="connsiteY103" fmla="*/ 1133630 h 2019411"/>
                  <a:gd name="connsiteX104" fmla="*/ 4895857 w 5020047"/>
                  <a:gd name="connsiteY104" fmla="*/ 276183 h 2019411"/>
                  <a:gd name="connsiteX105" fmla="*/ 4953000 w 5020047"/>
                  <a:gd name="connsiteY105" fmla="*/ 1133517 h 2019411"/>
                  <a:gd name="connsiteX106" fmla="*/ 4991107 w 5020047"/>
                  <a:gd name="connsiteY106" fmla="*/ 104724 h 2019411"/>
                  <a:gd name="connsiteX107" fmla="*/ 5019679 w 5020047"/>
                  <a:gd name="connsiteY107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3990789 w 5020047"/>
                  <a:gd name="connsiteY72" fmla="*/ 933550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96055 w 5020047"/>
                  <a:gd name="connsiteY75" fmla="*/ 1686136 h 2019411"/>
                  <a:gd name="connsiteX76" fmla="*/ 4152716 w 5020047"/>
                  <a:gd name="connsiteY76" fmla="*/ 2019411 h 2019411"/>
                  <a:gd name="connsiteX77" fmla="*/ 4238439 w 5020047"/>
                  <a:gd name="connsiteY77" fmla="*/ 1257400 h 2019411"/>
                  <a:gd name="connsiteX78" fmla="*/ 4247964 w 5020047"/>
                  <a:gd name="connsiteY78" fmla="*/ 1200250 h 2019411"/>
                  <a:gd name="connsiteX79" fmla="*/ 4247964 w 5020047"/>
                  <a:gd name="connsiteY79" fmla="*/ 1171675 h 2019411"/>
                  <a:gd name="connsiteX80" fmla="*/ 4257489 w 5020047"/>
                  <a:gd name="connsiteY80" fmla="*/ 1105000 h 2019411"/>
                  <a:gd name="connsiteX81" fmla="*/ 4257489 w 5020047"/>
                  <a:gd name="connsiteY81" fmla="*/ 1066900 h 2019411"/>
                  <a:gd name="connsiteX82" fmla="*/ 4247964 w 5020047"/>
                  <a:gd name="connsiteY82" fmla="*/ 1000225 h 2019411"/>
                  <a:gd name="connsiteX83" fmla="*/ 4257489 w 5020047"/>
                  <a:gd name="connsiteY83" fmla="*/ 952600 h 2019411"/>
                  <a:gd name="connsiteX84" fmla="*/ 4276539 w 5020047"/>
                  <a:gd name="connsiteY84" fmla="*/ 885925 h 2019411"/>
                  <a:gd name="connsiteX85" fmla="*/ 4295589 w 5020047"/>
                  <a:gd name="connsiteY85" fmla="*/ 838300 h 2019411"/>
                  <a:gd name="connsiteX86" fmla="*/ 4276539 w 5020047"/>
                  <a:gd name="connsiteY86" fmla="*/ 800200 h 2019411"/>
                  <a:gd name="connsiteX87" fmla="*/ 4295589 w 5020047"/>
                  <a:gd name="connsiteY87" fmla="*/ 704950 h 2019411"/>
                  <a:gd name="connsiteX88" fmla="*/ 4362268 w 5020047"/>
                  <a:gd name="connsiteY88" fmla="*/ 762100 h 2019411"/>
                  <a:gd name="connsiteX89" fmla="*/ 4362264 w 5020047"/>
                  <a:gd name="connsiteY89" fmla="*/ 552550 h 2019411"/>
                  <a:gd name="connsiteX90" fmla="*/ 4371789 w 5020047"/>
                  <a:gd name="connsiteY90" fmla="*/ 504925 h 2019411"/>
                  <a:gd name="connsiteX91" fmla="*/ 4371789 w 5020047"/>
                  <a:gd name="connsiteY91" fmla="*/ 447775 h 2019411"/>
                  <a:gd name="connsiteX92" fmla="*/ 4390839 w 5020047"/>
                  <a:gd name="connsiteY92" fmla="*/ 381100 h 2019411"/>
                  <a:gd name="connsiteX93" fmla="*/ 4381314 w 5020047"/>
                  <a:gd name="connsiteY93" fmla="*/ 333475 h 2019411"/>
                  <a:gd name="connsiteX94" fmla="*/ 4381314 w 5020047"/>
                  <a:gd name="connsiteY94" fmla="*/ 266800 h 2019411"/>
                  <a:gd name="connsiteX95" fmla="*/ 4390839 w 5020047"/>
                  <a:gd name="connsiteY95" fmla="*/ 209650 h 2019411"/>
                  <a:gd name="connsiteX96" fmla="*/ 4419414 w 5020047"/>
                  <a:gd name="connsiteY96" fmla="*/ 162025 h 2019411"/>
                  <a:gd name="connsiteX97" fmla="*/ 4409890 w 5020047"/>
                  <a:gd name="connsiteY97" fmla="*/ 28670 h 2019411"/>
                  <a:gd name="connsiteX98" fmla="*/ 4496267 w 5020047"/>
                  <a:gd name="connsiteY98" fmla="*/ 180984 h 2019411"/>
                  <a:gd name="connsiteX99" fmla="*/ 4610572 w 5020047"/>
                  <a:gd name="connsiteY99" fmla="*/ 9525 h 2019411"/>
                  <a:gd name="connsiteX100" fmla="*/ 4657563 w 5020047"/>
                  <a:gd name="connsiteY100" fmla="*/ 152504 h 2019411"/>
                  <a:gd name="connsiteX101" fmla="*/ 4753469 w 5020047"/>
                  <a:gd name="connsiteY101" fmla="*/ 57153 h 2019411"/>
                  <a:gd name="connsiteX102" fmla="*/ 4857612 w 5020047"/>
                  <a:gd name="connsiteY102" fmla="*/ 1133630 h 2019411"/>
                  <a:gd name="connsiteX103" fmla="*/ 4895857 w 5020047"/>
                  <a:gd name="connsiteY103" fmla="*/ 276183 h 2019411"/>
                  <a:gd name="connsiteX104" fmla="*/ 4953000 w 5020047"/>
                  <a:gd name="connsiteY104" fmla="*/ 1133517 h 2019411"/>
                  <a:gd name="connsiteX105" fmla="*/ 4991107 w 5020047"/>
                  <a:gd name="connsiteY105" fmla="*/ 104724 h 2019411"/>
                  <a:gd name="connsiteX106" fmla="*/ 5019679 w 5020047"/>
                  <a:gd name="connsiteY10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05064 w 5020047"/>
                  <a:gd name="connsiteY71" fmla="*/ 790675 h 2019411"/>
                  <a:gd name="connsiteX72" fmla="*/ 4009836 w 5020047"/>
                  <a:gd name="connsiteY72" fmla="*/ 1181200 h 2019411"/>
                  <a:gd name="connsiteX73" fmla="*/ 4038412 w 5020047"/>
                  <a:gd name="connsiteY73" fmla="*/ 1466950 h 2019411"/>
                  <a:gd name="connsiteX74" fmla="*/ 4096055 w 5020047"/>
                  <a:gd name="connsiteY74" fmla="*/ 1686136 h 2019411"/>
                  <a:gd name="connsiteX75" fmla="*/ 4152716 w 5020047"/>
                  <a:gd name="connsiteY75" fmla="*/ 2019411 h 2019411"/>
                  <a:gd name="connsiteX76" fmla="*/ 4238439 w 5020047"/>
                  <a:gd name="connsiteY76" fmla="*/ 1257400 h 2019411"/>
                  <a:gd name="connsiteX77" fmla="*/ 4247964 w 5020047"/>
                  <a:gd name="connsiteY77" fmla="*/ 1200250 h 2019411"/>
                  <a:gd name="connsiteX78" fmla="*/ 4247964 w 5020047"/>
                  <a:gd name="connsiteY78" fmla="*/ 1171675 h 2019411"/>
                  <a:gd name="connsiteX79" fmla="*/ 4257489 w 5020047"/>
                  <a:gd name="connsiteY79" fmla="*/ 1105000 h 2019411"/>
                  <a:gd name="connsiteX80" fmla="*/ 4257489 w 5020047"/>
                  <a:gd name="connsiteY80" fmla="*/ 1066900 h 2019411"/>
                  <a:gd name="connsiteX81" fmla="*/ 4247964 w 5020047"/>
                  <a:gd name="connsiteY81" fmla="*/ 1000225 h 2019411"/>
                  <a:gd name="connsiteX82" fmla="*/ 4257489 w 5020047"/>
                  <a:gd name="connsiteY82" fmla="*/ 952600 h 2019411"/>
                  <a:gd name="connsiteX83" fmla="*/ 4276539 w 5020047"/>
                  <a:gd name="connsiteY83" fmla="*/ 885925 h 2019411"/>
                  <a:gd name="connsiteX84" fmla="*/ 4295589 w 5020047"/>
                  <a:gd name="connsiteY84" fmla="*/ 838300 h 2019411"/>
                  <a:gd name="connsiteX85" fmla="*/ 4276539 w 5020047"/>
                  <a:gd name="connsiteY85" fmla="*/ 800200 h 2019411"/>
                  <a:gd name="connsiteX86" fmla="*/ 4295589 w 5020047"/>
                  <a:gd name="connsiteY86" fmla="*/ 704950 h 2019411"/>
                  <a:gd name="connsiteX87" fmla="*/ 4362268 w 5020047"/>
                  <a:gd name="connsiteY87" fmla="*/ 762100 h 2019411"/>
                  <a:gd name="connsiteX88" fmla="*/ 4362264 w 5020047"/>
                  <a:gd name="connsiteY88" fmla="*/ 552550 h 2019411"/>
                  <a:gd name="connsiteX89" fmla="*/ 4371789 w 5020047"/>
                  <a:gd name="connsiteY89" fmla="*/ 504925 h 2019411"/>
                  <a:gd name="connsiteX90" fmla="*/ 4371789 w 5020047"/>
                  <a:gd name="connsiteY90" fmla="*/ 447775 h 2019411"/>
                  <a:gd name="connsiteX91" fmla="*/ 4390839 w 5020047"/>
                  <a:gd name="connsiteY91" fmla="*/ 381100 h 2019411"/>
                  <a:gd name="connsiteX92" fmla="*/ 4381314 w 5020047"/>
                  <a:gd name="connsiteY92" fmla="*/ 333475 h 2019411"/>
                  <a:gd name="connsiteX93" fmla="*/ 4381314 w 5020047"/>
                  <a:gd name="connsiteY93" fmla="*/ 266800 h 2019411"/>
                  <a:gd name="connsiteX94" fmla="*/ 4390839 w 5020047"/>
                  <a:gd name="connsiteY94" fmla="*/ 209650 h 2019411"/>
                  <a:gd name="connsiteX95" fmla="*/ 4419414 w 5020047"/>
                  <a:gd name="connsiteY95" fmla="*/ 162025 h 2019411"/>
                  <a:gd name="connsiteX96" fmla="*/ 4409890 w 5020047"/>
                  <a:gd name="connsiteY96" fmla="*/ 28670 h 2019411"/>
                  <a:gd name="connsiteX97" fmla="*/ 4496267 w 5020047"/>
                  <a:gd name="connsiteY97" fmla="*/ 180984 h 2019411"/>
                  <a:gd name="connsiteX98" fmla="*/ 4610572 w 5020047"/>
                  <a:gd name="connsiteY98" fmla="*/ 9525 h 2019411"/>
                  <a:gd name="connsiteX99" fmla="*/ 4657563 w 5020047"/>
                  <a:gd name="connsiteY99" fmla="*/ 152504 h 2019411"/>
                  <a:gd name="connsiteX100" fmla="*/ 4753469 w 5020047"/>
                  <a:gd name="connsiteY100" fmla="*/ 57153 h 2019411"/>
                  <a:gd name="connsiteX101" fmla="*/ 4857612 w 5020047"/>
                  <a:gd name="connsiteY101" fmla="*/ 1133630 h 2019411"/>
                  <a:gd name="connsiteX102" fmla="*/ 4895857 w 5020047"/>
                  <a:gd name="connsiteY102" fmla="*/ 276183 h 2019411"/>
                  <a:gd name="connsiteX103" fmla="*/ 4953000 w 5020047"/>
                  <a:gd name="connsiteY103" fmla="*/ 1133517 h 2019411"/>
                  <a:gd name="connsiteX104" fmla="*/ 4991107 w 5020047"/>
                  <a:gd name="connsiteY104" fmla="*/ 104724 h 2019411"/>
                  <a:gd name="connsiteX105" fmla="*/ 5019679 w 5020047"/>
                  <a:gd name="connsiteY10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62219 w 5020047"/>
                  <a:gd name="connsiteY71" fmla="*/ 743048 h 2019411"/>
                  <a:gd name="connsiteX72" fmla="*/ 4009836 w 5020047"/>
                  <a:gd name="connsiteY72" fmla="*/ 1181200 h 2019411"/>
                  <a:gd name="connsiteX73" fmla="*/ 4038412 w 5020047"/>
                  <a:gd name="connsiteY73" fmla="*/ 1466950 h 2019411"/>
                  <a:gd name="connsiteX74" fmla="*/ 4096055 w 5020047"/>
                  <a:gd name="connsiteY74" fmla="*/ 1686136 h 2019411"/>
                  <a:gd name="connsiteX75" fmla="*/ 4152716 w 5020047"/>
                  <a:gd name="connsiteY75" fmla="*/ 2019411 h 2019411"/>
                  <a:gd name="connsiteX76" fmla="*/ 4238439 w 5020047"/>
                  <a:gd name="connsiteY76" fmla="*/ 1257400 h 2019411"/>
                  <a:gd name="connsiteX77" fmla="*/ 4247964 w 5020047"/>
                  <a:gd name="connsiteY77" fmla="*/ 1200250 h 2019411"/>
                  <a:gd name="connsiteX78" fmla="*/ 4247964 w 5020047"/>
                  <a:gd name="connsiteY78" fmla="*/ 1171675 h 2019411"/>
                  <a:gd name="connsiteX79" fmla="*/ 4257489 w 5020047"/>
                  <a:gd name="connsiteY79" fmla="*/ 1105000 h 2019411"/>
                  <a:gd name="connsiteX80" fmla="*/ 4257489 w 5020047"/>
                  <a:gd name="connsiteY80" fmla="*/ 1066900 h 2019411"/>
                  <a:gd name="connsiteX81" fmla="*/ 4247964 w 5020047"/>
                  <a:gd name="connsiteY81" fmla="*/ 1000225 h 2019411"/>
                  <a:gd name="connsiteX82" fmla="*/ 4257489 w 5020047"/>
                  <a:gd name="connsiteY82" fmla="*/ 952600 h 2019411"/>
                  <a:gd name="connsiteX83" fmla="*/ 4276539 w 5020047"/>
                  <a:gd name="connsiteY83" fmla="*/ 885925 h 2019411"/>
                  <a:gd name="connsiteX84" fmla="*/ 4295589 w 5020047"/>
                  <a:gd name="connsiteY84" fmla="*/ 838300 h 2019411"/>
                  <a:gd name="connsiteX85" fmla="*/ 4276539 w 5020047"/>
                  <a:gd name="connsiteY85" fmla="*/ 800200 h 2019411"/>
                  <a:gd name="connsiteX86" fmla="*/ 4295589 w 5020047"/>
                  <a:gd name="connsiteY86" fmla="*/ 704950 h 2019411"/>
                  <a:gd name="connsiteX87" fmla="*/ 4362268 w 5020047"/>
                  <a:gd name="connsiteY87" fmla="*/ 762100 h 2019411"/>
                  <a:gd name="connsiteX88" fmla="*/ 4362264 w 5020047"/>
                  <a:gd name="connsiteY88" fmla="*/ 552550 h 2019411"/>
                  <a:gd name="connsiteX89" fmla="*/ 4371789 w 5020047"/>
                  <a:gd name="connsiteY89" fmla="*/ 504925 h 2019411"/>
                  <a:gd name="connsiteX90" fmla="*/ 4371789 w 5020047"/>
                  <a:gd name="connsiteY90" fmla="*/ 447775 h 2019411"/>
                  <a:gd name="connsiteX91" fmla="*/ 4390839 w 5020047"/>
                  <a:gd name="connsiteY91" fmla="*/ 381100 h 2019411"/>
                  <a:gd name="connsiteX92" fmla="*/ 4381314 w 5020047"/>
                  <a:gd name="connsiteY92" fmla="*/ 333475 h 2019411"/>
                  <a:gd name="connsiteX93" fmla="*/ 4381314 w 5020047"/>
                  <a:gd name="connsiteY93" fmla="*/ 266800 h 2019411"/>
                  <a:gd name="connsiteX94" fmla="*/ 4390839 w 5020047"/>
                  <a:gd name="connsiteY94" fmla="*/ 209650 h 2019411"/>
                  <a:gd name="connsiteX95" fmla="*/ 4419414 w 5020047"/>
                  <a:gd name="connsiteY95" fmla="*/ 162025 h 2019411"/>
                  <a:gd name="connsiteX96" fmla="*/ 4409890 w 5020047"/>
                  <a:gd name="connsiteY96" fmla="*/ 28670 h 2019411"/>
                  <a:gd name="connsiteX97" fmla="*/ 4496267 w 5020047"/>
                  <a:gd name="connsiteY97" fmla="*/ 180984 h 2019411"/>
                  <a:gd name="connsiteX98" fmla="*/ 4610572 w 5020047"/>
                  <a:gd name="connsiteY98" fmla="*/ 9525 h 2019411"/>
                  <a:gd name="connsiteX99" fmla="*/ 4657563 w 5020047"/>
                  <a:gd name="connsiteY99" fmla="*/ 152504 h 2019411"/>
                  <a:gd name="connsiteX100" fmla="*/ 4753469 w 5020047"/>
                  <a:gd name="connsiteY100" fmla="*/ 57153 h 2019411"/>
                  <a:gd name="connsiteX101" fmla="*/ 4857612 w 5020047"/>
                  <a:gd name="connsiteY101" fmla="*/ 1133630 h 2019411"/>
                  <a:gd name="connsiteX102" fmla="*/ 4895857 w 5020047"/>
                  <a:gd name="connsiteY102" fmla="*/ 276183 h 2019411"/>
                  <a:gd name="connsiteX103" fmla="*/ 4953000 w 5020047"/>
                  <a:gd name="connsiteY103" fmla="*/ 1133517 h 2019411"/>
                  <a:gd name="connsiteX104" fmla="*/ 4991107 w 5020047"/>
                  <a:gd name="connsiteY104" fmla="*/ 104724 h 2019411"/>
                  <a:gd name="connsiteX105" fmla="*/ 5019679 w 5020047"/>
                  <a:gd name="connsiteY10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4009836 w 5020047"/>
                  <a:gd name="connsiteY72" fmla="*/ 1181200 h 2019411"/>
                  <a:gd name="connsiteX73" fmla="*/ 4038412 w 5020047"/>
                  <a:gd name="connsiteY73" fmla="*/ 1466950 h 2019411"/>
                  <a:gd name="connsiteX74" fmla="*/ 4096055 w 5020047"/>
                  <a:gd name="connsiteY74" fmla="*/ 1686136 h 2019411"/>
                  <a:gd name="connsiteX75" fmla="*/ 4152716 w 5020047"/>
                  <a:gd name="connsiteY75" fmla="*/ 2019411 h 2019411"/>
                  <a:gd name="connsiteX76" fmla="*/ 4238439 w 5020047"/>
                  <a:gd name="connsiteY76" fmla="*/ 1257400 h 2019411"/>
                  <a:gd name="connsiteX77" fmla="*/ 4247964 w 5020047"/>
                  <a:gd name="connsiteY77" fmla="*/ 1200250 h 2019411"/>
                  <a:gd name="connsiteX78" fmla="*/ 4247964 w 5020047"/>
                  <a:gd name="connsiteY78" fmla="*/ 1171675 h 2019411"/>
                  <a:gd name="connsiteX79" fmla="*/ 4257489 w 5020047"/>
                  <a:gd name="connsiteY79" fmla="*/ 1105000 h 2019411"/>
                  <a:gd name="connsiteX80" fmla="*/ 4257489 w 5020047"/>
                  <a:gd name="connsiteY80" fmla="*/ 1066900 h 2019411"/>
                  <a:gd name="connsiteX81" fmla="*/ 4247964 w 5020047"/>
                  <a:gd name="connsiteY81" fmla="*/ 1000225 h 2019411"/>
                  <a:gd name="connsiteX82" fmla="*/ 4257489 w 5020047"/>
                  <a:gd name="connsiteY82" fmla="*/ 952600 h 2019411"/>
                  <a:gd name="connsiteX83" fmla="*/ 4276539 w 5020047"/>
                  <a:gd name="connsiteY83" fmla="*/ 885925 h 2019411"/>
                  <a:gd name="connsiteX84" fmla="*/ 4295589 w 5020047"/>
                  <a:gd name="connsiteY84" fmla="*/ 838300 h 2019411"/>
                  <a:gd name="connsiteX85" fmla="*/ 4276539 w 5020047"/>
                  <a:gd name="connsiteY85" fmla="*/ 800200 h 2019411"/>
                  <a:gd name="connsiteX86" fmla="*/ 4295589 w 5020047"/>
                  <a:gd name="connsiteY86" fmla="*/ 704950 h 2019411"/>
                  <a:gd name="connsiteX87" fmla="*/ 4362268 w 5020047"/>
                  <a:gd name="connsiteY87" fmla="*/ 762100 h 2019411"/>
                  <a:gd name="connsiteX88" fmla="*/ 4362264 w 5020047"/>
                  <a:gd name="connsiteY88" fmla="*/ 552550 h 2019411"/>
                  <a:gd name="connsiteX89" fmla="*/ 4371789 w 5020047"/>
                  <a:gd name="connsiteY89" fmla="*/ 504925 h 2019411"/>
                  <a:gd name="connsiteX90" fmla="*/ 4371789 w 5020047"/>
                  <a:gd name="connsiteY90" fmla="*/ 447775 h 2019411"/>
                  <a:gd name="connsiteX91" fmla="*/ 4390839 w 5020047"/>
                  <a:gd name="connsiteY91" fmla="*/ 381100 h 2019411"/>
                  <a:gd name="connsiteX92" fmla="*/ 4381314 w 5020047"/>
                  <a:gd name="connsiteY92" fmla="*/ 333475 h 2019411"/>
                  <a:gd name="connsiteX93" fmla="*/ 4381314 w 5020047"/>
                  <a:gd name="connsiteY93" fmla="*/ 266800 h 2019411"/>
                  <a:gd name="connsiteX94" fmla="*/ 4390839 w 5020047"/>
                  <a:gd name="connsiteY94" fmla="*/ 209650 h 2019411"/>
                  <a:gd name="connsiteX95" fmla="*/ 4419414 w 5020047"/>
                  <a:gd name="connsiteY95" fmla="*/ 162025 h 2019411"/>
                  <a:gd name="connsiteX96" fmla="*/ 4409890 w 5020047"/>
                  <a:gd name="connsiteY96" fmla="*/ 28670 h 2019411"/>
                  <a:gd name="connsiteX97" fmla="*/ 4496267 w 5020047"/>
                  <a:gd name="connsiteY97" fmla="*/ 180984 h 2019411"/>
                  <a:gd name="connsiteX98" fmla="*/ 4610572 w 5020047"/>
                  <a:gd name="connsiteY98" fmla="*/ 9525 h 2019411"/>
                  <a:gd name="connsiteX99" fmla="*/ 4657563 w 5020047"/>
                  <a:gd name="connsiteY99" fmla="*/ 152504 h 2019411"/>
                  <a:gd name="connsiteX100" fmla="*/ 4753469 w 5020047"/>
                  <a:gd name="connsiteY100" fmla="*/ 57153 h 2019411"/>
                  <a:gd name="connsiteX101" fmla="*/ 4857612 w 5020047"/>
                  <a:gd name="connsiteY101" fmla="*/ 1133630 h 2019411"/>
                  <a:gd name="connsiteX102" fmla="*/ 4895857 w 5020047"/>
                  <a:gd name="connsiteY102" fmla="*/ 276183 h 2019411"/>
                  <a:gd name="connsiteX103" fmla="*/ 4953000 w 5020047"/>
                  <a:gd name="connsiteY103" fmla="*/ 1133517 h 2019411"/>
                  <a:gd name="connsiteX104" fmla="*/ 4991107 w 5020047"/>
                  <a:gd name="connsiteY104" fmla="*/ 104724 h 2019411"/>
                  <a:gd name="connsiteX105" fmla="*/ 5019679 w 5020047"/>
                  <a:gd name="connsiteY10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4019848 w 5020047"/>
                  <a:gd name="connsiteY72" fmla="*/ 1009706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96055 w 5020047"/>
                  <a:gd name="connsiteY75" fmla="*/ 1686136 h 2019411"/>
                  <a:gd name="connsiteX76" fmla="*/ 4152716 w 5020047"/>
                  <a:gd name="connsiteY76" fmla="*/ 2019411 h 2019411"/>
                  <a:gd name="connsiteX77" fmla="*/ 4238439 w 5020047"/>
                  <a:gd name="connsiteY77" fmla="*/ 1257400 h 2019411"/>
                  <a:gd name="connsiteX78" fmla="*/ 4247964 w 5020047"/>
                  <a:gd name="connsiteY78" fmla="*/ 1200250 h 2019411"/>
                  <a:gd name="connsiteX79" fmla="*/ 4247964 w 5020047"/>
                  <a:gd name="connsiteY79" fmla="*/ 1171675 h 2019411"/>
                  <a:gd name="connsiteX80" fmla="*/ 4257489 w 5020047"/>
                  <a:gd name="connsiteY80" fmla="*/ 1105000 h 2019411"/>
                  <a:gd name="connsiteX81" fmla="*/ 4257489 w 5020047"/>
                  <a:gd name="connsiteY81" fmla="*/ 1066900 h 2019411"/>
                  <a:gd name="connsiteX82" fmla="*/ 4247964 w 5020047"/>
                  <a:gd name="connsiteY82" fmla="*/ 1000225 h 2019411"/>
                  <a:gd name="connsiteX83" fmla="*/ 4257489 w 5020047"/>
                  <a:gd name="connsiteY83" fmla="*/ 952600 h 2019411"/>
                  <a:gd name="connsiteX84" fmla="*/ 4276539 w 5020047"/>
                  <a:gd name="connsiteY84" fmla="*/ 885925 h 2019411"/>
                  <a:gd name="connsiteX85" fmla="*/ 4295589 w 5020047"/>
                  <a:gd name="connsiteY85" fmla="*/ 838300 h 2019411"/>
                  <a:gd name="connsiteX86" fmla="*/ 4276539 w 5020047"/>
                  <a:gd name="connsiteY86" fmla="*/ 800200 h 2019411"/>
                  <a:gd name="connsiteX87" fmla="*/ 4295589 w 5020047"/>
                  <a:gd name="connsiteY87" fmla="*/ 704950 h 2019411"/>
                  <a:gd name="connsiteX88" fmla="*/ 4362268 w 5020047"/>
                  <a:gd name="connsiteY88" fmla="*/ 762100 h 2019411"/>
                  <a:gd name="connsiteX89" fmla="*/ 4362264 w 5020047"/>
                  <a:gd name="connsiteY89" fmla="*/ 552550 h 2019411"/>
                  <a:gd name="connsiteX90" fmla="*/ 4371789 w 5020047"/>
                  <a:gd name="connsiteY90" fmla="*/ 504925 h 2019411"/>
                  <a:gd name="connsiteX91" fmla="*/ 4371789 w 5020047"/>
                  <a:gd name="connsiteY91" fmla="*/ 447775 h 2019411"/>
                  <a:gd name="connsiteX92" fmla="*/ 4390839 w 5020047"/>
                  <a:gd name="connsiteY92" fmla="*/ 381100 h 2019411"/>
                  <a:gd name="connsiteX93" fmla="*/ 4381314 w 5020047"/>
                  <a:gd name="connsiteY93" fmla="*/ 333475 h 2019411"/>
                  <a:gd name="connsiteX94" fmla="*/ 4381314 w 5020047"/>
                  <a:gd name="connsiteY94" fmla="*/ 266800 h 2019411"/>
                  <a:gd name="connsiteX95" fmla="*/ 4390839 w 5020047"/>
                  <a:gd name="connsiteY95" fmla="*/ 209650 h 2019411"/>
                  <a:gd name="connsiteX96" fmla="*/ 4419414 w 5020047"/>
                  <a:gd name="connsiteY96" fmla="*/ 162025 h 2019411"/>
                  <a:gd name="connsiteX97" fmla="*/ 4409890 w 5020047"/>
                  <a:gd name="connsiteY97" fmla="*/ 28670 h 2019411"/>
                  <a:gd name="connsiteX98" fmla="*/ 4496267 w 5020047"/>
                  <a:gd name="connsiteY98" fmla="*/ 180984 h 2019411"/>
                  <a:gd name="connsiteX99" fmla="*/ 4610572 w 5020047"/>
                  <a:gd name="connsiteY99" fmla="*/ 9525 h 2019411"/>
                  <a:gd name="connsiteX100" fmla="*/ 4657563 w 5020047"/>
                  <a:gd name="connsiteY100" fmla="*/ 152504 h 2019411"/>
                  <a:gd name="connsiteX101" fmla="*/ 4753469 w 5020047"/>
                  <a:gd name="connsiteY101" fmla="*/ 57153 h 2019411"/>
                  <a:gd name="connsiteX102" fmla="*/ 4857612 w 5020047"/>
                  <a:gd name="connsiteY102" fmla="*/ 1133630 h 2019411"/>
                  <a:gd name="connsiteX103" fmla="*/ 4895857 w 5020047"/>
                  <a:gd name="connsiteY103" fmla="*/ 276183 h 2019411"/>
                  <a:gd name="connsiteX104" fmla="*/ 4953000 w 5020047"/>
                  <a:gd name="connsiteY104" fmla="*/ 1133517 h 2019411"/>
                  <a:gd name="connsiteX105" fmla="*/ 4991107 w 5020047"/>
                  <a:gd name="connsiteY105" fmla="*/ 104724 h 2019411"/>
                  <a:gd name="connsiteX106" fmla="*/ 5019679 w 5020047"/>
                  <a:gd name="connsiteY10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96055 w 5020047"/>
                  <a:gd name="connsiteY75" fmla="*/ 1686136 h 2019411"/>
                  <a:gd name="connsiteX76" fmla="*/ 4152716 w 5020047"/>
                  <a:gd name="connsiteY76" fmla="*/ 2019411 h 2019411"/>
                  <a:gd name="connsiteX77" fmla="*/ 4238439 w 5020047"/>
                  <a:gd name="connsiteY77" fmla="*/ 1257400 h 2019411"/>
                  <a:gd name="connsiteX78" fmla="*/ 4247964 w 5020047"/>
                  <a:gd name="connsiteY78" fmla="*/ 1200250 h 2019411"/>
                  <a:gd name="connsiteX79" fmla="*/ 4247964 w 5020047"/>
                  <a:gd name="connsiteY79" fmla="*/ 1171675 h 2019411"/>
                  <a:gd name="connsiteX80" fmla="*/ 4257489 w 5020047"/>
                  <a:gd name="connsiteY80" fmla="*/ 1105000 h 2019411"/>
                  <a:gd name="connsiteX81" fmla="*/ 4257489 w 5020047"/>
                  <a:gd name="connsiteY81" fmla="*/ 1066900 h 2019411"/>
                  <a:gd name="connsiteX82" fmla="*/ 4247964 w 5020047"/>
                  <a:gd name="connsiteY82" fmla="*/ 1000225 h 2019411"/>
                  <a:gd name="connsiteX83" fmla="*/ 4257489 w 5020047"/>
                  <a:gd name="connsiteY83" fmla="*/ 952600 h 2019411"/>
                  <a:gd name="connsiteX84" fmla="*/ 4276539 w 5020047"/>
                  <a:gd name="connsiteY84" fmla="*/ 885925 h 2019411"/>
                  <a:gd name="connsiteX85" fmla="*/ 4295589 w 5020047"/>
                  <a:gd name="connsiteY85" fmla="*/ 838300 h 2019411"/>
                  <a:gd name="connsiteX86" fmla="*/ 4276539 w 5020047"/>
                  <a:gd name="connsiteY86" fmla="*/ 800200 h 2019411"/>
                  <a:gd name="connsiteX87" fmla="*/ 4295589 w 5020047"/>
                  <a:gd name="connsiteY87" fmla="*/ 704950 h 2019411"/>
                  <a:gd name="connsiteX88" fmla="*/ 4362268 w 5020047"/>
                  <a:gd name="connsiteY88" fmla="*/ 762100 h 2019411"/>
                  <a:gd name="connsiteX89" fmla="*/ 4362264 w 5020047"/>
                  <a:gd name="connsiteY89" fmla="*/ 552550 h 2019411"/>
                  <a:gd name="connsiteX90" fmla="*/ 4371789 w 5020047"/>
                  <a:gd name="connsiteY90" fmla="*/ 504925 h 2019411"/>
                  <a:gd name="connsiteX91" fmla="*/ 4371789 w 5020047"/>
                  <a:gd name="connsiteY91" fmla="*/ 447775 h 2019411"/>
                  <a:gd name="connsiteX92" fmla="*/ 4390839 w 5020047"/>
                  <a:gd name="connsiteY92" fmla="*/ 381100 h 2019411"/>
                  <a:gd name="connsiteX93" fmla="*/ 4381314 w 5020047"/>
                  <a:gd name="connsiteY93" fmla="*/ 333475 h 2019411"/>
                  <a:gd name="connsiteX94" fmla="*/ 4381314 w 5020047"/>
                  <a:gd name="connsiteY94" fmla="*/ 266800 h 2019411"/>
                  <a:gd name="connsiteX95" fmla="*/ 4390839 w 5020047"/>
                  <a:gd name="connsiteY95" fmla="*/ 209650 h 2019411"/>
                  <a:gd name="connsiteX96" fmla="*/ 4419414 w 5020047"/>
                  <a:gd name="connsiteY96" fmla="*/ 162025 h 2019411"/>
                  <a:gd name="connsiteX97" fmla="*/ 4409890 w 5020047"/>
                  <a:gd name="connsiteY97" fmla="*/ 28670 h 2019411"/>
                  <a:gd name="connsiteX98" fmla="*/ 4496267 w 5020047"/>
                  <a:gd name="connsiteY98" fmla="*/ 180984 h 2019411"/>
                  <a:gd name="connsiteX99" fmla="*/ 4610572 w 5020047"/>
                  <a:gd name="connsiteY99" fmla="*/ 9525 h 2019411"/>
                  <a:gd name="connsiteX100" fmla="*/ 4657563 w 5020047"/>
                  <a:gd name="connsiteY100" fmla="*/ 152504 h 2019411"/>
                  <a:gd name="connsiteX101" fmla="*/ 4753469 w 5020047"/>
                  <a:gd name="connsiteY101" fmla="*/ 57153 h 2019411"/>
                  <a:gd name="connsiteX102" fmla="*/ 4857612 w 5020047"/>
                  <a:gd name="connsiteY102" fmla="*/ 1133630 h 2019411"/>
                  <a:gd name="connsiteX103" fmla="*/ 4895857 w 5020047"/>
                  <a:gd name="connsiteY103" fmla="*/ 276183 h 2019411"/>
                  <a:gd name="connsiteX104" fmla="*/ 4953000 w 5020047"/>
                  <a:gd name="connsiteY104" fmla="*/ 1133517 h 2019411"/>
                  <a:gd name="connsiteX105" fmla="*/ 4991107 w 5020047"/>
                  <a:gd name="connsiteY105" fmla="*/ 104724 h 2019411"/>
                  <a:gd name="connsiteX106" fmla="*/ 5019679 w 5020047"/>
                  <a:gd name="connsiteY10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57489 w 5020047"/>
                  <a:gd name="connsiteY81" fmla="*/ 1105000 h 2019411"/>
                  <a:gd name="connsiteX82" fmla="*/ 4257489 w 5020047"/>
                  <a:gd name="connsiteY82" fmla="*/ 1066900 h 2019411"/>
                  <a:gd name="connsiteX83" fmla="*/ 4247964 w 5020047"/>
                  <a:gd name="connsiteY83" fmla="*/ 1000225 h 2019411"/>
                  <a:gd name="connsiteX84" fmla="*/ 4257489 w 5020047"/>
                  <a:gd name="connsiteY84" fmla="*/ 952600 h 2019411"/>
                  <a:gd name="connsiteX85" fmla="*/ 4276539 w 5020047"/>
                  <a:gd name="connsiteY85" fmla="*/ 885925 h 2019411"/>
                  <a:gd name="connsiteX86" fmla="*/ 4295589 w 5020047"/>
                  <a:gd name="connsiteY86" fmla="*/ 838300 h 2019411"/>
                  <a:gd name="connsiteX87" fmla="*/ 4276539 w 5020047"/>
                  <a:gd name="connsiteY87" fmla="*/ 800200 h 2019411"/>
                  <a:gd name="connsiteX88" fmla="*/ 4295589 w 5020047"/>
                  <a:gd name="connsiteY88" fmla="*/ 704950 h 2019411"/>
                  <a:gd name="connsiteX89" fmla="*/ 4362268 w 5020047"/>
                  <a:gd name="connsiteY89" fmla="*/ 762100 h 2019411"/>
                  <a:gd name="connsiteX90" fmla="*/ 4362264 w 5020047"/>
                  <a:gd name="connsiteY90" fmla="*/ 552550 h 2019411"/>
                  <a:gd name="connsiteX91" fmla="*/ 4371789 w 5020047"/>
                  <a:gd name="connsiteY91" fmla="*/ 504925 h 2019411"/>
                  <a:gd name="connsiteX92" fmla="*/ 4371789 w 5020047"/>
                  <a:gd name="connsiteY92" fmla="*/ 447775 h 2019411"/>
                  <a:gd name="connsiteX93" fmla="*/ 4390839 w 5020047"/>
                  <a:gd name="connsiteY93" fmla="*/ 381100 h 2019411"/>
                  <a:gd name="connsiteX94" fmla="*/ 4381314 w 5020047"/>
                  <a:gd name="connsiteY94" fmla="*/ 333475 h 2019411"/>
                  <a:gd name="connsiteX95" fmla="*/ 4381314 w 5020047"/>
                  <a:gd name="connsiteY95" fmla="*/ 266800 h 2019411"/>
                  <a:gd name="connsiteX96" fmla="*/ 4390839 w 5020047"/>
                  <a:gd name="connsiteY96" fmla="*/ 209650 h 2019411"/>
                  <a:gd name="connsiteX97" fmla="*/ 4419414 w 5020047"/>
                  <a:gd name="connsiteY97" fmla="*/ 162025 h 2019411"/>
                  <a:gd name="connsiteX98" fmla="*/ 4409890 w 5020047"/>
                  <a:gd name="connsiteY98" fmla="*/ 28670 h 2019411"/>
                  <a:gd name="connsiteX99" fmla="*/ 4496267 w 5020047"/>
                  <a:gd name="connsiteY99" fmla="*/ 180984 h 2019411"/>
                  <a:gd name="connsiteX100" fmla="*/ 4610572 w 5020047"/>
                  <a:gd name="connsiteY100" fmla="*/ 9525 h 2019411"/>
                  <a:gd name="connsiteX101" fmla="*/ 4657563 w 5020047"/>
                  <a:gd name="connsiteY101" fmla="*/ 152504 h 2019411"/>
                  <a:gd name="connsiteX102" fmla="*/ 4753469 w 5020047"/>
                  <a:gd name="connsiteY102" fmla="*/ 57153 h 2019411"/>
                  <a:gd name="connsiteX103" fmla="*/ 4857612 w 5020047"/>
                  <a:gd name="connsiteY103" fmla="*/ 1133630 h 2019411"/>
                  <a:gd name="connsiteX104" fmla="*/ 4895857 w 5020047"/>
                  <a:gd name="connsiteY104" fmla="*/ 276183 h 2019411"/>
                  <a:gd name="connsiteX105" fmla="*/ 4953000 w 5020047"/>
                  <a:gd name="connsiteY105" fmla="*/ 1133517 h 2019411"/>
                  <a:gd name="connsiteX106" fmla="*/ 4991107 w 5020047"/>
                  <a:gd name="connsiteY106" fmla="*/ 104724 h 2019411"/>
                  <a:gd name="connsiteX107" fmla="*/ 5019679 w 5020047"/>
                  <a:gd name="connsiteY107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57489 w 5020047"/>
                  <a:gd name="connsiteY81" fmla="*/ 1066900 h 2019411"/>
                  <a:gd name="connsiteX82" fmla="*/ 4247964 w 5020047"/>
                  <a:gd name="connsiteY82" fmla="*/ 1000225 h 2019411"/>
                  <a:gd name="connsiteX83" fmla="*/ 4257489 w 5020047"/>
                  <a:gd name="connsiteY83" fmla="*/ 952600 h 2019411"/>
                  <a:gd name="connsiteX84" fmla="*/ 4276539 w 5020047"/>
                  <a:gd name="connsiteY84" fmla="*/ 885925 h 2019411"/>
                  <a:gd name="connsiteX85" fmla="*/ 4295589 w 5020047"/>
                  <a:gd name="connsiteY85" fmla="*/ 838300 h 2019411"/>
                  <a:gd name="connsiteX86" fmla="*/ 4276539 w 5020047"/>
                  <a:gd name="connsiteY86" fmla="*/ 800200 h 2019411"/>
                  <a:gd name="connsiteX87" fmla="*/ 4295589 w 5020047"/>
                  <a:gd name="connsiteY87" fmla="*/ 704950 h 2019411"/>
                  <a:gd name="connsiteX88" fmla="*/ 4362268 w 5020047"/>
                  <a:gd name="connsiteY88" fmla="*/ 762100 h 2019411"/>
                  <a:gd name="connsiteX89" fmla="*/ 4362264 w 5020047"/>
                  <a:gd name="connsiteY89" fmla="*/ 552550 h 2019411"/>
                  <a:gd name="connsiteX90" fmla="*/ 4371789 w 5020047"/>
                  <a:gd name="connsiteY90" fmla="*/ 504925 h 2019411"/>
                  <a:gd name="connsiteX91" fmla="*/ 4371789 w 5020047"/>
                  <a:gd name="connsiteY91" fmla="*/ 447775 h 2019411"/>
                  <a:gd name="connsiteX92" fmla="*/ 4390839 w 5020047"/>
                  <a:gd name="connsiteY92" fmla="*/ 381100 h 2019411"/>
                  <a:gd name="connsiteX93" fmla="*/ 4381314 w 5020047"/>
                  <a:gd name="connsiteY93" fmla="*/ 333475 h 2019411"/>
                  <a:gd name="connsiteX94" fmla="*/ 4381314 w 5020047"/>
                  <a:gd name="connsiteY94" fmla="*/ 266800 h 2019411"/>
                  <a:gd name="connsiteX95" fmla="*/ 4390839 w 5020047"/>
                  <a:gd name="connsiteY95" fmla="*/ 209650 h 2019411"/>
                  <a:gd name="connsiteX96" fmla="*/ 4419414 w 5020047"/>
                  <a:gd name="connsiteY96" fmla="*/ 162025 h 2019411"/>
                  <a:gd name="connsiteX97" fmla="*/ 4409890 w 5020047"/>
                  <a:gd name="connsiteY97" fmla="*/ 28670 h 2019411"/>
                  <a:gd name="connsiteX98" fmla="*/ 4496267 w 5020047"/>
                  <a:gd name="connsiteY98" fmla="*/ 180984 h 2019411"/>
                  <a:gd name="connsiteX99" fmla="*/ 4610572 w 5020047"/>
                  <a:gd name="connsiteY99" fmla="*/ 9525 h 2019411"/>
                  <a:gd name="connsiteX100" fmla="*/ 4657563 w 5020047"/>
                  <a:gd name="connsiteY100" fmla="*/ 152504 h 2019411"/>
                  <a:gd name="connsiteX101" fmla="*/ 4753469 w 5020047"/>
                  <a:gd name="connsiteY101" fmla="*/ 57153 h 2019411"/>
                  <a:gd name="connsiteX102" fmla="*/ 4857612 w 5020047"/>
                  <a:gd name="connsiteY102" fmla="*/ 1133630 h 2019411"/>
                  <a:gd name="connsiteX103" fmla="*/ 4895857 w 5020047"/>
                  <a:gd name="connsiteY103" fmla="*/ 276183 h 2019411"/>
                  <a:gd name="connsiteX104" fmla="*/ 4953000 w 5020047"/>
                  <a:gd name="connsiteY104" fmla="*/ 1133517 h 2019411"/>
                  <a:gd name="connsiteX105" fmla="*/ 4991107 w 5020047"/>
                  <a:gd name="connsiteY105" fmla="*/ 104724 h 2019411"/>
                  <a:gd name="connsiteX106" fmla="*/ 5019679 w 5020047"/>
                  <a:gd name="connsiteY10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57489 w 5020047"/>
                  <a:gd name="connsiteY81" fmla="*/ 1066900 h 2019411"/>
                  <a:gd name="connsiteX82" fmla="*/ 4247964 w 5020047"/>
                  <a:gd name="connsiteY82" fmla="*/ 1000225 h 2019411"/>
                  <a:gd name="connsiteX83" fmla="*/ 4276539 w 5020047"/>
                  <a:gd name="connsiteY83" fmla="*/ 885925 h 2019411"/>
                  <a:gd name="connsiteX84" fmla="*/ 4295589 w 5020047"/>
                  <a:gd name="connsiteY84" fmla="*/ 838300 h 2019411"/>
                  <a:gd name="connsiteX85" fmla="*/ 4276539 w 5020047"/>
                  <a:gd name="connsiteY85" fmla="*/ 800200 h 2019411"/>
                  <a:gd name="connsiteX86" fmla="*/ 4295589 w 5020047"/>
                  <a:gd name="connsiteY86" fmla="*/ 704950 h 2019411"/>
                  <a:gd name="connsiteX87" fmla="*/ 4362268 w 5020047"/>
                  <a:gd name="connsiteY87" fmla="*/ 762100 h 2019411"/>
                  <a:gd name="connsiteX88" fmla="*/ 4362264 w 5020047"/>
                  <a:gd name="connsiteY88" fmla="*/ 552550 h 2019411"/>
                  <a:gd name="connsiteX89" fmla="*/ 4371789 w 5020047"/>
                  <a:gd name="connsiteY89" fmla="*/ 504925 h 2019411"/>
                  <a:gd name="connsiteX90" fmla="*/ 4371789 w 5020047"/>
                  <a:gd name="connsiteY90" fmla="*/ 447775 h 2019411"/>
                  <a:gd name="connsiteX91" fmla="*/ 4390839 w 5020047"/>
                  <a:gd name="connsiteY91" fmla="*/ 381100 h 2019411"/>
                  <a:gd name="connsiteX92" fmla="*/ 4381314 w 5020047"/>
                  <a:gd name="connsiteY92" fmla="*/ 333475 h 2019411"/>
                  <a:gd name="connsiteX93" fmla="*/ 4381314 w 5020047"/>
                  <a:gd name="connsiteY93" fmla="*/ 266800 h 2019411"/>
                  <a:gd name="connsiteX94" fmla="*/ 4390839 w 5020047"/>
                  <a:gd name="connsiteY94" fmla="*/ 209650 h 2019411"/>
                  <a:gd name="connsiteX95" fmla="*/ 4419414 w 5020047"/>
                  <a:gd name="connsiteY95" fmla="*/ 162025 h 2019411"/>
                  <a:gd name="connsiteX96" fmla="*/ 4409890 w 5020047"/>
                  <a:gd name="connsiteY96" fmla="*/ 28670 h 2019411"/>
                  <a:gd name="connsiteX97" fmla="*/ 4496267 w 5020047"/>
                  <a:gd name="connsiteY97" fmla="*/ 180984 h 2019411"/>
                  <a:gd name="connsiteX98" fmla="*/ 4610572 w 5020047"/>
                  <a:gd name="connsiteY98" fmla="*/ 9525 h 2019411"/>
                  <a:gd name="connsiteX99" fmla="*/ 4657563 w 5020047"/>
                  <a:gd name="connsiteY99" fmla="*/ 152504 h 2019411"/>
                  <a:gd name="connsiteX100" fmla="*/ 4753469 w 5020047"/>
                  <a:gd name="connsiteY100" fmla="*/ 57153 h 2019411"/>
                  <a:gd name="connsiteX101" fmla="*/ 4857612 w 5020047"/>
                  <a:gd name="connsiteY101" fmla="*/ 1133630 h 2019411"/>
                  <a:gd name="connsiteX102" fmla="*/ 4895857 w 5020047"/>
                  <a:gd name="connsiteY102" fmla="*/ 276183 h 2019411"/>
                  <a:gd name="connsiteX103" fmla="*/ 4953000 w 5020047"/>
                  <a:gd name="connsiteY103" fmla="*/ 1133517 h 2019411"/>
                  <a:gd name="connsiteX104" fmla="*/ 4991107 w 5020047"/>
                  <a:gd name="connsiteY104" fmla="*/ 104724 h 2019411"/>
                  <a:gd name="connsiteX105" fmla="*/ 5019679 w 5020047"/>
                  <a:gd name="connsiteY10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57489 w 5020047"/>
                  <a:gd name="connsiteY81" fmla="*/ 1066900 h 2019411"/>
                  <a:gd name="connsiteX82" fmla="*/ 4276539 w 5020047"/>
                  <a:gd name="connsiteY82" fmla="*/ 885925 h 2019411"/>
                  <a:gd name="connsiteX83" fmla="*/ 4295589 w 5020047"/>
                  <a:gd name="connsiteY83" fmla="*/ 838300 h 2019411"/>
                  <a:gd name="connsiteX84" fmla="*/ 4276539 w 5020047"/>
                  <a:gd name="connsiteY84" fmla="*/ 800200 h 2019411"/>
                  <a:gd name="connsiteX85" fmla="*/ 4295589 w 5020047"/>
                  <a:gd name="connsiteY85" fmla="*/ 704950 h 2019411"/>
                  <a:gd name="connsiteX86" fmla="*/ 4362268 w 5020047"/>
                  <a:gd name="connsiteY86" fmla="*/ 762100 h 2019411"/>
                  <a:gd name="connsiteX87" fmla="*/ 4362264 w 5020047"/>
                  <a:gd name="connsiteY87" fmla="*/ 552550 h 2019411"/>
                  <a:gd name="connsiteX88" fmla="*/ 4371789 w 5020047"/>
                  <a:gd name="connsiteY88" fmla="*/ 504925 h 2019411"/>
                  <a:gd name="connsiteX89" fmla="*/ 4371789 w 5020047"/>
                  <a:gd name="connsiteY89" fmla="*/ 447775 h 2019411"/>
                  <a:gd name="connsiteX90" fmla="*/ 4390839 w 5020047"/>
                  <a:gd name="connsiteY90" fmla="*/ 381100 h 2019411"/>
                  <a:gd name="connsiteX91" fmla="*/ 4381314 w 5020047"/>
                  <a:gd name="connsiteY91" fmla="*/ 333475 h 2019411"/>
                  <a:gd name="connsiteX92" fmla="*/ 4381314 w 5020047"/>
                  <a:gd name="connsiteY92" fmla="*/ 266800 h 2019411"/>
                  <a:gd name="connsiteX93" fmla="*/ 4390839 w 5020047"/>
                  <a:gd name="connsiteY93" fmla="*/ 209650 h 2019411"/>
                  <a:gd name="connsiteX94" fmla="*/ 4419414 w 5020047"/>
                  <a:gd name="connsiteY94" fmla="*/ 162025 h 2019411"/>
                  <a:gd name="connsiteX95" fmla="*/ 4409890 w 5020047"/>
                  <a:gd name="connsiteY95" fmla="*/ 28670 h 2019411"/>
                  <a:gd name="connsiteX96" fmla="*/ 4496267 w 5020047"/>
                  <a:gd name="connsiteY96" fmla="*/ 180984 h 2019411"/>
                  <a:gd name="connsiteX97" fmla="*/ 4610572 w 5020047"/>
                  <a:gd name="connsiteY97" fmla="*/ 9525 h 2019411"/>
                  <a:gd name="connsiteX98" fmla="*/ 4657563 w 5020047"/>
                  <a:gd name="connsiteY98" fmla="*/ 152504 h 2019411"/>
                  <a:gd name="connsiteX99" fmla="*/ 4753469 w 5020047"/>
                  <a:gd name="connsiteY99" fmla="*/ 57153 h 2019411"/>
                  <a:gd name="connsiteX100" fmla="*/ 4857612 w 5020047"/>
                  <a:gd name="connsiteY100" fmla="*/ 1133630 h 2019411"/>
                  <a:gd name="connsiteX101" fmla="*/ 4895857 w 5020047"/>
                  <a:gd name="connsiteY101" fmla="*/ 276183 h 2019411"/>
                  <a:gd name="connsiteX102" fmla="*/ 4953000 w 5020047"/>
                  <a:gd name="connsiteY102" fmla="*/ 1133517 h 2019411"/>
                  <a:gd name="connsiteX103" fmla="*/ 4991107 w 5020047"/>
                  <a:gd name="connsiteY103" fmla="*/ 104724 h 2019411"/>
                  <a:gd name="connsiteX104" fmla="*/ 5019679 w 5020047"/>
                  <a:gd name="connsiteY10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47964 w 5020047"/>
                  <a:gd name="connsiteY80" fmla="*/ 1171675 h 2019411"/>
                  <a:gd name="connsiteX81" fmla="*/ 4276539 w 5020047"/>
                  <a:gd name="connsiteY81" fmla="*/ 885925 h 2019411"/>
                  <a:gd name="connsiteX82" fmla="*/ 4295589 w 5020047"/>
                  <a:gd name="connsiteY82" fmla="*/ 838300 h 2019411"/>
                  <a:gd name="connsiteX83" fmla="*/ 4276539 w 5020047"/>
                  <a:gd name="connsiteY83" fmla="*/ 800200 h 2019411"/>
                  <a:gd name="connsiteX84" fmla="*/ 4295589 w 5020047"/>
                  <a:gd name="connsiteY84" fmla="*/ 704950 h 2019411"/>
                  <a:gd name="connsiteX85" fmla="*/ 4362268 w 5020047"/>
                  <a:gd name="connsiteY85" fmla="*/ 762100 h 2019411"/>
                  <a:gd name="connsiteX86" fmla="*/ 4362264 w 5020047"/>
                  <a:gd name="connsiteY86" fmla="*/ 552550 h 2019411"/>
                  <a:gd name="connsiteX87" fmla="*/ 4371789 w 5020047"/>
                  <a:gd name="connsiteY87" fmla="*/ 504925 h 2019411"/>
                  <a:gd name="connsiteX88" fmla="*/ 4371789 w 5020047"/>
                  <a:gd name="connsiteY88" fmla="*/ 447775 h 2019411"/>
                  <a:gd name="connsiteX89" fmla="*/ 4390839 w 5020047"/>
                  <a:gd name="connsiteY89" fmla="*/ 381100 h 2019411"/>
                  <a:gd name="connsiteX90" fmla="*/ 4381314 w 5020047"/>
                  <a:gd name="connsiteY90" fmla="*/ 333475 h 2019411"/>
                  <a:gd name="connsiteX91" fmla="*/ 4381314 w 5020047"/>
                  <a:gd name="connsiteY91" fmla="*/ 266800 h 2019411"/>
                  <a:gd name="connsiteX92" fmla="*/ 4390839 w 5020047"/>
                  <a:gd name="connsiteY92" fmla="*/ 209650 h 2019411"/>
                  <a:gd name="connsiteX93" fmla="*/ 4419414 w 5020047"/>
                  <a:gd name="connsiteY93" fmla="*/ 162025 h 2019411"/>
                  <a:gd name="connsiteX94" fmla="*/ 4409890 w 5020047"/>
                  <a:gd name="connsiteY94" fmla="*/ 28670 h 2019411"/>
                  <a:gd name="connsiteX95" fmla="*/ 4496267 w 5020047"/>
                  <a:gd name="connsiteY95" fmla="*/ 180984 h 2019411"/>
                  <a:gd name="connsiteX96" fmla="*/ 4610572 w 5020047"/>
                  <a:gd name="connsiteY96" fmla="*/ 9525 h 2019411"/>
                  <a:gd name="connsiteX97" fmla="*/ 4657563 w 5020047"/>
                  <a:gd name="connsiteY97" fmla="*/ 152504 h 2019411"/>
                  <a:gd name="connsiteX98" fmla="*/ 4753469 w 5020047"/>
                  <a:gd name="connsiteY98" fmla="*/ 57153 h 2019411"/>
                  <a:gd name="connsiteX99" fmla="*/ 4857612 w 5020047"/>
                  <a:gd name="connsiteY99" fmla="*/ 1133630 h 2019411"/>
                  <a:gd name="connsiteX100" fmla="*/ 4895857 w 5020047"/>
                  <a:gd name="connsiteY100" fmla="*/ 276183 h 2019411"/>
                  <a:gd name="connsiteX101" fmla="*/ 4953000 w 5020047"/>
                  <a:gd name="connsiteY101" fmla="*/ 1133517 h 2019411"/>
                  <a:gd name="connsiteX102" fmla="*/ 4991107 w 5020047"/>
                  <a:gd name="connsiteY102" fmla="*/ 104724 h 2019411"/>
                  <a:gd name="connsiteX103" fmla="*/ 5019679 w 5020047"/>
                  <a:gd name="connsiteY103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47964 w 5020047"/>
                  <a:gd name="connsiteY79" fmla="*/ 1200250 h 2019411"/>
                  <a:gd name="connsiteX80" fmla="*/ 4276539 w 5020047"/>
                  <a:gd name="connsiteY80" fmla="*/ 885925 h 2019411"/>
                  <a:gd name="connsiteX81" fmla="*/ 4295589 w 5020047"/>
                  <a:gd name="connsiteY81" fmla="*/ 838300 h 2019411"/>
                  <a:gd name="connsiteX82" fmla="*/ 4276539 w 5020047"/>
                  <a:gd name="connsiteY82" fmla="*/ 800200 h 2019411"/>
                  <a:gd name="connsiteX83" fmla="*/ 4295589 w 5020047"/>
                  <a:gd name="connsiteY83" fmla="*/ 704950 h 2019411"/>
                  <a:gd name="connsiteX84" fmla="*/ 4362268 w 5020047"/>
                  <a:gd name="connsiteY84" fmla="*/ 762100 h 2019411"/>
                  <a:gd name="connsiteX85" fmla="*/ 4362264 w 5020047"/>
                  <a:gd name="connsiteY85" fmla="*/ 552550 h 2019411"/>
                  <a:gd name="connsiteX86" fmla="*/ 4371789 w 5020047"/>
                  <a:gd name="connsiteY86" fmla="*/ 504925 h 2019411"/>
                  <a:gd name="connsiteX87" fmla="*/ 4371789 w 5020047"/>
                  <a:gd name="connsiteY87" fmla="*/ 447775 h 2019411"/>
                  <a:gd name="connsiteX88" fmla="*/ 4390839 w 5020047"/>
                  <a:gd name="connsiteY88" fmla="*/ 381100 h 2019411"/>
                  <a:gd name="connsiteX89" fmla="*/ 4381314 w 5020047"/>
                  <a:gd name="connsiteY89" fmla="*/ 333475 h 2019411"/>
                  <a:gd name="connsiteX90" fmla="*/ 4381314 w 5020047"/>
                  <a:gd name="connsiteY90" fmla="*/ 266800 h 2019411"/>
                  <a:gd name="connsiteX91" fmla="*/ 4390839 w 5020047"/>
                  <a:gd name="connsiteY91" fmla="*/ 209650 h 2019411"/>
                  <a:gd name="connsiteX92" fmla="*/ 4419414 w 5020047"/>
                  <a:gd name="connsiteY92" fmla="*/ 162025 h 2019411"/>
                  <a:gd name="connsiteX93" fmla="*/ 4409890 w 5020047"/>
                  <a:gd name="connsiteY93" fmla="*/ 28670 h 2019411"/>
                  <a:gd name="connsiteX94" fmla="*/ 4496267 w 5020047"/>
                  <a:gd name="connsiteY94" fmla="*/ 180984 h 2019411"/>
                  <a:gd name="connsiteX95" fmla="*/ 4610572 w 5020047"/>
                  <a:gd name="connsiteY95" fmla="*/ 9525 h 2019411"/>
                  <a:gd name="connsiteX96" fmla="*/ 4657563 w 5020047"/>
                  <a:gd name="connsiteY96" fmla="*/ 152504 h 2019411"/>
                  <a:gd name="connsiteX97" fmla="*/ 4753469 w 5020047"/>
                  <a:gd name="connsiteY97" fmla="*/ 57153 h 2019411"/>
                  <a:gd name="connsiteX98" fmla="*/ 4857612 w 5020047"/>
                  <a:gd name="connsiteY98" fmla="*/ 1133630 h 2019411"/>
                  <a:gd name="connsiteX99" fmla="*/ 4895857 w 5020047"/>
                  <a:gd name="connsiteY99" fmla="*/ 276183 h 2019411"/>
                  <a:gd name="connsiteX100" fmla="*/ 4953000 w 5020047"/>
                  <a:gd name="connsiteY100" fmla="*/ 1133517 h 2019411"/>
                  <a:gd name="connsiteX101" fmla="*/ 4991107 w 5020047"/>
                  <a:gd name="connsiteY101" fmla="*/ 104724 h 2019411"/>
                  <a:gd name="connsiteX102" fmla="*/ 5019679 w 5020047"/>
                  <a:gd name="connsiteY102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76539 w 5020047"/>
                  <a:gd name="connsiteY79" fmla="*/ 885925 h 2019411"/>
                  <a:gd name="connsiteX80" fmla="*/ 4295589 w 5020047"/>
                  <a:gd name="connsiteY80" fmla="*/ 838300 h 2019411"/>
                  <a:gd name="connsiteX81" fmla="*/ 4276539 w 5020047"/>
                  <a:gd name="connsiteY81" fmla="*/ 800200 h 2019411"/>
                  <a:gd name="connsiteX82" fmla="*/ 4295589 w 5020047"/>
                  <a:gd name="connsiteY82" fmla="*/ 704950 h 2019411"/>
                  <a:gd name="connsiteX83" fmla="*/ 4362268 w 5020047"/>
                  <a:gd name="connsiteY83" fmla="*/ 762100 h 2019411"/>
                  <a:gd name="connsiteX84" fmla="*/ 4362264 w 5020047"/>
                  <a:gd name="connsiteY84" fmla="*/ 552550 h 2019411"/>
                  <a:gd name="connsiteX85" fmla="*/ 4371789 w 5020047"/>
                  <a:gd name="connsiteY85" fmla="*/ 504925 h 2019411"/>
                  <a:gd name="connsiteX86" fmla="*/ 4371789 w 5020047"/>
                  <a:gd name="connsiteY86" fmla="*/ 447775 h 2019411"/>
                  <a:gd name="connsiteX87" fmla="*/ 4390839 w 5020047"/>
                  <a:gd name="connsiteY87" fmla="*/ 381100 h 2019411"/>
                  <a:gd name="connsiteX88" fmla="*/ 4381314 w 5020047"/>
                  <a:gd name="connsiteY88" fmla="*/ 333475 h 2019411"/>
                  <a:gd name="connsiteX89" fmla="*/ 4381314 w 5020047"/>
                  <a:gd name="connsiteY89" fmla="*/ 266800 h 2019411"/>
                  <a:gd name="connsiteX90" fmla="*/ 4390839 w 5020047"/>
                  <a:gd name="connsiteY90" fmla="*/ 209650 h 2019411"/>
                  <a:gd name="connsiteX91" fmla="*/ 4419414 w 5020047"/>
                  <a:gd name="connsiteY91" fmla="*/ 162025 h 2019411"/>
                  <a:gd name="connsiteX92" fmla="*/ 4409890 w 5020047"/>
                  <a:gd name="connsiteY92" fmla="*/ 28670 h 2019411"/>
                  <a:gd name="connsiteX93" fmla="*/ 4496267 w 5020047"/>
                  <a:gd name="connsiteY93" fmla="*/ 180984 h 2019411"/>
                  <a:gd name="connsiteX94" fmla="*/ 4610572 w 5020047"/>
                  <a:gd name="connsiteY94" fmla="*/ 9525 h 2019411"/>
                  <a:gd name="connsiteX95" fmla="*/ 4657563 w 5020047"/>
                  <a:gd name="connsiteY95" fmla="*/ 152504 h 2019411"/>
                  <a:gd name="connsiteX96" fmla="*/ 4753469 w 5020047"/>
                  <a:gd name="connsiteY96" fmla="*/ 57153 h 2019411"/>
                  <a:gd name="connsiteX97" fmla="*/ 4857612 w 5020047"/>
                  <a:gd name="connsiteY97" fmla="*/ 1133630 h 2019411"/>
                  <a:gd name="connsiteX98" fmla="*/ 4895857 w 5020047"/>
                  <a:gd name="connsiteY98" fmla="*/ 276183 h 2019411"/>
                  <a:gd name="connsiteX99" fmla="*/ 4953000 w 5020047"/>
                  <a:gd name="connsiteY99" fmla="*/ 1133517 h 2019411"/>
                  <a:gd name="connsiteX100" fmla="*/ 4991107 w 5020047"/>
                  <a:gd name="connsiteY100" fmla="*/ 104724 h 2019411"/>
                  <a:gd name="connsiteX101" fmla="*/ 5019679 w 5020047"/>
                  <a:gd name="connsiteY101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6539 w 5020047"/>
                  <a:gd name="connsiteY80" fmla="*/ 885925 h 2019411"/>
                  <a:gd name="connsiteX81" fmla="*/ 4295589 w 5020047"/>
                  <a:gd name="connsiteY81" fmla="*/ 838300 h 2019411"/>
                  <a:gd name="connsiteX82" fmla="*/ 4276539 w 5020047"/>
                  <a:gd name="connsiteY82" fmla="*/ 800200 h 2019411"/>
                  <a:gd name="connsiteX83" fmla="*/ 4295589 w 5020047"/>
                  <a:gd name="connsiteY83" fmla="*/ 704950 h 2019411"/>
                  <a:gd name="connsiteX84" fmla="*/ 4362268 w 5020047"/>
                  <a:gd name="connsiteY84" fmla="*/ 762100 h 2019411"/>
                  <a:gd name="connsiteX85" fmla="*/ 4362264 w 5020047"/>
                  <a:gd name="connsiteY85" fmla="*/ 552550 h 2019411"/>
                  <a:gd name="connsiteX86" fmla="*/ 4371789 w 5020047"/>
                  <a:gd name="connsiteY86" fmla="*/ 504925 h 2019411"/>
                  <a:gd name="connsiteX87" fmla="*/ 4371789 w 5020047"/>
                  <a:gd name="connsiteY87" fmla="*/ 447775 h 2019411"/>
                  <a:gd name="connsiteX88" fmla="*/ 4390839 w 5020047"/>
                  <a:gd name="connsiteY88" fmla="*/ 381100 h 2019411"/>
                  <a:gd name="connsiteX89" fmla="*/ 4381314 w 5020047"/>
                  <a:gd name="connsiteY89" fmla="*/ 333475 h 2019411"/>
                  <a:gd name="connsiteX90" fmla="*/ 4381314 w 5020047"/>
                  <a:gd name="connsiteY90" fmla="*/ 266800 h 2019411"/>
                  <a:gd name="connsiteX91" fmla="*/ 4390839 w 5020047"/>
                  <a:gd name="connsiteY91" fmla="*/ 209650 h 2019411"/>
                  <a:gd name="connsiteX92" fmla="*/ 4419414 w 5020047"/>
                  <a:gd name="connsiteY92" fmla="*/ 162025 h 2019411"/>
                  <a:gd name="connsiteX93" fmla="*/ 4409890 w 5020047"/>
                  <a:gd name="connsiteY93" fmla="*/ 28670 h 2019411"/>
                  <a:gd name="connsiteX94" fmla="*/ 4496267 w 5020047"/>
                  <a:gd name="connsiteY94" fmla="*/ 180984 h 2019411"/>
                  <a:gd name="connsiteX95" fmla="*/ 4610572 w 5020047"/>
                  <a:gd name="connsiteY95" fmla="*/ 9525 h 2019411"/>
                  <a:gd name="connsiteX96" fmla="*/ 4657563 w 5020047"/>
                  <a:gd name="connsiteY96" fmla="*/ 152504 h 2019411"/>
                  <a:gd name="connsiteX97" fmla="*/ 4753469 w 5020047"/>
                  <a:gd name="connsiteY97" fmla="*/ 57153 h 2019411"/>
                  <a:gd name="connsiteX98" fmla="*/ 4857612 w 5020047"/>
                  <a:gd name="connsiteY98" fmla="*/ 1133630 h 2019411"/>
                  <a:gd name="connsiteX99" fmla="*/ 4895857 w 5020047"/>
                  <a:gd name="connsiteY99" fmla="*/ 276183 h 2019411"/>
                  <a:gd name="connsiteX100" fmla="*/ 4953000 w 5020047"/>
                  <a:gd name="connsiteY100" fmla="*/ 1133517 h 2019411"/>
                  <a:gd name="connsiteX101" fmla="*/ 4991107 w 5020047"/>
                  <a:gd name="connsiteY101" fmla="*/ 104724 h 2019411"/>
                  <a:gd name="connsiteX102" fmla="*/ 5019679 w 5020047"/>
                  <a:gd name="connsiteY102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6539 w 5020047"/>
                  <a:gd name="connsiteY80" fmla="*/ 885925 h 2019411"/>
                  <a:gd name="connsiteX81" fmla="*/ 4295589 w 5020047"/>
                  <a:gd name="connsiteY81" fmla="*/ 838300 h 2019411"/>
                  <a:gd name="connsiteX82" fmla="*/ 4295589 w 5020047"/>
                  <a:gd name="connsiteY82" fmla="*/ 704950 h 2019411"/>
                  <a:gd name="connsiteX83" fmla="*/ 4362268 w 5020047"/>
                  <a:gd name="connsiteY83" fmla="*/ 762100 h 2019411"/>
                  <a:gd name="connsiteX84" fmla="*/ 4362264 w 5020047"/>
                  <a:gd name="connsiteY84" fmla="*/ 552550 h 2019411"/>
                  <a:gd name="connsiteX85" fmla="*/ 4371789 w 5020047"/>
                  <a:gd name="connsiteY85" fmla="*/ 504925 h 2019411"/>
                  <a:gd name="connsiteX86" fmla="*/ 4371789 w 5020047"/>
                  <a:gd name="connsiteY86" fmla="*/ 447775 h 2019411"/>
                  <a:gd name="connsiteX87" fmla="*/ 4390839 w 5020047"/>
                  <a:gd name="connsiteY87" fmla="*/ 381100 h 2019411"/>
                  <a:gd name="connsiteX88" fmla="*/ 4381314 w 5020047"/>
                  <a:gd name="connsiteY88" fmla="*/ 333475 h 2019411"/>
                  <a:gd name="connsiteX89" fmla="*/ 4381314 w 5020047"/>
                  <a:gd name="connsiteY89" fmla="*/ 266800 h 2019411"/>
                  <a:gd name="connsiteX90" fmla="*/ 4390839 w 5020047"/>
                  <a:gd name="connsiteY90" fmla="*/ 209650 h 2019411"/>
                  <a:gd name="connsiteX91" fmla="*/ 4419414 w 5020047"/>
                  <a:gd name="connsiteY91" fmla="*/ 162025 h 2019411"/>
                  <a:gd name="connsiteX92" fmla="*/ 4409890 w 5020047"/>
                  <a:gd name="connsiteY92" fmla="*/ 28670 h 2019411"/>
                  <a:gd name="connsiteX93" fmla="*/ 4496267 w 5020047"/>
                  <a:gd name="connsiteY93" fmla="*/ 180984 h 2019411"/>
                  <a:gd name="connsiteX94" fmla="*/ 4610572 w 5020047"/>
                  <a:gd name="connsiteY94" fmla="*/ 9525 h 2019411"/>
                  <a:gd name="connsiteX95" fmla="*/ 4657563 w 5020047"/>
                  <a:gd name="connsiteY95" fmla="*/ 152504 h 2019411"/>
                  <a:gd name="connsiteX96" fmla="*/ 4753469 w 5020047"/>
                  <a:gd name="connsiteY96" fmla="*/ 57153 h 2019411"/>
                  <a:gd name="connsiteX97" fmla="*/ 4857612 w 5020047"/>
                  <a:gd name="connsiteY97" fmla="*/ 1133630 h 2019411"/>
                  <a:gd name="connsiteX98" fmla="*/ 4895857 w 5020047"/>
                  <a:gd name="connsiteY98" fmla="*/ 276183 h 2019411"/>
                  <a:gd name="connsiteX99" fmla="*/ 4953000 w 5020047"/>
                  <a:gd name="connsiteY99" fmla="*/ 1133517 h 2019411"/>
                  <a:gd name="connsiteX100" fmla="*/ 4991107 w 5020047"/>
                  <a:gd name="connsiteY100" fmla="*/ 104724 h 2019411"/>
                  <a:gd name="connsiteX101" fmla="*/ 5019679 w 5020047"/>
                  <a:gd name="connsiteY101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6539 w 5020047"/>
                  <a:gd name="connsiteY80" fmla="*/ 885925 h 2019411"/>
                  <a:gd name="connsiteX81" fmla="*/ 4295589 w 5020047"/>
                  <a:gd name="connsiteY81" fmla="*/ 704950 h 2019411"/>
                  <a:gd name="connsiteX82" fmla="*/ 4362268 w 5020047"/>
                  <a:gd name="connsiteY82" fmla="*/ 762100 h 2019411"/>
                  <a:gd name="connsiteX83" fmla="*/ 4362264 w 5020047"/>
                  <a:gd name="connsiteY83" fmla="*/ 552550 h 2019411"/>
                  <a:gd name="connsiteX84" fmla="*/ 4371789 w 5020047"/>
                  <a:gd name="connsiteY84" fmla="*/ 504925 h 2019411"/>
                  <a:gd name="connsiteX85" fmla="*/ 4371789 w 5020047"/>
                  <a:gd name="connsiteY85" fmla="*/ 447775 h 2019411"/>
                  <a:gd name="connsiteX86" fmla="*/ 4390839 w 5020047"/>
                  <a:gd name="connsiteY86" fmla="*/ 381100 h 2019411"/>
                  <a:gd name="connsiteX87" fmla="*/ 4381314 w 5020047"/>
                  <a:gd name="connsiteY87" fmla="*/ 333475 h 2019411"/>
                  <a:gd name="connsiteX88" fmla="*/ 4381314 w 5020047"/>
                  <a:gd name="connsiteY88" fmla="*/ 266800 h 2019411"/>
                  <a:gd name="connsiteX89" fmla="*/ 4390839 w 5020047"/>
                  <a:gd name="connsiteY89" fmla="*/ 209650 h 2019411"/>
                  <a:gd name="connsiteX90" fmla="*/ 4419414 w 5020047"/>
                  <a:gd name="connsiteY90" fmla="*/ 162025 h 2019411"/>
                  <a:gd name="connsiteX91" fmla="*/ 4409890 w 5020047"/>
                  <a:gd name="connsiteY91" fmla="*/ 28670 h 2019411"/>
                  <a:gd name="connsiteX92" fmla="*/ 4496267 w 5020047"/>
                  <a:gd name="connsiteY92" fmla="*/ 180984 h 2019411"/>
                  <a:gd name="connsiteX93" fmla="*/ 4610572 w 5020047"/>
                  <a:gd name="connsiteY93" fmla="*/ 9525 h 2019411"/>
                  <a:gd name="connsiteX94" fmla="*/ 4657563 w 5020047"/>
                  <a:gd name="connsiteY94" fmla="*/ 152504 h 2019411"/>
                  <a:gd name="connsiteX95" fmla="*/ 4753469 w 5020047"/>
                  <a:gd name="connsiteY95" fmla="*/ 57153 h 2019411"/>
                  <a:gd name="connsiteX96" fmla="*/ 4857612 w 5020047"/>
                  <a:gd name="connsiteY96" fmla="*/ 1133630 h 2019411"/>
                  <a:gd name="connsiteX97" fmla="*/ 4895857 w 5020047"/>
                  <a:gd name="connsiteY97" fmla="*/ 276183 h 2019411"/>
                  <a:gd name="connsiteX98" fmla="*/ 4953000 w 5020047"/>
                  <a:gd name="connsiteY98" fmla="*/ 1133517 h 2019411"/>
                  <a:gd name="connsiteX99" fmla="*/ 4991107 w 5020047"/>
                  <a:gd name="connsiteY99" fmla="*/ 104724 h 2019411"/>
                  <a:gd name="connsiteX100" fmla="*/ 5019679 w 5020047"/>
                  <a:gd name="connsiteY100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95589 w 5020047"/>
                  <a:gd name="connsiteY80" fmla="*/ 704950 h 2019411"/>
                  <a:gd name="connsiteX81" fmla="*/ 4362268 w 5020047"/>
                  <a:gd name="connsiteY81" fmla="*/ 762100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38439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295589 w 5020047"/>
                  <a:gd name="connsiteY81" fmla="*/ 704950 h 2019411"/>
                  <a:gd name="connsiteX82" fmla="*/ 4362268 w 5020047"/>
                  <a:gd name="connsiteY82" fmla="*/ 762100 h 2019411"/>
                  <a:gd name="connsiteX83" fmla="*/ 4362264 w 5020047"/>
                  <a:gd name="connsiteY83" fmla="*/ 552550 h 2019411"/>
                  <a:gd name="connsiteX84" fmla="*/ 4371789 w 5020047"/>
                  <a:gd name="connsiteY84" fmla="*/ 504925 h 2019411"/>
                  <a:gd name="connsiteX85" fmla="*/ 4371789 w 5020047"/>
                  <a:gd name="connsiteY85" fmla="*/ 447775 h 2019411"/>
                  <a:gd name="connsiteX86" fmla="*/ 4390839 w 5020047"/>
                  <a:gd name="connsiteY86" fmla="*/ 381100 h 2019411"/>
                  <a:gd name="connsiteX87" fmla="*/ 4381314 w 5020047"/>
                  <a:gd name="connsiteY87" fmla="*/ 333475 h 2019411"/>
                  <a:gd name="connsiteX88" fmla="*/ 4381314 w 5020047"/>
                  <a:gd name="connsiteY88" fmla="*/ 266800 h 2019411"/>
                  <a:gd name="connsiteX89" fmla="*/ 4390839 w 5020047"/>
                  <a:gd name="connsiteY89" fmla="*/ 209650 h 2019411"/>
                  <a:gd name="connsiteX90" fmla="*/ 4419414 w 5020047"/>
                  <a:gd name="connsiteY90" fmla="*/ 162025 h 2019411"/>
                  <a:gd name="connsiteX91" fmla="*/ 4409890 w 5020047"/>
                  <a:gd name="connsiteY91" fmla="*/ 28670 h 2019411"/>
                  <a:gd name="connsiteX92" fmla="*/ 4496267 w 5020047"/>
                  <a:gd name="connsiteY92" fmla="*/ 180984 h 2019411"/>
                  <a:gd name="connsiteX93" fmla="*/ 4610572 w 5020047"/>
                  <a:gd name="connsiteY93" fmla="*/ 9525 h 2019411"/>
                  <a:gd name="connsiteX94" fmla="*/ 4657563 w 5020047"/>
                  <a:gd name="connsiteY94" fmla="*/ 152504 h 2019411"/>
                  <a:gd name="connsiteX95" fmla="*/ 4753469 w 5020047"/>
                  <a:gd name="connsiteY95" fmla="*/ 57153 h 2019411"/>
                  <a:gd name="connsiteX96" fmla="*/ 4857612 w 5020047"/>
                  <a:gd name="connsiteY96" fmla="*/ 1133630 h 2019411"/>
                  <a:gd name="connsiteX97" fmla="*/ 4895857 w 5020047"/>
                  <a:gd name="connsiteY97" fmla="*/ 276183 h 2019411"/>
                  <a:gd name="connsiteX98" fmla="*/ 4953000 w 5020047"/>
                  <a:gd name="connsiteY98" fmla="*/ 1133517 h 2019411"/>
                  <a:gd name="connsiteX99" fmla="*/ 4991107 w 5020047"/>
                  <a:gd name="connsiteY99" fmla="*/ 104724 h 2019411"/>
                  <a:gd name="connsiteX100" fmla="*/ 5019679 w 5020047"/>
                  <a:gd name="connsiteY100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295589 w 5020047"/>
                  <a:gd name="connsiteY81" fmla="*/ 704950 h 2019411"/>
                  <a:gd name="connsiteX82" fmla="*/ 4362268 w 5020047"/>
                  <a:gd name="connsiteY82" fmla="*/ 762100 h 2019411"/>
                  <a:gd name="connsiteX83" fmla="*/ 4362264 w 5020047"/>
                  <a:gd name="connsiteY83" fmla="*/ 552550 h 2019411"/>
                  <a:gd name="connsiteX84" fmla="*/ 4371789 w 5020047"/>
                  <a:gd name="connsiteY84" fmla="*/ 504925 h 2019411"/>
                  <a:gd name="connsiteX85" fmla="*/ 4371789 w 5020047"/>
                  <a:gd name="connsiteY85" fmla="*/ 447775 h 2019411"/>
                  <a:gd name="connsiteX86" fmla="*/ 4390839 w 5020047"/>
                  <a:gd name="connsiteY86" fmla="*/ 381100 h 2019411"/>
                  <a:gd name="connsiteX87" fmla="*/ 4381314 w 5020047"/>
                  <a:gd name="connsiteY87" fmla="*/ 333475 h 2019411"/>
                  <a:gd name="connsiteX88" fmla="*/ 4381314 w 5020047"/>
                  <a:gd name="connsiteY88" fmla="*/ 266800 h 2019411"/>
                  <a:gd name="connsiteX89" fmla="*/ 4390839 w 5020047"/>
                  <a:gd name="connsiteY89" fmla="*/ 209650 h 2019411"/>
                  <a:gd name="connsiteX90" fmla="*/ 4419414 w 5020047"/>
                  <a:gd name="connsiteY90" fmla="*/ 162025 h 2019411"/>
                  <a:gd name="connsiteX91" fmla="*/ 4409890 w 5020047"/>
                  <a:gd name="connsiteY91" fmla="*/ 28670 h 2019411"/>
                  <a:gd name="connsiteX92" fmla="*/ 4496267 w 5020047"/>
                  <a:gd name="connsiteY92" fmla="*/ 180984 h 2019411"/>
                  <a:gd name="connsiteX93" fmla="*/ 4610572 w 5020047"/>
                  <a:gd name="connsiteY93" fmla="*/ 9525 h 2019411"/>
                  <a:gd name="connsiteX94" fmla="*/ 4657563 w 5020047"/>
                  <a:gd name="connsiteY94" fmla="*/ 152504 h 2019411"/>
                  <a:gd name="connsiteX95" fmla="*/ 4753469 w 5020047"/>
                  <a:gd name="connsiteY95" fmla="*/ 57153 h 2019411"/>
                  <a:gd name="connsiteX96" fmla="*/ 4857612 w 5020047"/>
                  <a:gd name="connsiteY96" fmla="*/ 1133630 h 2019411"/>
                  <a:gd name="connsiteX97" fmla="*/ 4895857 w 5020047"/>
                  <a:gd name="connsiteY97" fmla="*/ 276183 h 2019411"/>
                  <a:gd name="connsiteX98" fmla="*/ 4953000 w 5020047"/>
                  <a:gd name="connsiteY98" fmla="*/ 1133517 h 2019411"/>
                  <a:gd name="connsiteX99" fmla="*/ 4991107 w 5020047"/>
                  <a:gd name="connsiteY99" fmla="*/ 104724 h 2019411"/>
                  <a:gd name="connsiteX100" fmla="*/ 5019679 w 5020047"/>
                  <a:gd name="connsiteY100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295589 w 5020047"/>
                  <a:gd name="connsiteY81" fmla="*/ 704950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362264 w 5020047"/>
                  <a:gd name="connsiteY81" fmla="*/ 552550 h 2019411"/>
                  <a:gd name="connsiteX82" fmla="*/ 4371789 w 5020047"/>
                  <a:gd name="connsiteY82" fmla="*/ 504925 h 2019411"/>
                  <a:gd name="connsiteX83" fmla="*/ 4371789 w 5020047"/>
                  <a:gd name="connsiteY83" fmla="*/ 447775 h 2019411"/>
                  <a:gd name="connsiteX84" fmla="*/ 4390839 w 5020047"/>
                  <a:gd name="connsiteY84" fmla="*/ 381100 h 2019411"/>
                  <a:gd name="connsiteX85" fmla="*/ 4381314 w 5020047"/>
                  <a:gd name="connsiteY85" fmla="*/ 333475 h 2019411"/>
                  <a:gd name="connsiteX86" fmla="*/ 4381314 w 5020047"/>
                  <a:gd name="connsiteY86" fmla="*/ 266800 h 2019411"/>
                  <a:gd name="connsiteX87" fmla="*/ 4390839 w 5020047"/>
                  <a:gd name="connsiteY87" fmla="*/ 209650 h 2019411"/>
                  <a:gd name="connsiteX88" fmla="*/ 4419414 w 5020047"/>
                  <a:gd name="connsiteY88" fmla="*/ 162025 h 2019411"/>
                  <a:gd name="connsiteX89" fmla="*/ 4409890 w 5020047"/>
                  <a:gd name="connsiteY89" fmla="*/ 28670 h 2019411"/>
                  <a:gd name="connsiteX90" fmla="*/ 4496267 w 5020047"/>
                  <a:gd name="connsiteY90" fmla="*/ 180984 h 2019411"/>
                  <a:gd name="connsiteX91" fmla="*/ 4610572 w 5020047"/>
                  <a:gd name="connsiteY91" fmla="*/ 9525 h 2019411"/>
                  <a:gd name="connsiteX92" fmla="*/ 4657563 w 5020047"/>
                  <a:gd name="connsiteY92" fmla="*/ 152504 h 2019411"/>
                  <a:gd name="connsiteX93" fmla="*/ 4753469 w 5020047"/>
                  <a:gd name="connsiteY93" fmla="*/ 57153 h 2019411"/>
                  <a:gd name="connsiteX94" fmla="*/ 4857612 w 5020047"/>
                  <a:gd name="connsiteY94" fmla="*/ 1133630 h 2019411"/>
                  <a:gd name="connsiteX95" fmla="*/ 4895857 w 5020047"/>
                  <a:gd name="connsiteY95" fmla="*/ 276183 h 2019411"/>
                  <a:gd name="connsiteX96" fmla="*/ 4953000 w 5020047"/>
                  <a:gd name="connsiteY96" fmla="*/ 1133517 h 2019411"/>
                  <a:gd name="connsiteX97" fmla="*/ 4991107 w 5020047"/>
                  <a:gd name="connsiteY97" fmla="*/ 104724 h 2019411"/>
                  <a:gd name="connsiteX98" fmla="*/ 5019679 w 5020047"/>
                  <a:gd name="connsiteY98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343722 w 5020047"/>
                  <a:gd name="connsiteY81" fmla="*/ 695363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57991 w 5020047"/>
                  <a:gd name="connsiteY80" fmla="*/ 800144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504925 h 2019411"/>
                  <a:gd name="connsiteX84" fmla="*/ 4371789 w 5020047"/>
                  <a:gd name="connsiteY84" fmla="*/ 447775 h 2019411"/>
                  <a:gd name="connsiteX85" fmla="*/ 4390839 w 5020047"/>
                  <a:gd name="connsiteY85" fmla="*/ 381100 h 2019411"/>
                  <a:gd name="connsiteX86" fmla="*/ 4381314 w 5020047"/>
                  <a:gd name="connsiteY86" fmla="*/ 333475 h 2019411"/>
                  <a:gd name="connsiteX87" fmla="*/ 4381314 w 5020047"/>
                  <a:gd name="connsiteY87" fmla="*/ 266800 h 2019411"/>
                  <a:gd name="connsiteX88" fmla="*/ 4390839 w 5020047"/>
                  <a:gd name="connsiteY88" fmla="*/ 209650 h 2019411"/>
                  <a:gd name="connsiteX89" fmla="*/ 4419414 w 5020047"/>
                  <a:gd name="connsiteY89" fmla="*/ 162025 h 2019411"/>
                  <a:gd name="connsiteX90" fmla="*/ 4409890 w 5020047"/>
                  <a:gd name="connsiteY90" fmla="*/ 28670 h 2019411"/>
                  <a:gd name="connsiteX91" fmla="*/ 4496267 w 5020047"/>
                  <a:gd name="connsiteY91" fmla="*/ 180984 h 2019411"/>
                  <a:gd name="connsiteX92" fmla="*/ 4610572 w 5020047"/>
                  <a:gd name="connsiteY92" fmla="*/ 9525 h 2019411"/>
                  <a:gd name="connsiteX93" fmla="*/ 4657563 w 5020047"/>
                  <a:gd name="connsiteY93" fmla="*/ 152504 h 2019411"/>
                  <a:gd name="connsiteX94" fmla="*/ 4753469 w 5020047"/>
                  <a:gd name="connsiteY94" fmla="*/ 57153 h 2019411"/>
                  <a:gd name="connsiteX95" fmla="*/ 4857612 w 5020047"/>
                  <a:gd name="connsiteY95" fmla="*/ 1133630 h 2019411"/>
                  <a:gd name="connsiteX96" fmla="*/ 4895857 w 5020047"/>
                  <a:gd name="connsiteY96" fmla="*/ 276183 h 2019411"/>
                  <a:gd name="connsiteX97" fmla="*/ 4953000 w 5020047"/>
                  <a:gd name="connsiteY97" fmla="*/ 1133517 h 2019411"/>
                  <a:gd name="connsiteX98" fmla="*/ 4991107 w 5020047"/>
                  <a:gd name="connsiteY98" fmla="*/ 104724 h 2019411"/>
                  <a:gd name="connsiteX99" fmla="*/ 5019679 w 5020047"/>
                  <a:gd name="connsiteY99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447775 h 2019411"/>
                  <a:gd name="connsiteX84" fmla="*/ 4390839 w 5020047"/>
                  <a:gd name="connsiteY84" fmla="*/ 381100 h 2019411"/>
                  <a:gd name="connsiteX85" fmla="*/ 4381314 w 5020047"/>
                  <a:gd name="connsiteY85" fmla="*/ 333475 h 2019411"/>
                  <a:gd name="connsiteX86" fmla="*/ 4381314 w 5020047"/>
                  <a:gd name="connsiteY86" fmla="*/ 266800 h 2019411"/>
                  <a:gd name="connsiteX87" fmla="*/ 4390839 w 5020047"/>
                  <a:gd name="connsiteY87" fmla="*/ 209650 h 2019411"/>
                  <a:gd name="connsiteX88" fmla="*/ 4419414 w 5020047"/>
                  <a:gd name="connsiteY88" fmla="*/ 162025 h 2019411"/>
                  <a:gd name="connsiteX89" fmla="*/ 4409890 w 5020047"/>
                  <a:gd name="connsiteY89" fmla="*/ 28670 h 2019411"/>
                  <a:gd name="connsiteX90" fmla="*/ 4496267 w 5020047"/>
                  <a:gd name="connsiteY90" fmla="*/ 180984 h 2019411"/>
                  <a:gd name="connsiteX91" fmla="*/ 4610572 w 5020047"/>
                  <a:gd name="connsiteY91" fmla="*/ 9525 h 2019411"/>
                  <a:gd name="connsiteX92" fmla="*/ 4657563 w 5020047"/>
                  <a:gd name="connsiteY92" fmla="*/ 152504 h 2019411"/>
                  <a:gd name="connsiteX93" fmla="*/ 4753469 w 5020047"/>
                  <a:gd name="connsiteY93" fmla="*/ 57153 h 2019411"/>
                  <a:gd name="connsiteX94" fmla="*/ 4857612 w 5020047"/>
                  <a:gd name="connsiteY94" fmla="*/ 1133630 h 2019411"/>
                  <a:gd name="connsiteX95" fmla="*/ 4895857 w 5020047"/>
                  <a:gd name="connsiteY95" fmla="*/ 276183 h 2019411"/>
                  <a:gd name="connsiteX96" fmla="*/ 4953000 w 5020047"/>
                  <a:gd name="connsiteY96" fmla="*/ 1133517 h 2019411"/>
                  <a:gd name="connsiteX97" fmla="*/ 4991107 w 5020047"/>
                  <a:gd name="connsiteY97" fmla="*/ 104724 h 2019411"/>
                  <a:gd name="connsiteX98" fmla="*/ 5019679 w 5020047"/>
                  <a:gd name="connsiteY98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447775 h 2019411"/>
                  <a:gd name="connsiteX84" fmla="*/ 4390839 w 5020047"/>
                  <a:gd name="connsiteY84" fmla="*/ 381100 h 2019411"/>
                  <a:gd name="connsiteX85" fmla="*/ 4381314 w 5020047"/>
                  <a:gd name="connsiteY85" fmla="*/ 266800 h 2019411"/>
                  <a:gd name="connsiteX86" fmla="*/ 4390839 w 5020047"/>
                  <a:gd name="connsiteY86" fmla="*/ 209650 h 2019411"/>
                  <a:gd name="connsiteX87" fmla="*/ 4419414 w 5020047"/>
                  <a:gd name="connsiteY87" fmla="*/ 162025 h 2019411"/>
                  <a:gd name="connsiteX88" fmla="*/ 4409890 w 5020047"/>
                  <a:gd name="connsiteY88" fmla="*/ 28670 h 2019411"/>
                  <a:gd name="connsiteX89" fmla="*/ 4496267 w 5020047"/>
                  <a:gd name="connsiteY89" fmla="*/ 180984 h 2019411"/>
                  <a:gd name="connsiteX90" fmla="*/ 4610572 w 5020047"/>
                  <a:gd name="connsiteY90" fmla="*/ 9525 h 2019411"/>
                  <a:gd name="connsiteX91" fmla="*/ 4657563 w 5020047"/>
                  <a:gd name="connsiteY91" fmla="*/ 152504 h 2019411"/>
                  <a:gd name="connsiteX92" fmla="*/ 4753469 w 5020047"/>
                  <a:gd name="connsiteY92" fmla="*/ 57153 h 2019411"/>
                  <a:gd name="connsiteX93" fmla="*/ 4857612 w 5020047"/>
                  <a:gd name="connsiteY93" fmla="*/ 1133630 h 2019411"/>
                  <a:gd name="connsiteX94" fmla="*/ 4895857 w 5020047"/>
                  <a:gd name="connsiteY94" fmla="*/ 276183 h 2019411"/>
                  <a:gd name="connsiteX95" fmla="*/ 4953000 w 5020047"/>
                  <a:gd name="connsiteY95" fmla="*/ 1133517 h 2019411"/>
                  <a:gd name="connsiteX96" fmla="*/ 4991107 w 5020047"/>
                  <a:gd name="connsiteY96" fmla="*/ 104724 h 2019411"/>
                  <a:gd name="connsiteX97" fmla="*/ 5019679 w 5020047"/>
                  <a:gd name="connsiteY97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71789 w 5020047"/>
                  <a:gd name="connsiteY83" fmla="*/ 447775 h 2019411"/>
                  <a:gd name="connsiteX84" fmla="*/ 4381314 w 5020047"/>
                  <a:gd name="connsiteY84" fmla="*/ 266800 h 2019411"/>
                  <a:gd name="connsiteX85" fmla="*/ 4390839 w 5020047"/>
                  <a:gd name="connsiteY85" fmla="*/ 209650 h 2019411"/>
                  <a:gd name="connsiteX86" fmla="*/ 4419414 w 5020047"/>
                  <a:gd name="connsiteY86" fmla="*/ 162025 h 2019411"/>
                  <a:gd name="connsiteX87" fmla="*/ 4409890 w 5020047"/>
                  <a:gd name="connsiteY87" fmla="*/ 28670 h 2019411"/>
                  <a:gd name="connsiteX88" fmla="*/ 4496267 w 5020047"/>
                  <a:gd name="connsiteY88" fmla="*/ 180984 h 2019411"/>
                  <a:gd name="connsiteX89" fmla="*/ 4610572 w 5020047"/>
                  <a:gd name="connsiteY89" fmla="*/ 9525 h 2019411"/>
                  <a:gd name="connsiteX90" fmla="*/ 4657563 w 5020047"/>
                  <a:gd name="connsiteY90" fmla="*/ 152504 h 2019411"/>
                  <a:gd name="connsiteX91" fmla="*/ 4753469 w 5020047"/>
                  <a:gd name="connsiteY91" fmla="*/ 57153 h 2019411"/>
                  <a:gd name="connsiteX92" fmla="*/ 4857612 w 5020047"/>
                  <a:gd name="connsiteY92" fmla="*/ 1133630 h 2019411"/>
                  <a:gd name="connsiteX93" fmla="*/ 4895857 w 5020047"/>
                  <a:gd name="connsiteY93" fmla="*/ 276183 h 2019411"/>
                  <a:gd name="connsiteX94" fmla="*/ 4953000 w 5020047"/>
                  <a:gd name="connsiteY94" fmla="*/ 1133517 h 2019411"/>
                  <a:gd name="connsiteX95" fmla="*/ 4991107 w 5020047"/>
                  <a:gd name="connsiteY95" fmla="*/ 104724 h 2019411"/>
                  <a:gd name="connsiteX96" fmla="*/ 5019679 w 5020047"/>
                  <a:gd name="connsiteY96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62264 w 5020047"/>
                  <a:gd name="connsiteY82" fmla="*/ 552550 h 2019411"/>
                  <a:gd name="connsiteX83" fmla="*/ 4381314 w 5020047"/>
                  <a:gd name="connsiteY83" fmla="*/ 266800 h 2019411"/>
                  <a:gd name="connsiteX84" fmla="*/ 4390839 w 5020047"/>
                  <a:gd name="connsiteY84" fmla="*/ 209650 h 2019411"/>
                  <a:gd name="connsiteX85" fmla="*/ 4419414 w 5020047"/>
                  <a:gd name="connsiteY85" fmla="*/ 162025 h 2019411"/>
                  <a:gd name="connsiteX86" fmla="*/ 4409890 w 5020047"/>
                  <a:gd name="connsiteY86" fmla="*/ 28670 h 2019411"/>
                  <a:gd name="connsiteX87" fmla="*/ 4496267 w 5020047"/>
                  <a:gd name="connsiteY87" fmla="*/ 180984 h 2019411"/>
                  <a:gd name="connsiteX88" fmla="*/ 4610572 w 5020047"/>
                  <a:gd name="connsiteY88" fmla="*/ 9525 h 2019411"/>
                  <a:gd name="connsiteX89" fmla="*/ 4657563 w 5020047"/>
                  <a:gd name="connsiteY89" fmla="*/ 152504 h 2019411"/>
                  <a:gd name="connsiteX90" fmla="*/ 4753469 w 5020047"/>
                  <a:gd name="connsiteY90" fmla="*/ 57153 h 2019411"/>
                  <a:gd name="connsiteX91" fmla="*/ 4857612 w 5020047"/>
                  <a:gd name="connsiteY91" fmla="*/ 1133630 h 2019411"/>
                  <a:gd name="connsiteX92" fmla="*/ 4895857 w 5020047"/>
                  <a:gd name="connsiteY92" fmla="*/ 276183 h 2019411"/>
                  <a:gd name="connsiteX93" fmla="*/ 4953000 w 5020047"/>
                  <a:gd name="connsiteY93" fmla="*/ 1133517 h 2019411"/>
                  <a:gd name="connsiteX94" fmla="*/ 4991107 w 5020047"/>
                  <a:gd name="connsiteY94" fmla="*/ 104724 h 2019411"/>
                  <a:gd name="connsiteX95" fmla="*/ 5019679 w 5020047"/>
                  <a:gd name="connsiteY95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43722 w 5020047"/>
                  <a:gd name="connsiteY81" fmla="*/ 647736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19414 w 5020047"/>
                  <a:gd name="connsiteY84" fmla="*/ 162025 h 2019411"/>
                  <a:gd name="connsiteX85" fmla="*/ 4409890 w 5020047"/>
                  <a:gd name="connsiteY85" fmla="*/ 28670 h 2019411"/>
                  <a:gd name="connsiteX86" fmla="*/ 4496267 w 5020047"/>
                  <a:gd name="connsiteY86" fmla="*/ 180984 h 2019411"/>
                  <a:gd name="connsiteX87" fmla="*/ 4610572 w 5020047"/>
                  <a:gd name="connsiteY87" fmla="*/ 9525 h 2019411"/>
                  <a:gd name="connsiteX88" fmla="*/ 4657563 w 5020047"/>
                  <a:gd name="connsiteY88" fmla="*/ 152504 h 2019411"/>
                  <a:gd name="connsiteX89" fmla="*/ 4753469 w 5020047"/>
                  <a:gd name="connsiteY89" fmla="*/ 57153 h 2019411"/>
                  <a:gd name="connsiteX90" fmla="*/ 4857612 w 5020047"/>
                  <a:gd name="connsiteY90" fmla="*/ 1133630 h 2019411"/>
                  <a:gd name="connsiteX91" fmla="*/ 4895857 w 5020047"/>
                  <a:gd name="connsiteY91" fmla="*/ 276183 h 2019411"/>
                  <a:gd name="connsiteX92" fmla="*/ 4953000 w 5020047"/>
                  <a:gd name="connsiteY92" fmla="*/ 1133517 h 2019411"/>
                  <a:gd name="connsiteX93" fmla="*/ 4991107 w 5020047"/>
                  <a:gd name="connsiteY93" fmla="*/ 104724 h 2019411"/>
                  <a:gd name="connsiteX94" fmla="*/ 5019679 w 5020047"/>
                  <a:gd name="connsiteY9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81314 w 5020047"/>
                  <a:gd name="connsiteY81" fmla="*/ 266800 h 2019411"/>
                  <a:gd name="connsiteX82" fmla="*/ 4390839 w 5020047"/>
                  <a:gd name="connsiteY82" fmla="*/ 209650 h 2019411"/>
                  <a:gd name="connsiteX83" fmla="*/ 4419414 w 5020047"/>
                  <a:gd name="connsiteY83" fmla="*/ 162025 h 2019411"/>
                  <a:gd name="connsiteX84" fmla="*/ 4409890 w 5020047"/>
                  <a:gd name="connsiteY84" fmla="*/ 28670 h 2019411"/>
                  <a:gd name="connsiteX85" fmla="*/ 4496267 w 5020047"/>
                  <a:gd name="connsiteY85" fmla="*/ 180984 h 2019411"/>
                  <a:gd name="connsiteX86" fmla="*/ 4610572 w 5020047"/>
                  <a:gd name="connsiteY86" fmla="*/ 9525 h 2019411"/>
                  <a:gd name="connsiteX87" fmla="*/ 4657563 w 5020047"/>
                  <a:gd name="connsiteY87" fmla="*/ 152504 h 2019411"/>
                  <a:gd name="connsiteX88" fmla="*/ 4753469 w 5020047"/>
                  <a:gd name="connsiteY88" fmla="*/ 57153 h 2019411"/>
                  <a:gd name="connsiteX89" fmla="*/ 4857612 w 5020047"/>
                  <a:gd name="connsiteY89" fmla="*/ 1133630 h 2019411"/>
                  <a:gd name="connsiteX90" fmla="*/ 4895857 w 5020047"/>
                  <a:gd name="connsiteY90" fmla="*/ 276183 h 2019411"/>
                  <a:gd name="connsiteX91" fmla="*/ 4953000 w 5020047"/>
                  <a:gd name="connsiteY91" fmla="*/ 1133517 h 2019411"/>
                  <a:gd name="connsiteX92" fmla="*/ 4991107 w 5020047"/>
                  <a:gd name="connsiteY92" fmla="*/ 104724 h 2019411"/>
                  <a:gd name="connsiteX93" fmla="*/ 5019679 w 5020047"/>
                  <a:gd name="connsiteY93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34196 w 5020047"/>
                  <a:gd name="connsiteY81" fmla="*/ 742991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19414 w 5020047"/>
                  <a:gd name="connsiteY84" fmla="*/ 162025 h 2019411"/>
                  <a:gd name="connsiteX85" fmla="*/ 4409890 w 5020047"/>
                  <a:gd name="connsiteY85" fmla="*/ 28670 h 2019411"/>
                  <a:gd name="connsiteX86" fmla="*/ 4496267 w 5020047"/>
                  <a:gd name="connsiteY86" fmla="*/ 180984 h 2019411"/>
                  <a:gd name="connsiteX87" fmla="*/ 4610572 w 5020047"/>
                  <a:gd name="connsiteY87" fmla="*/ 9525 h 2019411"/>
                  <a:gd name="connsiteX88" fmla="*/ 4657563 w 5020047"/>
                  <a:gd name="connsiteY88" fmla="*/ 152504 h 2019411"/>
                  <a:gd name="connsiteX89" fmla="*/ 4753469 w 5020047"/>
                  <a:gd name="connsiteY89" fmla="*/ 57153 h 2019411"/>
                  <a:gd name="connsiteX90" fmla="*/ 4857612 w 5020047"/>
                  <a:gd name="connsiteY90" fmla="*/ 1133630 h 2019411"/>
                  <a:gd name="connsiteX91" fmla="*/ 4895857 w 5020047"/>
                  <a:gd name="connsiteY91" fmla="*/ 276183 h 2019411"/>
                  <a:gd name="connsiteX92" fmla="*/ 4953000 w 5020047"/>
                  <a:gd name="connsiteY92" fmla="*/ 1133517 h 2019411"/>
                  <a:gd name="connsiteX93" fmla="*/ 4991107 w 5020047"/>
                  <a:gd name="connsiteY93" fmla="*/ 104724 h 2019411"/>
                  <a:gd name="connsiteX94" fmla="*/ 5019679 w 5020047"/>
                  <a:gd name="connsiteY9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48466 w 5020047"/>
                  <a:gd name="connsiteY80" fmla="*/ 790618 h 2019411"/>
                  <a:gd name="connsiteX81" fmla="*/ 4353248 w 5020047"/>
                  <a:gd name="connsiteY81" fmla="*/ 752516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19414 w 5020047"/>
                  <a:gd name="connsiteY84" fmla="*/ 162025 h 2019411"/>
                  <a:gd name="connsiteX85" fmla="*/ 4409890 w 5020047"/>
                  <a:gd name="connsiteY85" fmla="*/ 28670 h 2019411"/>
                  <a:gd name="connsiteX86" fmla="*/ 4496267 w 5020047"/>
                  <a:gd name="connsiteY86" fmla="*/ 180984 h 2019411"/>
                  <a:gd name="connsiteX87" fmla="*/ 4610572 w 5020047"/>
                  <a:gd name="connsiteY87" fmla="*/ 9525 h 2019411"/>
                  <a:gd name="connsiteX88" fmla="*/ 4657563 w 5020047"/>
                  <a:gd name="connsiteY88" fmla="*/ 152504 h 2019411"/>
                  <a:gd name="connsiteX89" fmla="*/ 4753469 w 5020047"/>
                  <a:gd name="connsiteY89" fmla="*/ 57153 h 2019411"/>
                  <a:gd name="connsiteX90" fmla="*/ 4857612 w 5020047"/>
                  <a:gd name="connsiteY90" fmla="*/ 1133630 h 2019411"/>
                  <a:gd name="connsiteX91" fmla="*/ 4895857 w 5020047"/>
                  <a:gd name="connsiteY91" fmla="*/ 276183 h 2019411"/>
                  <a:gd name="connsiteX92" fmla="*/ 4953000 w 5020047"/>
                  <a:gd name="connsiteY92" fmla="*/ 1133517 h 2019411"/>
                  <a:gd name="connsiteX93" fmla="*/ 4991107 w 5020047"/>
                  <a:gd name="connsiteY93" fmla="*/ 104724 h 2019411"/>
                  <a:gd name="connsiteX94" fmla="*/ 5019679 w 5020047"/>
                  <a:gd name="connsiteY9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353248 w 5020047"/>
                  <a:gd name="connsiteY80" fmla="*/ 752516 h 2019411"/>
                  <a:gd name="connsiteX81" fmla="*/ 4381314 w 5020047"/>
                  <a:gd name="connsiteY81" fmla="*/ 266800 h 2019411"/>
                  <a:gd name="connsiteX82" fmla="*/ 4390839 w 5020047"/>
                  <a:gd name="connsiteY82" fmla="*/ 209650 h 2019411"/>
                  <a:gd name="connsiteX83" fmla="*/ 4419414 w 5020047"/>
                  <a:gd name="connsiteY83" fmla="*/ 162025 h 2019411"/>
                  <a:gd name="connsiteX84" fmla="*/ 4409890 w 5020047"/>
                  <a:gd name="connsiteY84" fmla="*/ 28670 h 2019411"/>
                  <a:gd name="connsiteX85" fmla="*/ 4496267 w 5020047"/>
                  <a:gd name="connsiteY85" fmla="*/ 180984 h 2019411"/>
                  <a:gd name="connsiteX86" fmla="*/ 4610572 w 5020047"/>
                  <a:gd name="connsiteY86" fmla="*/ 9525 h 2019411"/>
                  <a:gd name="connsiteX87" fmla="*/ 4657563 w 5020047"/>
                  <a:gd name="connsiteY87" fmla="*/ 152504 h 2019411"/>
                  <a:gd name="connsiteX88" fmla="*/ 4753469 w 5020047"/>
                  <a:gd name="connsiteY88" fmla="*/ 57153 h 2019411"/>
                  <a:gd name="connsiteX89" fmla="*/ 4857612 w 5020047"/>
                  <a:gd name="connsiteY89" fmla="*/ 1133630 h 2019411"/>
                  <a:gd name="connsiteX90" fmla="*/ 4895857 w 5020047"/>
                  <a:gd name="connsiteY90" fmla="*/ 276183 h 2019411"/>
                  <a:gd name="connsiteX91" fmla="*/ 4953000 w 5020047"/>
                  <a:gd name="connsiteY91" fmla="*/ 1133517 h 2019411"/>
                  <a:gd name="connsiteX92" fmla="*/ 4991107 w 5020047"/>
                  <a:gd name="connsiteY92" fmla="*/ 104724 h 2019411"/>
                  <a:gd name="connsiteX93" fmla="*/ 5019679 w 5020047"/>
                  <a:gd name="connsiteY93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53248 w 5020047"/>
                  <a:gd name="connsiteY81" fmla="*/ 752516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19414 w 5020047"/>
                  <a:gd name="connsiteY84" fmla="*/ 162025 h 2019411"/>
                  <a:gd name="connsiteX85" fmla="*/ 4409890 w 5020047"/>
                  <a:gd name="connsiteY85" fmla="*/ 28670 h 2019411"/>
                  <a:gd name="connsiteX86" fmla="*/ 4496267 w 5020047"/>
                  <a:gd name="connsiteY86" fmla="*/ 180984 h 2019411"/>
                  <a:gd name="connsiteX87" fmla="*/ 4610572 w 5020047"/>
                  <a:gd name="connsiteY87" fmla="*/ 9525 h 2019411"/>
                  <a:gd name="connsiteX88" fmla="*/ 4657563 w 5020047"/>
                  <a:gd name="connsiteY88" fmla="*/ 152504 h 2019411"/>
                  <a:gd name="connsiteX89" fmla="*/ 4753469 w 5020047"/>
                  <a:gd name="connsiteY89" fmla="*/ 57153 h 2019411"/>
                  <a:gd name="connsiteX90" fmla="*/ 4857612 w 5020047"/>
                  <a:gd name="connsiteY90" fmla="*/ 1133630 h 2019411"/>
                  <a:gd name="connsiteX91" fmla="*/ 4895857 w 5020047"/>
                  <a:gd name="connsiteY91" fmla="*/ 276183 h 2019411"/>
                  <a:gd name="connsiteX92" fmla="*/ 4953000 w 5020047"/>
                  <a:gd name="connsiteY92" fmla="*/ 1133517 h 2019411"/>
                  <a:gd name="connsiteX93" fmla="*/ 4991107 w 5020047"/>
                  <a:gd name="connsiteY93" fmla="*/ 104724 h 2019411"/>
                  <a:gd name="connsiteX94" fmla="*/ 5019679 w 5020047"/>
                  <a:gd name="connsiteY9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34197 w 5020047"/>
                  <a:gd name="connsiteY81" fmla="*/ 762042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19414 w 5020047"/>
                  <a:gd name="connsiteY84" fmla="*/ 162025 h 2019411"/>
                  <a:gd name="connsiteX85" fmla="*/ 4409890 w 5020047"/>
                  <a:gd name="connsiteY85" fmla="*/ 28670 h 2019411"/>
                  <a:gd name="connsiteX86" fmla="*/ 4496267 w 5020047"/>
                  <a:gd name="connsiteY86" fmla="*/ 180984 h 2019411"/>
                  <a:gd name="connsiteX87" fmla="*/ 4610572 w 5020047"/>
                  <a:gd name="connsiteY87" fmla="*/ 9525 h 2019411"/>
                  <a:gd name="connsiteX88" fmla="*/ 4657563 w 5020047"/>
                  <a:gd name="connsiteY88" fmla="*/ 152504 h 2019411"/>
                  <a:gd name="connsiteX89" fmla="*/ 4753469 w 5020047"/>
                  <a:gd name="connsiteY89" fmla="*/ 57153 h 2019411"/>
                  <a:gd name="connsiteX90" fmla="*/ 4857612 w 5020047"/>
                  <a:gd name="connsiteY90" fmla="*/ 1133630 h 2019411"/>
                  <a:gd name="connsiteX91" fmla="*/ 4895857 w 5020047"/>
                  <a:gd name="connsiteY91" fmla="*/ 276183 h 2019411"/>
                  <a:gd name="connsiteX92" fmla="*/ 4953000 w 5020047"/>
                  <a:gd name="connsiteY92" fmla="*/ 1133517 h 2019411"/>
                  <a:gd name="connsiteX93" fmla="*/ 4991107 w 5020047"/>
                  <a:gd name="connsiteY93" fmla="*/ 104724 h 2019411"/>
                  <a:gd name="connsiteX94" fmla="*/ 5019679 w 5020047"/>
                  <a:gd name="connsiteY94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34197 w 5020047"/>
                  <a:gd name="connsiteY81" fmla="*/ 762042 h 2019411"/>
                  <a:gd name="connsiteX82" fmla="*/ 4381314 w 5020047"/>
                  <a:gd name="connsiteY82" fmla="*/ 266800 h 2019411"/>
                  <a:gd name="connsiteX83" fmla="*/ 4390839 w 5020047"/>
                  <a:gd name="connsiteY83" fmla="*/ 209650 h 2019411"/>
                  <a:gd name="connsiteX84" fmla="*/ 4409890 w 5020047"/>
                  <a:gd name="connsiteY84" fmla="*/ 28670 h 2019411"/>
                  <a:gd name="connsiteX85" fmla="*/ 4496267 w 5020047"/>
                  <a:gd name="connsiteY85" fmla="*/ 180984 h 2019411"/>
                  <a:gd name="connsiteX86" fmla="*/ 4610572 w 5020047"/>
                  <a:gd name="connsiteY86" fmla="*/ 9525 h 2019411"/>
                  <a:gd name="connsiteX87" fmla="*/ 4657563 w 5020047"/>
                  <a:gd name="connsiteY87" fmla="*/ 152504 h 2019411"/>
                  <a:gd name="connsiteX88" fmla="*/ 4753469 w 5020047"/>
                  <a:gd name="connsiteY88" fmla="*/ 57153 h 2019411"/>
                  <a:gd name="connsiteX89" fmla="*/ 4857612 w 5020047"/>
                  <a:gd name="connsiteY89" fmla="*/ 1133630 h 2019411"/>
                  <a:gd name="connsiteX90" fmla="*/ 4895857 w 5020047"/>
                  <a:gd name="connsiteY90" fmla="*/ 276183 h 2019411"/>
                  <a:gd name="connsiteX91" fmla="*/ 4953000 w 5020047"/>
                  <a:gd name="connsiteY91" fmla="*/ 1133517 h 2019411"/>
                  <a:gd name="connsiteX92" fmla="*/ 4991107 w 5020047"/>
                  <a:gd name="connsiteY92" fmla="*/ 104724 h 2019411"/>
                  <a:gd name="connsiteX93" fmla="*/ 5019679 w 5020047"/>
                  <a:gd name="connsiteY93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34197 w 5020047"/>
                  <a:gd name="connsiteY81" fmla="*/ 762042 h 2019411"/>
                  <a:gd name="connsiteX82" fmla="*/ 4381314 w 5020047"/>
                  <a:gd name="connsiteY82" fmla="*/ 266800 h 2019411"/>
                  <a:gd name="connsiteX83" fmla="*/ 4409890 w 5020047"/>
                  <a:gd name="connsiteY83" fmla="*/ 28670 h 2019411"/>
                  <a:gd name="connsiteX84" fmla="*/ 4496267 w 5020047"/>
                  <a:gd name="connsiteY84" fmla="*/ 180984 h 2019411"/>
                  <a:gd name="connsiteX85" fmla="*/ 4610572 w 5020047"/>
                  <a:gd name="connsiteY85" fmla="*/ 9525 h 2019411"/>
                  <a:gd name="connsiteX86" fmla="*/ 4657563 w 5020047"/>
                  <a:gd name="connsiteY86" fmla="*/ 152504 h 2019411"/>
                  <a:gd name="connsiteX87" fmla="*/ 4753469 w 5020047"/>
                  <a:gd name="connsiteY87" fmla="*/ 57153 h 2019411"/>
                  <a:gd name="connsiteX88" fmla="*/ 4857612 w 5020047"/>
                  <a:gd name="connsiteY88" fmla="*/ 1133630 h 2019411"/>
                  <a:gd name="connsiteX89" fmla="*/ 4895857 w 5020047"/>
                  <a:gd name="connsiteY89" fmla="*/ 276183 h 2019411"/>
                  <a:gd name="connsiteX90" fmla="*/ 4953000 w 5020047"/>
                  <a:gd name="connsiteY90" fmla="*/ 1133517 h 2019411"/>
                  <a:gd name="connsiteX91" fmla="*/ 4991107 w 5020047"/>
                  <a:gd name="connsiteY91" fmla="*/ 104724 h 2019411"/>
                  <a:gd name="connsiteX92" fmla="*/ 5019679 w 5020047"/>
                  <a:gd name="connsiteY92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34197 w 5020047"/>
                  <a:gd name="connsiteY81" fmla="*/ 762042 h 2019411"/>
                  <a:gd name="connsiteX82" fmla="*/ 4409890 w 5020047"/>
                  <a:gd name="connsiteY82" fmla="*/ 28670 h 2019411"/>
                  <a:gd name="connsiteX83" fmla="*/ 4496267 w 5020047"/>
                  <a:gd name="connsiteY83" fmla="*/ 180984 h 2019411"/>
                  <a:gd name="connsiteX84" fmla="*/ 4610572 w 5020047"/>
                  <a:gd name="connsiteY84" fmla="*/ 9525 h 2019411"/>
                  <a:gd name="connsiteX85" fmla="*/ 4657563 w 5020047"/>
                  <a:gd name="connsiteY85" fmla="*/ 152504 h 2019411"/>
                  <a:gd name="connsiteX86" fmla="*/ 4753469 w 5020047"/>
                  <a:gd name="connsiteY86" fmla="*/ 57153 h 2019411"/>
                  <a:gd name="connsiteX87" fmla="*/ 4857612 w 5020047"/>
                  <a:gd name="connsiteY87" fmla="*/ 1133630 h 2019411"/>
                  <a:gd name="connsiteX88" fmla="*/ 4895857 w 5020047"/>
                  <a:gd name="connsiteY88" fmla="*/ 276183 h 2019411"/>
                  <a:gd name="connsiteX89" fmla="*/ 4953000 w 5020047"/>
                  <a:gd name="connsiteY89" fmla="*/ 1133517 h 2019411"/>
                  <a:gd name="connsiteX90" fmla="*/ 4991107 w 5020047"/>
                  <a:gd name="connsiteY90" fmla="*/ 104724 h 2019411"/>
                  <a:gd name="connsiteX91" fmla="*/ 5019679 w 5020047"/>
                  <a:gd name="connsiteY91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52716 w 5020047"/>
                  <a:gd name="connsiteY77" fmla="*/ 2019411 h 2019411"/>
                  <a:gd name="connsiteX78" fmla="*/ 4209862 w 5020047"/>
                  <a:gd name="connsiteY78" fmla="*/ 1257400 h 2019411"/>
                  <a:gd name="connsiteX79" fmla="*/ 4238939 w 5020047"/>
                  <a:gd name="connsiteY79" fmla="*/ 1047808 h 2019411"/>
                  <a:gd name="connsiteX80" fmla="*/ 4277042 w 5020047"/>
                  <a:gd name="connsiteY80" fmla="*/ 714414 h 2019411"/>
                  <a:gd name="connsiteX81" fmla="*/ 4334197 w 5020047"/>
                  <a:gd name="connsiteY81" fmla="*/ 762042 h 2019411"/>
                  <a:gd name="connsiteX82" fmla="*/ 4343722 w 5020047"/>
                  <a:gd name="connsiteY82" fmla="*/ 542955 h 2019411"/>
                  <a:gd name="connsiteX83" fmla="*/ 4409890 w 5020047"/>
                  <a:gd name="connsiteY83" fmla="*/ 28670 h 2019411"/>
                  <a:gd name="connsiteX84" fmla="*/ 4496267 w 5020047"/>
                  <a:gd name="connsiteY84" fmla="*/ 180984 h 2019411"/>
                  <a:gd name="connsiteX85" fmla="*/ 4610572 w 5020047"/>
                  <a:gd name="connsiteY85" fmla="*/ 9525 h 2019411"/>
                  <a:gd name="connsiteX86" fmla="*/ 4657563 w 5020047"/>
                  <a:gd name="connsiteY86" fmla="*/ 152504 h 2019411"/>
                  <a:gd name="connsiteX87" fmla="*/ 4753469 w 5020047"/>
                  <a:gd name="connsiteY87" fmla="*/ 57153 h 2019411"/>
                  <a:gd name="connsiteX88" fmla="*/ 4857612 w 5020047"/>
                  <a:gd name="connsiteY88" fmla="*/ 1133630 h 2019411"/>
                  <a:gd name="connsiteX89" fmla="*/ 4895857 w 5020047"/>
                  <a:gd name="connsiteY89" fmla="*/ 276183 h 2019411"/>
                  <a:gd name="connsiteX90" fmla="*/ 4953000 w 5020047"/>
                  <a:gd name="connsiteY90" fmla="*/ 1133517 h 2019411"/>
                  <a:gd name="connsiteX91" fmla="*/ 4991107 w 5020047"/>
                  <a:gd name="connsiteY91" fmla="*/ 104724 h 2019411"/>
                  <a:gd name="connsiteX92" fmla="*/ 5019679 w 5020047"/>
                  <a:gd name="connsiteY92" fmla="*/ 57150 h 2019411"/>
                  <a:gd name="connsiteX0" fmla="*/ 0 w 5020047"/>
                  <a:gd name="connsiteY0" fmla="*/ 100 h 2019411"/>
                  <a:gd name="connsiteX1" fmla="*/ 247671 w 5020047"/>
                  <a:gd name="connsiteY1" fmla="*/ 19150 h 2019411"/>
                  <a:gd name="connsiteX2" fmla="*/ 361982 w 5020047"/>
                  <a:gd name="connsiteY2" fmla="*/ 19051 h 2019411"/>
                  <a:gd name="connsiteX3" fmla="*/ 371508 w 5020047"/>
                  <a:gd name="connsiteY3" fmla="*/ 190509 h 2019411"/>
                  <a:gd name="connsiteX4" fmla="*/ 416930 w 5020047"/>
                  <a:gd name="connsiteY4" fmla="*/ 238225 h 2019411"/>
                  <a:gd name="connsiteX5" fmla="*/ 437663 w 5020047"/>
                  <a:gd name="connsiteY5" fmla="*/ 381101 h 2019411"/>
                  <a:gd name="connsiteX6" fmla="*/ 478435 w 5020047"/>
                  <a:gd name="connsiteY6" fmla="*/ 571600 h 2019411"/>
                  <a:gd name="connsiteX7" fmla="*/ 542974 w 5020047"/>
                  <a:gd name="connsiteY7" fmla="*/ 523975 h 2019411"/>
                  <a:gd name="connsiteX8" fmla="*/ 611446 w 5020047"/>
                  <a:gd name="connsiteY8" fmla="*/ 809725 h 2019411"/>
                  <a:gd name="connsiteX9" fmla="*/ 666810 w 5020047"/>
                  <a:gd name="connsiteY9" fmla="*/ 952600 h 2019411"/>
                  <a:gd name="connsiteX10" fmla="*/ 798573 w 5020047"/>
                  <a:gd name="connsiteY10" fmla="*/ 1124050 h 2019411"/>
                  <a:gd name="connsiteX11" fmla="*/ 954388 w 5020047"/>
                  <a:gd name="connsiteY11" fmla="*/ 1038325 h 2019411"/>
                  <a:gd name="connsiteX12" fmla="*/ 1202065 w 5020047"/>
                  <a:gd name="connsiteY12" fmla="*/ 885925 h 2019411"/>
                  <a:gd name="connsiteX13" fmla="*/ 1306853 w 5020047"/>
                  <a:gd name="connsiteY13" fmla="*/ 876400 h 2019411"/>
                  <a:gd name="connsiteX14" fmla="*/ 1392588 w 5020047"/>
                  <a:gd name="connsiteY14" fmla="*/ 800200 h 2019411"/>
                  <a:gd name="connsiteX15" fmla="*/ 1454393 w 5020047"/>
                  <a:gd name="connsiteY15" fmla="*/ 838301 h 2019411"/>
                  <a:gd name="connsiteX16" fmla="*/ 1496989 w 5020047"/>
                  <a:gd name="connsiteY16" fmla="*/ 895450 h 2019411"/>
                  <a:gd name="connsiteX17" fmla="*/ 1561653 w 5020047"/>
                  <a:gd name="connsiteY17" fmla="*/ 762100 h 2019411"/>
                  <a:gd name="connsiteX18" fmla="*/ 1605669 w 5020047"/>
                  <a:gd name="connsiteY18" fmla="*/ 772786 h 2019411"/>
                  <a:gd name="connsiteX19" fmla="*/ 1638447 w 5020047"/>
                  <a:gd name="connsiteY19" fmla="*/ 666850 h 2019411"/>
                  <a:gd name="connsiteX20" fmla="*/ 1698901 w 5020047"/>
                  <a:gd name="connsiteY20" fmla="*/ 571600 h 2019411"/>
                  <a:gd name="connsiteX21" fmla="*/ 1852398 w 5020047"/>
                  <a:gd name="connsiteY21" fmla="*/ 495408 h 2019411"/>
                  <a:gd name="connsiteX22" fmla="*/ 2057005 w 5020047"/>
                  <a:gd name="connsiteY22" fmla="*/ 381100 h 2019411"/>
                  <a:gd name="connsiteX23" fmla="*/ 2249941 w 5020047"/>
                  <a:gd name="connsiteY23" fmla="*/ 276325 h 2019411"/>
                  <a:gd name="connsiteX24" fmla="*/ 2449990 w 5020047"/>
                  <a:gd name="connsiteY24" fmla="*/ 181075 h 2019411"/>
                  <a:gd name="connsiteX25" fmla="*/ 2523761 w 5020047"/>
                  <a:gd name="connsiteY25" fmla="*/ 190600 h 2019411"/>
                  <a:gd name="connsiteX26" fmla="*/ 2952564 w 5020047"/>
                  <a:gd name="connsiteY26" fmla="*/ 47725 h 2019411"/>
                  <a:gd name="connsiteX27" fmla="*/ 3019239 w 5020047"/>
                  <a:gd name="connsiteY27" fmla="*/ 28675 h 2019411"/>
                  <a:gd name="connsiteX28" fmla="*/ 3133539 w 5020047"/>
                  <a:gd name="connsiteY28" fmla="*/ 38200 h 2019411"/>
                  <a:gd name="connsiteX29" fmla="*/ 3152589 w 5020047"/>
                  <a:gd name="connsiteY29" fmla="*/ 66775 h 2019411"/>
                  <a:gd name="connsiteX30" fmla="*/ 3162114 w 5020047"/>
                  <a:gd name="connsiteY30" fmla="*/ 114400 h 2019411"/>
                  <a:gd name="connsiteX31" fmla="*/ 3171639 w 5020047"/>
                  <a:gd name="connsiteY31" fmla="*/ 352525 h 2019411"/>
                  <a:gd name="connsiteX32" fmla="*/ 3200214 w 5020047"/>
                  <a:gd name="connsiteY32" fmla="*/ 514450 h 2019411"/>
                  <a:gd name="connsiteX33" fmla="*/ 3209739 w 5020047"/>
                  <a:gd name="connsiteY33" fmla="*/ 543025 h 2019411"/>
                  <a:gd name="connsiteX34" fmla="*/ 3228790 w 5020047"/>
                  <a:gd name="connsiteY34" fmla="*/ 666850 h 2019411"/>
                  <a:gd name="connsiteX35" fmla="*/ 3228787 w 5020047"/>
                  <a:gd name="connsiteY35" fmla="*/ 714475 h 2019411"/>
                  <a:gd name="connsiteX36" fmla="*/ 3228788 w 5020047"/>
                  <a:gd name="connsiteY36" fmla="*/ 762100 h 2019411"/>
                  <a:gd name="connsiteX37" fmla="*/ 3276414 w 5020047"/>
                  <a:gd name="connsiteY37" fmla="*/ 743050 h 2019411"/>
                  <a:gd name="connsiteX38" fmla="*/ 3285939 w 5020047"/>
                  <a:gd name="connsiteY38" fmla="*/ 895450 h 2019411"/>
                  <a:gd name="connsiteX39" fmla="*/ 3295464 w 5020047"/>
                  <a:gd name="connsiteY39" fmla="*/ 924025 h 2019411"/>
                  <a:gd name="connsiteX40" fmla="*/ 3285939 w 5020047"/>
                  <a:gd name="connsiteY40" fmla="*/ 971650 h 2019411"/>
                  <a:gd name="connsiteX41" fmla="*/ 3304989 w 5020047"/>
                  <a:gd name="connsiteY41" fmla="*/ 1019275 h 2019411"/>
                  <a:gd name="connsiteX42" fmla="*/ 3304989 w 5020047"/>
                  <a:gd name="connsiteY42" fmla="*/ 1047850 h 2019411"/>
                  <a:gd name="connsiteX43" fmla="*/ 3314514 w 5020047"/>
                  <a:gd name="connsiteY43" fmla="*/ 1095475 h 2019411"/>
                  <a:gd name="connsiteX44" fmla="*/ 3314514 w 5020047"/>
                  <a:gd name="connsiteY44" fmla="*/ 1143100 h 2019411"/>
                  <a:gd name="connsiteX45" fmla="*/ 3324039 w 5020047"/>
                  <a:gd name="connsiteY45" fmla="*/ 1181200 h 2019411"/>
                  <a:gd name="connsiteX46" fmla="*/ 3314514 w 5020047"/>
                  <a:gd name="connsiteY46" fmla="*/ 1200250 h 2019411"/>
                  <a:gd name="connsiteX47" fmla="*/ 3333564 w 5020047"/>
                  <a:gd name="connsiteY47" fmla="*/ 1238350 h 2019411"/>
                  <a:gd name="connsiteX48" fmla="*/ 3333564 w 5020047"/>
                  <a:gd name="connsiteY48" fmla="*/ 1285975 h 2019411"/>
                  <a:gd name="connsiteX49" fmla="*/ 3352614 w 5020047"/>
                  <a:gd name="connsiteY49" fmla="*/ 1333600 h 2019411"/>
                  <a:gd name="connsiteX50" fmla="*/ 3352614 w 5020047"/>
                  <a:gd name="connsiteY50" fmla="*/ 1381225 h 2019411"/>
                  <a:gd name="connsiteX51" fmla="*/ 3390714 w 5020047"/>
                  <a:gd name="connsiteY51" fmla="*/ 1419325 h 2019411"/>
                  <a:gd name="connsiteX52" fmla="*/ 3419289 w 5020047"/>
                  <a:gd name="connsiteY52" fmla="*/ 1381225 h 2019411"/>
                  <a:gd name="connsiteX53" fmla="*/ 3428814 w 5020047"/>
                  <a:gd name="connsiteY53" fmla="*/ 1333600 h 2019411"/>
                  <a:gd name="connsiteX54" fmla="*/ 3447864 w 5020047"/>
                  <a:gd name="connsiteY54" fmla="*/ 1276450 h 2019411"/>
                  <a:gd name="connsiteX55" fmla="*/ 3447864 w 5020047"/>
                  <a:gd name="connsiteY55" fmla="*/ 1238350 h 2019411"/>
                  <a:gd name="connsiteX56" fmla="*/ 3466914 w 5020047"/>
                  <a:gd name="connsiteY56" fmla="*/ 1171675 h 2019411"/>
                  <a:gd name="connsiteX57" fmla="*/ 3457389 w 5020047"/>
                  <a:gd name="connsiteY57" fmla="*/ 1105000 h 2019411"/>
                  <a:gd name="connsiteX58" fmla="*/ 3466914 w 5020047"/>
                  <a:gd name="connsiteY58" fmla="*/ 1076425 h 2019411"/>
                  <a:gd name="connsiteX59" fmla="*/ 3485964 w 5020047"/>
                  <a:gd name="connsiteY59" fmla="*/ 1009750 h 2019411"/>
                  <a:gd name="connsiteX60" fmla="*/ 3495489 w 5020047"/>
                  <a:gd name="connsiteY60" fmla="*/ 962125 h 2019411"/>
                  <a:gd name="connsiteX61" fmla="*/ 3505014 w 5020047"/>
                  <a:gd name="connsiteY61" fmla="*/ 914500 h 2019411"/>
                  <a:gd name="connsiteX62" fmla="*/ 3524064 w 5020047"/>
                  <a:gd name="connsiteY62" fmla="*/ 866875 h 2019411"/>
                  <a:gd name="connsiteX63" fmla="*/ 3571689 w 5020047"/>
                  <a:gd name="connsiteY63" fmla="*/ 924025 h 2019411"/>
                  <a:gd name="connsiteX64" fmla="*/ 3571689 w 5020047"/>
                  <a:gd name="connsiteY64" fmla="*/ 971650 h 2019411"/>
                  <a:gd name="connsiteX65" fmla="*/ 3638367 w 5020047"/>
                  <a:gd name="connsiteY65" fmla="*/ 1066900 h 2019411"/>
                  <a:gd name="connsiteX66" fmla="*/ 3705041 w 5020047"/>
                  <a:gd name="connsiteY66" fmla="*/ 981175 h 2019411"/>
                  <a:gd name="connsiteX67" fmla="*/ 3733614 w 5020047"/>
                  <a:gd name="connsiteY67" fmla="*/ 1038325 h 2019411"/>
                  <a:gd name="connsiteX68" fmla="*/ 3743139 w 5020047"/>
                  <a:gd name="connsiteY68" fmla="*/ 838300 h 2019411"/>
                  <a:gd name="connsiteX69" fmla="*/ 3790764 w 5020047"/>
                  <a:gd name="connsiteY69" fmla="*/ 781150 h 2019411"/>
                  <a:gd name="connsiteX70" fmla="*/ 3847914 w 5020047"/>
                  <a:gd name="connsiteY70" fmla="*/ 781150 h 2019411"/>
                  <a:gd name="connsiteX71" fmla="*/ 3914591 w 5020047"/>
                  <a:gd name="connsiteY71" fmla="*/ 771624 h 2019411"/>
                  <a:gd name="connsiteX72" fmla="*/ 3972219 w 5020047"/>
                  <a:gd name="connsiteY72" fmla="*/ 1009707 h 2019411"/>
                  <a:gd name="connsiteX73" fmla="*/ 4009836 w 5020047"/>
                  <a:gd name="connsiteY73" fmla="*/ 1181200 h 2019411"/>
                  <a:gd name="connsiteX74" fmla="*/ 4038412 w 5020047"/>
                  <a:gd name="connsiteY74" fmla="*/ 1466950 h 2019411"/>
                  <a:gd name="connsiteX75" fmla="*/ 4077002 w 5020047"/>
                  <a:gd name="connsiteY75" fmla="*/ 1552660 h 2019411"/>
                  <a:gd name="connsiteX76" fmla="*/ 4096055 w 5020047"/>
                  <a:gd name="connsiteY76" fmla="*/ 1686136 h 2019411"/>
                  <a:gd name="connsiteX77" fmla="*/ 4115105 w 5020047"/>
                  <a:gd name="connsiteY77" fmla="*/ 1886054 h 2019411"/>
                  <a:gd name="connsiteX78" fmla="*/ 4152716 w 5020047"/>
                  <a:gd name="connsiteY78" fmla="*/ 2019411 h 2019411"/>
                  <a:gd name="connsiteX79" fmla="*/ 4209862 w 5020047"/>
                  <a:gd name="connsiteY79" fmla="*/ 1257400 h 2019411"/>
                  <a:gd name="connsiteX80" fmla="*/ 4238939 w 5020047"/>
                  <a:gd name="connsiteY80" fmla="*/ 1047808 h 2019411"/>
                  <a:gd name="connsiteX81" fmla="*/ 4277042 w 5020047"/>
                  <a:gd name="connsiteY81" fmla="*/ 714414 h 2019411"/>
                  <a:gd name="connsiteX82" fmla="*/ 4334197 w 5020047"/>
                  <a:gd name="connsiteY82" fmla="*/ 762042 h 2019411"/>
                  <a:gd name="connsiteX83" fmla="*/ 4343722 w 5020047"/>
                  <a:gd name="connsiteY83" fmla="*/ 542955 h 2019411"/>
                  <a:gd name="connsiteX84" fmla="*/ 4409890 w 5020047"/>
                  <a:gd name="connsiteY84" fmla="*/ 28670 h 2019411"/>
                  <a:gd name="connsiteX85" fmla="*/ 4496267 w 5020047"/>
                  <a:gd name="connsiteY85" fmla="*/ 180984 h 2019411"/>
                  <a:gd name="connsiteX86" fmla="*/ 4610572 w 5020047"/>
                  <a:gd name="connsiteY86" fmla="*/ 9525 h 2019411"/>
                  <a:gd name="connsiteX87" fmla="*/ 4657563 w 5020047"/>
                  <a:gd name="connsiteY87" fmla="*/ 152504 h 2019411"/>
                  <a:gd name="connsiteX88" fmla="*/ 4753469 w 5020047"/>
                  <a:gd name="connsiteY88" fmla="*/ 57153 h 2019411"/>
                  <a:gd name="connsiteX89" fmla="*/ 4857612 w 5020047"/>
                  <a:gd name="connsiteY89" fmla="*/ 1133630 h 2019411"/>
                  <a:gd name="connsiteX90" fmla="*/ 4895857 w 5020047"/>
                  <a:gd name="connsiteY90" fmla="*/ 276183 h 2019411"/>
                  <a:gd name="connsiteX91" fmla="*/ 4953000 w 5020047"/>
                  <a:gd name="connsiteY91" fmla="*/ 1133517 h 2019411"/>
                  <a:gd name="connsiteX92" fmla="*/ 4991107 w 5020047"/>
                  <a:gd name="connsiteY92" fmla="*/ 104724 h 2019411"/>
                  <a:gd name="connsiteX93" fmla="*/ 5019679 w 5020047"/>
                  <a:gd name="connsiteY93" fmla="*/ 57150 h 2019411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847914 w 5020047"/>
                  <a:gd name="connsiteY70" fmla="*/ 781150 h 2029550"/>
                  <a:gd name="connsiteX71" fmla="*/ 3914591 w 5020047"/>
                  <a:gd name="connsiteY71" fmla="*/ 771624 h 2029550"/>
                  <a:gd name="connsiteX72" fmla="*/ 3972219 w 5020047"/>
                  <a:gd name="connsiteY72" fmla="*/ 1009707 h 2029550"/>
                  <a:gd name="connsiteX73" fmla="*/ 4009836 w 5020047"/>
                  <a:gd name="connsiteY73" fmla="*/ 1181200 h 2029550"/>
                  <a:gd name="connsiteX74" fmla="*/ 4038412 w 5020047"/>
                  <a:gd name="connsiteY74" fmla="*/ 1466950 h 2029550"/>
                  <a:gd name="connsiteX75" fmla="*/ 4077002 w 5020047"/>
                  <a:gd name="connsiteY75" fmla="*/ 1552660 h 2029550"/>
                  <a:gd name="connsiteX76" fmla="*/ 4096055 w 5020047"/>
                  <a:gd name="connsiteY76" fmla="*/ 1686136 h 2029550"/>
                  <a:gd name="connsiteX77" fmla="*/ 4152716 w 5020047"/>
                  <a:gd name="connsiteY77" fmla="*/ 2019411 h 2029550"/>
                  <a:gd name="connsiteX78" fmla="*/ 4209862 w 5020047"/>
                  <a:gd name="connsiteY78" fmla="*/ 1257400 h 2029550"/>
                  <a:gd name="connsiteX79" fmla="*/ 4238939 w 5020047"/>
                  <a:gd name="connsiteY79" fmla="*/ 1047808 h 2029550"/>
                  <a:gd name="connsiteX80" fmla="*/ 4277042 w 5020047"/>
                  <a:gd name="connsiteY80" fmla="*/ 714414 h 2029550"/>
                  <a:gd name="connsiteX81" fmla="*/ 4334197 w 5020047"/>
                  <a:gd name="connsiteY81" fmla="*/ 762042 h 2029550"/>
                  <a:gd name="connsiteX82" fmla="*/ 4343722 w 5020047"/>
                  <a:gd name="connsiteY82" fmla="*/ 542955 h 2029550"/>
                  <a:gd name="connsiteX83" fmla="*/ 4409890 w 5020047"/>
                  <a:gd name="connsiteY83" fmla="*/ 28670 h 2029550"/>
                  <a:gd name="connsiteX84" fmla="*/ 4496267 w 5020047"/>
                  <a:gd name="connsiteY84" fmla="*/ 180984 h 2029550"/>
                  <a:gd name="connsiteX85" fmla="*/ 4610572 w 5020047"/>
                  <a:gd name="connsiteY85" fmla="*/ 9525 h 2029550"/>
                  <a:gd name="connsiteX86" fmla="*/ 4657563 w 5020047"/>
                  <a:gd name="connsiteY86" fmla="*/ 152504 h 2029550"/>
                  <a:gd name="connsiteX87" fmla="*/ 4753469 w 5020047"/>
                  <a:gd name="connsiteY87" fmla="*/ 57153 h 2029550"/>
                  <a:gd name="connsiteX88" fmla="*/ 4857612 w 5020047"/>
                  <a:gd name="connsiteY88" fmla="*/ 1133630 h 2029550"/>
                  <a:gd name="connsiteX89" fmla="*/ 4895857 w 5020047"/>
                  <a:gd name="connsiteY89" fmla="*/ 276183 h 2029550"/>
                  <a:gd name="connsiteX90" fmla="*/ 4953000 w 5020047"/>
                  <a:gd name="connsiteY90" fmla="*/ 1133517 h 2029550"/>
                  <a:gd name="connsiteX91" fmla="*/ 4991107 w 5020047"/>
                  <a:gd name="connsiteY91" fmla="*/ 104724 h 2029550"/>
                  <a:gd name="connsiteX92" fmla="*/ 5019679 w 5020047"/>
                  <a:gd name="connsiteY9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847914 w 5020047"/>
                  <a:gd name="connsiteY70" fmla="*/ 781150 h 2029550"/>
                  <a:gd name="connsiteX71" fmla="*/ 3972219 w 5020047"/>
                  <a:gd name="connsiteY71" fmla="*/ 1009707 h 2029550"/>
                  <a:gd name="connsiteX72" fmla="*/ 4009836 w 5020047"/>
                  <a:gd name="connsiteY72" fmla="*/ 1181200 h 2029550"/>
                  <a:gd name="connsiteX73" fmla="*/ 4038412 w 5020047"/>
                  <a:gd name="connsiteY73" fmla="*/ 1466950 h 2029550"/>
                  <a:gd name="connsiteX74" fmla="*/ 4077002 w 5020047"/>
                  <a:gd name="connsiteY74" fmla="*/ 1552660 h 2029550"/>
                  <a:gd name="connsiteX75" fmla="*/ 4096055 w 5020047"/>
                  <a:gd name="connsiteY75" fmla="*/ 1686136 h 2029550"/>
                  <a:gd name="connsiteX76" fmla="*/ 4152716 w 5020047"/>
                  <a:gd name="connsiteY76" fmla="*/ 2019411 h 2029550"/>
                  <a:gd name="connsiteX77" fmla="*/ 4209862 w 5020047"/>
                  <a:gd name="connsiteY77" fmla="*/ 1257400 h 2029550"/>
                  <a:gd name="connsiteX78" fmla="*/ 4238939 w 5020047"/>
                  <a:gd name="connsiteY78" fmla="*/ 1047808 h 2029550"/>
                  <a:gd name="connsiteX79" fmla="*/ 4277042 w 5020047"/>
                  <a:gd name="connsiteY79" fmla="*/ 714414 h 2029550"/>
                  <a:gd name="connsiteX80" fmla="*/ 4334197 w 5020047"/>
                  <a:gd name="connsiteY80" fmla="*/ 762042 h 2029550"/>
                  <a:gd name="connsiteX81" fmla="*/ 4343722 w 5020047"/>
                  <a:gd name="connsiteY81" fmla="*/ 542955 h 2029550"/>
                  <a:gd name="connsiteX82" fmla="*/ 4409890 w 5020047"/>
                  <a:gd name="connsiteY82" fmla="*/ 28670 h 2029550"/>
                  <a:gd name="connsiteX83" fmla="*/ 4496267 w 5020047"/>
                  <a:gd name="connsiteY83" fmla="*/ 180984 h 2029550"/>
                  <a:gd name="connsiteX84" fmla="*/ 4610572 w 5020047"/>
                  <a:gd name="connsiteY84" fmla="*/ 9525 h 2029550"/>
                  <a:gd name="connsiteX85" fmla="*/ 4657563 w 5020047"/>
                  <a:gd name="connsiteY85" fmla="*/ 152504 h 2029550"/>
                  <a:gd name="connsiteX86" fmla="*/ 4753469 w 5020047"/>
                  <a:gd name="connsiteY86" fmla="*/ 57153 h 2029550"/>
                  <a:gd name="connsiteX87" fmla="*/ 4857612 w 5020047"/>
                  <a:gd name="connsiteY87" fmla="*/ 1133630 h 2029550"/>
                  <a:gd name="connsiteX88" fmla="*/ 4895857 w 5020047"/>
                  <a:gd name="connsiteY88" fmla="*/ 276183 h 2029550"/>
                  <a:gd name="connsiteX89" fmla="*/ 4953000 w 5020047"/>
                  <a:gd name="connsiteY89" fmla="*/ 1133517 h 2029550"/>
                  <a:gd name="connsiteX90" fmla="*/ 4991107 w 5020047"/>
                  <a:gd name="connsiteY90" fmla="*/ 104724 h 2029550"/>
                  <a:gd name="connsiteX91" fmla="*/ 5019679 w 5020047"/>
                  <a:gd name="connsiteY9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847914 w 5020047"/>
                  <a:gd name="connsiteY70" fmla="*/ 781150 h 2029550"/>
                  <a:gd name="connsiteX71" fmla="*/ 3962694 w 5020047"/>
                  <a:gd name="connsiteY71" fmla="*/ 800135 h 2029550"/>
                  <a:gd name="connsiteX72" fmla="*/ 3972219 w 5020047"/>
                  <a:gd name="connsiteY72" fmla="*/ 1009707 h 2029550"/>
                  <a:gd name="connsiteX73" fmla="*/ 4009836 w 5020047"/>
                  <a:gd name="connsiteY73" fmla="*/ 1181200 h 2029550"/>
                  <a:gd name="connsiteX74" fmla="*/ 4038412 w 5020047"/>
                  <a:gd name="connsiteY74" fmla="*/ 1466950 h 2029550"/>
                  <a:gd name="connsiteX75" fmla="*/ 4077002 w 5020047"/>
                  <a:gd name="connsiteY75" fmla="*/ 1552660 h 2029550"/>
                  <a:gd name="connsiteX76" fmla="*/ 4096055 w 5020047"/>
                  <a:gd name="connsiteY76" fmla="*/ 1686136 h 2029550"/>
                  <a:gd name="connsiteX77" fmla="*/ 4152716 w 5020047"/>
                  <a:gd name="connsiteY77" fmla="*/ 2019411 h 2029550"/>
                  <a:gd name="connsiteX78" fmla="*/ 4209862 w 5020047"/>
                  <a:gd name="connsiteY78" fmla="*/ 1257400 h 2029550"/>
                  <a:gd name="connsiteX79" fmla="*/ 4238939 w 5020047"/>
                  <a:gd name="connsiteY79" fmla="*/ 1047808 h 2029550"/>
                  <a:gd name="connsiteX80" fmla="*/ 4277042 w 5020047"/>
                  <a:gd name="connsiteY80" fmla="*/ 714414 h 2029550"/>
                  <a:gd name="connsiteX81" fmla="*/ 4334197 w 5020047"/>
                  <a:gd name="connsiteY81" fmla="*/ 762042 h 2029550"/>
                  <a:gd name="connsiteX82" fmla="*/ 4343722 w 5020047"/>
                  <a:gd name="connsiteY82" fmla="*/ 542955 h 2029550"/>
                  <a:gd name="connsiteX83" fmla="*/ 4409890 w 5020047"/>
                  <a:gd name="connsiteY83" fmla="*/ 28670 h 2029550"/>
                  <a:gd name="connsiteX84" fmla="*/ 4496267 w 5020047"/>
                  <a:gd name="connsiteY84" fmla="*/ 180984 h 2029550"/>
                  <a:gd name="connsiteX85" fmla="*/ 4610572 w 5020047"/>
                  <a:gd name="connsiteY85" fmla="*/ 9525 h 2029550"/>
                  <a:gd name="connsiteX86" fmla="*/ 4657563 w 5020047"/>
                  <a:gd name="connsiteY86" fmla="*/ 152504 h 2029550"/>
                  <a:gd name="connsiteX87" fmla="*/ 4753469 w 5020047"/>
                  <a:gd name="connsiteY87" fmla="*/ 57153 h 2029550"/>
                  <a:gd name="connsiteX88" fmla="*/ 4857612 w 5020047"/>
                  <a:gd name="connsiteY88" fmla="*/ 1133630 h 2029550"/>
                  <a:gd name="connsiteX89" fmla="*/ 4895857 w 5020047"/>
                  <a:gd name="connsiteY89" fmla="*/ 276183 h 2029550"/>
                  <a:gd name="connsiteX90" fmla="*/ 4953000 w 5020047"/>
                  <a:gd name="connsiteY90" fmla="*/ 1133517 h 2029550"/>
                  <a:gd name="connsiteX91" fmla="*/ 4991107 w 5020047"/>
                  <a:gd name="connsiteY91" fmla="*/ 104724 h 2029550"/>
                  <a:gd name="connsiteX92" fmla="*/ 5019679 w 5020047"/>
                  <a:gd name="connsiteY9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847914 w 5020047"/>
                  <a:gd name="connsiteY70" fmla="*/ 781150 h 2029550"/>
                  <a:gd name="connsiteX71" fmla="*/ 3896014 w 5020047"/>
                  <a:gd name="connsiteY71" fmla="*/ 790610 h 2029550"/>
                  <a:gd name="connsiteX72" fmla="*/ 3972219 w 5020047"/>
                  <a:gd name="connsiteY72" fmla="*/ 1009707 h 2029550"/>
                  <a:gd name="connsiteX73" fmla="*/ 4009836 w 5020047"/>
                  <a:gd name="connsiteY73" fmla="*/ 1181200 h 2029550"/>
                  <a:gd name="connsiteX74" fmla="*/ 4038412 w 5020047"/>
                  <a:gd name="connsiteY74" fmla="*/ 1466950 h 2029550"/>
                  <a:gd name="connsiteX75" fmla="*/ 4077002 w 5020047"/>
                  <a:gd name="connsiteY75" fmla="*/ 1552660 h 2029550"/>
                  <a:gd name="connsiteX76" fmla="*/ 4096055 w 5020047"/>
                  <a:gd name="connsiteY76" fmla="*/ 1686136 h 2029550"/>
                  <a:gd name="connsiteX77" fmla="*/ 4152716 w 5020047"/>
                  <a:gd name="connsiteY77" fmla="*/ 2019411 h 2029550"/>
                  <a:gd name="connsiteX78" fmla="*/ 4209862 w 5020047"/>
                  <a:gd name="connsiteY78" fmla="*/ 1257400 h 2029550"/>
                  <a:gd name="connsiteX79" fmla="*/ 4238939 w 5020047"/>
                  <a:gd name="connsiteY79" fmla="*/ 1047808 h 2029550"/>
                  <a:gd name="connsiteX80" fmla="*/ 4277042 w 5020047"/>
                  <a:gd name="connsiteY80" fmla="*/ 714414 h 2029550"/>
                  <a:gd name="connsiteX81" fmla="*/ 4334197 w 5020047"/>
                  <a:gd name="connsiteY81" fmla="*/ 762042 h 2029550"/>
                  <a:gd name="connsiteX82" fmla="*/ 4343722 w 5020047"/>
                  <a:gd name="connsiteY82" fmla="*/ 542955 h 2029550"/>
                  <a:gd name="connsiteX83" fmla="*/ 4409890 w 5020047"/>
                  <a:gd name="connsiteY83" fmla="*/ 28670 h 2029550"/>
                  <a:gd name="connsiteX84" fmla="*/ 4496267 w 5020047"/>
                  <a:gd name="connsiteY84" fmla="*/ 180984 h 2029550"/>
                  <a:gd name="connsiteX85" fmla="*/ 4610572 w 5020047"/>
                  <a:gd name="connsiteY85" fmla="*/ 9525 h 2029550"/>
                  <a:gd name="connsiteX86" fmla="*/ 4657563 w 5020047"/>
                  <a:gd name="connsiteY86" fmla="*/ 152504 h 2029550"/>
                  <a:gd name="connsiteX87" fmla="*/ 4753469 w 5020047"/>
                  <a:gd name="connsiteY87" fmla="*/ 57153 h 2029550"/>
                  <a:gd name="connsiteX88" fmla="*/ 4857612 w 5020047"/>
                  <a:gd name="connsiteY88" fmla="*/ 1133630 h 2029550"/>
                  <a:gd name="connsiteX89" fmla="*/ 4895857 w 5020047"/>
                  <a:gd name="connsiteY89" fmla="*/ 276183 h 2029550"/>
                  <a:gd name="connsiteX90" fmla="*/ 4953000 w 5020047"/>
                  <a:gd name="connsiteY90" fmla="*/ 1133517 h 2029550"/>
                  <a:gd name="connsiteX91" fmla="*/ 4991107 w 5020047"/>
                  <a:gd name="connsiteY91" fmla="*/ 104724 h 2029550"/>
                  <a:gd name="connsiteX92" fmla="*/ 5019679 w 5020047"/>
                  <a:gd name="connsiteY9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847914 w 5020047"/>
                  <a:gd name="connsiteY70" fmla="*/ 781150 h 2029550"/>
                  <a:gd name="connsiteX71" fmla="*/ 3943642 w 5020047"/>
                  <a:gd name="connsiteY71" fmla="*/ 790610 h 2029550"/>
                  <a:gd name="connsiteX72" fmla="*/ 3972219 w 5020047"/>
                  <a:gd name="connsiteY72" fmla="*/ 1009707 h 2029550"/>
                  <a:gd name="connsiteX73" fmla="*/ 4009836 w 5020047"/>
                  <a:gd name="connsiteY73" fmla="*/ 1181200 h 2029550"/>
                  <a:gd name="connsiteX74" fmla="*/ 4038412 w 5020047"/>
                  <a:gd name="connsiteY74" fmla="*/ 1466950 h 2029550"/>
                  <a:gd name="connsiteX75" fmla="*/ 4077002 w 5020047"/>
                  <a:gd name="connsiteY75" fmla="*/ 1552660 h 2029550"/>
                  <a:gd name="connsiteX76" fmla="*/ 4096055 w 5020047"/>
                  <a:gd name="connsiteY76" fmla="*/ 1686136 h 2029550"/>
                  <a:gd name="connsiteX77" fmla="*/ 4152716 w 5020047"/>
                  <a:gd name="connsiteY77" fmla="*/ 2019411 h 2029550"/>
                  <a:gd name="connsiteX78" fmla="*/ 4209862 w 5020047"/>
                  <a:gd name="connsiteY78" fmla="*/ 1257400 h 2029550"/>
                  <a:gd name="connsiteX79" fmla="*/ 4238939 w 5020047"/>
                  <a:gd name="connsiteY79" fmla="*/ 1047808 h 2029550"/>
                  <a:gd name="connsiteX80" fmla="*/ 4277042 w 5020047"/>
                  <a:gd name="connsiteY80" fmla="*/ 714414 h 2029550"/>
                  <a:gd name="connsiteX81" fmla="*/ 4334197 w 5020047"/>
                  <a:gd name="connsiteY81" fmla="*/ 762042 h 2029550"/>
                  <a:gd name="connsiteX82" fmla="*/ 4343722 w 5020047"/>
                  <a:gd name="connsiteY82" fmla="*/ 542955 h 2029550"/>
                  <a:gd name="connsiteX83" fmla="*/ 4409890 w 5020047"/>
                  <a:gd name="connsiteY83" fmla="*/ 28670 h 2029550"/>
                  <a:gd name="connsiteX84" fmla="*/ 4496267 w 5020047"/>
                  <a:gd name="connsiteY84" fmla="*/ 180984 h 2029550"/>
                  <a:gd name="connsiteX85" fmla="*/ 4610572 w 5020047"/>
                  <a:gd name="connsiteY85" fmla="*/ 9525 h 2029550"/>
                  <a:gd name="connsiteX86" fmla="*/ 4657563 w 5020047"/>
                  <a:gd name="connsiteY86" fmla="*/ 152504 h 2029550"/>
                  <a:gd name="connsiteX87" fmla="*/ 4753469 w 5020047"/>
                  <a:gd name="connsiteY87" fmla="*/ 57153 h 2029550"/>
                  <a:gd name="connsiteX88" fmla="*/ 4857612 w 5020047"/>
                  <a:gd name="connsiteY88" fmla="*/ 1133630 h 2029550"/>
                  <a:gd name="connsiteX89" fmla="*/ 4895857 w 5020047"/>
                  <a:gd name="connsiteY89" fmla="*/ 276183 h 2029550"/>
                  <a:gd name="connsiteX90" fmla="*/ 4953000 w 5020047"/>
                  <a:gd name="connsiteY90" fmla="*/ 1133517 h 2029550"/>
                  <a:gd name="connsiteX91" fmla="*/ 4991107 w 5020047"/>
                  <a:gd name="connsiteY91" fmla="*/ 104724 h 2029550"/>
                  <a:gd name="connsiteX92" fmla="*/ 5019679 w 5020047"/>
                  <a:gd name="connsiteY9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790764 w 5020047"/>
                  <a:gd name="connsiteY69" fmla="*/ 781150 h 2029550"/>
                  <a:gd name="connsiteX70" fmla="*/ 3943642 w 5020047"/>
                  <a:gd name="connsiteY70" fmla="*/ 790610 h 2029550"/>
                  <a:gd name="connsiteX71" fmla="*/ 3972219 w 5020047"/>
                  <a:gd name="connsiteY71" fmla="*/ 1009707 h 2029550"/>
                  <a:gd name="connsiteX72" fmla="*/ 4009836 w 5020047"/>
                  <a:gd name="connsiteY72" fmla="*/ 1181200 h 2029550"/>
                  <a:gd name="connsiteX73" fmla="*/ 4038412 w 5020047"/>
                  <a:gd name="connsiteY73" fmla="*/ 1466950 h 2029550"/>
                  <a:gd name="connsiteX74" fmla="*/ 4077002 w 5020047"/>
                  <a:gd name="connsiteY74" fmla="*/ 1552660 h 2029550"/>
                  <a:gd name="connsiteX75" fmla="*/ 4096055 w 5020047"/>
                  <a:gd name="connsiteY75" fmla="*/ 1686136 h 2029550"/>
                  <a:gd name="connsiteX76" fmla="*/ 4152716 w 5020047"/>
                  <a:gd name="connsiteY76" fmla="*/ 2019411 h 2029550"/>
                  <a:gd name="connsiteX77" fmla="*/ 4209862 w 5020047"/>
                  <a:gd name="connsiteY77" fmla="*/ 1257400 h 2029550"/>
                  <a:gd name="connsiteX78" fmla="*/ 4238939 w 5020047"/>
                  <a:gd name="connsiteY78" fmla="*/ 1047808 h 2029550"/>
                  <a:gd name="connsiteX79" fmla="*/ 4277042 w 5020047"/>
                  <a:gd name="connsiteY79" fmla="*/ 714414 h 2029550"/>
                  <a:gd name="connsiteX80" fmla="*/ 4334197 w 5020047"/>
                  <a:gd name="connsiteY80" fmla="*/ 762042 h 2029550"/>
                  <a:gd name="connsiteX81" fmla="*/ 4343722 w 5020047"/>
                  <a:gd name="connsiteY81" fmla="*/ 542955 h 2029550"/>
                  <a:gd name="connsiteX82" fmla="*/ 4409890 w 5020047"/>
                  <a:gd name="connsiteY82" fmla="*/ 28670 h 2029550"/>
                  <a:gd name="connsiteX83" fmla="*/ 4496267 w 5020047"/>
                  <a:gd name="connsiteY83" fmla="*/ 180984 h 2029550"/>
                  <a:gd name="connsiteX84" fmla="*/ 4610572 w 5020047"/>
                  <a:gd name="connsiteY84" fmla="*/ 9525 h 2029550"/>
                  <a:gd name="connsiteX85" fmla="*/ 4657563 w 5020047"/>
                  <a:gd name="connsiteY85" fmla="*/ 152504 h 2029550"/>
                  <a:gd name="connsiteX86" fmla="*/ 4753469 w 5020047"/>
                  <a:gd name="connsiteY86" fmla="*/ 57153 h 2029550"/>
                  <a:gd name="connsiteX87" fmla="*/ 4857612 w 5020047"/>
                  <a:gd name="connsiteY87" fmla="*/ 1133630 h 2029550"/>
                  <a:gd name="connsiteX88" fmla="*/ 4895857 w 5020047"/>
                  <a:gd name="connsiteY88" fmla="*/ 276183 h 2029550"/>
                  <a:gd name="connsiteX89" fmla="*/ 4953000 w 5020047"/>
                  <a:gd name="connsiteY89" fmla="*/ 1133517 h 2029550"/>
                  <a:gd name="connsiteX90" fmla="*/ 4991107 w 5020047"/>
                  <a:gd name="connsiteY90" fmla="*/ 104724 h 2029550"/>
                  <a:gd name="connsiteX91" fmla="*/ 5019679 w 5020047"/>
                  <a:gd name="connsiteY9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139 w 5020047"/>
                  <a:gd name="connsiteY68" fmla="*/ 838300 h 2029550"/>
                  <a:gd name="connsiteX69" fmla="*/ 3943642 w 5020047"/>
                  <a:gd name="connsiteY69" fmla="*/ 790610 h 2029550"/>
                  <a:gd name="connsiteX70" fmla="*/ 3972219 w 5020047"/>
                  <a:gd name="connsiteY70" fmla="*/ 1009707 h 2029550"/>
                  <a:gd name="connsiteX71" fmla="*/ 4009836 w 5020047"/>
                  <a:gd name="connsiteY71" fmla="*/ 1181200 h 2029550"/>
                  <a:gd name="connsiteX72" fmla="*/ 4038412 w 5020047"/>
                  <a:gd name="connsiteY72" fmla="*/ 1466950 h 2029550"/>
                  <a:gd name="connsiteX73" fmla="*/ 4077002 w 5020047"/>
                  <a:gd name="connsiteY73" fmla="*/ 1552660 h 2029550"/>
                  <a:gd name="connsiteX74" fmla="*/ 4096055 w 5020047"/>
                  <a:gd name="connsiteY74" fmla="*/ 1686136 h 2029550"/>
                  <a:gd name="connsiteX75" fmla="*/ 4152716 w 5020047"/>
                  <a:gd name="connsiteY75" fmla="*/ 2019411 h 2029550"/>
                  <a:gd name="connsiteX76" fmla="*/ 4209862 w 5020047"/>
                  <a:gd name="connsiteY76" fmla="*/ 1257400 h 2029550"/>
                  <a:gd name="connsiteX77" fmla="*/ 4238939 w 5020047"/>
                  <a:gd name="connsiteY77" fmla="*/ 1047808 h 2029550"/>
                  <a:gd name="connsiteX78" fmla="*/ 4277042 w 5020047"/>
                  <a:gd name="connsiteY78" fmla="*/ 714414 h 2029550"/>
                  <a:gd name="connsiteX79" fmla="*/ 4334197 w 5020047"/>
                  <a:gd name="connsiteY79" fmla="*/ 762042 h 2029550"/>
                  <a:gd name="connsiteX80" fmla="*/ 4343722 w 5020047"/>
                  <a:gd name="connsiteY80" fmla="*/ 542955 h 2029550"/>
                  <a:gd name="connsiteX81" fmla="*/ 4409890 w 5020047"/>
                  <a:gd name="connsiteY81" fmla="*/ 28670 h 2029550"/>
                  <a:gd name="connsiteX82" fmla="*/ 4496267 w 5020047"/>
                  <a:gd name="connsiteY82" fmla="*/ 180984 h 2029550"/>
                  <a:gd name="connsiteX83" fmla="*/ 4610572 w 5020047"/>
                  <a:gd name="connsiteY83" fmla="*/ 9525 h 2029550"/>
                  <a:gd name="connsiteX84" fmla="*/ 4657563 w 5020047"/>
                  <a:gd name="connsiteY84" fmla="*/ 152504 h 2029550"/>
                  <a:gd name="connsiteX85" fmla="*/ 4753469 w 5020047"/>
                  <a:gd name="connsiteY85" fmla="*/ 57153 h 2029550"/>
                  <a:gd name="connsiteX86" fmla="*/ 4857612 w 5020047"/>
                  <a:gd name="connsiteY86" fmla="*/ 1133630 h 2029550"/>
                  <a:gd name="connsiteX87" fmla="*/ 4895857 w 5020047"/>
                  <a:gd name="connsiteY87" fmla="*/ 276183 h 2029550"/>
                  <a:gd name="connsiteX88" fmla="*/ 4953000 w 5020047"/>
                  <a:gd name="connsiteY88" fmla="*/ 1133517 h 2029550"/>
                  <a:gd name="connsiteX89" fmla="*/ 4991107 w 5020047"/>
                  <a:gd name="connsiteY89" fmla="*/ 104724 h 2029550"/>
                  <a:gd name="connsiteX90" fmla="*/ 5019679 w 5020047"/>
                  <a:gd name="connsiteY9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943642 w 5020047"/>
                  <a:gd name="connsiteY68" fmla="*/ 790610 h 2029550"/>
                  <a:gd name="connsiteX69" fmla="*/ 3972219 w 5020047"/>
                  <a:gd name="connsiteY69" fmla="*/ 1009707 h 2029550"/>
                  <a:gd name="connsiteX70" fmla="*/ 4009836 w 5020047"/>
                  <a:gd name="connsiteY70" fmla="*/ 1181200 h 2029550"/>
                  <a:gd name="connsiteX71" fmla="*/ 4038412 w 5020047"/>
                  <a:gd name="connsiteY71" fmla="*/ 1466950 h 2029550"/>
                  <a:gd name="connsiteX72" fmla="*/ 4077002 w 5020047"/>
                  <a:gd name="connsiteY72" fmla="*/ 1552660 h 2029550"/>
                  <a:gd name="connsiteX73" fmla="*/ 4096055 w 5020047"/>
                  <a:gd name="connsiteY73" fmla="*/ 1686136 h 2029550"/>
                  <a:gd name="connsiteX74" fmla="*/ 4152716 w 5020047"/>
                  <a:gd name="connsiteY74" fmla="*/ 2019411 h 2029550"/>
                  <a:gd name="connsiteX75" fmla="*/ 4209862 w 5020047"/>
                  <a:gd name="connsiteY75" fmla="*/ 1257400 h 2029550"/>
                  <a:gd name="connsiteX76" fmla="*/ 4238939 w 5020047"/>
                  <a:gd name="connsiteY76" fmla="*/ 1047808 h 2029550"/>
                  <a:gd name="connsiteX77" fmla="*/ 4277042 w 5020047"/>
                  <a:gd name="connsiteY77" fmla="*/ 714414 h 2029550"/>
                  <a:gd name="connsiteX78" fmla="*/ 4334197 w 5020047"/>
                  <a:gd name="connsiteY78" fmla="*/ 762042 h 2029550"/>
                  <a:gd name="connsiteX79" fmla="*/ 4343722 w 5020047"/>
                  <a:gd name="connsiteY79" fmla="*/ 542955 h 2029550"/>
                  <a:gd name="connsiteX80" fmla="*/ 4409890 w 5020047"/>
                  <a:gd name="connsiteY80" fmla="*/ 28670 h 2029550"/>
                  <a:gd name="connsiteX81" fmla="*/ 4496267 w 5020047"/>
                  <a:gd name="connsiteY81" fmla="*/ 180984 h 2029550"/>
                  <a:gd name="connsiteX82" fmla="*/ 4610572 w 5020047"/>
                  <a:gd name="connsiteY82" fmla="*/ 9525 h 2029550"/>
                  <a:gd name="connsiteX83" fmla="*/ 4657563 w 5020047"/>
                  <a:gd name="connsiteY83" fmla="*/ 152504 h 2029550"/>
                  <a:gd name="connsiteX84" fmla="*/ 4753469 w 5020047"/>
                  <a:gd name="connsiteY84" fmla="*/ 57153 h 2029550"/>
                  <a:gd name="connsiteX85" fmla="*/ 4857612 w 5020047"/>
                  <a:gd name="connsiteY85" fmla="*/ 1133630 h 2029550"/>
                  <a:gd name="connsiteX86" fmla="*/ 4895857 w 5020047"/>
                  <a:gd name="connsiteY86" fmla="*/ 276183 h 2029550"/>
                  <a:gd name="connsiteX87" fmla="*/ 4953000 w 5020047"/>
                  <a:gd name="connsiteY87" fmla="*/ 1133517 h 2029550"/>
                  <a:gd name="connsiteX88" fmla="*/ 4991107 w 5020047"/>
                  <a:gd name="connsiteY88" fmla="*/ 104724 h 2029550"/>
                  <a:gd name="connsiteX89" fmla="*/ 5019679 w 5020047"/>
                  <a:gd name="connsiteY8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33614 w 5020047"/>
                  <a:gd name="connsiteY67" fmla="*/ 1038325 h 2029550"/>
                  <a:gd name="connsiteX68" fmla="*/ 3743602 w 5020047"/>
                  <a:gd name="connsiteY68" fmla="*/ 781085 h 2029550"/>
                  <a:gd name="connsiteX69" fmla="*/ 3943642 w 5020047"/>
                  <a:gd name="connsiteY69" fmla="*/ 790610 h 2029550"/>
                  <a:gd name="connsiteX70" fmla="*/ 3972219 w 5020047"/>
                  <a:gd name="connsiteY70" fmla="*/ 1009707 h 2029550"/>
                  <a:gd name="connsiteX71" fmla="*/ 4009836 w 5020047"/>
                  <a:gd name="connsiteY71" fmla="*/ 1181200 h 2029550"/>
                  <a:gd name="connsiteX72" fmla="*/ 4038412 w 5020047"/>
                  <a:gd name="connsiteY72" fmla="*/ 1466950 h 2029550"/>
                  <a:gd name="connsiteX73" fmla="*/ 4077002 w 5020047"/>
                  <a:gd name="connsiteY73" fmla="*/ 1552660 h 2029550"/>
                  <a:gd name="connsiteX74" fmla="*/ 4096055 w 5020047"/>
                  <a:gd name="connsiteY74" fmla="*/ 1686136 h 2029550"/>
                  <a:gd name="connsiteX75" fmla="*/ 4152716 w 5020047"/>
                  <a:gd name="connsiteY75" fmla="*/ 2019411 h 2029550"/>
                  <a:gd name="connsiteX76" fmla="*/ 4209862 w 5020047"/>
                  <a:gd name="connsiteY76" fmla="*/ 1257400 h 2029550"/>
                  <a:gd name="connsiteX77" fmla="*/ 4238939 w 5020047"/>
                  <a:gd name="connsiteY77" fmla="*/ 1047808 h 2029550"/>
                  <a:gd name="connsiteX78" fmla="*/ 4277042 w 5020047"/>
                  <a:gd name="connsiteY78" fmla="*/ 714414 h 2029550"/>
                  <a:gd name="connsiteX79" fmla="*/ 4334197 w 5020047"/>
                  <a:gd name="connsiteY79" fmla="*/ 762042 h 2029550"/>
                  <a:gd name="connsiteX80" fmla="*/ 4343722 w 5020047"/>
                  <a:gd name="connsiteY80" fmla="*/ 542955 h 2029550"/>
                  <a:gd name="connsiteX81" fmla="*/ 4409890 w 5020047"/>
                  <a:gd name="connsiteY81" fmla="*/ 28670 h 2029550"/>
                  <a:gd name="connsiteX82" fmla="*/ 4496267 w 5020047"/>
                  <a:gd name="connsiteY82" fmla="*/ 180984 h 2029550"/>
                  <a:gd name="connsiteX83" fmla="*/ 4610572 w 5020047"/>
                  <a:gd name="connsiteY83" fmla="*/ 9525 h 2029550"/>
                  <a:gd name="connsiteX84" fmla="*/ 4657563 w 5020047"/>
                  <a:gd name="connsiteY84" fmla="*/ 152504 h 2029550"/>
                  <a:gd name="connsiteX85" fmla="*/ 4753469 w 5020047"/>
                  <a:gd name="connsiteY85" fmla="*/ 57153 h 2029550"/>
                  <a:gd name="connsiteX86" fmla="*/ 4857612 w 5020047"/>
                  <a:gd name="connsiteY86" fmla="*/ 1133630 h 2029550"/>
                  <a:gd name="connsiteX87" fmla="*/ 4895857 w 5020047"/>
                  <a:gd name="connsiteY87" fmla="*/ 276183 h 2029550"/>
                  <a:gd name="connsiteX88" fmla="*/ 4953000 w 5020047"/>
                  <a:gd name="connsiteY88" fmla="*/ 1133517 h 2029550"/>
                  <a:gd name="connsiteX89" fmla="*/ 4991107 w 5020047"/>
                  <a:gd name="connsiteY89" fmla="*/ 104724 h 2029550"/>
                  <a:gd name="connsiteX90" fmla="*/ 5019679 w 5020047"/>
                  <a:gd name="connsiteY9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43602 w 5020047"/>
                  <a:gd name="connsiteY67" fmla="*/ 781085 h 2029550"/>
                  <a:gd name="connsiteX68" fmla="*/ 3943642 w 5020047"/>
                  <a:gd name="connsiteY68" fmla="*/ 790610 h 2029550"/>
                  <a:gd name="connsiteX69" fmla="*/ 3972219 w 5020047"/>
                  <a:gd name="connsiteY69" fmla="*/ 1009707 h 2029550"/>
                  <a:gd name="connsiteX70" fmla="*/ 4009836 w 5020047"/>
                  <a:gd name="connsiteY70" fmla="*/ 1181200 h 2029550"/>
                  <a:gd name="connsiteX71" fmla="*/ 4038412 w 5020047"/>
                  <a:gd name="connsiteY71" fmla="*/ 1466950 h 2029550"/>
                  <a:gd name="connsiteX72" fmla="*/ 4077002 w 5020047"/>
                  <a:gd name="connsiteY72" fmla="*/ 1552660 h 2029550"/>
                  <a:gd name="connsiteX73" fmla="*/ 4096055 w 5020047"/>
                  <a:gd name="connsiteY73" fmla="*/ 1686136 h 2029550"/>
                  <a:gd name="connsiteX74" fmla="*/ 4152716 w 5020047"/>
                  <a:gd name="connsiteY74" fmla="*/ 2019411 h 2029550"/>
                  <a:gd name="connsiteX75" fmla="*/ 4209862 w 5020047"/>
                  <a:gd name="connsiteY75" fmla="*/ 1257400 h 2029550"/>
                  <a:gd name="connsiteX76" fmla="*/ 4238939 w 5020047"/>
                  <a:gd name="connsiteY76" fmla="*/ 1047808 h 2029550"/>
                  <a:gd name="connsiteX77" fmla="*/ 4277042 w 5020047"/>
                  <a:gd name="connsiteY77" fmla="*/ 714414 h 2029550"/>
                  <a:gd name="connsiteX78" fmla="*/ 4334197 w 5020047"/>
                  <a:gd name="connsiteY78" fmla="*/ 762042 h 2029550"/>
                  <a:gd name="connsiteX79" fmla="*/ 4343722 w 5020047"/>
                  <a:gd name="connsiteY79" fmla="*/ 542955 h 2029550"/>
                  <a:gd name="connsiteX80" fmla="*/ 4409890 w 5020047"/>
                  <a:gd name="connsiteY80" fmla="*/ 28670 h 2029550"/>
                  <a:gd name="connsiteX81" fmla="*/ 4496267 w 5020047"/>
                  <a:gd name="connsiteY81" fmla="*/ 180984 h 2029550"/>
                  <a:gd name="connsiteX82" fmla="*/ 4610572 w 5020047"/>
                  <a:gd name="connsiteY82" fmla="*/ 9525 h 2029550"/>
                  <a:gd name="connsiteX83" fmla="*/ 4657563 w 5020047"/>
                  <a:gd name="connsiteY83" fmla="*/ 152504 h 2029550"/>
                  <a:gd name="connsiteX84" fmla="*/ 4753469 w 5020047"/>
                  <a:gd name="connsiteY84" fmla="*/ 57153 h 2029550"/>
                  <a:gd name="connsiteX85" fmla="*/ 4857612 w 5020047"/>
                  <a:gd name="connsiteY85" fmla="*/ 1133630 h 2029550"/>
                  <a:gd name="connsiteX86" fmla="*/ 4895857 w 5020047"/>
                  <a:gd name="connsiteY86" fmla="*/ 276183 h 2029550"/>
                  <a:gd name="connsiteX87" fmla="*/ 4953000 w 5020047"/>
                  <a:gd name="connsiteY87" fmla="*/ 1133517 h 2029550"/>
                  <a:gd name="connsiteX88" fmla="*/ 4991107 w 5020047"/>
                  <a:gd name="connsiteY88" fmla="*/ 104724 h 2029550"/>
                  <a:gd name="connsiteX89" fmla="*/ 5019679 w 5020047"/>
                  <a:gd name="connsiteY8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76414 w 5020047"/>
                  <a:gd name="connsiteY37" fmla="*/ 743050 h 2029550"/>
                  <a:gd name="connsiteX38" fmla="*/ 3285939 w 5020047"/>
                  <a:gd name="connsiteY38" fmla="*/ 895450 h 2029550"/>
                  <a:gd name="connsiteX39" fmla="*/ 3295464 w 5020047"/>
                  <a:gd name="connsiteY39" fmla="*/ 924025 h 2029550"/>
                  <a:gd name="connsiteX40" fmla="*/ 3285939 w 5020047"/>
                  <a:gd name="connsiteY40" fmla="*/ 971650 h 2029550"/>
                  <a:gd name="connsiteX41" fmla="*/ 3304989 w 5020047"/>
                  <a:gd name="connsiteY41" fmla="*/ 1019275 h 2029550"/>
                  <a:gd name="connsiteX42" fmla="*/ 3304989 w 5020047"/>
                  <a:gd name="connsiteY42" fmla="*/ 1047850 h 2029550"/>
                  <a:gd name="connsiteX43" fmla="*/ 3314514 w 5020047"/>
                  <a:gd name="connsiteY43" fmla="*/ 1095475 h 2029550"/>
                  <a:gd name="connsiteX44" fmla="*/ 3314514 w 5020047"/>
                  <a:gd name="connsiteY44" fmla="*/ 1143100 h 2029550"/>
                  <a:gd name="connsiteX45" fmla="*/ 3324039 w 5020047"/>
                  <a:gd name="connsiteY45" fmla="*/ 1181200 h 2029550"/>
                  <a:gd name="connsiteX46" fmla="*/ 3314514 w 5020047"/>
                  <a:gd name="connsiteY46" fmla="*/ 1200250 h 2029550"/>
                  <a:gd name="connsiteX47" fmla="*/ 3333564 w 5020047"/>
                  <a:gd name="connsiteY47" fmla="*/ 1238350 h 2029550"/>
                  <a:gd name="connsiteX48" fmla="*/ 3333564 w 5020047"/>
                  <a:gd name="connsiteY48" fmla="*/ 1285975 h 2029550"/>
                  <a:gd name="connsiteX49" fmla="*/ 3352614 w 5020047"/>
                  <a:gd name="connsiteY49" fmla="*/ 1333600 h 2029550"/>
                  <a:gd name="connsiteX50" fmla="*/ 3352614 w 5020047"/>
                  <a:gd name="connsiteY50" fmla="*/ 1381225 h 2029550"/>
                  <a:gd name="connsiteX51" fmla="*/ 3390714 w 5020047"/>
                  <a:gd name="connsiteY51" fmla="*/ 1419325 h 2029550"/>
                  <a:gd name="connsiteX52" fmla="*/ 3419289 w 5020047"/>
                  <a:gd name="connsiteY52" fmla="*/ 1381225 h 2029550"/>
                  <a:gd name="connsiteX53" fmla="*/ 3428814 w 5020047"/>
                  <a:gd name="connsiteY53" fmla="*/ 1333600 h 2029550"/>
                  <a:gd name="connsiteX54" fmla="*/ 3447864 w 5020047"/>
                  <a:gd name="connsiteY54" fmla="*/ 1276450 h 2029550"/>
                  <a:gd name="connsiteX55" fmla="*/ 3447864 w 5020047"/>
                  <a:gd name="connsiteY55" fmla="*/ 1238350 h 2029550"/>
                  <a:gd name="connsiteX56" fmla="*/ 3466914 w 5020047"/>
                  <a:gd name="connsiteY56" fmla="*/ 1171675 h 2029550"/>
                  <a:gd name="connsiteX57" fmla="*/ 3457389 w 5020047"/>
                  <a:gd name="connsiteY57" fmla="*/ 1105000 h 2029550"/>
                  <a:gd name="connsiteX58" fmla="*/ 3466914 w 5020047"/>
                  <a:gd name="connsiteY58" fmla="*/ 1076425 h 2029550"/>
                  <a:gd name="connsiteX59" fmla="*/ 3485964 w 5020047"/>
                  <a:gd name="connsiteY59" fmla="*/ 1009750 h 2029550"/>
                  <a:gd name="connsiteX60" fmla="*/ 3495489 w 5020047"/>
                  <a:gd name="connsiteY60" fmla="*/ 962125 h 2029550"/>
                  <a:gd name="connsiteX61" fmla="*/ 3505014 w 5020047"/>
                  <a:gd name="connsiteY61" fmla="*/ 914500 h 2029550"/>
                  <a:gd name="connsiteX62" fmla="*/ 3524064 w 5020047"/>
                  <a:gd name="connsiteY62" fmla="*/ 866875 h 2029550"/>
                  <a:gd name="connsiteX63" fmla="*/ 3571689 w 5020047"/>
                  <a:gd name="connsiteY63" fmla="*/ 924025 h 2029550"/>
                  <a:gd name="connsiteX64" fmla="*/ 3571689 w 5020047"/>
                  <a:gd name="connsiteY64" fmla="*/ 971650 h 2029550"/>
                  <a:gd name="connsiteX65" fmla="*/ 3638367 w 5020047"/>
                  <a:gd name="connsiteY65" fmla="*/ 1066900 h 2029550"/>
                  <a:gd name="connsiteX66" fmla="*/ 3705041 w 5020047"/>
                  <a:gd name="connsiteY66" fmla="*/ 981175 h 2029550"/>
                  <a:gd name="connsiteX67" fmla="*/ 3743602 w 5020047"/>
                  <a:gd name="connsiteY67" fmla="*/ 781085 h 2029550"/>
                  <a:gd name="connsiteX68" fmla="*/ 3829334 w 5020047"/>
                  <a:gd name="connsiteY68" fmla="*/ 790610 h 2029550"/>
                  <a:gd name="connsiteX69" fmla="*/ 3943642 w 5020047"/>
                  <a:gd name="connsiteY69" fmla="*/ 790610 h 2029550"/>
                  <a:gd name="connsiteX70" fmla="*/ 3972219 w 5020047"/>
                  <a:gd name="connsiteY70" fmla="*/ 1009707 h 2029550"/>
                  <a:gd name="connsiteX71" fmla="*/ 4009836 w 5020047"/>
                  <a:gd name="connsiteY71" fmla="*/ 1181200 h 2029550"/>
                  <a:gd name="connsiteX72" fmla="*/ 4038412 w 5020047"/>
                  <a:gd name="connsiteY72" fmla="*/ 1466950 h 2029550"/>
                  <a:gd name="connsiteX73" fmla="*/ 4077002 w 5020047"/>
                  <a:gd name="connsiteY73" fmla="*/ 1552660 h 2029550"/>
                  <a:gd name="connsiteX74" fmla="*/ 4096055 w 5020047"/>
                  <a:gd name="connsiteY74" fmla="*/ 1686136 h 2029550"/>
                  <a:gd name="connsiteX75" fmla="*/ 4152716 w 5020047"/>
                  <a:gd name="connsiteY75" fmla="*/ 2019411 h 2029550"/>
                  <a:gd name="connsiteX76" fmla="*/ 4209862 w 5020047"/>
                  <a:gd name="connsiteY76" fmla="*/ 1257400 h 2029550"/>
                  <a:gd name="connsiteX77" fmla="*/ 4238939 w 5020047"/>
                  <a:gd name="connsiteY77" fmla="*/ 1047808 h 2029550"/>
                  <a:gd name="connsiteX78" fmla="*/ 4277042 w 5020047"/>
                  <a:gd name="connsiteY78" fmla="*/ 714414 h 2029550"/>
                  <a:gd name="connsiteX79" fmla="*/ 4334197 w 5020047"/>
                  <a:gd name="connsiteY79" fmla="*/ 762042 h 2029550"/>
                  <a:gd name="connsiteX80" fmla="*/ 4343722 w 5020047"/>
                  <a:gd name="connsiteY80" fmla="*/ 542955 h 2029550"/>
                  <a:gd name="connsiteX81" fmla="*/ 4409890 w 5020047"/>
                  <a:gd name="connsiteY81" fmla="*/ 28670 h 2029550"/>
                  <a:gd name="connsiteX82" fmla="*/ 4496267 w 5020047"/>
                  <a:gd name="connsiteY82" fmla="*/ 180984 h 2029550"/>
                  <a:gd name="connsiteX83" fmla="*/ 4610572 w 5020047"/>
                  <a:gd name="connsiteY83" fmla="*/ 9525 h 2029550"/>
                  <a:gd name="connsiteX84" fmla="*/ 4657563 w 5020047"/>
                  <a:gd name="connsiteY84" fmla="*/ 152504 h 2029550"/>
                  <a:gd name="connsiteX85" fmla="*/ 4753469 w 5020047"/>
                  <a:gd name="connsiteY85" fmla="*/ 57153 h 2029550"/>
                  <a:gd name="connsiteX86" fmla="*/ 4857612 w 5020047"/>
                  <a:gd name="connsiteY86" fmla="*/ 1133630 h 2029550"/>
                  <a:gd name="connsiteX87" fmla="*/ 4895857 w 5020047"/>
                  <a:gd name="connsiteY87" fmla="*/ 276183 h 2029550"/>
                  <a:gd name="connsiteX88" fmla="*/ 4953000 w 5020047"/>
                  <a:gd name="connsiteY88" fmla="*/ 1133517 h 2029550"/>
                  <a:gd name="connsiteX89" fmla="*/ 4991107 w 5020047"/>
                  <a:gd name="connsiteY89" fmla="*/ 104724 h 2029550"/>
                  <a:gd name="connsiteX90" fmla="*/ 5019679 w 5020047"/>
                  <a:gd name="connsiteY9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7 w 5020047"/>
                  <a:gd name="connsiteY35" fmla="*/ 714475 h 2029550"/>
                  <a:gd name="connsiteX36" fmla="*/ 3228788 w 5020047"/>
                  <a:gd name="connsiteY36" fmla="*/ 762100 h 2029550"/>
                  <a:gd name="connsiteX37" fmla="*/ 3285939 w 5020047"/>
                  <a:gd name="connsiteY37" fmla="*/ 895450 h 2029550"/>
                  <a:gd name="connsiteX38" fmla="*/ 3295464 w 5020047"/>
                  <a:gd name="connsiteY38" fmla="*/ 924025 h 2029550"/>
                  <a:gd name="connsiteX39" fmla="*/ 3285939 w 5020047"/>
                  <a:gd name="connsiteY39" fmla="*/ 971650 h 2029550"/>
                  <a:gd name="connsiteX40" fmla="*/ 3304989 w 5020047"/>
                  <a:gd name="connsiteY40" fmla="*/ 1019275 h 2029550"/>
                  <a:gd name="connsiteX41" fmla="*/ 3304989 w 5020047"/>
                  <a:gd name="connsiteY41" fmla="*/ 1047850 h 2029550"/>
                  <a:gd name="connsiteX42" fmla="*/ 3314514 w 5020047"/>
                  <a:gd name="connsiteY42" fmla="*/ 1095475 h 2029550"/>
                  <a:gd name="connsiteX43" fmla="*/ 3314514 w 5020047"/>
                  <a:gd name="connsiteY43" fmla="*/ 1143100 h 2029550"/>
                  <a:gd name="connsiteX44" fmla="*/ 3324039 w 5020047"/>
                  <a:gd name="connsiteY44" fmla="*/ 1181200 h 2029550"/>
                  <a:gd name="connsiteX45" fmla="*/ 3314514 w 5020047"/>
                  <a:gd name="connsiteY45" fmla="*/ 1200250 h 2029550"/>
                  <a:gd name="connsiteX46" fmla="*/ 3333564 w 5020047"/>
                  <a:gd name="connsiteY46" fmla="*/ 1238350 h 2029550"/>
                  <a:gd name="connsiteX47" fmla="*/ 3333564 w 5020047"/>
                  <a:gd name="connsiteY47" fmla="*/ 1285975 h 2029550"/>
                  <a:gd name="connsiteX48" fmla="*/ 3352614 w 5020047"/>
                  <a:gd name="connsiteY48" fmla="*/ 1333600 h 2029550"/>
                  <a:gd name="connsiteX49" fmla="*/ 3352614 w 5020047"/>
                  <a:gd name="connsiteY49" fmla="*/ 1381225 h 2029550"/>
                  <a:gd name="connsiteX50" fmla="*/ 3390714 w 5020047"/>
                  <a:gd name="connsiteY50" fmla="*/ 1419325 h 2029550"/>
                  <a:gd name="connsiteX51" fmla="*/ 3419289 w 5020047"/>
                  <a:gd name="connsiteY51" fmla="*/ 1381225 h 2029550"/>
                  <a:gd name="connsiteX52" fmla="*/ 3428814 w 5020047"/>
                  <a:gd name="connsiteY52" fmla="*/ 1333600 h 2029550"/>
                  <a:gd name="connsiteX53" fmla="*/ 3447864 w 5020047"/>
                  <a:gd name="connsiteY53" fmla="*/ 1276450 h 2029550"/>
                  <a:gd name="connsiteX54" fmla="*/ 3447864 w 5020047"/>
                  <a:gd name="connsiteY54" fmla="*/ 1238350 h 2029550"/>
                  <a:gd name="connsiteX55" fmla="*/ 3466914 w 5020047"/>
                  <a:gd name="connsiteY55" fmla="*/ 1171675 h 2029550"/>
                  <a:gd name="connsiteX56" fmla="*/ 3457389 w 5020047"/>
                  <a:gd name="connsiteY56" fmla="*/ 1105000 h 2029550"/>
                  <a:gd name="connsiteX57" fmla="*/ 3466914 w 5020047"/>
                  <a:gd name="connsiteY57" fmla="*/ 1076425 h 2029550"/>
                  <a:gd name="connsiteX58" fmla="*/ 3485964 w 5020047"/>
                  <a:gd name="connsiteY58" fmla="*/ 1009750 h 2029550"/>
                  <a:gd name="connsiteX59" fmla="*/ 3495489 w 5020047"/>
                  <a:gd name="connsiteY59" fmla="*/ 962125 h 2029550"/>
                  <a:gd name="connsiteX60" fmla="*/ 3505014 w 5020047"/>
                  <a:gd name="connsiteY60" fmla="*/ 914500 h 2029550"/>
                  <a:gd name="connsiteX61" fmla="*/ 3524064 w 5020047"/>
                  <a:gd name="connsiteY61" fmla="*/ 866875 h 2029550"/>
                  <a:gd name="connsiteX62" fmla="*/ 3571689 w 5020047"/>
                  <a:gd name="connsiteY62" fmla="*/ 924025 h 2029550"/>
                  <a:gd name="connsiteX63" fmla="*/ 3571689 w 5020047"/>
                  <a:gd name="connsiteY63" fmla="*/ 971650 h 2029550"/>
                  <a:gd name="connsiteX64" fmla="*/ 3638367 w 5020047"/>
                  <a:gd name="connsiteY64" fmla="*/ 1066900 h 2029550"/>
                  <a:gd name="connsiteX65" fmla="*/ 3705041 w 5020047"/>
                  <a:gd name="connsiteY65" fmla="*/ 981175 h 2029550"/>
                  <a:gd name="connsiteX66" fmla="*/ 3743602 w 5020047"/>
                  <a:gd name="connsiteY66" fmla="*/ 781085 h 2029550"/>
                  <a:gd name="connsiteX67" fmla="*/ 3829334 w 5020047"/>
                  <a:gd name="connsiteY67" fmla="*/ 790610 h 2029550"/>
                  <a:gd name="connsiteX68" fmla="*/ 3943642 w 5020047"/>
                  <a:gd name="connsiteY68" fmla="*/ 790610 h 2029550"/>
                  <a:gd name="connsiteX69" fmla="*/ 3972219 w 5020047"/>
                  <a:gd name="connsiteY69" fmla="*/ 1009707 h 2029550"/>
                  <a:gd name="connsiteX70" fmla="*/ 4009836 w 5020047"/>
                  <a:gd name="connsiteY70" fmla="*/ 1181200 h 2029550"/>
                  <a:gd name="connsiteX71" fmla="*/ 4038412 w 5020047"/>
                  <a:gd name="connsiteY71" fmla="*/ 1466950 h 2029550"/>
                  <a:gd name="connsiteX72" fmla="*/ 4077002 w 5020047"/>
                  <a:gd name="connsiteY72" fmla="*/ 1552660 h 2029550"/>
                  <a:gd name="connsiteX73" fmla="*/ 4096055 w 5020047"/>
                  <a:gd name="connsiteY73" fmla="*/ 1686136 h 2029550"/>
                  <a:gd name="connsiteX74" fmla="*/ 4152716 w 5020047"/>
                  <a:gd name="connsiteY74" fmla="*/ 2019411 h 2029550"/>
                  <a:gd name="connsiteX75" fmla="*/ 4209862 w 5020047"/>
                  <a:gd name="connsiteY75" fmla="*/ 1257400 h 2029550"/>
                  <a:gd name="connsiteX76" fmla="*/ 4238939 w 5020047"/>
                  <a:gd name="connsiteY76" fmla="*/ 1047808 h 2029550"/>
                  <a:gd name="connsiteX77" fmla="*/ 4277042 w 5020047"/>
                  <a:gd name="connsiteY77" fmla="*/ 714414 h 2029550"/>
                  <a:gd name="connsiteX78" fmla="*/ 4334197 w 5020047"/>
                  <a:gd name="connsiteY78" fmla="*/ 762042 h 2029550"/>
                  <a:gd name="connsiteX79" fmla="*/ 4343722 w 5020047"/>
                  <a:gd name="connsiteY79" fmla="*/ 542955 h 2029550"/>
                  <a:gd name="connsiteX80" fmla="*/ 4409890 w 5020047"/>
                  <a:gd name="connsiteY80" fmla="*/ 28670 h 2029550"/>
                  <a:gd name="connsiteX81" fmla="*/ 4496267 w 5020047"/>
                  <a:gd name="connsiteY81" fmla="*/ 180984 h 2029550"/>
                  <a:gd name="connsiteX82" fmla="*/ 4610572 w 5020047"/>
                  <a:gd name="connsiteY82" fmla="*/ 9525 h 2029550"/>
                  <a:gd name="connsiteX83" fmla="*/ 4657563 w 5020047"/>
                  <a:gd name="connsiteY83" fmla="*/ 152504 h 2029550"/>
                  <a:gd name="connsiteX84" fmla="*/ 4753469 w 5020047"/>
                  <a:gd name="connsiteY84" fmla="*/ 57153 h 2029550"/>
                  <a:gd name="connsiteX85" fmla="*/ 4857612 w 5020047"/>
                  <a:gd name="connsiteY85" fmla="*/ 1133630 h 2029550"/>
                  <a:gd name="connsiteX86" fmla="*/ 4895857 w 5020047"/>
                  <a:gd name="connsiteY86" fmla="*/ 276183 h 2029550"/>
                  <a:gd name="connsiteX87" fmla="*/ 4953000 w 5020047"/>
                  <a:gd name="connsiteY87" fmla="*/ 1133517 h 2029550"/>
                  <a:gd name="connsiteX88" fmla="*/ 4991107 w 5020047"/>
                  <a:gd name="connsiteY88" fmla="*/ 104724 h 2029550"/>
                  <a:gd name="connsiteX89" fmla="*/ 5019679 w 5020047"/>
                  <a:gd name="connsiteY8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09739 w 5020047"/>
                  <a:gd name="connsiteY33" fmla="*/ 543025 h 2029550"/>
                  <a:gd name="connsiteX34" fmla="*/ 3228790 w 5020047"/>
                  <a:gd name="connsiteY34" fmla="*/ 666850 h 2029550"/>
                  <a:gd name="connsiteX35" fmla="*/ 3228788 w 5020047"/>
                  <a:gd name="connsiteY35" fmla="*/ 762100 h 2029550"/>
                  <a:gd name="connsiteX36" fmla="*/ 3285939 w 5020047"/>
                  <a:gd name="connsiteY36" fmla="*/ 895450 h 2029550"/>
                  <a:gd name="connsiteX37" fmla="*/ 3295464 w 5020047"/>
                  <a:gd name="connsiteY37" fmla="*/ 924025 h 2029550"/>
                  <a:gd name="connsiteX38" fmla="*/ 3285939 w 5020047"/>
                  <a:gd name="connsiteY38" fmla="*/ 971650 h 2029550"/>
                  <a:gd name="connsiteX39" fmla="*/ 3304989 w 5020047"/>
                  <a:gd name="connsiteY39" fmla="*/ 1019275 h 2029550"/>
                  <a:gd name="connsiteX40" fmla="*/ 3304989 w 5020047"/>
                  <a:gd name="connsiteY40" fmla="*/ 1047850 h 2029550"/>
                  <a:gd name="connsiteX41" fmla="*/ 3314514 w 5020047"/>
                  <a:gd name="connsiteY41" fmla="*/ 1095475 h 2029550"/>
                  <a:gd name="connsiteX42" fmla="*/ 3314514 w 5020047"/>
                  <a:gd name="connsiteY42" fmla="*/ 1143100 h 2029550"/>
                  <a:gd name="connsiteX43" fmla="*/ 3324039 w 5020047"/>
                  <a:gd name="connsiteY43" fmla="*/ 1181200 h 2029550"/>
                  <a:gd name="connsiteX44" fmla="*/ 3314514 w 5020047"/>
                  <a:gd name="connsiteY44" fmla="*/ 1200250 h 2029550"/>
                  <a:gd name="connsiteX45" fmla="*/ 3333564 w 5020047"/>
                  <a:gd name="connsiteY45" fmla="*/ 1238350 h 2029550"/>
                  <a:gd name="connsiteX46" fmla="*/ 3333564 w 5020047"/>
                  <a:gd name="connsiteY46" fmla="*/ 1285975 h 2029550"/>
                  <a:gd name="connsiteX47" fmla="*/ 3352614 w 5020047"/>
                  <a:gd name="connsiteY47" fmla="*/ 1333600 h 2029550"/>
                  <a:gd name="connsiteX48" fmla="*/ 3352614 w 5020047"/>
                  <a:gd name="connsiteY48" fmla="*/ 1381225 h 2029550"/>
                  <a:gd name="connsiteX49" fmla="*/ 3390714 w 5020047"/>
                  <a:gd name="connsiteY49" fmla="*/ 1419325 h 2029550"/>
                  <a:gd name="connsiteX50" fmla="*/ 3419289 w 5020047"/>
                  <a:gd name="connsiteY50" fmla="*/ 1381225 h 2029550"/>
                  <a:gd name="connsiteX51" fmla="*/ 3428814 w 5020047"/>
                  <a:gd name="connsiteY51" fmla="*/ 1333600 h 2029550"/>
                  <a:gd name="connsiteX52" fmla="*/ 3447864 w 5020047"/>
                  <a:gd name="connsiteY52" fmla="*/ 1276450 h 2029550"/>
                  <a:gd name="connsiteX53" fmla="*/ 3447864 w 5020047"/>
                  <a:gd name="connsiteY53" fmla="*/ 1238350 h 2029550"/>
                  <a:gd name="connsiteX54" fmla="*/ 3466914 w 5020047"/>
                  <a:gd name="connsiteY54" fmla="*/ 1171675 h 2029550"/>
                  <a:gd name="connsiteX55" fmla="*/ 3457389 w 5020047"/>
                  <a:gd name="connsiteY55" fmla="*/ 1105000 h 2029550"/>
                  <a:gd name="connsiteX56" fmla="*/ 3466914 w 5020047"/>
                  <a:gd name="connsiteY56" fmla="*/ 1076425 h 2029550"/>
                  <a:gd name="connsiteX57" fmla="*/ 3485964 w 5020047"/>
                  <a:gd name="connsiteY57" fmla="*/ 1009750 h 2029550"/>
                  <a:gd name="connsiteX58" fmla="*/ 3495489 w 5020047"/>
                  <a:gd name="connsiteY58" fmla="*/ 962125 h 2029550"/>
                  <a:gd name="connsiteX59" fmla="*/ 3505014 w 5020047"/>
                  <a:gd name="connsiteY59" fmla="*/ 914500 h 2029550"/>
                  <a:gd name="connsiteX60" fmla="*/ 3524064 w 5020047"/>
                  <a:gd name="connsiteY60" fmla="*/ 866875 h 2029550"/>
                  <a:gd name="connsiteX61" fmla="*/ 3571689 w 5020047"/>
                  <a:gd name="connsiteY61" fmla="*/ 924025 h 2029550"/>
                  <a:gd name="connsiteX62" fmla="*/ 3571689 w 5020047"/>
                  <a:gd name="connsiteY62" fmla="*/ 971650 h 2029550"/>
                  <a:gd name="connsiteX63" fmla="*/ 3638367 w 5020047"/>
                  <a:gd name="connsiteY63" fmla="*/ 1066900 h 2029550"/>
                  <a:gd name="connsiteX64" fmla="*/ 3705041 w 5020047"/>
                  <a:gd name="connsiteY64" fmla="*/ 981175 h 2029550"/>
                  <a:gd name="connsiteX65" fmla="*/ 3743602 w 5020047"/>
                  <a:gd name="connsiteY65" fmla="*/ 781085 h 2029550"/>
                  <a:gd name="connsiteX66" fmla="*/ 3829334 w 5020047"/>
                  <a:gd name="connsiteY66" fmla="*/ 790610 h 2029550"/>
                  <a:gd name="connsiteX67" fmla="*/ 3943642 w 5020047"/>
                  <a:gd name="connsiteY67" fmla="*/ 790610 h 2029550"/>
                  <a:gd name="connsiteX68" fmla="*/ 3972219 w 5020047"/>
                  <a:gd name="connsiteY68" fmla="*/ 1009707 h 2029550"/>
                  <a:gd name="connsiteX69" fmla="*/ 4009836 w 5020047"/>
                  <a:gd name="connsiteY69" fmla="*/ 1181200 h 2029550"/>
                  <a:gd name="connsiteX70" fmla="*/ 4038412 w 5020047"/>
                  <a:gd name="connsiteY70" fmla="*/ 1466950 h 2029550"/>
                  <a:gd name="connsiteX71" fmla="*/ 4077002 w 5020047"/>
                  <a:gd name="connsiteY71" fmla="*/ 1552660 h 2029550"/>
                  <a:gd name="connsiteX72" fmla="*/ 4096055 w 5020047"/>
                  <a:gd name="connsiteY72" fmla="*/ 1686136 h 2029550"/>
                  <a:gd name="connsiteX73" fmla="*/ 4152716 w 5020047"/>
                  <a:gd name="connsiteY73" fmla="*/ 2019411 h 2029550"/>
                  <a:gd name="connsiteX74" fmla="*/ 4209862 w 5020047"/>
                  <a:gd name="connsiteY74" fmla="*/ 1257400 h 2029550"/>
                  <a:gd name="connsiteX75" fmla="*/ 4238939 w 5020047"/>
                  <a:gd name="connsiteY75" fmla="*/ 1047808 h 2029550"/>
                  <a:gd name="connsiteX76" fmla="*/ 4277042 w 5020047"/>
                  <a:gd name="connsiteY76" fmla="*/ 714414 h 2029550"/>
                  <a:gd name="connsiteX77" fmla="*/ 4334197 w 5020047"/>
                  <a:gd name="connsiteY77" fmla="*/ 762042 h 2029550"/>
                  <a:gd name="connsiteX78" fmla="*/ 4343722 w 5020047"/>
                  <a:gd name="connsiteY78" fmla="*/ 542955 h 2029550"/>
                  <a:gd name="connsiteX79" fmla="*/ 4409890 w 5020047"/>
                  <a:gd name="connsiteY79" fmla="*/ 28670 h 2029550"/>
                  <a:gd name="connsiteX80" fmla="*/ 4496267 w 5020047"/>
                  <a:gd name="connsiteY80" fmla="*/ 180984 h 2029550"/>
                  <a:gd name="connsiteX81" fmla="*/ 4610572 w 5020047"/>
                  <a:gd name="connsiteY81" fmla="*/ 9525 h 2029550"/>
                  <a:gd name="connsiteX82" fmla="*/ 4657563 w 5020047"/>
                  <a:gd name="connsiteY82" fmla="*/ 152504 h 2029550"/>
                  <a:gd name="connsiteX83" fmla="*/ 4753469 w 5020047"/>
                  <a:gd name="connsiteY83" fmla="*/ 57153 h 2029550"/>
                  <a:gd name="connsiteX84" fmla="*/ 4857612 w 5020047"/>
                  <a:gd name="connsiteY84" fmla="*/ 1133630 h 2029550"/>
                  <a:gd name="connsiteX85" fmla="*/ 4895857 w 5020047"/>
                  <a:gd name="connsiteY85" fmla="*/ 276183 h 2029550"/>
                  <a:gd name="connsiteX86" fmla="*/ 4953000 w 5020047"/>
                  <a:gd name="connsiteY86" fmla="*/ 1133517 h 2029550"/>
                  <a:gd name="connsiteX87" fmla="*/ 4991107 w 5020047"/>
                  <a:gd name="connsiteY87" fmla="*/ 104724 h 2029550"/>
                  <a:gd name="connsiteX88" fmla="*/ 5019679 w 5020047"/>
                  <a:gd name="connsiteY8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00214 w 5020047"/>
                  <a:gd name="connsiteY32" fmla="*/ 514450 h 2029550"/>
                  <a:gd name="connsiteX33" fmla="*/ 3228790 w 5020047"/>
                  <a:gd name="connsiteY33" fmla="*/ 666850 h 2029550"/>
                  <a:gd name="connsiteX34" fmla="*/ 3228788 w 5020047"/>
                  <a:gd name="connsiteY34" fmla="*/ 762100 h 2029550"/>
                  <a:gd name="connsiteX35" fmla="*/ 3285939 w 5020047"/>
                  <a:gd name="connsiteY35" fmla="*/ 895450 h 2029550"/>
                  <a:gd name="connsiteX36" fmla="*/ 3295464 w 5020047"/>
                  <a:gd name="connsiteY36" fmla="*/ 924025 h 2029550"/>
                  <a:gd name="connsiteX37" fmla="*/ 3285939 w 5020047"/>
                  <a:gd name="connsiteY37" fmla="*/ 971650 h 2029550"/>
                  <a:gd name="connsiteX38" fmla="*/ 3304989 w 5020047"/>
                  <a:gd name="connsiteY38" fmla="*/ 1019275 h 2029550"/>
                  <a:gd name="connsiteX39" fmla="*/ 3304989 w 5020047"/>
                  <a:gd name="connsiteY39" fmla="*/ 1047850 h 2029550"/>
                  <a:gd name="connsiteX40" fmla="*/ 3314514 w 5020047"/>
                  <a:gd name="connsiteY40" fmla="*/ 1095475 h 2029550"/>
                  <a:gd name="connsiteX41" fmla="*/ 3314514 w 5020047"/>
                  <a:gd name="connsiteY41" fmla="*/ 1143100 h 2029550"/>
                  <a:gd name="connsiteX42" fmla="*/ 3324039 w 5020047"/>
                  <a:gd name="connsiteY42" fmla="*/ 1181200 h 2029550"/>
                  <a:gd name="connsiteX43" fmla="*/ 3314514 w 5020047"/>
                  <a:gd name="connsiteY43" fmla="*/ 1200250 h 2029550"/>
                  <a:gd name="connsiteX44" fmla="*/ 3333564 w 5020047"/>
                  <a:gd name="connsiteY44" fmla="*/ 1238350 h 2029550"/>
                  <a:gd name="connsiteX45" fmla="*/ 3333564 w 5020047"/>
                  <a:gd name="connsiteY45" fmla="*/ 1285975 h 2029550"/>
                  <a:gd name="connsiteX46" fmla="*/ 3352614 w 5020047"/>
                  <a:gd name="connsiteY46" fmla="*/ 1333600 h 2029550"/>
                  <a:gd name="connsiteX47" fmla="*/ 3352614 w 5020047"/>
                  <a:gd name="connsiteY47" fmla="*/ 1381225 h 2029550"/>
                  <a:gd name="connsiteX48" fmla="*/ 3390714 w 5020047"/>
                  <a:gd name="connsiteY48" fmla="*/ 1419325 h 2029550"/>
                  <a:gd name="connsiteX49" fmla="*/ 3419289 w 5020047"/>
                  <a:gd name="connsiteY49" fmla="*/ 1381225 h 2029550"/>
                  <a:gd name="connsiteX50" fmla="*/ 3428814 w 5020047"/>
                  <a:gd name="connsiteY50" fmla="*/ 1333600 h 2029550"/>
                  <a:gd name="connsiteX51" fmla="*/ 3447864 w 5020047"/>
                  <a:gd name="connsiteY51" fmla="*/ 1276450 h 2029550"/>
                  <a:gd name="connsiteX52" fmla="*/ 3447864 w 5020047"/>
                  <a:gd name="connsiteY52" fmla="*/ 1238350 h 2029550"/>
                  <a:gd name="connsiteX53" fmla="*/ 3466914 w 5020047"/>
                  <a:gd name="connsiteY53" fmla="*/ 1171675 h 2029550"/>
                  <a:gd name="connsiteX54" fmla="*/ 3457389 w 5020047"/>
                  <a:gd name="connsiteY54" fmla="*/ 1105000 h 2029550"/>
                  <a:gd name="connsiteX55" fmla="*/ 3466914 w 5020047"/>
                  <a:gd name="connsiteY55" fmla="*/ 1076425 h 2029550"/>
                  <a:gd name="connsiteX56" fmla="*/ 3485964 w 5020047"/>
                  <a:gd name="connsiteY56" fmla="*/ 1009750 h 2029550"/>
                  <a:gd name="connsiteX57" fmla="*/ 3495489 w 5020047"/>
                  <a:gd name="connsiteY57" fmla="*/ 962125 h 2029550"/>
                  <a:gd name="connsiteX58" fmla="*/ 3505014 w 5020047"/>
                  <a:gd name="connsiteY58" fmla="*/ 914500 h 2029550"/>
                  <a:gd name="connsiteX59" fmla="*/ 3524064 w 5020047"/>
                  <a:gd name="connsiteY59" fmla="*/ 866875 h 2029550"/>
                  <a:gd name="connsiteX60" fmla="*/ 3571689 w 5020047"/>
                  <a:gd name="connsiteY60" fmla="*/ 924025 h 2029550"/>
                  <a:gd name="connsiteX61" fmla="*/ 3571689 w 5020047"/>
                  <a:gd name="connsiteY61" fmla="*/ 971650 h 2029550"/>
                  <a:gd name="connsiteX62" fmla="*/ 3638367 w 5020047"/>
                  <a:gd name="connsiteY62" fmla="*/ 1066900 h 2029550"/>
                  <a:gd name="connsiteX63" fmla="*/ 3705041 w 5020047"/>
                  <a:gd name="connsiteY63" fmla="*/ 981175 h 2029550"/>
                  <a:gd name="connsiteX64" fmla="*/ 3743602 w 5020047"/>
                  <a:gd name="connsiteY64" fmla="*/ 781085 h 2029550"/>
                  <a:gd name="connsiteX65" fmla="*/ 3829334 w 5020047"/>
                  <a:gd name="connsiteY65" fmla="*/ 790610 h 2029550"/>
                  <a:gd name="connsiteX66" fmla="*/ 3943642 w 5020047"/>
                  <a:gd name="connsiteY66" fmla="*/ 790610 h 2029550"/>
                  <a:gd name="connsiteX67" fmla="*/ 3972219 w 5020047"/>
                  <a:gd name="connsiteY67" fmla="*/ 1009707 h 2029550"/>
                  <a:gd name="connsiteX68" fmla="*/ 4009836 w 5020047"/>
                  <a:gd name="connsiteY68" fmla="*/ 1181200 h 2029550"/>
                  <a:gd name="connsiteX69" fmla="*/ 4038412 w 5020047"/>
                  <a:gd name="connsiteY69" fmla="*/ 1466950 h 2029550"/>
                  <a:gd name="connsiteX70" fmla="*/ 4077002 w 5020047"/>
                  <a:gd name="connsiteY70" fmla="*/ 1552660 h 2029550"/>
                  <a:gd name="connsiteX71" fmla="*/ 4096055 w 5020047"/>
                  <a:gd name="connsiteY71" fmla="*/ 1686136 h 2029550"/>
                  <a:gd name="connsiteX72" fmla="*/ 4152716 w 5020047"/>
                  <a:gd name="connsiteY72" fmla="*/ 2019411 h 2029550"/>
                  <a:gd name="connsiteX73" fmla="*/ 4209862 w 5020047"/>
                  <a:gd name="connsiteY73" fmla="*/ 1257400 h 2029550"/>
                  <a:gd name="connsiteX74" fmla="*/ 4238939 w 5020047"/>
                  <a:gd name="connsiteY74" fmla="*/ 1047808 h 2029550"/>
                  <a:gd name="connsiteX75" fmla="*/ 4277042 w 5020047"/>
                  <a:gd name="connsiteY75" fmla="*/ 714414 h 2029550"/>
                  <a:gd name="connsiteX76" fmla="*/ 4334197 w 5020047"/>
                  <a:gd name="connsiteY76" fmla="*/ 762042 h 2029550"/>
                  <a:gd name="connsiteX77" fmla="*/ 4343722 w 5020047"/>
                  <a:gd name="connsiteY77" fmla="*/ 542955 h 2029550"/>
                  <a:gd name="connsiteX78" fmla="*/ 4409890 w 5020047"/>
                  <a:gd name="connsiteY78" fmla="*/ 28670 h 2029550"/>
                  <a:gd name="connsiteX79" fmla="*/ 4496267 w 5020047"/>
                  <a:gd name="connsiteY79" fmla="*/ 180984 h 2029550"/>
                  <a:gd name="connsiteX80" fmla="*/ 4610572 w 5020047"/>
                  <a:gd name="connsiteY80" fmla="*/ 9525 h 2029550"/>
                  <a:gd name="connsiteX81" fmla="*/ 4657563 w 5020047"/>
                  <a:gd name="connsiteY81" fmla="*/ 152504 h 2029550"/>
                  <a:gd name="connsiteX82" fmla="*/ 4753469 w 5020047"/>
                  <a:gd name="connsiteY82" fmla="*/ 57153 h 2029550"/>
                  <a:gd name="connsiteX83" fmla="*/ 4857612 w 5020047"/>
                  <a:gd name="connsiteY83" fmla="*/ 1133630 h 2029550"/>
                  <a:gd name="connsiteX84" fmla="*/ 4895857 w 5020047"/>
                  <a:gd name="connsiteY84" fmla="*/ 276183 h 2029550"/>
                  <a:gd name="connsiteX85" fmla="*/ 4953000 w 5020047"/>
                  <a:gd name="connsiteY85" fmla="*/ 1133517 h 2029550"/>
                  <a:gd name="connsiteX86" fmla="*/ 4991107 w 5020047"/>
                  <a:gd name="connsiteY86" fmla="*/ 104724 h 2029550"/>
                  <a:gd name="connsiteX87" fmla="*/ 5019679 w 5020047"/>
                  <a:gd name="connsiteY87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28790 w 5020047"/>
                  <a:gd name="connsiteY32" fmla="*/ 666850 h 2029550"/>
                  <a:gd name="connsiteX33" fmla="*/ 3228788 w 5020047"/>
                  <a:gd name="connsiteY33" fmla="*/ 762100 h 2029550"/>
                  <a:gd name="connsiteX34" fmla="*/ 3285939 w 5020047"/>
                  <a:gd name="connsiteY34" fmla="*/ 895450 h 2029550"/>
                  <a:gd name="connsiteX35" fmla="*/ 3295464 w 5020047"/>
                  <a:gd name="connsiteY35" fmla="*/ 924025 h 2029550"/>
                  <a:gd name="connsiteX36" fmla="*/ 3285939 w 5020047"/>
                  <a:gd name="connsiteY36" fmla="*/ 971650 h 2029550"/>
                  <a:gd name="connsiteX37" fmla="*/ 3304989 w 5020047"/>
                  <a:gd name="connsiteY37" fmla="*/ 1019275 h 2029550"/>
                  <a:gd name="connsiteX38" fmla="*/ 3304989 w 5020047"/>
                  <a:gd name="connsiteY38" fmla="*/ 1047850 h 2029550"/>
                  <a:gd name="connsiteX39" fmla="*/ 3314514 w 5020047"/>
                  <a:gd name="connsiteY39" fmla="*/ 1095475 h 2029550"/>
                  <a:gd name="connsiteX40" fmla="*/ 3314514 w 5020047"/>
                  <a:gd name="connsiteY40" fmla="*/ 1143100 h 2029550"/>
                  <a:gd name="connsiteX41" fmla="*/ 3324039 w 5020047"/>
                  <a:gd name="connsiteY41" fmla="*/ 1181200 h 2029550"/>
                  <a:gd name="connsiteX42" fmla="*/ 3314514 w 5020047"/>
                  <a:gd name="connsiteY42" fmla="*/ 1200250 h 2029550"/>
                  <a:gd name="connsiteX43" fmla="*/ 3333564 w 5020047"/>
                  <a:gd name="connsiteY43" fmla="*/ 1238350 h 2029550"/>
                  <a:gd name="connsiteX44" fmla="*/ 3333564 w 5020047"/>
                  <a:gd name="connsiteY44" fmla="*/ 1285975 h 2029550"/>
                  <a:gd name="connsiteX45" fmla="*/ 3352614 w 5020047"/>
                  <a:gd name="connsiteY45" fmla="*/ 1333600 h 2029550"/>
                  <a:gd name="connsiteX46" fmla="*/ 3352614 w 5020047"/>
                  <a:gd name="connsiteY46" fmla="*/ 1381225 h 2029550"/>
                  <a:gd name="connsiteX47" fmla="*/ 3390714 w 5020047"/>
                  <a:gd name="connsiteY47" fmla="*/ 1419325 h 2029550"/>
                  <a:gd name="connsiteX48" fmla="*/ 3419289 w 5020047"/>
                  <a:gd name="connsiteY48" fmla="*/ 1381225 h 2029550"/>
                  <a:gd name="connsiteX49" fmla="*/ 3428814 w 5020047"/>
                  <a:gd name="connsiteY49" fmla="*/ 1333600 h 2029550"/>
                  <a:gd name="connsiteX50" fmla="*/ 3447864 w 5020047"/>
                  <a:gd name="connsiteY50" fmla="*/ 1276450 h 2029550"/>
                  <a:gd name="connsiteX51" fmla="*/ 3447864 w 5020047"/>
                  <a:gd name="connsiteY51" fmla="*/ 1238350 h 2029550"/>
                  <a:gd name="connsiteX52" fmla="*/ 3466914 w 5020047"/>
                  <a:gd name="connsiteY52" fmla="*/ 1171675 h 2029550"/>
                  <a:gd name="connsiteX53" fmla="*/ 3457389 w 5020047"/>
                  <a:gd name="connsiteY53" fmla="*/ 1105000 h 2029550"/>
                  <a:gd name="connsiteX54" fmla="*/ 3466914 w 5020047"/>
                  <a:gd name="connsiteY54" fmla="*/ 1076425 h 2029550"/>
                  <a:gd name="connsiteX55" fmla="*/ 3485964 w 5020047"/>
                  <a:gd name="connsiteY55" fmla="*/ 1009750 h 2029550"/>
                  <a:gd name="connsiteX56" fmla="*/ 3495489 w 5020047"/>
                  <a:gd name="connsiteY56" fmla="*/ 962125 h 2029550"/>
                  <a:gd name="connsiteX57" fmla="*/ 3505014 w 5020047"/>
                  <a:gd name="connsiteY57" fmla="*/ 914500 h 2029550"/>
                  <a:gd name="connsiteX58" fmla="*/ 3524064 w 5020047"/>
                  <a:gd name="connsiteY58" fmla="*/ 866875 h 2029550"/>
                  <a:gd name="connsiteX59" fmla="*/ 3571689 w 5020047"/>
                  <a:gd name="connsiteY59" fmla="*/ 924025 h 2029550"/>
                  <a:gd name="connsiteX60" fmla="*/ 3571689 w 5020047"/>
                  <a:gd name="connsiteY60" fmla="*/ 971650 h 2029550"/>
                  <a:gd name="connsiteX61" fmla="*/ 3638367 w 5020047"/>
                  <a:gd name="connsiteY61" fmla="*/ 1066900 h 2029550"/>
                  <a:gd name="connsiteX62" fmla="*/ 3705041 w 5020047"/>
                  <a:gd name="connsiteY62" fmla="*/ 981175 h 2029550"/>
                  <a:gd name="connsiteX63" fmla="*/ 3743602 w 5020047"/>
                  <a:gd name="connsiteY63" fmla="*/ 781085 h 2029550"/>
                  <a:gd name="connsiteX64" fmla="*/ 3829334 w 5020047"/>
                  <a:gd name="connsiteY64" fmla="*/ 790610 h 2029550"/>
                  <a:gd name="connsiteX65" fmla="*/ 3943642 w 5020047"/>
                  <a:gd name="connsiteY65" fmla="*/ 790610 h 2029550"/>
                  <a:gd name="connsiteX66" fmla="*/ 3972219 w 5020047"/>
                  <a:gd name="connsiteY66" fmla="*/ 1009707 h 2029550"/>
                  <a:gd name="connsiteX67" fmla="*/ 4009836 w 5020047"/>
                  <a:gd name="connsiteY67" fmla="*/ 1181200 h 2029550"/>
                  <a:gd name="connsiteX68" fmla="*/ 4038412 w 5020047"/>
                  <a:gd name="connsiteY68" fmla="*/ 1466950 h 2029550"/>
                  <a:gd name="connsiteX69" fmla="*/ 4077002 w 5020047"/>
                  <a:gd name="connsiteY69" fmla="*/ 1552660 h 2029550"/>
                  <a:gd name="connsiteX70" fmla="*/ 4096055 w 5020047"/>
                  <a:gd name="connsiteY70" fmla="*/ 1686136 h 2029550"/>
                  <a:gd name="connsiteX71" fmla="*/ 4152716 w 5020047"/>
                  <a:gd name="connsiteY71" fmla="*/ 2019411 h 2029550"/>
                  <a:gd name="connsiteX72" fmla="*/ 4209862 w 5020047"/>
                  <a:gd name="connsiteY72" fmla="*/ 1257400 h 2029550"/>
                  <a:gd name="connsiteX73" fmla="*/ 4238939 w 5020047"/>
                  <a:gd name="connsiteY73" fmla="*/ 1047808 h 2029550"/>
                  <a:gd name="connsiteX74" fmla="*/ 4277042 w 5020047"/>
                  <a:gd name="connsiteY74" fmla="*/ 714414 h 2029550"/>
                  <a:gd name="connsiteX75" fmla="*/ 4334197 w 5020047"/>
                  <a:gd name="connsiteY75" fmla="*/ 762042 h 2029550"/>
                  <a:gd name="connsiteX76" fmla="*/ 4343722 w 5020047"/>
                  <a:gd name="connsiteY76" fmla="*/ 542955 h 2029550"/>
                  <a:gd name="connsiteX77" fmla="*/ 4409890 w 5020047"/>
                  <a:gd name="connsiteY77" fmla="*/ 28670 h 2029550"/>
                  <a:gd name="connsiteX78" fmla="*/ 4496267 w 5020047"/>
                  <a:gd name="connsiteY78" fmla="*/ 180984 h 2029550"/>
                  <a:gd name="connsiteX79" fmla="*/ 4610572 w 5020047"/>
                  <a:gd name="connsiteY79" fmla="*/ 9525 h 2029550"/>
                  <a:gd name="connsiteX80" fmla="*/ 4657563 w 5020047"/>
                  <a:gd name="connsiteY80" fmla="*/ 152504 h 2029550"/>
                  <a:gd name="connsiteX81" fmla="*/ 4753469 w 5020047"/>
                  <a:gd name="connsiteY81" fmla="*/ 57153 h 2029550"/>
                  <a:gd name="connsiteX82" fmla="*/ 4857612 w 5020047"/>
                  <a:gd name="connsiteY82" fmla="*/ 1133630 h 2029550"/>
                  <a:gd name="connsiteX83" fmla="*/ 4895857 w 5020047"/>
                  <a:gd name="connsiteY83" fmla="*/ 276183 h 2029550"/>
                  <a:gd name="connsiteX84" fmla="*/ 4953000 w 5020047"/>
                  <a:gd name="connsiteY84" fmla="*/ 1133517 h 2029550"/>
                  <a:gd name="connsiteX85" fmla="*/ 4991107 w 5020047"/>
                  <a:gd name="connsiteY85" fmla="*/ 104724 h 2029550"/>
                  <a:gd name="connsiteX86" fmla="*/ 5019679 w 5020047"/>
                  <a:gd name="connsiteY86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62114 w 5020047"/>
                  <a:gd name="connsiteY30" fmla="*/ 114400 h 2029550"/>
                  <a:gd name="connsiteX31" fmla="*/ 3171639 w 5020047"/>
                  <a:gd name="connsiteY31" fmla="*/ 352525 h 2029550"/>
                  <a:gd name="connsiteX32" fmla="*/ 3228788 w 5020047"/>
                  <a:gd name="connsiteY32" fmla="*/ 762100 h 2029550"/>
                  <a:gd name="connsiteX33" fmla="*/ 3285939 w 5020047"/>
                  <a:gd name="connsiteY33" fmla="*/ 895450 h 2029550"/>
                  <a:gd name="connsiteX34" fmla="*/ 3295464 w 5020047"/>
                  <a:gd name="connsiteY34" fmla="*/ 924025 h 2029550"/>
                  <a:gd name="connsiteX35" fmla="*/ 3285939 w 5020047"/>
                  <a:gd name="connsiteY35" fmla="*/ 971650 h 2029550"/>
                  <a:gd name="connsiteX36" fmla="*/ 3304989 w 5020047"/>
                  <a:gd name="connsiteY36" fmla="*/ 1019275 h 2029550"/>
                  <a:gd name="connsiteX37" fmla="*/ 3304989 w 5020047"/>
                  <a:gd name="connsiteY37" fmla="*/ 1047850 h 2029550"/>
                  <a:gd name="connsiteX38" fmla="*/ 3314514 w 5020047"/>
                  <a:gd name="connsiteY38" fmla="*/ 1095475 h 2029550"/>
                  <a:gd name="connsiteX39" fmla="*/ 3314514 w 5020047"/>
                  <a:gd name="connsiteY39" fmla="*/ 1143100 h 2029550"/>
                  <a:gd name="connsiteX40" fmla="*/ 3324039 w 5020047"/>
                  <a:gd name="connsiteY40" fmla="*/ 1181200 h 2029550"/>
                  <a:gd name="connsiteX41" fmla="*/ 3314514 w 5020047"/>
                  <a:gd name="connsiteY41" fmla="*/ 1200250 h 2029550"/>
                  <a:gd name="connsiteX42" fmla="*/ 3333564 w 5020047"/>
                  <a:gd name="connsiteY42" fmla="*/ 1238350 h 2029550"/>
                  <a:gd name="connsiteX43" fmla="*/ 3333564 w 5020047"/>
                  <a:gd name="connsiteY43" fmla="*/ 1285975 h 2029550"/>
                  <a:gd name="connsiteX44" fmla="*/ 3352614 w 5020047"/>
                  <a:gd name="connsiteY44" fmla="*/ 1333600 h 2029550"/>
                  <a:gd name="connsiteX45" fmla="*/ 3352614 w 5020047"/>
                  <a:gd name="connsiteY45" fmla="*/ 1381225 h 2029550"/>
                  <a:gd name="connsiteX46" fmla="*/ 3390714 w 5020047"/>
                  <a:gd name="connsiteY46" fmla="*/ 1419325 h 2029550"/>
                  <a:gd name="connsiteX47" fmla="*/ 3419289 w 5020047"/>
                  <a:gd name="connsiteY47" fmla="*/ 1381225 h 2029550"/>
                  <a:gd name="connsiteX48" fmla="*/ 3428814 w 5020047"/>
                  <a:gd name="connsiteY48" fmla="*/ 1333600 h 2029550"/>
                  <a:gd name="connsiteX49" fmla="*/ 3447864 w 5020047"/>
                  <a:gd name="connsiteY49" fmla="*/ 1276450 h 2029550"/>
                  <a:gd name="connsiteX50" fmla="*/ 3447864 w 5020047"/>
                  <a:gd name="connsiteY50" fmla="*/ 1238350 h 2029550"/>
                  <a:gd name="connsiteX51" fmla="*/ 3466914 w 5020047"/>
                  <a:gd name="connsiteY51" fmla="*/ 1171675 h 2029550"/>
                  <a:gd name="connsiteX52" fmla="*/ 3457389 w 5020047"/>
                  <a:gd name="connsiteY52" fmla="*/ 1105000 h 2029550"/>
                  <a:gd name="connsiteX53" fmla="*/ 3466914 w 5020047"/>
                  <a:gd name="connsiteY53" fmla="*/ 1076425 h 2029550"/>
                  <a:gd name="connsiteX54" fmla="*/ 3485964 w 5020047"/>
                  <a:gd name="connsiteY54" fmla="*/ 1009750 h 2029550"/>
                  <a:gd name="connsiteX55" fmla="*/ 3495489 w 5020047"/>
                  <a:gd name="connsiteY55" fmla="*/ 962125 h 2029550"/>
                  <a:gd name="connsiteX56" fmla="*/ 3505014 w 5020047"/>
                  <a:gd name="connsiteY56" fmla="*/ 914500 h 2029550"/>
                  <a:gd name="connsiteX57" fmla="*/ 3524064 w 5020047"/>
                  <a:gd name="connsiteY57" fmla="*/ 866875 h 2029550"/>
                  <a:gd name="connsiteX58" fmla="*/ 3571689 w 5020047"/>
                  <a:gd name="connsiteY58" fmla="*/ 924025 h 2029550"/>
                  <a:gd name="connsiteX59" fmla="*/ 3571689 w 5020047"/>
                  <a:gd name="connsiteY59" fmla="*/ 971650 h 2029550"/>
                  <a:gd name="connsiteX60" fmla="*/ 3638367 w 5020047"/>
                  <a:gd name="connsiteY60" fmla="*/ 1066900 h 2029550"/>
                  <a:gd name="connsiteX61" fmla="*/ 3705041 w 5020047"/>
                  <a:gd name="connsiteY61" fmla="*/ 981175 h 2029550"/>
                  <a:gd name="connsiteX62" fmla="*/ 3743602 w 5020047"/>
                  <a:gd name="connsiteY62" fmla="*/ 781085 h 2029550"/>
                  <a:gd name="connsiteX63" fmla="*/ 3829334 w 5020047"/>
                  <a:gd name="connsiteY63" fmla="*/ 790610 h 2029550"/>
                  <a:gd name="connsiteX64" fmla="*/ 3943642 w 5020047"/>
                  <a:gd name="connsiteY64" fmla="*/ 790610 h 2029550"/>
                  <a:gd name="connsiteX65" fmla="*/ 3972219 w 5020047"/>
                  <a:gd name="connsiteY65" fmla="*/ 1009707 h 2029550"/>
                  <a:gd name="connsiteX66" fmla="*/ 4009836 w 5020047"/>
                  <a:gd name="connsiteY66" fmla="*/ 1181200 h 2029550"/>
                  <a:gd name="connsiteX67" fmla="*/ 4038412 w 5020047"/>
                  <a:gd name="connsiteY67" fmla="*/ 1466950 h 2029550"/>
                  <a:gd name="connsiteX68" fmla="*/ 4077002 w 5020047"/>
                  <a:gd name="connsiteY68" fmla="*/ 1552660 h 2029550"/>
                  <a:gd name="connsiteX69" fmla="*/ 4096055 w 5020047"/>
                  <a:gd name="connsiteY69" fmla="*/ 1686136 h 2029550"/>
                  <a:gd name="connsiteX70" fmla="*/ 4152716 w 5020047"/>
                  <a:gd name="connsiteY70" fmla="*/ 2019411 h 2029550"/>
                  <a:gd name="connsiteX71" fmla="*/ 4209862 w 5020047"/>
                  <a:gd name="connsiteY71" fmla="*/ 1257400 h 2029550"/>
                  <a:gd name="connsiteX72" fmla="*/ 4238939 w 5020047"/>
                  <a:gd name="connsiteY72" fmla="*/ 1047808 h 2029550"/>
                  <a:gd name="connsiteX73" fmla="*/ 4277042 w 5020047"/>
                  <a:gd name="connsiteY73" fmla="*/ 714414 h 2029550"/>
                  <a:gd name="connsiteX74" fmla="*/ 4334197 w 5020047"/>
                  <a:gd name="connsiteY74" fmla="*/ 762042 h 2029550"/>
                  <a:gd name="connsiteX75" fmla="*/ 4343722 w 5020047"/>
                  <a:gd name="connsiteY75" fmla="*/ 542955 h 2029550"/>
                  <a:gd name="connsiteX76" fmla="*/ 4409890 w 5020047"/>
                  <a:gd name="connsiteY76" fmla="*/ 28670 h 2029550"/>
                  <a:gd name="connsiteX77" fmla="*/ 4496267 w 5020047"/>
                  <a:gd name="connsiteY77" fmla="*/ 180984 h 2029550"/>
                  <a:gd name="connsiteX78" fmla="*/ 4610572 w 5020047"/>
                  <a:gd name="connsiteY78" fmla="*/ 9525 h 2029550"/>
                  <a:gd name="connsiteX79" fmla="*/ 4657563 w 5020047"/>
                  <a:gd name="connsiteY79" fmla="*/ 152504 h 2029550"/>
                  <a:gd name="connsiteX80" fmla="*/ 4753469 w 5020047"/>
                  <a:gd name="connsiteY80" fmla="*/ 57153 h 2029550"/>
                  <a:gd name="connsiteX81" fmla="*/ 4857612 w 5020047"/>
                  <a:gd name="connsiteY81" fmla="*/ 1133630 h 2029550"/>
                  <a:gd name="connsiteX82" fmla="*/ 4895857 w 5020047"/>
                  <a:gd name="connsiteY82" fmla="*/ 276183 h 2029550"/>
                  <a:gd name="connsiteX83" fmla="*/ 4953000 w 5020047"/>
                  <a:gd name="connsiteY83" fmla="*/ 1133517 h 2029550"/>
                  <a:gd name="connsiteX84" fmla="*/ 4991107 w 5020047"/>
                  <a:gd name="connsiteY84" fmla="*/ 104724 h 2029550"/>
                  <a:gd name="connsiteX85" fmla="*/ 5019679 w 5020047"/>
                  <a:gd name="connsiteY85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89 w 5020047"/>
                  <a:gd name="connsiteY29" fmla="*/ 66775 h 2029550"/>
                  <a:gd name="connsiteX30" fmla="*/ 3171639 w 5020047"/>
                  <a:gd name="connsiteY30" fmla="*/ 352525 h 2029550"/>
                  <a:gd name="connsiteX31" fmla="*/ 3228788 w 5020047"/>
                  <a:gd name="connsiteY31" fmla="*/ 762100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71639 w 5020047"/>
                  <a:gd name="connsiteY30" fmla="*/ 352525 h 2029550"/>
                  <a:gd name="connsiteX31" fmla="*/ 3228788 w 5020047"/>
                  <a:gd name="connsiteY31" fmla="*/ 762100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04959 w 5020047"/>
                  <a:gd name="connsiteY30" fmla="*/ 352525 h 2029550"/>
                  <a:gd name="connsiteX31" fmla="*/ 3228788 w 5020047"/>
                  <a:gd name="connsiteY31" fmla="*/ 762100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43062 w 5020047"/>
                  <a:gd name="connsiteY30" fmla="*/ 371575 h 2029550"/>
                  <a:gd name="connsiteX31" fmla="*/ 3228788 w 5020047"/>
                  <a:gd name="connsiteY31" fmla="*/ 762100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43062 w 5020047"/>
                  <a:gd name="connsiteY30" fmla="*/ 371575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095475 h 2029550"/>
                  <a:gd name="connsiteX37" fmla="*/ 3314514 w 5020047"/>
                  <a:gd name="connsiteY37" fmla="*/ 1143100 h 2029550"/>
                  <a:gd name="connsiteX38" fmla="*/ 3324039 w 5020047"/>
                  <a:gd name="connsiteY38" fmla="*/ 1181200 h 2029550"/>
                  <a:gd name="connsiteX39" fmla="*/ 3314514 w 5020047"/>
                  <a:gd name="connsiteY39" fmla="*/ 1200250 h 2029550"/>
                  <a:gd name="connsiteX40" fmla="*/ 3333564 w 5020047"/>
                  <a:gd name="connsiteY40" fmla="*/ 1238350 h 2029550"/>
                  <a:gd name="connsiteX41" fmla="*/ 3333564 w 5020047"/>
                  <a:gd name="connsiteY41" fmla="*/ 1285975 h 2029550"/>
                  <a:gd name="connsiteX42" fmla="*/ 3352614 w 5020047"/>
                  <a:gd name="connsiteY42" fmla="*/ 1333600 h 2029550"/>
                  <a:gd name="connsiteX43" fmla="*/ 3352614 w 5020047"/>
                  <a:gd name="connsiteY43" fmla="*/ 1381225 h 2029550"/>
                  <a:gd name="connsiteX44" fmla="*/ 3390714 w 5020047"/>
                  <a:gd name="connsiteY44" fmla="*/ 1419325 h 2029550"/>
                  <a:gd name="connsiteX45" fmla="*/ 3419289 w 5020047"/>
                  <a:gd name="connsiteY45" fmla="*/ 1381225 h 2029550"/>
                  <a:gd name="connsiteX46" fmla="*/ 3428814 w 5020047"/>
                  <a:gd name="connsiteY46" fmla="*/ 1333600 h 2029550"/>
                  <a:gd name="connsiteX47" fmla="*/ 3447864 w 5020047"/>
                  <a:gd name="connsiteY47" fmla="*/ 1276450 h 2029550"/>
                  <a:gd name="connsiteX48" fmla="*/ 3447864 w 5020047"/>
                  <a:gd name="connsiteY48" fmla="*/ 1238350 h 2029550"/>
                  <a:gd name="connsiteX49" fmla="*/ 3466914 w 5020047"/>
                  <a:gd name="connsiteY49" fmla="*/ 1171675 h 2029550"/>
                  <a:gd name="connsiteX50" fmla="*/ 3457389 w 5020047"/>
                  <a:gd name="connsiteY50" fmla="*/ 1105000 h 2029550"/>
                  <a:gd name="connsiteX51" fmla="*/ 3466914 w 5020047"/>
                  <a:gd name="connsiteY51" fmla="*/ 1076425 h 2029550"/>
                  <a:gd name="connsiteX52" fmla="*/ 3485964 w 5020047"/>
                  <a:gd name="connsiteY52" fmla="*/ 1009750 h 2029550"/>
                  <a:gd name="connsiteX53" fmla="*/ 3495489 w 5020047"/>
                  <a:gd name="connsiteY53" fmla="*/ 962125 h 2029550"/>
                  <a:gd name="connsiteX54" fmla="*/ 3505014 w 5020047"/>
                  <a:gd name="connsiteY54" fmla="*/ 914500 h 2029550"/>
                  <a:gd name="connsiteX55" fmla="*/ 3524064 w 5020047"/>
                  <a:gd name="connsiteY55" fmla="*/ 866875 h 2029550"/>
                  <a:gd name="connsiteX56" fmla="*/ 3571689 w 5020047"/>
                  <a:gd name="connsiteY56" fmla="*/ 924025 h 2029550"/>
                  <a:gd name="connsiteX57" fmla="*/ 3571689 w 5020047"/>
                  <a:gd name="connsiteY57" fmla="*/ 971650 h 2029550"/>
                  <a:gd name="connsiteX58" fmla="*/ 3638367 w 5020047"/>
                  <a:gd name="connsiteY58" fmla="*/ 1066900 h 2029550"/>
                  <a:gd name="connsiteX59" fmla="*/ 3705041 w 5020047"/>
                  <a:gd name="connsiteY59" fmla="*/ 981175 h 2029550"/>
                  <a:gd name="connsiteX60" fmla="*/ 3743602 w 5020047"/>
                  <a:gd name="connsiteY60" fmla="*/ 781085 h 2029550"/>
                  <a:gd name="connsiteX61" fmla="*/ 3829334 w 5020047"/>
                  <a:gd name="connsiteY61" fmla="*/ 790610 h 2029550"/>
                  <a:gd name="connsiteX62" fmla="*/ 3943642 w 5020047"/>
                  <a:gd name="connsiteY62" fmla="*/ 790610 h 2029550"/>
                  <a:gd name="connsiteX63" fmla="*/ 3972219 w 5020047"/>
                  <a:gd name="connsiteY63" fmla="*/ 1009707 h 2029550"/>
                  <a:gd name="connsiteX64" fmla="*/ 4009836 w 5020047"/>
                  <a:gd name="connsiteY64" fmla="*/ 1181200 h 2029550"/>
                  <a:gd name="connsiteX65" fmla="*/ 4038412 w 5020047"/>
                  <a:gd name="connsiteY65" fmla="*/ 1466950 h 2029550"/>
                  <a:gd name="connsiteX66" fmla="*/ 4077002 w 5020047"/>
                  <a:gd name="connsiteY66" fmla="*/ 1552660 h 2029550"/>
                  <a:gd name="connsiteX67" fmla="*/ 4096055 w 5020047"/>
                  <a:gd name="connsiteY67" fmla="*/ 1686136 h 2029550"/>
                  <a:gd name="connsiteX68" fmla="*/ 4152716 w 5020047"/>
                  <a:gd name="connsiteY68" fmla="*/ 2019411 h 2029550"/>
                  <a:gd name="connsiteX69" fmla="*/ 4209862 w 5020047"/>
                  <a:gd name="connsiteY69" fmla="*/ 1257400 h 2029550"/>
                  <a:gd name="connsiteX70" fmla="*/ 4238939 w 5020047"/>
                  <a:gd name="connsiteY70" fmla="*/ 1047808 h 2029550"/>
                  <a:gd name="connsiteX71" fmla="*/ 4277042 w 5020047"/>
                  <a:gd name="connsiteY71" fmla="*/ 714414 h 2029550"/>
                  <a:gd name="connsiteX72" fmla="*/ 4334197 w 5020047"/>
                  <a:gd name="connsiteY72" fmla="*/ 762042 h 2029550"/>
                  <a:gd name="connsiteX73" fmla="*/ 4343722 w 5020047"/>
                  <a:gd name="connsiteY73" fmla="*/ 542955 h 2029550"/>
                  <a:gd name="connsiteX74" fmla="*/ 4409890 w 5020047"/>
                  <a:gd name="connsiteY74" fmla="*/ 28670 h 2029550"/>
                  <a:gd name="connsiteX75" fmla="*/ 4496267 w 5020047"/>
                  <a:gd name="connsiteY75" fmla="*/ 180984 h 2029550"/>
                  <a:gd name="connsiteX76" fmla="*/ 4610572 w 5020047"/>
                  <a:gd name="connsiteY76" fmla="*/ 9525 h 2029550"/>
                  <a:gd name="connsiteX77" fmla="*/ 4657563 w 5020047"/>
                  <a:gd name="connsiteY77" fmla="*/ 152504 h 2029550"/>
                  <a:gd name="connsiteX78" fmla="*/ 4753469 w 5020047"/>
                  <a:gd name="connsiteY78" fmla="*/ 57153 h 2029550"/>
                  <a:gd name="connsiteX79" fmla="*/ 4857612 w 5020047"/>
                  <a:gd name="connsiteY79" fmla="*/ 1133630 h 2029550"/>
                  <a:gd name="connsiteX80" fmla="*/ 4895857 w 5020047"/>
                  <a:gd name="connsiteY80" fmla="*/ 276183 h 2029550"/>
                  <a:gd name="connsiteX81" fmla="*/ 4953000 w 5020047"/>
                  <a:gd name="connsiteY81" fmla="*/ 1133517 h 2029550"/>
                  <a:gd name="connsiteX82" fmla="*/ 4991107 w 5020047"/>
                  <a:gd name="connsiteY82" fmla="*/ 104724 h 2029550"/>
                  <a:gd name="connsiteX83" fmla="*/ 5019679 w 5020047"/>
                  <a:gd name="connsiteY83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43062 w 5020047"/>
                  <a:gd name="connsiteY30" fmla="*/ 371575 h 2029550"/>
                  <a:gd name="connsiteX31" fmla="*/ 3219689 w 5020047"/>
                  <a:gd name="connsiteY31" fmla="*/ 657254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52590 w 5020047"/>
                  <a:gd name="connsiteY29" fmla="*/ 114402 h 2029550"/>
                  <a:gd name="connsiteX30" fmla="*/ 3143062 w 5020047"/>
                  <a:gd name="connsiteY30" fmla="*/ 371575 h 2029550"/>
                  <a:gd name="connsiteX31" fmla="*/ 3181587 w 5020047"/>
                  <a:gd name="connsiteY31" fmla="*/ 685830 h 2029550"/>
                  <a:gd name="connsiteX32" fmla="*/ 3285939 w 5020047"/>
                  <a:gd name="connsiteY32" fmla="*/ 895450 h 2029550"/>
                  <a:gd name="connsiteX33" fmla="*/ 3295464 w 5020047"/>
                  <a:gd name="connsiteY33" fmla="*/ 924025 h 2029550"/>
                  <a:gd name="connsiteX34" fmla="*/ 3285939 w 5020047"/>
                  <a:gd name="connsiteY34" fmla="*/ 971650 h 2029550"/>
                  <a:gd name="connsiteX35" fmla="*/ 3304989 w 5020047"/>
                  <a:gd name="connsiteY35" fmla="*/ 1019275 h 2029550"/>
                  <a:gd name="connsiteX36" fmla="*/ 3304989 w 5020047"/>
                  <a:gd name="connsiteY36" fmla="*/ 1047850 h 2029550"/>
                  <a:gd name="connsiteX37" fmla="*/ 3314514 w 5020047"/>
                  <a:gd name="connsiteY37" fmla="*/ 1095475 h 2029550"/>
                  <a:gd name="connsiteX38" fmla="*/ 3314514 w 5020047"/>
                  <a:gd name="connsiteY38" fmla="*/ 1143100 h 2029550"/>
                  <a:gd name="connsiteX39" fmla="*/ 3324039 w 5020047"/>
                  <a:gd name="connsiteY39" fmla="*/ 1181200 h 2029550"/>
                  <a:gd name="connsiteX40" fmla="*/ 3314514 w 5020047"/>
                  <a:gd name="connsiteY40" fmla="*/ 1200250 h 2029550"/>
                  <a:gd name="connsiteX41" fmla="*/ 3333564 w 5020047"/>
                  <a:gd name="connsiteY41" fmla="*/ 1238350 h 2029550"/>
                  <a:gd name="connsiteX42" fmla="*/ 3333564 w 5020047"/>
                  <a:gd name="connsiteY42" fmla="*/ 1285975 h 2029550"/>
                  <a:gd name="connsiteX43" fmla="*/ 3352614 w 5020047"/>
                  <a:gd name="connsiteY43" fmla="*/ 1333600 h 2029550"/>
                  <a:gd name="connsiteX44" fmla="*/ 3352614 w 5020047"/>
                  <a:gd name="connsiteY44" fmla="*/ 1381225 h 2029550"/>
                  <a:gd name="connsiteX45" fmla="*/ 3390714 w 5020047"/>
                  <a:gd name="connsiteY45" fmla="*/ 1419325 h 2029550"/>
                  <a:gd name="connsiteX46" fmla="*/ 3419289 w 5020047"/>
                  <a:gd name="connsiteY46" fmla="*/ 1381225 h 2029550"/>
                  <a:gd name="connsiteX47" fmla="*/ 3428814 w 5020047"/>
                  <a:gd name="connsiteY47" fmla="*/ 1333600 h 2029550"/>
                  <a:gd name="connsiteX48" fmla="*/ 3447864 w 5020047"/>
                  <a:gd name="connsiteY48" fmla="*/ 1276450 h 2029550"/>
                  <a:gd name="connsiteX49" fmla="*/ 3447864 w 5020047"/>
                  <a:gd name="connsiteY49" fmla="*/ 1238350 h 2029550"/>
                  <a:gd name="connsiteX50" fmla="*/ 3466914 w 5020047"/>
                  <a:gd name="connsiteY50" fmla="*/ 1171675 h 2029550"/>
                  <a:gd name="connsiteX51" fmla="*/ 3457389 w 5020047"/>
                  <a:gd name="connsiteY51" fmla="*/ 1105000 h 2029550"/>
                  <a:gd name="connsiteX52" fmla="*/ 3466914 w 5020047"/>
                  <a:gd name="connsiteY52" fmla="*/ 1076425 h 2029550"/>
                  <a:gd name="connsiteX53" fmla="*/ 3485964 w 5020047"/>
                  <a:gd name="connsiteY53" fmla="*/ 1009750 h 2029550"/>
                  <a:gd name="connsiteX54" fmla="*/ 3495489 w 5020047"/>
                  <a:gd name="connsiteY54" fmla="*/ 962125 h 2029550"/>
                  <a:gd name="connsiteX55" fmla="*/ 3505014 w 5020047"/>
                  <a:gd name="connsiteY55" fmla="*/ 914500 h 2029550"/>
                  <a:gd name="connsiteX56" fmla="*/ 3524064 w 5020047"/>
                  <a:gd name="connsiteY56" fmla="*/ 866875 h 2029550"/>
                  <a:gd name="connsiteX57" fmla="*/ 3571689 w 5020047"/>
                  <a:gd name="connsiteY57" fmla="*/ 924025 h 2029550"/>
                  <a:gd name="connsiteX58" fmla="*/ 3571689 w 5020047"/>
                  <a:gd name="connsiteY58" fmla="*/ 971650 h 2029550"/>
                  <a:gd name="connsiteX59" fmla="*/ 3638367 w 5020047"/>
                  <a:gd name="connsiteY59" fmla="*/ 1066900 h 2029550"/>
                  <a:gd name="connsiteX60" fmla="*/ 3705041 w 5020047"/>
                  <a:gd name="connsiteY60" fmla="*/ 981175 h 2029550"/>
                  <a:gd name="connsiteX61" fmla="*/ 3743602 w 5020047"/>
                  <a:gd name="connsiteY61" fmla="*/ 781085 h 2029550"/>
                  <a:gd name="connsiteX62" fmla="*/ 3829334 w 5020047"/>
                  <a:gd name="connsiteY62" fmla="*/ 790610 h 2029550"/>
                  <a:gd name="connsiteX63" fmla="*/ 3943642 w 5020047"/>
                  <a:gd name="connsiteY63" fmla="*/ 790610 h 2029550"/>
                  <a:gd name="connsiteX64" fmla="*/ 3972219 w 5020047"/>
                  <a:gd name="connsiteY64" fmla="*/ 1009707 h 2029550"/>
                  <a:gd name="connsiteX65" fmla="*/ 4009836 w 5020047"/>
                  <a:gd name="connsiteY65" fmla="*/ 1181200 h 2029550"/>
                  <a:gd name="connsiteX66" fmla="*/ 4038412 w 5020047"/>
                  <a:gd name="connsiteY66" fmla="*/ 1466950 h 2029550"/>
                  <a:gd name="connsiteX67" fmla="*/ 4077002 w 5020047"/>
                  <a:gd name="connsiteY67" fmla="*/ 1552660 h 2029550"/>
                  <a:gd name="connsiteX68" fmla="*/ 4096055 w 5020047"/>
                  <a:gd name="connsiteY68" fmla="*/ 1686136 h 2029550"/>
                  <a:gd name="connsiteX69" fmla="*/ 4152716 w 5020047"/>
                  <a:gd name="connsiteY69" fmla="*/ 2019411 h 2029550"/>
                  <a:gd name="connsiteX70" fmla="*/ 4209862 w 5020047"/>
                  <a:gd name="connsiteY70" fmla="*/ 1257400 h 2029550"/>
                  <a:gd name="connsiteX71" fmla="*/ 4238939 w 5020047"/>
                  <a:gd name="connsiteY71" fmla="*/ 1047808 h 2029550"/>
                  <a:gd name="connsiteX72" fmla="*/ 4277042 w 5020047"/>
                  <a:gd name="connsiteY72" fmla="*/ 714414 h 2029550"/>
                  <a:gd name="connsiteX73" fmla="*/ 4334197 w 5020047"/>
                  <a:gd name="connsiteY73" fmla="*/ 762042 h 2029550"/>
                  <a:gd name="connsiteX74" fmla="*/ 4343722 w 5020047"/>
                  <a:gd name="connsiteY74" fmla="*/ 542955 h 2029550"/>
                  <a:gd name="connsiteX75" fmla="*/ 4409890 w 5020047"/>
                  <a:gd name="connsiteY75" fmla="*/ 28670 h 2029550"/>
                  <a:gd name="connsiteX76" fmla="*/ 4496267 w 5020047"/>
                  <a:gd name="connsiteY76" fmla="*/ 180984 h 2029550"/>
                  <a:gd name="connsiteX77" fmla="*/ 4610572 w 5020047"/>
                  <a:gd name="connsiteY77" fmla="*/ 9525 h 2029550"/>
                  <a:gd name="connsiteX78" fmla="*/ 4657563 w 5020047"/>
                  <a:gd name="connsiteY78" fmla="*/ 152504 h 2029550"/>
                  <a:gd name="connsiteX79" fmla="*/ 4753469 w 5020047"/>
                  <a:gd name="connsiteY79" fmla="*/ 57153 h 2029550"/>
                  <a:gd name="connsiteX80" fmla="*/ 4857612 w 5020047"/>
                  <a:gd name="connsiteY80" fmla="*/ 1133630 h 2029550"/>
                  <a:gd name="connsiteX81" fmla="*/ 4895857 w 5020047"/>
                  <a:gd name="connsiteY81" fmla="*/ 276183 h 2029550"/>
                  <a:gd name="connsiteX82" fmla="*/ 4953000 w 5020047"/>
                  <a:gd name="connsiteY82" fmla="*/ 1133517 h 2029550"/>
                  <a:gd name="connsiteX83" fmla="*/ 4991107 w 5020047"/>
                  <a:gd name="connsiteY83" fmla="*/ 104724 h 2029550"/>
                  <a:gd name="connsiteX84" fmla="*/ 5019679 w 5020047"/>
                  <a:gd name="connsiteY8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133539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095475 h 2029550"/>
                  <a:gd name="connsiteX37" fmla="*/ 3314514 w 5020047"/>
                  <a:gd name="connsiteY37" fmla="*/ 1143100 h 2029550"/>
                  <a:gd name="connsiteX38" fmla="*/ 3324039 w 5020047"/>
                  <a:gd name="connsiteY38" fmla="*/ 1181200 h 2029550"/>
                  <a:gd name="connsiteX39" fmla="*/ 3314514 w 5020047"/>
                  <a:gd name="connsiteY39" fmla="*/ 1200250 h 2029550"/>
                  <a:gd name="connsiteX40" fmla="*/ 3333564 w 5020047"/>
                  <a:gd name="connsiteY40" fmla="*/ 1238350 h 2029550"/>
                  <a:gd name="connsiteX41" fmla="*/ 3333564 w 5020047"/>
                  <a:gd name="connsiteY41" fmla="*/ 1285975 h 2029550"/>
                  <a:gd name="connsiteX42" fmla="*/ 3352614 w 5020047"/>
                  <a:gd name="connsiteY42" fmla="*/ 1333600 h 2029550"/>
                  <a:gd name="connsiteX43" fmla="*/ 3352614 w 5020047"/>
                  <a:gd name="connsiteY43" fmla="*/ 1381225 h 2029550"/>
                  <a:gd name="connsiteX44" fmla="*/ 3390714 w 5020047"/>
                  <a:gd name="connsiteY44" fmla="*/ 1419325 h 2029550"/>
                  <a:gd name="connsiteX45" fmla="*/ 3419289 w 5020047"/>
                  <a:gd name="connsiteY45" fmla="*/ 1381225 h 2029550"/>
                  <a:gd name="connsiteX46" fmla="*/ 3428814 w 5020047"/>
                  <a:gd name="connsiteY46" fmla="*/ 1333600 h 2029550"/>
                  <a:gd name="connsiteX47" fmla="*/ 3447864 w 5020047"/>
                  <a:gd name="connsiteY47" fmla="*/ 1276450 h 2029550"/>
                  <a:gd name="connsiteX48" fmla="*/ 3447864 w 5020047"/>
                  <a:gd name="connsiteY48" fmla="*/ 1238350 h 2029550"/>
                  <a:gd name="connsiteX49" fmla="*/ 3466914 w 5020047"/>
                  <a:gd name="connsiteY49" fmla="*/ 1171675 h 2029550"/>
                  <a:gd name="connsiteX50" fmla="*/ 3457389 w 5020047"/>
                  <a:gd name="connsiteY50" fmla="*/ 1105000 h 2029550"/>
                  <a:gd name="connsiteX51" fmla="*/ 3466914 w 5020047"/>
                  <a:gd name="connsiteY51" fmla="*/ 1076425 h 2029550"/>
                  <a:gd name="connsiteX52" fmla="*/ 3485964 w 5020047"/>
                  <a:gd name="connsiteY52" fmla="*/ 1009750 h 2029550"/>
                  <a:gd name="connsiteX53" fmla="*/ 3495489 w 5020047"/>
                  <a:gd name="connsiteY53" fmla="*/ 962125 h 2029550"/>
                  <a:gd name="connsiteX54" fmla="*/ 3505014 w 5020047"/>
                  <a:gd name="connsiteY54" fmla="*/ 914500 h 2029550"/>
                  <a:gd name="connsiteX55" fmla="*/ 3524064 w 5020047"/>
                  <a:gd name="connsiteY55" fmla="*/ 866875 h 2029550"/>
                  <a:gd name="connsiteX56" fmla="*/ 3571689 w 5020047"/>
                  <a:gd name="connsiteY56" fmla="*/ 924025 h 2029550"/>
                  <a:gd name="connsiteX57" fmla="*/ 3571689 w 5020047"/>
                  <a:gd name="connsiteY57" fmla="*/ 971650 h 2029550"/>
                  <a:gd name="connsiteX58" fmla="*/ 3638367 w 5020047"/>
                  <a:gd name="connsiteY58" fmla="*/ 1066900 h 2029550"/>
                  <a:gd name="connsiteX59" fmla="*/ 3705041 w 5020047"/>
                  <a:gd name="connsiteY59" fmla="*/ 981175 h 2029550"/>
                  <a:gd name="connsiteX60" fmla="*/ 3743602 w 5020047"/>
                  <a:gd name="connsiteY60" fmla="*/ 781085 h 2029550"/>
                  <a:gd name="connsiteX61" fmla="*/ 3829334 w 5020047"/>
                  <a:gd name="connsiteY61" fmla="*/ 790610 h 2029550"/>
                  <a:gd name="connsiteX62" fmla="*/ 3943642 w 5020047"/>
                  <a:gd name="connsiteY62" fmla="*/ 790610 h 2029550"/>
                  <a:gd name="connsiteX63" fmla="*/ 3972219 w 5020047"/>
                  <a:gd name="connsiteY63" fmla="*/ 1009707 h 2029550"/>
                  <a:gd name="connsiteX64" fmla="*/ 4009836 w 5020047"/>
                  <a:gd name="connsiteY64" fmla="*/ 1181200 h 2029550"/>
                  <a:gd name="connsiteX65" fmla="*/ 4038412 w 5020047"/>
                  <a:gd name="connsiteY65" fmla="*/ 1466950 h 2029550"/>
                  <a:gd name="connsiteX66" fmla="*/ 4077002 w 5020047"/>
                  <a:gd name="connsiteY66" fmla="*/ 1552660 h 2029550"/>
                  <a:gd name="connsiteX67" fmla="*/ 4096055 w 5020047"/>
                  <a:gd name="connsiteY67" fmla="*/ 1686136 h 2029550"/>
                  <a:gd name="connsiteX68" fmla="*/ 4152716 w 5020047"/>
                  <a:gd name="connsiteY68" fmla="*/ 2019411 h 2029550"/>
                  <a:gd name="connsiteX69" fmla="*/ 4209862 w 5020047"/>
                  <a:gd name="connsiteY69" fmla="*/ 1257400 h 2029550"/>
                  <a:gd name="connsiteX70" fmla="*/ 4238939 w 5020047"/>
                  <a:gd name="connsiteY70" fmla="*/ 1047808 h 2029550"/>
                  <a:gd name="connsiteX71" fmla="*/ 4277042 w 5020047"/>
                  <a:gd name="connsiteY71" fmla="*/ 714414 h 2029550"/>
                  <a:gd name="connsiteX72" fmla="*/ 4334197 w 5020047"/>
                  <a:gd name="connsiteY72" fmla="*/ 762042 h 2029550"/>
                  <a:gd name="connsiteX73" fmla="*/ 4343722 w 5020047"/>
                  <a:gd name="connsiteY73" fmla="*/ 542955 h 2029550"/>
                  <a:gd name="connsiteX74" fmla="*/ 4409890 w 5020047"/>
                  <a:gd name="connsiteY74" fmla="*/ 28670 h 2029550"/>
                  <a:gd name="connsiteX75" fmla="*/ 4496267 w 5020047"/>
                  <a:gd name="connsiteY75" fmla="*/ 180984 h 2029550"/>
                  <a:gd name="connsiteX76" fmla="*/ 4610572 w 5020047"/>
                  <a:gd name="connsiteY76" fmla="*/ 9525 h 2029550"/>
                  <a:gd name="connsiteX77" fmla="*/ 4657563 w 5020047"/>
                  <a:gd name="connsiteY77" fmla="*/ 152504 h 2029550"/>
                  <a:gd name="connsiteX78" fmla="*/ 4753469 w 5020047"/>
                  <a:gd name="connsiteY78" fmla="*/ 57153 h 2029550"/>
                  <a:gd name="connsiteX79" fmla="*/ 4857612 w 5020047"/>
                  <a:gd name="connsiteY79" fmla="*/ 1133630 h 2029550"/>
                  <a:gd name="connsiteX80" fmla="*/ 4895857 w 5020047"/>
                  <a:gd name="connsiteY80" fmla="*/ 276183 h 2029550"/>
                  <a:gd name="connsiteX81" fmla="*/ 4953000 w 5020047"/>
                  <a:gd name="connsiteY81" fmla="*/ 1133517 h 2029550"/>
                  <a:gd name="connsiteX82" fmla="*/ 4991107 w 5020047"/>
                  <a:gd name="connsiteY82" fmla="*/ 104724 h 2029550"/>
                  <a:gd name="connsiteX83" fmla="*/ 5019679 w 5020047"/>
                  <a:gd name="connsiteY83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095475 h 2029550"/>
                  <a:gd name="connsiteX37" fmla="*/ 3314514 w 5020047"/>
                  <a:gd name="connsiteY37" fmla="*/ 1143100 h 2029550"/>
                  <a:gd name="connsiteX38" fmla="*/ 3324039 w 5020047"/>
                  <a:gd name="connsiteY38" fmla="*/ 1181200 h 2029550"/>
                  <a:gd name="connsiteX39" fmla="*/ 3314514 w 5020047"/>
                  <a:gd name="connsiteY39" fmla="*/ 1200250 h 2029550"/>
                  <a:gd name="connsiteX40" fmla="*/ 3333564 w 5020047"/>
                  <a:gd name="connsiteY40" fmla="*/ 1238350 h 2029550"/>
                  <a:gd name="connsiteX41" fmla="*/ 3333564 w 5020047"/>
                  <a:gd name="connsiteY41" fmla="*/ 1285975 h 2029550"/>
                  <a:gd name="connsiteX42" fmla="*/ 3352614 w 5020047"/>
                  <a:gd name="connsiteY42" fmla="*/ 1333600 h 2029550"/>
                  <a:gd name="connsiteX43" fmla="*/ 3352614 w 5020047"/>
                  <a:gd name="connsiteY43" fmla="*/ 1381225 h 2029550"/>
                  <a:gd name="connsiteX44" fmla="*/ 3390714 w 5020047"/>
                  <a:gd name="connsiteY44" fmla="*/ 1419325 h 2029550"/>
                  <a:gd name="connsiteX45" fmla="*/ 3419289 w 5020047"/>
                  <a:gd name="connsiteY45" fmla="*/ 1381225 h 2029550"/>
                  <a:gd name="connsiteX46" fmla="*/ 3428814 w 5020047"/>
                  <a:gd name="connsiteY46" fmla="*/ 1333600 h 2029550"/>
                  <a:gd name="connsiteX47" fmla="*/ 3447864 w 5020047"/>
                  <a:gd name="connsiteY47" fmla="*/ 1276450 h 2029550"/>
                  <a:gd name="connsiteX48" fmla="*/ 3447864 w 5020047"/>
                  <a:gd name="connsiteY48" fmla="*/ 1238350 h 2029550"/>
                  <a:gd name="connsiteX49" fmla="*/ 3466914 w 5020047"/>
                  <a:gd name="connsiteY49" fmla="*/ 1171675 h 2029550"/>
                  <a:gd name="connsiteX50" fmla="*/ 3457389 w 5020047"/>
                  <a:gd name="connsiteY50" fmla="*/ 1105000 h 2029550"/>
                  <a:gd name="connsiteX51" fmla="*/ 3466914 w 5020047"/>
                  <a:gd name="connsiteY51" fmla="*/ 1076425 h 2029550"/>
                  <a:gd name="connsiteX52" fmla="*/ 3485964 w 5020047"/>
                  <a:gd name="connsiteY52" fmla="*/ 1009750 h 2029550"/>
                  <a:gd name="connsiteX53" fmla="*/ 3495489 w 5020047"/>
                  <a:gd name="connsiteY53" fmla="*/ 962125 h 2029550"/>
                  <a:gd name="connsiteX54" fmla="*/ 3505014 w 5020047"/>
                  <a:gd name="connsiteY54" fmla="*/ 914500 h 2029550"/>
                  <a:gd name="connsiteX55" fmla="*/ 3524064 w 5020047"/>
                  <a:gd name="connsiteY55" fmla="*/ 866875 h 2029550"/>
                  <a:gd name="connsiteX56" fmla="*/ 3571689 w 5020047"/>
                  <a:gd name="connsiteY56" fmla="*/ 924025 h 2029550"/>
                  <a:gd name="connsiteX57" fmla="*/ 3571689 w 5020047"/>
                  <a:gd name="connsiteY57" fmla="*/ 971650 h 2029550"/>
                  <a:gd name="connsiteX58" fmla="*/ 3638367 w 5020047"/>
                  <a:gd name="connsiteY58" fmla="*/ 1066900 h 2029550"/>
                  <a:gd name="connsiteX59" fmla="*/ 3705041 w 5020047"/>
                  <a:gd name="connsiteY59" fmla="*/ 981175 h 2029550"/>
                  <a:gd name="connsiteX60" fmla="*/ 3743602 w 5020047"/>
                  <a:gd name="connsiteY60" fmla="*/ 781085 h 2029550"/>
                  <a:gd name="connsiteX61" fmla="*/ 3829334 w 5020047"/>
                  <a:gd name="connsiteY61" fmla="*/ 790610 h 2029550"/>
                  <a:gd name="connsiteX62" fmla="*/ 3943642 w 5020047"/>
                  <a:gd name="connsiteY62" fmla="*/ 790610 h 2029550"/>
                  <a:gd name="connsiteX63" fmla="*/ 3972219 w 5020047"/>
                  <a:gd name="connsiteY63" fmla="*/ 1009707 h 2029550"/>
                  <a:gd name="connsiteX64" fmla="*/ 4009836 w 5020047"/>
                  <a:gd name="connsiteY64" fmla="*/ 1181200 h 2029550"/>
                  <a:gd name="connsiteX65" fmla="*/ 4038412 w 5020047"/>
                  <a:gd name="connsiteY65" fmla="*/ 1466950 h 2029550"/>
                  <a:gd name="connsiteX66" fmla="*/ 4077002 w 5020047"/>
                  <a:gd name="connsiteY66" fmla="*/ 1552660 h 2029550"/>
                  <a:gd name="connsiteX67" fmla="*/ 4096055 w 5020047"/>
                  <a:gd name="connsiteY67" fmla="*/ 1686136 h 2029550"/>
                  <a:gd name="connsiteX68" fmla="*/ 4152716 w 5020047"/>
                  <a:gd name="connsiteY68" fmla="*/ 2019411 h 2029550"/>
                  <a:gd name="connsiteX69" fmla="*/ 4209862 w 5020047"/>
                  <a:gd name="connsiteY69" fmla="*/ 1257400 h 2029550"/>
                  <a:gd name="connsiteX70" fmla="*/ 4238939 w 5020047"/>
                  <a:gd name="connsiteY70" fmla="*/ 1047808 h 2029550"/>
                  <a:gd name="connsiteX71" fmla="*/ 4277042 w 5020047"/>
                  <a:gd name="connsiteY71" fmla="*/ 714414 h 2029550"/>
                  <a:gd name="connsiteX72" fmla="*/ 4334197 w 5020047"/>
                  <a:gd name="connsiteY72" fmla="*/ 762042 h 2029550"/>
                  <a:gd name="connsiteX73" fmla="*/ 4343722 w 5020047"/>
                  <a:gd name="connsiteY73" fmla="*/ 542955 h 2029550"/>
                  <a:gd name="connsiteX74" fmla="*/ 4409890 w 5020047"/>
                  <a:gd name="connsiteY74" fmla="*/ 28670 h 2029550"/>
                  <a:gd name="connsiteX75" fmla="*/ 4496267 w 5020047"/>
                  <a:gd name="connsiteY75" fmla="*/ 180984 h 2029550"/>
                  <a:gd name="connsiteX76" fmla="*/ 4610572 w 5020047"/>
                  <a:gd name="connsiteY76" fmla="*/ 9525 h 2029550"/>
                  <a:gd name="connsiteX77" fmla="*/ 4657563 w 5020047"/>
                  <a:gd name="connsiteY77" fmla="*/ 152504 h 2029550"/>
                  <a:gd name="connsiteX78" fmla="*/ 4753469 w 5020047"/>
                  <a:gd name="connsiteY78" fmla="*/ 57153 h 2029550"/>
                  <a:gd name="connsiteX79" fmla="*/ 4857612 w 5020047"/>
                  <a:gd name="connsiteY79" fmla="*/ 1133630 h 2029550"/>
                  <a:gd name="connsiteX80" fmla="*/ 4895857 w 5020047"/>
                  <a:gd name="connsiteY80" fmla="*/ 276183 h 2029550"/>
                  <a:gd name="connsiteX81" fmla="*/ 4953000 w 5020047"/>
                  <a:gd name="connsiteY81" fmla="*/ 1133517 h 2029550"/>
                  <a:gd name="connsiteX82" fmla="*/ 4991107 w 5020047"/>
                  <a:gd name="connsiteY82" fmla="*/ 104724 h 2029550"/>
                  <a:gd name="connsiteX83" fmla="*/ 5019679 w 5020047"/>
                  <a:gd name="connsiteY83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095475 h 2029550"/>
                  <a:gd name="connsiteX37" fmla="*/ 3314514 w 5020047"/>
                  <a:gd name="connsiteY37" fmla="*/ 1143100 h 2029550"/>
                  <a:gd name="connsiteX38" fmla="*/ 3324039 w 5020047"/>
                  <a:gd name="connsiteY38" fmla="*/ 1181200 h 2029550"/>
                  <a:gd name="connsiteX39" fmla="*/ 3314514 w 5020047"/>
                  <a:gd name="connsiteY39" fmla="*/ 1200250 h 2029550"/>
                  <a:gd name="connsiteX40" fmla="*/ 3333564 w 5020047"/>
                  <a:gd name="connsiteY40" fmla="*/ 1285975 h 2029550"/>
                  <a:gd name="connsiteX41" fmla="*/ 3352614 w 5020047"/>
                  <a:gd name="connsiteY41" fmla="*/ 1333600 h 2029550"/>
                  <a:gd name="connsiteX42" fmla="*/ 3352614 w 5020047"/>
                  <a:gd name="connsiteY42" fmla="*/ 1381225 h 2029550"/>
                  <a:gd name="connsiteX43" fmla="*/ 3390714 w 5020047"/>
                  <a:gd name="connsiteY43" fmla="*/ 1419325 h 2029550"/>
                  <a:gd name="connsiteX44" fmla="*/ 3419289 w 5020047"/>
                  <a:gd name="connsiteY44" fmla="*/ 1381225 h 2029550"/>
                  <a:gd name="connsiteX45" fmla="*/ 3428814 w 5020047"/>
                  <a:gd name="connsiteY45" fmla="*/ 1333600 h 2029550"/>
                  <a:gd name="connsiteX46" fmla="*/ 3447864 w 5020047"/>
                  <a:gd name="connsiteY46" fmla="*/ 1276450 h 2029550"/>
                  <a:gd name="connsiteX47" fmla="*/ 3447864 w 5020047"/>
                  <a:gd name="connsiteY47" fmla="*/ 1238350 h 2029550"/>
                  <a:gd name="connsiteX48" fmla="*/ 3466914 w 5020047"/>
                  <a:gd name="connsiteY48" fmla="*/ 1171675 h 2029550"/>
                  <a:gd name="connsiteX49" fmla="*/ 3457389 w 5020047"/>
                  <a:gd name="connsiteY49" fmla="*/ 1105000 h 2029550"/>
                  <a:gd name="connsiteX50" fmla="*/ 3466914 w 5020047"/>
                  <a:gd name="connsiteY50" fmla="*/ 1076425 h 2029550"/>
                  <a:gd name="connsiteX51" fmla="*/ 3485964 w 5020047"/>
                  <a:gd name="connsiteY51" fmla="*/ 1009750 h 2029550"/>
                  <a:gd name="connsiteX52" fmla="*/ 3495489 w 5020047"/>
                  <a:gd name="connsiteY52" fmla="*/ 962125 h 2029550"/>
                  <a:gd name="connsiteX53" fmla="*/ 3505014 w 5020047"/>
                  <a:gd name="connsiteY53" fmla="*/ 914500 h 2029550"/>
                  <a:gd name="connsiteX54" fmla="*/ 3524064 w 5020047"/>
                  <a:gd name="connsiteY54" fmla="*/ 866875 h 2029550"/>
                  <a:gd name="connsiteX55" fmla="*/ 3571689 w 5020047"/>
                  <a:gd name="connsiteY55" fmla="*/ 924025 h 2029550"/>
                  <a:gd name="connsiteX56" fmla="*/ 3571689 w 5020047"/>
                  <a:gd name="connsiteY56" fmla="*/ 971650 h 2029550"/>
                  <a:gd name="connsiteX57" fmla="*/ 3638367 w 5020047"/>
                  <a:gd name="connsiteY57" fmla="*/ 1066900 h 2029550"/>
                  <a:gd name="connsiteX58" fmla="*/ 3705041 w 5020047"/>
                  <a:gd name="connsiteY58" fmla="*/ 981175 h 2029550"/>
                  <a:gd name="connsiteX59" fmla="*/ 3743602 w 5020047"/>
                  <a:gd name="connsiteY59" fmla="*/ 781085 h 2029550"/>
                  <a:gd name="connsiteX60" fmla="*/ 3829334 w 5020047"/>
                  <a:gd name="connsiteY60" fmla="*/ 790610 h 2029550"/>
                  <a:gd name="connsiteX61" fmla="*/ 3943642 w 5020047"/>
                  <a:gd name="connsiteY61" fmla="*/ 790610 h 2029550"/>
                  <a:gd name="connsiteX62" fmla="*/ 3972219 w 5020047"/>
                  <a:gd name="connsiteY62" fmla="*/ 1009707 h 2029550"/>
                  <a:gd name="connsiteX63" fmla="*/ 4009836 w 5020047"/>
                  <a:gd name="connsiteY63" fmla="*/ 1181200 h 2029550"/>
                  <a:gd name="connsiteX64" fmla="*/ 4038412 w 5020047"/>
                  <a:gd name="connsiteY64" fmla="*/ 1466950 h 2029550"/>
                  <a:gd name="connsiteX65" fmla="*/ 4077002 w 5020047"/>
                  <a:gd name="connsiteY65" fmla="*/ 1552660 h 2029550"/>
                  <a:gd name="connsiteX66" fmla="*/ 4096055 w 5020047"/>
                  <a:gd name="connsiteY66" fmla="*/ 1686136 h 2029550"/>
                  <a:gd name="connsiteX67" fmla="*/ 4152716 w 5020047"/>
                  <a:gd name="connsiteY67" fmla="*/ 2019411 h 2029550"/>
                  <a:gd name="connsiteX68" fmla="*/ 4209862 w 5020047"/>
                  <a:gd name="connsiteY68" fmla="*/ 1257400 h 2029550"/>
                  <a:gd name="connsiteX69" fmla="*/ 4238939 w 5020047"/>
                  <a:gd name="connsiteY69" fmla="*/ 1047808 h 2029550"/>
                  <a:gd name="connsiteX70" fmla="*/ 4277042 w 5020047"/>
                  <a:gd name="connsiteY70" fmla="*/ 714414 h 2029550"/>
                  <a:gd name="connsiteX71" fmla="*/ 4334197 w 5020047"/>
                  <a:gd name="connsiteY71" fmla="*/ 762042 h 2029550"/>
                  <a:gd name="connsiteX72" fmla="*/ 4343722 w 5020047"/>
                  <a:gd name="connsiteY72" fmla="*/ 542955 h 2029550"/>
                  <a:gd name="connsiteX73" fmla="*/ 4409890 w 5020047"/>
                  <a:gd name="connsiteY73" fmla="*/ 28670 h 2029550"/>
                  <a:gd name="connsiteX74" fmla="*/ 4496267 w 5020047"/>
                  <a:gd name="connsiteY74" fmla="*/ 180984 h 2029550"/>
                  <a:gd name="connsiteX75" fmla="*/ 4610572 w 5020047"/>
                  <a:gd name="connsiteY75" fmla="*/ 9525 h 2029550"/>
                  <a:gd name="connsiteX76" fmla="*/ 4657563 w 5020047"/>
                  <a:gd name="connsiteY76" fmla="*/ 152504 h 2029550"/>
                  <a:gd name="connsiteX77" fmla="*/ 4753469 w 5020047"/>
                  <a:gd name="connsiteY77" fmla="*/ 57153 h 2029550"/>
                  <a:gd name="connsiteX78" fmla="*/ 4857612 w 5020047"/>
                  <a:gd name="connsiteY78" fmla="*/ 1133630 h 2029550"/>
                  <a:gd name="connsiteX79" fmla="*/ 4895857 w 5020047"/>
                  <a:gd name="connsiteY79" fmla="*/ 276183 h 2029550"/>
                  <a:gd name="connsiteX80" fmla="*/ 4953000 w 5020047"/>
                  <a:gd name="connsiteY80" fmla="*/ 1133517 h 2029550"/>
                  <a:gd name="connsiteX81" fmla="*/ 4991107 w 5020047"/>
                  <a:gd name="connsiteY81" fmla="*/ 104724 h 2029550"/>
                  <a:gd name="connsiteX82" fmla="*/ 5019679 w 5020047"/>
                  <a:gd name="connsiteY8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095475 h 2029550"/>
                  <a:gd name="connsiteX37" fmla="*/ 3314514 w 5020047"/>
                  <a:gd name="connsiteY37" fmla="*/ 1143100 h 2029550"/>
                  <a:gd name="connsiteX38" fmla="*/ 3324039 w 5020047"/>
                  <a:gd name="connsiteY38" fmla="*/ 1181200 h 2029550"/>
                  <a:gd name="connsiteX39" fmla="*/ 3314514 w 5020047"/>
                  <a:gd name="connsiteY39" fmla="*/ 1200250 h 2029550"/>
                  <a:gd name="connsiteX40" fmla="*/ 3333564 w 5020047"/>
                  <a:gd name="connsiteY40" fmla="*/ 1285975 h 2029550"/>
                  <a:gd name="connsiteX41" fmla="*/ 3352614 w 5020047"/>
                  <a:gd name="connsiteY41" fmla="*/ 1333600 h 2029550"/>
                  <a:gd name="connsiteX42" fmla="*/ 3352614 w 5020047"/>
                  <a:gd name="connsiteY42" fmla="*/ 1381225 h 2029550"/>
                  <a:gd name="connsiteX43" fmla="*/ 3390714 w 5020047"/>
                  <a:gd name="connsiteY43" fmla="*/ 1419325 h 2029550"/>
                  <a:gd name="connsiteX44" fmla="*/ 3428814 w 5020047"/>
                  <a:gd name="connsiteY44" fmla="*/ 1333600 h 2029550"/>
                  <a:gd name="connsiteX45" fmla="*/ 3447864 w 5020047"/>
                  <a:gd name="connsiteY45" fmla="*/ 1276450 h 2029550"/>
                  <a:gd name="connsiteX46" fmla="*/ 3447864 w 5020047"/>
                  <a:gd name="connsiteY46" fmla="*/ 1238350 h 2029550"/>
                  <a:gd name="connsiteX47" fmla="*/ 3466914 w 5020047"/>
                  <a:gd name="connsiteY47" fmla="*/ 1171675 h 2029550"/>
                  <a:gd name="connsiteX48" fmla="*/ 3457389 w 5020047"/>
                  <a:gd name="connsiteY48" fmla="*/ 1105000 h 2029550"/>
                  <a:gd name="connsiteX49" fmla="*/ 3466914 w 5020047"/>
                  <a:gd name="connsiteY49" fmla="*/ 1076425 h 2029550"/>
                  <a:gd name="connsiteX50" fmla="*/ 3485964 w 5020047"/>
                  <a:gd name="connsiteY50" fmla="*/ 1009750 h 2029550"/>
                  <a:gd name="connsiteX51" fmla="*/ 3495489 w 5020047"/>
                  <a:gd name="connsiteY51" fmla="*/ 962125 h 2029550"/>
                  <a:gd name="connsiteX52" fmla="*/ 3505014 w 5020047"/>
                  <a:gd name="connsiteY52" fmla="*/ 914500 h 2029550"/>
                  <a:gd name="connsiteX53" fmla="*/ 3524064 w 5020047"/>
                  <a:gd name="connsiteY53" fmla="*/ 866875 h 2029550"/>
                  <a:gd name="connsiteX54" fmla="*/ 3571689 w 5020047"/>
                  <a:gd name="connsiteY54" fmla="*/ 924025 h 2029550"/>
                  <a:gd name="connsiteX55" fmla="*/ 3571689 w 5020047"/>
                  <a:gd name="connsiteY55" fmla="*/ 971650 h 2029550"/>
                  <a:gd name="connsiteX56" fmla="*/ 3638367 w 5020047"/>
                  <a:gd name="connsiteY56" fmla="*/ 1066900 h 2029550"/>
                  <a:gd name="connsiteX57" fmla="*/ 3705041 w 5020047"/>
                  <a:gd name="connsiteY57" fmla="*/ 981175 h 2029550"/>
                  <a:gd name="connsiteX58" fmla="*/ 3743602 w 5020047"/>
                  <a:gd name="connsiteY58" fmla="*/ 781085 h 2029550"/>
                  <a:gd name="connsiteX59" fmla="*/ 3829334 w 5020047"/>
                  <a:gd name="connsiteY59" fmla="*/ 790610 h 2029550"/>
                  <a:gd name="connsiteX60" fmla="*/ 3943642 w 5020047"/>
                  <a:gd name="connsiteY60" fmla="*/ 790610 h 2029550"/>
                  <a:gd name="connsiteX61" fmla="*/ 3972219 w 5020047"/>
                  <a:gd name="connsiteY61" fmla="*/ 1009707 h 2029550"/>
                  <a:gd name="connsiteX62" fmla="*/ 4009836 w 5020047"/>
                  <a:gd name="connsiteY62" fmla="*/ 1181200 h 2029550"/>
                  <a:gd name="connsiteX63" fmla="*/ 4038412 w 5020047"/>
                  <a:gd name="connsiteY63" fmla="*/ 1466950 h 2029550"/>
                  <a:gd name="connsiteX64" fmla="*/ 4077002 w 5020047"/>
                  <a:gd name="connsiteY64" fmla="*/ 1552660 h 2029550"/>
                  <a:gd name="connsiteX65" fmla="*/ 4096055 w 5020047"/>
                  <a:gd name="connsiteY65" fmla="*/ 1686136 h 2029550"/>
                  <a:gd name="connsiteX66" fmla="*/ 4152716 w 5020047"/>
                  <a:gd name="connsiteY66" fmla="*/ 2019411 h 2029550"/>
                  <a:gd name="connsiteX67" fmla="*/ 4209862 w 5020047"/>
                  <a:gd name="connsiteY67" fmla="*/ 1257400 h 2029550"/>
                  <a:gd name="connsiteX68" fmla="*/ 4238939 w 5020047"/>
                  <a:gd name="connsiteY68" fmla="*/ 1047808 h 2029550"/>
                  <a:gd name="connsiteX69" fmla="*/ 4277042 w 5020047"/>
                  <a:gd name="connsiteY69" fmla="*/ 714414 h 2029550"/>
                  <a:gd name="connsiteX70" fmla="*/ 4334197 w 5020047"/>
                  <a:gd name="connsiteY70" fmla="*/ 762042 h 2029550"/>
                  <a:gd name="connsiteX71" fmla="*/ 4343722 w 5020047"/>
                  <a:gd name="connsiteY71" fmla="*/ 542955 h 2029550"/>
                  <a:gd name="connsiteX72" fmla="*/ 4409890 w 5020047"/>
                  <a:gd name="connsiteY72" fmla="*/ 28670 h 2029550"/>
                  <a:gd name="connsiteX73" fmla="*/ 4496267 w 5020047"/>
                  <a:gd name="connsiteY73" fmla="*/ 180984 h 2029550"/>
                  <a:gd name="connsiteX74" fmla="*/ 4610572 w 5020047"/>
                  <a:gd name="connsiteY74" fmla="*/ 9525 h 2029550"/>
                  <a:gd name="connsiteX75" fmla="*/ 4657563 w 5020047"/>
                  <a:gd name="connsiteY75" fmla="*/ 152504 h 2029550"/>
                  <a:gd name="connsiteX76" fmla="*/ 4753469 w 5020047"/>
                  <a:gd name="connsiteY76" fmla="*/ 57153 h 2029550"/>
                  <a:gd name="connsiteX77" fmla="*/ 4857612 w 5020047"/>
                  <a:gd name="connsiteY77" fmla="*/ 1133630 h 2029550"/>
                  <a:gd name="connsiteX78" fmla="*/ 4895857 w 5020047"/>
                  <a:gd name="connsiteY78" fmla="*/ 276183 h 2029550"/>
                  <a:gd name="connsiteX79" fmla="*/ 4953000 w 5020047"/>
                  <a:gd name="connsiteY79" fmla="*/ 1133517 h 2029550"/>
                  <a:gd name="connsiteX80" fmla="*/ 4991107 w 5020047"/>
                  <a:gd name="connsiteY80" fmla="*/ 104724 h 2029550"/>
                  <a:gd name="connsiteX81" fmla="*/ 5019679 w 5020047"/>
                  <a:gd name="connsiteY8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285939 w 5020047"/>
                  <a:gd name="connsiteY33" fmla="*/ 971650 h 2029550"/>
                  <a:gd name="connsiteX34" fmla="*/ 3304989 w 5020047"/>
                  <a:gd name="connsiteY34" fmla="*/ 1019275 h 2029550"/>
                  <a:gd name="connsiteX35" fmla="*/ 3304989 w 5020047"/>
                  <a:gd name="connsiteY35" fmla="*/ 1047850 h 2029550"/>
                  <a:gd name="connsiteX36" fmla="*/ 3314514 w 5020047"/>
                  <a:gd name="connsiteY36" fmla="*/ 1143100 h 2029550"/>
                  <a:gd name="connsiteX37" fmla="*/ 3324039 w 5020047"/>
                  <a:gd name="connsiteY37" fmla="*/ 1181200 h 2029550"/>
                  <a:gd name="connsiteX38" fmla="*/ 3314514 w 5020047"/>
                  <a:gd name="connsiteY38" fmla="*/ 1200250 h 2029550"/>
                  <a:gd name="connsiteX39" fmla="*/ 3333564 w 5020047"/>
                  <a:gd name="connsiteY39" fmla="*/ 1285975 h 2029550"/>
                  <a:gd name="connsiteX40" fmla="*/ 3352614 w 5020047"/>
                  <a:gd name="connsiteY40" fmla="*/ 1333600 h 2029550"/>
                  <a:gd name="connsiteX41" fmla="*/ 3352614 w 5020047"/>
                  <a:gd name="connsiteY41" fmla="*/ 1381225 h 2029550"/>
                  <a:gd name="connsiteX42" fmla="*/ 3390714 w 5020047"/>
                  <a:gd name="connsiteY42" fmla="*/ 1419325 h 2029550"/>
                  <a:gd name="connsiteX43" fmla="*/ 3428814 w 5020047"/>
                  <a:gd name="connsiteY43" fmla="*/ 1333600 h 2029550"/>
                  <a:gd name="connsiteX44" fmla="*/ 3447864 w 5020047"/>
                  <a:gd name="connsiteY44" fmla="*/ 1276450 h 2029550"/>
                  <a:gd name="connsiteX45" fmla="*/ 3447864 w 5020047"/>
                  <a:gd name="connsiteY45" fmla="*/ 1238350 h 2029550"/>
                  <a:gd name="connsiteX46" fmla="*/ 3466914 w 5020047"/>
                  <a:gd name="connsiteY46" fmla="*/ 1171675 h 2029550"/>
                  <a:gd name="connsiteX47" fmla="*/ 3457389 w 5020047"/>
                  <a:gd name="connsiteY47" fmla="*/ 1105000 h 2029550"/>
                  <a:gd name="connsiteX48" fmla="*/ 3466914 w 5020047"/>
                  <a:gd name="connsiteY48" fmla="*/ 1076425 h 2029550"/>
                  <a:gd name="connsiteX49" fmla="*/ 3485964 w 5020047"/>
                  <a:gd name="connsiteY49" fmla="*/ 1009750 h 2029550"/>
                  <a:gd name="connsiteX50" fmla="*/ 3495489 w 5020047"/>
                  <a:gd name="connsiteY50" fmla="*/ 962125 h 2029550"/>
                  <a:gd name="connsiteX51" fmla="*/ 3505014 w 5020047"/>
                  <a:gd name="connsiteY51" fmla="*/ 914500 h 2029550"/>
                  <a:gd name="connsiteX52" fmla="*/ 3524064 w 5020047"/>
                  <a:gd name="connsiteY52" fmla="*/ 866875 h 2029550"/>
                  <a:gd name="connsiteX53" fmla="*/ 3571689 w 5020047"/>
                  <a:gd name="connsiteY53" fmla="*/ 924025 h 2029550"/>
                  <a:gd name="connsiteX54" fmla="*/ 3571689 w 5020047"/>
                  <a:gd name="connsiteY54" fmla="*/ 971650 h 2029550"/>
                  <a:gd name="connsiteX55" fmla="*/ 3638367 w 5020047"/>
                  <a:gd name="connsiteY55" fmla="*/ 1066900 h 2029550"/>
                  <a:gd name="connsiteX56" fmla="*/ 3705041 w 5020047"/>
                  <a:gd name="connsiteY56" fmla="*/ 981175 h 2029550"/>
                  <a:gd name="connsiteX57" fmla="*/ 3743602 w 5020047"/>
                  <a:gd name="connsiteY57" fmla="*/ 781085 h 2029550"/>
                  <a:gd name="connsiteX58" fmla="*/ 3829334 w 5020047"/>
                  <a:gd name="connsiteY58" fmla="*/ 790610 h 2029550"/>
                  <a:gd name="connsiteX59" fmla="*/ 3943642 w 5020047"/>
                  <a:gd name="connsiteY59" fmla="*/ 790610 h 2029550"/>
                  <a:gd name="connsiteX60" fmla="*/ 3972219 w 5020047"/>
                  <a:gd name="connsiteY60" fmla="*/ 1009707 h 2029550"/>
                  <a:gd name="connsiteX61" fmla="*/ 4009836 w 5020047"/>
                  <a:gd name="connsiteY61" fmla="*/ 1181200 h 2029550"/>
                  <a:gd name="connsiteX62" fmla="*/ 4038412 w 5020047"/>
                  <a:gd name="connsiteY62" fmla="*/ 1466950 h 2029550"/>
                  <a:gd name="connsiteX63" fmla="*/ 4077002 w 5020047"/>
                  <a:gd name="connsiteY63" fmla="*/ 1552660 h 2029550"/>
                  <a:gd name="connsiteX64" fmla="*/ 4096055 w 5020047"/>
                  <a:gd name="connsiteY64" fmla="*/ 1686136 h 2029550"/>
                  <a:gd name="connsiteX65" fmla="*/ 4152716 w 5020047"/>
                  <a:gd name="connsiteY65" fmla="*/ 2019411 h 2029550"/>
                  <a:gd name="connsiteX66" fmla="*/ 4209862 w 5020047"/>
                  <a:gd name="connsiteY66" fmla="*/ 1257400 h 2029550"/>
                  <a:gd name="connsiteX67" fmla="*/ 4238939 w 5020047"/>
                  <a:gd name="connsiteY67" fmla="*/ 1047808 h 2029550"/>
                  <a:gd name="connsiteX68" fmla="*/ 4277042 w 5020047"/>
                  <a:gd name="connsiteY68" fmla="*/ 714414 h 2029550"/>
                  <a:gd name="connsiteX69" fmla="*/ 4334197 w 5020047"/>
                  <a:gd name="connsiteY69" fmla="*/ 762042 h 2029550"/>
                  <a:gd name="connsiteX70" fmla="*/ 4343722 w 5020047"/>
                  <a:gd name="connsiteY70" fmla="*/ 542955 h 2029550"/>
                  <a:gd name="connsiteX71" fmla="*/ 4409890 w 5020047"/>
                  <a:gd name="connsiteY71" fmla="*/ 28670 h 2029550"/>
                  <a:gd name="connsiteX72" fmla="*/ 4496267 w 5020047"/>
                  <a:gd name="connsiteY72" fmla="*/ 180984 h 2029550"/>
                  <a:gd name="connsiteX73" fmla="*/ 4610572 w 5020047"/>
                  <a:gd name="connsiteY73" fmla="*/ 9525 h 2029550"/>
                  <a:gd name="connsiteX74" fmla="*/ 4657563 w 5020047"/>
                  <a:gd name="connsiteY74" fmla="*/ 152504 h 2029550"/>
                  <a:gd name="connsiteX75" fmla="*/ 4753469 w 5020047"/>
                  <a:gd name="connsiteY75" fmla="*/ 57153 h 2029550"/>
                  <a:gd name="connsiteX76" fmla="*/ 4857612 w 5020047"/>
                  <a:gd name="connsiteY76" fmla="*/ 1133630 h 2029550"/>
                  <a:gd name="connsiteX77" fmla="*/ 4895857 w 5020047"/>
                  <a:gd name="connsiteY77" fmla="*/ 276183 h 2029550"/>
                  <a:gd name="connsiteX78" fmla="*/ 4953000 w 5020047"/>
                  <a:gd name="connsiteY78" fmla="*/ 1133517 h 2029550"/>
                  <a:gd name="connsiteX79" fmla="*/ 4991107 w 5020047"/>
                  <a:gd name="connsiteY79" fmla="*/ 104724 h 2029550"/>
                  <a:gd name="connsiteX80" fmla="*/ 5019679 w 5020047"/>
                  <a:gd name="connsiteY8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295464 w 5020047"/>
                  <a:gd name="connsiteY32" fmla="*/ 924025 h 2029550"/>
                  <a:gd name="connsiteX33" fmla="*/ 3304989 w 5020047"/>
                  <a:gd name="connsiteY33" fmla="*/ 1019275 h 2029550"/>
                  <a:gd name="connsiteX34" fmla="*/ 3304989 w 5020047"/>
                  <a:gd name="connsiteY34" fmla="*/ 1047850 h 2029550"/>
                  <a:gd name="connsiteX35" fmla="*/ 3314514 w 5020047"/>
                  <a:gd name="connsiteY35" fmla="*/ 1143100 h 2029550"/>
                  <a:gd name="connsiteX36" fmla="*/ 3324039 w 5020047"/>
                  <a:gd name="connsiteY36" fmla="*/ 1181200 h 2029550"/>
                  <a:gd name="connsiteX37" fmla="*/ 3314514 w 5020047"/>
                  <a:gd name="connsiteY37" fmla="*/ 1200250 h 2029550"/>
                  <a:gd name="connsiteX38" fmla="*/ 3333564 w 5020047"/>
                  <a:gd name="connsiteY38" fmla="*/ 1285975 h 2029550"/>
                  <a:gd name="connsiteX39" fmla="*/ 3352614 w 5020047"/>
                  <a:gd name="connsiteY39" fmla="*/ 1333600 h 2029550"/>
                  <a:gd name="connsiteX40" fmla="*/ 3352614 w 5020047"/>
                  <a:gd name="connsiteY40" fmla="*/ 1381225 h 2029550"/>
                  <a:gd name="connsiteX41" fmla="*/ 3390714 w 5020047"/>
                  <a:gd name="connsiteY41" fmla="*/ 1419325 h 2029550"/>
                  <a:gd name="connsiteX42" fmla="*/ 3428814 w 5020047"/>
                  <a:gd name="connsiteY42" fmla="*/ 1333600 h 2029550"/>
                  <a:gd name="connsiteX43" fmla="*/ 3447864 w 5020047"/>
                  <a:gd name="connsiteY43" fmla="*/ 1276450 h 2029550"/>
                  <a:gd name="connsiteX44" fmla="*/ 3447864 w 5020047"/>
                  <a:gd name="connsiteY44" fmla="*/ 1238350 h 2029550"/>
                  <a:gd name="connsiteX45" fmla="*/ 3466914 w 5020047"/>
                  <a:gd name="connsiteY45" fmla="*/ 1171675 h 2029550"/>
                  <a:gd name="connsiteX46" fmla="*/ 3457389 w 5020047"/>
                  <a:gd name="connsiteY46" fmla="*/ 1105000 h 2029550"/>
                  <a:gd name="connsiteX47" fmla="*/ 3466914 w 5020047"/>
                  <a:gd name="connsiteY47" fmla="*/ 1076425 h 2029550"/>
                  <a:gd name="connsiteX48" fmla="*/ 3485964 w 5020047"/>
                  <a:gd name="connsiteY48" fmla="*/ 1009750 h 2029550"/>
                  <a:gd name="connsiteX49" fmla="*/ 3495489 w 5020047"/>
                  <a:gd name="connsiteY49" fmla="*/ 962125 h 2029550"/>
                  <a:gd name="connsiteX50" fmla="*/ 3505014 w 5020047"/>
                  <a:gd name="connsiteY50" fmla="*/ 914500 h 2029550"/>
                  <a:gd name="connsiteX51" fmla="*/ 3524064 w 5020047"/>
                  <a:gd name="connsiteY51" fmla="*/ 866875 h 2029550"/>
                  <a:gd name="connsiteX52" fmla="*/ 3571689 w 5020047"/>
                  <a:gd name="connsiteY52" fmla="*/ 924025 h 2029550"/>
                  <a:gd name="connsiteX53" fmla="*/ 3571689 w 5020047"/>
                  <a:gd name="connsiteY53" fmla="*/ 971650 h 2029550"/>
                  <a:gd name="connsiteX54" fmla="*/ 3638367 w 5020047"/>
                  <a:gd name="connsiteY54" fmla="*/ 1066900 h 2029550"/>
                  <a:gd name="connsiteX55" fmla="*/ 3705041 w 5020047"/>
                  <a:gd name="connsiteY55" fmla="*/ 981175 h 2029550"/>
                  <a:gd name="connsiteX56" fmla="*/ 3743602 w 5020047"/>
                  <a:gd name="connsiteY56" fmla="*/ 781085 h 2029550"/>
                  <a:gd name="connsiteX57" fmla="*/ 3829334 w 5020047"/>
                  <a:gd name="connsiteY57" fmla="*/ 790610 h 2029550"/>
                  <a:gd name="connsiteX58" fmla="*/ 3943642 w 5020047"/>
                  <a:gd name="connsiteY58" fmla="*/ 790610 h 2029550"/>
                  <a:gd name="connsiteX59" fmla="*/ 3972219 w 5020047"/>
                  <a:gd name="connsiteY59" fmla="*/ 1009707 h 2029550"/>
                  <a:gd name="connsiteX60" fmla="*/ 4009836 w 5020047"/>
                  <a:gd name="connsiteY60" fmla="*/ 1181200 h 2029550"/>
                  <a:gd name="connsiteX61" fmla="*/ 4038412 w 5020047"/>
                  <a:gd name="connsiteY61" fmla="*/ 1466950 h 2029550"/>
                  <a:gd name="connsiteX62" fmla="*/ 4077002 w 5020047"/>
                  <a:gd name="connsiteY62" fmla="*/ 1552660 h 2029550"/>
                  <a:gd name="connsiteX63" fmla="*/ 4096055 w 5020047"/>
                  <a:gd name="connsiteY63" fmla="*/ 1686136 h 2029550"/>
                  <a:gd name="connsiteX64" fmla="*/ 4152716 w 5020047"/>
                  <a:gd name="connsiteY64" fmla="*/ 2019411 h 2029550"/>
                  <a:gd name="connsiteX65" fmla="*/ 4209862 w 5020047"/>
                  <a:gd name="connsiteY65" fmla="*/ 1257400 h 2029550"/>
                  <a:gd name="connsiteX66" fmla="*/ 4238939 w 5020047"/>
                  <a:gd name="connsiteY66" fmla="*/ 1047808 h 2029550"/>
                  <a:gd name="connsiteX67" fmla="*/ 4277042 w 5020047"/>
                  <a:gd name="connsiteY67" fmla="*/ 714414 h 2029550"/>
                  <a:gd name="connsiteX68" fmla="*/ 4334197 w 5020047"/>
                  <a:gd name="connsiteY68" fmla="*/ 762042 h 2029550"/>
                  <a:gd name="connsiteX69" fmla="*/ 4343722 w 5020047"/>
                  <a:gd name="connsiteY69" fmla="*/ 542955 h 2029550"/>
                  <a:gd name="connsiteX70" fmla="*/ 4409890 w 5020047"/>
                  <a:gd name="connsiteY70" fmla="*/ 28670 h 2029550"/>
                  <a:gd name="connsiteX71" fmla="*/ 4496267 w 5020047"/>
                  <a:gd name="connsiteY71" fmla="*/ 180984 h 2029550"/>
                  <a:gd name="connsiteX72" fmla="*/ 4610572 w 5020047"/>
                  <a:gd name="connsiteY72" fmla="*/ 9525 h 2029550"/>
                  <a:gd name="connsiteX73" fmla="*/ 4657563 w 5020047"/>
                  <a:gd name="connsiteY73" fmla="*/ 152504 h 2029550"/>
                  <a:gd name="connsiteX74" fmla="*/ 4753469 w 5020047"/>
                  <a:gd name="connsiteY74" fmla="*/ 57153 h 2029550"/>
                  <a:gd name="connsiteX75" fmla="*/ 4857612 w 5020047"/>
                  <a:gd name="connsiteY75" fmla="*/ 1133630 h 2029550"/>
                  <a:gd name="connsiteX76" fmla="*/ 4895857 w 5020047"/>
                  <a:gd name="connsiteY76" fmla="*/ 276183 h 2029550"/>
                  <a:gd name="connsiteX77" fmla="*/ 4953000 w 5020047"/>
                  <a:gd name="connsiteY77" fmla="*/ 1133517 h 2029550"/>
                  <a:gd name="connsiteX78" fmla="*/ 4991107 w 5020047"/>
                  <a:gd name="connsiteY78" fmla="*/ 104724 h 2029550"/>
                  <a:gd name="connsiteX79" fmla="*/ 5019679 w 5020047"/>
                  <a:gd name="connsiteY7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04989 w 5020047"/>
                  <a:gd name="connsiteY33" fmla="*/ 1047850 h 2029550"/>
                  <a:gd name="connsiteX34" fmla="*/ 3314514 w 5020047"/>
                  <a:gd name="connsiteY34" fmla="*/ 1143100 h 2029550"/>
                  <a:gd name="connsiteX35" fmla="*/ 3324039 w 5020047"/>
                  <a:gd name="connsiteY35" fmla="*/ 1181200 h 2029550"/>
                  <a:gd name="connsiteX36" fmla="*/ 3314514 w 5020047"/>
                  <a:gd name="connsiteY36" fmla="*/ 1200250 h 2029550"/>
                  <a:gd name="connsiteX37" fmla="*/ 3333564 w 5020047"/>
                  <a:gd name="connsiteY37" fmla="*/ 1285975 h 2029550"/>
                  <a:gd name="connsiteX38" fmla="*/ 3352614 w 5020047"/>
                  <a:gd name="connsiteY38" fmla="*/ 1333600 h 2029550"/>
                  <a:gd name="connsiteX39" fmla="*/ 3352614 w 5020047"/>
                  <a:gd name="connsiteY39" fmla="*/ 1381225 h 2029550"/>
                  <a:gd name="connsiteX40" fmla="*/ 3390714 w 5020047"/>
                  <a:gd name="connsiteY40" fmla="*/ 1419325 h 2029550"/>
                  <a:gd name="connsiteX41" fmla="*/ 3428814 w 5020047"/>
                  <a:gd name="connsiteY41" fmla="*/ 1333600 h 2029550"/>
                  <a:gd name="connsiteX42" fmla="*/ 3447864 w 5020047"/>
                  <a:gd name="connsiteY42" fmla="*/ 1276450 h 2029550"/>
                  <a:gd name="connsiteX43" fmla="*/ 3447864 w 5020047"/>
                  <a:gd name="connsiteY43" fmla="*/ 1238350 h 2029550"/>
                  <a:gd name="connsiteX44" fmla="*/ 3466914 w 5020047"/>
                  <a:gd name="connsiteY44" fmla="*/ 1171675 h 2029550"/>
                  <a:gd name="connsiteX45" fmla="*/ 3457389 w 5020047"/>
                  <a:gd name="connsiteY45" fmla="*/ 1105000 h 2029550"/>
                  <a:gd name="connsiteX46" fmla="*/ 3466914 w 5020047"/>
                  <a:gd name="connsiteY46" fmla="*/ 1076425 h 2029550"/>
                  <a:gd name="connsiteX47" fmla="*/ 3485964 w 5020047"/>
                  <a:gd name="connsiteY47" fmla="*/ 1009750 h 2029550"/>
                  <a:gd name="connsiteX48" fmla="*/ 3495489 w 5020047"/>
                  <a:gd name="connsiteY48" fmla="*/ 962125 h 2029550"/>
                  <a:gd name="connsiteX49" fmla="*/ 3505014 w 5020047"/>
                  <a:gd name="connsiteY49" fmla="*/ 914500 h 2029550"/>
                  <a:gd name="connsiteX50" fmla="*/ 3524064 w 5020047"/>
                  <a:gd name="connsiteY50" fmla="*/ 866875 h 2029550"/>
                  <a:gd name="connsiteX51" fmla="*/ 3571689 w 5020047"/>
                  <a:gd name="connsiteY51" fmla="*/ 924025 h 2029550"/>
                  <a:gd name="connsiteX52" fmla="*/ 3571689 w 5020047"/>
                  <a:gd name="connsiteY52" fmla="*/ 971650 h 2029550"/>
                  <a:gd name="connsiteX53" fmla="*/ 3638367 w 5020047"/>
                  <a:gd name="connsiteY53" fmla="*/ 1066900 h 2029550"/>
                  <a:gd name="connsiteX54" fmla="*/ 3705041 w 5020047"/>
                  <a:gd name="connsiteY54" fmla="*/ 981175 h 2029550"/>
                  <a:gd name="connsiteX55" fmla="*/ 3743602 w 5020047"/>
                  <a:gd name="connsiteY55" fmla="*/ 781085 h 2029550"/>
                  <a:gd name="connsiteX56" fmla="*/ 3829334 w 5020047"/>
                  <a:gd name="connsiteY56" fmla="*/ 790610 h 2029550"/>
                  <a:gd name="connsiteX57" fmla="*/ 3943642 w 5020047"/>
                  <a:gd name="connsiteY57" fmla="*/ 790610 h 2029550"/>
                  <a:gd name="connsiteX58" fmla="*/ 3972219 w 5020047"/>
                  <a:gd name="connsiteY58" fmla="*/ 1009707 h 2029550"/>
                  <a:gd name="connsiteX59" fmla="*/ 4009836 w 5020047"/>
                  <a:gd name="connsiteY59" fmla="*/ 1181200 h 2029550"/>
                  <a:gd name="connsiteX60" fmla="*/ 4038412 w 5020047"/>
                  <a:gd name="connsiteY60" fmla="*/ 1466950 h 2029550"/>
                  <a:gd name="connsiteX61" fmla="*/ 4077002 w 5020047"/>
                  <a:gd name="connsiteY61" fmla="*/ 1552660 h 2029550"/>
                  <a:gd name="connsiteX62" fmla="*/ 4096055 w 5020047"/>
                  <a:gd name="connsiteY62" fmla="*/ 1686136 h 2029550"/>
                  <a:gd name="connsiteX63" fmla="*/ 4152716 w 5020047"/>
                  <a:gd name="connsiteY63" fmla="*/ 2019411 h 2029550"/>
                  <a:gd name="connsiteX64" fmla="*/ 4209862 w 5020047"/>
                  <a:gd name="connsiteY64" fmla="*/ 1257400 h 2029550"/>
                  <a:gd name="connsiteX65" fmla="*/ 4238939 w 5020047"/>
                  <a:gd name="connsiteY65" fmla="*/ 1047808 h 2029550"/>
                  <a:gd name="connsiteX66" fmla="*/ 4277042 w 5020047"/>
                  <a:gd name="connsiteY66" fmla="*/ 714414 h 2029550"/>
                  <a:gd name="connsiteX67" fmla="*/ 4334197 w 5020047"/>
                  <a:gd name="connsiteY67" fmla="*/ 762042 h 2029550"/>
                  <a:gd name="connsiteX68" fmla="*/ 4343722 w 5020047"/>
                  <a:gd name="connsiteY68" fmla="*/ 542955 h 2029550"/>
                  <a:gd name="connsiteX69" fmla="*/ 4409890 w 5020047"/>
                  <a:gd name="connsiteY69" fmla="*/ 28670 h 2029550"/>
                  <a:gd name="connsiteX70" fmla="*/ 4496267 w 5020047"/>
                  <a:gd name="connsiteY70" fmla="*/ 180984 h 2029550"/>
                  <a:gd name="connsiteX71" fmla="*/ 4610572 w 5020047"/>
                  <a:gd name="connsiteY71" fmla="*/ 9525 h 2029550"/>
                  <a:gd name="connsiteX72" fmla="*/ 4657563 w 5020047"/>
                  <a:gd name="connsiteY72" fmla="*/ 152504 h 2029550"/>
                  <a:gd name="connsiteX73" fmla="*/ 4753469 w 5020047"/>
                  <a:gd name="connsiteY73" fmla="*/ 57153 h 2029550"/>
                  <a:gd name="connsiteX74" fmla="*/ 4857612 w 5020047"/>
                  <a:gd name="connsiteY74" fmla="*/ 1133630 h 2029550"/>
                  <a:gd name="connsiteX75" fmla="*/ 4895857 w 5020047"/>
                  <a:gd name="connsiteY75" fmla="*/ 276183 h 2029550"/>
                  <a:gd name="connsiteX76" fmla="*/ 4953000 w 5020047"/>
                  <a:gd name="connsiteY76" fmla="*/ 1133517 h 2029550"/>
                  <a:gd name="connsiteX77" fmla="*/ 4991107 w 5020047"/>
                  <a:gd name="connsiteY77" fmla="*/ 104724 h 2029550"/>
                  <a:gd name="connsiteX78" fmla="*/ 5019679 w 5020047"/>
                  <a:gd name="connsiteY7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04989 w 5020047"/>
                  <a:gd name="connsiteY33" fmla="*/ 1047850 h 2029550"/>
                  <a:gd name="connsiteX34" fmla="*/ 3314514 w 5020047"/>
                  <a:gd name="connsiteY34" fmla="*/ 1143100 h 2029550"/>
                  <a:gd name="connsiteX35" fmla="*/ 3324039 w 5020047"/>
                  <a:gd name="connsiteY35" fmla="*/ 1181200 h 2029550"/>
                  <a:gd name="connsiteX36" fmla="*/ 3314514 w 5020047"/>
                  <a:gd name="connsiteY36" fmla="*/ 1200250 h 2029550"/>
                  <a:gd name="connsiteX37" fmla="*/ 3333564 w 5020047"/>
                  <a:gd name="connsiteY37" fmla="*/ 1285975 h 2029550"/>
                  <a:gd name="connsiteX38" fmla="*/ 3352614 w 5020047"/>
                  <a:gd name="connsiteY38" fmla="*/ 1333600 h 2029550"/>
                  <a:gd name="connsiteX39" fmla="*/ 3390714 w 5020047"/>
                  <a:gd name="connsiteY39" fmla="*/ 1419325 h 2029550"/>
                  <a:gd name="connsiteX40" fmla="*/ 3428814 w 5020047"/>
                  <a:gd name="connsiteY40" fmla="*/ 1333600 h 2029550"/>
                  <a:gd name="connsiteX41" fmla="*/ 3447864 w 5020047"/>
                  <a:gd name="connsiteY41" fmla="*/ 1276450 h 2029550"/>
                  <a:gd name="connsiteX42" fmla="*/ 3447864 w 5020047"/>
                  <a:gd name="connsiteY42" fmla="*/ 1238350 h 2029550"/>
                  <a:gd name="connsiteX43" fmla="*/ 3466914 w 5020047"/>
                  <a:gd name="connsiteY43" fmla="*/ 1171675 h 2029550"/>
                  <a:gd name="connsiteX44" fmla="*/ 3457389 w 5020047"/>
                  <a:gd name="connsiteY44" fmla="*/ 1105000 h 2029550"/>
                  <a:gd name="connsiteX45" fmla="*/ 3466914 w 5020047"/>
                  <a:gd name="connsiteY45" fmla="*/ 1076425 h 2029550"/>
                  <a:gd name="connsiteX46" fmla="*/ 3485964 w 5020047"/>
                  <a:gd name="connsiteY46" fmla="*/ 1009750 h 2029550"/>
                  <a:gd name="connsiteX47" fmla="*/ 3495489 w 5020047"/>
                  <a:gd name="connsiteY47" fmla="*/ 962125 h 2029550"/>
                  <a:gd name="connsiteX48" fmla="*/ 3505014 w 5020047"/>
                  <a:gd name="connsiteY48" fmla="*/ 914500 h 2029550"/>
                  <a:gd name="connsiteX49" fmla="*/ 3524064 w 5020047"/>
                  <a:gd name="connsiteY49" fmla="*/ 866875 h 2029550"/>
                  <a:gd name="connsiteX50" fmla="*/ 3571689 w 5020047"/>
                  <a:gd name="connsiteY50" fmla="*/ 924025 h 2029550"/>
                  <a:gd name="connsiteX51" fmla="*/ 3571689 w 5020047"/>
                  <a:gd name="connsiteY51" fmla="*/ 971650 h 2029550"/>
                  <a:gd name="connsiteX52" fmla="*/ 3638367 w 5020047"/>
                  <a:gd name="connsiteY52" fmla="*/ 1066900 h 2029550"/>
                  <a:gd name="connsiteX53" fmla="*/ 3705041 w 5020047"/>
                  <a:gd name="connsiteY53" fmla="*/ 981175 h 2029550"/>
                  <a:gd name="connsiteX54" fmla="*/ 3743602 w 5020047"/>
                  <a:gd name="connsiteY54" fmla="*/ 781085 h 2029550"/>
                  <a:gd name="connsiteX55" fmla="*/ 3829334 w 5020047"/>
                  <a:gd name="connsiteY55" fmla="*/ 790610 h 2029550"/>
                  <a:gd name="connsiteX56" fmla="*/ 3943642 w 5020047"/>
                  <a:gd name="connsiteY56" fmla="*/ 790610 h 2029550"/>
                  <a:gd name="connsiteX57" fmla="*/ 3972219 w 5020047"/>
                  <a:gd name="connsiteY57" fmla="*/ 1009707 h 2029550"/>
                  <a:gd name="connsiteX58" fmla="*/ 4009836 w 5020047"/>
                  <a:gd name="connsiteY58" fmla="*/ 1181200 h 2029550"/>
                  <a:gd name="connsiteX59" fmla="*/ 4038412 w 5020047"/>
                  <a:gd name="connsiteY59" fmla="*/ 1466950 h 2029550"/>
                  <a:gd name="connsiteX60" fmla="*/ 4077002 w 5020047"/>
                  <a:gd name="connsiteY60" fmla="*/ 1552660 h 2029550"/>
                  <a:gd name="connsiteX61" fmla="*/ 4096055 w 5020047"/>
                  <a:gd name="connsiteY61" fmla="*/ 1686136 h 2029550"/>
                  <a:gd name="connsiteX62" fmla="*/ 4152716 w 5020047"/>
                  <a:gd name="connsiteY62" fmla="*/ 2019411 h 2029550"/>
                  <a:gd name="connsiteX63" fmla="*/ 4209862 w 5020047"/>
                  <a:gd name="connsiteY63" fmla="*/ 1257400 h 2029550"/>
                  <a:gd name="connsiteX64" fmla="*/ 4238939 w 5020047"/>
                  <a:gd name="connsiteY64" fmla="*/ 1047808 h 2029550"/>
                  <a:gd name="connsiteX65" fmla="*/ 4277042 w 5020047"/>
                  <a:gd name="connsiteY65" fmla="*/ 714414 h 2029550"/>
                  <a:gd name="connsiteX66" fmla="*/ 4334197 w 5020047"/>
                  <a:gd name="connsiteY66" fmla="*/ 762042 h 2029550"/>
                  <a:gd name="connsiteX67" fmla="*/ 4343722 w 5020047"/>
                  <a:gd name="connsiteY67" fmla="*/ 542955 h 2029550"/>
                  <a:gd name="connsiteX68" fmla="*/ 4409890 w 5020047"/>
                  <a:gd name="connsiteY68" fmla="*/ 28670 h 2029550"/>
                  <a:gd name="connsiteX69" fmla="*/ 4496267 w 5020047"/>
                  <a:gd name="connsiteY69" fmla="*/ 180984 h 2029550"/>
                  <a:gd name="connsiteX70" fmla="*/ 4610572 w 5020047"/>
                  <a:gd name="connsiteY70" fmla="*/ 9525 h 2029550"/>
                  <a:gd name="connsiteX71" fmla="*/ 4657563 w 5020047"/>
                  <a:gd name="connsiteY71" fmla="*/ 152504 h 2029550"/>
                  <a:gd name="connsiteX72" fmla="*/ 4753469 w 5020047"/>
                  <a:gd name="connsiteY72" fmla="*/ 57153 h 2029550"/>
                  <a:gd name="connsiteX73" fmla="*/ 4857612 w 5020047"/>
                  <a:gd name="connsiteY73" fmla="*/ 1133630 h 2029550"/>
                  <a:gd name="connsiteX74" fmla="*/ 4895857 w 5020047"/>
                  <a:gd name="connsiteY74" fmla="*/ 276183 h 2029550"/>
                  <a:gd name="connsiteX75" fmla="*/ 4953000 w 5020047"/>
                  <a:gd name="connsiteY75" fmla="*/ 1133517 h 2029550"/>
                  <a:gd name="connsiteX76" fmla="*/ 4991107 w 5020047"/>
                  <a:gd name="connsiteY76" fmla="*/ 104724 h 2029550"/>
                  <a:gd name="connsiteX77" fmla="*/ 5019679 w 5020047"/>
                  <a:gd name="connsiteY77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04989 w 5020047"/>
                  <a:gd name="connsiteY33" fmla="*/ 1047850 h 2029550"/>
                  <a:gd name="connsiteX34" fmla="*/ 3314514 w 5020047"/>
                  <a:gd name="connsiteY34" fmla="*/ 1143100 h 2029550"/>
                  <a:gd name="connsiteX35" fmla="*/ 3324039 w 5020047"/>
                  <a:gd name="connsiteY35" fmla="*/ 1181200 h 2029550"/>
                  <a:gd name="connsiteX36" fmla="*/ 3333564 w 5020047"/>
                  <a:gd name="connsiteY36" fmla="*/ 1285975 h 2029550"/>
                  <a:gd name="connsiteX37" fmla="*/ 3352614 w 5020047"/>
                  <a:gd name="connsiteY37" fmla="*/ 1333600 h 2029550"/>
                  <a:gd name="connsiteX38" fmla="*/ 3390714 w 5020047"/>
                  <a:gd name="connsiteY38" fmla="*/ 1419325 h 2029550"/>
                  <a:gd name="connsiteX39" fmla="*/ 3428814 w 5020047"/>
                  <a:gd name="connsiteY39" fmla="*/ 1333600 h 2029550"/>
                  <a:gd name="connsiteX40" fmla="*/ 3447864 w 5020047"/>
                  <a:gd name="connsiteY40" fmla="*/ 1276450 h 2029550"/>
                  <a:gd name="connsiteX41" fmla="*/ 3447864 w 5020047"/>
                  <a:gd name="connsiteY41" fmla="*/ 1238350 h 2029550"/>
                  <a:gd name="connsiteX42" fmla="*/ 3466914 w 5020047"/>
                  <a:gd name="connsiteY42" fmla="*/ 1171675 h 2029550"/>
                  <a:gd name="connsiteX43" fmla="*/ 3457389 w 5020047"/>
                  <a:gd name="connsiteY43" fmla="*/ 1105000 h 2029550"/>
                  <a:gd name="connsiteX44" fmla="*/ 3466914 w 5020047"/>
                  <a:gd name="connsiteY44" fmla="*/ 1076425 h 2029550"/>
                  <a:gd name="connsiteX45" fmla="*/ 3485964 w 5020047"/>
                  <a:gd name="connsiteY45" fmla="*/ 1009750 h 2029550"/>
                  <a:gd name="connsiteX46" fmla="*/ 3495489 w 5020047"/>
                  <a:gd name="connsiteY46" fmla="*/ 962125 h 2029550"/>
                  <a:gd name="connsiteX47" fmla="*/ 3505014 w 5020047"/>
                  <a:gd name="connsiteY47" fmla="*/ 914500 h 2029550"/>
                  <a:gd name="connsiteX48" fmla="*/ 3524064 w 5020047"/>
                  <a:gd name="connsiteY48" fmla="*/ 866875 h 2029550"/>
                  <a:gd name="connsiteX49" fmla="*/ 3571689 w 5020047"/>
                  <a:gd name="connsiteY49" fmla="*/ 924025 h 2029550"/>
                  <a:gd name="connsiteX50" fmla="*/ 3571689 w 5020047"/>
                  <a:gd name="connsiteY50" fmla="*/ 971650 h 2029550"/>
                  <a:gd name="connsiteX51" fmla="*/ 3638367 w 5020047"/>
                  <a:gd name="connsiteY51" fmla="*/ 1066900 h 2029550"/>
                  <a:gd name="connsiteX52" fmla="*/ 3705041 w 5020047"/>
                  <a:gd name="connsiteY52" fmla="*/ 981175 h 2029550"/>
                  <a:gd name="connsiteX53" fmla="*/ 3743602 w 5020047"/>
                  <a:gd name="connsiteY53" fmla="*/ 781085 h 2029550"/>
                  <a:gd name="connsiteX54" fmla="*/ 3829334 w 5020047"/>
                  <a:gd name="connsiteY54" fmla="*/ 790610 h 2029550"/>
                  <a:gd name="connsiteX55" fmla="*/ 3943642 w 5020047"/>
                  <a:gd name="connsiteY55" fmla="*/ 790610 h 2029550"/>
                  <a:gd name="connsiteX56" fmla="*/ 3972219 w 5020047"/>
                  <a:gd name="connsiteY56" fmla="*/ 1009707 h 2029550"/>
                  <a:gd name="connsiteX57" fmla="*/ 4009836 w 5020047"/>
                  <a:gd name="connsiteY57" fmla="*/ 1181200 h 2029550"/>
                  <a:gd name="connsiteX58" fmla="*/ 4038412 w 5020047"/>
                  <a:gd name="connsiteY58" fmla="*/ 1466950 h 2029550"/>
                  <a:gd name="connsiteX59" fmla="*/ 4077002 w 5020047"/>
                  <a:gd name="connsiteY59" fmla="*/ 1552660 h 2029550"/>
                  <a:gd name="connsiteX60" fmla="*/ 4096055 w 5020047"/>
                  <a:gd name="connsiteY60" fmla="*/ 1686136 h 2029550"/>
                  <a:gd name="connsiteX61" fmla="*/ 4152716 w 5020047"/>
                  <a:gd name="connsiteY61" fmla="*/ 2019411 h 2029550"/>
                  <a:gd name="connsiteX62" fmla="*/ 4209862 w 5020047"/>
                  <a:gd name="connsiteY62" fmla="*/ 1257400 h 2029550"/>
                  <a:gd name="connsiteX63" fmla="*/ 4238939 w 5020047"/>
                  <a:gd name="connsiteY63" fmla="*/ 1047808 h 2029550"/>
                  <a:gd name="connsiteX64" fmla="*/ 4277042 w 5020047"/>
                  <a:gd name="connsiteY64" fmla="*/ 714414 h 2029550"/>
                  <a:gd name="connsiteX65" fmla="*/ 4334197 w 5020047"/>
                  <a:gd name="connsiteY65" fmla="*/ 762042 h 2029550"/>
                  <a:gd name="connsiteX66" fmla="*/ 4343722 w 5020047"/>
                  <a:gd name="connsiteY66" fmla="*/ 542955 h 2029550"/>
                  <a:gd name="connsiteX67" fmla="*/ 4409890 w 5020047"/>
                  <a:gd name="connsiteY67" fmla="*/ 28670 h 2029550"/>
                  <a:gd name="connsiteX68" fmla="*/ 4496267 w 5020047"/>
                  <a:gd name="connsiteY68" fmla="*/ 180984 h 2029550"/>
                  <a:gd name="connsiteX69" fmla="*/ 4610572 w 5020047"/>
                  <a:gd name="connsiteY69" fmla="*/ 9525 h 2029550"/>
                  <a:gd name="connsiteX70" fmla="*/ 4657563 w 5020047"/>
                  <a:gd name="connsiteY70" fmla="*/ 152504 h 2029550"/>
                  <a:gd name="connsiteX71" fmla="*/ 4753469 w 5020047"/>
                  <a:gd name="connsiteY71" fmla="*/ 57153 h 2029550"/>
                  <a:gd name="connsiteX72" fmla="*/ 4857612 w 5020047"/>
                  <a:gd name="connsiteY72" fmla="*/ 1133630 h 2029550"/>
                  <a:gd name="connsiteX73" fmla="*/ 4895857 w 5020047"/>
                  <a:gd name="connsiteY73" fmla="*/ 276183 h 2029550"/>
                  <a:gd name="connsiteX74" fmla="*/ 4953000 w 5020047"/>
                  <a:gd name="connsiteY74" fmla="*/ 1133517 h 2029550"/>
                  <a:gd name="connsiteX75" fmla="*/ 4991107 w 5020047"/>
                  <a:gd name="connsiteY75" fmla="*/ 104724 h 2029550"/>
                  <a:gd name="connsiteX76" fmla="*/ 5019679 w 5020047"/>
                  <a:gd name="connsiteY76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04989 w 5020047"/>
                  <a:gd name="connsiteY33" fmla="*/ 1047850 h 2029550"/>
                  <a:gd name="connsiteX34" fmla="*/ 3314514 w 5020047"/>
                  <a:gd name="connsiteY34" fmla="*/ 1143100 h 2029550"/>
                  <a:gd name="connsiteX35" fmla="*/ 3333564 w 5020047"/>
                  <a:gd name="connsiteY35" fmla="*/ 1285975 h 2029550"/>
                  <a:gd name="connsiteX36" fmla="*/ 3352614 w 5020047"/>
                  <a:gd name="connsiteY36" fmla="*/ 1333600 h 2029550"/>
                  <a:gd name="connsiteX37" fmla="*/ 3390714 w 5020047"/>
                  <a:gd name="connsiteY37" fmla="*/ 1419325 h 2029550"/>
                  <a:gd name="connsiteX38" fmla="*/ 3428814 w 5020047"/>
                  <a:gd name="connsiteY38" fmla="*/ 1333600 h 2029550"/>
                  <a:gd name="connsiteX39" fmla="*/ 3447864 w 5020047"/>
                  <a:gd name="connsiteY39" fmla="*/ 1276450 h 2029550"/>
                  <a:gd name="connsiteX40" fmla="*/ 3447864 w 5020047"/>
                  <a:gd name="connsiteY40" fmla="*/ 1238350 h 2029550"/>
                  <a:gd name="connsiteX41" fmla="*/ 3466914 w 5020047"/>
                  <a:gd name="connsiteY41" fmla="*/ 1171675 h 2029550"/>
                  <a:gd name="connsiteX42" fmla="*/ 3457389 w 5020047"/>
                  <a:gd name="connsiteY42" fmla="*/ 1105000 h 2029550"/>
                  <a:gd name="connsiteX43" fmla="*/ 3466914 w 5020047"/>
                  <a:gd name="connsiteY43" fmla="*/ 1076425 h 2029550"/>
                  <a:gd name="connsiteX44" fmla="*/ 3485964 w 5020047"/>
                  <a:gd name="connsiteY44" fmla="*/ 1009750 h 2029550"/>
                  <a:gd name="connsiteX45" fmla="*/ 3495489 w 5020047"/>
                  <a:gd name="connsiteY45" fmla="*/ 962125 h 2029550"/>
                  <a:gd name="connsiteX46" fmla="*/ 3505014 w 5020047"/>
                  <a:gd name="connsiteY46" fmla="*/ 914500 h 2029550"/>
                  <a:gd name="connsiteX47" fmla="*/ 3524064 w 5020047"/>
                  <a:gd name="connsiteY47" fmla="*/ 866875 h 2029550"/>
                  <a:gd name="connsiteX48" fmla="*/ 3571689 w 5020047"/>
                  <a:gd name="connsiteY48" fmla="*/ 924025 h 2029550"/>
                  <a:gd name="connsiteX49" fmla="*/ 3571689 w 5020047"/>
                  <a:gd name="connsiteY49" fmla="*/ 971650 h 2029550"/>
                  <a:gd name="connsiteX50" fmla="*/ 3638367 w 5020047"/>
                  <a:gd name="connsiteY50" fmla="*/ 1066900 h 2029550"/>
                  <a:gd name="connsiteX51" fmla="*/ 3705041 w 5020047"/>
                  <a:gd name="connsiteY51" fmla="*/ 981175 h 2029550"/>
                  <a:gd name="connsiteX52" fmla="*/ 3743602 w 5020047"/>
                  <a:gd name="connsiteY52" fmla="*/ 781085 h 2029550"/>
                  <a:gd name="connsiteX53" fmla="*/ 3829334 w 5020047"/>
                  <a:gd name="connsiteY53" fmla="*/ 790610 h 2029550"/>
                  <a:gd name="connsiteX54" fmla="*/ 3943642 w 5020047"/>
                  <a:gd name="connsiteY54" fmla="*/ 790610 h 2029550"/>
                  <a:gd name="connsiteX55" fmla="*/ 3972219 w 5020047"/>
                  <a:gd name="connsiteY55" fmla="*/ 1009707 h 2029550"/>
                  <a:gd name="connsiteX56" fmla="*/ 4009836 w 5020047"/>
                  <a:gd name="connsiteY56" fmla="*/ 1181200 h 2029550"/>
                  <a:gd name="connsiteX57" fmla="*/ 4038412 w 5020047"/>
                  <a:gd name="connsiteY57" fmla="*/ 1466950 h 2029550"/>
                  <a:gd name="connsiteX58" fmla="*/ 4077002 w 5020047"/>
                  <a:gd name="connsiteY58" fmla="*/ 1552660 h 2029550"/>
                  <a:gd name="connsiteX59" fmla="*/ 4096055 w 5020047"/>
                  <a:gd name="connsiteY59" fmla="*/ 1686136 h 2029550"/>
                  <a:gd name="connsiteX60" fmla="*/ 4152716 w 5020047"/>
                  <a:gd name="connsiteY60" fmla="*/ 2019411 h 2029550"/>
                  <a:gd name="connsiteX61" fmla="*/ 4209862 w 5020047"/>
                  <a:gd name="connsiteY61" fmla="*/ 1257400 h 2029550"/>
                  <a:gd name="connsiteX62" fmla="*/ 4238939 w 5020047"/>
                  <a:gd name="connsiteY62" fmla="*/ 1047808 h 2029550"/>
                  <a:gd name="connsiteX63" fmla="*/ 4277042 w 5020047"/>
                  <a:gd name="connsiteY63" fmla="*/ 714414 h 2029550"/>
                  <a:gd name="connsiteX64" fmla="*/ 4334197 w 5020047"/>
                  <a:gd name="connsiteY64" fmla="*/ 762042 h 2029550"/>
                  <a:gd name="connsiteX65" fmla="*/ 4343722 w 5020047"/>
                  <a:gd name="connsiteY65" fmla="*/ 542955 h 2029550"/>
                  <a:gd name="connsiteX66" fmla="*/ 4409890 w 5020047"/>
                  <a:gd name="connsiteY66" fmla="*/ 28670 h 2029550"/>
                  <a:gd name="connsiteX67" fmla="*/ 4496267 w 5020047"/>
                  <a:gd name="connsiteY67" fmla="*/ 180984 h 2029550"/>
                  <a:gd name="connsiteX68" fmla="*/ 4610572 w 5020047"/>
                  <a:gd name="connsiteY68" fmla="*/ 9525 h 2029550"/>
                  <a:gd name="connsiteX69" fmla="*/ 4657563 w 5020047"/>
                  <a:gd name="connsiteY69" fmla="*/ 152504 h 2029550"/>
                  <a:gd name="connsiteX70" fmla="*/ 4753469 w 5020047"/>
                  <a:gd name="connsiteY70" fmla="*/ 57153 h 2029550"/>
                  <a:gd name="connsiteX71" fmla="*/ 4857612 w 5020047"/>
                  <a:gd name="connsiteY71" fmla="*/ 1133630 h 2029550"/>
                  <a:gd name="connsiteX72" fmla="*/ 4895857 w 5020047"/>
                  <a:gd name="connsiteY72" fmla="*/ 276183 h 2029550"/>
                  <a:gd name="connsiteX73" fmla="*/ 4953000 w 5020047"/>
                  <a:gd name="connsiteY73" fmla="*/ 1133517 h 2029550"/>
                  <a:gd name="connsiteX74" fmla="*/ 4991107 w 5020047"/>
                  <a:gd name="connsiteY74" fmla="*/ 104724 h 2029550"/>
                  <a:gd name="connsiteX75" fmla="*/ 5019679 w 5020047"/>
                  <a:gd name="connsiteY75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04989 w 5020047"/>
                  <a:gd name="connsiteY33" fmla="*/ 1047850 h 2029550"/>
                  <a:gd name="connsiteX34" fmla="*/ 3333564 w 5020047"/>
                  <a:gd name="connsiteY34" fmla="*/ 1285975 h 2029550"/>
                  <a:gd name="connsiteX35" fmla="*/ 3352614 w 5020047"/>
                  <a:gd name="connsiteY35" fmla="*/ 1333600 h 2029550"/>
                  <a:gd name="connsiteX36" fmla="*/ 3390714 w 5020047"/>
                  <a:gd name="connsiteY36" fmla="*/ 1419325 h 2029550"/>
                  <a:gd name="connsiteX37" fmla="*/ 3428814 w 5020047"/>
                  <a:gd name="connsiteY37" fmla="*/ 1333600 h 2029550"/>
                  <a:gd name="connsiteX38" fmla="*/ 3447864 w 5020047"/>
                  <a:gd name="connsiteY38" fmla="*/ 1276450 h 2029550"/>
                  <a:gd name="connsiteX39" fmla="*/ 3447864 w 5020047"/>
                  <a:gd name="connsiteY39" fmla="*/ 1238350 h 2029550"/>
                  <a:gd name="connsiteX40" fmla="*/ 3466914 w 5020047"/>
                  <a:gd name="connsiteY40" fmla="*/ 1171675 h 2029550"/>
                  <a:gd name="connsiteX41" fmla="*/ 3457389 w 5020047"/>
                  <a:gd name="connsiteY41" fmla="*/ 1105000 h 2029550"/>
                  <a:gd name="connsiteX42" fmla="*/ 3466914 w 5020047"/>
                  <a:gd name="connsiteY42" fmla="*/ 1076425 h 2029550"/>
                  <a:gd name="connsiteX43" fmla="*/ 3485964 w 5020047"/>
                  <a:gd name="connsiteY43" fmla="*/ 1009750 h 2029550"/>
                  <a:gd name="connsiteX44" fmla="*/ 3495489 w 5020047"/>
                  <a:gd name="connsiteY44" fmla="*/ 962125 h 2029550"/>
                  <a:gd name="connsiteX45" fmla="*/ 3505014 w 5020047"/>
                  <a:gd name="connsiteY45" fmla="*/ 914500 h 2029550"/>
                  <a:gd name="connsiteX46" fmla="*/ 3524064 w 5020047"/>
                  <a:gd name="connsiteY46" fmla="*/ 866875 h 2029550"/>
                  <a:gd name="connsiteX47" fmla="*/ 3571689 w 5020047"/>
                  <a:gd name="connsiteY47" fmla="*/ 924025 h 2029550"/>
                  <a:gd name="connsiteX48" fmla="*/ 3571689 w 5020047"/>
                  <a:gd name="connsiteY48" fmla="*/ 971650 h 2029550"/>
                  <a:gd name="connsiteX49" fmla="*/ 3638367 w 5020047"/>
                  <a:gd name="connsiteY49" fmla="*/ 1066900 h 2029550"/>
                  <a:gd name="connsiteX50" fmla="*/ 3705041 w 5020047"/>
                  <a:gd name="connsiteY50" fmla="*/ 981175 h 2029550"/>
                  <a:gd name="connsiteX51" fmla="*/ 3743602 w 5020047"/>
                  <a:gd name="connsiteY51" fmla="*/ 781085 h 2029550"/>
                  <a:gd name="connsiteX52" fmla="*/ 3829334 w 5020047"/>
                  <a:gd name="connsiteY52" fmla="*/ 790610 h 2029550"/>
                  <a:gd name="connsiteX53" fmla="*/ 3943642 w 5020047"/>
                  <a:gd name="connsiteY53" fmla="*/ 790610 h 2029550"/>
                  <a:gd name="connsiteX54" fmla="*/ 3972219 w 5020047"/>
                  <a:gd name="connsiteY54" fmla="*/ 1009707 h 2029550"/>
                  <a:gd name="connsiteX55" fmla="*/ 4009836 w 5020047"/>
                  <a:gd name="connsiteY55" fmla="*/ 1181200 h 2029550"/>
                  <a:gd name="connsiteX56" fmla="*/ 4038412 w 5020047"/>
                  <a:gd name="connsiteY56" fmla="*/ 1466950 h 2029550"/>
                  <a:gd name="connsiteX57" fmla="*/ 4077002 w 5020047"/>
                  <a:gd name="connsiteY57" fmla="*/ 1552660 h 2029550"/>
                  <a:gd name="connsiteX58" fmla="*/ 4096055 w 5020047"/>
                  <a:gd name="connsiteY58" fmla="*/ 1686136 h 2029550"/>
                  <a:gd name="connsiteX59" fmla="*/ 4152716 w 5020047"/>
                  <a:gd name="connsiteY59" fmla="*/ 2019411 h 2029550"/>
                  <a:gd name="connsiteX60" fmla="*/ 4209862 w 5020047"/>
                  <a:gd name="connsiteY60" fmla="*/ 1257400 h 2029550"/>
                  <a:gd name="connsiteX61" fmla="*/ 4238939 w 5020047"/>
                  <a:gd name="connsiteY61" fmla="*/ 1047808 h 2029550"/>
                  <a:gd name="connsiteX62" fmla="*/ 4277042 w 5020047"/>
                  <a:gd name="connsiteY62" fmla="*/ 714414 h 2029550"/>
                  <a:gd name="connsiteX63" fmla="*/ 4334197 w 5020047"/>
                  <a:gd name="connsiteY63" fmla="*/ 762042 h 2029550"/>
                  <a:gd name="connsiteX64" fmla="*/ 4343722 w 5020047"/>
                  <a:gd name="connsiteY64" fmla="*/ 542955 h 2029550"/>
                  <a:gd name="connsiteX65" fmla="*/ 4409890 w 5020047"/>
                  <a:gd name="connsiteY65" fmla="*/ 28670 h 2029550"/>
                  <a:gd name="connsiteX66" fmla="*/ 4496267 w 5020047"/>
                  <a:gd name="connsiteY66" fmla="*/ 180984 h 2029550"/>
                  <a:gd name="connsiteX67" fmla="*/ 4610572 w 5020047"/>
                  <a:gd name="connsiteY67" fmla="*/ 9525 h 2029550"/>
                  <a:gd name="connsiteX68" fmla="*/ 4657563 w 5020047"/>
                  <a:gd name="connsiteY68" fmla="*/ 152504 h 2029550"/>
                  <a:gd name="connsiteX69" fmla="*/ 4753469 w 5020047"/>
                  <a:gd name="connsiteY69" fmla="*/ 57153 h 2029550"/>
                  <a:gd name="connsiteX70" fmla="*/ 4857612 w 5020047"/>
                  <a:gd name="connsiteY70" fmla="*/ 1133630 h 2029550"/>
                  <a:gd name="connsiteX71" fmla="*/ 4895857 w 5020047"/>
                  <a:gd name="connsiteY71" fmla="*/ 276183 h 2029550"/>
                  <a:gd name="connsiteX72" fmla="*/ 4953000 w 5020047"/>
                  <a:gd name="connsiteY72" fmla="*/ 1133517 h 2029550"/>
                  <a:gd name="connsiteX73" fmla="*/ 4991107 w 5020047"/>
                  <a:gd name="connsiteY73" fmla="*/ 104724 h 2029550"/>
                  <a:gd name="connsiteX74" fmla="*/ 5019679 w 5020047"/>
                  <a:gd name="connsiteY7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04989 w 5020047"/>
                  <a:gd name="connsiteY32" fmla="*/ 1019275 h 2029550"/>
                  <a:gd name="connsiteX33" fmla="*/ 3333564 w 5020047"/>
                  <a:gd name="connsiteY33" fmla="*/ 1285975 h 2029550"/>
                  <a:gd name="connsiteX34" fmla="*/ 3352614 w 5020047"/>
                  <a:gd name="connsiteY34" fmla="*/ 1333600 h 2029550"/>
                  <a:gd name="connsiteX35" fmla="*/ 3390714 w 5020047"/>
                  <a:gd name="connsiteY35" fmla="*/ 1419325 h 2029550"/>
                  <a:gd name="connsiteX36" fmla="*/ 3428814 w 5020047"/>
                  <a:gd name="connsiteY36" fmla="*/ 1333600 h 2029550"/>
                  <a:gd name="connsiteX37" fmla="*/ 3447864 w 5020047"/>
                  <a:gd name="connsiteY37" fmla="*/ 1276450 h 2029550"/>
                  <a:gd name="connsiteX38" fmla="*/ 3447864 w 5020047"/>
                  <a:gd name="connsiteY38" fmla="*/ 1238350 h 2029550"/>
                  <a:gd name="connsiteX39" fmla="*/ 3466914 w 5020047"/>
                  <a:gd name="connsiteY39" fmla="*/ 1171675 h 2029550"/>
                  <a:gd name="connsiteX40" fmla="*/ 3457389 w 5020047"/>
                  <a:gd name="connsiteY40" fmla="*/ 1105000 h 2029550"/>
                  <a:gd name="connsiteX41" fmla="*/ 3466914 w 5020047"/>
                  <a:gd name="connsiteY41" fmla="*/ 1076425 h 2029550"/>
                  <a:gd name="connsiteX42" fmla="*/ 3485964 w 5020047"/>
                  <a:gd name="connsiteY42" fmla="*/ 1009750 h 2029550"/>
                  <a:gd name="connsiteX43" fmla="*/ 3495489 w 5020047"/>
                  <a:gd name="connsiteY43" fmla="*/ 962125 h 2029550"/>
                  <a:gd name="connsiteX44" fmla="*/ 3505014 w 5020047"/>
                  <a:gd name="connsiteY44" fmla="*/ 914500 h 2029550"/>
                  <a:gd name="connsiteX45" fmla="*/ 3524064 w 5020047"/>
                  <a:gd name="connsiteY45" fmla="*/ 866875 h 2029550"/>
                  <a:gd name="connsiteX46" fmla="*/ 3571689 w 5020047"/>
                  <a:gd name="connsiteY46" fmla="*/ 924025 h 2029550"/>
                  <a:gd name="connsiteX47" fmla="*/ 3571689 w 5020047"/>
                  <a:gd name="connsiteY47" fmla="*/ 971650 h 2029550"/>
                  <a:gd name="connsiteX48" fmla="*/ 3638367 w 5020047"/>
                  <a:gd name="connsiteY48" fmla="*/ 1066900 h 2029550"/>
                  <a:gd name="connsiteX49" fmla="*/ 3705041 w 5020047"/>
                  <a:gd name="connsiteY49" fmla="*/ 981175 h 2029550"/>
                  <a:gd name="connsiteX50" fmla="*/ 3743602 w 5020047"/>
                  <a:gd name="connsiteY50" fmla="*/ 781085 h 2029550"/>
                  <a:gd name="connsiteX51" fmla="*/ 3829334 w 5020047"/>
                  <a:gd name="connsiteY51" fmla="*/ 790610 h 2029550"/>
                  <a:gd name="connsiteX52" fmla="*/ 3943642 w 5020047"/>
                  <a:gd name="connsiteY52" fmla="*/ 790610 h 2029550"/>
                  <a:gd name="connsiteX53" fmla="*/ 3972219 w 5020047"/>
                  <a:gd name="connsiteY53" fmla="*/ 1009707 h 2029550"/>
                  <a:gd name="connsiteX54" fmla="*/ 4009836 w 5020047"/>
                  <a:gd name="connsiteY54" fmla="*/ 1181200 h 2029550"/>
                  <a:gd name="connsiteX55" fmla="*/ 4038412 w 5020047"/>
                  <a:gd name="connsiteY55" fmla="*/ 1466950 h 2029550"/>
                  <a:gd name="connsiteX56" fmla="*/ 4077002 w 5020047"/>
                  <a:gd name="connsiteY56" fmla="*/ 1552660 h 2029550"/>
                  <a:gd name="connsiteX57" fmla="*/ 4096055 w 5020047"/>
                  <a:gd name="connsiteY57" fmla="*/ 1686136 h 2029550"/>
                  <a:gd name="connsiteX58" fmla="*/ 4152716 w 5020047"/>
                  <a:gd name="connsiteY58" fmla="*/ 2019411 h 2029550"/>
                  <a:gd name="connsiteX59" fmla="*/ 4209862 w 5020047"/>
                  <a:gd name="connsiteY59" fmla="*/ 1257400 h 2029550"/>
                  <a:gd name="connsiteX60" fmla="*/ 4238939 w 5020047"/>
                  <a:gd name="connsiteY60" fmla="*/ 1047808 h 2029550"/>
                  <a:gd name="connsiteX61" fmla="*/ 4277042 w 5020047"/>
                  <a:gd name="connsiteY61" fmla="*/ 714414 h 2029550"/>
                  <a:gd name="connsiteX62" fmla="*/ 4334197 w 5020047"/>
                  <a:gd name="connsiteY62" fmla="*/ 762042 h 2029550"/>
                  <a:gd name="connsiteX63" fmla="*/ 4343722 w 5020047"/>
                  <a:gd name="connsiteY63" fmla="*/ 542955 h 2029550"/>
                  <a:gd name="connsiteX64" fmla="*/ 4409890 w 5020047"/>
                  <a:gd name="connsiteY64" fmla="*/ 28670 h 2029550"/>
                  <a:gd name="connsiteX65" fmla="*/ 4496267 w 5020047"/>
                  <a:gd name="connsiteY65" fmla="*/ 180984 h 2029550"/>
                  <a:gd name="connsiteX66" fmla="*/ 4610572 w 5020047"/>
                  <a:gd name="connsiteY66" fmla="*/ 9525 h 2029550"/>
                  <a:gd name="connsiteX67" fmla="*/ 4657563 w 5020047"/>
                  <a:gd name="connsiteY67" fmla="*/ 152504 h 2029550"/>
                  <a:gd name="connsiteX68" fmla="*/ 4753469 w 5020047"/>
                  <a:gd name="connsiteY68" fmla="*/ 57153 h 2029550"/>
                  <a:gd name="connsiteX69" fmla="*/ 4857612 w 5020047"/>
                  <a:gd name="connsiteY69" fmla="*/ 1133630 h 2029550"/>
                  <a:gd name="connsiteX70" fmla="*/ 4895857 w 5020047"/>
                  <a:gd name="connsiteY70" fmla="*/ 276183 h 2029550"/>
                  <a:gd name="connsiteX71" fmla="*/ 4953000 w 5020047"/>
                  <a:gd name="connsiteY71" fmla="*/ 1133517 h 2029550"/>
                  <a:gd name="connsiteX72" fmla="*/ 4991107 w 5020047"/>
                  <a:gd name="connsiteY72" fmla="*/ 104724 h 2029550"/>
                  <a:gd name="connsiteX73" fmla="*/ 5019679 w 5020047"/>
                  <a:gd name="connsiteY73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85939 w 5020047"/>
                  <a:gd name="connsiteY31" fmla="*/ 895450 h 2029550"/>
                  <a:gd name="connsiteX32" fmla="*/ 3333564 w 5020047"/>
                  <a:gd name="connsiteY32" fmla="*/ 1285975 h 2029550"/>
                  <a:gd name="connsiteX33" fmla="*/ 3352614 w 5020047"/>
                  <a:gd name="connsiteY33" fmla="*/ 1333600 h 2029550"/>
                  <a:gd name="connsiteX34" fmla="*/ 3390714 w 5020047"/>
                  <a:gd name="connsiteY34" fmla="*/ 1419325 h 2029550"/>
                  <a:gd name="connsiteX35" fmla="*/ 3428814 w 5020047"/>
                  <a:gd name="connsiteY35" fmla="*/ 1333600 h 2029550"/>
                  <a:gd name="connsiteX36" fmla="*/ 3447864 w 5020047"/>
                  <a:gd name="connsiteY36" fmla="*/ 1276450 h 2029550"/>
                  <a:gd name="connsiteX37" fmla="*/ 3447864 w 5020047"/>
                  <a:gd name="connsiteY37" fmla="*/ 1238350 h 2029550"/>
                  <a:gd name="connsiteX38" fmla="*/ 3466914 w 5020047"/>
                  <a:gd name="connsiteY38" fmla="*/ 1171675 h 2029550"/>
                  <a:gd name="connsiteX39" fmla="*/ 3457389 w 5020047"/>
                  <a:gd name="connsiteY39" fmla="*/ 1105000 h 2029550"/>
                  <a:gd name="connsiteX40" fmla="*/ 3466914 w 5020047"/>
                  <a:gd name="connsiteY40" fmla="*/ 1076425 h 2029550"/>
                  <a:gd name="connsiteX41" fmla="*/ 3485964 w 5020047"/>
                  <a:gd name="connsiteY41" fmla="*/ 1009750 h 2029550"/>
                  <a:gd name="connsiteX42" fmla="*/ 3495489 w 5020047"/>
                  <a:gd name="connsiteY42" fmla="*/ 962125 h 2029550"/>
                  <a:gd name="connsiteX43" fmla="*/ 3505014 w 5020047"/>
                  <a:gd name="connsiteY43" fmla="*/ 914500 h 2029550"/>
                  <a:gd name="connsiteX44" fmla="*/ 3524064 w 5020047"/>
                  <a:gd name="connsiteY44" fmla="*/ 866875 h 2029550"/>
                  <a:gd name="connsiteX45" fmla="*/ 3571689 w 5020047"/>
                  <a:gd name="connsiteY45" fmla="*/ 924025 h 2029550"/>
                  <a:gd name="connsiteX46" fmla="*/ 3571689 w 5020047"/>
                  <a:gd name="connsiteY46" fmla="*/ 971650 h 2029550"/>
                  <a:gd name="connsiteX47" fmla="*/ 3638367 w 5020047"/>
                  <a:gd name="connsiteY47" fmla="*/ 1066900 h 2029550"/>
                  <a:gd name="connsiteX48" fmla="*/ 3705041 w 5020047"/>
                  <a:gd name="connsiteY48" fmla="*/ 981175 h 2029550"/>
                  <a:gd name="connsiteX49" fmla="*/ 3743602 w 5020047"/>
                  <a:gd name="connsiteY49" fmla="*/ 781085 h 2029550"/>
                  <a:gd name="connsiteX50" fmla="*/ 3829334 w 5020047"/>
                  <a:gd name="connsiteY50" fmla="*/ 790610 h 2029550"/>
                  <a:gd name="connsiteX51" fmla="*/ 3943642 w 5020047"/>
                  <a:gd name="connsiteY51" fmla="*/ 790610 h 2029550"/>
                  <a:gd name="connsiteX52" fmla="*/ 3972219 w 5020047"/>
                  <a:gd name="connsiteY52" fmla="*/ 1009707 h 2029550"/>
                  <a:gd name="connsiteX53" fmla="*/ 4009836 w 5020047"/>
                  <a:gd name="connsiteY53" fmla="*/ 1181200 h 2029550"/>
                  <a:gd name="connsiteX54" fmla="*/ 4038412 w 5020047"/>
                  <a:gd name="connsiteY54" fmla="*/ 1466950 h 2029550"/>
                  <a:gd name="connsiteX55" fmla="*/ 4077002 w 5020047"/>
                  <a:gd name="connsiteY55" fmla="*/ 1552660 h 2029550"/>
                  <a:gd name="connsiteX56" fmla="*/ 4096055 w 5020047"/>
                  <a:gd name="connsiteY56" fmla="*/ 1686136 h 2029550"/>
                  <a:gd name="connsiteX57" fmla="*/ 4152716 w 5020047"/>
                  <a:gd name="connsiteY57" fmla="*/ 2019411 h 2029550"/>
                  <a:gd name="connsiteX58" fmla="*/ 4209862 w 5020047"/>
                  <a:gd name="connsiteY58" fmla="*/ 1257400 h 2029550"/>
                  <a:gd name="connsiteX59" fmla="*/ 4238939 w 5020047"/>
                  <a:gd name="connsiteY59" fmla="*/ 1047808 h 2029550"/>
                  <a:gd name="connsiteX60" fmla="*/ 4277042 w 5020047"/>
                  <a:gd name="connsiteY60" fmla="*/ 714414 h 2029550"/>
                  <a:gd name="connsiteX61" fmla="*/ 4334197 w 5020047"/>
                  <a:gd name="connsiteY61" fmla="*/ 762042 h 2029550"/>
                  <a:gd name="connsiteX62" fmla="*/ 4343722 w 5020047"/>
                  <a:gd name="connsiteY62" fmla="*/ 542955 h 2029550"/>
                  <a:gd name="connsiteX63" fmla="*/ 4409890 w 5020047"/>
                  <a:gd name="connsiteY63" fmla="*/ 28670 h 2029550"/>
                  <a:gd name="connsiteX64" fmla="*/ 4496267 w 5020047"/>
                  <a:gd name="connsiteY64" fmla="*/ 180984 h 2029550"/>
                  <a:gd name="connsiteX65" fmla="*/ 4610572 w 5020047"/>
                  <a:gd name="connsiteY65" fmla="*/ 9525 h 2029550"/>
                  <a:gd name="connsiteX66" fmla="*/ 4657563 w 5020047"/>
                  <a:gd name="connsiteY66" fmla="*/ 152504 h 2029550"/>
                  <a:gd name="connsiteX67" fmla="*/ 4753469 w 5020047"/>
                  <a:gd name="connsiteY67" fmla="*/ 57153 h 2029550"/>
                  <a:gd name="connsiteX68" fmla="*/ 4857612 w 5020047"/>
                  <a:gd name="connsiteY68" fmla="*/ 1133630 h 2029550"/>
                  <a:gd name="connsiteX69" fmla="*/ 4895857 w 5020047"/>
                  <a:gd name="connsiteY69" fmla="*/ 276183 h 2029550"/>
                  <a:gd name="connsiteX70" fmla="*/ 4953000 w 5020047"/>
                  <a:gd name="connsiteY70" fmla="*/ 1133517 h 2029550"/>
                  <a:gd name="connsiteX71" fmla="*/ 4991107 w 5020047"/>
                  <a:gd name="connsiteY71" fmla="*/ 104724 h 2029550"/>
                  <a:gd name="connsiteX72" fmla="*/ 5019679 w 5020047"/>
                  <a:gd name="connsiteY7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333564 w 5020047"/>
                  <a:gd name="connsiteY31" fmla="*/ 1285975 h 2029550"/>
                  <a:gd name="connsiteX32" fmla="*/ 3352614 w 5020047"/>
                  <a:gd name="connsiteY32" fmla="*/ 1333600 h 2029550"/>
                  <a:gd name="connsiteX33" fmla="*/ 3390714 w 5020047"/>
                  <a:gd name="connsiteY33" fmla="*/ 1419325 h 2029550"/>
                  <a:gd name="connsiteX34" fmla="*/ 3428814 w 5020047"/>
                  <a:gd name="connsiteY34" fmla="*/ 1333600 h 2029550"/>
                  <a:gd name="connsiteX35" fmla="*/ 3447864 w 5020047"/>
                  <a:gd name="connsiteY35" fmla="*/ 1276450 h 2029550"/>
                  <a:gd name="connsiteX36" fmla="*/ 3447864 w 5020047"/>
                  <a:gd name="connsiteY36" fmla="*/ 1238350 h 2029550"/>
                  <a:gd name="connsiteX37" fmla="*/ 3466914 w 5020047"/>
                  <a:gd name="connsiteY37" fmla="*/ 1171675 h 2029550"/>
                  <a:gd name="connsiteX38" fmla="*/ 3457389 w 5020047"/>
                  <a:gd name="connsiteY38" fmla="*/ 1105000 h 2029550"/>
                  <a:gd name="connsiteX39" fmla="*/ 3466914 w 5020047"/>
                  <a:gd name="connsiteY39" fmla="*/ 1076425 h 2029550"/>
                  <a:gd name="connsiteX40" fmla="*/ 3485964 w 5020047"/>
                  <a:gd name="connsiteY40" fmla="*/ 1009750 h 2029550"/>
                  <a:gd name="connsiteX41" fmla="*/ 3495489 w 5020047"/>
                  <a:gd name="connsiteY41" fmla="*/ 962125 h 2029550"/>
                  <a:gd name="connsiteX42" fmla="*/ 3505014 w 5020047"/>
                  <a:gd name="connsiteY42" fmla="*/ 914500 h 2029550"/>
                  <a:gd name="connsiteX43" fmla="*/ 3524064 w 5020047"/>
                  <a:gd name="connsiteY43" fmla="*/ 866875 h 2029550"/>
                  <a:gd name="connsiteX44" fmla="*/ 3571689 w 5020047"/>
                  <a:gd name="connsiteY44" fmla="*/ 924025 h 2029550"/>
                  <a:gd name="connsiteX45" fmla="*/ 3571689 w 5020047"/>
                  <a:gd name="connsiteY45" fmla="*/ 971650 h 2029550"/>
                  <a:gd name="connsiteX46" fmla="*/ 3638367 w 5020047"/>
                  <a:gd name="connsiteY46" fmla="*/ 1066900 h 2029550"/>
                  <a:gd name="connsiteX47" fmla="*/ 3705041 w 5020047"/>
                  <a:gd name="connsiteY47" fmla="*/ 981175 h 2029550"/>
                  <a:gd name="connsiteX48" fmla="*/ 3743602 w 5020047"/>
                  <a:gd name="connsiteY48" fmla="*/ 781085 h 2029550"/>
                  <a:gd name="connsiteX49" fmla="*/ 3829334 w 5020047"/>
                  <a:gd name="connsiteY49" fmla="*/ 790610 h 2029550"/>
                  <a:gd name="connsiteX50" fmla="*/ 3943642 w 5020047"/>
                  <a:gd name="connsiteY50" fmla="*/ 790610 h 2029550"/>
                  <a:gd name="connsiteX51" fmla="*/ 3972219 w 5020047"/>
                  <a:gd name="connsiteY51" fmla="*/ 1009707 h 2029550"/>
                  <a:gd name="connsiteX52" fmla="*/ 4009836 w 5020047"/>
                  <a:gd name="connsiteY52" fmla="*/ 1181200 h 2029550"/>
                  <a:gd name="connsiteX53" fmla="*/ 4038412 w 5020047"/>
                  <a:gd name="connsiteY53" fmla="*/ 1466950 h 2029550"/>
                  <a:gd name="connsiteX54" fmla="*/ 4077002 w 5020047"/>
                  <a:gd name="connsiteY54" fmla="*/ 1552660 h 2029550"/>
                  <a:gd name="connsiteX55" fmla="*/ 4096055 w 5020047"/>
                  <a:gd name="connsiteY55" fmla="*/ 1686136 h 2029550"/>
                  <a:gd name="connsiteX56" fmla="*/ 4152716 w 5020047"/>
                  <a:gd name="connsiteY56" fmla="*/ 2019411 h 2029550"/>
                  <a:gd name="connsiteX57" fmla="*/ 4209862 w 5020047"/>
                  <a:gd name="connsiteY57" fmla="*/ 1257400 h 2029550"/>
                  <a:gd name="connsiteX58" fmla="*/ 4238939 w 5020047"/>
                  <a:gd name="connsiteY58" fmla="*/ 1047808 h 2029550"/>
                  <a:gd name="connsiteX59" fmla="*/ 4277042 w 5020047"/>
                  <a:gd name="connsiteY59" fmla="*/ 714414 h 2029550"/>
                  <a:gd name="connsiteX60" fmla="*/ 4334197 w 5020047"/>
                  <a:gd name="connsiteY60" fmla="*/ 762042 h 2029550"/>
                  <a:gd name="connsiteX61" fmla="*/ 4343722 w 5020047"/>
                  <a:gd name="connsiteY61" fmla="*/ 542955 h 2029550"/>
                  <a:gd name="connsiteX62" fmla="*/ 4409890 w 5020047"/>
                  <a:gd name="connsiteY62" fmla="*/ 28670 h 2029550"/>
                  <a:gd name="connsiteX63" fmla="*/ 4496267 w 5020047"/>
                  <a:gd name="connsiteY63" fmla="*/ 180984 h 2029550"/>
                  <a:gd name="connsiteX64" fmla="*/ 4610572 w 5020047"/>
                  <a:gd name="connsiteY64" fmla="*/ 9525 h 2029550"/>
                  <a:gd name="connsiteX65" fmla="*/ 4657563 w 5020047"/>
                  <a:gd name="connsiteY65" fmla="*/ 152504 h 2029550"/>
                  <a:gd name="connsiteX66" fmla="*/ 4753469 w 5020047"/>
                  <a:gd name="connsiteY66" fmla="*/ 57153 h 2029550"/>
                  <a:gd name="connsiteX67" fmla="*/ 4857612 w 5020047"/>
                  <a:gd name="connsiteY67" fmla="*/ 1133630 h 2029550"/>
                  <a:gd name="connsiteX68" fmla="*/ 4895857 w 5020047"/>
                  <a:gd name="connsiteY68" fmla="*/ 276183 h 2029550"/>
                  <a:gd name="connsiteX69" fmla="*/ 4953000 w 5020047"/>
                  <a:gd name="connsiteY69" fmla="*/ 1133517 h 2029550"/>
                  <a:gd name="connsiteX70" fmla="*/ 4991107 w 5020047"/>
                  <a:gd name="connsiteY70" fmla="*/ 104724 h 2029550"/>
                  <a:gd name="connsiteX71" fmla="*/ 5019679 w 5020047"/>
                  <a:gd name="connsiteY7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333564 w 5020047"/>
                  <a:gd name="connsiteY31" fmla="*/ 1285975 h 2029550"/>
                  <a:gd name="connsiteX32" fmla="*/ 3390714 w 5020047"/>
                  <a:gd name="connsiteY32" fmla="*/ 1419325 h 2029550"/>
                  <a:gd name="connsiteX33" fmla="*/ 3428814 w 5020047"/>
                  <a:gd name="connsiteY33" fmla="*/ 1333600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66914 w 5020047"/>
                  <a:gd name="connsiteY36" fmla="*/ 1171675 h 2029550"/>
                  <a:gd name="connsiteX37" fmla="*/ 3457389 w 5020047"/>
                  <a:gd name="connsiteY37" fmla="*/ 1105000 h 2029550"/>
                  <a:gd name="connsiteX38" fmla="*/ 3466914 w 5020047"/>
                  <a:gd name="connsiteY38" fmla="*/ 1076425 h 2029550"/>
                  <a:gd name="connsiteX39" fmla="*/ 3485964 w 5020047"/>
                  <a:gd name="connsiteY39" fmla="*/ 1009750 h 2029550"/>
                  <a:gd name="connsiteX40" fmla="*/ 3495489 w 5020047"/>
                  <a:gd name="connsiteY40" fmla="*/ 962125 h 2029550"/>
                  <a:gd name="connsiteX41" fmla="*/ 3505014 w 5020047"/>
                  <a:gd name="connsiteY41" fmla="*/ 914500 h 2029550"/>
                  <a:gd name="connsiteX42" fmla="*/ 3524064 w 5020047"/>
                  <a:gd name="connsiteY42" fmla="*/ 866875 h 2029550"/>
                  <a:gd name="connsiteX43" fmla="*/ 3571689 w 5020047"/>
                  <a:gd name="connsiteY43" fmla="*/ 924025 h 2029550"/>
                  <a:gd name="connsiteX44" fmla="*/ 3571689 w 5020047"/>
                  <a:gd name="connsiteY44" fmla="*/ 971650 h 2029550"/>
                  <a:gd name="connsiteX45" fmla="*/ 3638367 w 5020047"/>
                  <a:gd name="connsiteY45" fmla="*/ 1066900 h 2029550"/>
                  <a:gd name="connsiteX46" fmla="*/ 3705041 w 5020047"/>
                  <a:gd name="connsiteY46" fmla="*/ 981175 h 2029550"/>
                  <a:gd name="connsiteX47" fmla="*/ 3743602 w 5020047"/>
                  <a:gd name="connsiteY47" fmla="*/ 781085 h 2029550"/>
                  <a:gd name="connsiteX48" fmla="*/ 3829334 w 5020047"/>
                  <a:gd name="connsiteY48" fmla="*/ 790610 h 2029550"/>
                  <a:gd name="connsiteX49" fmla="*/ 3943642 w 5020047"/>
                  <a:gd name="connsiteY49" fmla="*/ 790610 h 2029550"/>
                  <a:gd name="connsiteX50" fmla="*/ 3972219 w 5020047"/>
                  <a:gd name="connsiteY50" fmla="*/ 1009707 h 2029550"/>
                  <a:gd name="connsiteX51" fmla="*/ 4009836 w 5020047"/>
                  <a:gd name="connsiteY51" fmla="*/ 1181200 h 2029550"/>
                  <a:gd name="connsiteX52" fmla="*/ 4038412 w 5020047"/>
                  <a:gd name="connsiteY52" fmla="*/ 1466950 h 2029550"/>
                  <a:gd name="connsiteX53" fmla="*/ 4077002 w 5020047"/>
                  <a:gd name="connsiteY53" fmla="*/ 1552660 h 2029550"/>
                  <a:gd name="connsiteX54" fmla="*/ 4096055 w 5020047"/>
                  <a:gd name="connsiteY54" fmla="*/ 1686136 h 2029550"/>
                  <a:gd name="connsiteX55" fmla="*/ 4152716 w 5020047"/>
                  <a:gd name="connsiteY55" fmla="*/ 2019411 h 2029550"/>
                  <a:gd name="connsiteX56" fmla="*/ 4209862 w 5020047"/>
                  <a:gd name="connsiteY56" fmla="*/ 1257400 h 2029550"/>
                  <a:gd name="connsiteX57" fmla="*/ 4238939 w 5020047"/>
                  <a:gd name="connsiteY57" fmla="*/ 1047808 h 2029550"/>
                  <a:gd name="connsiteX58" fmla="*/ 4277042 w 5020047"/>
                  <a:gd name="connsiteY58" fmla="*/ 714414 h 2029550"/>
                  <a:gd name="connsiteX59" fmla="*/ 4334197 w 5020047"/>
                  <a:gd name="connsiteY59" fmla="*/ 762042 h 2029550"/>
                  <a:gd name="connsiteX60" fmla="*/ 4343722 w 5020047"/>
                  <a:gd name="connsiteY60" fmla="*/ 542955 h 2029550"/>
                  <a:gd name="connsiteX61" fmla="*/ 4409890 w 5020047"/>
                  <a:gd name="connsiteY61" fmla="*/ 28670 h 2029550"/>
                  <a:gd name="connsiteX62" fmla="*/ 4496267 w 5020047"/>
                  <a:gd name="connsiteY62" fmla="*/ 180984 h 2029550"/>
                  <a:gd name="connsiteX63" fmla="*/ 4610572 w 5020047"/>
                  <a:gd name="connsiteY63" fmla="*/ 9525 h 2029550"/>
                  <a:gd name="connsiteX64" fmla="*/ 4657563 w 5020047"/>
                  <a:gd name="connsiteY64" fmla="*/ 152504 h 2029550"/>
                  <a:gd name="connsiteX65" fmla="*/ 4753469 w 5020047"/>
                  <a:gd name="connsiteY65" fmla="*/ 57153 h 2029550"/>
                  <a:gd name="connsiteX66" fmla="*/ 4857612 w 5020047"/>
                  <a:gd name="connsiteY66" fmla="*/ 1133630 h 2029550"/>
                  <a:gd name="connsiteX67" fmla="*/ 4895857 w 5020047"/>
                  <a:gd name="connsiteY67" fmla="*/ 276183 h 2029550"/>
                  <a:gd name="connsiteX68" fmla="*/ 4953000 w 5020047"/>
                  <a:gd name="connsiteY68" fmla="*/ 1133517 h 2029550"/>
                  <a:gd name="connsiteX69" fmla="*/ 4991107 w 5020047"/>
                  <a:gd name="connsiteY69" fmla="*/ 104724 h 2029550"/>
                  <a:gd name="connsiteX70" fmla="*/ 5019679 w 5020047"/>
                  <a:gd name="connsiteY7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333564 w 5020047"/>
                  <a:gd name="connsiteY31" fmla="*/ 1285975 h 2029550"/>
                  <a:gd name="connsiteX32" fmla="*/ 3390714 w 5020047"/>
                  <a:gd name="connsiteY32" fmla="*/ 1419325 h 2029550"/>
                  <a:gd name="connsiteX33" fmla="*/ 3447864 w 5020047"/>
                  <a:gd name="connsiteY33" fmla="*/ 1276450 h 2029550"/>
                  <a:gd name="connsiteX34" fmla="*/ 3447864 w 5020047"/>
                  <a:gd name="connsiteY34" fmla="*/ 1238350 h 2029550"/>
                  <a:gd name="connsiteX35" fmla="*/ 3466914 w 5020047"/>
                  <a:gd name="connsiteY35" fmla="*/ 1171675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85964 w 5020047"/>
                  <a:gd name="connsiteY38" fmla="*/ 1009750 h 2029550"/>
                  <a:gd name="connsiteX39" fmla="*/ 3495489 w 5020047"/>
                  <a:gd name="connsiteY39" fmla="*/ 962125 h 2029550"/>
                  <a:gd name="connsiteX40" fmla="*/ 3505014 w 5020047"/>
                  <a:gd name="connsiteY40" fmla="*/ 914500 h 2029550"/>
                  <a:gd name="connsiteX41" fmla="*/ 3524064 w 5020047"/>
                  <a:gd name="connsiteY41" fmla="*/ 866875 h 2029550"/>
                  <a:gd name="connsiteX42" fmla="*/ 3571689 w 5020047"/>
                  <a:gd name="connsiteY42" fmla="*/ 924025 h 2029550"/>
                  <a:gd name="connsiteX43" fmla="*/ 3571689 w 5020047"/>
                  <a:gd name="connsiteY43" fmla="*/ 971650 h 2029550"/>
                  <a:gd name="connsiteX44" fmla="*/ 3638367 w 5020047"/>
                  <a:gd name="connsiteY44" fmla="*/ 1066900 h 2029550"/>
                  <a:gd name="connsiteX45" fmla="*/ 3705041 w 5020047"/>
                  <a:gd name="connsiteY45" fmla="*/ 981175 h 2029550"/>
                  <a:gd name="connsiteX46" fmla="*/ 3743602 w 5020047"/>
                  <a:gd name="connsiteY46" fmla="*/ 781085 h 2029550"/>
                  <a:gd name="connsiteX47" fmla="*/ 3829334 w 5020047"/>
                  <a:gd name="connsiteY47" fmla="*/ 790610 h 2029550"/>
                  <a:gd name="connsiteX48" fmla="*/ 3943642 w 5020047"/>
                  <a:gd name="connsiteY48" fmla="*/ 790610 h 2029550"/>
                  <a:gd name="connsiteX49" fmla="*/ 3972219 w 5020047"/>
                  <a:gd name="connsiteY49" fmla="*/ 1009707 h 2029550"/>
                  <a:gd name="connsiteX50" fmla="*/ 4009836 w 5020047"/>
                  <a:gd name="connsiteY50" fmla="*/ 1181200 h 2029550"/>
                  <a:gd name="connsiteX51" fmla="*/ 4038412 w 5020047"/>
                  <a:gd name="connsiteY51" fmla="*/ 1466950 h 2029550"/>
                  <a:gd name="connsiteX52" fmla="*/ 4077002 w 5020047"/>
                  <a:gd name="connsiteY52" fmla="*/ 1552660 h 2029550"/>
                  <a:gd name="connsiteX53" fmla="*/ 4096055 w 5020047"/>
                  <a:gd name="connsiteY53" fmla="*/ 1686136 h 2029550"/>
                  <a:gd name="connsiteX54" fmla="*/ 4152716 w 5020047"/>
                  <a:gd name="connsiteY54" fmla="*/ 2019411 h 2029550"/>
                  <a:gd name="connsiteX55" fmla="*/ 4209862 w 5020047"/>
                  <a:gd name="connsiteY55" fmla="*/ 1257400 h 2029550"/>
                  <a:gd name="connsiteX56" fmla="*/ 4238939 w 5020047"/>
                  <a:gd name="connsiteY56" fmla="*/ 1047808 h 2029550"/>
                  <a:gd name="connsiteX57" fmla="*/ 4277042 w 5020047"/>
                  <a:gd name="connsiteY57" fmla="*/ 714414 h 2029550"/>
                  <a:gd name="connsiteX58" fmla="*/ 4334197 w 5020047"/>
                  <a:gd name="connsiteY58" fmla="*/ 762042 h 2029550"/>
                  <a:gd name="connsiteX59" fmla="*/ 4343722 w 5020047"/>
                  <a:gd name="connsiteY59" fmla="*/ 542955 h 2029550"/>
                  <a:gd name="connsiteX60" fmla="*/ 4409890 w 5020047"/>
                  <a:gd name="connsiteY60" fmla="*/ 28670 h 2029550"/>
                  <a:gd name="connsiteX61" fmla="*/ 4496267 w 5020047"/>
                  <a:gd name="connsiteY61" fmla="*/ 180984 h 2029550"/>
                  <a:gd name="connsiteX62" fmla="*/ 4610572 w 5020047"/>
                  <a:gd name="connsiteY62" fmla="*/ 9525 h 2029550"/>
                  <a:gd name="connsiteX63" fmla="*/ 4657563 w 5020047"/>
                  <a:gd name="connsiteY63" fmla="*/ 152504 h 2029550"/>
                  <a:gd name="connsiteX64" fmla="*/ 4753469 w 5020047"/>
                  <a:gd name="connsiteY64" fmla="*/ 57153 h 2029550"/>
                  <a:gd name="connsiteX65" fmla="*/ 4857612 w 5020047"/>
                  <a:gd name="connsiteY65" fmla="*/ 1133630 h 2029550"/>
                  <a:gd name="connsiteX66" fmla="*/ 4895857 w 5020047"/>
                  <a:gd name="connsiteY66" fmla="*/ 276183 h 2029550"/>
                  <a:gd name="connsiteX67" fmla="*/ 4953000 w 5020047"/>
                  <a:gd name="connsiteY67" fmla="*/ 1133517 h 2029550"/>
                  <a:gd name="connsiteX68" fmla="*/ 4991107 w 5020047"/>
                  <a:gd name="connsiteY68" fmla="*/ 104724 h 2029550"/>
                  <a:gd name="connsiteX69" fmla="*/ 5019679 w 5020047"/>
                  <a:gd name="connsiteY6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390714 w 5020047"/>
                  <a:gd name="connsiteY31" fmla="*/ 1419325 h 2029550"/>
                  <a:gd name="connsiteX32" fmla="*/ 3447864 w 5020047"/>
                  <a:gd name="connsiteY32" fmla="*/ 1276450 h 2029550"/>
                  <a:gd name="connsiteX33" fmla="*/ 3447864 w 5020047"/>
                  <a:gd name="connsiteY33" fmla="*/ 1238350 h 2029550"/>
                  <a:gd name="connsiteX34" fmla="*/ 3466914 w 5020047"/>
                  <a:gd name="connsiteY34" fmla="*/ 1171675 h 2029550"/>
                  <a:gd name="connsiteX35" fmla="*/ 3457389 w 5020047"/>
                  <a:gd name="connsiteY35" fmla="*/ 1105000 h 2029550"/>
                  <a:gd name="connsiteX36" fmla="*/ 3466914 w 5020047"/>
                  <a:gd name="connsiteY36" fmla="*/ 1076425 h 2029550"/>
                  <a:gd name="connsiteX37" fmla="*/ 3485964 w 5020047"/>
                  <a:gd name="connsiteY37" fmla="*/ 1009750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24064 w 5020047"/>
                  <a:gd name="connsiteY40" fmla="*/ 866875 h 2029550"/>
                  <a:gd name="connsiteX41" fmla="*/ 3571689 w 5020047"/>
                  <a:gd name="connsiteY41" fmla="*/ 924025 h 2029550"/>
                  <a:gd name="connsiteX42" fmla="*/ 3571689 w 5020047"/>
                  <a:gd name="connsiteY42" fmla="*/ 971650 h 2029550"/>
                  <a:gd name="connsiteX43" fmla="*/ 3638367 w 5020047"/>
                  <a:gd name="connsiteY43" fmla="*/ 1066900 h 2029550"/>
                  <a:gd name="connsiteX44" fmla="*/ 3705041 w 5020047"/>
                  <a:gd name="connsiteY44" fmla="*/ 981175 h 2029550"/>
                  <a:gd name="connsiteX45" fmla="*/ 3743602 w 5020047"/>
                  <a:gd name="connsiteY45" fmla="*/ 781085 h 2029550"/>
                  <a:gd name="connsiteX46" fmla="*/ 3829334 w 5020047"/>
                  <a:gd name="connsiteY46" fmla="*/ 790610 h 2029550"/>
                  <a:gd name="connsiteX47" fmla="*/ 3943642 w 5020047"/>
                  <a:gd name="connsiteY47" fmla="*/ 790610 h 2029550"/>
                  <a:gd name="connsiteX48" fmla="*/ 3972219 w 5020047"/>
                  <a:gd name="connsiteY48" fmla="*/ 1009707 h 2029550"/>
                  <a:gd name="connsiteX49" fmla="*/ 4009836 w 5020047"/>
                  <a:gd name="connsiteY49" fmla="*/ 1181200 h 2029550"/>
                  <a:gd name="connsiteX50" fmla="*/ 4038412 w 5020047"/>
                  <a:gd name="connsiteY50" fmla="*/ 1466950 h 2029550"/>
                  <a:gd name="connsiteX51" fmla="*/ 4077002 w 5020047"/>
                  <a:gd name="connsiteY51" fmla="*/ 1552660 h 2029550"/>
                  <a:gd name="connsiteX52" fmla="*/ 4096055 w 5020047"/>
                  <a:gd name="connsiteY52" fmla="*/ 1686136 h 2029550"/>
                  <a:gd name="connsiteX53" fmla="*/ 4152716 w 5020047"/>
                  <a:gd name="connsiteY53" fmla="*/ 2019411 h 2029550"/>
                  <a:gd name="connsiteX54" fmla="*/ 4209862 w 5020047"/>
                  <a:gd name="connsiteY54" fmla="*/ 1257400 h 2029550"/>
                  <a:gd name="connsiteX55" fmla="*/ 4238939 w 5020047"/>
                  <a:gd name="connsiteY55" fmla="*/ 1047808 h 2029550"/>
                  <a:gd name="connsiteX56" fmla="*/ 4277042 w 5020047"/>
                  <a:gd name="connsiteY56" fmla="*/ 714414 h 2029550"/>
                  <a:gd name="connsiteX57" fmla="*/ 4334197 w 5020047"/>
                  <a:gd name="connsiteY57" fmla="*/ 762042 h 2029550"/>
                  <a:gd name="connsiteX58" fmla="*/ 4343722 w 5020047"/>
                  <a:gd name="connsiteY58" fmla="*/ 542955 h 2029550"/>
                  <a:gd name="connsiteX59" fmla="*/ 4409890 w 5020047"/>
                  <a:gd name="connsiteY59" fmla="*/ 28670 h 2029550"/>
                  <a:gd name="connsiteX60" fmla="*/ 4496267 w 5020047"/>
                  <a:gd name="connsiteY60" fmla="*/ 180984 h 2029550"/>
                  <a:gd name="connsiteX61" fmla="*/ 4610572 w 5020047"/>
                  <a:gd name="connsiteY61" fmla="*/ 9525 h 2029550"/>
                  <a:gd name="connsiteX62" fmla="*/ 4657563 w 5020047"/>
                  <a:gd name="connsiteY62" fmla="*/ 152504 h 2029550"/>
                  <a:gd name="connsiteX63" fmla="*/ 4753469 w 5020047"/>
                  <a:gd name="connsiteY63" fmla="*/ 57153 h 2029550"/>
                  <a:gd name="connsiteX64" fmla="*/ 4857612 w 5020047"/>
                  <a:gd name="connsiteY64" fmla="*/ 1133630 h 2029550"/>
                  <a:gd name="connsiteX65" fmla="*/ 4895857 w 5020047"/>
                  <a:gd name="connsiteY65" fmla="*/ 276183 h 2029550"/>
                  <a:gd name="connsiteX66" fmla="*/ 4953000 w 5020047"/>
                  <a:gd name="connsiteY66" fmla="*/ 1133517 h 2029550"/>
                  <a:gd name="connsiteX67" fmla="*/ 4991107 w 5020047"/>
                  <a:gd name="connsiteY67" fmla="*/ 104724 h 2029550"/>
                  <a:gd name="connsiteX68" fmla="*/ 5019679 w 5020047"/>
                  <a:gd name="connsiteY6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29214 w 5020047"/>
                  <a:gd name="connsiteY31" fmla="*/ 800135 h 2029550"/>
                  <a:gd name="connsiteX32" fmla="*/ 3390714 w 5020047"/>
                  <a:gd name="connsiteY32" fmla="*/ 1419325 h 2029550"/>
                  <a:gd name="connsiteX33" fmla="*/ 3447864 w 5020047"/>
                  <a:gd name="connsiteY33" fmla="*/ 1276450 h 2029550"/>
                  <a:gd name="connsiteX34" fmla="*/ 3447864 w 5020047"/>
                  <a:gd name="connsiteY34" fmla="*/ 1238350 h 2029550"/>
                  <a:gd name="connsiteX35" fmla="*/ 3466914 w 5020047"/>
                  <a:gd name="connsiteY35" fmla="*/ 1171675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85964 w 5020047"/>
                  <a:gd name="connsiteY38" fmla="*/ 1009750 h 2029550"/>
                  <a:gd name="connsiteX39" fmla="*/ 3495489 w 5020047"/>
                  <a:gd name="connsiteY39" fmla="*/ 962125 h 2029550"/>
                  <a:gd name="connsiteX40" fmla="*/ 3505014 w 5020047"/>
                  <a:gd name="connsiteY40" fmla="*/ 914500 h 2029550"/>
                  <a:gd name="connsiteX41" fmla="*/ 3524064 w 5020047"/>
                  <a:gd name="connsiteY41" fmla="*/ 866875 h 2029550"/>
                  <a:gd name="connsiteX42" fmla="*/ 3571689 w 5020047"/>
                  <a:gd name="connsiteY42" fmla="*/ 924025 h 2029550"/>
                  <a:gd name="connsiteX43" fmla="*/ 3571689 w 5020047"/>
                  <a:gd name="connsiteY43" fmla="*/ 971650 h 2029550"/>
                  <a:gd name="connsiteX44" fmla="*/ 3638367 w 5020047"/>
                  <a:gd name="connsiteY44" fmla="*/ 1066900 h 2029550"/>
                  <a:gd name="connsiteX45" fmla="*/ 3705041 w 5020047"/>
                  <a:gd name="connsiteY45" fmla="*/ 981175 h 2029550"/>
                  <a:gd name="connsiteX46" fmla="*/ 3743602 w 5020047"/>
                  <a:gd name="connsiteY46" fmla="*/ 781085 h 2029550"/>
                  <a:gd name="connsiteX47" fmla="*/ 3829334 w 5020047"/>
                  <a:gd name="connsiteY47" fmla="*/ 790610 h 2029550"/>
                  <a:gd name="connsiteX48" fmla="*/ 3943642 w 5020047"/>
                  <a:gd name="connsiteY48" fmla="*/ 790610 h 2029550"/>
                  <a:gd name="connsiteX49" fmla="*/ 3972219 w 5020047"/>
                  <a:gd name="connsiteY49" fmla="*/ 1009707 h 2029550"/>
                  <a:gd name="connsiteX50" fmla="*/ 4009836 w 5020047"/>
                  <a:gd name="connsiteY50" fmla="*/ 1181200 h 2029550"/>
                  <a:gd name="connsiteX51" fmla="*/ 4038412 w 5020047"/>
                  <a:gd name="connsiteY51" fmla="*/ 1466950 h 2029550"/>
                  <a:gd name="connsiteX52" fmla="*/ 4077002 w 5020047"/>
                  <a:gd name="connsiteY52" fmla="*/ 1552660 h 2029550"/>
                  <a:gd name="connsiteX53" fmla="*/ 4096055 w 5020047"/>
                  <a:gd name="connsiteY53" fmla="*/ 1686136 h 2029550"/>
                  <a:gd name="connsiteX54" fmla="*/ 4152716 w 5020047"/>
                  <a:gd name="connsiteY54" fmla="*/ 2019411 h 2029550"/>
                  <a:gd name="connsiteX55" fmla="*/ 4209862 w 5020047"/>
                  <a:gd name="connsiteY55" fmla="*/ 1257400 h 2029550"/>
                  <a:gd name="connsiteX56" fmla="*/ 4238939 w 5020047"/>
                  <a:gd name="connsiteY56" fmla="*/ 1047808 h 2029550"/>
                  <a:gd name="connsiteX57" fmla="*/ 4277042 w 5020047"/>
                  <a:gd name="connsiteY57" fmla="*/ 714414 h 2029550"/>
                  <a:gd name="connsiteX58" fmla="*/ 4334197 w 5020047"/>
                  <a:gd name="connsiteY58" fmla="*/ 762042 h 2029550"/>
                  <a:gd name="connsiteX59" fmla="*/ 4343722 w 5020047"/>
                  <a:gd name="connsiteY59" fmla="*/ 542955 h 2029550"/>
                  <a:gd name="connsiteX60" fmla="*/ 4409890 w 5020047"/>
                  <a:gd name="connsiteY60" fmla="*/ 28670 h 2029550"/>
                  <a:gd name="connsiteX61" fmla="*/ 4496267 w 5020047"/>
                  <a:gd name="connsiteY61" fmla="*/ 180984 h 2029550"/>
                  <a:gd name="connsiteX62" fmla="*/ 4610572 w 5020047"/>
                  <a:gd name="connsiteY62" fmla="*/ 9525 h 2029550"/>
                  <a:gd name="connsiteX63" fmla="*/ 4657563 w 5020047"/>
                  <a:gd name="connsiteY63" fmla="*/ 152504 h 2029550"/>
                  <a:gd name="connsiteX64" fmla="*/ 4753469 w 5020047"/>
                  <a:gd name="connsiteY64" fmla="*/ 57153 h 2029550"/>
                  <a:gd name="connsiteX65" fmla="*/ 4857612 w 5020047"/>
                  <a:gd name="connsiteY65" fmla="*/ 1133630 h 2029550"/>
                  <a:gd name="connsiteX66" fmla="*/ 4895857 w 5020047"/>
                  <a:gd name="connsiteY66" fmla="*/ 276183 h 2029550"/>
                  <a:gd name="connsiteX67" fmla="*/ 4953000 w 5020047"/>
                  <a:gd name="connsiteY67" fmla="*/ 1133517 h 2029550"/>
                  <a:gd name="connsiteX68" fmla="*/ 4991107 w 5020047"/>
                  <a:gd name="connsiteY68" fmla="*/ 104724 h 2029550"/>
                  <a:gd name="connsiteX69" fmla="*/ 5019679 w 5020047"/>
                  <a:gd name="connsiteY6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29214 w 5020047"/>
                  <a:gd name="connsiteY31" fmla="*/ 800135 h 2029550"/>
                  <a:gd name="connsiteX32" fmla="*/ 3447864 w 5020047"/>
                  <a:gd name="connsiteY32" fmla="*/ 1276450 h 2029550"/>
                  <a:gd name="connsiteX33" fmla="*/ 3447864 w 5020047"/>
                  <a:gd name="connsiteY33" fmla="*/ 1238350 h 2029550"/>
                  <a:gd name="connsiteX34" fmla="*/ 3466914 w 5020047"/>
                  <a:gd name="connsiteY34" fmla="*/ 1171675 h 2029550"/>
                  <a:gd name="connsiteX35" fmla="*/ 3457389 w 5020047"/>
                  <a:gd name="connsiteY35" fmla="*/ 1105000 h 2029550"/>
                  <a:gd name="connsiteX36" fmla="*/ 3466914 w 5020047"/>
                  <a:gd name="connsiteY36" fmla="*/ 1076425 h 2029550"/>
                  <a:gd name="connsiteX37" fmla="*/ 3485964 w 5020047"/>
                  <a:gd name="connsiteY37" fmla="*/ 1009750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24064 w 5020047"/>
                  <a:gd name="connsiteY40" fmla="*/ 866875 h 2029550"/>
                  <a:gd name="connsiteX41" fmla="*/ 3571689 w 5020047"/>
                  <a:gd name="connsiteY41" fmla="*/ 924025 h 2029550"/>
                  <a:gd name="connsiteX42" fmla="*/ 3571689 w 5020047"/>
                  <a:gd name="connsiteY42" fmla="*/ 971650 h 2029550"/>
                  <a:gd name="connsiteX43" fmla="*/ 3638367 w 5020047"/>
                  <a:gd name="connsiteY43" fmla="*/ 1066900 h 2029550"/>
                  <a:gd name="connsiteX44" fmla="*/ 3705041 w 5020047"/>
                  <a:gd name="connsiteY44" fmla="*/ 981175 h 2029550"/>
                  <a:gd name="connsiteX45" fmla="*/ 3743602 w 5020047"/>
                  <a:gd name="connsiteY45" fmla="*/ 781085 h 2029550"/>
                  <a:gd name="connsiteX46" fmla="*/ 3829334 w 5020047"/>
                  <a:gd name="connsiteY46" fmla="*/ 790610 h 2029550"/>
                  <a:gd name="connsiteX47" fmla="*/ 3943642 w 5020047"/>
                  <a:gd name="connsiteY47" fmla="*/ 790610 h 2029550"/>
                  <a:gd name="connsiteX48" fmla="*/ 3972219 w 5020047"/>
                  <a:gd name="connsiteY48" fmla="*/ 1009707 h 2029550"/>
                  <a:gd name="connsiteX49" fmla="*/ 4009836 w 5020047"/>
                  <a:gd name="connsiteY49" fmla="*/ 1181200 h 2029550"/>
                  <a:gd name="connsiteX50" fmla="*/ 4038412 w 5020047"/>
                  <a:gd name="connsiteY50" fmla="*/ 1466950 h 2029550"/>
                  <a:gd name="connsiteX51" fmla="*/ 4077002 w 5020047"/>
                  <a:gd name="connsiteY51" fmla="*/ 1552660 h 2029550"/>
                  <a:gd name="connsiteX52" fmla="*/ 4096055 w 5020047"/>
                  <a:gd name="connsiteY52" fmla="*/ 1686136 h 2029550"/>
                  <a:gd name="connsiteX53" fmla="*/ 4152716 w 5020047"/>
                  <a:gd name="connsiteY53" fmla="*/ 2019411 h 2029550"/>
                  <a:gd name="connsiteX54" fmla="*/ 4209862 w 5020047"/>
                  <a:gd name="connsiteY54" fmla="*/ 1257400 h 2029550"/>
                  <a:gd name="connsiteX55" fmla="*/ 4238939 w 5020047"/>
                  <a:gd name="connsiteY55" fmla="*/ 1047808 h 2029550"/>
                  <a:gd name="connsiteX56" fmla="*/ 4277042 w 5020047"/>
                  <a:gd name="connsiteY56" fmla="*/ 714414 h 2029550"/>
                  <a:gd name="connsiteX57" fmla="*/ 4334197 w 5020047"/>
                  <a:gd name="connsiteY57" fmla="*/ 762042 h 2029550"/>
                  <a:gd name="connsiteX58" fmla="*/ 4343722 w 5020047"/>
                  <a:gd name="connsiteY58" fmla="*/ 542955 h 2029550"/>
                  <a:gd name="connsiteX59" fmla="*/ 4409890 w 5020047"/>
                  <a:gd name="connsiteY59" fmla="*/ 28670 h 2029550"/>
                  <a:gd name="connsiteX60" fmla="*/ 4496267 w 5020047"/>
                  <a:gd name="connsiteY60" fmla="*/ 180984 h 2029550"/>
                  <a:gd name="connsiteX61" fmla="*/ 4610572 w 5020047"/>
                  <a:gd name="connsiteY61" fmla="*/ 9525 h 2029550"/>
                  <a:gd name="connsiteX62" fmla="*/ 4657563 w 5020047"/>
                  <a:gd name="connsiteY62" fmla="*/ 152504 h 2029550"/>
                  <a:gd name="connsiteX63" fmla="*/ 4753469 w 5020047"/>
                  <a:gd name="connsiteY63" fmla="*/ 57153 h 2029550"/>
                  <a:gd name="connsiteX64" fmla="*/ 4857612 w 5020047"/>
                  <a:gd name="connsiteY64" fmla="*/ 1133630 h 2029550"/>
                  <a:gd name="connsiteX65" fmla="*/ 4895857 w 5020047"/>
                  <a:gd name="connsiteY65" fmla="*/ 276183 h 2029550"/>
                  <a:gd name="connsiteX66" fmla="*/ 4953000 w 5020047"/>
                  <a:gd name="connsiteY66" fmla="*/ 1133517 h 2029550"/>
                  <a:gd name="connsiteX67" fmla="*/ 4991107 w 5020047"/>
                  <a:gd name="connsiteY67" fmla="*/ 104724 h 2029550"/>
                  <a:gd name="connsiteX68" fmla="*/ 5019679 w 5020047"/>
                  <a:gd name="connsiteY6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76843 w 5020047"/>
                  <a:gd name="connsiteY31" fmla="*/ 742983 h 2029550"/>
                  <a:gd name="connsiteX32" fmla="*/ 3447864 w 5020047"/>
                  <a:gd name="connsiteY32" fmla="*/ 1276450 h 2029550"/>
                  <a:gd name="connsiteX33" fmla="*/ 3447864 w 5020047"/>
                  <a:gd name="connsiteY33" fmla="*/ 1238350 h 2029550"/>
                  <a:gd name="connsiteX34" fmla="*/ 3466914 w 5020047"/>
                  <a:gd name="connsiteY34" fmla="*/ 1171675 h 2029550"/>
                  <a:gd name="connsiteX35" fmla="*/ 3457389 w 5020047"/>
                  <a:gd name="connsiteY35" fmla="*/ 1105000 h 2029550"/>
                  <a:gd name="connsiteX36" fmla="*/ 3466914 w 5020047"/>
                  <a:gd name="connsiteY36" fmla="*/ 1076425 h 2029550"/>
                  <a:gd name="connsiteX37" fmla="*/ 3485964 w 5020047"/>
                  <a:gd name="connsiteY37" fmla="*/ 1009750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24064 w 5020047"/>
                  <a:gd name="connsiteY40" fmla="*/ 866875 h 2029550"/>
                  <a:gd name="connsiteX41" fmla="*/ 3571689 w 5020047"/>
                  <a:gd name="connsiteY41" fmla="*/ 924025 h 2029550"/>
                  <a:gd name="connsiteX42" fmla="*/ 3571689 w 5020047"/>
                  <a:gd name="connsiteY42" fmla="*/ 971650 h 2029550"/>
                  <a:gd name="connsiteX43" fmla="*/ 3638367 w 5020047"/>
                  <a:gd name="connsiteY43" fmla="*/ 1066900 h 2029550"/>
                  <a:gd name="connsiteX44" fmla="*/ 3705041 w 5020047"/>
                  <a:gd name="connsiteY44" fmla="*/ 981175 h 2029550"/>
                  <a:gd name="connsiteX45" fmla="*/ 3743602 w 5020047"/>
                  <a:gd name="connsiteY45" fmla="*/ 781085 h 2029550"/>
                  <a:gd name="connsiteX46" fmla="*/ 3829334 w 5020047"/>
                  <a:gd name="connsiteY46" fmla="*/ 790610 h 2029550"/>
                  <a:gd name="connsiteX47" fmla="*/ 3943642 w 5020047"/>
                  <a:gd name="connsiteY47" fmla="*/ 790610 h 2029550"/>
                  <a:gd name="connsiteX48" fmla="*/ 3972219 w 5020047"/>
                  <a:gd name="connsiteY48" fmla="*/ 1009707 h 2029550"/>
                  <a:gd name="connsiteX49" fmla="*/ 4009836 w 5020047"/>
                  <a:gd name="connsiteY49" fmla="*/ 1181200 h 2029550"/>
                  <a:gd name="connsiteX50" fmla="*/ 4038412 w 5020047"/>
                  <a:gd name="connsiteY50" fmla="*/ 1466950 h 2029550"/>
                  <a:gd name="connsiteX51" fmla="*/ 4077002 w 5020047"/>
                  <a:gd name="connsiteY51" fmla="*/ 1552660 h 2029550"/>
                  <a:gd name="connsiteX52" fmla="*/ 4096055 w 5020047"/>
                  <a:gd name="connsiteY52" fmla="*/ 1686136 h 2029550"/>
                  <a:gd name="connsiteX53" fmla="*/ 4152716 w 5020047"/>
                  <a:gd name="connsiteY53" fmla="*/ 2019411 h 2029550"/>
                  <a:gd name="connsiteX54" fmla="*/ 4209862 w 5020047"/>
                  <a:gd name="connsiteY54" fmla="*/ 1257400 h 2029550"/>
                  <a:gd name="connsiteX55" fmla="*/ 4238939 w 5020047"/>
                  <a:gd name="connsiteY55" fmla="*/ 1047808 h 2029550"/>
                  <a:gd name="connsiteX56" fmla="*/ 4277042 w 5020047"/>
                  <a:gd name="connsiteY56" fmla="*/ 714414 h 2029550"/>
                  <a:gd name="connsiteX57" fmla="*/ 4334197 w 5020047"/>
                  <a:gd name="connsiteY57" fmla="*/ 762042 h 2029550"/>
                  <a:gd name="connsiteX58" fmla="*/ 4343722 w 5020047"/>
                  <a:gd name="connsiteY58" fmla="*/ 542955 h 2029550"/>
                  <a:gd name="connsiteX59" fmla="*/ 4409890 w 5020047"/>
                  <a:gd name="connsiteY59" fmla="*/ 28670 h 2029550"/>
                  <a:gd name="connsiteX60" fmla="*/ 4496267 w 5020047"/>
                  <a:gd name="connsiteY60" fmla="*/ 180984 h 2029550"/>
                  <a:gd name="connsiteX61" fmla="*/ 4610572 w 5020047"/>
                  <a:gd name="connsiteY61" fmla="*/ 9525 h 2029550"/>
                  <a:gd name="connsiteX62" fmla="*/ 4657563 w 5020047"/>
                  <a:gd name="connsiteY62" fmla="*/ 152504 h 2029550"/>
                  <a:gd name="connsiteX63" fmla="*/ 4753469 w 5020047"/>
                  <a:gd name="connsiteY63" fmla="*/ 57153 h 2029550"/>
                  <a:gd name="connsiteX64" fmla="*/ 4857612 w 5020047"/>
                  <a:gd name="connsiteY64" fmla="*/ 1133630 h 2029550"/>
                  <a:gd name="connsiteX65" fmla="*/ 4895857 w 5020047"/>
                  <a:gd name="connsiteY65" fmla="*/ 276183 h 2029550"/>
                  <a:gd name="connsiteX66" fmla="*/ 4953000 w 5020047"/>
                  <a:gd name="connsiteY66" fmla="*/ 1133517 h 2029550"/>
                  <a:gd name="connsiteX67" fmla="*/ 4991107 w 5020047"/>
                  <a:gd name="connsiteY67" fmla="*/ 104724 h 2029550"/>
                  <a:gd name="connsiteX68" fmla="*/ 5019679 w 5020047"/>
                  <a:gd name="connsiteY6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76843 w 5020047"/>
                  <a:gd name="connsiteY31" fmla="*/ 742983 h 2029550"/>
                  <a:gd name="connsiteX32" fmla="*/ 3343523 w 5020047"/>
                  <a:gd name="connsiteY32" fmla="*/ 1428813 h 2029550"/>
                  <a:gd name="connsiteX33" fmla="*/ 3447864 w 5020047"/>
                  <a:gd name="connsiteY33" fmla="*/ 1276450 h 2029550"/>
                  <a:gd name="connsiteX34" fmla="*/ 3447864 w 5020047"/>
                  <a:gd name="connsiteY34" fmla="*/ 1238350 h 2029550"/>
                  <a:gd name="connsiteX35" fmla="*/ 3466914 w 5020047"/>
                  <a:gd name="connsiteY35" fmla="*/ 1171675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85964 w 5020047"/>
                  <a:gd name="connsiteY38" fmla="*/ 1009750 h 2029550"/>
                  <a:gd name="connsiteX39" fmla="*/ 3495489 w 5020047"/>
                  <a:gd name="connsiteY39" fmla="*/ 962125 h 2029550"/>
                  <a:gd name="connsiteX40" fmla="*/ 3505014 w 5020047"/>
                  <a:gd name="connsiteY40" fmla="*/ 914500 h 2029550"/>
                  <a:gd name="connsiteX41" fmla="*/ 3524064 w 5020047"/>
                  <a:gd name="connsiteY41" fmla="*/ 866875 h 2029550"/>
                  <a:gd name="connsiteX42" fmla="*/ 3571689 w 5020047"/>
                  <a:gd name="connsiteY42" fmla="*/ 924025 h 2029550"/>
                  <a:gd name="connsiteX43" fmla="*/ 3571689 w 5020047"/>
                  <a:gd name="connsiteY43" fmla="*/ 971650 h 2029550"/>
                  <a:gd name="connsiteX44" fmla="*/ 3638367 w 5020047"/>
                  <a:gd name="connsiteY44" fmla="*/ 1066900 h 2029550"/>
                  <a:gd name="connsiteX45" fmla="*/ 3705041 w 5020047"/>
                  <a:gd name="connsiteY45" fmla="*/ 981175 h 2029550"/>
                  <a:gd name="connsiteX46" fmla="*/ 3743602 w 5020047"/>
                  <a:gd name="connsiteY46" fmla="*/ 781085 h 2029550"/>
                  <a:gd name="connsiteX47" fmla="*/ 3829334 w 5020047"/>
                  <a:gd name="connsiteY47" fmla="*/ 790610 h 2029550"/>
                  <a:gd name="connsiteX48" fmla="*/ 3943642 w 5020047"/>
                  <a:gd name="connsiteY48" fmla="*/ 790610 h 2029550"/>
                  <a:gd name="connsiteX49" fmla="*/ 3972219 w 5020047"/>
                  <a:gd name="connsiteY49" fmla="*/ 1009707 h 2029550"/>
                  <a:gd name="connsiteX50" fmla="*/ 4009836 w 5020047"/>
                  <a:gd name="connsiteY50" fmla="*/ 1181200 h 2029550"/>
                  <a:gd name="connsiteX51" fmla="*/ 4038412 w 5020047"/>
                  <a:gd name="connsiteY51" fmla="*/ 1466950 h 2029550"/>
                  <a:gd name="connsiteX52" fmla="*/ 4077002 w 5020047"/>
                  <a:gd name="connsiteY52" fmla="*/ 1552660 h 2029550"/>
                  <a:gd name="connsiteX53" fmla="*/ 4096055 w 5020047"/>
                  <a:gd name="connsiteY53" fmla="*/ 1686136 h 2029550"/>
                  <a:gd name="connsiteX54" fmla="*/ 4152716 w 5020047"/>
                  <a:gd name="connsiteY54" fmla="*/ 2019411 h 2029550"/>
                  <a:gd name="connsiteX55" fmla="*/ 4209862 w 5020047"/>
                  <a:gd name="connsiteY55" fmla="*/ 1257400 h 2029550"/>
                  <a:gd name="connsiteX56" fmla="*/ 4238939 w 5020047"/>
                  <a:gd name="connsiteY56" fmla="*/ 1047808 h 2029550"/>
                  <a:gd name="connsiteX57" fmla="*/ 4277042 w 5020047"/>
                  <a:gd name="connsiteY57" fmla="*/ 714414 h 2029550"/>
                  <a:gd name="connsiteX58" fmla="*/ 4334197 w 5020047"/>
                  <a:gd name="connsiteY58" fmla="*/ 762042 h 2029550"/>
                  <a:gd name="connsiteX59" fmla="*/ 4343722 w 5020047"/>
                  <a:gd name="connsiteY59" fmla="*/ 542955 h 2029550"/>
                  <a:gd name="connsiteX60" fmla="*/ 4409890 w 5020047"/>
                  <a:gd name="connsiteY60" fmla="*/ 28670 h 2029550"/>
                  <a:gd name="connsiteX61" fmla="*/ 4496267 w 5020047"/>
                  <a:gd name="connsiteY61" fmla="*/ 180984 h 2029550"/>
                  <a:gd name="connsiteX62" fmla="*/ 4610572 w 5020047"/>
                  <a:gd name="connsiteY62" fmla="*/ 9525 h 2029550"/>
                  <a:gd name="connsiteX63" fmla="*/ 4657563 w 5020047"/>
                  <a:gd name="connsiteY63" fmla="*/ 152504 h 2029550"/>
                  <a:gd name="connsiteX64" fmla="*/ 4753469 w 5020047"/>
                  <a:gd name="connsiteY64" fmla="*/ 57153 h 2029550"/>
                  <a:gd name="connsiteX65" fmla="*/ 4857612 w 5020047"/>
                  <a:gd name="connsiteY65" fmla="*/ 1133630 h 2029550"/>
                  <a:gd name="connsiteX66" fmla="*/ 4895857 w 5020047"/>
                  <a:gd name="connsiteY66" fmla="*/ 276183 h 2029550"/>
                  <a:gd name="connsiteX67" fmla="*/ 4953000 w 5020047"/>
                  <a:gd name="connsiteY67" fmla="*/ 1133517 h 2029550"/>
                  <a:gd name="connsiteX68" fmla="*/ 4991107 w 5020047"/>
                  <a:gd name="connsiteY68" fmla="*/ 104724 h 2029550"/>
                  <a:gd name="connsiteX69" fmla="*/ 5019679 w 5020047"/>
                  <a:gd name="connsiteY6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76843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66914 w 5020047"/>
                  <a:gd name="connsiteY36" fmla="*/ 1171675 h 2029550"/>
                  <a:gd name="connsiteX37" fmla="*/ 3457389 w 5020047"/>
                  <a:gd name="connsiteY37" fmla="*/ 1105000 h 2029550"/>
                  <a:gd name="connsiteX38" fmla="*/ 3466914 w 5020047"/>
                  <a:gd name="connsiteY38" fmla="*/ 1076425 h 2029550"/>
                  <a:gd name="connsiteX39" fmla="*/ 3485964 w 5020047"/>
                  <a:gd name="connsiteY39" fmla="*/ 1009750 h 2029550"/>
                  <a:gd name="connsiteX40" fmla="*/ 3495489 w 5020047"/>
                  <a:gd name="connsiteY40" fmla="*/ 962125 h 2029550"/>
                  <a:gd name="connsiteX41" fmla="*/ 3505014 w 5020047"/>
                  <a:gd name="connsiteY41" fmla="*/ 914500 h 2029550"/>
                  <a:gd name="connsiteX42" fmla="*/ 3524064 w 5020047"/>
                  <a:gd name="connsiteY42" fmla="*/ 866875 h 2029550"/>
                  <a:gd name="connsiteX43" fmla="*/ 3571689 w 5020047"/>
                  <a:gd name="connsiteY43" fmla="*/ 924025 h 2029550"/>
                  <a:gd name="connsiteX44" fmla="*/ 3571689 w 5020047"/>
                  <a:gd name="connsiteY44" fmla="*/ 971650 h 2029550"/>
                  <a:gd name="connsiteX45" fmla="*/ 3638367 w 5020047"/>
                  <a:gd name="connsiteY45" fmla="*/ 1066900 h 2029550"/>
                  <a:gd name="connsiteX46" fmla="*/ 3705041 w 5020047"/>
                  <a:gd name="connsiteY46" fmla="*/ 981175 h 2029550"/>
                  <a:gd name="connsiteX47" fmla="*/ 3743602 w 5020047"/>
                  <a:gd name="connsiteY47" fmla="*/ 781085 h 2029550"/>
                  <a:gd name="connsiteX48" fmla="*/ 3829334 w 5020047"/>
                  <a:gd name="connsiteY48" fmla="*/ 790610 h 2029550"/>
                  <a:gd name="connsiteX49" fmla="*/ 3943642 w 5020047"/>
                  <a:gd name="connsiteY49" fmla="*/ 790610 h 2029550"/>
                  <a:gd name="connsiteX50" fmla="*/ 3972219 w 5020047"/>
                  <a:gd name="connsiteY50" fmla="*/ 1009707 h 2029550"/>
                  <a:gd name="connsiteX51" fmla="*/ 4009836 w 5020047"/>
                  <a:gd name="connsiteY51" fmla="*/ 1181200 h 2029550"/>
                  <a:gd name="connsiteX52" fmla="*/ 4038412 w 5020047"/>
                  <a:gd name="connsiteY52" fmla="*/ 1466950 h 2029550"/>
                  <a:gd name="connsiteX53" fmla="*/ 4077002 w 5020047"/>
                  <a:gd name="connsiteY53" fmla="*/ 1552660 h 2029550"/>
                  <a:gd name="connsiteX54" fmla="*/ 4096055 w 5020047"/>
                  <a:gd name="connsiteY54" fmla="*/ 1686136 h 2029550"/>
                  <a:gd name="connsiteX55" fmla="*/ 4152716 w 5020047"/>
                  <a:gd name="connsiteY55" fmla="*/ 2019411 h 2029550"/>
                  <a:gd name="connsiteX56" fmla="*/ 4209862 w 5020047"/>
                  <a:gd name="connsiteY56" fmla="*/ 1257400 h 2029550"/>
                  <a:gd name="connsiteX57" fmla="*/ 4238939 w 5020047"/>
                  <a:gd name="connsiteY57" fmla="*/ 1047808 h 2029550"/>
                  <a:gd name="connsiteX58" fmla="*/ 4277042 w 5020047"/>
                  <a:gd name="connsiteY58" fmla="*/ 714414 h 2029550"/>
                  <a:gd name="connsiteX59" fmla="*/ 4334197 w 5020047"/>
                  <a:gd name="connsiteY59" fmla="*/ 762042 h 2029550"/>
                  <a:gd name="connsiteX60" fmla="*/ 4343722 w 5020047"/>
                  <a:gd name="connsiteY60" fmla="*/ 542955 h 2029550"/>
                  <a:gd name="connsiteX61" fmla="*/ 4409890 w 5020047"/>
                  <a:gd name="connsiteY61" fmla="*/ 28670 h 2029550"/>
                  <a:gd name="connsiteX62" fmla="*/ 4496267 w 5020047"/>
                  <a:gd name="connsiteY62" fmla="*/ 180984 h 2029550"/>
                  <a:gd name="connsiteX63" fmla="*/ 4610572 w 5020047"/>
                  <a:gd name="connsiteY63" fmla="*/ 9525 h 2029550"/>
                  <a:gd name="connsiteX64" fmla="*/ 4657563 w 5020047"/>
                  <a:gd name="connsiteY64" fmla="*/ 152504 h 2029550"/>
                  <a:gd name="connsiteX65" fmla="*/ 4753469 w 5020047"/>
                  <a:gd name="connsiteY65" fmla="*/ 57153 h 2029550"/>
                  <a:gd name="connsiteX66" fmla="*/ 4857612 w 5020047"/>
                  <a:gd name="connsiteY66" fmla="*/ 1133630 h 2029550"/>
                  <a:gd name="connsiteX67" fmla="*/ 4895857 w 5020047"/>
                  <a:gd name="connsiteY67" fmla="*/ 276183 h 2029550"/>
                  <a:gd name="connsiteX68" fmla="*/ 4953000 w 5020047"/>
                  <a:gd name="connsiteY68" fmla="*/ 1133517 h 2029550"/>
                  <a:gd name="connsiteX69" fmla="*/ 4991107 w 5020047"/>
                  <a:gd name="connsiteY69" fmla="*/ 104724 h 2029550"/>
                  <a:gd name="connsiteX70" fmla="*/ 5019679 w 5020047"/>
                  <a:gd name="connsiteY7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66914 w 5020047"/>
                  <a:gd name="connsiteY36" fmla="*/ 1171675 h 2029550"/>
                  <a:gd name="connsiteX37" fmla="*/ 3457389 w 5020047"/>
                  <a:gd name="connsiteY37" fmla="*/ 1105000 h 2029550"/>
                  <a:gd name="connsiteX38" fmla="*/ 3466914 w 5020047"/>
                  <a:gd name="connsiteY38" fmla="*/ 1076425 h 2029550"/>
                  <a:gd name="connsiteX39" fmla="*/ 3485964 w 5020047"/>
                  <a:gd name="connsiteY39" fmla="*/ 1009750 h 2029550"/>
                  <a:gd name="connsiteX40" fmla="*/ 3495489 w 5020047"/>
                  <a:gd name="connsiteY40" fmla="*/ 962125 h 2029550"/>
                  <a:gd name="connsiteX41" fmla="*/ 3505014 w 5020047"/>
                  <a:gd name="connsiteY41" fmla="*/ 914500 h 2029550"/>
                  <a:gd name="connsiteX42" fmla="*/ 3524064 w 5020047"/>
                  <a:gd name="connsiteY42" fmla="*/ 866875 h 2029550"/>
                  <a:gd name="connsiteX43" fmla="*/ 3571689 w 5020047"/>
                  <a:gd name="connsiteY43" fmla="*/ 924025 h 2029550"/>
                  <a:gd name="connsiteX44" fmla="*/ 3571689 w 5020047"/>
                  <a:gd name="connsiteY44" fmla="*/ 971650 h 2029550"/>
                  <a:gd name="connsiteX45" fmla="*/ 3638367 w 5020047"/>
                  <a:gd name="connsiteY45" fmla="*/ 1066900 h 2029550"/>
                  <a:gd name="connsiteX46" fmla="*/ 3705041 w 5020047"/>
                  <a:gd name="connsiteY46" fmla="*/ 981175 h 2029550"/>
                  <a:gd name="connsiteX47" fmla="*/ 3743602 w 5020047"/>
                  <a:gd name="connsiteY47" fmla="*/ 781085 h 2029550"/>
                  <a:gd name="connsiteX48" fmla="*/ 3829334 w 5020047"/>
                  <a:gd name="connsiteY48" fmla="*/ 790610 h 2029550"/>
                  <a:gd name="connsiteX49" fmla="*/ 3943642 w 5020047"/>
                  <a:gd name="connsiteY49" fmla="*/ 790610 h 2029550"/>
                  <a:gd name="connsiteX50" fmla="*/ 3972219 w 5020047"/>
                  <a:gd name="connsiteY50" fmla="*/ 1009707 h 2029550"/>
                  <a:gd name="connsiteX51" fmla="*/ 4009836 w 5020047"/>
                  <a:gd name="connsiteY51" fmla="*/ 1181200 h 2029550"/>
                  <a:gd name="connsiteX52" fmla="*/ 4038412 w 5020047"/>
                  <a:gd name="connsiteY52" fmla="*/ 1466950 h 2029550"/>
                  <a:gd name="connsiteX53" fmla="*/ 4077002 w 5020047"/>
                  <a:gd name="connsiteY53" fmla="*/ 1552660 h 2029550"/>
                  <a:gd name="connsiteX54" fmla="*/ 4096055 w 5020047"/>
                  <a:gd name="connsiteY54" fmla="*/ 1686136 h 2029550"/>
                  <a:gd name="connsiteX55" fmla="*/ 4152716 w 5020047"/>
                  <a:gd name="connsiteY55" fmla="*/ 2019411 h 2029550"/>
                  <a:gd name="connsiteX56" fmla="*/ 4209862 w 5020047"/>
                  <a:gd name="connsiteY56" fmla="*/ 1257400 h 2029550"/>
                  <a:gd name="connsiteX57" fmla="*/ 4238939 w 5020047"/>
                  <a:gd name="connsiteY57" fmla="*/ 1047808 h 2029550"/>
                  <a:gd name="connsiteX58" fmla="*/ 4277042 w 5020047"/>
                  <a:gd name="connsiteY58" fmla="*/ 714414 h 2029550"/>
                  <a:gd name="connsiteX59" fmla="*/ 4334197 w 5020047"/>
                  <a:gd name="connsiteY59" fmla="*/ 762042 h 2029550"/>
                  <a:gd name="connsiteX60" fmla="*/ 4343722 w 5020047"/>
                  <a:gd name="connsiteY60" fmla="*/ 542955 h 2029550"/>
                  <a:gd name="connsiteX61" fmla="*/ 4409890 w 5020047"/>
                  <a:gd name="connsiteY61" fmla="*/ 28670 h 2029550"/>
                  <a:gd name="connsiteX62" fmla="*/ 4496267 w 5020047"/>
                  <a:gd name="connsiteY62" fmla="*/ 180984 h 2029550"/>
                  <a:gd name="connsiteX63" fmla="*/ 4610572 w 5020047"/>
                  <a:gd name="connsiteY63" fmla="*/ 9525 h 2029550"/>
                  <a:gd name="connsiteX64" fmla="*/ 4657563 w 5020047"/>
                  <a:gd name="connsiteY64" fmla="*/ 152504 h 2029550"/>
                  <a:gd name="connsiteX65" fmla="*/ 4753469 w 5020047"/>
                  <a:gd name="connsiteY65" fmla="*/ 57153 h 2029550"/>
                  <a:gd name="connsiteX66" fmla="*/ 4857612 w 5020047"/>
                  <a:gd name="connsiteY66" fmla="*/ 1133630 h 2029550"/>
                  <a:gd name="connsiteX67" fmla="*/ 4895857 w 5020047"/>
                  <a:gd name="connsiteY67" fmla="*/ 276183 h 2029550"/>
                  <a:gd name="connsiteX68" fmla="*/ 4953000 w 5020047"/>
                  <a:gd name="connsiteY68" fmla="*/ 1133517 h 2029550"/>
                  <a:gd name="connsiteX69" fmla="*/ 4991107 w 5020047"/>
                  <a:gd name="connsiteY69" fmla="*/ 104724 h 2029550"/>
                  <a:gd name="connsiteX70" fmla="*/ 5019679 w 5020047"/>
                  <a:gd name="connsiteY7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85964 w 5020047"/>
                  <a:gd name="connsiteY38" fmla="*/ 1009750 h 2029550"/>
                  <a:gd name="connsiteX39" fmla="*/ 3495489 w 5020047"/>
                  <a:gd name="connsiteY39" fmla="*/ 962125 h 2029550"/>
                  <a:gd name="connsiteX40" fmla="*/ 3505014 w 5020047"/>
                  <a:gd name="connsiteY40" fmla="*/ 914500 h 2029550"/>
                  <a:gd name="connsiteX41" fmla="*/ 3524064 w 5020047"/>
                  <a:gd name="connsiteY41" fmla="*/ 866875 h 2029550"/>
                  <a:gd name="connsiteX42" fmla="*/ 3571689 w 5020047"/>
                  <a:gd name="connsiteY42" fmla="*/ 924025 h 2029550"/>
                  <a:gd name="connsiteX43" fmla="*/ 3571689 w 5020047"/>
                  <a:gd name="connsiteY43" fmla="*/ 971650 h 2029550"/>
                  <a:gd name="connsiteX44" fmla="*/ 3638367 w 5020047"/>
                  <a:gd name="connsiteY44" fmla="*/ 1066900 h 2029550"/>
                  <a:gd name="connsiteX45" fmla="*/ 3705041 w 5020047"/>
                  <a:gd name="connsiteY45" fmla="*/ 981175 h 2029550"/>
                  <a:gd name="connsiteX46" fmla="*/ 3743602 w 5020047"/>
                  <a:gd name="connsiteY46" fmla="*/ 781085 h 2029550"/>
                  <a:gd name="connsiteX47" fmla="*/ 3829334 w 5020047"/>
                  <a:gd name="connsiteY47" fmla="*/ 790610 h 2029550"/>
                  <a:gd name="connsiteX48" fmla="*/ 3943642 w 5020047"/>
                  <a:gd name="connsiteY48" fmla="*/ 790610 h 2029550"/>
                  <a:gd name="connsiteX49" fmla="*/ 3972219 w 5020047"/>
                  <a:gd name="connsiteY49" fmla="*/ 1009707 h 2029550"/>
                  <a:gd name="connsiteX50" fmla="*/ 4009836 w 5020047"/>
                  <a:gd name="connsiteY50" fmla="*/ 1181200 h 2029550"/>
                  <a:gd name="connsiteX51" fmla="*/ 4038412 w 5020047"/>
                  <a:gd name="connsiteY51" fmla="*/ 1466950 h 2029550"/>
                  <a:gd name="connsiteX52" fmla="*/ 4077002 w 5020047"/>
                  <a:gd name="connsiteY52" fmla="*/ 1552660 h 2029550"/>
                  <a:gd name="connsiteX53" fmla="*/ 4096055 w 5020047"/>
                  <a:gd name="connsiteY53" fmla="*/ 1686136 h 2029550"/>
                  <a:gd name="connsiteX54" fmla="*/ 4152716 w 5020047"/>
                  <a:gd name="connsiteY54" fmla="*/ 2019411 h 2029550"/>
                  <a:gd name="connsiteX55" fmla="*/ 4209862 w 5020047"/>
                  <a:gd name="connsiteY55" fmla="*/ 1257400 h 2029550"/>
                  <a:gd name="connsiteX56" fmla="*/ 4238939 w 5020047"/>
                  <a:gd name="connsiteY56" fmla="*/ 1047808 h 2029550"/>
                  <a:gd name="connsiteX57" fmla="*/ 4277042 w 5020047"/>
                  <a:gd name="connsiteY57" fmla="*/ 714414 h 2029550"/>
                  <a:gd name="connsiteX58" fmla="*/ 4334197 w 5020047"/>
                  <a:gd name="connsiteY58" fmla="*/ 762042 h 2029550"/>
                  <a:gd name="connsiteX59" fmla="*/ 4343722 w 5020047"/>
                  <a:gd name="connsiteY59" fmla="*/ 542955 h 2029550"/>
                  <a:gd name="connsiteX60" fmla="*/ 4409890 w 5020047"/>
                  <a:gd name="connsiteY60" fmla="*/ 28670 h 2029550"/>
                  <a:gd name="connsiteX61" fmla="*/ 4496267 w 5020047"/>
                  <a:gd name="connsiteY61" fmla="*/ 180984 h 2029550"/>
                  <a:gd name="connsiteX62" fmla="*/ 4610572 w 5020047"/>
                  <a:gd name="connsiteY62" fmla="*/ 9525 h 2029550"/>
                  <a:gd name="connsiteX63" fmla="*/ 4657563 w 5020047"/>
                  <a:gd name="connsiteY63" fmla="*/ 152504 h 2029550"/>
                  <a:gd name="connsiteX64" fmla="*/ 4753469 w 5020047"/>
                  <a:gd name="connsiteY64" fmla="*/ 57153 h 2029550"/>
                  <a:gd name="connsiteX65" fmla="*/ 4857612 w 5020047"/>
                  <a:gd name="connsiteY65" fmla="*/ 1133630 h 2029550"/>
                  <a:gd name="connsiteX66" fmla="*/ 4895857 w 5020047"/>
                  <a:gd name="connsiteY66" fmla="*/ 276183 h 2029550"/>
                  <a:gd name="connsiteX67" fmla="*/ 4953000 w 5020047"/>
                  <a:gd name="connsiteY67" fmla="*/ 1133517 h 2029550"/>
                  <a:gd name="connsiteX68" fmla="*/ 4991107 w 5020047"/>
                  <a:gd name="connsiteY68" fmla="*/ 104724 h 2029550"/>
                  <a:gd name="connsiteX69" fmla="*/ 5019679 w 5020047"/>
                  <a:gd name="connsiteY69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24064 w 5020047"/>
                  <a:gd name="connsiteY40" fmla="*/ 866875 h 2029550"/>
                  <a:gd name="connsiteX41" fmla="*/ 3571689 w 5020047"/>
                  <a:gd name="connsiteY41" fmla="*/ 924025 h 2029550"/>
                  <a:gd name="connsiteX42" fmla="*/ 3571689 w 5020047"/>
                  <a:gd name="connsiteY42" fmla="*/ 971650 h 2029550"/>
                  <a:gd name="connsiteX43" fmla="*/ 3638367 w 5020047"/>
                  <a:gd name="connsiteY43" fmla="*/ 1066900 h 2029550"/>
                  <a:gd name="connsiteX44" fmla="*/ 3705041 w 5020047"/>
                  <a:gd name="connsiteY44" fmla="*/ 981175 h 2029550"/>
                  <a:gd name="connsiteX45" fmla="*/ 3743602 w 5020047"/>
                  <a:gd name="connsiteY45" fmla="*/ 781085 h 2029550"/>
                  <a:gd name="connsiteX46" fmla="*/ 3829334 w 5020047"/>
                  <a:gd name="connsiteY46" fmla="*/ 790610 h 2029550"/>
                  <a:gd name="connsiteX47" fmla="*/ 3943642 w 5020047"/>
                  <a:gd name="connsiteY47" fmla="*/ 790610 h 2029550"/>
                  <a:gd name="connsiteX48" fmla="*/ 3972219 w 5020047"/>
                  <a:gd name="connsiteY48" fmla="*/ 1009707 h 2029550"/>
                  <a:gd name="connsiteX49" fmla="*/ 4009836 w 5020047"/>
                  <a:gd name="connsiteY49" fmla="*/ 1181200 h 2029550"/>
                  <a:gd name="connsiteX50" fmla="*/ 4038412 w 5020047"/>
                  <a:gd name="connsiteY50" fmla="*/ 1466950 h 2029550"/>
                  <a:gd name="connsiteX51" fmla="*/ 4077002 w 5020047"/>
                  <a:gd name="connsiteY51" fmla="*/ 1552660 h 2029550"/>
                  <a:gd name="connsiteX52" fmla="*/ 4096055 w 5020047"/>
                  <a:gd name="connsiteY52" fmla="*/ 1686136 h 2029550"/>
                  <a:gd name="connsiteX53" fmla="*/ 4152716 w 5020047"/>
                  <a:gd name="connsiteY53" fmla="*/ 2019411 h 2029550"/>
                  <a:gd name="connsiteX54" fmla="*/ 4209862 w 5020047"/>
                  <a:gd name="connsiteY54" fmla="*/ 1257400 h 2029550"/>
                  <a:gd name="connsiteX55" fmla="*/ 4238939 w 5020047"/>
                  <a:gd name="connsiteY55" fmla="*/ 1047808 h 2029550"/>
                  <a:gd name="connsiteX56" fmla="*/ 4277042 w 5020047"/>
                  <a:gd name="connsiteY56" fmla="*/ 714414 h 2029550"/>
                  <a:gd name="connsiteX57" fmla="*/ 4334197 w 5020047"/>
                  <a:gd name="connsiteY57" fmla="*/ 762042 h 2029550"/>
                  <a:gd name="connsiteX58" fmla="*/ 4343722 w 5020047"/>
                  <a:gd name="connsiteY58" fmla="*/ 542955 h 2029550"/>
                  <a:gd name="connsiteX59" fmla="*/ 4409890 w 5020047"/>
                  <a:gd name="connsiteY59" fmla="*/ 28670 h 2029550"/>
                  <a:gd name="connsiteX60" fmla="*/ 4496267 w 5020047"/>
                  <a:gd name="connsiteY60" fmla="*/ 180984 h 2029550"/>
                  <a:gd name="connsiteX61" fmla="*/ 4610572 w 5020047"/>
                  <a:gd name="connsiteY61" fmla="*/ 9525 h 2029550"/>
                  <a:gd name="connsiteX62" fmla="*/ 4657563 w 5020047"/>
                  <a:gd name="connsiteY62" fmla="*/ 152504 h 2029550"/>
                  <a:gd name="connsiteX63" fmla="*/ 4753469 w 5020047"/>
                  <a:gd name="connsiteY63" fmla="*/ 57153 h 2029550"/>
                  <a:gd name="connsiteX64" fmla="*/ 4857612 w 5020047"/>
                  <a:gd name="connsiteY64" fmla="*/ 1133630 h 2029550"/>
                  <a:gd name="connsiteX65" fmla="*/ 4895857 w 5020047"/>
                  <a:gd name="connsiteY65" fmla="*/ 276183 h 2029550"/>
                  <a:gd name="connsiteX66" fmla="*/ 4953000 w 5020047"/>
                  <a:gd name="connsiteY66" fmla="*/ 1133517 h 2029550"/>
                  <a:gd name="connsiteX67" fmla="*/ 4991107 w 5020047"/>
                  <a:gd name="connsiteY67" fmla="*/ 104724 h 2029550"/>
                  <a:gd name="connsiteX68" fmla="*/ 5019679 w 5020047"/>
                  <a:gd name="connsiteY68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24064 w 5020047"/>
                  <a:gd name="connsiteY40" fmla="*/ 866875 h 2029550"/>
                  <a:gd name="connsiteX41" fmla="*/ 3571689 w 5020047"/>
                  <a:gd name="connsiteY41" fmla="*/ 924025 h 2029550"/>
                  <a:gd name="connsiteX42" fmla="*/ 3638367 w 5020047"/>
                  <a:gd name="connsiteY42" fmla="*/ 1066900 h 2029550"/>
                  <a:gd name="connsiteX43" fmla="*/ 3705041 w 5020047"/>
                  <a:gd name="connsiteY43" fmla="*/ 981175 h 2029550"/>
                  <a:gd name="connsiteX44" fmla="*/ 3743602 w 5020047"/>
                  <a:gd name="connsiteY44" fmla="*/ 781085 h 2029550"/>
                  <a:gd name="connsiteX45" fmla="*/ 3829334 w 5020047"/>
                  <a:gd name="connsiteY45" fmla="*/ 790610 h 2029550"/>
                  <a:gd name="connsiteX46" fmla="*/ 3943642 w 5020047"/>
                  <a:gd name="connsiteY46" fmla="*/ 790610 h 2029550"/>
                  <a:gd name="connsiteX47" fmla="*/ 3972219 w 5020047"/>
                  <a:gd name="connsiteY47" fmla="*/ 1009707 h 2029550"/>
                  <a:gd name="connsiteX48" fmla="*/ 4009836 w 5020047"/>
                  <a:gd name="connsiteY48" fmla="*/ 1181200 h 2029550"/>
                  <a:gd name="connsiteX49" fmla="*/ 4038412 w 5020047"/>
                  <a:gd name="connsiteY49" fmla="*/ 1466950 h 2029550"/>
                  <a:gd name="connsiteX50" fmla="*/ 4077002 w 5020047"/>
                  <a:gd name="connsiteY50" fmla="*/ 1552660 h 2029550"/>
                  <a:gd name="connsiteX51" fmla="*/ 4096055 w 5020047"/>
                  <a:gd name="connsiteY51" fmla="*/ 1686136 h 2029550"/>
                  <a:gd name="connsiteX52" fmla="*/ 4152716 w 5020047"/>
                  <a:gd name="connsiteY52" fmla="*/ 2019411 h 2029550"/>
                  <a:gd name="connsiteX53" fmla="*/ 4209862 w 5020047"/>
                  <a:gd name="connsiteY53" fmla="*/ 1257400 h 2029550"/>
                  <a:gd name="connsiteX54" fmla="*/ 4238939 w 5020047"/>
                  <a:gd name="connsiteY54" fmla="*/ 1047808 h 2029550"/>
                  <a:gd name="connsiteX55" fmla="*/ 4277042 w 5020047"/>
                  <a:gd name="connsiteY55" fmla="*/ 714414 h 2029550"/>
                  <a:gd name="connsiteX56" fmla="*/ 4334197 w 5020047"/>
                  <a:gd name="connsiteY56" fmla="*/ 762042 h 2029550"/>
                  <a:gd name="connsiteX57" fmla="*/ 4343722 w 5020047"/>
                  <a:gd name="connsiteY57" fmla="*/ 542955 h 2029550"/>
                  <a:gd name="connsiteX58" fmla="*/ 4409890 w 5020047"/>
                  <a:gd name="connsiteY58" fmla="*/ 28670 h 2029550"/>
                  <a:gd name="connsiteX59" fmla="*/ 4496267 w 5020047"/>
                  <a:gd name="connsiteY59" fmla="*/ 180984 h 2029550"/>
                  <a:gd name="connsiteX60" fmla="*/ 4610572 w 5020047"/>
                  <a:gd name="connsiteY60" fmla="*/ 9525 h 2029550"/>
                  <a:gd name="connsiteX61" fmla="*/ 4657563 w 5020047"/>
                  <a:gd name="connsiteY61" fmla="*/ 152504 h 2029550"/>
                  <a:gd name="connsiteX62" fmla="*/ 4753469 w 5020047"/>
                  <a:gd name="connsiteY62" fmla="*/ 57153 h 2029550"/>
                  <a:gd name="connsiteX63" fmla="*/ 4857612 w 5020047"/>
                  <a:gd name="connsiteY63" fmla="*/ 1133630 h 2029550"/>
                  <a:gd name="connsiteX64" fmla="*/ 4895857 w 5020047"/>
                  <a:gd name="connsiteY64" fmla="*/ 276183 h 2029550"/>
                  <a:gd name="connsiteX65" fmla="*/ 4953000 w 5020047"/>
                  <a:gd name="connsiteY65" fmla="*/ 1133517 h 2029550"/>
                  <a:gd name="connsiteX66" fmla="*/ 4991107 w 5020047"/>
                  <a:gd name="connsiteY66" fmla="*/ 104724 h 2029550"/>
                  <a:gd name="connsiteX67" fmla="*/ 5019679 w 5020047"/>
                  <a:gd name="connsiteY67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57389 w 5020047"/>
                  <a:gd name="connsiteY36" fmla="*/ 1105000 h 2029550"/>
                  <a:gd name="connsiteX37" fmla="*/ 3466914 w 5020047"/>
                  <a:gd name="connsiteY37" fmla="*/ 1076425 h 2029550"/>
                  <a:gd name="connsiteX38" fmla="*/ 3495489 w 5020047"/>
                  <a:gd name="connsiteY38" fmla="*/ 962125 h 2029550"/>
                  <a:gd name="connsiteX39" fmla="*/ 3505014 w 5020047"/>
                  <a:gd name="connsiteY39" fmla="*/ 914500 h 2029550"/>
                  <a:gd name="connsiteX40" fmla="*/ 3571689 w 5020047"/>
                  <a:gd name="connsiteY40" fmla="*/ 924025 h 2029550"/>
                  <a:gd name="connsiteX41" fmla="*/ 3638367 w 5020047"/>
                  <a:gd name="connsiteY41" fmla="*/ 1066900 h 2029550"/>
                  <a:gd name="connsiteX42" fmla="*/ 3705041 w 5020047"/>
                  <a:gd name="connsiteY42" fmla="*/ 981175 h 2029550"/>
                  <a:gd name="connsiteX43" fmla="*/ 3743602 w 5020047"/>
                  <a:gd name="connsiteY43" fmla="*/ 781085 h 2029550"/>
                  <a:gd name="connsiteX44" fmla="*/ 3829334 w 5020047"/>
                  <a:gd name="connsiteY44" fmla="*/ 790610 h 2029550"/>
                  <a:gd name="connsiteX45" fmla="*/ 3943642 w 5020047"/>
                  <a:gd name="connsiteY45" fmla="*/ 790610 h 2029550"/>
                  <a:gd name="connsiteX46" fmla="*/ 3972219 w 5020047"/>
                  <a:gd name="connsiteY46" fmla="*/ 1009707 h 2029550"/>
                  <a:gd name="connsiteX47" fmla="*/ 4009836 w 5020047"/>
                  <a:gd name="connsiteY47" fmla="*/ 1181200 h 2029550"/>
                  <a:gd name="connsiteX48" fmla="*/ 4038412 w 5020047"/>
                  <a:gd name="connsiteY48" fmla="*/ 1466950 h 2029550"/>
                  <a:gd name="connsiteX49" fmla="*/ 4077002 w 5020047"/>
                  <a:gd name="connsiteY49" fmla="*/ 1552660 h 2029550"/>
                  <a:gd name="connsiteX50" fmla="*/ 4096055 w 5020047"/>
                  <a:gd name="connsiteY50" fmla="*/ 1686136 h 2029550"/>
                  <a:gd name="connsiteX51" fmla="*/ 4152716 w 5020047"/>
                  <a:gd name="connsiteY51" fmla="*/ 2019411 h 2029550"/>
                  <a:gd name="connsiteX52" fmla="*/ 4209862 w 5020047"/>
                  <a:gd name="connsiteY52" fmla="*/ 1257400 h 2029550"/>
                  <a:gd name="connsiteX53" fmla="*/ 4238939 w 5020047"/>
                  <a:gd name="connsiteY53" fmla="*/ 1047808 h 2029550"/>
                  <a:gd name="connsiteX54" fmla="*/ 4277042 w 5020047"/>
                  <a:gd name="connsiteY54" fmla="*/ 714414 h 2029550"/>
                  <a:gd name="connsiteX55" fmla="*/ 4334197 w 5020047"/>
                  <a:gd name="connsiteY55" fmla="*/ 762042 h 2029550"/>
                  <a:gd name="connsiteX56" fmla="*/ 4343722 w 5020047"/>
                  <a:gd name="connsiteY56" fmla="*/ 542955 h 2029550"/>
                  <a:gd name="connsiteX57" fmla="*/ 4409890 w 5020047"/>
                  <a:gd name="connsiteY57" fmla="*/ 28670 h 2029550"/>
                  <a:gd name="connsiteX58" fmla="*/ 4496267 w 5020047"/>
                  <a:gd name="connsiteY58" fmla="*/ 180984 h 2029550"/>
                  <a:gd name="connsiteX59" fmla="*/ 4610572 w 5020047"/>
                  <a:gd name="connsiteY59" fmla="*/ 9525 h 2029550"/>
                  <a:gd name="connsiteX60" fmla="*/ 4657563 w 5020047"/>
                  <a:gd name="connsiteY60" fmla="*/ 152504 h 2029550"/>
                  <a:gd name="connsiteX61" fmla="*/ 4753469 w 5020047"/>
                  <a:gd name="connsiteY61" fmla="*/ 57153 h 2029550"/>
                  <a:gd name="connsiteX62" fmla="*/ 4857612 w 5020047"/>
                  <a:gd name="connsiteY62" fmla="*/ 1133630 h 2029550"/>
                  <a:gd name="connsiteX63" fmla="*/ 4895857 w 5020047"/>
                  <a:gd name="connsiteY63" fmla="*/ 276183 h 2029550"/>
                  <a:gd name="connsiteX64" fmla="*/ 4953000 w 5020047"/>
                  <a:gd name="connsiteY64" fmla="*/ 1133517 h 2029550"/>
                  <a:gd name="connsiteX65" fmla="*/ 4991107 w 5020047"/>
                  <a:gd name="connsiteY65" fmla="*/ 104724 h 2029550"/>
                  <a:gd name="connsiteX66" fmla="*/ 5019679 w 5020047"/>
                  <a:gd name="connsiteY66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47864 w 5020047"/>
                  <a:gd name="connsiteY35" fmla="*/ 1238350 h 2029550"/>
                  <a:gd name="connsiteX36" fmla="*/ 3457389 w 5020047"/>
                  <a:gd name="connsiteY36" fmla="*/ 1105000 h 2029550"/>
                  <a:gd name="connsiteX37" fmla="*/ 3495489 w 5020047"/>
                  <a:gd name="connsiteY37" fmla="*/ 962125 h 2029550"/>
                  <a:gd name="connsiteX38" fmla="*/ 3505014 w 5020047"/>
                  <a:gd name="connsiteY38" fmla="*/ 914500 h 2029550"/>
                  <a:gd name="connsiteX39" fmla="*/ 3571689 w 5020047"/>
                  <a:gd name="connsiteY39" fmla="*/ 924025 h 2029550"/>
                  <a:gd name="connsiteX40" fmla="*/ 3638367 w 5020047"/>
                  <a:gd name="connsiteY40" fmla="*/ 1066900 h 2029550"/>
                  <a:gd name="connsiteX41" fmla="*/ 3705041 w 5020047"/>
                  <a:gd name="connsiteY41" fmla="*/ 981175 h 2029550"/>
                  <a:gd name="connsiteX42" fmla="*/ 3743602 w 5020047"/>
                  <a:gd name="connsiteY42" fmla="*/ 781085 h 2029550"/>
                  <a:gd name="connsiteX43" fmla="*/ 3829334 w 5020047"/>
                  <a:gd name="connsiteY43" fmla="*/ 790610 h 2029550"/>
                  <a:gd name="connsiteX44" fmla="*/ 3943642 w 5020047"/>
                  <a:gd name="connsiteY44" fmla="*/ 790610 h 2029550"/>
                  <a:gd name="connsiteX45" fmla="*/ 3972219 w 5020047"/>
                  <a:gd name="connsiteY45" fmla="*/ 1009707 h 2029550"/>
                  <a:gd name="connsiteX46" fmla="*/ 4009836 w 5020047"/>
                  <a:gd name="connsiteY46" fmla="*/ 1181200 h 2029550"/>
                  <a:gd name="connsiteX47" fmla="*/ 4038412 w 5020047"/>
                  <a:gd name="connsiteY47" fmla="*/ 1466950 h 2029550"/>
                  <a:gd name="connsiteX48" fmla="*/ 4077002 w 5020047"/>
                  <a:gd name="connsiteY48" fmla="*/ 1552660 h 2029550"/>
                  <a:gd name="connsiteX49" fmla="*/ 4096055 w 5020047"/>
                  <a:gd name="connsiteY49" fmla="*/ 1686136 h 2029550"/>
                  <a:gd name="connsiteX50" fmla="*/ 4152716 w 5020047"/>
                  <a:gd name="connsiteY50" fmla="*/ 2019411 h 2029550"/>
                  <a:gd name="connsiteX51" fmla="*/ 4209862 w 5020047"/>
                  <a:gd name="connsiteY51" fmla="*/ 1257400 h 2029550"/>
                  <a:gd name="connsiteX52" fmla="*/ 4238939 w 5020047"/>
                  <a:gd name="connsiteY52" fmla="*/ 1047808 h 2029550"/>
                  <a:gd name="connsiteX53" fmla="*/ 4277042 w 5020047"/>
                  <a:gd name="connsiteY53" fmla="*/ 714414 h 2029550"/>
                  <a:gd name="connsiteX54" fmla="*/ 4334197 w 5020047"/>
                  <a:gd name="connsiteY54" fmla="*/ 762042 h 2029550"/>
                  <a:gd name="connsiteX55" fmla="*/ 4343722 w 5020047"/>
                  <a:gd name="connsiteY55" fmla="*/ 542955 h 2029550"/>
                  <a:gd name="connsiteX56" fmla="*/ 4409890 w 5020047"/>
                  <a:gd name="connsiteY56" fmla="*/ 28670 h 2029550"/>
                  <a:gd name="connsiteX57" fmla="*/ 4496267 w 5020047"/>
                  <a:gd name="connsiteY57" fmla="*/ 180984 h 2029550"/>
                  <a:gd name="connsiteX58" fmla="*/ 4610572 w 5020047"/>
                  <a:gd name="connsiteY58" fmla="*/ 9525 h 2029550"/>
                  <a:gd name="connsiteX59" fmla="*/ 4657563 w 5020047"/>
                  <a:gd name="connsiteY59" fmla="*/ 152504 h 2029550"/>
                  <a:gd name="connsiteX60" fmla="*/ 4753469 w 5020047"/>
                  <a:gd name="connsiteY60" fmla="*/ 57153 h 2029550"/>
                  <a:gd name="connsiteX61" fmla="*/ 4857612 w 5020047"/>
                  <a:gd name="connsiteY61" fmla="*/ 1133630 h 2029550"/>
                  <a:gd name="connsiteX62" fmla="*/ 4895857 w 5020047"/>
                  <a:gd name="connsiteY62" fmla="*/ 276183 h 2029550"/>
                  <a:gd name="connsiteX63" fmla="*/ 4953000 w 5020047"/>
                  <a:gd name="connsiteY63" fmla="*/ 1133517 h 2029550"/>
                  <a:gd name="connsiteX64" fmla="*/ 4991107 w 5020047"/>
                  <a:gd name="connsiteY64" fmla="*/ 104724 h 2029550"/>
                  <a:gd name="connsiteX65" fmla="*/ 5019679 w 5020047"/>
                  <a:gd name="connsiteY65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47864 w 5020047"/>
                  <a:gd name="connsiteY34" fmla="*/ 1276450 h 2029550"/>
                  <a:gd name="connsiteX35" fmla="*/ 3457389 w 5020047"/>
                  <a:gd name="connsiteY35" fmla="*/ 1105000 h 2029550"/>
                  <a:gd name="connsiteX36" fmla="*/ 3495489 w 5020047"/>
                  <a:gd name="connsiteY36" fmla="*/ 962125 h 2029550"/>
                  <a:gd name="connsiteX37" fmla="*/ 3505014 w 5020047"/>
                  <a:gd name="connsiteY37" fmla="*/ 914500 h 2029550"/>
                  <a:gd name="connsiteX38" fmla="*/ 3571689 w 5020047"/>
                  <a:gd name="connsiteY38" fmla="*/ 924025 h 2029550"/>
                  <a:gd name="connsiteX39" fmla="*/ 3638367 w 5020047"/>
                  <a:gd name="connsiteY39" fmla="*/ 1066900 h 2029550"/>
                  <a:gd name="connsiteX40" fmla="*/ 3705041 w 5020047"/>
                  <a:gd name="connsiteY40" fmla="*/ 981175 h 2029550"/>
                  <a:gd name="connsiteX41" fmla="*/ 3743602 w 5020047"/>
                  <a:gd name="connsiteY41" fmla="*/ 781085 h 2029550"/>
                  <a:gd name="connsiteX42" fmla="*/ 3829334 w 5020047"/>
                  <a:gd name="connsiteY42" fmla="*/ 790610 h 2029550"/>
                  <a:gd name="connsiteX43" fmla="*/ 3943642 w 5020047"/>
                  <a:gd name="connsiteY43" fmla="*/ 790610 h 2029550"/>
                  <a:gd name="connsiteX44" fmla="*/ 3972219 w 5020047"/>
                  <a:gd name="connsiteY44" fmla="*/ 1009707 h 2029550"/>
                  <a:gd name="connsiteX45" fmla="*/ 4009836 w 5020047"/>
                  <a:gd name="connsiteY45" fmla="*/ 1181200 h 2029550"/>
                  <a:gd name="connsiteX46" fmla="*/ 4038412 w 5020047"/>
                  <a:gd name="connsiteY46" fmla="*/ 1466950 h 2029550"/>
                  <a:gd name="connsiteX47" fmla="*/ 4077002 w 5020047"/>
                  <a:gd name="connsiteY47" fmla="*/ 1552660 h 2029550"/>
                  <a:gd name="connsiteX48" fmla="*/ 4096055 w 5020047"/>
                  <a:gd name="connsiteY48" fmla="*/ 1686136 h 2029550"/>
                  <a:gd name="connsiteX49" fmla="*/ 4152716 w 5020047"/>
                  <a:gd name="connsiteY49" fmla="*/ 2019411 h 2029550"/>
                  <a:gd name="connsiteX50" fmla="*/ 4209862 w 5020047"/>
                  <a:gd name="connsiteY50" fmla="*/ 1257400 h 2029550"/>
                  <a:gd name="connsiteX51" fmla="*/ 4238939 w 5020047"/>
                  <a:gd name="connsiteY51" fmla="*/ 1047808 h 2029550"/>
                  <a:gd name="connsiteX52" fmla="*/ 4277042 w 5020047"/>
                  <a:gd name="connsiteY52" fmla="*/ 714414 h 2029550"/>
                  <a:gd name="connsiteX53" fmla="*/ 4334197 w 5020047"/>
                  <a:gd name="connsiteY53" fmla="*/ 762042 h 2029550"/>
                  <a:gd name="connsiteX54" fmla="*/ 4343722 w 5020047"/>
                  <a:gd name="connsiteY54" fmla="*/ 542955 h 2029550"/>
                  <a:gd name="connsiteX55" fmla="*/ 4409890 w 5020047"/>
                  <a:gd name="connsiteY55" fmla="*/ 28670 h 2029550"/>
                  <a:gd name="connsiteX56" fmla="*/ 4496267 w 5020047"/>
                  <a:gd name="connsiteY56" fmla="*/ 180984 h 2029550"/>
                  <a:gd name="connsiteX57" fmla="*/ 4610572 w 5020047"/>
                  <a:gd name="connsiteY57" fmla="*/ 9525 h 2029550"/>
                  <a:gd name="connsiteX58" fmla="*/ 4657563 w 5020047"/>
                  <a:gd name="connsiteY58" fmla="*/ 152504 h 2029550"/>
                  <a:gd name="connsiteX59" fmla="*/ 4753469 w 5020047"/>
                  <a:gd name="connsiteY59" fmla="*/ 57153 h 2029550"/>
                  <a:gd name="connsiteX60" fmla="*/ 4857612 w 5020047"/>
                  <a:gd name="connsiteY60" fmla="*/ 1133630 h 2029550"/>
                  <a:gd name="connsiteX61" fmla="*/ 4895857 w 5020047"/>
                  <a:gd name="connsiteY61" fmla="*/ 276183 h 2029550"/>
                  <a:gd name="connsiteX62" fmla="*/ 4953000 w 5020047"/>
                  <a:gd name="connsiteY62" fmla="*/ 1133517 h 2029550"/>
                  <a:gd name="connsiteX63" fmla="*/ 4991107 w 5020047"/>
                  <a:gd name="connsiteY63" fmla="*/ 104724 h 2029550"/>
                  <a:gd name="connsiteX64" fmla="*/ 5019679 w 5020047"/>
                  <a:gd name="connsiteY64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57389 w 5020047"/>
                  <a:gd name="connsiteY34" fmla="*/ 1105000 h 2029550"/>
                  <a:gd name="connsiteX35" fmla="*/ 3495489 w 5020047"/>
                  <a:gd name="connsiteY35" fmla="*/ 962125 h 2029550"/>
                  <a:gd name="connsiteX36" fmla="*/ 3505014 w 5020047"/>
                  <a:gd name="connsiteY36" fmla="*/ 914500 h 2029550"/>
                  <a:gd name="connsiteX37" fmla="*/ 3571689 w 5020047"/>
                  <a:gd name="connsiteY37" fmla="*/ 924025 h 2029550"/>
                  <a:gd name="connsiteX38" fmla="*/ 3638367 w 5020047"/>
                  <a:gd name="connsiteY38" fmla="*/ 1066900 h 2029550"/>
                  <a:gd name="connsiteX39" fmla="*/ 3705041 w 5020047"/>
                  <a:gd name="connsiteY39" fmla="*/ 981175 h 2029550"/>
                  <a:gd name="connsiteX40" fmla="*/ 3743602 w 5020047"/>
                  <a:gd name="connsiteY40" fmla="*/ 781085 h 2029550"/>
                  <a:gd name="connsiteX41" fmla="*/ 3829334 w 5020047"/>
                  <a:gd name="connsiteY41" fmla="*/ 790610 h 2029550"/>
                  <a:gd name="connsiteX42" fmla="*/ 3943642 w 5020047"/>
                  <a:gd name="connsiteY42" fmla="*/ 790610 h 2029550"/>
                  <a:gd name="connsiteX43" fmla="*/ 3972219 w 5020047"/>
                  <a:gd name="connsiteY43" fmla="*/ 1009707 h 2029550"/>
                  <a:gd name="connsiteX44" fmla="*/ 4009836 w 5020047"/>
                  <a:gd name="connsiteY44" fmla="*/ 1181200 h 2029550"/>
                  <a:gd name="connsiteX45" fmla="*/ 4038412 w 5020047"/>
                  <a:gd name="connsiteY45" fmla="*/ 1466950 h 2029550"/>
                  <a:gd name="connsiteX46" fmla="*/ 4077002 w 5020047"/>
                  <a:gd name="connsiteY46" fmla="*/ 1552660 h 2029550"/>
                  <a:gd name="connsiteX47" fmla="*/ 4096055 w 5020047"/>
                  <a:gd name="connsiteY47" fmla="*/ 1686136 h 2029550"/>
                  <a:gd name="connsiteX48" fmla="*/ 4152716 w 5020047"/>
                  <a:gd name="connsiteY48" fmla="*/ 2019411 h 2029550"/>
                  <a:gd name="connsiteX49" fmla="*/ 4209862 w 5020047"/>
                  <a:gd name="connsiteY49" fmla="*/ 1257400 h 2029550"/>
                  <a:gd name="connsiteX50" fmla="*/ 4238939 w 5020047"/>
                  <a:gd name="connsiteY50" fmla="*/ 1047808 h 2029550"/>
                  <a:gd name="connsiteX51" fmla="*/ 4277042 w 5020047"/>
                  <a:gd name="connsiteY51" fmla="*/ 714414 h 2029550"/>
                  <a:gd name="connsiteX52" fmla="*/ 4334197 w 5020047"/>
                  <a:gd name="connsiteY52" fmla="*/ 762042 h 2029550"/>
                  <a:gd name="connsiteX53" fmla="*/ 4343722 w 5020047"/>
                  <a:gd name="connsiteY53" fmla="*/ 542955 h 2029550"/>
                  <a:gd name="connsiteX54" fmla="*/ 4409890 w 5020047"/>
                  <a:gd name="connsiteY54" fmla="*/ 28670 h 2029550"/>
                  <a:gd name="connsiteX55" fmla="*/ 4496267 w 5020047"/>
                  <a:gd name="connsiteY55" fmla="*/ 180984 h 2029550"/>
                  <a:gd name="connsiteX56" fmla="*/ 4610572 w 5020047"/>
                  <a:gd name="connsiteY56" fmla="*/ 9525 h 2029550"/>
                  <a:gd name="connsiteX57" fmla="*/ 4657563 w 5020047"/>
                  <a:gd name="connsiteY57" fmla="*/ 152504 h 2029550"/>
                  <a:gd name="connsiteX58" fmla="*/ 4753469 w 5020047"/>
                  <a:gd name="connsiteY58" fmla="*/ 57153 h 2029550"/>
                  <a:gd name="connsiteX59" fmla="*/ 4857612 w 5020047"/>
                  <a:gd name="connsiteY59" fmla="*/ 1133630 h 2029550"/>
                  <a:gd name="connsiteX60" fmla="*/ 4895857 w 5020047"/>
                  <a:gd name="connsiteY60" fmla="*/ 276183 h 2029550"/>
                  <a:gd name="connsiteX61" fmla="*/ 4953000 w 5020047"/>
                  <a:gd name="connsiteY61" fmla="*/ 1133517 h 2029550"/>
                  <a:gd name="connsiteX62" fmla="*/ 4991107 w 5020047"/>
                  <a:gd name="connsiteY62" fmla="*/ 104724 h 2029550"/>
                  <a:gd name="connsiteX63" fmla="*/ 5019679 w 5020047"/>
                  <a:gd name="connsiteY63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57389 w 5020047"/>
                  <a:gd name="connsiteY34" fmla="*/ 1105000 h 2029550"/>
                  <a:gd name="connsiteX35" fmla="*/ 3495489 w 5020047"/>
                  <a:gd name="connsiteY35" fmla="*/ 962125 h 2029550"/>
                  <a:gd name="connsiteX36" fmla="*/ 3505014 w 5020047"/>
                  <a:gd name="connsiteY36" fmla="*/ 914500 h 2029550"/>
                  <a:gd name="connsiteX37" fmla="*/ 3638367 w 5020047"/>
                  <a:gd name="connsiteY37" fmla="*/ 1066900 h 2029550"/>
                  <a:gd name="connsiteX38" fmla="*/ 3705041 w 5020047"/>
                  <a:gd name="connsiteY38" fmla="*/ 981175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57389 w 5020047"/>
                  <a:gd name="connsiteY34" fmla="*/ 1105000 h 2029550"/>
                  <a:gd name="connsiteX35" fmla="*/ 3495489 w 5020047"/>
                  <a:gd name="connsiteY35" fmla="*/ 962125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57389 w 5020047"/>
                  <a:gd name="connsiteY34" fmla="*/ 1105000 h 2029550"/>
                  <a:gd name="connsiteX35" fmla="*/ 3533592 w 5020047"/>
                  <a:gd name="connsiteY35" fmla="*/ 819243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57389 w 5020047"/>
                  <a:gd name="connsiteY34" fmla="*/ 1105000 h 2029550"/>
                  <a:gd name="connsiteX35" fmla="*/ 3495489 w 5020047"/>
                  <a:gd name="connsiteY35" fmla="*/ 847820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28812 w 5020047"/>
                  <a:gd name="connsiteY34" fmla="*/ 1095475 h 2029550"/>
                  <a:gd name="connsiteX35" fmla="*/ 3495489 w 5020047"/>
                  <a:gd name="connsiteY35" fmla="*/ 847820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66915 w 5020047"/>
                  <a:gd name="connsiteY34" fmla="*/ 1133576 h 2029550"/>
                  <a:gd name="connsiteX35" fmla="*/ 3495489 w 5020047"/>
                  <a:gd name="connsiteY35" fmla="*/ 847820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638367 w 5020047"/>
                  <a:gd name="connsiteY36" fmla="*/ 1066900 h 2029550"/>
                  <a:gd name="connsiteX37" fmla="*/ 3705041 w 5020047"/>
                  <a:gd name="connsiteY37" fmla="*/ 981175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38367 w 5020047"/>
                  <a:gd name="connsiteY37" fmla="*/ 1066900 h 2029550"/>
                  <a:gd name="connsiteX38" fmla="*/ 3705041 w 5020047"/>
                  <a:gd name="connsiteY38" fmla="*/ 981175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38368 w 5020047"/>
                  <a:gd name="connsiteY37" fmla="*/ 1066900 h 2029550"/>
                  <a:gd name="connsiteX38" fmla="*/ 3705041 w 5020047"/>
                  <a:gd name="connsiteY38" fmla="*/ 981175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57420 w 5020047"/>
                  <a:gd name="connsiteY37" fmla="*/ 981172 h 2029550"/>
                  <a:gd name="connsiteX38" fmla="*/ 3705041 w 5020047"/>
                  <a:gd name="connsiteY38" fmla="*/ 981175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57420 w 5020047"/>
                  <a:gd name="connsiteY37" fmla="*/ 981172 h 2029550"/>
                  <a:gd name="connsiteX38" fmla="*/ 3666939 w 5020047"/>
                  <a:gd name="connsiteY38" fmla="*/ 981176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57420 w 5020047"/>
                  <a:gd name="connsiteY37" fmla="*/ 981172 h 2029550"/>
                  <a:gd name="connsiteX38" fmla="*/ 3695516 w 5020047"/>
                  <a:gd name="connsiteY38" fmla="*/ 1047854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76400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47894 w 5020047"/>
                  <a:gd name="connsiteY37" fmla="*/ 1000223 h 2029550"/>
                  <a:gd name="connsiteX38" fmla="*/ 3695516 w 5020047"/>
                  <a:gd name="connsiteY38" fmla="*/ 1047854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06853 w 5020047"/>
                  <a:gd name="connsiteY13" fmla="*/ 866874 h 2029550"/>
                  <a:gd name="connsiteX14" fmla="*/ 1392588 w 5020047"/>
                  <a:gd name="connsiteY14" fmla="*/ 800200 h 2029550"/>
                  <a:gd name="connsiteX15" fmla="*/ 1454393 w 5020047"/>
                  <a:gd name="connsiteY15" fmla="*/ 838301 h 2029550"/>
                  <a:gd name="connsiteX16" fmla="*/ 1496989 w 5020047"/>
                  <a:gd name="connsiteY16" fmla="*/ 895450 h 2029550"/>
                  <a:gd name="connsiteX17" fmla="*/ 1561653 w 5020047"/>
                  <a:gd name="connsiteY17" fmla="*/ 762100 h 2029550"/>
                  <a:gd name="connsiteX18" fmla="*/ 1605669 w 5020047"/>
                  <a:gd name="connsiteY18" fmla="*/ 772786 h 2029550"/>
                  <a:gd name="connsiteX19" fmla="*/ 1638447 w 5020047"/>
                  <a:gd name="connsiteY19" fmla="*/ 666850 h 2029550"/>
                  <a:gd name="connsiteX20" fmla="*/ 1698901 w 5020047"/>
                  <a:gd name="connsiteY20" fmla="*/ 571600 h 2029550"/>
                  <a:gd name="connsiteX21" fmla="*/ 1852398 w 5020047"/>
                  <a:gd name="connsiteY21" fmla="*/ 495408 h 2029550"/>
                  <a:gd name="connsiteX22" fmla="*/ 2057005 w 5020047"/>
                  <a:gd name="connsiteY22" fmla="*/ 381100 h 2029550"/>
                  <a:gd name="connsiteX23" fmla="*/ 2249941 w 5020047"/>
                  <a:gd name="connsiteY23" fmla="*/ 276325 h 2029550"/>
                  <a:gd name="connsiteX24" fmla="*/ 2449990 w 5020047"/>
                  <a:gd name="connsiteY24" fmla="*/ 181075 h 2029550"/>
                  <a:gd name="connsiteX25" fmla="*/ 2523761 w 5020047"/>
                  <a:gd name="connsiteY25" fmla="*/ 190600 h 2029550"/>
                  <a:gd name="connsiteX26" fmla="*/ 2952564 w 5020047"/>
                  <a:gd name="connsiteY26" fmla="*/ 47725 h 2029550"/>
                  <a:gd name="connsiteX27" fmla="*/ 3019239 w 5020047"/>
                  <a:gd name="connsiteY27" fmla="*/ 28675 h 2029550"/>
                  <a:gd name="connsiteX28" fmla="*/ 3095436 w 5020047"/>
                  <a:gd name="connsiteY28" fmla="*/ 38200 h 2029550"/>
                  <a:gd name="connsiteX29" fmla="*/ 3143062 w 5020047"/>
                  <a:gd name="connsiteY29" fmla="*/ 371575 h 2029550"/>
                  <a:gd name="connsiteX30" fmla="*/ 3181587 w 5020047"/>
                  <a:gd name="connsiteY30" fmla="*/ 685830 h 2029550"/>
                  <a:gd name="connsiteX31" fmla="*/ 3238740 w 5020047"/>
                  <a:gd name="connsiteY31" fmla="*/ 742983 h 2029550"/>
                  <a:gd name="connsiteX32" fmla="*/ 3267317 w 5020047"/>
                  <a:gd name="connsiteY32" fmla="*/ 1028746 h 2029550"/>
                  <a:gd name="connsiteX33" fmla="*/ 3343523 w 5020047"/>
                  <a:gd name="connsiteY33" fmla="*/ 1428813 h 2029550"/>
                  <a:gd name="connsiteX34" fmla="*/ 3438338 w 5020047"/>
                  <a:gd name="connsiteY34" fmla="*/ 1171678 h 2029550"/>
                  <a:gd name="connsiteX35" fmla="*/ 3495489 w 5020047"/>
                  <a:gd name="connsiteY35" fmla="*/ 847820 h 2029550"/>
                  <a:gd name="connsiteX36" fmla="*/ 3572140 w 5020047"/>
                  <a:gd name="connsiteY36" fmla="*/ 1028746 h 2029550"/>
                  <a:gd name="connsiteX37" fmla="*/ 3647894 w 5020047"/>
                  <a:gd name="connsiteY37" fmla="*/ 1000223 h 2029550"/>
                  <a:gd name="connsiteX38" fmla="*/ 3695516 w 5020047"/>
                  <a:gd name="connsiteY38" fmla="*/ 1047854 h 2029550"/>
                  <a:gd name="connsiteX39" fmla="*/ 3743602 w 5020047"/>
                  <a:gd name="connsiteY39" fmla="*/ 781085 h 2029550"/>
                  <a:gd name="connsiteX40" fmla="*/ 3829334 w 5020047"/>
                  <a:gd name="connsiteY40" fmla="*/ 790610 h 2029550"/>
                  <a:gd name="connsiteX41" fmla="*/ 3943642 w 5020047"/>
                  <a:gd name="connsiteY41" fmla="*/ 790610 h 2029550"/>
                  <a:gd name="connsiteX42" fmla="*/ 3972219 w 5020047"/>
                  <a:gd name="connsiteY42" fmla="*/ 1009707 h 2029550"/>
                  <a:gd name="connsiteX43" fmla="*/ 4009836 w 5020047"/>
                  <a:gd name="connsiteY43" fmla="*/ 1181200 h 2029550"/>
                  <a:gd name="connsiteX44" fmla="*/ 4038412 w 5020047"/>
                  <a:gd name="connsiteY44" fmla="*/ 1466950 h 2029550"/>
                  <a:gd name="connsiteX45" fmla="*/ 4077002 w 5020047"/>
                  <a:gd name="connsiteY45" fmla="*/ 1552660 h 2029550"/>
                  <a:gd name="connsiteX46" fmla="*/ 4096055 w 5020047"/>
                  <a:gd name="connsiteY46" fmla="*/ 1686136 h 2029550"/>
                  <a:gd name="connsiteX47" fmla="*/ 4152716 w 5020047"/>
                  <a:gd name="connsiteY47" fmla="*/ 2019411 h 2029550"/>
                  <a:gd name="connsiteX48" fmla="*/ 4209862 w 5020047"/>
                  <a:gd name="connsiteY48" fmla="*/ 1257400 h 2029550"/>
                  <a:gd name="connsiteX49" fmla="*/ 4238939 w 5020047"/>
                  <a:gd name="connsiteY49" fmla="*/ 1047808 h 2029550"/>
                  <a:gd name="connsiteX50" fmla="*/ 4277042 w 5020047"/>
                  <a:gd name="connsiteY50" fmla="*/ 714414 h 2029550"/>
                  <a:gd name="connsiteX51" fmla="*/ 4334197 w 5020047"/>
                  <a:gd name="connsiteY51" fmla="*/ 762042 h 2029550"/>
                  <a:gd name="connsiteX52" fmla="*/ 4343722 w 5020047"/>
                  <a:gd name="connsiteY52" fmla="*/ 542955 h 2029550"/>
                  <a:gd name="connsiteX53" fmla="*/ 4409890 w 5020047"/>
                  <a:gd name="connsiteY53" fmla="*/ 28670 h 2029550"/>
                  <a:gd name="connsiteX54" fmla="*/ 4496267 w 5020047"/>
                  <a:gd name="connsiteY54" fmla="*/ 180984 h 2029550"/>
                  <a:gd name="connsiteX55" fmla="*/ 4610572 w 5020047"/>
                  <a:gd name="connsiteY55" fmla="*/ 9525 h 2029550"/>
                  <a:gd name="connsiteX56" fmla="*/ 4657563 w 5020047"/>
                  <a:gd name="connsiteY56" fmla="*/ 152504 h 2029550"/>
                  <a:gd name="connsiteX57" fmla="*/ 4753469 w 5020047"/>
                  <a:gd name="connsiteY57" fmla="*/ 57153 h 2029550"/>
                  <a:gd name="connsiteX58" fmla="*/ 4857612 w 5020047"/>
                  <a:gd name="connsiteY58" fmla="*/ 1133630 h 2029550"/>
                  <a:gd name="connsiteX59" fmla="*/ 4895857 w 5020047"/>
                  <a:gd name="connsiteY59" fmla="*/ 276183 h 2029550"/>
                  <a:gd name="connsiteX60" fmla="*/ 4953000 w 5020047"/>
                  <a:gd name="connsiteY60" fmla="*/ 1133517 h 2029550"/>
                  <a:gd name="connsiteX61" fmla="*/ 4991107 w 5020047"/>
                  <a:gd name="connsiteY61" fmla="*/ 104724 h 2029550"/>
                  <a:gd name="connsiteX62" fmla="*/ 5019679 w 5020047"/>
                  <a:gd name="connsiteY62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4388 w 5020047"/>
                  <a:gd name="connsiteY11" fmla="*/ 1038325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523761 w 5020047"/>
                  <a:gd name="connsiteY24" fmla="*/ 190600 h 2029550"/>
                  <a:gd name="connsiteX25" fmla="*/ 2952564 w 5020047"/>
                  <a:gd name="connsiteY25" fmla="*/ 47725 h 2029550"/>
                  <a:gd name="connsiteX26" fmla="*/ 3019239 w 5020047"/>
                  <a:gd name="connsiteY26" fmla="*/ 28675 h 2029550"/>
                  <a:gd name="connsiteX27" fmla="*/ 3095436 w 5020047"/>
                  <a:gd name="connsiteY27" fmla="*/ 38200 h 2029550"/>
                  <a:gd name="connsiteX28" fmla="*/ 3143062 w 5020047"/>
                  <a:gd name="connsiteY28" fmla="*/ 371575 h 2029550"/>
                  <a:gd name="connsiteX29" fmla="*/ 3181587 w 5020047"/>
                  <a:gd name="connsiteY29" fmla="*/ 685830 h 2029550"/>
                  <a:gd name="connsiteX30" fmla="*/ 3238740 w 5020047"/>
                  <a:gd name="connsiteY30" fmla="*/ 742983 h 2029550"/>
                  <a:gd name="connsiteX31" fmla="*/ 3267317 w 5020047"/>
                  <a:gd name="connsiteY31" fmla="*/ 1028746 h 2029550"/>
                  <a:gd name="connsiteX32" fmla="*/ 3343523 w 5020047"/>
                  <a:gd name="connsiteY32" fmla="*/ 1428813 h 2029550"/>
                  <a:gd name="connsiteX33" fmla="*/ 3438338 w 5020047"/>
                  <a:gd name="connsiteY33" fmla="*/ 1171678 h 2029550"/>
                  <a:gd name="connsiteX34" fmla="*/ 3495489 w 5020047"/>
                  <a:gd name="connsiteY34" fmla="*/ 847820 h 2029550"/>
                  <a:gd name="connsiteX35" fmla="*/ 3572140 w 5020047"/>
                  <a:gd name="connsiteY35" fmla="*/ 1028746 h 2029550"/>
                  <a:gd name="connsiteX36" fmla="*/ 3647894 w 5020047"/>
                  <a:gd name="connsiteY36" fmla="*/ 1000223 h 2029550"/>
                  <a:gd name="connsiteX37" fmla="*/ 3695516 w 5020047"/>
                  <a:gd name="connsiteY37" fmla="*/ 1047854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1202065 w 5020047"/>
                  <a:gd name="connsiteY11" fmla="*/ 885925 h 2029550"/>
                  <a:gd name="connsiteX12" fmla="*/ 1392588 w 5020047"/>
                  <a:gd name="connsiteY12" fmla="*/ 800200 h 2029550"/>
                  <a:gd name="connsiteX13" fmla="*/ 1454393 w 5020047"/>
                  <a:gd name="connsiteY13" fmla="*/ 838301 h 2029550"/>
                  <a:gd name="connsiteX14" fmla="*/ 1496989 w 5020047"/>
                  <a:gd name="connsiteY14" fmla="*/ 895450 h 2029550"/>
                  <a:gd name="connsiteX15" fmla="*/ 1561653 w 5020047"/>
                  <a:gd name="connsiteY15" fmla="*/ 762100 h 2029550"/>
                  <a:gd name="connsiteX16" fmla="*/ 1605669 w 5020047"/>
                  <a:gd name="connsiteY16" fmla="*/ 772786 h 2029550"/>
                  <a:gd name="connsiteX17" fmla="*/ 1638447 w 5020047"/>
                  <a:gd name="connsiteY17" fmla="*/ 666850 h 2029550"/>
                  <a:gd name="connsiteX18" fmla="*/ 1698901 w 5020047"/>
                  <a:gd name="connsiteY18" fmla="*/ 571600 h 2029550"/>
                  <a:gd name="connsiteX19" fmla="*/ 1852398 w 5020047"/>
                  <a:gd name="connsiteY19" fmla="*/ 495408 h 2029550"/>
                  <a:gd name="connsiteX20" fmla="*/ 2057005 w 5020047"/>
                  <a:gd name="connsiteY20" fmla="*/ 381100 h 2029550"/>
                  <a:gd name="connsiteX21" fmla="*/ 2249941 w 5020047"/>
                  <a:gd name="connsiteY21" fmla="*/ 276325 h 2029550"/>
                  <a:gd name="connsiteX22" fmla="*/ 2449990 w 5020047"/>
                  <a:gd name="connsiteY22" fmla="*/ 181075 h 2029550"/>
                  <a:gd name="connsiteX23" fmla="*/ 2523761 w 5020047"/>
                  <a:gd name="connsiteY23" fmla="*/ 190600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523761 w 5020047"/>
                  <a:gd name="connsiteY24" fmla="*/ 190600 h 2029550"/>
                  <a:gd name="connsiteX25" fmla="*/ 2952564 w 5020047"/>
                  <a:gd name="connsiteY25" fmla="*/ 47725 h 2029550"/>
                  <a:gd name="connsiteX26" fmla="*/ 3019239 w 5020047"/>
                  <a:gd name="connsiteY26" fmla="*/ 28675 h 2029550"/>
                  <a:gd name="connsiteX27" fmla="*/ 3095436 w 5020047"/>
                  <a:gd name="connsiteY27" fmla="*/ 38200 h 2029550"/>
                  <a:gd name="connsiteX28" fmla="*/ 3143062 w 5020047"/>
                  <a:gd name="connsiteY28" fmla="*/ 371575 h 2029550"/>
                  <a:gd name="connsiteX29" fmla="*/ 3181587 w 5020047"/>
                  <a:gd name="connsiteY29" fmla="*/ 685830 h 2029550"/>
                  <a:gd name="connsiteX30" fmla="*/ 3238740 w 5020047"/>
                  <a:gd name="connsiteY30" fmla="*/ 742983 h 2029550"/>
                  <a:gd name="connsiteX31" fmla="*/ 3267317 w 5020047"/>
                  <a:gd name="connsiteY31" fmla="*/ 1028746 h 2029550"/>
                  <a:gd name="connsiteX32" fmla="*/ 3343523 w 5020047"/>
                  <a:gd name="connsiteY32" fmla="*/ 1428813 h 2029550"/>
                  <a:gd name="connsiteX33" fmla="*/ 3438338 w 5020047"/>
                  <a:gd name="connsiteY33" fmla="*/ 1171678 h 2029550"/>
                  <a:gd name="connsiteX34" fmla="*/ 3495489 w 5020047"/>
                  <a:gd name="connsiteY34" fmla="*/ 847820 h 2029550"/>
                  <a:gd name="connsiteX35" fmla="*/ 3572140 w 5020047"/>
                  <a:gd name="connsiteY35" fmla="*/ 1028746 h 2029550"/>
                  <a:gd name="connsiteX36" fmla="*/ 3647894 w 5020047"/>
                  <a:gd name="connsiteY36" fmla="*/ 1000223 h 2029550"/>
                  <a:gd name="connsiteX37" fmla="*/ 3695516 w 5020047"/>
                  <a:gd name="connsiteY37" fmla="*/ 1047854 h 2029550"/>
                  <a:gd name="connsiteX38" fmla="*/ 3743602 w 5020047"/>
                  <a:gd name="connsiteY38" fmla="*/ 781085 h 2029550"/>
                  <a:gd name="connsiteX39" fmla="*/ 3829334 w 5020047"/>
                  <a:gd name="connsiteY39" fmla="*/ 790610 h 2029550"/>
                  <a:gd name="connsiteX40" fmla="*/ 3943642 w 5020047"/>
                  <a:gd name="connsiteY40" fmla="*/ 790610 h 2029550"/>
                  <a:gd name="connsiteX41" fmla="*/ 3972219 w 5020047"/>
                  <a:gd name="connsiteY41" fmla="*/ 1009707 h 2029550"/>
                  <a:gd name="connsiteX42" fmla="*/ 4009836 w 5020047"/>
                  <a:gd name="connsiteY42" fmla="*/ 1181200 h 2029550"/>
                  <a:gd name="connsiteX43" fmla="*/ 4038412 w 5020047"/>
                  <a:gd name="connsiteY43" fmla="*/ 1466950 h 2029550"/>
                  <a:gd name="connsiteX44" fmla="*/ 4077002 w 5020047"/>
                  <a:gd name="connsiteY44" fmla="*/ 1552660 h 2029550"/>
                  <a:gd name="connsiteX45" fmla="*/ 4096055 w 5020047"/>
                  <a:gd name="connsiteY45" fmla="*/ 1686136 h 2029550"/>
                  <a:gd name="connsiteX46" fmla="*/ 4152716 w 5020047"/>
                  <a:gd name="connsiteY46" fmla="*/ 2019411 h 2029550"/>
                  <a:gd name="connsiteX47" fmla="*/ 4209862 w 5020047"/>
                  <a:gd name="connsiteY47" fmla="*/ 1257400 h 2029550"/>
                  <a:gd name="connsiteX48" fmla="*/ 4238939 w 5020047"/>
                  <a:gd name="connsiteY48" fmla="*/ 1047808 h 2029550"/>
                  <a:gd name="connsiteX49" fmla="*/ 4277042 w 5020047"/>
                  <a:gd name="connsiteY49" fmla="*/ 714414 h 2029550"/>
                  <a:gd name="connsiteX50" fmla="*/ 4334197 w 5020047"/>
                  <a:gd name="connsiteY50" fmla="*/ 762042 h 2029550"/>
                  <a:gd name="connsiteX51" fmla="*/ 4343722 w 5020047"/>
                  <a:gd name="connsiteY51" fmla="*/ 542955 h 2029550"/>
                  <a:gd name="connsiteX52" fmla="*/ 4409890 w 5020047"/>
                  <a:gd name="connsiteY52" fmla="*/ 28670 h 2029550"/>
                  <a:gd name="connsiteX53" fmla="*/ 4496267 w 5020047"/>
                  <a:gd name="connsiteY53" fmla="*/ 180984 h 2029550"/>
                  <a:gd name="connsiteX54" fmla="*/ 4610572 w 5020047"/>
                  <a:gd name="connsiteY54" fmla="*/ 9525 h 2029550"/>
                  <a:gd name="connsiteX55" fmla="*/ 4657563 w 5020047"/>
                  <a:gd name="connsiteY55" fmla="*/ 152504 h 2029550"/>
                  <a:gd name="connsiteX56" fmla="*/ 4753469 w 5020047"/>
                  <a:gd name="connsiteY56" fmla="*/ 57153 h 2029550"/>
                  <a:gd name="connsiteX57" fmla="*/ 4857612 w 5020047"/>
                  <a:gd name="connsiteY57" fmla="*/ 1133630 h 2029550"/>
                  <a:gd name="connsiteX58" fmla="*/ 4895857 w 5020047"/>
                  <a:gd name="connsiteY58" fmla="*/ 276183 h 2029550"/>
                  <a:gd name="connsiteX59" fmla="*/ 4953000 w 5020047"/>
                  <a:gd name="connsiteY59" fmla="*/ 1133517 h 2029550"/>
                  <a:gd name="connsiteX60" fmla="*/ 4991107 w 5020047"/>
                  <a:gd name="connsiteY60" fmla="*/ 104724 h 2029550"/>
                  <a:gd name="connsiteX61" fmla="*/ 5019679 w 5020047"/>
                  <a:gd name="connsiteY61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16930 w 5020047"/>
                  <a:gd name="connsiteY4" fmla="*/ 238225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35981 w 5020047"/>
                  <a:gd name="connsiteY4" fmla="*/ 181072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35981 w 5020047"/>
                  <a:gd name="connsiteY4" fmla="*/ 228699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190509 h 2029550"/>
                  <a:gd name="connsiteX4" fmla="*/ 464558 w 5020047"/>
                  <a:gd name="connsiteY4" fmla="*/ 171547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64558 w 5020047"/>
                  <a:gd name="connsiteY4" fmla="*/ 171547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26456 w 5020047"/>
                  <a:gd name="connsiteY4" fmla="*/ 209648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35981 w 5020047"/>
                  <a:gd name="connsiteY4" fmla="*/ 209648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35981 w 5020047"/>
                  <a:gd name="connsiteY4" fmla="*/ 209648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24892 w 5020047"/>
                  <a:gd name="connsiteY55" fmla="*/ 28576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35981 w 5020047"/>
                  <a:gd name="connsiteY4" fmla="*/ 209648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57153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  <a:gd name="connsiteX0" fmla="*/ 0 w 5020047"/>
                  <a:gd name="connsiteY0" fmla="*/ 100 h 2029550"/>
                  <a:gd name="connsiteX1" fmla="*/ 247671 w 5020047"/>
                  <a:gd name="connsiteY1" fmla="*/ 19150 h 2029550"/>
                  <a:gd name="connsiteX2" fmla="*/ 361982 w 5020047"/>
                  <a:gd name="connsiteY2" fmla="*/ 19051 h 2029550"/>
                  <a:gd name="connsiteX3" fmla="*/ 371508 w 5020047"/>
                  <a:gd name="connsiteY3" fmla="*/ 257187 h 2029550"/>
                  <a:gd name="connsiteX4" fmla="*/ 435981 w 5020047"/>
                  <a:gd name="connsiteY4" fmla="*/ 209648 h 2029550"/>
                  <a:gd name="connsiteX5" fmla="*/ 437663 w 5020047"/>
                  <a:gd name="connsiteY5" fmla="*/ 381101 h 2029550"/>
                  <a:gd name="connsiteX6" fmla="*/ 478435 w 5020047"/>
                  <a:gd name="connsiteY6" fmla="*/ 571600 h 2029550"/>
                  <a:gd name="connsiteX7" fmla="*/ 542974 w 5020047"/>
                  <a:gd name="connsiteY7" fmla="*/ 523975 h 2029550"/>
                  <a:gd name="connsiteX8" fmla="*/ 611446 w 5020047"/>
                  <a:gd name="connsiteY8" fmla="*/ 809725 h 2029550"/>
                  <a:gd name="connsiteX9" fmla="*/ 666810 w 5020047"/>
                  <a:gd name="connsiteY9" fmla="*/ 952600 h 2029550"/>
                  <a:gd name="connsiteX10" fmla="*/ 798573 w 5020047"/>
                  <a:gd name="connsiteY10" fmla="*/ 1124050 h 2029550"/>
                  <a:gd name="connsiteX11" fmla="*/ 952571 w 5020047"/>
                  <a:gd name="connsiteY11" fmla="*/ 1047796 h 2029550"/>
                  <a:gd name="connsiteX12" fmla="*/ 1202065 w 5020047"/>
                  <a:gd name="connsiteY12" fmla="*/ 885925 h 2029550"/>
                  <a:gd name="connsiteX13" fmla="*/ 1392588 w 5020047"/>
                  <a:gd name="connsiteY13" fmla="*/ 800200 h 2029550"/>
                  <a:gd name="connsiteX14" fmla="*/ 1454393 w 5020047"/>
                  <a:gd name="connsiteY14" fmla="*/ 838301 h 2029550"/>
                  <a:gd name="connsiteX15" fmla="*/ 1496989 w 5020047"/>
                  <a:gd name="connsiteY15" fmla="*/ 895450 h 2029550"/>
                  <a:gd name="connsiteX16" fmla="*/ 1561653 w 5020047"/>
                  <a:gd name="connsiteY16" fmla="*/ 762100 h 2029550"/>
                  <a:gd name="connsiteX17" fmla="*/ 1605669 w 5020047"/>
                  <a:gd name="connsiteY17" fmla="*/ 772786 h 2029550"/>
                  <a:gd name="connsiteX18" fmla="*/ 1638447 w 5020047"/>
                  <a:gd name="connsiteY18" fmla="*/ 666850 h 2029550"/>
                  <a:gd name="connsiteX19" fmla="*/ 1698901 w 5020047"/>
                  <a:gd name="connsiteY19" fmla="*/ 571600 h 2029550"/>
                  <a:gd name="connsiteX20" fmla="*/ 1852398 w 5020047"/>
                  <a:gd name="connsiteY20" fmla="*/ 495408 h 2029550"/>
                  <a:gd name="connsiteX21" fmla="*/ 2057005 w 5020047"/>
                  <a:gd name="connsiteY21" fmla="*/ 381100 h 2029550"/>
                  <a:gd name="connsiteX22" fmla="*/ 2249941 w 5020047"/>
                  <a:gd name="connsiteY22" fmla="*/ 276325 h 2029550"/>
                  <a:gd name="connsiteX23" fmla="*/ 2449990 w 5020047"/>
                  <a:gd name="connsiteY23" fmla="*/ 181075 h 2029550"/>
                  <a:gd name="connsiteX24" fmla="*/ 2952564 w 5020047"/>
                  <a:gd name="connsiteY24" fmla="*/ 47725 h 2029550"/>
                  <a:gd name="connsiteX25" fmla="*/ 3019239 w 5020047"/>
                  <a:gd name="connsiteY25" fmla="*/ 28675 h 2029550"/>
                  <a:gd name="connsiteX26" fmla="*/ 3095436 w 5020047"/>
                  <a:gd name="connsiteY26" fmla="*/ 38200 h 2029550"/>
                  <a:gd name="connsiteX27" fmla="*/ 3143062 w 5020047"/>
                  <a:gd name="connsiteY27" fmla="*/ 371575 h 2029550"/>
                  <a:gd name="connsiteX28" fmla="*/ 3181587 w 5020047"/>
                  <a:gd name="connsiteY28" fmla="*/ 685830 h 2029550"/>
                  <a:gd name="connsiteX29" fmla="*/ 3238740 w 5020047"/>
                  <a:gd name="connsiteY29" fmla="*/ 742983 h 2029550"/>
                  <a:gd name="connsiteX30" fmla="*/ 3267317 w 5020047"/>
                  <a:gd name="connsiteY30" fmla="*/ 1028746 h 2029550"/>
                  <a:gd name="connsiteX31" fmla="*/ 3343523 w 5020047"/>
                  <a:gd name="connsiteY31" fmla="*/ 1428813 h 2029550"/>
                  <a:gd name="connsiteX32" fmla="*/ 3438338 w 5020047"/>
                  <a:gd name="connsiteY32" fmla="*/ 1171678 h 2029550"/>
                  <a:gd name="connsiteX33" fmla="*/ 3495489 w 5020047"/>
                  <a:gd name="connsiteY33" fmla="*/ 847820 h 2029550"/>
                  <a:gd name="connsiteX34" fmla="*/ 3572140 w 5020047"/>
                  <a:gd name="connsiteY34" fmla="*/ 1028746 h 2029550"/>
                  <a:gd name="connsiteX35" fmla="*/ 3647894 w 5020047"/>
                  <a:gd name="connsiteY35" fmla="*/ 1000223 h 2029550"/>
                  <a:gd name="connsiteX36" fmla="*/ 3695516 w 5020047"/>
                  <a:gd name="connsiteY36" fmla="*/ 1047854 h 2029550"/>
                  <a:gd name="connsiteX37" fmla="*/ 3743602 w 5020047"/>
                  <a:gd name="connsiteY37" fmla="*/ 781085 h 2029550"/>
                  <a:gd name="connsiteX38" fmla="*/ 3829334 w 5020047"/>
                  <a:gd name="connsiteY38" fmla="*/ 790610 h 2029550"/>
                  <a:gd name="connsiteX39" fmla="*/ 3943642 w 5020047"/>
                  <a:gd name="connsiteY39" fmla="*/ 790610 h 2029550"/>
                  <a:gd name="connsiteX40" fmla="*/ 3972219 w 5020047"/>
                  <a:gd name="connsiteY40" fmla="*/ 1009707 h 2029550"/>
                  <a:gd name="connsiteX41" fmla="*/ 4009836 w 5020047"/>
                  <a:gd name="connsiteY41" fmla="*/ 1181200 h 2029550"/>
                  <a:gd name="connsiteX42" fmla="*/ 4038412 w 5020047"/>
                  <a:gd name="connsiteY42" fmla="*/ 1466950 h 2029550"/>
                  <a:gd name="connsiteX43" fmla="*/ 4077002 w 5020047"/>
                  <a:gd name="connsiteY43" fmla="*/ 1552660 h 2029550"/>
                  <a:gd name="connsiteX44" fmla="*/ 4096055 w 5020047"/>
                  <a:gd name="connsiteY44" fmla="*/ 1686136 h 2029550"/>
                  <a:gd name="connsiteX45" fmla="*/ 4152716 w 5020047"/>
                  <a:gd name="connsiteY45" fmla="*/ 2019411 h 2029550"/>
                  <a:gd name="connsiteX46" fmla="*/ 4209862 w 5020047"/>
                  <a:gd name="connsiteY46" fmla="*/ 1257400 h 2029550"/>
                  <a:gd name="connsiteX47" fmla="*/ 4238939 w 5020047"/>
                  <a:gd name="connsiteY47" fmla="*/ 1047808 h 2029550"/>
                  <a:gd name="connsiteX48" fmla="*/ 4277042 w 5020047"/>
                  <a:gd name="connsiteY48" fmla="*/ 714414 h 2029550"/>
                  <a:gd name="connsiteX49" fmla="*/ 4334197 w 5020047"/>
                  <a:gd name="connsiteY49" fmla="*/ 762042 h 2029550"/>
                  <a:gd name="connsiteX50" fmla="*/ 4343722 w 5020047"/>
                  <a:gd name="connsiteY50" fmla="*/ 542955 h 2029550"/>
                  <a:gd name="connsiteX51" fmla="*/ 4409890 w 5020047"/>
                  <a:gd name="connsiteY51" fmla="*/ 28670 h 2029550"/>
                  <a:gd name="connsiteX52" fmla="*/ 4496267 w 5020047"/>
                  <a:gd name="connsiteY52" fmla="*/ 180984 h 2029550"/>
                  <a:gd name="connsiteX53" fmla="*/ 4610572 w 5020047"/>
                  <a:gd name="connsiteY53" fmla="*/ 9525 h 2029550"/>
                  <a:gd name="connsiteX54" fmla="*/ 4657563 w 5020047"/>
                  <a:gd name="connsiteY54" fmla="*/ 152504 h 2029550"/>
                  <a:gd name="connsiteX55" fmla="*/ 4753469 w 5020047"/>
                  <a:gd name="connsiteY55" fmla="*/ 38102 h 2029550"/>
                  <a:gd name="connsiteX56" fmla="*/ 4857612 w 5020047"/>
                  <a:gd name="connsiteY56" fmla="*/ 1133630 h 2029550"/>
                  <a:gd name="connsiteX57" fmla="*/ 4895857 w 5020047"/>
                  <a:gd name="connsiteY57" fmla="*/ 276183 h 2029550"/>
                  <a:gd name="connsiteX58" fmla="*/ 4953000 w 5020047"/>
                  <a:gd name="connsiteY58" fmla="*/ 1133517 h 2029550"/>
                  <a:gd name="connsiteX59" fmla="*/ 4991107 w 5020047"/>
                  <a:gd name="connsiteY59" fmla="*/ 104724 h 2029550"/>
                  <a:gd name="connsiteX60" fmla="*/ 5019679 w 5020047"/>
                  <a:gd name="connsiteY60" fmla="*/ 57150 h 2029550"/>
                </a:gdLst>
                <a:ahLst/>
                <a:cxnLst>
                  <a:cxn ang="0">
                    <a:pos x="connsiteX0" y="connsiteY0"/>
                  </a:cxn>
                  <a:cxn ang="0">
                    <a:pos x="connsiteX1" y="connsiteY1"/>
                  </a:cxn>
                  <a:cxn ang="0">
                    <a:pos x="connsiteX2" y="connsiteY2"/>
                  </a:cxn>
                  <a:cxn ang="0">
                    <a:pos x="connsiteX3" y="connsiteY3"/>
                  </a:cxn>
                  <a:cxn ang="0">
                    <a:pos x="connsiteX4" y="connsiteY4"/>
                  </a:cxn>
                  <a:cxn ang="0">
                    <a:pos x="connsiteX5" y="connsiteY5"/>
                  </a:cxn>
                  <a:cxn ang="0">
                    <a:pos x="connsiteX6" y="connsiteY6"/>
                  </a:cxn>
                  <a:cxn ang="0">
                    <a:pos x="connsiteX7" y="connsiteY7"/>
                  </a:cxn>
                  <a:cxn ang="0">
                    <a:pos x="connsiteX8" y="connsiteY8"/>
                  </a:cxn>
                  <a:cxn ang="0">
                    <a:pos x="connsiteX9" y="connsiteY9"/>
                  </a:cxn>
                  <a:cxn ang="0">
                    <a:pos x="connsiteX10" y="connsiteY10"/>
                  </a:cxn>
                  <a:cxn ang="0">
                    <a:pos x="connsiteX11" y="connsiteY11"/>
                  </a:cxn>
                  <a:cxn ang="0">
                    <a:pos x="connsiteX12" y="connsiteY12"/>
                  </a:cxn>
                  <a:cxn ang="0">
                    <a:pos x="connsiteX13" y="connsiteY13"/>
                  </a:cxn>
                  <a:cxn ang="0">
                    <a:pos x="connsiteX14" y="connsiteY14"/>
                  </a:cxn>
                  <a:cxn ang="0">
                    <a:pos x="connsiteX15" y="connsiteY15"/>
                  </a:cxn>
                  <a:cxn ang="0">
                    <a:pos x="connsiteX16" y="connsiteY16"/>
                  </a:cxn>
                  <a:cxn ang="0">
                    <a:pos x="connsiteX17" y="connsiteY17"/>
                  </a:cxn>
                  <a:cxn ang="0">
                    <a:pos x="connsiteX18" y="connsiteY18"/>
                  </a:cxn>
                  <a:cxn ang="0">
                    <a:pos x="connsiteX19" y="connsiteY19"/>
                  </a:cxn>
                  <a:cxn ang="0">
                    <a:pos x="connsiteX20" y="connsiteY20"/>
                  </a:cxn>
                  <a:cxn ang="0">
                    <a:pos x="connsiteX21" y="connsiteY21"/>
                  </a:cxn>
                  <a:cxn ang="0">
                    <a:pos x="connsiteX22" y="connsiteY22"/>
                  </a:cxn>
                  <a:cxn ang="0">
                    <a:pos x="connsiteX23" y="connsiteY23"/>
                  </a:cxn>
                  <a:cxn ang="0">
                    <a:pos x="connsiteX24" y="connsiteY24"/>
                  </a:cxn>
                  <a:cxn ang="0">
                    <a:pos x="connsiteX25" y="connsiteY25"/>
                  </a:cxn>
                  <a:cxn ang="0">
                    <a:pos x="connsiteX26" y="connsiteY26"/>
                  </a:cxn>
                  <a:cxn ang="0">
                    <a:pos x="connsiteX27" y="connsiteY27"/>
                  </a:cxn>
                  <a:cxn ang="0">
                    <a:pos x="connsiteX28" y="connsiteY28"/>
                  </a:cxn>
                  <a:cxn ang="0">
                    <a:pos x="connsiteX29" y="connsiteY29"/>
                  </a:cxn>
                  <a:cxn ang="0">
                    <a:pos x="connsiteX30" y="connsiteY30"/>
                  </a:cxn>
                  <a:cxn ang="0">
                    <a:pos x="connsiteX31" y="connsiteY31"/>
                  </a:cxn>
                  <a:cxn ang="0">
                    <a:pos x="connsiteX32" y="connsiteY32"/>
                  </a:cxn>
                  <a:cxn ang="0">
                    <a:pos x="connsiteX33" y="connsiteY33"/>
                  </a:cxn>
                  <a:cxn ang="0">
                    <a:pos x="connsiteX34" y="connsiteY34"/>
                  </a:cxn>
                  <a:cxn ang="0">
                    <a:pos x="connsiteX35" y="connsiteY35"/>
                  </a:cxn>
                  <a:cxn ang="0">
                    <a:pos x="connsiteX36" y="connsiteY36"/>
                  </a:cxn>
                  <a:cxn ang="0">
                    <a:pos x="connsiteX37" y="connsiteY37"/>
                  </a:cxn>
                  <a:cxn ang="0">
                    <a:pos x="connsiteX38" y="connsiteY38"/>
                  </a:cxn>
                  <a:cxn ang="0">
                    <a:pos x="connsiteX39" y="connsiteY39"/>
                  </a:cxn>
                  <a:cxn ang="0">
                    <a:pos x="connsiteX40" y="connsiteY40"/>
                  </a:cxn>
                  <a:cxn ang="0">
                    <a:pos x="connsiteX41" y="connsiteY41"/>
                  </a:cxn>
                  <a:cxn ang="0">
                    <a:pos x="connsiteX42" y="connsiteY42"/>
                  </a:cxn>
                  <a:cxn ang="0">
                    <a:pos x="connsiteX43" y="connsiteY43"/>
                  </a:cxn>
                  <a:cxn ang="0">
                    <a:pos x="connsiteX44" y="connsiteY44"/>
                  </a:cxn>
                  <a:cxn ang="0">
                    <a:pos x="connsiteX45" y="connsiteY45"/>
                  </a:cxn>
                  <a:cxn ang="0">
                    <a:pos x="connsiteX46" y="connsiteY46"/>
                  </a:cxn>
                  <a:cxn ang="0">
                    <a:pos x="connsiteX47" y="connsiteY47"/>
                  </a:cxn>
                  <a:cxn ang="0">
                    <a:pos x="connsiteX48" y="connsiteY48"/>
                  </a:cxn>
                  <a:cxn ang="0">
                    <a:pos x="connsiteX49" y="connsiteY49"/>
                  </a:cxn>
                  <a:cxn ang="0">
                    <a:pos x="connsiteX50" y="connsiteY50"/>
                  </a:cxn>
                  <a:cxn ang="0">
                    <a:pos x="connsiteX51" y="connsiteY51"/>
                  </a:cxn>
                  <a:cxn ang="0">
                    <a:pos x="connsiteX52" y="connsiteY52"/>
                  </a:cxn>
                  <a:cxn ang="0">
                    <a:pos x="connsiteX53" y="connsiteY53"/>
                  </a:cxn>
                  <a:cxn ang="0">
                    <a:pos x="connsiteX54" y="connsiteY54"/>
                  </a:cxn>
                  <a:cxn ang="0">
                    <a:pos x="connsiteX55" y="connsiteY55"/>
                  </a:cxn>
                  <a:cxn ang="0">
                    <a:pos x="connsiteX56" y="connsiteY56"/>
                  </a:cxn>
                  <a:cxn ang="0">
                    <a:pos x="connsiteX57" y="connsiteY57"/>
                  </a:cxn>
                  <a:cxn ang="0">
                    <a:pos x="connsiteX58" y="connsiteY58"/>
                  </a:cxn>
                  <a:cxn ang="0">
                    <a:pos x="connsiteX59" y="connsiteY59"/>
                  </a:cxn>
                  <a:cxn ang="0">
                    <a:pos x="connsiteX60" y="connsiteY60"/>
                  </a:cxn>
                </a:cxnLst>
                <a:rect l="l" t="t" r="r" b="b"/>
                <a:pathLst>
                  <a:path w="5020047" h="2029550">
                    <a:moveTo>
                      <a:pt x="0" y="100"/>
                    </a:moveTo>
                    <a:cubicBezTo>
                      <a:pt x="41279" y="19150"/>
                      <a:pt x="168657" y="-22125"/>
                      <a:pt x="247671" y="19150"/>
                    </a:cubicBezTo>
                    <a:cubicBezTo>
                      <a:pt x="303238" y="27071"/>
                      <a:pt x="341343" y="-20622"/>
                      <a:pt x="361982" y="19051"/>
                    </a:cubicBezTo>
                    <a:cubicBezTo>
                      <a:pt x="382621" y="58724"/>
                      <a:pt x="348061" y="223833"/>
                      <a:pt x="371508" y="257187"/>
                    </a:cubicBezTo>
                    <a:cubicBezTo>
                      <a:pt x="409244" y="295287"/>
                      <a:pt x="424955" y="188996"/>
                      <a:pt x="435981" y="209648"/>
                    </a:cubicBezTo>
                    <a:cubicBezTo>
                      <a:pt x="447007" y="230300"/>
                      <a:pt x="436938" y="327126"/>
                      <a:pt x="437663" y="381101"/>
                    </a:cubicBezTo>
                    <a:cubicBezTo>
                      <a:pt x="453895" y="425551"/>
                      <a:pt x="456121" y="555725"/>
                      <a:pt x="478435" y="571600"/>
                    </a:cubicBezTo>
                    <a:cubicBezTo>
                      <a:pt x="497487" y="625575"/>
                      <a:pt x="512867" y="482700"/>
                      <a:pt x="542974" y="523975"/>
                    </a:cubicBezTo>
                    <a:cubicBezTo>
                      <a:pt x="573081" y="565250"/>
                      <a:pt x="584456" y="739875"/>
                      <a:pt x="611446" y="809725"/>
                    </a:cubicBezTo>
                    <a:cubicBezTo>
                      <a:pt x="638436" y="879575"/>
                      <a:pt x="643561" y="901800"/>
                      <a:pt x="666810" y="952600"/>
                    </a:cubicBezTo>
                    <a:cubicBezTo>
                      <a:pt x="690059" y="1003400"/>
                      <a:pt x="750946" y="1106596"/>
                      <a:pt x="798573" y="1124050"/>
                    </a:cubicBezTo>
                    <a:cubicBezTo>
                      <a:pt x="846200" y="1141504"/>
                      <a:pt x="885322" y="1087484"/>
                      <a:pt x="952571" y="1047796"/>
                    </a:cubicBezTo>
                    <a:cubicBezTo>
                      <a:pt x="1019820" y="1008109"/>
                      <a:pt x="1128729" y="927191"/>
                      <a:pt x="1202065" y="885925"/>
                    </a:cubicBezTo>
                    <a:cubicBezTo>
                      <a:pt x="1275401" y="844659"/>
                      <a:pt x="1350533" y="808137"/>
                      <a:pt x="1392588" y="800200"/>
                    </a:cubicBezTo>
                    <a:cubicBezTo>
                      <a:pt x="1434643" y="792263"/>
                      <a:pt x="1436993" y="822426"/>
                      <a:pt x="1454393" y="838301"/>
                    </a:cubicBezTo>
                    <a:cubicBezTo>
                      <a:pt x="1471793" y="854176"/>
                      <a:pt x="1474350" y="912913"/>
                      <a:pt x="1496989" y="895450"/>
                    </a:cubicBezTo>
                    <a:cubicBezTo>
                      <a:pt x="1519628" y="877987"/>
                      <a:pt x="1540364" y="790482"/>
                      <a:pt x="1561653" y="762100"/>
                    </a:cubicBezTo>
                    <a:cubicBezTo>
                      <a:pt x="1582942" y="733719"/>
                      <a:pt x="1589695" y="785486"/>
                      <a:pt x="1605669" y="772786"/>
                    </a:cubicBezTo>
                    <a:cubicBezTo>
                      <a:pt x="1621643" y="760086"/>
                      <a:pt x="1619733" y="694031"/>
                      <a:pt x="1638447" y="666850"/>
                    </a:cubicBezTo>
                    <a:cubicBezTo>
                      <a:pt x="1657161" y="639669"/>
                      <a:pt x="1666418" y="603349"/>
                      <a:pt x="1698901" y="571600"/>
                    </a:cubicBezTo>
                    <a:cubicBezTo>
                      <a:pt x="1744786" y="531913"/>
                      <a:pt x="1646629" y="589070"/>
                      <a:pt x="1852398" y="495408"/>
                    </a:cubicBezTo>
                    <a:cubicBezTo>
                      <a:pt x="1912082" y="466833"/>
                      <a:pt x="1948287" y="437483"/>
                      <a:pt x="2057005" y="381100"/>
                    </a:cubicBezTo>
                    <a:cubicBezTo>
                      <a:pt x="2121674" y="346174"/>
                      <a:pt x="2175324" y="312069"/>
                      <a:pt x="2249941" y="276325"/>
                    </a:cubicBezTo>
                    <a:cubicBezTo>
                      <a:pt x="2312263" y="246163"/>
                      <a:pt x="2332886" y="219175"/>
                      <a:pt x="2449990" y="181075"/>
                    </a:cubicBezTo>
                    <a:cubicBezTo>
                      <a:pt x="2567094" y="142975"/>
                      <a:pt x="2857689" y="73125"/>
                      <a:pt x="2952564" y="47725"/>
                    </a:cubicBezTo>
                    <a:cubicBezTo>
                      <a:pt x="3047439" y="22325"/>
                      <a:pt x="2995427" y="30263"/>
                      <a:pt x="3019239" y="28675"/>
                    </a:cubicBezTo>
                    <a:cubicBezTo>
                      <a:pt x="3043051" y="27087"/>
                      <a:pt x="3074799" y="-18950"/>
                      <a:pt x="3095436" y="38200"/>
                    </a:cubicBezTo>
                    <a:cubicBezTo>
                      <a:pt x="3116073" y="95350"/>
                      <a:pt x="3128703" y="263637"/>
                      <a:pt x="3143062" y="371575"/>
                    </a:cubicBezTo>
                    <a:cubicBezTo>
                      <a:pt x="3157421" y="479513"/>
                      <a:pt x="3167228" y="598528"/>
                      <a:pt x="3181587" y="685830"/>
                    </a:cubicBezTo>
                    <a:cubicBezTo>
                      <a:pt x="3195946" y="773133"/>
                      <a:pt x="3218101" y="685830"/>
                      <a:pt x="3238740" y="742983"/>
                    </a:cubicBezTo>
                    <a:cubicBezTo>
                      <a:pt x="3259379" y="800136"/>
                      <a:pt x="3256204" y="914441"/>
                      <a:pt x="3267317" y="1028746"/>
                    </a:cubicBezTo>
                    <a:cubicBezTo>
                      <a:pt x="3278430" y="1143051"/>
                      <a:pt x="3311844" y="1416104"/>
                      <a:pt x="3343523" y="1428813"/>
                    </a:cubicBezTo>
                    <a:cubicBezTo>
                      <a:pt x="3375202" y="1441522"/>
                      <a:pt x="3413010" y="1249459"/>
                      <a:pt x="3438338" y="1171678"/>
                    </a:cubicBezTo>
                    <a:cubicBezTo>
                      <a:pt x="3446275" y="1125641"/>
                      <a:pt x="3487552" y="879570"/>
                      <a:pt x="3495489" y="847820"/>
                    </a:cubicBezTo>
                    <a:cubicBezTo>
                      <a:pt x="3519377" y="817648"/>
                      <a:pt x="3548327" y="992233"/>
                      <a:pt x="3572140" y="1028746"/>
                    </a:cubicBezTo>
                    <a:cubicBezTo>
                      <a:pt x="3595953" y="1065259"/>
                      <a:pt x="3627331" y="997038"/>
                      <a:pt x="3647894" y="1000223"/>
                    </a:cubicBezTo>
                    <a:cubicBezTo>
                      <a:pt x="3668457" y="1003408"/>
                      <a:pt x="3671704" y="1063729"/>
                      <a:pt x="3695516" y="1047854"/>
                    </a:cubicBezTo>
                    <a:cubicBezTo>
                      <a:pt x="3713055" y="1000218"/>
                      <a:pt x="3703835" y="812846"/>
                      <a:pt x="3743602" y="781085"/>
                    </a:cubicBezTo>
                    <a:cubicBezTo>
                      <a:pt x="3765905" y="742974"/>
                      <a:pt x="3795994" y="789023"/>
                      <a:pt x="3829334" y="790610"/>
                    </a:cubicBezTo>
                    <a:cubicBezTo>
                      <a:pt x="3862674" y="792197"/>
                      <a:pt x="3921415" y="747744"/>
                      <a:pt x="3943642" y="790610"/>
                    </a:cubicBezTo>
                    <a:lnTo>
                      <a:pt x="3972219" y="1009707"/>
                    </a:lnTo>
                    <a:cubicBezTo>
                      <a:pt x="3988093" y="1077970"/>
                      <a:pt x="4000392" y="1104993"/>
                      <a:pt x="4009836" y="1181200"/>
                    </a:cubicBezTo>
                    <a:lnTo>
                      <a:pt x="4038412" y="1466950"/>
                    </a:lnTo>
                    <a:cubicBezTo>
                      <a:pt x="4048019" y="1528860"/>
                      <a:pt x="4067395" y="1516129"/>
                      <a:pt x="4077002" y="1552660"/>
                    </a:cubicBezTo>
                    <a:cubicBezTo>
                      <a:pt x="4086609" y="1589191"/>
                      <a:pt x="4089705" y="1636921"/>
                      <a:pt x="4096055" y="1686136"/>
                    </a:cubicBezTo>
                    <a:cubicBezTo>
                      <a:pt x="4108674" y="1763928"/>
                      <a:pt x="4133748" y="2090867"/>
                      <a:pt x="4152716" y="2019411"/>
                    </a:cubicBezTo>
                    <a:cubicBezTo>
                      <a:pt x="4171684" y="1914635"/>
                      <a:pt x="4193987" y="1393927"/>
                      <a:pt x="4209862" y="1257400"/>
                    </a:cubicBezTo>
                    <a:cubicBezTo>
                      <a:pt x="4228995" y="1095466"/>
                      <a:pt x="4229414" y="1139883"/>
                      <a:pt x="4238939" y="1047808"/>
                    </a:cubicBezTo>
                    <a:cubicBezTo>
                      <a:pt x="4251723" y="997000"/>
                      <a:pt x="4257991" y="763629"/>
                      <a:pt x="4277042" y="714414"/>
                    </a:cubicBezTo>
                    <a:cubicBezTo>
                      <a:pt x="4296093" y="665199"/>
                      <a:pt x="4321496" y="793794"/>
                      <a:pt x="4334197" y="762042"/>
                    </a:cubicBezTo>
                    <a:cubicBezTo>
                      <a:pt x="4346898" y="730290"/>
                      <a:pt x="4331107" y="665184"/>
                      <a:pt x="4343722" y="542955"/>
                    </a:cubicBezTo>
                    <a:cubicBezTo>
                      <a:pt x="4356337" y="420726"/>
                      <a:pt x="4386054" y="85823"/>
                      <a:pt x="4409890" y="28670"/>
                    </a:cubicBezTo>
                    <a:cubicBezTo>
                      <a:pt x="4429050" y="33417"/>
                      <a:pt x="4459752" y="133356"/>
                      <a:pt x="4496267" y="180984"/>
                    </a:cubicBezTo>
                    <a:cubicBezTo>
                      <a:pt x="4528126" y="198432"/>
                      <a:pt x="4578927" y="30147"/>
                      <a:pt x="4610572" y="9525"/>
                    </a:cubicBezTo>
                    <a:cubicBezTo>
                      <a:pt x="4642217" y="-11097"/>
                      <a:pt x="4633747" y="147741"/>
                      <a:pt x="4657563" y="152504"/>
                    </a:cubicBezTo>
                    <a:cubicBezTo>
                      <a:pt x="4681379" y="157267"/>
                      <a:pt x="4693137" y="17463"/>
                      <a:pt x="4753469" y="38102"/>
                    </a:cubicBezTo>
                    <a:cubicBezTo>
                      <a:pt x="4813801" y="58741"/>
                      <a:pt x="4818028" y="1119325"/>
                      <a:pt x="4857612" y="1133630"/>
                    </a:cubicBezTo>
                    <a:cubicBezTo>
                      <a:pt x="4874992" y="1313017"/>
                      <a:pt x="4895828" y="276215"/>
                      <a:pt x="4895857" y="276183"/>
                    </a:cubicBezTo>
                    <a:cubicBezTo>
                      <a:pt x="4903817" y="134870"/>
                      <a:pt x="4951017" y="1131524"/>
                      <a:pt x="4953000" y="1133517"/>
                    </a:cubicBezTo>
                    <a:cubicBezTo>
                      <a:pt x="4962524" y="1276399"/>
                      <a:pt x="4991107" y="104733"/>
                      <a:pt x="4991107" y="104724"/>
                    </a:cubicBezTo>
                    <a:cubicBezTo>
                      <a:pt x="4994282" y="-73083"/>
                      <a:pt x="5023649" y="65077"/>
                      <a:pt x="5019679" y="57150"/>
                    </a:cubicBezTo>
                  </a:path>
                </a:pathLst>
              </a:custGeom>
              <a:noFill xmlns:a="http://schemas.openxmlformats.org/drawingml/2006/main"/>
              <a:ln xmlns:a="http://schemas.openxmlformats.org/drawingml/2006/main" w="12700" cap="flat" cmpd="sng" algn="ctr">
                <a:solidFill>
                  <a:schemeClr val="tx1"/>
                </a:solidFill>
                <a:prstDash val="solid"/>
                <a:miter lim="800000"/>
              </a:ln>
              <a:effectLst xmlns:a="http://schemas.openxmlformats.org/drawingml/2006/main"/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endParaRPr lang="en-US"/>
              </a:p>
            </cdr:txBody>
          </cdr:sp>
          <cdr:sp macro="" textlink="">
            <cdr:nvSpPr>
              <cdr:cNvPr id="6" name="Freeform 5"/>
              <cdr:cNvSpPr/>
            </cdr:nvSpPr>
            <cdr:spPr>
              <a:xfrm xmlns:a="http://schemas.openxmlformats.org/drawingml/2006/main">
                <a:off x="487518" y="305999"/>
                <a:ext cx="4502575" cy="1817819"/>
              </a:xfrm>
              <a:custGeom xmlns:a="http://schemas.openxmlformats.org/drawingml/2006/main">
                <a:avLst/>
                <a:gdLst>
                  <a:gd name="connsiteX0" fmla="*/ 0 w 400050"/>
                  <a:gd name="connsiteY0" fmla="*/ 0 h 342900"/>
                  <a:gd name="connsiteX1" fmla="*/ 47625 w 400050"/>
                  <a:gd name="connsiteY1" fmla="*/ 9525 h 342900"/>
                  <a:gd name="connsiteX2" fmla="*/ 133350 w 400050"/>
                  <a:gd name="connsiteY2" fmla="*/ 47625 h 342900"/>
                  <a:gd name="connsiteX3" fmla="*/ 257175 w 400050"/>
                  <a:gd name="connsiteY3" fmla="*/ 57150 h 342900"/>
                  <a:gd name="connsiteX4" fmla="*/ 266700 w 400050"/>
                  <a:gd name="connsiteY4" fmla="*/ 190500 h 342900"/>
                  <a:gd name="connsiteX5" fmla="*/ 285750 w 400050"/>
                  <a:gd name="connsiteY5" fmla="*/ 161925 h 342900"/>
                  <a:gd name="connsiteX6" fmla="*/ 314325 w 400050"/>
                  <a:gd name="connsiteY6" fmla="*/ 152400 h 342900"/>
                  <a:gd name="connsiteX7" fmla="*/ 323850 w 400050"/>
                  <a:gd name="connsiteY7" fmla="*/ 276225 h 342900"/>
                  <a:gd name="connsiteX8" fmla="*/ 333375 w 400050"/>
                  <a:gd name="connsiteY8" fmla="*/ 304800 h 342900"/>
                  <a:gd name="connsiteX9" fmla="*/ 342900 w 400050"/>
                  <a:gd name="connsiteY9" fmla="*/ 342900 h 342900"/>
                  <a:gd name="connsiteX10" fmla="*/ 371475 w 400050"/>
                  <a:gd name="connsiteY10" fmla="*/ 276225 h 342900"/>
                  <a:gd name="connsiteX11" fmla="*/ 390525 w 400050"/>
                  <a:gd name="connsiteY11" fmla="*/ 219075 h 342900"/>
                  <a:gd name="connsiteX12" fmla="*/ 400050 w 400050"/>
                  <a:gd name="connsiteY12" fmla="*/ 190500 h 342900"/>
                  <a:gd name="connsiteX13" fmla="*/ 400050 w 400050"/>
                  <a:gd name="connsiteY13" fmla="*/ 200025 h 342900"/>
                  <a:gd name="connsiteX0" fmla="*/ 0 w 600075"/>
                  <a:gd name="connsiteY0" fmla="*/ 0 h 523875"/>
                  <a:gd name="connsiteX1" fmla="*/ 47625 w 600075"/>
                  <a:gd name="connsiteY1" fmla="*/ 9525 h 523875"/>
                  <a:gd name="connsiteX2" fmla="*/ 133350 w 600075"/>
                  <a:gd name="connsiteY2" fmla="*/ 47625 h 523875"/>
                  <a:gd name="connsiteX3" fmla="*/ 257175 w 600075"/>
                  <a:gd name="connsiteY3" fmla="*/ 57150 h 523875"/>
                  <a:gd name="connsiteX4" fmla="*/ 266700 w 600075"/>
                  <a:gd name="connsiteY4" fmla="*/ 190500 h 523875"/>
                  <a:gd name="connsiteX5" fmla="*/ 285750 w 600075"/>
                  <a:gd name="connsiteY5" fmla="*/ 161925 h 523875"/>
                  <a:gd name="connsiteX6" fmla="*/ 314325 w 600075"/>
                  <a:gd name="connsiteY6" fmla="*/ 152400 h 523875"/>
                  <a:gd name="connsiteX7" fmla="*/ 323850 w 600075"/>
                  <a:gd name="connsiteY7" fmla="*/ 276225 h 523875"/>
                  <a:gd name="connsiteX8" fmla="*/ 333375 w 600075"/>
                  <a:gd name="connsiteY8" fmla="*/ 304800 h 523875"/>
                  <a:gd name="connsiteX9" fmla="*/ 342900 w 600075"/>
                  <a:gd name="connsiteY9" fmla="*/ 342900 h 523875"/>
                  <a:gd name="connsiteX10" fmla="*/ 371475 w 600075"/>
                  <a:gd name="connsiteY10" fmla="*/ 276225 h 523875"/>
                  <a:gd name="connsiteX11" fmla="*/ 390525 w 600075"/>
                  <a:gd name="connsiteY11" fmla="*/ 219075 h 523875"/>
                  <a:gd name="connsiteX12" fmla="*/ 400050 w 600075"/>
                  <a:gd name="connsiteY12" fmla="*/ 190500 h 523875"/>
                  <a:gd name="connsiteX13" fmla="*/ 600075 w 600075"/>
                  <a:gd name="connsiteY13" fmla="*/ 523875 h 523875"/>
                  <a:gd name="connsiteX0" fmla="*/ 0 w 600075"/>
                  <a:gd name="connsiteY0" fmla="*/ 0 h 523875"/>
                  <a:gd name="connsiteX1" fmla="*/ 47625 w 600075"/>
                  <a:gd name="connsiteY1" fmla="*/ 9525 h 523875"/>
                  <a:gd name="connsiteX2" fmla="*/ 133350 w 600075"/>
                  <a:gd name="connsiteY2" fmla="*/ 47625 h 523875"/>
                  <a:gd name="connsiteX3" fmla="*/ 257175 w 600075"/>
                  <a:gd name="connsiteY3" fmla="*/ 57150 h 523875"/>
                  <a:gd name="connsiteX4" fmla="*/ 266700 w 600075"/>
                  <a:gd name="connsiteY4" fmla="*/ 190500 h 523875"/>
                  <a:gd name="connsiteX5" fmla="*/ 285750 w 600075"/>
                  <a:gd name="connsiteY5" fmla="*/ 161925 h 523875"/>
                  <a:gd name="connsiteX6" fmla="*/ 314325 w 600075"/>
                  <a:gd name="connsiteY6" fmla="*/ 152400 h 523875"/>
                  <a:gd name="connsiteX7" fmla="*/ 323850 w 600075"/>
                  <a:gd name="connsiteY7" fmla="*/ 276225 h 523875"/>
                  <a:gd name="connsiteX8" fmla="*/ 333375 w 600075"/>
                  <a:gd name="connsiteY8" fmla="*/ 304800 h 523875"/>
                  <a:gd name="connsiteX9" fmla="*/ 342900 w 600075"/>
                  <a:gd name="connsiteY9" fmla="*/ 342900 h 523875"/>
                  <a:gd name="connsiteX10" fmla="*/ 371475 w 600075"/>
                  <a:gd name="connsiteY10" fmla="*/ 276225 h 523875"/>
                  <a:gd name="connsiteX11" fmla="*/ 390525 w 600075"/>
                  <a:gd name="connsiteY11" fmla="*/ 219075 h 523875"/>
                  <a:gd name="connsiteX12" fmla="*/ 438150 w 600075"/>
                  <a:gd name="connsiteY12" fmla="*/ 342900 h 523875"/>
                  <a:gd name="connsiteX13" fmla="*/ 600075 w 600075"/>
                  <a:gd name="connsiteY13" fmla="*/ 523875 h 523875"/>
                  <a:gd name="connsiteX0" fmla="*/ 0 w 615210"/>
                  <a:gd name="connsiteY0" fmla="*/ 0 h 531234"/>
                  <a:gd name="connsiteX1" fmla="*/ 47625 w 615210"/>
                  <a:gd name="connsiteY1" fmla="*/ 9525 h 531234"/>
                  <a:gd name="connsiteX2" fmla="*/ 133350 w 615210"/>
                  <a:gd name="connsiteY2" fmla="*/ 47625 h 531234"/>
                  <a:gd name="connsiteX3" fmla="*/ 257175 w 615210"/>
                  <a:gd name="connsiteY3" fmla="*/ 57150 h 531234"/>
                  <a:gd name="connsiteX4" fmla="*/ 266700 w 615210"/>
                  <a:gd name="connsiteY4" fmla="*/ 190500 h 531234"/>
                  <a:gd name="connsiteX5" fmla="*/ 285750 w 615210"/>
                  <a:gd name="connsiteY5" fmla="*/ 161925 h 531234"/>
                  <a:gd name="connsiteX6" fmla="*/ 314325 w 615210"/>
                  <a:gd name="connsiteY6" fmla="*/ 152400 h 531234"/>
                  <a:gd name="connsiteX7" fmla="*/ 323850 w 615210"/>
                  <a:gd name="connsiteY7" fmla="*/ 276225 h 531234"/>
                  <a:gd name="connsiteX8" fmla="*/ 333375 w 615210"/>
                  <a:gd name="connsiteY8" fmla="*/ 304800 h 531234"/>
                  <a:gd name="connsiteX9" fmla="*/ 342900 w 615210"/>
                  <a:gd name="connsiteY9" fmla="*/ 342900 h 531234"/>
                  <a:gd name="connsiteX10" fmla="*/ 371475 w 615210"/>
                  <a:gd name="connsiteY10" fmla="*/ 276225 h 531234"/>
                  <a:gd name="connsiteX11" fmla="*/ 390525 w 615210"/>
                  <a:gd name="connsiteY11" fmla="*/ 219075 h 531234"/>
                  <a:gd name="connsiteX12" fmla="*/ 438150 w 615210"/>
                  <a:gd name="connsiteY12" fmla="*/ 342900 h 531234"/>
                  <a:gd name="connsiteX13" fmla="*/ 600075 w 615210"/>
                  <a:gd name="connsiteY13" fmla="*/ 523875 h 531234"/>
                  <a:gd name="connsiteX14" fmla="*/ 609600 w 615210"/>
                  <a:gd name="connsiteY14" fmla="*/ 495300 h 531234"/>
                  <a:gd name="connsiteX0" fmla="*/ 0 w 895350"/>
                  <a:gd name="connsiteY0" fmla="*/ 0 h 527541"/>
                  <a:gd name="connsiteX1" fmla="*/ 47625 w 895350"/>
                  <a:gd name="connsiteY1" fmla="*/ 9525 h 527541"/>
                  <a:gd name="connsiteX2" fmla="*/ 133350 w 895350"/>
                  <a:gd name="connsiteY2" fmla="*/ 47625 h 527541"/>
                  <a:gd name="connsiteX3" fmla="*/ 257175 w 895350"/>
                  <a:gd name="connsiteY3" fmla="*/ 57150 h 527541"/>
                  <a:gd name="connsiteX4" fmla="*/ 266700 w 895350"/>
                  <a:gd name="connsiteY4" fmla="*/ 190500 h 527541"/>
                  <a:gd name="connsiteX5" fmla="*/ 285750 w 895350"/>
                  <a:gd name="connsiteY5" fmla="*/ 161925 h 527541"/>
                  <a:gd name="connsiteX6" fmla="*/ 314325 w 895350"/>
                  <a:gd name="connsiteY6" fmla="*/ 152400 h 527541"/>
                  <a:gd name="connsiteX7" fmla="*/ 323850 w 895350"/>
                  <a:gd name="connsiteY7" fmla="*/ 276225 h 527541"/>
                  <a:gd name="connsiteX8" fmla="*/ 333375 w 895350"/>
                  <a:gd name="connsiteY8" fmla="*/ 304800 h 527541"/>
                  <a:gd name="connsiteX9" fmla="*/ 342900 w 895350"/>
                  <a:gd name="connsiteY9" fmla="*/ 342900 h 527541"/>
                  <a:gd name="connsiteX10" fmla="*/ 371475 w 895350"/>
                  <a:gd name="connsiteY10" fmla="*/ 276225 h 527541"/>
                  <a:gd name="connsiteX11" fmla="*/ 390525 w 895350"/>
                  <a:gd name="connsiteY11" fmla="*/ 219075 h 527541"/>
                  <a:gd name="connsiteX12" fmla="*/ 438150 w 895350"/>
                  <a:gd name="connsiteY12" fmla="*/ 342900 h 527541"/>
                  <a:gd name="connsiteX13" fmla="*/ 600075 w 895350"/>
                  <a:gd name="connsiteY13" fmla="*/ 523875 h 527541"/>
                  <a:gd name="connsiteX14" fmla="*/ 895350 w 895350"/>
                  <a:gd name="connsiteY14" fmla="*/ 428625 h 527541"/>
                  <a:gd name="connsiteX0" fmla="*/ 0 w 895350"/>
                  <a:gd name="connsiteY0" fmla="*/ 0 h 499974"/>
                  <a:gd name="connsiteX1" fmla="*/ 47625 w 895350"/>
                  <a:gd name="connsiteY1" fmla="*/ 9525 h 499974"/>
                  <a:gd name="connsiteX2" fmla="*/ 133350 w 895350"/>
                  <a:gd name="connsiteY2" fmla="*/ 47625 h 499974"/>
                  <a:gd name="connsiteX3" fmla="*/ 257175 w 895350"/>
                  <a:gd name="connsiteY3" fmla="*/ 57150 h 499974"/>
                  <a:gd name="connsiteX4" fmla="*/ 266700 w 895350"/>
                  <a:gd name="connsiteY4" fmla="*/ 190500 h 499974"/>
                  <a:gd name="connsiteX5" fmla="*/ 285750 w 895350"/>
                  <a:gd name="connsiteY5" fmla="*/ 161925 h 499974"/>
                  <a:gd name="connsiteX6" fmla="*/ 314325 w 895350"/>
                  <a:gd name="connsiteY6" fmla="*/ 152400 h 499974"/>
                  <a:gd name="connsiteX7" fmla="*/ 323850 w 895350"/>
                  <a:gd name="connsiteY7" fmla="*/ 276225 h 499974"/>
                  <a:gd name="connsiteX8" fmla="*/ 333375 w 895350"/>
                  <a:gd name="connsiteY8" fmla="*/ 304800 h 499974"/>
                  <a:gd name="connsiteX9" fmla="*/ 342900 w 895350"/>
                  <a:gd name="connsiteY9" fmla="*/ 342900 h 499974"/>
                  <a:gd name="connsiteX10" fmla="*/ 371475 w 895350"/>
                  <a:gd name="connsiteY10" fmla="*/ 276225 h 499974"/>
                  <a:gd name="connsiteX11" fmla="*/ 390525 w 895350"/>
                  <a:gd name="connsiteY11" fmla="*/ 219075 h 499974"/>
                  <a:gd name="connsiteX12" fmla="*/ 438150 w 895350"/>
                  <a:gd name="connsiteY12" fmla="*/ 342900 h 499974"/>
                  <a:gd name="connsiteX13" fmla="*/ 590550 w 895350"/>
                  <a:gd name="connsiteY13" fmla="*/ 495300 h 499974"/>
                  <a:gd name="connsiteX14" fmla="*/ 895350 w 895350"/>
                  <a:gd name="connsiteY14" fmla="*/ 428625 h 499974"/>
                  <a:gd name="connsiteX0" fmla="*/ 0 w 928275"/>
                  <a:gd name="connsiteY0" fmla="*/ 0 h 499974"/>
                  <a:gd name="connsiteX1" fmla="*/ 47625 w 928275"/>
                  <a:gd name="connsiteY1" fmla="*/ 9525 h 499974"/>
                  <a:gd name="connsiteX2" fmla="*/ 133350 w 928275"/>
                  <a:gd name="connsiteY2" fmla="*/ 47625 h 499974"/>
                  <a:gd name="connsiteX3" fmla="*/ 257175 w 928275"/>
                  <a:gd name="connsiteY3" fmla="*/ 57150 h 499974"/>
                  <a:gd name="connsiteX4" fmla="*/ 266700 w 928275"/>
                  <a:gd name="connsiteY4" fmla="*/ 190500 h 499974"/>
                  <a:gd name="connsiteX5" fmla="*/ 285750 w 928275"/>
                  <a:gd name="connsiteY5" fmla="*/ 161925 h 499974"/>
                  <a:gd name="connsiteX6" fmla="*/ 314325 w 928275"/>
                  <a:gd name="connsiteY6" fmla="*/ 152400 h 499974"/>
                  <a:gd name="connsiteX7" fmla="*/ 323850 w 928275"/>
                  <a:gd name="connsiteY7" fmla="*/ 276225 h 499974"/>
                  <a:gd name="connsiteX8" fmla="*/ 333375 w 928275"/>
                  <a:gd name="connsiteY8" fmla="*/ 304800 h 499974"/>
                  <a:gd name="connsiteX9" fmla="*/ 342900 w 928275"/>
                  <a:gd name="connsiteY9" fmla="*/ 342900 h 499974"/>
                  <a:gd name="connsiteX10" fmla="*/ 371475 w 928275"/>
                  <a:gd name="connsiteY10" fmla="*/ 276225 h 499974"/>
                  <a:gd name="connsiteX11" fmla="*/ 390525 w 928275"/>
                  <a:gd name="connsiteY11" fmla="*/ 219075 h 499974"/>
                  <a:gd name="connsiteX12" fmla="*/ 438150 w 928275"/>
                  <a:gd name="connsiteY12" fmla="*/ 342900 h 499974"/>
                  <a:gd name="connsiteX13" fmla="*/ 590550 w 928275"/>
                  <a:gd name="connsiteY13" fmla="*/ 495300 h 499974"/>
                  <a:gd name="connsiteX14" fmla="*/ 895350 w 928275"/>
                  <a:gd name="connsiteY14" fmla="*/ 428625 h 499974"/>
                  <a:gd name="connsiteX15" fmla="*/ 923924 w 928275"/>
                  <a:gd name="connsiteY15" fmla="*/ 428625 h 499974"/>
                  <a:gd name="connsiteX0" fmla="*/ 0 w 990599"/>
                  <a:gd name="connsiteY0" fmla="*/ 0 h 561975"/>
                  <a:gd name="connsiteX1" fmla="*/ 47625 w 990599"/>
                  <a:gd name="connsiteY1" fmla="*/ 9525 h 561975"/>
                  <a:gd name="connsiteX2" fmla="*/ 133350 w 990599"/>
                  <a:gd name="connsiteY2" fmla="*/ 47625 h 561975"/>
                  <a:gd name="connsiteX3" fmla="*/ 257175 w 990599"/>
                  <a:gd name="connsiteY3" fmla="*/ 57150 h 561975"/>
                  <a:gd name="connsiteX4" fmla="*/ 266700 w 990599"/>
                  <a:gd name="connsiteY4" fmla="*/ 190500 h 561975"/>
                  <a:gd name="connsiteX5" fmla="*/ 285750 w 990599"/>
                  <a:gd name="connsiteY5" fmla="*/ 161925 h 561975"/>
                  <a:gd name="connsiteX6" fmla="*/ 314325 w 990599"/>
                  <a:gd name="connsiteY6" fmla="*/ 152400 h 561975"/>
                  <a:gd name="connsiteX7" fmla="*/ 323850 w 990599"/>
                  <a:gd name="connsiteY7" fmla="*/ 276225 h 561975"/>
                  <a:gd name="connsiteX8" fmla="*/ 333375 w 990599"/>
                  <a:gd name="connsiteY8" fmla="*/ 304800 h 561975"/>
                  <a:gd name="connsiteX9" fmla="*/ 342900 w 990599"/>
                  <a:gd name="connsiteY9" fmla="*/ 342900 h 561975"/>
                  <a:gd name="connsiteX10" fmla="*/ 371475 w 990599"/>
                  <a:gd name="connsiteY10" fmla="*/ 276225 h 561975"/>
                  <a:gd name="connsiteX11" fmla="*/ 390525 w 990599"/>
                  <a:gd name="connsiteY11" fmla="*/ 219075 h 561975"/>
                  <a:gd name="connsiteX12" fmla="*/ 438150 w 990599"/>
                  <a:gd name="connsiteY12" fmla="*/ 342900 h 561975"/>
                  <a:gd name="connsiteX13" fmla="*/ 590550 w 990599"/>
                  <a:gd name="connsiteY13" fmla="*/ 495300 h 561975"/>
                  <a:gd name="connsiteX14" fmla="*/ 895350 w 990599"/>
                  <a:gd name="connsiteY14" fmla="*/ 428625 h 561975"/>
                  <a:gd name="connsiteX15" fmla="*/ 990599 w 990599"/>
                  <a:gd name="connsiteY15" fmla="*/ 561975 h 561975"/>
                  <a:gd name="connsiteX0" fmla="*/ 0 w 1009649"/>
                  <a:gd name="connsiteY0" fmla="*/ 0 h 571852"/>
                  <a:gd name="connsiteX1" fmla="*/ 47625 w 1009649"/>
                  <a:gd name="connsiteY1" fmla="*/ 9525 h 571852"/>
                  <a:gd name="connsiteX2" fmla="*/ 133350 w 1009649"/>
                  <a:gd name="connsiteY2" fmla="*/ 47625 h 571852"/>
                  <a:gd name="connsiteX3" fmla="*/ 257175 w 1009649"/>
                  <a:gd name="connsiteY3" fmla="*/ 57150 h 571852"/>
                  <a:gd name="connsiteX4" fmla="*/ 266700 w 1009649"/>
                  <a:gd name="connsiteY4" fmla="*/ 190500 h 571852"/>
                  <a:gd name="connsiteX5" fmla="*/ 285750 w 1009649"/>
                  <a:gd name="connsiteY5" fmla="*/ 161925 h 571852"/>
                  <a:gd name="connsiteX6" fmla="*/ 314325 w 1009649"/>
                  <a:gd name="connsiteY6" fmla="*/ 152400 h 571852"/>
                  <a:gd name="connsiteX7" fmla="*/ 323850 w 1009649"/>
                  <a:gd name="connsiteY7" fmla="*/ 276225 h 571852"/>
                  <a:gd name="connsiteX8" fmla="*/ 333375 w 1009649"/>
                  <a:gd name="connsiteY8" fmla="*/ 304800 h 571852"/>
                  <a:gd name="connsiteX9" fmla="*/ 342900 w 1009649"/>
                  <a:gd name="connsiteY9" fmla="*/ 342900 h 571852"/>
                  <a:gd name="connsiteX10" fmla="*/ 371475 w 1009649"/>
                  <a:gd name="connsiteY10" fmla="*/ 276225 h 571852"/>
                  <a:gd name="connsiteX11" fmla="*/ 390525 w 1009649"/>
                  <a:gd name="connsiteY11" fmla="*/ 219075 h 571852"/>
                  <a:gd name="connsiteX12" fmla="*/ 438150 w 1009649"/>
                  <a:gd name="connsiteY12" fmla="*/ 342900 h 571852"/>
                  <a:gd name="connsiteX13" fmla="*/ 590550 w 1009649"/>
                  <a:gd name="connsiteY13" fmla="*/ 495300 h 571852"/>
                  <a:gd name="connsiteX14" fmla="*/ 895350 w 1009649"/>
                  <a:gd name="connsiteY14" fmla="*/ 428625 h 571852"/>
                  <a:gd name="connsiteX15" fmla="*/ 990599 w 1009649"/>
                  <a:gd name="connsiteY15" fmla="*/ 561975 h 571852"/>
                  <a:gd name="connsiteX16" fmla="*/ 1009649 w 1009649"/>
                  <a:gd name="connsiteY16" fmla="*/ 561975 h 571852"/>
                  <a:gd name="connsiteX0" fmla="*/ 0 w 1038224"/>
                  <a:gd name="connsiteY0" fmla="*/ 0 h 564989"/>
                  <a:gd name="connsiteX1" fmla="*/ 47625 w 1038224"/>
                  <a:gd name="connsiteY1" fmla="*/ 9525 h 564989"/>
                  <a:gd name="connsiteX2" fmla="*/ 133350 w 1038224"/>
                  <a:gd name="connsiteY2" fmla="*/ 47625 h 564989"/>
                  <a:gd name="connsiteX3" fmla="*/ 257175 w 1038224"/>
                  <a:gd name="connsiteY3" fmla="*/ 57150 h 564989"/>
                  <a:gd name="connsiteX4" fmla="*/ 266700 w 1038224"/>
                  <a:gd name="connsiteY4" fmla="*/ 190500 h 564989"/>
                  <a:gd name="connsiteX5" fmla="*/ 285750 w 1038224"/>
                  <a:gd name="connsiteY5" fmla="*/ 161925 h 564989"/>
                  <a:gd name="connsiteX6" fmla="*/ 314325 w 1038224"/>
                  <a:gd name="connsiteY6" fmla="*/ 152400 h 564989"/>
                  <a:gd name="connsiteX7" fmla="*/ 323850 w 1038224"/>
                  <a:gd name="connsiteY7" fmla="*/ 276225 h 564989"/>
                  <a:gd name="connsiteX8" fmla="*/ 333375 w 1038224"/>
                  <a:gd name="connsiteY8" fmla="*/ 304800 h 564989"/>
                  <a:gd name="connsiteX9" fmla="*/ 342900 w 1038224"/>
                  <a:gd name="connsiteY9" fmla="*/ 342900 h 564989"/>
                  <a:gd name="connsiteX10" fmla="*/ 371475 w 1038224"/>
                  <a:gd name="connsiteY10" fmla="*/ 276225 h 564989"/>
                  <a:gd name="connsiteX11" fmla="*/ 390525 w 1038224"/>
                  <a:gd name="connsiteY11" fmla="*/ 219075 h 564989"/>
                  <a:gd name="connsiteX12" fmla="*/ 438150 w 1038224"/>
                  <a:gd name="connsiteY12" fmla="*/ 342900 h 564989"/>
                  <a:gd name="connsiteX13" fmla="*/ 590550 w 1038224"/>
                  <a:gd name="connsiteY13" fmla="*/ 495300 h 564989"/>
                  <a:gd name="connsiteX14" fmla="*/ 895350 w 1038224"/>
                  <a:gd name="connsiteY14" fmla="*/ 428625 h 564989"/>
                  <a:gd name="connsiteX15" fmla="*/ 990599 w 1038224"/>
                  <a:gd name="connsiteY15" fmla="*/ 561975 h 564989"/>
                  <a:gd name="connsiteX16" fmla="*/ 1038224 w 1038224"/>
                  <a:gd name="connsiteY16" fmla="*/ 476250 h 564989"/>
                  <a:gd name="connsiteX0" fmla="*/ 0 w 1038224"/>
                  <a:gd name="connsiteY0" fmla="*/ 0 h 564989"/>
                  <a:gd name="connsiteX1" fmla="*/ 47625 w 1038224"/>
                  <a:gd name="connsiteY1" fmla="*/ 9525 h 564989"/>
                  <a:gd name="connsiteX2" fmla="*/ 133350 w 1038224"/>
                  <a:gd name="connsiteY2" fmla="*/ 47625 h 564989"/>
                  <a:gd name="connsiteX3" fmla="*/ 257175 w 1038224"/>
                  <a:gd name="connsiteY3" fmla="*/ 57150 h 564989"/>
                  <a:gd name="connsiteX4" fmla="*/ 266700 w 1038224"/>
                  <a:gd name="connsiteY4" fmla="*/ 190500 h 564989"/>
                  <a:gd name="connsiteX5" fmla="*/ 285750 w 1038224"/>
                  <a:gd name="connsiteY5" fmla="*/ 161925 h 564989"/>
                  <a:gd name="connsiteX6" fmla="*/ 314325 w 1038224"/>
                  <a:gd name="connsiteY6" fmla="*/ 152400 h 564989"/>
                  <a:gd name="connsiteX7" fmla="*/ 323850 w 1038224"/>
                  <a:gd name="connsiteY7" fmla="*/ 276225 h 564989"/>
                  <a:gd name="connsiteX8" fmla="*/ 333375 w 1038224"/>
                  <a:gd name="connsiteY8" fmla="*/ 304800 h 564989"/>
                  <a:gd name="connsiteX9" fmla="*/ 342900 w 1038224"/>
                  <a:gd name="connsiteY9" fmla="*/ 342900 h 564989"/>
                  <a:gd name="connsiteX10" fmla="*/ 371475 w 1038224"/>
                  <a:gd name="connsiteY10" fmla="*/ 276225 h 564989"/>
                  <a:gd name="connsiteX11" fmla="*/ 390525 w 1038224"/>
                  <a:gd name="connsiteY11" fmla="*/ 219075 h 564989"/>
                  <a:gd name="connsiteX12" fmla="*/ 438150 w 1038224"/>
                  <a:gd name="connsiteY12" fmla="*/ 342900 h 564989"/>
                  <a:gd name="connsiteX13" fmla="*/ 590550 w 1038224"/>
                  <a:gd name="connsiteY13" fmla="*/ 495300 h 564989"/>
                  <a:gd name="connsiteX14" fmla="*/ 895350 w 1038224"/>
                  <a:gd name="connsiteY14" fmla="*/ 428625 h 564989"/>
                  <a:gd name="connsiteX15" fmla="*/ 990599 w 1038224"/>
                  <a:gd name="connsiteY15" fmla="*/ 561975 h 564989"/>
                  <a:gd name="connsiteX16" fmla="*/ 1038224 w 1038224"/>
                  <a:gd name="connsiteY16" fmla="*/ 476250 h 564989"/>
                  <a:gd name="connsiteX17" fmla="*/ 1028698 w 1038224"/>
                  <a:gd name="connsiteY17" fmla="*/ 447675 h 564989"/>
                  <a:gd name="connsiteX0" fmla="*/ 0 w 1076323"/>
                  <a:gd name="connsiteY0" fmla="*/ 0 h 564989"/>
                  <a:gd name="connsiteX1" fmla="*/ 47625 w 1076323"/>
                  <a:gd name="connsiteY1" fmla="*/ 9525 h 564989"/>
                  <a:gd name="connsiteX2" fmla="*/ 133350 w 1076323"/>
                  <a:gd name="connsiteY2" fmla="*/ 47625 h 564989"/>
                  <a:gd name="connsiteX3" fmla="*/ 257175 w 1076323"/>
                  <a:gd name="connsiteY3" fmla="*/ 57150 h 564989"/>
                  <a:gd name="connsiteX4" fmla="*/ 266700 w 1076323"/>
                  <a:gd name="connsiteY4" fmla="*/ 190500 h 564989"/>
                  <a:gd name="connsiteX5" fmla="*/ 285750 w 1076323"/>
                  <a:gd name="connsiteY5" fmla="*/ 161925 h 564989"/>
                  <a:gd name="connsiteX6" fmla="*/ 314325 w 1076323"/>
                  <a:gd name="connsiteY6" fmla="*/ 152400 h 564989"/>
                  <a:gd name="connsiteX7" fmla="*/ 323850 w 1076323"/>
                  <a:gd name="connsiteY7" fmla="*/ 276225 h 564989"/>
                  <a:gd name="connsiteX8" fmla="*/ 333375 w 1076323"/>
                  <a:gd name="connsiteY8" fmla="*/ 304800 h 564989"/>
                  <a:gd name="connsiteX9" fmla="*/ 342900 w 1076323"/>
                  <a:gd name="connsiteY9" fmla="*/ 342900 h 564989"/>
                  <a:gd name="connsiteX10" fmla="*/ 371475 w 1076323"/>
                  <a:gd name="connsiteY10" fmla="*/ 276225 h 564989"/>
                  <a:gd name="connsiteX11" fmla="*/ 390525 w 1076323"/>
                  <a:gd name="connsiteY11" fmla="*/ 219075 h 564989"/>
                  <a:gd name="connsiteX12" fmla="*/ 438150 w 1076323"/>
                  <a:gd name="connsiteY12" fmla="*/ 342900 h 564989"/>
                  <a:gd name="connsiteX13" fmla="*/ 590550 w 1076323"/>
                  <a:gd name="connsiteY13" fmla="*/ 495300 h 564989"/>
                  <a:gd name="connsiteX14" fmla="*/ 895350 w 1076323"/>
                  <a:gd name="connsiteY14" fmla="*/ 428625 h 564989"/>
                  <a:gd name="connsiteX15" fmla="*/ 990599 w 1076323"/>
                  <a:gd name="connsiteY15" fmla="*/ 561975 h 564989"/>
                  <a:gd name="connsiteX16" fmla="*/ 1038224 w 1076323"/>
                  <a:gd name="connsiteY16" fmla="*/ 476250 h 564989"/>
                  <a:gd name="connsiteX17" fmla="*/ 1076323 w 1076323"/>
                  <a:gd name="connsiteY17" fmla="*/ 466725 h 564989"/>
                  <a:gd name="connsiteX0" fmla="*/ 0 w 1077410"/>
                  <a:gd name="connsiteY0" fmla="*/ 0 h 564989"/>
                  <a:gd name="connsiteX1" fmla="*/ 47625 w 1077410"/>
                  <a:gd name="connsiteY1" fmla="*/ 9525 h 564989"/>
                  <a:gd name="connsiteX2" fmla="*/ 133350 w 1077410"/>
                  <a:gd name="connsiteY2" fmla="*/ 47625 h 564989"/>
                  <a:gd name="connsiteX3" fmla="*/ 257175 w 1077410"/>
                  <a:gd name="connsiteY3" fmla="*/ 57150 h 564989"/>
                  <a:gd name="connsiteX4" fmla="*/ 266700 w 1077410"/>
                  <a:gd name="connsiteY4" fmla="*/ 190500 h 564989"/>
                  <a:gd name="connsiteX5" fmla="*/ 285750 w 1077410"/>
                  <a:gd name="connsiteY5" fmla="*/ 161925 h 564989"/>
                  <a:gd name="connsiteX6" fmla="*/ 314325 w 1077410"/>
                  <a:gd name="connsiteY6" fmla="*/ 152400 h 564989"/>
                  <a:gd name="connsiteX7" fmla="*/ 323850 w 1077410"/>
                  <a:gd name="connsiteY7" fmla="*/ 276225 h 564989"/>
                  <a:gd name="connsiteX8" fmla="*/ 333375 w 1077410"/>
                  <a:gd name="connsiteY8" fmla="*/ 304800 h 564989"/>
                  <a:gd name="connsiteX9" fmla="*/ 342900 w 1077410"/>
                  <a:gd name="connsiteY9" fmla="*/ 342900 h 564989"/>
                  <a:gd name="connsiteX10" fmla="*/ 371475 w 1077410"/>
                  <a:gd name="connsiteY10" fmla="*/ 276225 h 564989"/>
                  <a:gd name="connsiteX11" fmla="*/ 390525 w 1077410"/>
                  <a:gd name="connsiteY11" fmla="*/ 219075 h 564989"/>
                  <a:gd name="connsiteX12" fmla="*/ 438150 w 1077410"/>
                  <a:gd name="connsiteY12" fmla="*/ 342900 h 564989"/>
                  <a:gd name="connsiteX13" fmla="*/ 590550 w 1077410"/>
                  <a:gd name="connsiteY13" fmla="*/ 495300 h 564989"/>
                  <a:gd name="connsiteX14" fmla="*/ 895350 w 1077410"/>
                  <a:gd name="connsiteY14" fmla="*/ 428625 h 564989"/>
                  <a:gd name="connsiteX15" fmla="*/ 990599 w 1077410"/>
                  <a:gd name="connsiteY15" fmla="*/ 561975 h 564989"/>
                  <a:gd name="connsiteX16" fmla="*/ 1038224 w 1077410"/>
                  <a:gd name="connsiteY16" fmla="*/ 476250 h 564989"/>
                  <a:gd name="connsiteX17" fmla="*/ 1076323 w 1077410"/>
                  <a:gd name="connsiteY17" fmla="*/ 466725 h 564989"/>
                  <a:gd name="connsiteX18" fmla="*/ 1066798 w 1077410"/>
                  <a:gd name="connsiteY18" fmla="*/ 466725 h 564989"/>
                  <a:gd name="connsiteX0" fmla="*/ 0 w 1124011"/>
                  <a:gd name="connsiteY0" fmla="*/ 0 h 564989"/>
                  <a:gd name="connsiteX1" fmla="*/ 47625 w 1124011"/>
                  <a:gd name="connsiteY1" fmla="*/ 9525 h 564989"/>
                  <a:gd name="connsiteX2" fmla="*/ 133350 w 1124011"/>
                  <a:gd name="connsiteY2" fmla="*/ 47625 h 564989"/>
                  <a:gd name="connsiteX3" fmla="*/ 257175 w 1124011"/>
                  <a:gd name="connsiteY3" fmla="*/ 57150 h 564989"/>
                  <a:gd name="connsiteX4" fmla="*/ 266700 w 1124011"/>
                  <a:gd name="connsiteY4" fmla="*/ 190500 h 564989"/>
                  <a:gd name="connsiteX5" fmla="*/ 285750 w 1124011"/>
                  <a:gd name="connsiteY5" fmla="*/ 161925 h 564989"/>
                  <a:gd name="connsiteX6" fmla="*/ 314325 w 1124011"/>
                  <a:gd name="connsiteY6" fmla="*/ 152400 h 564989"/>
                  <a:gd name="connsiteX7" fmla="*/ 323850 w 1124011"/>
                  <a:gd name="connsiteY7" fmla="*/ 276225 h 564989"/>
                  <a:gd name="connsiteX8" fmla="*/ 333375 w 1124011"/>
                  <a:gd name="connsiteY8" fmla="*/ 304800 h 564989"/>
                  <a:gd name="connsiteX9" fmla="*/ 342900 w 1124011"/>
                  <a:gd name="connsiteY9" fmla="*/ 342900 h 564989"/>
                  <a:gd name="connsiteX10" fmla="*/ 371475 w 1124011"/>
                  <a:gd name="connsiteY10" fmla="*/ 276225 h 564989"/>
                  <a:gd name="connsiteX11" fmla="*/ 390525 w 1124011"/>
                  <a:gd name="connsiteY11" fmla="*/ 219075 h 564989"/>
                  <a:gd name="connsiteX12" fmla="*/ 438150 w 1124011"/>
                  <a:gd name="connsiteY12" fmla="*/ 342900 h 564989"/>
                  <a:gd name="connsiteX13" fmla="*/ 590550 w 1124011"/>
                  <a:gd name="connsiteY13" fmla="*/ 495300 h 564989"/>
                  <a:gd name="connsiteX14" fmla="*/ 895350 w 1124011"/>
                  <a:gd name="connsiteY14" fmla="*/ 428625 h 564989"/>
                  <a:gd name="connsiteX15" fmla="*/ 990599 w 1124011"/>
                  <a:gd name="connsiteY15" fmla="*/ 561975 h 564989"/>
                  <a:gd name="connsiteX16" fmla="*/ 1038224 w 1124011"/>
                  <a:gd name="connsiteY16" fmla="*/ 476250 h 564989"/>
                  <a:gd name="connsiteX17" fmla="*/ 1076323 w 1124011"/>
                  <a:gd name="connsiteY17" fmla="*/ 466725 h 564989"/>
                  <a:gd name="connsiteX18" fmla="*/ 1123948 w 1124011"/>
                  <a:gd name="connsiteY18" fmla="*/ 323850 h 564989"/>
                  <a:gd name="connsiteX0" fmla="*/ 0 w 1142997"/>
                  <a:gd name="connsiteY0" fmla="*/ 0 h 564989"/>
                  <a:gd name="connsiteX1" fmla="*/ 47625 w 1142997"/>
                  <a:gd name="connsiteY1" fmla="*/ 9525 h 564989"/>
                  <a:gd name="connsiteX2" fmla="*/ 133350 w 1142997"/>
                  <a:gd name="connsiteY2" fmla="*/ 47625 h 564989"/>
                  <a:gd name="connsiteX3" fmla="*/ 257175 w 1142997"/>
                  <a:gd name="connsiteY3" fmla="*/ 57150 h 564989"/>
                  <a:gd name="connsiteX4" fmla="*/ 266700 w 1142997"/>
                  <a:gd name="connsiteY4" fmla="*/ 190500 h 564989"/>
                  <a:gd name="connsiteX5" fmla="*/ 285750 w 1142997"/>
                  <a:gd name="connsiteY5" fmla="*/ 161925 h 564989"/>
                  <a:gd name="connsiteX6" fmla="*/ 314325 w 1142997"/>
                  <a:gd name="connsiteY6" fmla="*/ 152400 h 564989"/>
                  <a:gd name="connsiteX7" fmla="*/ 323850 w 1142997"/>
                  <a:gd name="connsiteY7" fmla="*/ 276225 h 564989"/>
                  <a:gd name="connsiteX8" fmla="*/ 333375 w 1142997"/>
                  <a:gd name="connsiteY8" fmla="*/ 304800 h 564989"/>
                  <a:gd name="connsiteX9" fmla="*/ 342900 w 1142997"/>
                  <a:gd name="connsiteY9" fmla="*/ 342900 h 564989"/>
                  <a:gd name="connsiteX10" fmla="*/ 371475 w 1142997"/>
                  <a:gd name="connsiteY10" fmla="*/ 276225 h 564989"/>
                  <a:gd name="connsiteX11" fmla="*/ 390525 w 1142997"/>
                  <a:gd name="connsiteY11" fmla="*/ 219075 h 564989"/>
                  <a:gd name="connsiteX12" fmla="*/ 438150 w 1142997"/>
                  <a:gd name="connsiteY12" fmla="*/ 342900 h 564989"/>
                  <a:gd name="connsiteX13" fmla="*/ 590550 w 1142997"/>
                  <a:gd name="connsiteY13" fmla="*/ 495300 h 564989"/>
                  <a:gd name="connsiteX14" fmla="*/ 895350 w 1142997"/>
                  <a:gd name="connsiteY14" fmla="*/ 428625 h 564989"/>
                  <a:gd name="connsiteX15" fmla="*/ 990599 w 1142997"/>
                  <a:gd name="connsiteY15" fmla="*/ 561975 h 564989"/>
                  <a:gd name="connsiteX16" fmla="*/ 1038224 w 1142997"/>
                  <a:gd name="connsiteY16" fmla="*/ 476250 h 564989"/>
                  <a:gd name="connsiteX17" fmla="*/ 1076323 w 1142997"/>
                  <a:gd name="connsiteY17" fmla="*/ 466725 h 564989"/>
                  <a:gd name="connsiteX18" fmla="*/ 1123948 w 1142997"/>
                  <a:gd name="connsiteY18" fmla="*/ 323850 h 564989"/>
                  <a:gd name="connsiteX19" fmla="*/ 1142997 w 1142997"/>
                  <a:gd name="connsiteY19" fmla="*/ 266700 h 564989"/>
                  <a:gd name="connsiteX0" fmla="*/ 0 w 1552572"/>
                  <a:gd name="connsiteY0" fmla="*/ 0 h 564989"/>
                  <a:gd name="connsiteX1" fmla="*/ 47625 w 1552572"/>
                  <a:gd name="connsiteY1" fmla="*/ 9525 h 564989"/>
                  <a:gd name="connsiteX2" fmla="*/ 133350 w 1552572"/>
                  <a:gd name="connsiteY2" fmla="*/ 47625 h 564989"/>
                  <a:gd name="connsiteX3" fmla="*/ 257175 w 1552572"/>
                  <a:gd name="connsiteY3" fmla="*/ 57150 h 564989"/>
                  <a:gd name="connsiteX4" fmla="*/ 266700 w 1552572"/>
                  <a:gd name="connsiteY4" fmla="*/ 190500 h 564989"/>
                  <a:gd name="connsiteX5" fmla="*/ 285750 w 1552572"/>
                  <a:gd name="connsiteY5" fmla="*/ 161925 h 564989"/>
                  <a:gd name="connsiteX6" fmla="*/ 314325 w 1552572"/>
                  <a:gd name="connsiteY6" fmla="*/ 152400 h 564989"/>
                  <a:gd name="connsiteX7" fmla="*/ 323850 w 1552572"/>
                  <a:gd name="connsiteY7" fmla="*/ 276225 h 564989"/>
                  <a:gd name="connsiteX8" fmla="*/ 333375 w 1552572"/>
                  <a:gd name="connsiteY8" fmla="*/ 304800 h 564989"/>
                  <a:gd name="connsiteX9" fmla="*/ 342900 w 1552572"/>
                  <a:gd name="connsiteY9" fmla="*/ 342900 h 564989"/>
                  <a:gd name="connsiteX10" fmla="*/ 371475 w 1552572"/>
                  <a:gd name="connsiteY10" fmla="*/ 276225 h 564989"/>
                  <a:gd name="connsiteX11" fmla="*/ 390525 w 1552572"/>
                  <a:gd name="connsiteY11" fmla="*/ 219075 h 564989"/>
                  <a:gd name="connsiteX12" fmla="*/ 438150 w 1552572"/>
                  <a:gd name="connsiteY12" fmla="*/ 342900 h 564989"/>
                  <a:gd name="connsiteX13" fmla="*/ 590550 w 1552572"/>
                  <a:gd name="connsiteY13" fmla="*/ 495300 h 564989"/>
                  <a:gd name="connsiteX14" fmla="*/ 895350 w 1552572"/>
                  <a:gd name="connsiteY14" fmla="*/ 428625 h 564989"/>
                  <a:gd name="connsiteX15" fmla="*/ 990599 w 1552572"/>
                  <a:gd name="connsiteY15" fmla="*/ 561975 h 564989"/>
                  <a:gd name="connsiteX16" fmla="*/ 1038224 w 1552572"/>
                  <a:gd name="connsiteY16" fmla="*/ 476250 h 564989"/>
                  <a:gd name="connsiteX17" fmla="*/ 1076323 w 1552572"/>
                  <a:gd name="connsiteY17" fmla="*/ 466725 h 564989"/>
                  <a:gd name="connsiteX18" fmla="*/ 1123948 w 1552572"/>
                  <a:gd name="connsiteY18" fmla="*/ 323850 h 564989"/>
                  <a:gd name="connsiteX19" fmla="*/ 1552572 w 1552572"/>
                  <a:gd name="connsiteY19" fmla="*/ 152400 h 564989"/>
                  <a:gd name="connsiteX0" fmla="*/ 0 w 1552572"/>
                  <a:gd name="connsiteY0" fmla="*/ 0 h 564989"/>
                  <a:gd name="connsiteX1" fmla="*/ 47625 w 1552572"/>
                  <a:gd name="connsiteY1" fmla="*/ 9525 h 564989"/>
                  <a:gd name="connsiteX2" fmla="*/ 133350 w 1552572"/>
                  <a:gd name="connsiteY2" fmla="*/ 47625 h 564989"/>
                  <a:gd name="connsiteX3" fmla="*/ 257175 w 1552572"/>
                  <a:gd name="connsiteY3" fmla="*/ 57150 h 564989"/>
                  <a:gd name="connsiteX4" fmla="*/ 266700 w 1552572"/>
                  <a:gd name="connsiteY4" fmla="*/ 190500 h 564989"/>
                  <a:gd name="connsiteX5" fmla="*/ 285750 w 1552572"/>
                  <a:gd name="connsiteY5" fmla="*/ 161925 h 564989"/>
                  <a:gd name="connsiteX6" fmla="*/ 314325 w 1552572"/>
                  <a:gd name="connsiteY6" fmla="*/ 152400 h 564989"/>
                  <a:gd name="connsiteX7" fmla="*/ 323850 w 1552572"/>
                  <a:gd name="connsiteY7" fmla="*/ 276225 h 564989"/>
                  <a:gd name="connsiteX8" fmla="*/ 333375 w 1552572"/>
                  <a:gd name="connsiteY8" fmla="*/ 304800 h 564989"/>
                  <a:gd name="connsiteX9" fmla="*/ 342900 w 1552572"/>
                  <a:gd name="connsiteY9" fmla="*/ 342900 h 564989"/>
                  <a:gd name="connsiteX10" fmla="*/ 371475 w 1552572"/>
                  <a:gd name="connsiteY10" fmla="*/ 276225 h 564989"/>
                  <a:gd name="connsiteX11" fmla="*/ 390525 w 1552572"/>
                  <a:gd name="connsiteY11" fmla="*/ 219075 h 564989"/>
                  <a:gd name="connsiteX12" fmla="*/ 438150 w 1552572"/>
                  <a:gd name="connsiteY12" fmla="*/ 342900 h 564989"/>
                  <a:gd name="connsiteX13" fmla="*/ 590550 w 1552572"/>
                  <a:gd name="connsiteY13" fmla="*/ 495300 h 564989"/>
                  <a:gd name="connsiteX14" fmla="*/ 895350 w 1552572"/>
                  <a:gd name="connsiteY14" fmla="*/ 428625 h 564989"/>
                  <a:gd name="connsiteX15" fmla="*/ 990599 w 1552572"/>
                  <a:gd name="connsiteY15" fmla="*/ 561975 h 564989"/>
                  <a:gd name="connsiteX16" fmla="*/ 1038224 w 1552572"/>
                  <a:gd name="connsiteY16" fmla="*/ 476250 h 564989"/>
                  <a:gd name="connsiteX17" fmla="*/ 1076323 w 1552572"/>
                  <a:gd name="connsiteY17" fmla="*/ 466725 h 564989"/>
                  <a:gd name="connsiteX18" fmla="*/ 1142998 w 1552572"/>
                  <a:gd name="connsiteY18" fmla="*/ 323850 h 564989"/>
                  <a:gd name="connsiteX19" fmla="*/ 1552572 w 1552572"/>
                  <a:gd name="connsiteY19" fmla="*/ 152400 h 564989"/>
                  <a:gd name="connsiteX0" fmla="*/ 0 w 1596679"/>
                  <a:gd name="connsiteY0" fmla="*/ 0 h 564989"/>
                  <a:gd name="connsiteX1" fmla="*/ 47625 w 1596679"/>
                  <a:gd name="connsiteY1" fmla="*/ 9525 h 564989"/>
                  <a:gd name="connsiteX2" fmla="*/ 133350 w 1596679"/>
                  <a:gd name="connsiteY2" fmla="*/ 47625 h 564989"/>
                  <a:gd name="connsiteX3" fmla="*/ 257175 w 1596679"/>
                  <a:gd name="connsiteY3" fmla="*/ 57150 h 564989"/>
                  <a:gd name="connsiteX4" fmla="*/ 266700 w 1596679"/>
                  <a:gd name="connsiteY4" fmla="*/ 190500 h 564989"/>
                  <a:gd name="connsiteX5" fmla="*/ 285750 w 1596679"/>
                  <a:gd name="connsiteY5" fmla="*/ 161925 h 564989"/>
                  <a:gd name="connsiteX6" fmla="*/ 314325 w 1596679"/>
                  <a:gd name="connsiteY6" fmla="*/ 152400 h 564989"/>
                  <a:gd name="connsiteX7" fmla="*/ 323850 w 1596679"/>
                  <a:gd name="connsiteY7" fmla="*/ 276225 h 564989"/>
                  <a:gd name="connsiteX8" fmla="*/ 333375 w 1596679"/>
                  <a:gd name="connsiteY8" fmla="*/ 304800 h 564989"/>
                  <a:gd name="connsiteX9" fmla="*/ 342900 w 1596679"/>
                  <a:gd name="connsiteY9" fmla="*/ 342900 h 564989"/>
                  <a:gd name="connsiteX10" fmla="*/ 371475 w 1596679"/>
                  <a:gd name="connsiteY10" fmla="*/ 276225 h 564989"/>
                  <a:gd name="connsiteX11" fmla="*/ 390525 w 1596679"/>
                  <a:gd name="connsiteY11" fmla="*/ 219075 h 564989"/>
                  <a:gd name="connsiteX12" fmla="*/ 438150 w 1596679"/>
                  <a:gd name="connsiteY12" fmla="*/ 342900 h 564989"/>
                  <a:gd name="connsiteX13" fmla="*/ 590550 w 1596679"/>
                  <a:gd name="connsiteY13" fmla="*/ 495300 h 564989"/>
                  <a:gd name="connsiteX14" fmla="*/ 895350 w 1596679"/>
                  <a:gd name="connsiteY14" fmla="*/ 428625 h 564989"/>
                  <a:gd name="connsiteX15" fmla="*/ 990599 w 1596679"/>
                  <a:gd name="connsiteY15" fmla="*/ 561975 h 564989"/>
                  <a:gd name="connsiteX16" fmla="*/ 1038224 w 1596679"/>
                  <a:gd name="connsiteY16" fmla="*/ 476250 h 564989"/>
                  <a:gd name="connsiteX17" fmla="*/ 1076323 w 1596679"/>
                  <a:gd name="connsiteY17" fmla="*/ 466725 h 564989"/>
                  <a:gd name="connsiteX18" fmla="*/ 1142998 w 1596679"/>
                  <a:gd name="connsiteY18" fmla="*/ 323850 h 564989"/>
                  <a:gd name="connsiteX19" fmla="*/ 1552572 w 1596679"/>
                  <a:gd name="connsiteY19" fmla="*/ 152400 h 564989"/>
                  <a:gd name="connsiteX20" fmla="*/ 1590671 w 1596679"/>
                  <a:gd name="connsiteY20" fmla="*/ 142875 h 564989"/>
                  <a:gd name="connsiteX0" fmla="*/ 0 w 2076446"/>
                  <a:gd name="connsiteY0" fmla="*/ 0 h 564989"/>
                  <a:gd name="connsiteX1" fmla="*/ 47625 w 2076446"/>
                  <a:gd name="connsiteY1" fmla="*/ 9525 h 564989"/>
                  <a:gd name="connsiteX2" fmla="*/ 133350 w 2076446"/>
                  <a:gd name="connsiteY2" fmla="*/ 47625 h 564989"/>
                  <a:gd name="connsiteX3" fmla="*/ 257175 w 2076446"/>
                  <a:gd name="connsiteY3" fmla="*/ 57150 h 564989"/>
                  <a:gd name="connsiteX4" fmla="*/ 266700 w 2076446"/>
                  <a:gd name="connsiteY4" fmla="*/ 190500 h 564989"/>
                  <a:gd name="connsiteX5" fmla="*/ 285750 w 2076446"/>
                  <a:gd name="connsiteY5" fmla="*/ 161925 h 564989"/>
                  <a:gd name="connsiteX6" fmla="*/ 314325 w 2076446"/>
                  <a:gd name="connsiteY6" fmla="*/ 152400 h 564989"/>
                  <a:gd name="connsiteX7" fmla="*/ 323850 w 2076446"/>
                  <a:gd name="connsiteY7" fmla="*/ 276225 h 564989"/>
                  <a:gd name="connsiteX8" fmla="*/ 333375 w 2076446"/>
                  <a:gd name="connsiteY8" fmla="*/ 304800 h 564989"/>
                  <a:gd name="connsiteX9" fmla="*/ 342900 w 2076446"/>
                  <a:gd name="connsiteY9" fmla="*/ 342900 h 564989"/>
                  <a:gd name="connsiteX10" fmla="*/ 371475 w 2076446"/>
                  <a:gd name="connsiteY10" fmla="*/ 276225 h 564989"/>
                  <a:gd name="connsiteX11" fmla="*/ 390525 w 2076446"/>
                  <a:gd name="connsiteY11" fmla="*/ 219075 h 564989"/>
                  <a:gd name="connsiteX12" fmla="*/ 438150 w 2076446"/>
                  <a:gd name="connsiteY12" fmla="*/ 342900 h 564989"/>
                  <a:gd name="connsiteX13" fmla="*/ 590550 w 2076446"/>
                  <a:gd name="connsiteY13" fmla="*/ 495300 h 564989"/>
                  <a:gd name="connsiteX14" fmla="*/ 895350 w 2076446"/>
                  <a:gd name="connsiteY14" fmla="*/ 428625 h 564989"/>
                  <a:gd name="connsiteX15" fmla="*/ 990599 w 2076446"/>
                  <a:gd name="connsiteY15" fmla="*/ 561975 h 564989"/>
                  <a:gd name="connsiteX16" fmla="*/ 1038224 w 2076446"/>
                  <a:gd name="connsiteY16" fmla="*/ 476250 h 564989"/>
                  <a:gd name="connsiteX17" fmla="*/ 1076323 w 2076446"/>
                  <a:gd name="connsiteY17" fmla="*/ 466725 h 564989"/>
                  <a:gd name="connsiteX18" fmla="*/ 1142998 w 2076446"/>
                  <a:gd name="connsiteY18" fmla="*/ 323850 h 564989"/>
                  <a:gd name="connsiteX19" fmla="*/ 1552572 w 2076446"/>
                  <a:gd name="connsiteY19" fmla="*/ 152400 h 564989"/>
                  <a:gd name="connsiteX20" fmla="*/ 2076446 w 2076446"/>
                  <a:gd name="connsiteY20" fmla="*/ 0 h 564989"/>
                  <a:gd name="connsiteX0" fmla="*/ 0 w 2110190"/>
                  <a:gd name="connsiteY0" fmla="*/ 28575 h 593564"/>
                  <a:gd name="connsiteX1" fmla="*/ 47625 w 2110190"/>
                  <a:gd name="connsiteY1" fmla="*/ 38100 h 593564"/>
                  <a:gd name="connsiteX2" fmla="*/ 133350 w 2110190"/>
                  <a:gd name="connsiteY2" fmla="*/ 76200 h 593564"/>
                  <a:gd name="connsiteX3" fmla="*/ 257175 w 2110190"/>
                  <a:gd name="connsiteY3" fmla="*/ 85725 h 593564"/>
                  <a:gd name="connsiteX4" fmla="*/ 266700 w 2110190"/>
                  <a:gd name="connsiteY4" fmla="*/ 219075 h 593564"/>
                  <a:gd name="connsiteX5" fmla="*/ 285750 w 2110190"/>
                  <a:gd name="connsiteY5" fmla="*/ 190500 h 593564"/>
                  <a:gd name="connsiteX6" fmla="*/ 314325 w 2110190"/>
                  <a:gd name="connsiteY6" fmla="*/ 180975 h 593564"/>
                  <a:gd name="connsiteX7" fmla="*/ 323850 w 2110190"/>
                  <a:gd name="connsiteY7" fmla="*/ 304800 h 593564"/>
                  <a:gd name="connsiteX8" fmla="*/ 333375 w 2110190"/>
                  <a:gd name="connsiteY8" fmla="*/ 333375 h 593564"/>
                  <a:gd name="connsiteX9" fmla="*/ 342900 w 2110190"/>
                  <a:gd name="connsiteY9" fmla="*/ 371475 h 593564"/>
                  <a:gd name="connsiteX10" fmla="*/ 371475 w 2110190"/>
                  <a:gd name="connsiteY10" fmla="*/ 304800 h 593564"/>
                  <a:gd name="connsiteX11" fmla="*/ 390525 w 2110190"/>
                  <a:gd name="connsiteY11" fmla="*/ 247650 h 593564"/>
                  <a:gd name="connsiteX12" fmla="*/ 438150 w 2110190"/>
                  <a:gd name="connsiteY12" fmla="*/ 371475 h 593564"/>
                  <a:gd name="connsiteX13" fmla="*/ 590550 w 2110190"/>
                  <a:gd name="connsiteY13" fmla="*/ 523875 h 593564"/>
                  <a:gd name="connsiteX14" fmla="*/ 895350 w 2110190"/>
                  <a:gd name="connsiteY14" fmla="*/ 457200 h 593564"/>
                  <a:gd name="connsiteX15" fmla="*/ 990599 w 2110190"/>
                  <a:gd name="connsiteY15" fmla="*/ 590550 h 593564"/>
                  <a:gd name="connsiteX16" fmla="*/ 1038224 w 2110190"/>
                  <a:gd name="connsiteY16" fmla="*/ 504825 h 593564"/>
                  <a:gd name="connsiteX17" fmla="*/ 1076323 w 2110190"/>
                  <a:gd name="connsiteY17" fmla="*/ 495300 h 593564"/>
                  <a:gd name="connsiteX18" fmla="*/ 1142998 w 2110190"/>
                  <a:gd name="connsiteY18" fmla="*/ 352425 h 593564"/>
                  <a:gd name="connsiteX19" fmla="*/ 1552572 w 2110190"/>
                  <a:gd name="connsiteY19" fmla="*/ 180975 h 593564"/>
                  <a:gd name="connsiteX20" fmla="*/ 2076446 w 2110190"/>
                  <a:gd name="connsiteY20" fmla="*/ 28575 h 593564"/>
                  <a:gd name="connsiteX21" fmla="*/ 2057395 w 2110190"/>
                  <a:gd name="connsiteY21" fmla="*/ 0 h 593564"/>
                  <a:gd name="connsiteX0" fmla="*/ 0 w 2229001"/>
                  <a:gd name="connsiteY0" fmla="*/ 725 h 886578"/>
                  <a:gd name="connsiteX1" fmla="*/ 47625 w 2229001"/>
                  <a:gd name="connsiteY1" fmla="*/ 10250 h 886578"/>
                  <a:gd name="connsiteX2" fmla="*/ 133350 w 2229001"/>
                  <a:gd name="connsiteY2" fmla="*/ 48350 h 886578"/>
                  <a:gd name="connsiteX3" fmla="*/ 257175 w 2229001"/>
                  <a:gd name="connsiteY3" fmla="*/ 57875 h 886578"/>
                  <a:gd name="connsiteX4" fmla="*/ 266700 w 2229001"/>
                  <a:gd name="connsiteY4" fmla="*/ 191225 h 886578"/>
                  <a:gd name="connsiteX5" fmla="*/ 285750 w 2229001"/>
                  <a:gd name="connsiteY5" fmla="*/ 162650 h 886578"/>
                  <a:gd name="connsiteX6" fmla="*/ 314325 w 2229001"/>
                  <a:gd name="connsiteY6" fmla="*/ 153125 h 886578"/>
                  <a:gd name="connsiteX7" fmla="*/ 323850 w 2229001"/>
                  <a:gd name="connsiteY7" fmla="*/ 276950 h 886578"/>
                  <a:gd name="connsiteX8" fmla="*/ 333375 w 2229001"/>
                  <a:gd name="connsiteY8" fmla="*/ 305525 h 886578"/>
                  <a:gd name="connsiteX9" fmla="*/ 342900 w 2229001"/>
                  <a:gd name="connsiteY9" fmla="*/ 343625 h 886578"/>
                  <a:gd name="connsiteX10" fmla="*/ 371475 w 2229001"/>
                  <a:gd name="connsiteY10" fmla="*/ 276950 h 886578"/>
                  <a:gd name="connsiteX11" fmla="*/ 390525 w 2229001"/>
                  <a:gd name="connsiteY11" fmla="*/ 219800 h 886578"/>
                  <a:gd name="connsiteX12" fmla="*/ 438150 w 2229001"/>
                  <a:gd name="connsiteY12" fmla="*/ 343625 h 886578"/>
                  <a:gd name="connsiteX13" fmla="*/ 590550 w 2229001"/>
                  <a:gd name="connsiteY13" fmla="*/ 496025 h 886578"/>
                  <a:gd name="connsiteX14" fmla="*/ 895350 w 2229001"/>
                  <a:gd name="connsiteY14" fmla="*/ 429350 h 886578"/>
                  <a:gd name="connsiteX15" fmla="*/ 990599 w 2229001"/>
                  <a:gd name="connsiteY15" fmla="*/ 562700 h 886578"/>
                  <a:gd name="connsiteX16" fmla="*/ 1038224 w 2229001"/>
                  <a:gd name="connsiteY16" fmla="*/ 476975 h 886578"/>
                  <a:gd name="connsiteX17" fmla="*/ 1076323 w 2229001"/>
                  <a:gd name="connsiteY17" fmla="*/ 467450 h 886578"/>
                  <a:gd name="connsiteX18" fmla="*/ 1142998 w 2229001"/>
                  <a:gd name="connsiteY18" fmla="*/ 324575 h 886578"/>
                  <a:gd name="connsiteX19" fmla="*/ 1552572 w 2229001"/>
                  <a:gd name="connsiteY19" fmla="*/ 153125 h 886578"/>
                  <a:gd name="connsiteX20" fmla="*/ 2076446 w 2229001"/>
                  <a:gd name="connsiteY20" fmla="*/ 725 h 886578"/>
                  <a:gd name="connsiteX21" fmla="*/ 2228845 w 2229001"/>
                  <a:gd name="connsiteY21" fmla="*/ 886550 h 886578"/>
                  <a:gd name="connsiteX0" fmla="*/ 0 w 2228845"/>
                  <a:gd name="connsiteY0" fmla="*/ 0 h 885825"/>
                  <a:gd name="connsiteX1" fmla="*/ 47625 w 2228845"/>
                  <a:gd name="connsiteY1" fmla="*/ 9525 h 885825"/>
                  <a:gd name="connsiteX2" fmla="*/ 133350 w 2228845"/>
                  <a:gd name="connsiteY2" fmla="*/ 47625 h 885825"/>
                  <a:gd name="connsiteX3" fmla="*/ 257175 w 2228845"/>
                  <a:gd name="connsiteY3" fmla="*/ 57150 h 885825"/>
                  <a:gd name="connsiteX4" fmla="*/ 266700 w 2228845"/>
                  <a:gd name="connsiteY4" fmla="*/ 190500 h 885825"/>
                  <a:gd name="connsiteX5" fmla="*/ 285750 w 2228845"/>
                  <a:gd name="connsiteY5" fmla="*/ 161925 h 885825"/>
                  <a:gd name="connsiteX6" fmla="*/ 314325 w 2228845"/>
                  <a:gd name="connsiteY6" fmla="*/ 152400 h 885825"/>
                  <a:gd name="connsiteX7" fmla="*/ 323850 w 2228845"/>
                  <a:gd name="connsiteY7" fmla="*/ 276225 h 885825"/>
                  <a:gd name="connsiteX8" fmla="*/ 333375 w 2228845"/>
                  <a:gd name="connsiteY8" fmla="*/ 304800 h 885825"/>
                  <a:gd name="connsiteX9" fmla="*/ 342900 w 2228845"/>
                  <a:gd name="connsiteY9" fmla="*/ 342900 h 885825"/>
                  <a:gd name="connsiteX10" fmla="*/ 371475 w 2228845"/>
                  <a:gd name="connsiteY10" fmla="*/ 276225 h 885825"/>
                  <a:gd name="connsiteX11" fmla="*/ 390525 w 2228845"/>
                  <a:gd name="connsiteY11" fmla="*/ 219075 h 885825"/>
                  <a:gd name="connsiteX12" fmla="*/ 438150 w 2228845"/>
                  <a:gd name="connsiteY12" fmla="*/ 342900 h 885825"/>
                  <a:gd name="connsiteX13" fmla="*/ 590550 w 2228845"/>
                  <a:gd name="connsiteY13" fmla="*/ 495300 h 885825"/>
                  <a:gd name="connsiteX14" fmla="*/ 895350 w 2228845"/>
                  <a:gd name="connsiteY14" fmla="*/ 428625 h 885825"/>
                  <a:gd name="connsiteX15" fmla="*/ 990599 w 2228845"/>
                  <a:gd name="connsiteY15" fmla="*/ 561975 h 885825"/>
                  <a:gd name="connsiteX16" fmla="*/ 1038224 w 2228845"/>
                  <a:gd name="connsiteY16" fmla="*/ 476250 h 885825"/>
                  <a:gd name="connsiteX17" fmla="*/ 1076323 w 2228845"/>
                  <a:gd name="connsiteY17" fmla="*/ 466725 h 885825"/>
                  <a:gd name="connsiteX18" fmla="*/ 1142998 w 2228845"/>
                  <a:gd name="connsiteY18" fmla="*/ 323850 h 885825"/>
                  <a:gd name="connsiteX19" fmla="*/ 1552572 w 2228845"/>
                  <a:gd name="connsiteY19" fmla="*/ 152400 h 885825"/>
                  <a:gd name="connsiteX20" fmla="*/ 2076446 w 2228845"/>
                  <a:gd name="connsiteY20" fmla="*/ 0 h 885825"/>
                  <a:gd name="connsiteX21" fmla="*/ 2190745 w 2228845"/>
                  <a:gd name="connsiteY21" fmla="*/ 495300 h 885825"/>
                  <a:gd name="connsiteX22" fmla="*/ 2228845 w 2228845"/>
                  <a:gd name="connsiteY22" fmla="*/ 885825 h 885825"/>
                  <a:gd name="connsiteX0" fmla="*/ 0 w 2228845"/>
                  <a:gd name="connsiteY0" fmla="*/ 0 h 885825"/>
                  <a:gd name="connsiteX1" fmla="*/ 47625 w 2228845"/>
                  <a:gd name="connsiteY1" fmla="*/ 9525 h 885825"/>
                  <a:gd name="connsiteX2" fmla="*/ 133350 w 2228845"/>
                  <a:gd name="connsiteY2" fmla="*/ 47625 h 885825"/>
                  <a:gd name="connsiteX3" fmla="*/ 257175 w 2228845"/>
                  <a:gd name="connsiteY3" fmla="*/ 57150 h 885825"/>
                  <a:gd name="connsiteX4" fmla="*/ 266700 w 2228845"/>
                  <a:gd name="connsiteY4" fmla="*/ 190500 h 885825"/>
                  <a:gd name="connsiteX5" fmla="*/ 285750 w 2228845"/>
                  <a:gd name="connsiteY5" fmla="*/ 161925 h 885825"/>
                  <a:gd name="connsiteX6" fmla="*/ 314325 w 2228845"/>
                  <a:gd name="connsiteY6" fmla="*/ 152400 h 885825"/>
                  <a:gd name="connsiteX7" fmla="*/ 323850 w 2228845"/>
                  <a:gd name="connsiteY7" fmla="*/ 276225 h 885825"/>
                  <a:gd name="connsiteX8" fmla="*/ 333375 w 2228845"/>
                  <a:gd name="connsiteY8" fmla="*/ 304800 h 885825"/>
                  <a:gd name="connsiteX9" fmla="*/ 342900 w 2228845"/>
                  <a:gd name="connsiteY9" fmla="*/ 342900 h 885825"/>
                  <a:gd name="connsiteX10" fmla="*/ 371475 w 2228845"/>
                  <a:gd name="connsiteY10" fmla="*/ 276225 h 885825"/>
                  <a:gd name="connsiteX11" fmla="*/ 390525 w 2228845"/>
                  <a:gd name="connsiteY11" fmla="*/ 219075 h 885825"/>
                  <a:gd name="connsiteX12" fmla="*/ 438150 w 2228845"/>
                  <a:gd name="connsiteY12" fmla="*/ 342900 h 885825"/>
                  <a:gd name="connsiteX13" fmla="*/ 590550 w 2228845"/>
                  <a:gd name="connsiteY13" fmla="*/ 495300 h 885825"/>
                  <a:gd name="connsiteX14" fmla="*/ 895350 w 2228845"/>
                  <a:gd name="connsiteY14" fmla="*/ 428625 h 885825"/>
                  <a:gd name="connsiteX15" fmla="*/ 990599 w 2228845"/>
                  <a:gd name="connsiteY15" fmla="*/ 561975 h 885825"/>
                  <a:gd name="connsiteX16" fmla="*/ 1038224 w 2228845"/>
                  <a:gd name="connsiteY16" fmla="*/ 476250 h 885825"/>
                  <a:gd name="connsiteX17" fmla="*/ 1076323 w 2228845"/>
                  <a:gd name="connsiteY17" fmla="*/ 466725 h 885825"/>
                  <a:gd name="connsiteX18" fmla="*/ 1142998 w 2228845"/>
                  <a:gd name="connsiteY18" fmla="*/ 323850 h 885825"/>
                  <a:gd name="connsiteX19" fmla="*/ 1552572 w 2228845"/>
                  <a:gd name="connsiteY19" fmla="*/ 152400 h 885825"/>
                  <a:gd name="connsiteX20" fmla="*/ 2076446 w 2228845"/>
                  <a:gd name="connsiteY20" fmla="*/ 0 h 885825"/>
                  <a:gd name="connsiteX21" fmla="*/ 2181220 w 2228845"/>
                  <a:gd name="connsiteY21" fmla="*/ 581025 h 885825"/>
                  <a:gd name="connsiteX22" fmla="*/ 2228845 w 2228845"/>
                  <a:gd name="connsiteY22" fmla="*/ 885825 h 885825"/>
                  <a:gd name="connsiteX0" fmla="*/ 0 w 2228845"/>
                  <a:gd name="connsiteY0" fmla="*/ 0 h 885825"/>
                  <a:gd name="connsiteX1" fmla="*/ 47625 w 2228845"/>
                  <a:gd name="connsiteY1" fmla="*/ 9525 h 885825"/>
                  <a:gd name="connsiteX2" fmla="*/ 133350 w 2228845"/>
                  <a:gd name="connsiteY2" fmla="*/ 47625 h 885825"/>
                  <a:gd name="connsiteX3" fmla="*/ 257175 w 2228845"/>
                  <a:gd name="connsiteY3" fmla="*/ 57150 h 885825"/>
                  <a:gd name="connsiteX4" fmla="*/ 266700 w 2228845"/>
                  <a:gd name="connsiteY4" fmla="*/ 190500 h 885825"/>
                  <a:gd name="connsiteX5" fmla="*/ 285750 w 2228845"/>
                  <a:gd name="connsiteY5" fmla="*/ 161925 h 885825"/>
                  <a:gd name="connsiteX6" fmla="*/ 314325 w 2228845"/>
                  <a:gd name="connsiteY6" fmla="*/ 152400 h 885825"/>
                  <a:gd name="connsiteX7" fmla="*/ 323850 w 2228845"/>
                  <a:gd name="connsiteY7" fmla="*/ 276225 h 885825"/>
                  <a:gd name="connsiteX8" fmla="*/ 333375 w 2228845"/>
                  <a:gd name="connsiteY8" fmla="*/ 304800 h 885825"/>
                  <a:gd name="connsiteX9" fmla="*/ 342900 w 2228845"/>
                  <a:gd name="connsiteY9" fmla="*/ 342900 h 885825"/>
                  <a:gd name="connsiteX10" fmla="*/ 371475 w 2228845"/>
                  <a:gd name="connsiteY10" fmla="*/ 276225 h 885825"/>
                  <a:gd name="connsiteX11" fmla="*/ 390525 w 2228845"/>
                  <a:gd name="connsiteY11" fmla="*/ 219075 h 885825"/>
                  <a:gd name="connsiteX12" fmla="*/ 438150 w 2228845"/>
                  <a:gd name="connsiteY12" fmla="*/ 342900 h 885825"/>
                  <a:gd name="connsiteX13" fmla="*/ 590550 w 2228845"/>
                  <a:gd name="connsiteY13" fmla="*/ 495300 h 885825"/>
                  <a:gd name="connsiteX14" fmla="*/ 895350 w 2228845"/>
                  <a:gd name="connsiteY14" fmla="*/ 428625 h 885825"/>
                  <a:gd name="connsiteX15" fmla="*/ 990599 w 2228845"/>
                  <a:gd name="connsiteY15" fmla="*/ 561975 h 885825"/>
                  <a:gd name="connsiteX16" fmla="*/ 1038224 w 2228845"/>
                  <a:gd name="connsiteY16" fmla="*/ 476250 h 885825"/>
                  <a:gd name="connsiteX17" fmla="*/ 1076323 w 2228845"/>
                  <a:gd name="connsiteY17" fmla="*/ 466725 h 885825"/>
                  <a:gd name="connsiteX18" fmla="*/ 1142998 w 2228845"/>
                  <a:gd name="connsiteY18" fmla="*/ 323850 h 885825"/>
                  <a:gd name="connsiteX19" fmla="*/ 1552572 w 2228845"/>
                  <a:gd name="connsiteY19" fmla="*/ 152400 h 885825"/>
                  <a:gd name="connsiteX20" fmla="*/ 2076446 w 2228845"/>
                  <a:gd name="connsiteY20" fmla="*/ 0 h 885825"/>
                  <a:gd name="connsiteX21" fmla="*/ 2133595 w 2228845"/>
                  <a:gd name="connsiteY21" fmla="*/ 276225 h 885825"/>
                  <a:gd name="connsiteX22" fmla="*/ 2181220 w 2228845"/>
                  <a:gd name="connsiteY22" fmla="*/ 581025 h 885825"/>
                  <a:gd name="connsiteX23" fmla="*/ 2228845 w 2228845"/>
                  <a:gd name="connsiteY23" fmla="*/ 885825 h 885825"/>
                  <a:gd name="connsiteX0" fmla="*/ 0 w 2229578"/>
                  <a:gd name="connsiteY0" fmla="*/ 0 h 911338"/>
                  <a:gd name="connsiteX1" fmla="*/ 47625 w 2229578"/>
                  <a:gd name="connsiteY1" fmla="*/ 9525 h 911338"/>
                  <a:gd name="connsiteX2" fmla="*/ 133350 w 2229578"/>
                  <a:gd name="connsiteY2" fmla="*/ 47625 h 911338"/>
                  <a:gd name="connsiteX3" fmla="*/ 257175 w 2229578"/>
                  <a:gd name="connsiteY3" fmla="*/ 57150 h 911338"/>
                  <a:gd name="connsiteX4" fmla="*/ 266700 w 2229578"/>
                  <a:gd name="connsiteY4" fmla="*/ 190500 h 911338"/>
                  <a:gd name="connsiteX5" fmla="*/ 285750 w 2229578"/>
                  <a:gd name="connsiteY5" fmla="*/ 161925 h 911338"/>
                  <a:gd name="connsiteX6" fmla="*/ 314325 w 2229578"/>
                  <a:gd name="connsiteY6" fmla="*/ 152400 h 911338"/>
                  <a:gd name="connsiteX7" fmla="*/ 323850 w 2229578"/>
                  <a:gd name="connsiteY7" fmla="*/ 276225 h 911338"/>
                  <a:gd name="connsiteX8" fmla="*/ 333375 w 2229578"/>
                  <a:gd name="connsiteY8" fmla="*/ 304800 h 911338"/>
                  <a:gd name="connsiteX9" fmla="*/ 342900 w 2229578"/>
                  <a:gd name="connsiteY9" fmla="*/ 342900 h 911338"/>
                  <a:gd name="connsiteX10" fmla="*/ 371475 w 2229578"/>
                  <a:gd name="connsiteY10" fmla="*/ 276225 h 911338"/>
                  <a:gd name="connsiteX11" fmla="*/ 390525 w 2229578"/>
                  <a:gd name="connsiteY11" fmla="*/ 219075 h 911338"/>
                  <a:gd name="connsiteX12" fmla="*/ 438150 w 2229578"/>
                  <a:gd name="connsiteY12" fmla="*/ 342900 h 911338"/>
                  <a:gd name="connsiteX13" fmla="*/ 590550 w 2229578"/>
                  <a:gd name="connsiteY13" fmla="*/ 495300 h 911338"/>
                  <a:gd name="connsiteX14" fmla="*/ 895350 w 2229578"/>
                  <a:gd name="connsiteY14" fmla="*/ 428625 h 911338"/>
                  <a:gd name="connsiteX15" fmla="*/ 990599 w 2229578"/>
                  <a:gd name="connsiteY15" fmla="*/ 561975 h 911338"/>
                  <a:gd name="connsiteX16" fmla="*/ 1038224 w 2229578"/>
                  <a:gd name="connsiteY16" fmla="*/ 476250 h 911338"/>
                  <a:gd name="connsiteX17" fmla="*/ 1076323 w 2229578"/>
                  <a:gd name="connsiteY17" fmla="*/ 466725 h 911338"/>
                  <a:gd name="connsiteX18" fmla="*/ 1142998 w 2229578"/>
                  <a:gd name="connsiteY18" fmla="*/ 323850 h 911338"/>
                  <a:gd name="connsiteX19" fmla="*/ 1552572 w 2229578"/>
                  <a:gd name="connsiteY19" fmla="*/ 152400 h 911338"/>
                  <a:gd name="connsiteX20" fmla="*/ 2076446 w 2229578"/>
                  <a:gd name="connsiteY20" fmla="*/ 0 h 911338"/>
                  <a:gd name="connsiteX21" fmla="*/ 2133595 w 2229578"/>
                  <a:gd name="connsiteY21" fmla="*/ 276225 h 911338"/>
                  <a:gd name="connsiteX22" fmla="*/ 2181220 w 2229578"/>
                  <a:gd name="connsiteY22" fmla="*/ 581025 h 911338"/>
                  <a:gd name="connsiteX23" fmla="*/ 2228845 w 2229578"/>
                  <a:gd name="connsiteY23" fmla="*/ 885825 h 911338"/>
                  <a:gd name="connsiteX24" fmla="*/ 2209795 w 2229578"/>
                  <a:gd name="connsiteY24" fmla="*/ 895350 h 911338"/>
                  <a:gd name="connsiteX0" fmla="*/ 0 w 2390842"/>
                  <a:gd name="connsiteY0" fmla="*/ 0 h 890200"/>
                  <a:gd name="connsiteX1" fmla="*/ 47625 w 2390842"/>
                  <a:gd name="connsiteY1" fmla="*/ 9525 h 890200"/>
                  <a:gd name="connsiteX2" fmla="*/ 133350 w 2390842"/>
                  <a:gd name="connsiteY2" fmla="*/ 47625 h 890200"/>
                  <a:gd name="connsiteX3" fmla="*/ 257175 w 2390842"/>
                  <a:gd name="connsiteY3" fmla="*/ 57150 h 890200"/>
                  <a:gd name="connsiteX4" fmla="*/ 266700 w 2390842"/>
                  <a:gd name="connsiteY4" fmla="*/ 190500 h 890200"/>
                  <a:gd name="connsiteX5" fmla="*/ 285750 w 2390842"/>
                  <a:gd name="connsiteY5" fmla="*/ 161925 h 890200"/>
                  <a:gd name="connsiteX6" fmla="*/ 314325 w 2390842"/>
                  <a:gd name="connsiteY6" fmla="*/ 152400 h 890200"/>
                  <a:gd name="connsiteX7" fmla="*/ 323850 w 2390842"/>
                  <a:gd name="connsiteY7" fmla="*/ 276225 h 890200"/>
                  <a:gd name="connsiteX8" fmla="*/ 333375 w 2390842"/>
                  <a:gd name="connsiteY8" fmla="*/ 304800 h 890200"/>
                  <a:gd name="connsiteX9" fmla="*/ 342900 w 2390842"/>
                  <a:gd name="connsiteY9" fmla="*/ 342900 h 890200"/>
                  <a:gd name="connsiteX10" fmla="*/ 371475 w 2390842"/>
                  <a:gd name="connsiteY10" fmla="*/ 276225 h 890200"/>
                  <a:gd name="connsiteX11" fmla="*/ 390525 w 2390842"/>
                  <a:gd name="connsiteY11" fmla="*/ 219075 h 890200"/>
                  <a:gd name="connsiteX12" fmla="*/ 438150 w 2390842"/>
                  <a:gd name="connsiteY12" fmla="*/ 342900 h 890200"/>
                  <a:gd name="connsiteX13" fmla="*/ 590550 w 2390842"/>
                  <a:gd name="connsiteY13" fmla="*/ 495300 h 890200"/>
                  <a:gd name="connsiteX14" fmla="*/ 895350 w 2390842"/>
                  <a:gd name="connsiteY14" fmla="*/ 428625 h 890200"/>
                  <a:gd name="connsiteX15" fmla="*/ 990599 w 2390842"/>
                  <a:gd name="connsiteY15" fmla="*/ 561975 h 890200"/>
                  <a:gd name="connsiteX16" fmla="*/ 1038224 w 2390842"/>
                  <a:gd name="connsiteY16" fmla="*/ 476250 h 890200"/>
                  <a:gd name="connsiteX17" fmla="*/ 1076323 w 2390842"/>
                  <a:gd name="connsiteY17" fmla="*/ 466725 h 890200"/>
                  <a:gd name="connsiteX18" fmla="*/ 1142998 w 2390842"/>
                  <a:gd name="connsiteY18" fmla="*/ 323850 h 890200"/>
                  <a:gd name="connsiteX19" fmla="*/ 1552572 w 2390842"/>
                  <a:gd name="connsiteY19" fmla="*/ 152400 h 890200"/>
                  <a:gd name="connsiteX20" fmla="*/ 2076446 w 2390842"/>
                  <a:gd name="connsiteY20" fmla="*/ 0 h 890200"/>
                  <a:gd name="connsiteX21" fmla="*/ 2133595 w 2390842"/>
                  <a:gd name="connsiteY21" fmla="*/ 276225 h 890200"/>
                  <a:gd name="connsiteX22" fmla="*/ 2181220 w 2390842"/>
                  <a:gd name="connsiteY22" fmla="*/ 581025 h 890200"/>
                  <a:gd name="connsiteX23" fmla="*/ 2228845 w 2390842"/>
                  <a:gd name="connsiteY23" fmla="*/ 885825 h 890200"/>
                  <a:gd name="connsiteX24" fmla="*/ 2390770 w 2390842"/>
                  <a:gd name="connsiteY24" fmla="*/ 504825 h 890200"/>
                  <a:gd name="connsiteX0" fmla="*/ 0 w 2390770"/>
                  <a:gd name="connsiteY0" fmla="*/ 0 h 898796"/>
                  <a:gd name="connsiteX1" fmla="*/ 47625 w 2390770"/>
                  <a:gd name="connsiteY1" fmla="*/ 9525 h 898796"/>
                  <a:gd name="connsiteX2" fmla="*/ 133350 w 2390770"/>
                  <a:gd name="connsiteY2" fmla="*/ 47625 h 898796"/>
                  <a:gd name="connsiteX3" fmla="*/ 257175 w 2390770"/>
                  <a:gd name="connsiteY3" fmla="*/ 57150 h 898796"/>
                  <a:gd name="connsiteX4" fmla="*/ 266700 w 2390770"/>
                  <a:gd name="connsiteY4" fmla="*/ 190500 h 898796"/>
                  <a:gd name="connsiteX5" fmla="*/ 285750 w 2390770"/>
                  <a:gd name="connsiteY5" fmla="*/ 161925 h 898796"/>
                  <a:gd name="connsiteX6" fmla="*/ 314325 w 2390770"/>
                  <a:gd name="connsiteY6" fmla="*/ 152400 h 898796"/>
                  <a:gd name="connsiteX7" fmla="*/ 323850 w 2390770"/>
                  <a:gd name="connsiteY7" fmla="*/ 276225 h 898796"/>
                  <a:gd name="connsiteX8" fmla="*/ 333375 w 2390770"/>
                  <a:gd name="connsiteY8" fmla="*/ 304800 h 898796"/>
                  <a:gd name="connsiteX9" fmla="*/ 342900 w 2390770"/>
                  <a:gd name="connsiteY9" fmla="*/ 342900 h 898796"/>
                  <a:gd name="connsiteX10" fmla="*/ 371475 w 2390770"/>
                  <a:gd name="connsiteY10" fmla="*/ 276225 h 898796"/>
                  <a:gd name="connsiteX11" fmla="*/ 390525 w 2390770"/>
                  <a:gd name="connsiteY11" fmla="*/ 219075 h 898796"/>
                  <a:gd name="connsiteX12" fmla="*/ 438150 w 2390770"/>
                  <a:gd name="connsiteY12" fmla="*/ 342900 h 898796"/>
                  <a:gd name="connsiteX13" fmla="*/ 590550 w 2390770"/>
                  <a:gd name="connsiteY13" fmla="*/ 495300 h 898796"/>
                  <a:gd name="connsiteX14" fmla="*/ 895350 w 2390770"/>
                  <a:gd name="connsiteY14" fmla="*/ 428625 h 898796"/>
                  <a:gd name="connsiteX15" fmla="*/ 990599 w 2390770"/>
                  <a:gd name="connsiteY15" fmla="*/ 561975 h 898796"/>
                  <a:gd name="connsiteX16" fmla="*/ 1038224 w 2390770"/>
                  <a:gd name="connsiteY16" fmla="*/ 476250 h 898796"/>
                  <a:gd name="connsiteX17" fmla="*/ 1076323 w 2390770"/>
                  <a:gd name="connsiteY17" fmla="*/ 466725 h 898796"/>
                  <a:gd name="connsiteX18" fmla="*/ 1142998 w 2390770"/>
                  <a:gd name="connsiteY18" fmla="*/ 323850 h 898796"/>
                  <a:gd name="connsiteX19" fmla="*/ 1552572 w 2390770"/>
                  <a:gd name="connsiteY19" fmla="*/ 152400 h 898796"/>
                  <a:gd name="connsiteX20" fmla="*/ 2076446 w 2390770"/>
                  <a:gd name="connsiteY20" fmla="*/ 0 h 898796"/>
                  <a:gd name="connsiteX21" fmla="*/ 2133595 w 2390770"/>
                  <a:gd name="connsiteY21" fmla="*/ 276225 h 898796"/>
                  <a:gd name="connsiteX22" fmla="*/ 2181220 w 2390770"/>
                  <a:gd name="connsiteY22" fmla="*/ 581025 h 898796"/>
                  <a:gd name="connsiteX23" fmla="*/ 2228845 w 2390770"/>
                  <a:gd name="connsiteY23" fmla="*/ 885825 h 898796"/>
                  <a:gd name="connsiteX24" fmla="*/ 2333619 w 2390770"/>
                  <a:gd name="connsiteY24" fmla="*/ 828674 h 898796"/>
                  <a:gd name="connsiteX25" fmla="*/ 2390770 w 2390770"/>
                  <a:gd name="connsiteY25" fmla="*/ 504825 h 898796"/>
                  <a:gd name="connsiteX0" fmla="*/ 0 w 2390770"/>
                  <a:gd name="connsiteY0" fmla="*/ 0 h 898796"/>
                  <a:gd name="connsiteX1" fmla="*/ 47625 w 2390770"/>
                  <a:gd name="connsiteY1" fmla="*/ 9525 h 898796"/>
                  <a:gd name="connsiteX2" fmla="*/ 133350 w 2390770"/>
                  <a:gd name="connsiteY2" fmla="*/ 47625 h 898796"/>
                  <a:gd name="connsiteX3" fmla="*/ 257175 w 2390770"/>
                  <a:gd name="connsiteY3" fmla="*/ 57150 h 898796"/>
                  <a:gd name="connsiteX4" fmla="*/ 266700 w 2390770"/>
                  <a:gd name="connsiteY4" fmla="*/ 190500 h 898796"/>
                  <a:gd name="connsiteX5" fmla="*/ 285750 w 2390770"/>
                  <a:gd name="connsiteY5" fmla="*/ 161925 h 898796"/>
                  <a:gd name="connsiteX6" fmla="*/ 314325 w 2390770"/>
                  <a:gd name="connsiteY6" fmla="*/ 152400 h 898796"/>
                  <a:gd name="connsiteX7" fmla="*/ 323850 w 2390770"/>
                  <a:gd name="connsiteY7" fmla="*/ 276225 h 898796"/>
                  <a:gd name="connsiteX8" fmla="*/ 333375 w 2390770"/>
                  <a:gd name="connsiteY8" fmla="*/ 304800 h 898796"/>
                  <a:gd name="connsiteX9" fmla="*/ 342900 w 2390770"/>
                  <a:gd name="connsiteY9" fmla="*/ 342900 h 898796"/>
                  <a:gd name="connsiteX10" fmla="*/ 371475 w 2390770"/>
                  <a:gd name="connsiteY10" fmla="*/ 276225 h 898796"/>
                  <a:gd name="connsiteX11" fmla="*/ 390525 w 2390770"/>
                  <a:gd name="connsiteY11" fmla="*/ 219075 h 898796"/>
                  <a:gd name="connsiteX12" fmla="*/ 438150 w 2390770"/>
                  <a:gd name="connsiteY12" fmla="*/ 342900 h 898796"/>
                  <a:gd name="connsiteX13" fmla="*/ 590550 w 2390770"/>
                  <a:gd name="connsiteY13" fmla="*/ 495300 h 898796"/>
                  <a:gd name="connsiteX14" fmla="*/ 895350 w 2390770"/>
                  <a:gd name="connsiteY14" fmla="*/ 428625 h 898796"/>
                  <a:gd name="connsiteX15" fmla="*/ 990599 w 2390770"/>
                  <a:gd name="connsiteY15" fmla="*/ 561975 h 898796"/>
                  <a:gd name="connsiteX16" fmla="*/ 1038224 w 2390770"/>
                  <a:gd name="connsiteY16" fmla="*/ 476250 h 898796"/>
                  <a:gd name="connsiteX17" fmla="*/ 1076323 w 2390770"/>
                  <a:gd name="connsiteY17" fmla="*/ 466725 h 898796"/>
                  <a:gd name="connsiteX18" fmla="*/ 1142998 w 2390770"/>
                  <a:gd name="connsiteY18" fmla="*/ 323850 h 898796"/>
                  <a:gd name="connsiteX19" fmla="*/ 1552572 w 2390770"/>
                  <a:gd name="connsiteY19" fmla="*/ 152400 h 898796"/>
                  <a:gd name="connsiteX20" fmla="*/ 2076446 w 2390770"/>
                  <a:gd name="connsiteY20" fmla="*/ 0 h 898796"/>
                  <a:gd name="connsiteX21" fmla="*/ 2133595 w 2390770"/>
                  <a:gd name="connsiteY21" fmla="*/ 276225 h 898796"/>
                  <a:gd name="connsiteX22" fmla="*/ 2181220 w 2390770"/>
                  <a:gd name="connsiteY22" fmla="*/ 581025 h 898796"/>
                  <a:gd name="connsiteX23" fmla="*/ 2228845 w 2390770"/>
                  <a:gd name="connsiteY23" fmla="*/ 885825 h 898796"/>
                  <a:gd name="connsiteX24" fmla="*/ 2333619 w 2390770"/>
                  <a:gd name="connsiteY24" fmla="*/ 828674 h 898796"/>
                  <a:gd name="connsiteX25" fmla="*/ 2390770 w 2390770"/>
                  <a:gd name="connsiteY25" fmla="*/ 504825 h 898796"/>
                  <a:gd name="connsiteX0" fmla="*/ 0 w 2390770"/>
                  <a:gd name="connsiteY0" fmla="*/ 0 h 894587"/>
                  <a:gd name="connsiteX1" fmla="*/ 47625 w 2390770"/>
                  <a:gd name="connsiteY1" fmla="*/ 9525 h 894587"/>
                  <a:gd name="connsiteX2" fmla="*/ 133350 w 2390770"/>
                  <a:gd name="connsiteY2" fmla="*/ 47625 h 894587"/>
                  <a:gd name="connsiteX3" fmla="*/ 257175 w 2390770"/>
                  <a:gd name="connsiteY3" fmla="*/ 57150 h 894587"/>
                  <a:gd name="connsiteX4" fmla="*/ 266700 w 2390770"/>
                  <a:gd name="connsiteY4" fmla="*/ 190500 h 894587"/>
                  <a:gd name="connsiteX5" fmla="*/ 285750 w 2390770"/>
                  <a:gd name="connsiteY5" fmla="*/ 161925 h 894587"/>
                  <a:gd name="connsiteX6" fmla="*/ 314325 w 2390770"/>
                  <a:gd name="connsiteY6" fmla="*/ 152400 h 894587"/>
                  <a:gd name="connsiteX7" fmla="*/ 323850 w 2390770"/>
                  <a:gd name="connsiteY7" fmla="*/ 276225 h 894587"/>
                  <a:gd name="connsiteX8" fmla="*/ 333375 w 2390770"/>
                  <a:gd name="connsiteY8" fmla="*/ 304800 h 894587"/>
                  <a:gd name="connsiteX9" fmla="*/ 342900 w 2390770"/>
                  <a:gd name="connsiteY9" fmla="*/ 342900 h 894587"/>
                  <a:gd name="connsiteX10" fmla="*/ 371475 w 2390770"/>
                  <a:gd name="connsiteY10" fmla="*/ 276225 h 894587"/>
                  <a:gd name="connsiteX11" fmla="*/ 390525 w 2390770"/>
                  <a:gd name="connsiteY11" fmla="*/ 219075 h 894587"/>
                  <a:gd name="connsiteX12" fmla="*/ 438150 w 2390770"/>
                  <a:gd name="connsiteY12" fmla="*/ 342900 h 894587"/>
                  <a:gd name="connsiteX13" fmla="*/ 590550 w 2390770"/>
                  <a:gd name="connsiteY13" fmla="*/ 495300 h 894587"/>
                  <a:gd name="connsiteX14" fmla="*/ 895350 w 2390770"/>
                  <a:gd name="connsiteY14" fmla="*/ 428625 h 894587"/>
                  <a:gd name="connsiteX15" fmla="*/ 990599 w 2390770"/>
                  <a:gd name="connsiteY15" fmla="*/ 561975 h 894587"/>
                  <a:gd name="connsiteX16" fmla="*/ 1038224 w 2390770"/>
                  <a:gd name="connsiteY16" fmla="*/ 476250 h 894587"/>
                  <a:gd name="connsiteX17" fmla="*/ 1076323 w 2390770"/>
                  <a:gd name="connsiteY17" fmla="*/ 466725 h 894587"/>
                  <a:gd name="connsiteX18" fmla="*/ 1142998 w 2390770"/>
                  <a:gd name="connsiteY18" fmla="*/ 323850 h 894587"/>
                  <a:gd name="connsiteX19" fmla="*/ 1552572 w 2390770"/>
                  <a:gd name="connsiteY19" fmla="*/ 152400 h 894587"/>
                  <a:gd name="connsiteX20" fmla="*/ 2076446 w 2390770"/>
                  <a:gd name="connsiteY20" fmla="*/ 0 h 894587"/>
                  <a:gd name="connsiteX21" fmla="*/ 2133595 w 2390770"/>
                  <a:gd name="connsiteY21" fmla="*/ 276225 h 894587"/>
                  <a:gd name="connsiteX22" fmla="*/ 2181220 w 2390770"/>
                  <a:gd name="connsiteY22" fmla="*/ 581025 h 894587"/>
                  <a:gd name="connsiteX23" fmla="*/ 2228845 w 2390770"/>
                  <a:gd name="connsiteY23" fmla="*/ 885825 h 894587"/>
                  <a:gd name="connsiteX24" fmla="*/ 2305044 w 2390770"/>
                  <a:gd name="connsiteY24" fmla="*/ 800099 h 894587"/>
                  <a:gd name="connsiteX25" fmla="*/ 2390770 w 2390770"/>
                  <a:gd name="connsiteY25" fmla="*/ 504825 h 894587"/>
                  <a:gd name="connsiteX0" fmla="*/ 0 w 2400295"/>
                  <a:gd name="connsiteY0" fmla="*/ 0 h 894587"/>
                  <a:gd name="connsiteX1" fmla="*/ 47625 w 2400295"/>
                  <a:gd name="connsiteY1" fmla="*/ 9525 h 894587"/>
                  <a:gd name="connsiteX2" fmla="*/ 133350 w 2400295"/>
                  <a:gd name="connsiteY2" fmla="*/ 47625 h 894587"/>
                  <a:gd name="connsiteX3" fmla="*/ 257175 w 2400295"/>
                  <a:gd name="connsiteY3" fmla="*/ 57150 h 894587"/>
                  <a:gd name="connsiteX4" fmla="*/ 266700 w 2400295"/>
                  <a:gd name="connsiteY4" fmla="*/ 190500 h 894587"/>
                  <a:gd name="connsiteX5" fmla="*/ 285750 w 2400295"/>
                  <a:gd name="connsiteY5" fmla="*/ 161925 h 894587"/>
                  <a:gd name="connsiteX6" fmla="*/ 314325 w 2400295"/>
                  <a:gd name="connsiteY6" fmla="*/ 152400 h 894587"/>
                  <a:gd name="connsiteX7" fmla="*/ 323850 w 2400295"/>
                  <a:gd name="connsiteY7" fmla="*/ 276225 h 894587"/>
                  <a:gd name="connsiteX8" fmla="*/ 333375 w 2400295"/>
                  <a:gd name="connsiteY8" fmla="*/ 304800 h 894587"/>
                  <a:gd name="connsiteX9" fmla="*/ 342900 w 2400295"/>
                  <a:gd name="connsiteY9" fmla="*/ 342900 h 894587"/>
                  <a:gd name="connsiteX10" fmla="*/ 371475 w 2400295"/>
                  <a:gd name="connsiteY10" fmla="*/ 276225 h 894587"/>
                  <a:gd name="connsiteX11" fmla="*/ 390525 w 2400295"/>
                  <a:gd name="connsiteY11" fmla="*/ 219075 h 894587"/>
                  <a:gd name="connsiteX12" fmla="*/ 438150 w 2400295"/>
                  <a:gd name="connsiteY12" fmla="*/ 342900 h 894587"/>
                  <a:gd name="connsiteX13" fmla="*/ 590550 w 2400295"/>
                  <a:gd name="connsiteY13" fmla="*/ 495300 h 894587"/>
                  <a:gd name="connsiteX14" fmla="*/ 895350 w 2400295"/>
                  <a:gd name="connsiteY14" fmla="*/ 428625 h 894587"/>
                  <a:gd name="connsiteX15" fmla="*/ 990599 w 2400295"/>
                  <a:gd name="connsiteY15" fmla="*/ 561975 h 894587"/>
                  <a:gd name="connsiteX16" fmla="*/ 1038224 w 2400295"/>
                  <a:gd name="connsiteY16" fmla="*/ 476250 h 894587"/>
                  <a:gd name="connsiteX17" fmla="*/ 1076323 w 2400295"/>
                  <a:gd name="connsiteY17" fmla="*/ 466725 h 894587"/>
                  <a:gd name="connsiteX18" fmla="*/ 1142998 w 2400295"/>
                  <a:gd name="connsiteY18" fmla="*/ 323850 h 894587"/>
                  <a:gd name="connsiteX19" fmla="*/ 1552572 w 2400295"/>
                  <a:gd name="connsiteY19" fmla="*/ 152400 h 894587"/>
                  <a:gd name="connsiteX20" fmla="*/ 2076446 w 2400295"/>
                  <a:gd name="connsiteY20" fmla="*/ 0 h 894587"/>
                  <a:gd name="connsiteX21" fmla="*/ 2133595 w 2400295"/>
                  <a:gd name="connsiteY21" fmla="*/ 276225 h 894587"/>
                  <a:gd name="connsiteX22" fmla="*/ 2181220 w 2400295"/>
                  <a:gd name="connsiteY22" fmla="*/ 581025 h 894587"/>
                  <a:gd name="connsiteX23" fmla="*/ 2228845 w 2400295"/>
                  <a:gd name="connsiteY23" fmla="*/ 885825 h 894587"/>
                  <a:gd name="connsiteX24" fmla="*/ 2305044 w 2400295"/>
                  <a:gd name="connsiteY24" fmla="*/ 800099 h 894587"/>
                  <a:gd name="connsiteX25" fmla="*/ 2400295 w 2400295"/>
                  <a:gd name="connsiteY25" fmla="*/ 504825 h 894587"/>
                  <a:gd name="connsiteX0" fmla="*/ 0 w 2400295"/>
                  <a:gd name="connsiteY0" fmla="*/ 0 h 886165"/>
                  <a:gd name="connsiteX1" fmla="*/ 47625 w 2400295"/>
                  <a:gd name="connsiteY1" fmla="*/ 9525 h 886165"/>
                  <a:gd name="connsiteX2" fmla="*/ 133350 w 2400295"/>
                  <a:gd name="connsiteY2" fmla="*/ 47625 h 886165"/>
                  <a:gd name="connsiteX3" fmla="*/ 257175 w 2400295"/>
                  <a:gd name="connsiteY3" fmla="*/ 57150 h 886165"/>
                  <a:gd name="connsiteX4" fmla="*/ 266700 w 2400295"/>
                  <a:gd name="connsiteY4" fmla="*/ 190500 h 886165"/>
                  <a:gd name="connsiteX5" fmla="*/ 285750 w 2400295"/>
                  <a:gd name="connsiteY5" fmla="*/ 161925 h 886165"/>
                  <a:gd name="connsiteX6" fmla="*/ 314325 w 2400295"/>
                  <a:gd name="connsiteY6" fmla="*/ 152400 h 886165"/>
                  <a:gd name="connsiteX7" fmla="*/ 323850 w 2400295"/>
                  <a:gd name="connsiteY7" fmla="*/ 276225 h 886165"/>
                  <a:gd name="connsiteX8" fmla="*/ 333375 w 2400295"/>
                  <a:gd name="connsiteY8" fmla="*/ 304800 h 886165"/>
                  <a:gd name="connsiteX9" fmla="*/ 342900 w 2400295"/>
                  <a:gd name="connsiteY9" fmla="*/ 342900 h 886165"/>
                  <a:gd name="connsiteX10" fmla="*/ 371475 w 2400295"/>
                  <a:gd name="connsiteY10" fmla="*/ 276225 h 886165"/>
                  <a:gd name="connsiteX11" fmla="*/ 390525 w 2400295"/>
                  <a:gd name="connsiteY11" fmla="*/ 219075 h 886165"/>
                  <a:gd name="connsiteX12" fmla="*/ 438150 w 2400295"/>
                  <a:gd name="connsiteY12" fmla="*/ 342900 h 886165"/>
                  <a:gd name="connsiteX13" fmla="*/ 590550 w 2400295"/>
                  <a:gd name="connsiteY13" fmla="*/ 495300 h 886165"/>
                  <a:gd name="connsiteX14" fmla="*/ 895350 w 2400295"/>
                  <a:gd name="connsiteY14" fmla="*/ 428625 h 886165"/>
                  <a:gd name="connsiteX15" fmla="*/ 990599 w 2400295"/>
                  <a:gd name="connsiteY15" fmla="*/ 561975 h 886165"/>
                  <a:gd name="connsiteX16" fmla="*/ 1038224 w 2400295"/>
                  <a:gd name="connsiteY16" fmla="*/ 476250 h 886165"/>
                  <a:gd name="connsiteX17" fmla="*/ 1076323 w 2400295"/>
                  <a:gd name="connsiteY17" fmla="*/ 466725 h 886165"/>
                  <a:gd name="connsiteX18" fmla="*/ 1142998 w 2400295"/>
                  <a:gd name="connsiteY18" fmla="*/ 323850 h 886165"/>
                  <a:gd name="connsiteX19" fmla="*/ 1552572 w 2400295"/>
                  <a:gd name="connsiteY19" fmla="*/ 152400 h 886165"/>
                  <a:gd name="connsiteX20" fmla="*/ 2076446 w 2400295"/>
                  <a:gd name="connsiteY20" fmla="*/ 0 h 886165"/>
                  <a:gd name="connsiteX21" fmla="*/ 2133595 w 2400295"/>
                  <a:gd name="connsiteY21" fmla="*/ 276225 h 886165"/>
                  <a:gd name="connsiteX22" fmla="*/ 2181220 w 2400295"/>
                  <a:gd name="connsiteY22" fmla="*/ 581025 h 886165"/>
                  <a:gd name="connsiteX23" fmla="*/ 2266945 w 2400295"/>
                  <a:gd name="connsiteY23" fmla="*/ 876300 h 886165"/>
                  <a:gd name="connsiteX24" fmla="*/ 2305044 w 2400295"/>
                  <a:gd name="connsiteY24" fmla="*/ 800099 h 886165"/>
                  <a:gd name="connsiteX25" fmla="*/ 2400295 w 2400295"/>
                  <a:gd name="connsiteY25" fmla="*/ 504825 h 886165"/>
                  <a:gd name="connsiteX0" fmla="*/ 0 w 2400295"/>
                  <a:gd name="connsiteY0" fmla="*/ 0 h 901920"/>
                  <a:gd name="connsiteX1" fmla="*/ 47625 w 2400295"/>
                  <a:gd name="connsiteY1" fmla="*/ 9525 h 901920"/>
                  <a:gd name="connsiteX2" fmla="*/ 133350 w 2400295"/>
                  <a:gd name="connsiteY2" fmla="*/ 47625 h 901920"/>
                  <a:gd name="connsiteX3" fmla="*/ 257175 w 2400295"/>
                  <a:gd name="connsiteY3" fmla="*/ 57150 h 901920"/>
                  <a:gd name="connsiteX4" fmla="*/ 266700 w 2400295"/>
                  <a:gd name="connsiteY4" fmla="*/ 190500 h 901920"/>
                  <a:gd name="connsiteX5" fmla="*/ 285750 w 2400295"/>
                  <a:gd name="connsiteY5" fmla="*/ 161925 h 901920"/>
                  <a:gd name="connsiteX6" fmla="*/ 314325 w 2400295"/>
                  <a:gd name="connsiteY6" fmla="*/ 152400 h 901920"/>
                  <a:gd name="connsiteX7" fmla="*/ 323850 w 2400295"/>
                  <a:gd name="connsiteY7" fmla="*/ 276225 h 901920"/>
                  <a:gd name="connsiteX8" fmla="*/ 333375 w 2400295"/>
                  <a:gd name="connsiteY8" fmla="*/ 304800 h 901920"/>
                  <a:gd name="connsiteX9" fmla="*/ 342900 w 2400295"/>
                  <a:gd name="connsiteY9" fmla="*/ 342900 h 901920"/>
                  <a:gd name="connsiteX10" fmla="*/ 371475 w 2400295"/>
                  <a:gd name="connsiteY10" fmla="*/ 276225 h 901920"/>
                  <a:gd name="connsiteX11" fmla="*/ 390525 w 2400295"/>
                  <a:gd name="connsiteY11" fmla="*/ 219075 h 901920"/>
                  <a:gd name="connsiteX12" fmla="*/ 438150 w 2400295"/>
                  <a:gd name="connsiteY12" fmla="*/ 342900 h 901920"/>
                  <a:gd name="connsiteX13" fmla="*/ 590550 w 2400295"/>
                  <a:gd name="connsiteY13" fmla="*/ 495300 h 901920"/>
                  <a:gd name="connsiteX14" fmla="*/ 895350 w 2400295"/>
                  <a:gd name="connsiteY14" fmla="*/ 428625 h 901920"/>
                  <a:gd name="connsiteX15" fmla="*/ 990599 w 2400295"/>
                  <a:gd name="connsiteY15" fmla="*/ 561975 h 901920"/>
                  <a:gd name="connsiteX16" fmla="*/ 1038224 w 2400295"/>
                  <a:gd name="connsiteY16" fmla="*/ 476250 h 901920"/>
                  <a:gd name="connsiteX17" fmla="*/ 1076323 w 2400295"/>
                  <a:gd name="connsiteY17" fmla="*/ 466725 h 901920"/>
                  <a:gd name="connsiteX18" fmla="*/ 1142998 w 2400295"/>
                  <a:gd name="connsiteY18" fmla="*/ 323850 h 901920"/>
                  <a:gd name="connsiteX19" fmla="*/ 1552572 w 2400295"/>
                  <a:gd name="connsiteY19" fmla="*/ 152400 h 901920"/>
                  <a:gd name="connsiteX20" fmla="*/ 2076446 w 2400295"/>
                  <a:gd name="connsiteY20" fmla="*/ 0 h 901920"/>
                  <a:gd name="connsiteX21" fmla="*/ 2133595 w 2400295"/>
                  <a:gd name="connsiteY21" fmla="*/ 276225 h 901920"/>
                  <a:gd name="connsiteX22" fmla="*/ 2181220 w 2400295"/>
                  <a:gd name="connsiteY22" fmla="*/ 581025 h 901920"/>
                  <a:gd name="connsiteX23" fmla="*/ 2266945 w 2400295"/>
                  <a:gd name="connsiteY23" fmla="*/ 876300 h 901920"/>
                  <a:gd name="connsiteX24" fmla="*/ 2285994 w 2400295"/>
                  <a:gd name="connsiteY24" fmla="*/ 857249 h 901920"/>
                  <a:gd name="connsiteX25" fmla="*/ 2400295 w 2400295"/>
                  <a:gd name="connsiteY25" fmla="*/ 504825 h 901920"/>
                  <a:gd name="connsiteX0" fmla="*/ 0 w 2400295"/>
                  <a:gd name="connsiteY0" fmla="*/ 0 h 901920"/>
                  <a:gd name="connsiteX1" fmla="*/ 47625 w 2400295"/>
                  <a:gd name="connsiteY1" fmla="*/ 9525 h 901920"/>
                  <a:gd name="connsiteX2" fmla="*/ 133350 w 2400295"/>
                  <a:gd name="connsiteY2" fmla="*/ 47625 h 901920"/>
                  <a:gd name="connsiteX3" fmla="*/ 257175 w 2400295"/>
                  <a:gd name="connsiteY3" fmla="*/ 57150 h 901920"/>
                  <a:gd name="connsiteX4" fmla="*/ 266700 w 2400295"/>
                  <a:gd name="connsiteY4" fmla="*/ 190500 h 901920"/>
                  <a:gd name="connsiteX5" fmla="*/ 285750 w 2400295"/>
                  <a:gd name="connsiteY5" fmla="*/ 161925 h 901920"/>
                  <a:gd name="connsiteX6" fmla="*/ 314325 w 2400295"/>
                  <a:gd name="connsiteY6" fmla="*/ 152400 h 901920"/>
                  <a:gd name="connsiteX7" fmla="*/ 323850 w 2400295"/>
                  <a:gd name="connsiteY7" fmla="*/ 276225 h 901920"/>
                  <a:gd name="connsiteX8" fmla="*/ 333375 w 2400295"/>
                  <a:gd name="connsiteY8" fmla="*/ 304800 h 901920"/>
                  <a:gd name="connsiteX9" fmla="*/ 342900 w 2400295"/>
                  <a:gd name="connsiteY9" fmla="*/ 342900 h 901920"/>
                  <a:gd name="connsiteX10" fmla="*/ 371475 w 2400295"/>
                  <a:gd name="connsiteY10" fmla="*/ 276225 h 901920"/>
                  <a:gd name="connsiteX11" fmla="*/ 390525 w 2400295"/>
                  <a:gd name="connsiteY11" fmla="*/ 219075 h 901920"/>
                  <a:gd name="connsiteX12" fmla="*/ 438150 w 2400295"/>
                  <a:gd name="connsiteY12" fmla="*/ 342900 h 901920"/>
                  <a:gd name="connsiteX13" fmla="*/ 590550 w 2400295"/>
                  <a:gd name="connsiteY13" fmla="*/ 495300 h 901920"/>
                  <a:gd name="connsiteX14" fmla="*/ 895350 w 2400295"/>
                  <a:gd name="connsiteY14" fmla="*/ 428625 h 901920"/>
                  <a:gd name="connsiteX15" fmla="*/ 990599 w 2400295"/>
                  <a:gd name="connsiteY15" fmla="*/ 561975 h 901920"/>
                  <a:gd name="connsiteX16" fmla="*/ 1038224 w 2400295"/>
                  <a:gd name="connsiteY16" fmla="*/ 476250 h 901920"/>
                  <a:gd name="connsiteX17" fmla="*/ 1076323 w 2400295"/>
                  <a:gd name="connsiteY17" fmla="*/ 466725 h 901920"/>
                  <a:gd name="connsiteX18" fmla="*/ 1142998 w 2400295"/>
                  <a:gd name="connsiteY18" fmla="*/ 323850 h 901920"/>
                  <a:gd name="connsiteX19" fmla="*/ 1552572 w 2400295"/>
                  <a:gd name="connsiteY19" fmla="*/ 152400 h 901920"/>
                  <a:gd name="connsiteX20" fmla="*/ 2076446 w 2400295"/>
                  <a:gd name="connsiteY20" fmla="*/ 0 h 901920"/>
                  <a:gd name="connsiteX21" fmla="*/ 2133595 w 2400295"/>
                  <a:gd name="connsiteY21" fmla="*/ 276225 h 901920"/>
                  <a:gd name="connsiteX22" fmla="*/ 2181220 w 2400295"/>
                  <a:gd name="connsiteY22" fmla="*/ 581025 h 901920"/>
                  <a:gd name="connsiteX23" fmla="*/ 2219319 w 2400295"/>
                  <a:gd name="connsiteY23" fmla="*/ 742949 h 901920"/>
                  <a:gd name="connsiteX24" fmla="*/ 2266945 w 2400295"/>
                  <a:gd name="connsiteY24" fmla="*/ 876300 h 901920"/>
                  <a:gd name="connsiteX25" fmla="*/ 2285994 w 2400295"/>
                  <a:gd name="connsiteY25" fmla="*/ 857249 h 901920"/>
                  <a:gd name="connsiteX26" fmla="*/ 2400295 w 2400295"/>
                  <a:gd name="connsiteY26" fmla="*/ 504825 h 901920"/>
                  <a:gd name="connsiteX0" fmla="*/ 0 w 2362195"/>
                  <a:gd name="connsiteY0" fmla="*/ 0 h 901920"/>
                  <a:gd name="connsiteX1" fmla="*/ 47625 w 2362195"/>
                  <a:gd name="connsiteY1" fmla="*/ 9525 h 901920"/>
                  <a:gd name="connsiteX2" fmla="*/ 133350 w 2362195"/>
                  <a:gd name="connsiteY2" fmla="*/ 47625 h 901920"/>
                  <a:gd name="connsiteX3" fmla="*/ 257175 w 2362195"/>
                  <a:gd name="connsiteY3" fmla="*/ 57150 h 901920"/>
                  <a:gd name="connsiteX4" fmla="*/ 266700 w 2362195"/>
                  <a:gd name="connsiteY4" fmla="*/ 190500 h 901920"/>
                  <a:gd name="connsiteX5" fmla="*/ 285750 w 2362195"/>
                  <a:gd name="connsiteY5" fmla="*/ 161925 h 901920"/>
                  <a:gd name="connsiteX6" fmla="*/ 314325 w 2362195"/>
                  <a:gd name="connsiteY6" fmla="*/ 152400 h 901920"/>
                  <a:gd name="connsiteX7" fmla="*/ 323850 w 2362195"/>
                  <a:gd name="connsiteY7" fmla="*/ 276225 h 901920"/>
                  <a:gd name="connsiteX8" fmla="*/ 333375 w 2362195"/>
                  <a:gd name="connsiteY8" fmla="*/ 304800 h 901920"/>
                  <a:gd name="connsiteX9" fmla="*/ 342900 w 2362195"/>
                  <a:gd name="connsiteY9" fmla="*/ 342900 h 901920"/>
                  <a:gd name="connsiteX10" fmla="*/ 371475 w 2362195"/>
                  <a:gd name="connsiteY10" fmla="*/ 276225 h 901920"/>
                  <a:gd name="connsiteX11" fmla="*/ 390525 w 2362195"/>
                  <a:gd name="connsiteY11" fmla="*/ 219075 h 901920"/>
                  <a:gd name="connsiteX12" fmla="*/ 438150 w 2362195"/>
                  <a:gd name="connsiteY12" fmla="*/ 342900 h 901920"/>
                  <a:gd name="connsiteX13" fmla="*/ 590550 w 2362195"/>
                  <a:gd name="connsiteY13" fmla="*/ 495300 h 901920"/>
                  <a:gd name="connsiteX14" fmla="*/ 895350 w 2362195"/>
                  <a:gd name="connsiteY14" fmla="*/ 428625 h 901920"/>
                  <a:gd name="connsiteX15" fmla="*/ 990599 w 2362195"/>
                  <a:gd name="connsiteY15" fmla="*/ 561975 h 901920"/>
                  <a:gd name="connsiteX16" fmla="*/ 1038224 w 2362195"/>
                  <a:gd name="connsiteY16" fmla="*/ 476250 h 901920"/>
                  <a:gd name="connsiteX17" fmla="*/ 1076323 w 2362195"/>
                  <a:gd name="connsiteY17" fmla="*/ 466725 h 901920"/>
                  <a:gd name="connsiteX18" fmla="*/ 1142998 w 2362195"/>
                  <a:gd name="connsiteY18" fmla="*/ 323850 h 901920"/>
                  <a:gd name="connsiteX19" fmla="*/ 1552572 w 2362195"/>
                  <a:gd name="connsiteY19" fmla="*/ 152400 h 901920"/>
                  <a:gd name="connsiteX20" fmla="*/ 2076446 w 2362195"/>
                  <a:gd name="connsiteY20" fmla="*/ 0 h 901920"/>
                  <a:gd name="connsiteX21" fmla="*/ 2133595 w 2362195"/>
                  <a:gd name="connsiteY21" fmla="*/ 276225 h 901920"/>
                  <a:gd name="connsiteX22" fmla="*/ 2181220 w 2362195"/>
                  <a:gd name="connsiteY22" fmla="*/ 581025 h 901920"/>
                  <a:gd name="connsiteX23" fmla="*/ 2219319 w 2362195"/>
                  <a:gd name="connsiteY23" fmla="*/ 742949 h 901920"/>
                  <a:gd name="connsiteX24" fmla="*/ 2266945 w 2362195"/>
                  <a:gd name="connsiteY24" fmla="*/ 876300 h 901920"/>
                  <a:gd name="connsiteX25" fmla="*/ 2285994 w 2362195"/>
                  <a:gd name="connsiteY25" fmla="*/ 857249 h 901920"/>
                  <a:gd name="connsiteX26" fmla="*/ 2362195 w 2362195"/>
                  <a:gd name="connsiteY26" fmla="*/ 504825 h 901920"/>
                  <a:gd name="connsiteX0" fmla="*/ 0 w 2364370"/>
                  <a:gd name="connsiteY0" fmla="*/ 0 h 901920"/>
                  <a:gd name="connsiteX1" fmla="*/ 47625 w 2364370"/>
                  <a:gd name="connsiteY1" fmla="*/ 9525 h 901920"/>
                  <a:gd name="connsiteX2" fmla="*/ 133350 w 2364370"/>
                  <a:gd name="connsiteY2" fmla="*/ 47625 h 901920"/>
                  <a:gd name="connsiteX3" fmla="*/ 257175 w 2364370"/>
                  <a:gd name="connsiteY3" fmla="*/ 57150 h 901920"/>
                  <a:gd name="connsiteX4" fmla="*/ 266700 w 2364370"/>
                  <a:gd name="connsiteY4" fmla="*/ 190500 h 901920"/>
                  <a:gd name="connsiteX5" fmla="*/ 285750 w 2364370"/>
                  <a:gd name="connsiteY5" fmla="*/ 161925 h 901920"/>
                  <a:gd name="connsiteX6" fmla="*/ 314325 w 2364370"/>
                  <a:gd name="connsiteY6" fmla="*/ 152400 h 901920"/>
                  <a:gd name="connsiteX7" fmla="*/ 323850 w 2364370"/>
                  <a:gd name="connsiteY7" fmla="*/ 276225 h 901920"/>
                  <a:gd name="connsiteX8" fmla="*/ 333375 w 2364370"/>
                  <a:gd name="connsiteY8" fmla="*/ 304800 h 901920"/>
                  <a:gd name="connsiteX9" fmla="*/ 342900 w 2364370"/>
                  <a:gd name="connsiteY9" fmla="*/ 342900 h 901920"/>
                  <a:gd name="connsiteX10" fmla="*/ 371475 w 2364370"/>
                  <a:gd name="connsiteY10" fmla="*/ 276225 h 901920"/>
                  <a:gd name="connsiteX11" fmla="*/ 390525 w 2364370"/>
                  <a:gd name="connsiteY11" fmla="*/ 219075 h 901920"/>
                  <a:gd name="connsiteX12" fmla="*/ 438150 w 2364370"/>
                  <a:gd name="connsiteY12" fmla="*/ 342900 h 901920"/>
                  <a:gd name="connsiteX13" fmla="*/ 590550 w 2364370"/>
                  <a:gd name="connsiteY13" fmla="*/ 495300 h 901920"/>
                  <a:gd name="connsiteX14" fmla="*/ 895350 w 2364370"/>
                  <a:gd name="connsiteY14" fmla="*/ 428625 h 901920"/>
                  <a:gd name="connsiteX15" fmla="*/ 990599 w 2364370"/>
                  <a:gd name="connsiteY15" fmla="*/ 561975 h 901920"/>
                  <a:gd name="connsiteX16" fmla="*/ 1038224 w 2364370"/>
                  <a:gd name="connsiteY16" fmla="*/ 476250 h 901920"/>
                  <a:gd name="connsiteX17" fmla="*/ 1076323 w 2364370"/>
                  <a:gd name="connsiteY17" fmla="*/ 466725 h 901920"/>
                  <a:gd name="connsiteX18" fmla="*/ 1142998 w 2364370"/>
                  <a:gd name="connsiteY18" fmla="*/ 323850 h 901920"/>
                  <a:gd name="connsiteX19" fmla="*/ 1552572 w 2364370"/>
                  <a:gd name="connsiteY19" fmla="*/ 152400 h 901920"/>
                  <a:gd name="connsiteX20" fmla="*/ 2076446 w 2364370"/>
                  <a:gd name="connsiteY20" fmla="*/ 0 h 901920"/>
                  <a:gd name="connsiteX21" fmla="*/ 2133595 w 2364370"/>
                  <a:gd name="connsiteY21" fmla="*/ 276225 h 901920"/>
                  <a:gd name="connsiteX22" fmla="*/ 2181220 w 2364370"/>
                  <a:gd name="connsiteY22" fmla="*/ 581025 h 901920"/>
                  <a:gd name="connsiteX23" fmla="*/ 2219319 w 2364370"/>
                  <a:gd name="connsiteY23" fmla="*/ 742949 h 901920"/>
                  <a:gd name="connsiteX24" fmla="*/ 2266945 w 2364370"/>
                  <a:gd name="connsiteY24" fmla="*/ 876300 h 901920"/>
                  <a:gd name="connsiteX25" fmla="*/ 2285994 w 2364370"/>
                  <a:gd name="connsiteY25" fmla="*/ 857249 h 901920"/>
                  <a:gd name="connsiteX26" fmla="*/ 2362195 w 2364370"/>
                  <a:gd name="connsiteY26" fmla="*/ 504825 h 901920"/>
                  <a:gd name="connsiteX27" fmla="*/ 2343144 w 2364370"/>
                  <a:gd name="connsiteY27" fmla="*/ 504824 h 901920"/>
                  <a:gd name="connsiteX0" fmla="*/ 0 w 2448061"/>
                  <a:gd name="connsiteY0" fmla="*/ 0 h 901920"/>
                  <a:gd name="connsiteX1" fmla="*/ 47625 w 2448061"/>
                  <a:gd name="connsiteY1" fmla="*/ 9525 h 901920"/>
                  <a:gd name="connsiteX2" fmla="*/ 133350 w 2448061"/>
                  <a:gd name="connsiteY2" fmla="*/ 47625 h 901920"/>
                  <a:gd name="connsiteX3" fmla="*/ 257175 w 2448061"/>
                  <a:gd name="connsiteY3" fmla="*/ 57150 h 901920"/>
                  <a:gd name="connsiteX4" fmla="*/ 266700 w 2448061"/>
                  <a:gd name="connsiteY4" fmla="*/ 190500 h 901920"/>
                  <a:gd name="connsiteX5" fmla="*/ 285750 w 2448061"/>
                  <a:gd name="connsiteY5" fmla="*/ 161925 h 901920"/>
                  <a:gd name="connsiteX6" fmla="*/ 314325 w 2448061"/>
                  <a:gd name="connsiteY6" fmla="*/ 152400 h 901920"/>
                  <a:gd name="connsiteX7" fmla="*/ 323850 w 2448061"/>
                  <a:gd name="connsiteY7" fmla="*/ 276225 h 901920"/>
                  <a:gd name="connsiteX8" fmla="*/ 333375 w 2448061"/>
                  <a:gd name="connsiteY8" fmla="*/ 304800 h 901920"/>
                  <a:gd name="connsiteX9" fmla="*/ 342900 w 2448061"/>
                  <a:gd name="connsiteY9" fmla="*/ 342900 h 901920"/>
                  <a:gd name="connsiteX10" fmla="*/ 371475 w 2448061"/>
                  <a:gd name="connsiteY10" fmla="*/ 276225 h 901920"/>
                  <a:gd name="connsiteX11" fmla="*/ 390525 w 2448061"/>
                  <a:gd name="connsiteY11" fmla="*/ 219075 h 901920"/>
                  <a:gd name="connsiteX12" fmla="*/ 438150 w 2448061"/>
                  <a:gd name="connsiteY12" fmla="*/ 342900 h 901920"/>
                  <a:gd name="connsiteX13" fmla="*/ 590550 w 2448061"/>
                  <a:gd name="connsiteY13" fmla="*/ 495300 h 901920"/>
                  <a:gd name="connsiteX14" fmla="*/ 895350 w 2448061"/>
                  <a:gd name="connsiteY14" fmla="*/ 428625 h 901920"/>
                  <a:gd name="connsiteX15" fmla="*/ 990599 w 2448061"/>
                  <a:gd name="connsiteY15" fmla="*/ 561975 h 901920"/>
                  <a:gd name="connsiteX16" fmla="*/ 1038224 w 2448061"/>
                  <a:gd name="connsiteY16" fmla="*/ 476250 h 901920"/>
                  <a:gd name="connsiteX17" fmla="*/ 1076323 w 2448061"/>
                  <a:gd name="connsiteY17" fmla="*/ 466725 h 901920"/>
                  <a:gd name="connsiteX18" fmla="*/ 1142998 w 2448061"/>
                  <a:gd name="connsiteY18" fmla="*/ 323850 h 901920"/>
                  <a:gd name="connsiteX19" fmla="*/ 1552572 w 2448061"/>
                  <a:gd name="connsiteY19" fmla="*/ 152400 h 901920"/>
                  <a:gd name="connsiteX20" fmla="*/ 2076446 w 2448061"/>
                  <a:gd name="connsiteY20" fmla="*/ 0 h 901920"/>
                  <a:gd name="connsiteX21" fmla="*/ 2133595 w 2448061"/>
                  <a:gd name="connsiteY21" fmla="*/ 276225 h 901920"/>
                  <a:gd name="connsiteX22" fmla="*/ 2181220 w 2448061"/>
                  <a:gd name="connsiteY22" fmla="*/ 581025 h 901920"/>
                  <a:gd name="connsiteX23" fmla="*/ 2219319 w 2448061"/>
                  <a:gd name="connsiteY23" fmla="*/ 742949 h 901920"/>
                  <a:gd name="connsiteX24" fmla="*/ 2266945 w 2448061"/>
                  <a:gd name="connsiteY24" fmla="*/ 876300 h 901920"/>
                  <a:gd name="connsiteX25" fmla="*/ 2285994 w 2448061"/>
                  <a:gd name="connsiteY25" fmla="*/ 857249 h 901920"/>
                  <a:gd name="connsiteX26" fmla="*/ 2362195 w 2448061"/>
                  <a:gd name="connsiteY26" fmla="*/ 504825 h 901920"/>
                  <a:gd name="connsiteX27" fmla="*/ 2447919 w 2448061"/>
                  <a:gd name="connsiteY27" fmla="*/ 590549 h 901920"/>
                  <a:gd name="connsiteX0" fmla="*/ 0 w 2454268"/>
                  <a:gd name="connsiteY0" fmla="*/ 0 h 901920"/>
                  <a:gd name="connsiteX1" fmla="*/ 47625 w 2454268"/>
                  <a:gd name="connsiteY1" fmla="*/ 9525 h 901920"/>
                  <a:gd name="connsiteX2" fmla="*/ 133350 w 2454268"/>
                  <a:gd name="connsiteY2" fmla="*/ 47625 h 901920"/>
                  <a:gd name="connsiteX3" fmla="*/ 257175 w 2454268"/>
                  <a:gd name="connsiteY3" fmla="*/ 57150 h 901920"/>
                  <a:gd name="connsiteX4" fmla="*/ 266700 w 2454268"/>
                  <a:gd name="connsiteY4" fmla="*/ 190500 h 901920"/>
                  <a:gd name="connsiteX5" fmla="*/ 285750 w 2454268"/>
                  <a:gd name="connsiteY5" fmla="*/ 161925 h 901920"/>
                  <a:gd name="connsiteX6" fmla="*/ 314325 w 2454268"/>
                  <a:gd name="connsiteY6" fmla="*/ 152400 h 901920"/>
                  <a:gd name="connsiteX7" fmla="*/ 323850 w 2454268"/>
                  <a:gd name="connsiteY7" fmla="*/ 276225 h 901920"/>
                  <a:gd name="connsiteX8" fmla="*/ 333375 w 2454268"/>
                  <a:gd name="connsiteY8" fmla="*/ 304800 h 901920"/>
                  <a:gd name="connsiteX9" fmla="*/ 342900 w 2454268"/>
                  <a:gd name="connsiteY9" fmla="*/ 342900 h 901920"/>
                  <a:gd name="connsiteX10" fmla="*/ 371475 w 2454268"/>
                  <a:gd name="connsiteY10" fmla="*/ 276225 h 901920"/>
                  <a:gd name="connsiteX11" fmla="*/ 390525 w 2454268"/>
                  <a:gd name="connsiteY11" fmla="*/ 219075 h 901920"/>
                  <a:gd name="connsiteX12" fmla="*/ 438150 w 2454268"/>
                  <a:gd name="connsiteY12" fmla="*/ 342900 h 901920"/>
                  <a:gd name="connsiteX13" fmla="*/ 590550 w 2454268"/>
                  <a:gd name="connsiteY13" fmla="*/ 495300 h 901920"/>
                  <a:gd name="connsiteX14" fmla="*/ 895350 w 2454268"/>
                  <a:gd name="connsiteY14" fmla="*/ 428625 h 901920"/>
                  <a:gd name="connsiteX15" fmla="*/ 990599 w 2454268"/>
                  <a:gd name="connsiteY15" fmla="*/ 561975 h 901920"/>
                  <a:gd name="connsiteX16" fmla="*/ 1038224 w 2454268"/>
                  <a:gd name="connsiteY16" fmla="*/ 476250 h 901920"/>
                  <a:gd name="connsiteX17" fmla="*/ 1076323 w 2454268"/>
                  <a:gd name="connsiteY17" fmla="*/ 466725 h 901920"/>
                  <a:gd name="connsiteX18" fmla="*/ 1142998 w 2454268"/>
                  <a:gd name="connsiteY18" fmla="*/ 323850 h 901920"/>
                  <a:gd name="connsiteX19" fmla="*/ 1552572 w 2454268"/>
                  <a:gd name="connsiteY19" fmla="*/ 152400 h 901920"/>
                  <a:gd name="connsiteX20" fmla="*/ 2076446 w 2454268"/>
                  <a:gd name="connsiteY20" fmla="*/ 0 h 901920"/>
                  <a:gd name="connsiteX21" fmla="*/ 2133595 w 2454268"/>
                  <a:gd name="connsiteY21" fmla="*/ 276225 h 901920"/>
                  <a:gd name="connsiteX22" fmla="*/ 2181220 w 2454268"/>
                  <a:gd name="connsiteY22" fmla="*/ 581025 h 901920"/>
                  <a:gd name="connsiteX23" fmla="*/ 2219319 w 2454268"/>
                  <a:gd name="connsiteY23" fmla="*/ 742949 h 901920"/>
                  <a:gd name="connsiteX24" fmla="*/ 2266945 w 2454268"/>
                  <a:gd name="connsiteY24" fmla="*/ 876300 h 901920"/>
                  <a:gd name="connsiteX25" fmla="*/ 2285994 w 2454268"/>
                  <a:gd name="connsiteY25" fmla="*/ 857249 h 901920"/>
                  <a:gd name="connsiteX26" fmla="*/ 2362195 w 2454268"/>
                  <a:gd name="connsiteY26" fmla="*/ 504825 h 901920"/>
                  <a:gd name="connsiteX27" fmla="*/ 2447919 w 2454268"/>
                  <a:gd name="connsiteY27" fmla="*/ 590549 h 901920"/>
                  <a:gd name="connsiteX28" fmla="*/ 2447918 w 2454268"/>
                  <a:gd name="connsiteY28" fmla="*/ 619124 h 901920"/>
                  <a:gd name="connsiteX0" fmla="*/ 0 w 2486018"/>
                  <a:gd name="connsiteY0" fmla="*/ 0 h 901920"/>
                  <a:gd name="connsiteX1" fmla="*/ 47625 w 2486018"/>
                  <a:gd name="connsiteY1" fmla="*/ 9525 h 901920"/>
                  <a:gd name="connsiteX2" fmla="*/ 133350 w 2486018"/>
                  <a:gd name="connsiteY2" fmla="*/ 47625 h 901920"/>
                  <a:gd name="connsiteX3" fmla="*/ 257175 w 2486018"/>
                  <a:gd name="connsiteY3" fmla="*/ 57150 h 901920"/>
                  <a:gd name="connsiteX4" fmla="*/ 266700 w 2486018"/>
                  <a:gd name="connsiteY4" fmla="*/ 190500 h 901920"/>
                  <a:gd name="connsiteX5" fmla="*/ 285750 w 2486018"/>
                  <a:gd name="connsiteY5" fmla="*/ 161925 h 901920"/>
                  <a:gd name="connsiteX6" fmla="*/ 314325 w 2486018"/>
                  <a:gd name="connsiteY6" fmla="*/ 152400 h 901920"/>
                  <a:gd name="connsiteX7" fmla="*/ 323850 w 2486018"/>
                  <a:gd name="connsiteY7" fmla="*/ 276225 h 901920"/>
                  <a:gd name="connsiteX8" fmla="*/ 333375 w 2486018"/>
                  <a:gd name="connsiteY8" fmla="*/ 304800 h 901920"/>
                  <a:gd name="connsiteX9" fmla="*/ 342900 w 2486018"/>
                  <a:gd name="connsiteY9" fmla="*/ 342900 h 901920"/>
                  <a:gd name="connsiteX10" fmla="*/ 371475 w 2486018"/>
                  <a:gd name="connsiteY10" fmla="*/ 276225 h 901920"/>
                  <a:gd name="connsiteX11" fmla="*/ 390525 w 2486018"/>
                  <a:gd name="connsiteY11" fmla="*/ 219075 h 901920"/>
                  <a:gd name="connsiteX12" fmla="*/ 438150 w 2486018"/>
                  <a:gd name="connsiteY12" fmla="*/ 342900 h 901920"/>
                  <a:gd name="connsiteX13" fmla="*/ 590550 w 2486018"/>
                  <a:gd name="connsiteY13" fmla="*/ 495300 h 901920"/>
                  <a:gd name="connsiteX14" fmla="*/ 895350 w 2486018"/>
                  <a:gd name="connsiteY14" fmla="*/ 428625 h 901920"/>
                  <a:gd name="connsiteX15" fmla="*/ 990599 w 2486018"/>
                  <a:gd name="connsiteY15" fmla="*/ 561975 h 901920"/>
                  <a:gd name="connsiteX16" fmla="*/ 1038224 w 2486018"/>
                  <a:gd name="connsiteY16" fmla="*/ 476250 h 901920"/>
                  <a:gd name="connsiteX17" fmla="*/ 1076323 w 2486018"/>
                  <a:gd name="connsiteY17" fmla="*/ 466725 h 901920"/>
                  <a:gd name="connsiteX18" fmla="*/ 1142998 w 2486018"/>
                  <a:gd name="connsiteY18" fmla="*/ 323850 h 901920"/>
                  <a:gd name="connsiteX19" fmla="*/ 1552572 w 2486018"/>
                  <a:gd name="connsiteY19" fmla="*/ 152400 h 901920"/>
                  <a:gd name="connsiteX20" fmla="*/ 2076446 w 2486018"/>
                  <a:gd name="connsiteY20" fmla="*/ 0 h 901920"/>
                  <a:gd name="connsiteX21" fmla="*/ 2133595 w 2486018"/>
                  <a:gd name="connsiteY21" fmla="*/ 276225 h 901920"/>
                  <a:gd name="connsiteX22" fmla="*/ 2181220 w 2486018"/>
                  <a:gd name="connsiteY22" fmla="*/ 581025 h 901920"/>
                  <a:gd name="connsiteX23" fmla="*/ 2219319 w 2486018"/>
                  <a:gd name="connsiteY23" fmla="*/ 742949 h 901920"/>
                  <a:gd name="connsiteX24" fmla="*/ 2266945 w 2486018"/>
                  <a:gd name="connsiteY24" fmla="*/ 876300 h 901920"/>
                  <a:gd name="connsiteX25" fmla="*/ 2285994 w 2486018"/>
                  <a:gd name="connsiteY25" fmla="*/ 857249 h 901920"/>
                  <a:gd name="connsiteX26" fmla="*/ 2362195 w 2486018"/>
                  <a:gd name="connsiteY26" fmla="*/ 504825 h 901920"/>
                  <a:gd name="connsiteX27" fmla="*/ 2447919 w 2486018"/>
                  <a:gd name="connsiteY27" fmla="*/ 590549 h 901920"/>
                  <a:gd name="connsiteX28" fmla="*/ 2486018 w 2486018"/>
                  <a:gd name="connsiteY28" fmla="*/ 600074 h 901920"/>
                  <a:gd name="connsiteX0" fmla="*/ 0 w 2488839"/>
                  <a:gd name="connsiteY0" fmla="*/ 0 h 901920"/>
                  <a:gd name="connsiteX1" fmla="*/ 47625 w 2488839"/>
                  <a:gd name="connsiteY1" fmla="*/ 9525 h 901920"/>
                  <a:gd name="connsiteX2" fmla="*/ 133350 w 2488839"/>
                  <a:gd name="connsiteY2" fmla="*/ 47625 h 901920"/>
                  <a:gd name="connsiteX3" fmla="*/ 257175 w 2488839"/>
                  <a:gd name="connsiteY3" fmla="*/ 57150 h 901920"/>
                  <a:gd name="connsiteX4" fmla="*/ 266700 w 2488839"/>
                  <a:gd name="connsiteY4" fmla="*/ 190500 h 901920"/>
                  <a:gd name="connsiteX5" fmla="*/ 285750 w 2488839"/>
                  <a:gd name="connsiteY5" fmla="*/ 161925 h 901920"/>
                  <a:gd name="connsiteX6" fmla="*/ 314325 w 2488839"/>
                  <a:gd name="connsiteY6" fmla="*/ 152400 h 901920"/>
                  <a:gd name="connsiteX7" fmla="*/ 323850 w 2488839"/>
                  <a:gd name="connsiteY7" fmla="*/ 276225 h 901920"/>
                  <a:gd name="connsiteX8" fmla="*/ 333375 w 2488839"/>
                  <a:gd name="connsiteY8" fmla="*/ 304800 h 901920"/>
                  <a:gd name="connsiteX9" fmla="*/ 342900 w 2488839"/>
                  <a:gd name="connsiteY9" fmla="*/ 342900 h 901920"/>
                  <a:gd name="connsiteX10" fmla="*/ 371475 w 2488839"/>
                  <a:gd name="connsiteY10" fmla="*/ 276225 h 901920"/>
                  <a:gd name="connsiteX11" fmla="*/ 390525 w 2488839"/>
                  <a:gd name="connsiteY11" fmla="*/ 219075 h 901920"/>
                  <a:gd name="connsiteX12" fmla="*/ 438150 w 2488839"/>
                  <a:gd name="connsiteY12" fmla="*/ 342900 h 901920"/>
                  <a:gd name="connsiteX13" fmla="*/ 590550 w 2488839"/>
                  <a:gd name="connsiteY13" fmla="*/ 495300 h 901920"/>
                  <a:gd name="connsiteX14" fmla="*/ 895350 w 2488839"/>
                  <a:gd name="connsiteY14" fmla="*/ 428625 h 901920"/>
                  <a:gd name="connsiteX15" fmla="*/ 990599 w 2488839"/>
                  <a:gd name="connsiteY15" fmla="*/ 561975 h 901920"/>
                  <a:gd name="connsiteX16" fmla="*/ 1038224 w 2488839"/>
                  <a:gd name="connsiteY16" fmla="*/ 476250 h 901920"/>
                  <a:gd name="connsiteX17" fmla="*/ 1076323 w 2488839"/>
                  <a:gd name="connsiteY17" fmla="*/ 466725 h 901920"/>
                  <a:gd name="connsiteX18" fmla="*/ 1142998 w 2488839"/>
                  <a:gd name="connsiteY18" fmla="*/ 323850 h 901920"/>
                  <a:gd name="connsiteX19" fmla="*/ 1552572 w 2488839"/>
                  <a:gd name="connsiteY19" fmla="*/ 152400 h 901920"/>
                  <a:gd name="connsiteX20" fmla="*/ 2076446 w 2488839"/>
                  <a:gd name="connsiteY20" fmla="*/ 0 h 901920"/>
                  <a:gd name="connsiteX21" fmla="*/ 2133595 w 2488839"/>
                  <a:gd name="connsiteY21" fmla="*/ 276225 h 901920"/>
                  <a:gd name="connsiteX22" fmla="*/ 2181220 w 2488839"/>
                  <a:gd name="connsiteY22" fmla="*/ 581025 h 901920"/>
                  <a:gd name="connsiteX23" fmla="*/ 2219319 w 2488839"/>
                  <a:gd name="connsiteY23" fmla="*/ 742949 h 901920"/>
                  <a:gd name="connsiteX24" fmla="*/ 2266945 w 2488839"/>
                  <a:gd name="connsiteY24" fmla="*/ 876300 h 901920"/>
                  <a:gd name="connsiteX25" fmla="*/ 2285994 w 2488839"/>
                  <a:gd name="connsiteY25" fmla="*/ 857249 h 901920"/>
                  <a:gd name="connsiteX26" fmla="*/ 2362195 w 2488839"/>
                  <a:gd name="connsiteY26" fmla="*/ 504825 h 901920"/>
                  <a:gd name="connsiteX27" fmla="*/ 2447919 w 2488839"/>
                  <a:gd name="connsiteY27" fmla="*/ 590549 h 901920"/>
                  <a:gd name="connsiteX28" fmla="*/ 2486018 w 2488839"/>
                  <a:gd name="connsiteY28" fmla="*/ 600074 h 901920"/>
                  <a:gd name="connsiteX29" fmla="*/ 2486017 w 2488839"/>
                  <a:gd name="connsiteY29" fmla="*/ 628649 h 901920"/>
                  <a:gd name="connsiteX0" fmla="*/ 0 w 2524117"/>
                  <a:gd name="connsiteY0" fmla="*/ 0 h 901920"/>
                  <a:gd name="connsiteX1" fmla="*/ 47625 w 2524117"/>
                  <a:gd name="connsiteY1" fmla="*/ 9525 h 901920"/>
                  <a:gd name="connsiteX2" fmla="*/ 133350 w 2524117"/>
                  <a:gd name="connsiteY2" fmla="*/ 47625 h 901920"/>
                  <a:gd name="connsiteX3" fmla="*/ 257175 w 2524117"/>
                  <a:gd name="connsiteY3" fmla="*/ 57150 h 901920"/>
                  <a:gd name="connsiteX4" fmla="*/ 266700 w 2524117"/>
                  <a:gd name="connsiteY4" fmla="*/ 190500 h 901920"/>
                  <a:gd name="connsiteX5" fmla="*/ 285750 w 2524117"/>
                  <a:gd name="connsiteY5" fmla="*/ 161925 h 901920"/>
                  <a:gd name="connsiteX6" fmla="*/ 314325 w 2524117"/>
                  <a:gd name="connsiteY6" fmla="*/ 152400 h 901920"/>
                  <a:gd name="connsiteX7" fmla="*/ 323850 w 2524117"/>
                  <a:gd name="connsiteY7" fmla="*/ 276225 h 901920"/>
                  <a:gd name="connsiteX8" fmla="*/ 333375 w 2524117"/>
                  <a:gd name="connsiteY8" fmla="*/ 304800 h 901920"/>
                  <a:gd name="connsiteX9" fmla="*/ 342900 w 2524117"/>
                  <a:gd name="connsiteY9" fmla="*/ 342900 h 901920"/>
                  <a:gd name="connsiteX10" fmla="*/ 371475 w 2524117"/>
                  <a:gd name="connsiteY10" fmla="*/ 276225 h 901920"/>
                  <a:gd name="connsiteX11" fmla="*/ 390525 w 2524117"/>
                  <a:gd name="connsiteY11" fmla="*/ 219075 h 901920"/>
                  <a:gd name="connsiteX12" fmla="*/ 438150 w 2524117"/>
                  <a:gd name="connsiteY12" fmla="*/ 342900 h 901920"/>
                  <a:gd name="connsiteX13" fmla="*/ 590550 w 2524117"/>
                  <a:gd name="connsiteY13" fmla="*/ 495300 h 901920"/>
                  <a:gd name="connsiteX14" fmla="*/ 895350 w 2524117"/>
                  <a:gd name="connsiteY14" fmla="*/ 428625 h 901920"/>
                  <a:gd name="connsiteX15" fmla="*/ 990599 w 2524117"/>
                  <a:gd name="connsiteY15" fmla="*/ 561975 h 901920"/>
                  <a:gd name="connsiteX16" fmla="*/ 1038224 w 2524117"/>
                  <a:gd name="connsiteY16" fmla="*/ 476250 h 901920"/>
                  <a:gd name="connsiteX17" fmla="*/ 1076323 w 2524117"/>
                  <a:gd name="connsiteY17" fmla="*/ 466725 h 901920"/>
                  <a:gd name="connsiteX18" fmla="*/ 1142998 w 2524117"/>
                  <a:gd name="connsiteY18" fmla="*/ 323850 h 901920"/>
                  <a:gd name="connsiteX19" fmla="*/ 1552572 w 2524117"/>
                  <a:gd name="connsiteY19" fmla="*/ 152400 h 901920"/>
                  <a:gd name="connsiteX20" fmla="*/ 2076446 w 2524117"/>
                  <a:gd name="connsiteY20" fmla="*/ 0 h 901920"/>
                  <a:gd name="connsiteX21" fmla="*/ 2133595 w 2524117"/>
                  <a:gd name="connsiteY21" fmla="*/ 276225 h 901920"/>
                  <a:gd name="connsiteX22" fmla="*/ 2181220 w 2524117"/>
                  <a:gd name="connsiteY22" fmla="*/ 581025 h 901920"/>
                  <a:gd name="connsiteX23" fmla="*/ 2219319 w 2524117"/>
                  <a:gd name="connsiteY23" fmla="*/ 742949 h 901920"/>
                  <a:gd name="connsiteX24" fmla="*/ 2266945 w 2524117"/>
                  <a:gd name="connsiteY24" fmla="*/ 876300 h 901920"/>
                  <a:gd name="connsiteX25" fmla="*/ 2285994 w 2524117"/>
                  <a:gd name="connsiteY25" fmla="*/ 857249 h 901920"/>
                  <a:gd name="connsiteX26" fmla="*/ 2362195 w 2524117"/>
                  <a:gd name="connsiteY26" fmla="*/ 504825 h 901920"/>
                  <a:gd name="connsiteX27" fmla="*/ 2447919 w 2524117"/>
                  <a:gd name="connsiteY27" fmla="*/ 590549 h 901920"/>
                  <a:gd name="connsiteX28" fmla="*/ 2486018 w 2524117"/>
                  <a:gd name="connsiteY28" fmla="*/ 600074 h 901920"/>
                  <a:gd name="connsiteX29" fmla="*/ 2524117 w 2524117"/>
                  <a:gd name="connsiteY29" fmla="*/ 523874 h 901920"/>
                  <a:gd name="connsiteX0" fmla="*/ 0 w 2524485"/>
                  <a:gd name="connsiteY0" fmla="*/ 0 h 901920"/>
                  <a:gd name="connsiteX1" fmla="*/ 47625 w 2524485"/>
                  <a:gd name="connsiteY1" fmla="*/ 9525 h 901920"/>
                  <a:gd name="connsiteX2" fmla="*/ 133350 w 2524485"/>
                  <a:gd name="connsiteY2" fmla="*/ 47625 h 901920"/>
                  <a:gd name="connsiteX3" fmla="*/ 257175 w 2524485"/>
                  <a:gd name="connsiteY3" fmla="*/ 57150 h 901920"/>
                  <a:gd name="connsiteX4" fmla="*/ 266700 w 2524485"/>
                  <a:gd name="connsiteY4" fmla="*/ 190500 h 901920"/>
                  <a:gd name="connsiteX5" fmla="*/ 285750 w 2524485"/>
                  <a:gd name="connsiteY5" fmla="*/ 161925 h 901920"/>
                  <a:gd name="connsiteX6" fmla="*/ 314325 w 2524485"/>
                  <a:gd name="connsiteY6" fmla="*/ 152400 h 901920"/>
                  <a:gd name="connsiteX7" fmla="*/ 323850 w 2524485"/>
                  <a:gd name="connsiteY7" fmla="*/ 276225 h 901920"/>
                  <a:gd name="connsiteX8" fmla="*/ 333375 w 2524485"/>
                  <a:gd name="connsiteY8" fmla="*/ 304800 h 901920"/>
                  <a:gd name="connsiteX9" fmla="*/ 342900 w 2524485"/>
                  <a:gd name="connsiteY9" fmla="*/ 342900 h 901920"/>
                  <a:gd name="connsiteX10" fmla="*/ 371475 w 2524485"/>
                  <a:gd name="connsiteY10" fmla="*/ 276225 h 901920"/>
                  <a:gd name="connsiteX11" fmla="*/ 390525 w 2524485"/>
                  <a:gd name="connsiteY11" fmla="*/ 219075 h 901920"/>
                  <a:gd name="connsiteX12" fmla="*/ 438150 w 2524485"/>
                  <a:gd name="connsiteY12" fmla="*/ 342900 h 901920"/>
                  <a:gd name="connsiteX13" fmla="*/ 590550 w 2524485"/>
                  <a:gd name="connsiteY13" fmla="*/ 495300 h 901920"/>
                  <a:gd name="connsiteX14" fmla="*/ 895350 w 2524485"/>
                  <a:gd name="connsiteY14" fmla="*/ 428625 h 901920"/>
                  <a:gd name="connsiteX15" fmla="*/ 990599 w 2524485"/>
                  <a:gd name="connsiteY15" fmla="*/ 561975 h 901920"/>
                  <a:gd name="connsiteX16" fmla="*/ 1038224 w 2524485"/>
                  <a:gd name="connsiteY16" fmla="*/ 476250 h 901920"/>
                  <a:gd name="connsiteX17" fmla="*/ 1076323 w 2524485"/>
                  <a:gd name="connsiteY17" fmla="*/ 466725 h 901920"/>
                  <a:gd name="connsiteX18" fmla="*/ 1142998 w 2524485"/>
                  <a:gd name="connsiteY18" fmla="*/ 323850 h 901920"/>
                  <a:gd name="connsiteX19" fmla="*/ 1552572 w 2524485"/>
                  <a:gd name="connsiteY19" fmla="*/ 152400 h 901920"/>
                  <a:gd name="connsiteX20" fmla="*/ 2076446 w 2524485"/>
                  <a:gd name="connsiteY20" fmla="*/ 0 h 901920"/>
                  <a:gd name="connsiteX21" fmla="*/ 2133595 w 2524485"/>
                  <a:gd name="connsiteY21" fmla="*/ 276225 h 901920"/>
                  <a:gd name="connsiteX22" fmla="*/ 2181220 w 2524485"/>
                  <a:gd name="connsiteY22" fmla="*/ 581025 h 901920"/>
                  <a:gd name="connsiteX23" fmla="*/ 2219319 w 2524485"/>
                  <a:gd name="connsiteY23" fmla="*/ 742949 h 901920"/>
                  <a:gd name="connsiteX24" fmla="*/ 2266945 w 2524485"/>
                  <a:gd name="connsiteY24" fmla="*/ 876300 h 901920"/>
                  <a:gd name="connsiteX25" fmla="*/ 2285994 w 2524485"/>
                  <a:gd name="connsiteY25" fmla="*/ 857249 h 901920"/>
                  <a:gd name="connsiteX26" fmla="*/ 2362195 w 2524485"/>
                  <a:gd name="connsiteY26" fmla="*/ 504825 h 901920"/>
                  <a:gd name="connsiteX27" fmla="*/ 2447919 w 2524485"/>
                  <a:gd name="connsiteY27" fmla="*/ 590549 h 901920"/>
                  <a:gd name="connsiteX28" fmla="*/ 2486018 w 2524485"/>
                  <a:gd name="connsiteY28" fmla="*/ 600074 h 901920"/>
                  <a:gd name="connsiteX29" fmla="*/ 2524117 w 2524485"/>
                  <a:gd name="connsiteY29" fmla="*/ 523874 h 901920"/>
                  <a:gd name="connsiteX30" fmla="*/ 2505067 w 2524485"/>
                  <a:gd name="connsiteY30" fmla="*/ 542924 h 901920"/>
                  <a:gd name="connsiteX0" fmla="*/ 0 w 2619486"/>
                  <a:gd name="connsiteY0" fmla="*/ 0 h 901920"/>
                  <a:gd name="connsiteX1" fmla="*/ 47625 w 2619486"/>
                  <a:gd name="connsiteY1" fmla="*/ 9525 h 901920"/>
                  <a:gd name="connsiteX2" fmla="*/ 133350 w 2619486"/>
                  <a:gd name="connsiteY2" fmla="*/ 47625 h 901920"/>
                  <a:gd name="connsiteX3" fmla="*/ 257175 w 2619486"/>
                  <a:gd name="connsiteY3" fmla="*/ 57150 h 901920"/>
                  <a:gd name="connsiteX4" fmla="*/ 266700 w 2619486"/>
                  <a:gd name="connsiteY4" fmla="*/ 190500 h 901920"/>
                  <a:gd name="connsiteX5" fmla="*/ 285750 w 2619486"/>
                  <a:gd name="connsiteY5" fmla="*/ 161925 h 901920"/>
                  <a:gd name="connsiteX6" fmla="*/ 314325 w 2619486"/>
                  <a:gd name="connsiteY6" fmla="*/ 152400 h 901920"/>
                  <a:gd name="connsiteX7" fmla="*/ 323850 w 2619486"/>
                  <a:gd name="connsiteY7" fmla="*/ 276225 h 901920"/>
                  <a:gd name="connsiteX8" fmla="*/ 333375 w 2619486"/>
                  <a:gd name="connsiteY8" fmla="*/ 304800 h 901920"/>
                  <a:gd name="connsiteX9" fmla="*/ 342900 w 2619486"/>
                  <a:gd name="connsiteY9" fmla="*/ 342900 h 901920"/>
                  <a:gd name="connsiteX10" fmla="*/ 371475 w 2619486"/>
                  <a:gd name="connsiteY10" fmla="*/ 276225 h 901920"/>
                  <a:gd name="connsiteX11" fmla="*/ 390525 w 2619486"/>
                  <a:gd name="connsiteY11" fmla="*/ 219075 h 901920"/>
                  <a:gd name="connsiteX12" fmla="*/ 438150 w 2619486"/>
                  <a:gd name="connsiteY12" fmla="*/ 342900 h 901920"/>
                  <a:gd name="connsiteX13" fmla="*/ 590550 w 2619486"/>
                  <a:gd name="connsiteY13" fmla="*/ 495300 h 901920"/>
                  <a:gd name="connsiteX14" fmla="*/ 895350 w 2619486"/>
                  <a:gd name="connsiteY14" fmla="*/ 428625 h 901920"/>
                  <a:gd name="connsiteX15" fmla="*/ 990599 w 2619486"/>
                  <a:gd name="connsiteY15" fmla="*/ 561975 h 901920"/>
                  <a:gd name="connsiteX16" fmla="*/ 1038224 w 2619486"/>
                  <a:gd name="connsiteY16" fmla="*/ 476250 h 901920"/>
                  <a:gd name="connsiteX17" fmla="*/ 1076323 w 2619486"/>
                  <a:gd name="connsiteY17" fmla="*/ 466725 h 901920"/>
                  <a:gd name="connsiteX18" fmla="*/ 1142998 w 2619486"/>
                  <a:gd name="connsiteY18" fmla="*/ 323850 h 901920"/>
                  <a:gd name="connsiteX19" fmla="*/ 1552572 w 2619486"/>
                  <a:gd name="connsiteY19" fmla="*/ 152400 h 901920"/>
                  <a:gd name="connsiteX20" fmla="*/ 2076446 w 2619486"/>
                  <a:gd name="connsiteY20" fmla="*/ 0 h 901920"/>
                  <a:gd name="connsiteX21" fmla="*/ 2133595 w 2619486"/>
                  <a:gd name="connsiteY21" fmla="*/ 276225 h 901920"/>
                  <a:gd name="connsiteX22" fmla="*/ 2181220 w 2619486"/>
                  <a:gd name="connsiteY22" fmla="*/ 581025 h 901920"/>
                  <a:gd name="connsiteX23" fmla="*/ 2219319 w 2619486"/>
                  <a:gd name="connsiteY23" fmla="*/ 742949 h 901920"/>
                  <a:gd name="connsiteX24" fmla="*/ 2266945 w 2619486"/>
                  <a:gd name="connsiteY24" fmla="*/ 876300 h 901920"/>
                  <a:gd name="connsiteX25" fmla="*/ 2285994 w 2619486"/>
                  <a:gd name="connsiteY25" fmla="*/ 857249 h 901920"/>
                  <a:gd name="connsiteX26" fmla="*/ 2362195 w 2619486"/>
                  <a:gd name="connsiteY26" fmla="*/ 504825 h 901920"/>
                  <a:gd name="connsiteX27" fmla="*/ 2447919 w 2619486"/>
                  <a:gd name="connsiteY27" fmla="*/ 590549 h 901920"/>
                  <a:gd name="connsiteX28" fmla="*/ 2486018 w 2619486"/>
                  <a:gd name="connsiteY28" fmla="*/ 600074 h 901920"/>
                  <a:gd name="connsiteX29" fmla="*/ 2524117 w 2619486"/>
                  <a:gd name="connsiteY29" fmla="*/ 523874 h 901920"/>
                  <a:gd name="connsiteX30" fmla="*/ 2619367 w 2619486"/>
                  <a:gd name="connsiteY30" fmla="*/ 504824 h 901920"/>
                  <a:gd name="connsiteX0" fmla="*/ 0 w 2624187"/>
                  <a:gd name="connsiteY0" fmla="*/ 0 h 901920"/>
                  <a:gd name="connsiteX1" fmla="*/ 47625 w 2624187"/>
                  <a:gd name="connsiteY1" fmla="*/ 9525 h 901920"/>
                  <a:gd name="connsiteX2" fmla="*/ 133350 w 2624187"/>
                  <a:gd name="connsiteY2" fmla="*/ 47625 h 901920"/>
                  <a:gd name="connsiteX3" fmla="*/ 257175 w 2624187"/>
                  <a:gd name="connsiteY3" fmla="*/ 57150 h 901920"/>
                  <a:gd name="connsiteX4" fmla="*/ 266700 w 2624187"/>
                  <a:gd name="connsiteY4" fmla="*/ 190500 h 901920"/>
                  <a:gd name="connsiteX5" fmla="*/ 285750 w 2624187"/>
                  <a:gd name="connsiteY5" fmla="*/ 161925 h 901920"/>
                  <a:gd name="connsiteX6" fmla="*/ 314325 w 2624187"/>
                  <a:gd name="connsiteY6" fmla="*/ 152400 h 901920"/>
                  <a:gd name="connsiteX7" fmla="*/ 323850 w 2624187"/>
                  <a:gd name="connsiteY7" fmla="*/ 276225 h 901920"/>
                  <a:gd name="connsiteX8" fmla="*/ 333375 w 2624187"/>
                  <a:gd name="connsiteY8" fmla="*/ 304800 h 901920"/>
                  <a:gd name="connsiteX9" fmla="*/ 342900 w 2624187"/>
                  <a:gd name="connsiteY9" fmla="*/ 342900 h 901920"/>
                  <a:gd name="connsiteX10" fmla="*/ 371475 w 2624187"/>
                  <a:gd name="connsiteY10" fmla="*/ 276225 h 901920"/>
                  <a:gd name="connsiteX11" fmla="*/ 390525 w 2624187"/>
                  <a:gd name="connsiteY11" fmla="*/ 219075 h 901920"/>
                  <a:gd name="connsiteX12" fmla="*/ 438150 w 2624187"/>
                  <a:gd name="connsiteY12" fmla="*/ 342900 h 901920"/>
                  <a:gd name="connsiteX13" fmla="*/ 590550 w 2624187"/>
                  <a:gd name="connsiteY13" fmla="*/ 495300 h 901920"/>
                  <a:gd name="connsiteX14" fmla="*/ 895350 w 2624187"/>
                  <a:gd name="connsiteY14" fmla="*/ 428625 h 901920"/>
                  <a:gd name="connsiteX15" fmla="*/ 990599 w 2624187"/>
                  <a:gd name="connsiteY15" fmla="*/ 561975 h 901920"/>
                  <a:gd name="connsiteX16" fmla="*/ 1038224 w 2624187"/>
                  <a:gd name="connsiteY16" fmla="*/ 476250 h 901920"/>
                  <a:gd name="connsiteX17" fmla="*/ 1076323 w 2624187"/>
                  <a:gd name="connsiteY17" fmla="*/ 466725 h 901920"/>
                  <a:gd name="connsiteX18" fmla="*/ 1142998 w 2624187"/>
                  <a:gd name="connsiteY18" fmla="*/ 323850 h 901920"/>
                  <a:gd name="connsiteX19" fmla="*/ 1552572 w 2624187"/>
                  <a:gd name="connsiteY19" fmla="*/ 152400 h 901920"/>
                  <a:gd name="connsiteX20" fmla="*/ 2076446 w 2624187"/>
                  <a:gd name="connsiteY20" fmla="*/ 0 h 901920"/>
                  <a:gd name="connsiteX21" fmla="*/ 2133595 w 2624187"/>
                  <a:gd name="connsiteY21" fmla="*/ 276225 h 901920"/>
                  <a:gd name="connsiteX22" fmla="*/ 2181220 w 2624187"/>
                  <a:gd name="connsiteY22" fmla="*/ 581025 h 901920"/>
                  <a:gd name="connsiteX23" fmla="*/ 2219319 w 2624187"/>
                  <a:gd name="connsiteY23" fmla="*/ 742949 h 901920"/>
                  <a:gd name="connsiteX24" fmla="*/ 2266945 w 2624187"/>
                  <a:gd name="connsiteY24" fmla="*/ 876300 h 901920"/>
                  <a:gd name="connsiteX25" fmla="*/ 2285994 w 2624187"/>
                  <a:gd name="connsiteY25" fmla="*/ 857249 h 901920"/>
                  <a:gd name="connsiteX26" fmla="*/ 2362195 w 2624187"/>
                  <a:gd name="connsiteY26" fmla="*/ 504825 h 901920"/>
                  <a:gd name="connsiteX27" fmla="*/ 2447919 w 2624187"/>
                  <a:gd name="connsiteY27" fmla="*/ 590549 h 901920"/>
                  <a:gd name="connsiteX28" fmla="*/ 2486018 w 2624187"/>
                  <a:gd name="connsiteY28" fmla="*/ 600074 h 901920"/>
                  <a:gd name="connsiteX29" fmla="*/ 2524117 w 2624187"/>
                  <a:gd name="connsiteY29" fmla="*/ 523874 h 901920"/>
                  <a:gd name="connsiteX30" fmla="*/ 2619367 w 2624187"/>
                  <a:gd name="connsiteY30" fmla="*/ 504824 h 901920"/>
                  <a:gd name="connsiteX31" fmla="*/ 2609841 w 2624187"/>
                  <a:gd name="connsiteY31" fmla="*/ 523874 h 901920"/>
                  <a:gd name="connsiteX0" fmla="*/ 0 w 2724172"/>
                  <a:gd name="connsiteY0" fmla="*/ 0 h 1085849"/>
                  <a:gd name="connsiteX1" fmla="*/ 47625 w 2724172"/>
                  <a:gd name="connsiteY1" fmla="*/ 9525 h 1085849"/>
                  <a:gd name="connsiteX2" fmla="*/ 133350 w 2724172"/>
                  <a:gd name="connsiteY2" fmla="*/ 47625 h 1085849"/>
                  <a:gd name="connsiteX3" fmla="*/ 257175 w 2724172"/>
                  <a:gd name="connsiteY3" fmla="*/ 57150 h 1085849"/>
                  <a:gd name="connsiteX4" fmla="*/ 266700 w 2724172"/>
                  <a:gd name="connsiteY4" fmla="*/ 190500 h 1085849"/>
                  <a:gd name="connsiteX5" fmla="*/ 285750 w 2724172"/>
                  <a:gd name="connsiteY5" fmla="*/ 161925 h 1085849"/>
                  <a:gd name="connsiteX6" fmla="*/ 314325 w 2724172"/>
                  <a:gd name="connsiteY6" fmla="*/ 152400 h 1085849"/>
                  <a:gd name="connsiteX7" fmla="*/ 323850 w 2724172"/>
                  <a:gd name="connsiteY7" fmla="*/ 276225 h 1085849"/>
                  <a:gd name="connsiteX8" fmla="*/ 333375 w 2724172"/>
                  <a:gd name="connsiteY8" fmla="*/ 304800 h 1085849"/>
                  <a:gd name="connsiteX9" fmla="*/ 342900 w 2724172"/>
                  <a:gd name="connsiteY9" fmla="*/ 342900 h 1085849"/>
                  <a:gd name="connsiteX10" fmla="*/ 371475 w 2724172"/>
                  <a:gd name="connsiteY10" fmla="*/ 276225 h 1085849"/>
                  <a:gd name="connsiteX11" fmla="*/ 390525 w 2724172"/>
                  <a:gd name="connsiteY11" fmla="*/ 219075 h 1085849"/>
                  <a:gd name="connsiteX12" fmla="*/ 438150 w 2724172"/>
                  <a:gd name="connsiteY12" fmla="*/ 342900 h 1085849"/>
                  <a:gd name="connsiteX13" fmla="*/ 590550 w 2724172"/>
                  <a:gd name="connsiteY13" fmla="*/ 495300 h 1085849"/>
                  <a:gd name="connsiteX14" fmla="*/ 895350 w 2724172"/>
                  <a:gd name="connsiteY14" fmla="*/ 428625 h 1085849"/>
                  <a:gd name="connsiteX15" fmla="*/ 990599 w 2724172"/>
                  <a:gd name="connsiteY15" fmla="*/ 561975 h 1085849"/>
                  <a:gd name="connsiteX16" fmla="*/ 1038224 w 2724172"/>
                  <a:gd name="connsiteY16" fmla="*/ 476250 h 1085849"/>
                  <a:gd name="connsiteX17" fmla="*/ 1076323 w 2724172"/>
                  <a:gd name="connsiteY17" fmla="*/ 466725 h 1085849"/>
                  <a:gd name="connsiteX18" fmla="*/ 1142998 w 2724172"/>
                  <a:gd name="connsiteY18" fmla="*/ 323850 h 1085849"/>
                  <a:gd name="connsiteX19" fmla="*/ 1552572 w 2724172"/>
                  <a:gd name="connsiteY19" fmla="*/ 152400 h 1085849"/>
                  <a:gd name="connsiteX20" fmla="*/ 2076446 w 2724172"/>
                  <a:gd name="connsiteY20" fmla="*/ 0 h 1085849"/>
                  <a:gd name="connsiteX21" fmla="*/ 2133595 w 2724172"/>
                  <a:gd name="connsiteY21" fmla="*/ 276225 h 1085849"/>
                  <a:gd name="connsiteX22" fmla="*/ 2181220 w 2724172"/>
                  <a:gd name="connsiteY22" fmla="*/ 581025 h 1085849"/>
                  <a:gd name="connsiteX23" fmla="*/ 2219319 w 2724172"/>
                  <a:gd name="connsiteY23" fmla="*/ 742949 h 1085849"/>
                  <a:gd name="connsiteX24" fmla="*/ 2266945 w 2724172"/>
                  <a:gd name="connsiteY24" fmla="*/ 876300 h 1085849"/>
                  <a:gd name="connsiteX25" fmla="*/ 2285994 w 2724172"/>
                  <a:gd name="connsiteY25" fmla="*/ 857249 h 1085849"/>
                  <a:gd name="connsiteX26" fmla="*/ 2362195 w 2724172"/>
                  <a:gd name="connsiteY26" fmla="*/ 504825 h 1085849"/>
                  <a:gd name="connsiteX27" fmla="*/ 2447919 w 2724172"/>
                  <a:gd name="connsiteY27" fmla="*/ 590549 h 1085849"/>
                  <a:gd name="connsiteX28" fmla="*/ 2486018 w 2724172"/>
                  <a:gd name="connsiteY28" fmla="*/ 600074 h 1085849"/>
                  <a:gd name="connsiteX29" fmla="*/ 2524117 w 2724172"/>
                  <a:gd name="connsiteY29" fmla="*/ 523874 h 1085849"/>
                  <a:gd name="connsiteX30" fmla="*/ 2619367 w 2724172"/>
                  <a:gd name="connsiteY30" fmla="*/ 504824 h 1085849"/>
                  <a:gd name="connsiteX31" fmla="*/ 2724141 w 2724172"/>
                  <a:gd name="connsiteY31" fmla="*/ 1085849 h 1085849"/>
                  <a:gd name="connsiteX0" fmla="*/ 0 w 2724141"/>
                  <a:gd name="connsiteY0" fmla="*/ 0 h 1085849"/>
                  <a:gd name="connsiteX1" fmla="*/ 47625 w 2724141"/>
                  <a:gd name="connsiteY1" fmla="*/ 9525 h 1085849"/>
                  <a:gd name="connsiteX2" fmla="*/ 133350 w 2724141"/>
                  <a:gd name="connsiteY2" fmla="*/ 47625 h 1085849"/>
                  <a:gd name="connsiteX3" fmla="*/ 257175 w 2724141"/>
                  <a:gd name="connsiteY3" fmla="*/ 57150 h 1085849"/>
                  <a:gd name="connsiteX4" fmla="*/ 266700 w 2724141"/>
                  <a:gd name="connsiteY4" fmla="*/ 190500 h 1085849"/>
                  <a:gd name="connsiteX5" fmla="*/ 285750 w 2724141"/>
                  <a:gd name="connsiteY5" fmla="*/ 161925 h 1085849"/>
                  <a:gd name="connsiteX6" fmla="*/ 314325 w 2724141"/>
                  <a:gd name="connsiteY6" fmla="*/ 152400 h 1085849"/>
                  <a:gd name="connsiteX7" fmla="*/ 323850 w 2724141"/>
                  <a:gd name="connsiteY7" fmla="*/ 276225 h 1085849"/>
                  <a:gd name="connsiteX8" fmla="*/ 333375 w 2724141"/>
                  <a:gd name="connsiteY8" fmla="*/ 304800 h 1085849"/>
                  <a:gd name="connsiteX9" fmla="*/ 342900 w 2724141"/>
                  <a:gd name="connsiteY9" fmla="*/ 342900 h 1085849"/>
                  <a:gd name="connsiteX10" fmla="*/ 371475 w 2724141"/>
                  <a:gd name="connsiteY10" fmla="*/ 276225 h 1085849"/>
                  <a:gd name="connsiteX11" fmla="*/ 390525 w 2724141"/>
                  <a:gd name="connsiteY11" fmla="*/ 219075 h 1085849"/>
                  <a:gd name="connsiteX12" fmla="*/ 438150 w 2724141"/>
                  <a:gd name="connsiteY12" fmla="*/ 342900 h 1085849"/>
                  <a:gd name="connsiteX13" fmla="*/ 590550 w 2724141"/>
                  <a:gd name="connsiteY13" fmla="*/ 495300 h 1085849"/>
                  <a:gd name="connsiteX14" fmla="*/ 895350 w 2724141"/>
                  <a:gd name="connsiteY14" fmla="*/ 428625 h 1085849"/>
                  <a:gd name="connsiteX15" fmla="*/ 990599 w 2724141"/>
                  <a:gd name="connsiteY15" fmla="*/ 561975 h 1085849"/>
                  <a:gd name="connsiteX16" fmla="*/ 1038224 w 2724141"/>
                  <a:gd name="connsiteY16" fmla="*/ 476250 h 1085849"/>
                  <a:gd name="connsiteX17" fmla="*/ 1076323 w 2724141"/>
                  <a:gd name="connsiteY17" fmla="*/ 466725 h 1085849"/>
                  <a:gd name="connsiteX18" fmla="*/ 1142998 w 2724141"/>
                  <a:gd name="connsiteY18" fmla="*/ 323850 h 1085849"/>
                  <a:gd name="connsiteX19" fmla="*/ 1552572 w 2724141"/>
                  <a:gd name="connsiteY19" fmla="*/ 152400 h 1085849"/>
                  <a:gd name="connsiteX20" fmla="*/ 2076446 w 2724141"/>
                  <a:gd name="connsiteY20" fmla="*/ 0 h 1085849"/>
                  <a:gd name="connsiteX21" fmla="*/ 2133595 w 2724141"/>
                  <a:gd name="connsiteY21" fmla="*/ 276225 h 1085849"/>
                  <a:gd name="connsiteX22" fmla="*/ 2181220 w 2724141"/>
                  <a:gd name="connsiteY22" fmla="*/ 581025 h 1085849"/>
                  <a:gd name="connsiteX23" fmla="*/ 2219319 w 2724141"/>
                  <a:gd name="connsiteY23" fmla="*/ 742949 h 1085849"/>
                  <a:gd name="connsiteX24" fmla="*/ 2266945 w 2724141"/>
                  <a:gd name="connsiteY24" fmla="*/ 876300 h 1085849"/>
                  <a:gd name="connsiteX25" fmla="*/ 2285994 w 2724141"/>
                  <a:gd name="connsiteY25" fmla="*/ 857249 h 1085849"/>
                  <a:gd name="connsiteX26" fmla="*/ 2362195 w 2724141"/>
                  <a:gd name="connsiteY26" fmla="*/ 504825 h 1085849"/>
                  <a:gd name="connsiteX27" fmla="*/ 2447919 w 2724141"/>
                  <a:gd name="connsiteY27" fmla="*/ 590549 h 1085849"/>
                  <a:gd name="connsiteX28" fmla="*/ 2486018 w 2724141"/>
                  <a:gd name="connsiteY28" fmla="*/ 600074 h 1085849"/>
                  <a:gd name="connsiteX29" fmla="*/ 2524117 w 2724141"/>
                  <a:gd name="connsiteY29" fmla="*/ 523874 h 1085849"/>
                  <a:gd name="connsiteX30" fmla="*/ 2619367 w 2724141"/>
                  <a:gd name="connsiteY30" fmla="*/ 504824 h 1085849"/>
                  <a:gd name="connsiteX31" fmla="*/ 2628890 w 2724141"/>
                  <a:gd name="connsiteY31" fmla="*/ 666749 h 1085849"/>
                  <a:gd name="connsiteX32" fmla="*/ 2724141 w 2724141"/>
                  <a:gd name="connsiteY32" fmla="*/ 1085849 h 1085849"/>
                  <a:gd name="connsiteX0" fmla="*/ 0 w 2724141"/>
                  <a:gd name="connsiteY0" fmla="*/ 0 h 1085849"/>
                  <a:gd name="connsiteX1" fmla="*/ 47625 w 2724141"/>
                  <a:gd name="connsiteY1" fmla="*/ 9525 h 1085849"/>
                  <a:gd name="connsiteX2" fmla="*/ 133350 w 2724141"/>
                  <a:gd name="connsiteY2" fmla="*/ 47625 h 1085849"/>
                  <a:gd name="connsiteX3" fmla="*/ 257175 w 2724141"/>
                  <a:gd name="connsiteY3" fmla="*/ 57150 h 1085849"/>
                  <a:gd name="connsiteX4" fmla="*/ 266700 w 2724141"/>
                  <a:gd name="connsiteY4" fmla="*/ 190500 h 1085849"/>
                  <a:gd name="connsiteX5" fmla="*/ 285750 w 2724141"/>
                  <a:gd name="connsiteY5" fmla="*/ 161925 h 1085849"/>
                  <a:gd name="connsiteX6" fmla="*/ 314325 w 2724141"/>
                  <a:gd name="connsiteY6" fmla="*/ 152400 h 1085849"/>
                  <a:gd name="connsiteX7" fmla="*/ 323850 w 2724141"/>
                  <a:gd name="connsiteY7" fmla="*/ 276225 h 1085849"/>
                  <a:gd name="connsiteX8" fmla="*/ 333375 w 2724141"/>
                  <a:gd name="connsiteY8" fmla="*/ 304800 h 1085849"/>
                  <a:gd name="connsiteX9" fmla="*/ 342900 w 2724141"/>
                  <a:gd name="connsiteY9" fmla="*/ 342900 h 1085849"/>
                  <a:gd name="connsiteX10" fmla="*/ 371475 w 2724141"/>
                  <a:gd name="connsiteY10" fmla="*/ 276225 h 1085849"/>
                  <a:gd name="connsiteX11" fmla="*/ 390525 w 2724141"/>
                  <a:gd name="connsiteY11" fmla="*/ 219075 h 1085849"/>
                  <a:gd name="connsiteX12" fmla="*/ 438150 w 2724141"/>
                  <a:gd name="connsiteY12" fmla="*/ 342900 h 1085849"/>
                  <a:gd name="connsiteX13" fmla="*/ 590550 w 2724141"/>
                  <a:gd name="connsiteY13" fmla="*/ 495300 h 1085849"/>
                  <a:gd name="connsiteX14" fmla="*/ 895350 w 2724141"/>
                  <a:gd name="connsiteY14" fmla="*/ 428625 h 1085849"/>
                  <a:gd name="connsiteX15" fmla="*/ 990599 w 2724141"/>
                  <a:gd name="connsiteY15" fmla="*/ 561975 h 1085849"/>
                  <a:gd name="connsiteX16" fmla="*/ 1038224 w 2724141"/>
                  <a:gd name="connsiteY16" fmla="*/ 476250 h 1085849"/>
                  <a:gd name="connsiteX17" fmla="*/ 1076323 w 2724141"/>
                  <a:gd name="connsiteY17" fmla="*/ 466725 h 1085849"/>
                  <a:gd name="connsiteX18" fmla="*/ 1142998 w 2724141"/>
                  <a:gd name="connsiteY18" fmla="*/ 323850 h 1085849"/>
                  <a:gd name="connsiteX19" fmla="*/ 1552572 w 2724141"/>
                  <a:gd name="connsiteY19" fmla="*/ 152400 h 1085849"/>
                  <a:gd name="connsiteX20" fmla="*/ 2076446 w 2724141"/>
                  <a:gd name="connsiteY20" fmla="*/ 0 h 1085849"/>
                  <a:gd name="connsiteX21" fmla="*/ 2133595 w 2724141"/>
                  <a:gd name="connsiteY21" fmla="*/ 276225 h 1085849"/>
                  <a:gd name="connsiteX22" fmla="*/ 2181220 w 2724141"/>
                  <a:gd name="connsiteY22" fmla="*/ 581025 h 1085849"/>
                  <a:gd name="connsiteX23" fmla="*/ 2219319 w 2724141"/>
                  <a:gd name="connsiteY23" fmla="*/ 742949 h 1085849"/>
                  <a:gd name="connsiteX24" fmla="*/ 2266945 w 2724141"/>
                  <a:gd name="connsiteY24" fmla="*/ 876300 h 1085849"/>
                  <a:gd name="connsiteX25" fmla="*/ 2285994 w 2724141"/>
                  <a:gd name="connsiteY25" fmla="*/ 857249 h 1085849"/>
                  <a:gd name="connsiteX26" fmla="*/ 2362195 w 2724141"/>
                  <a:gd name="connsiteY26" fmla="*/ 504825 h 1085849"/>
                  <a:gd name="connsiteX27" fmla="*/ 2447919 w 2724141"/>
                  <a:gd name="connsiteY27" fmla="*/ 590549 h 1085849"/>
                  <a:gd name="connsiteX28" fmla="*/ 2486018 w 2724141"/>
                  <a:gd name="connsiteY28" fmla="*/ 600074 h 1085849"/>
                  <a:gd name="connsiteX29" fmla="*/ 2524117 w 2724141"/>
                  <a:gd name="connsiteY29" fmla="*/ 523874 h 1085849"/>
                  <a:gd name="connsiteX30" fmla="*/ 2619367 w 2724141"/>
                  <a:gd name="connsiteY30" fmla="*/ 504824 h 1085849"/>
                  <a:gd name="connsiteX31" fmla="*/ 2657465 w 2724141"/>
                  <a:gd name="connsiteY31" fmla="*/ 695324 h 1085849"/>
                  <a:gd name="connsiteX32" fmla="*/ 2724141 w 2724141"/>
                  <a:gd name="connsiteY32" fmla="*/ 1085849 h 1085849"/>
                  <a:gd name="connsiteX0" fmla="*/ 0 w 2724141"/>
                  <a:gd name="connsiteY0" fmla="*/ 2719 h 1088568"/>
                  <a:gd name="connsiteX1" fmla="*/ 47625 w 2724141"/>
                  <a:gd name="connsiteY1" fmla="*/ 12244 h 1088568"/>
                  <a:gd name="connsiteX2" fmla="*/ 133350 w 2724141"/>
                  <a:gd name="connsiteY2" fmla="*/ 50344 h 1088568"/>
                  <a:gd name="connsiteX3" fmla="*/ 257175 w 2724141"/>
                  <a:gd name="connsiteY3" fmla="*/ 59869 h 1088568"/>
                  <a:gd name="connsiteX4" fmla="*/ 266700 w 2724141"/>
                  <a:gd name="connsiteY4" fmla="*/ 193219 h 1088568"/>
                  <a:gd name="connsiteX5" fmla="*/ 285750 w 2724141"/>
                  <a:gd name="connsiteY5" fmla="*/ 164644 h 1088568"/>
                  <a:gd name="connsiteX6" fmla="*/ 314325 w 2724141"/>
                  <a:gd name="connsiteY6" fmla="*/ 155119 h 1088568"/>
                  <a:gd name="connsiteX7" fmla="*/ 323850 w 2724141"/>
                  <a:gd name="connsiteY7" fmla="*/ 278944 h 1088568"/>
                  <a:gd name="connsiteX8" fmla="*/ 333375 w 2724141"/>
                  <a:gd name="connsiteY8" fmla="*/ 307519 h 1088568"/>
                  <a:gd name="connsiteX9" fmla="*/ 342900 w 2724141"/>
                  <a:gd name="connsiteY9" fmla="*/ 345619 h 1088568"/>
                  <a:gd name="connsiteX10" fmla="*/ 371475 w 2724141"/>
                  <a:gd name="connsiteY10" fmla="*/ 278944 h 1088568"/>
                  <a:gd name="connsiteX11" fmla="*/ 390525 w 2724141"/>
                  <a:gd name="connsiteY11" fmla="*/ 221794 h 1088568"/>
                  <a:gd name="connsiteX12" fmla="*/ 438150 w 2724141"/>
                  <a:gd name="connsiteY12" fmla="*/ 345619 h 1088568"/>
                  <a:gd name="connsiteX13" fmla="*/ 590550 w 2724141"/>
                  <a:gd name="connsiteY13" fmla="*/ 498019 h 1088568"/>
                  <a:gd name="connsiteX14" fmla="*/ 895350 w 2724141"/>
                  <a:gd name="connsiteY14" fmla="*/ 431344 h 1088568"/>
                  <a:gd name="connsiteX15" fmla="*/ 990599 w 2724141"/>
                  <a:gd name="connsiteY15" fmla="*/ 564694 h 1088568"/>
                  <a:gd name="connsiteX16" fmla="*/ 1038224 w 2724141"/>
                  <a:gd name="connsiteY16" fmla="*/ 478969 h 1088568"/>
                  <a:gd name="connsiteX17" fmla="*/ 1076323 w 2724141"/>
                  <a:gd name="connsiteY17" fmla="*/ 469444 h 1088568"/>
                  <a:gd name="connsiteX18" fmla="*/ 1142998 w 2724141"/>
                  <a:gd name="connsiteY18" fmla="*/ 326569 h 1088568"/>
                  <a:gd name="connsiteX19" fmla="*/ 1552572 w 2724141"/>
                  <a:gd name="connsiteY19" fmla="*/ 155119 h 1088568"/>
                  <a:gd name="connsiteX20" fmla="*/ 2076446 w 2724141"/>
                  <a:gd name="connsiteY20" fmla="*/ 2719 h 1088568"/>
                  <a:gd name="connsiteX21" fmla="*/ 2152641 w 2724141"/>
                  <a:gd name="connsiteY21" fmla="*/ 78918 h 1088568"/>
                  <a:gd name="connsiteX22" fmla="*/ 2133595 w 2724141"/>
                  <a:gd name="connsiteY22" fmla="*/ 278944 h 1088568"/>
                  <a:gd name="connsiteX23" fmla="*/ 2181220 w 2724141"/>
                  <a:gd name="connsiteY23" fmla="*/ 583744 h 1088568"/>
                  <a:gd name="connsiteX24" fmla="*/ 2219319 w 2724141"/>
                  <a:gd name="connsiteY24" fmla="*/ 745668 h 1088568"/>
                  <a:gd name="connsiteX25" fmla="*/ 2266945 w 2724141"/>
                  <a:gd name="connsiteY25" fmla="*/ 879019 h 1088568"/>
                  <a:gd name="connsiteX26" fmla="*/ 2285994 w 2724141"/>
                  <a:gd name="connsiteY26" fmla="*/ 859968 h 1088568"/>
                  <a:gd name="connsiteX27" fmla="*/ 2362195 w 2724141"/>
                  <a:gd name="connsiteY27" fmla="*/ 507544 h 1088568"/>
                  <a:gd name="connsiteX28" fmla="*/ 2447919 w 2724141"/>
                  <a:gd name="connsiteY28" fmla="*/ 593268 h 1088568"/>
                  <a:gd name="connsiteX29" fmla="*/ 2486018 w 2724141"/>
                  <a:gd name="connsiteY29" fmla="*/ 602793 h 1088568"/>
                  <a:gd name="connsiteX30" fmla="*/ 2524117 w 2724141"/>
                  <a:gd name="connsiteY30" fmla="*/ 526593 h 1088568"/>
                  <a:gd name="connsiteX31" fmla="*/ 2619367 w 2724141"/>
                  <a:gd name="connsiteY31" fmla="*/ 507543 h 1088568"/>
                  <a:gd name="connsiteX32" fmla="*/ 2657465 w 2724141"/>
                  <a:gd name="connsiteY32" fmla="*/ 698043 h 1088568"/>
                  <a:gd name="connsiteX33" fmla="*/ 2724141 w 2724141"/>
                  <a:gd name="connsiteY33" fmla="*/ 1088568 h 1088568"/>
                  <a:gd name="connsiteX0" fmla="*/ 0 w 2724141"/>
                  <a:gd name="connsiteY0" fmla="*/ 1640 h 1087489"/>
                  <a:gd name="connsiteX1" fmla="*/ 47625 w 2724141"/>
                  <a:gd name="connsiteY1" fmla="*/ 11165 h 1087489"/>
                  <a:gd name="connsiteX2" fmla="*/ 133350 w 2724141"/>
                  <a:gd name="connsiteY2" fmla="*/ 49265 h 1087489"/>
                  <a:gd name="connsiteX3" fmla="*/ 257175 w 2724141"/>
                  <a:gd name="connsiteY3" fmla="*/ 58790 h 1087489"/>
                  <a:gd name="connsiteX4" fmla="*/ 266700 w 2724141"/>
                  <a:gd name="connsiteY4" fmla="*/ 192140 h 1087489"/>
                  <a:gd name="connsiteX5" fmla="*/ 285750 w 2724141"/>
                  <a:gd name="connsiteY5" fmla="*/ 163565 h 1087489"/>
                  <a:gd name="connsiteX6" fmla="*/ 314325 w 2724141"/>
                  <a:gd name="connsiteY6" fmla="*/ 154040 h 1087489"/>
                  <a:gd name="connsiteX7" fmla="*/ 323850 w 2724141"/>
                  <a:gd name="connsiteY7" fmla="*/ 277865 h 1087489"/>
                  <a:gd name="connsiteX8" fmla="*/ 333375 w 2724141"/>
                  <a:gd name="connsiteY8" fmla="*/ 306440 h 1087489"/>
                  <a:gd name="connsiteX9" fmla="*/ 342900 w 2724141"/>
                  <a:gd name="connsiteY9" fmla="*/ 344540 h 1087489"/>
                  <a:gd name="connsiteX10" fmla="*/ 371475 w 2724141"/>
                  <a:gd name="connsiteY10" fmla="*/ 277865 h 1087489"/>
                  <a:gd name="connsiteX11" fmla="*/ 390525 w 2724141"/>
                  <a:gd name="connsiteY11" fmla="*/ 220715 h 1087489"/>
                  <a:gd name="connsiteX12" fmla="*/ 438150 w 2724141"/>
                  <a:gd name="connsiteY12" fmla="*/ 344540 h 1087489"/>
                  <a:gd name="connsiteX13" fmla="*/ 590550 w 2724141"/>
                  <a:gd name="connsiteY13" fmla="*/ 496940 h 1087489"/>
                  <a:gd name="connsiteX14" fmla="*/ 895350 w 2724141"/>
                  <a:gd name="connsiteY14" fmla="*/ 430265 h 1087489"/>
                  <a:gd name="connsiteX15" fmla="*/ 990599 w 2724141"/>
                  <a:gd name="connsiteY15" fmla="*/ 563615 h 1087489"/>
                  <a:gd name="connsiteX16" fmla="*/ 1038224 w 2724141"/>
                  <a:gd name="connsiteY16" fmla="*/ 477890 h 1087489"/>
                  <a:gd name="connsiteX17" fmla="*/ 1076323 w 2724141"/>
                  <a:gd name="connsiteY17" fmla="*/ 468365 h 1087489"/>
                  <a:gd name="connsiteX18" fmla="*/ 1142998 w 2724141"/>
                  <a:gd name="connsiteY18" fmla="*/ 325490 h 1087489"/>
                  <a:gd name="connsiteX19" fmla="*/ 1552572 w 2724141"/>
                  <a:gd name="connsiteY19" fmla="*/ 154040 h 1087489"/>
                  <a:gd name="connsiteX20" fmla="*/ 2076446 w 2724141"/>
                  <a:gd name="connsiteY20" fmla="*/ 1640 h 1087489"/>
                  <a:gd name="connsiteX21" fmla="*/ 2105016 w 2724141"/>
                  <a:gd name="connsiteY21" fmla="*/ 115939 h 1087489"/>
                  <a:gd name="connsiteX22" fmla="*/ 2133595 w 2724141"/>
                  <a:gd name="connsiteY22" fmla="*/ 277865 h 1087489"/>
                  <a:gd name="connsiteX23" fmla="*/ 2181220 w 2724141"/>
                  <a:gd name="connsiteY23" fmla="*/ 582665 h 1087489"/>
                  <a:gd name="connsiteX24" fmla="*/ 2219319 w 2724141"/>
                  <a:gd name="connsiteY24" fmla="*/ 744589 h 1087489"/>
                  <a:gd name="connsiteX25" fmla="*/ 2266945 w 2724141"/>
                  <a:gd name="connsiteY25" fmla="*/ 877940 h 1087489"/>
                  <a:gd name="connsiteX26" fmla="*/ 2285994 w 2724141"/>
                  <a:gd name="connsiteY26" fmla="*/ 858889 h 1087489"/>
                  <a:gd name="connsiteX27" fmla="*/ 2362195 w 2724141"/>
                  <a:gd name="connsiteY27" fmla="*/ 506465 h 1087489"/>
                  <a:gd name="connsiteX28" fmla="*/ 2447919 w 2724141"/>
                  <a:gd name="connsiteY28" fmla="*/ 592189 h 1087489"/>
                  <a:gd name="connsiteX29" fmla="*/ 2486018 w 2724141"/>
                  <a:gd name="connsiteY29" fmla="*/ 601714 h 1087489"/>
                  <a:gd name="connsiteX30" fmla="*/ 2524117 w 2724141"/>
                  <a:gd name="connsiteY30" fmla="*/ 525514 h 1087489"/>
                  <a:gd name="connsiteX31" fmla="*/ 2619367 w 2724141"/>
                  <a:gd name="connsiteY31" fmla="*/ 506464 h 1087489"/>
                  <a:gd name="connsiteX32" fmla="*/ 2657465 w 2724141"/>
                  <a:gd name="connsiteY32" fmla="*/ 696964 h 1087489"/>
                  <a:gd name="connsiteX33" fmla="*/ 2724141 w 2724141"/>
                  <a:gd name="connsiteY33" fmla="*/ 1087489 h 1087489"/>
                  <a:gd name="connsiteX0" fmla="*/ 0 w 2743191"/>
                  <a:gd name="connsiteY0" fmla="*/ 1640 h 1113822"/>
                  <a:gd name="connsiteX1" fmla="*/ 47625 w 2743191"/>
                  <a:gd name="connsiteY1" fmla="*/ 11165 h 1113822"/>
                  <a:gd name="connsiteX2" fmla="*/ 133350 w 2743191"/>
                  <a:gd name="connsiteY2" fmla="*/ 49265 h 1113822"/>
                  <a:gd name="connsiteX3" fmla="*/ 257175 w 2743191"/>
                  <a:gd name="connsiteY3" fmla="*/ 58790 h 1113822"/>
                  <a:gd name="connsiteX4" fmla="*/ 266700 w 2743191"/>
                  <a:gd name="connsiteY4" fmla="*/ 192140 h 1113822"/>
                  <a:gd name="connsiteX5" fmla="*/ 285750 w 2743191"/>
                  <a:gd name="connsiteY5" fmla="*/ 163565 h 1113822"/>
                  <a:gd name="connsiteX6" fmla="*/ 314325 w 2743191"/>
                  <a:gd name="connsiteY6" fmla="*/ 154040 h 1113822"/>
                  <a:gd name="connsiteX7" fmla="*/ 323850 w 2743191"/>
                  <a:gd name="connsiteY7" fmla="*/ 277865 h 1113822"/>
                  <a:gd name="connsiteX8" fmla="*/ 333375 w 2743191"/>
                  <a:gd name="connsiteY8" fmla="*/ 306440 h 1113822"/>
                  <a:gd name="connsiteX9" fmla="*/ 342900 w 2743191"/>
                  <a:gd name="connsiteY9" fmla="*/ 344540 h 1113822"/>
                  <a:gd name="connsiteX10" fmla="*/ 371475 w 2743191"/>
                  <a:gd name="connsiteY10" fmla="*/ 277865 h 1113822"/>
                  <a:gd name="connsiteX11" fmla="*/ 390525 w 2743191"/>
                  <a:gd name="connsiteY11" fmla="*/ 220715 h 1113822"/>
                  <a:gd name="connsiteX12" fmla="*/ 438150 w 2743191"/>
                  <a:gd name="connsiteY12" fmla="*/ 344540 h 1113822"/>
                  <a:gd name="connsiteX13" fmla="*/ 590550 w 2743191"/>
                  <a:gd name="connsiteY13" fmla="*/ 496940 h 1113822"/>
                  <a:gd name="connsiteX14" fmla="*/ 895350 w 2743191"/>
                  <a:gd name="connsiteY14" fmla="*/ 430265 h 1113822"/>
                  <a:gd name="connsiteX15" fmla="*/ 990599 w 2743191"/>
                  <a:gd name="connsiteY15" fmla="*/ 563615 h 1113822"/>
                  <a:gd name="connsiteX16" fmla="*/ 1038224 w 2743191"/>
                  <a:gd name="connsiteY16" fmla="*/ 477890 h 1113822"/>
                  <a:gd name="connsiteX17" fmla="*/ 1076323 w 2743191"/>
                  <a:gd name="connsiteY17" fmla="*/ 468365 h 1113822"/>
                  <a:gd name="connsiteX18" fmla="*/ 1142998 w 2743191"/>
                  <a:gd name="connsiteY18" fmla="*/ 325490 h 1113822"/>
                  <a:gd name="connsiteX19" fmla="*/ 1552572 w 2743191"/>
                  <a:gd name="connsiteY19" fmla="*/ 154040 h 1113822"/>
                  <a:gd name="connsiteX20" fmla="*/ 2076446 w 2743191"/>
                  <a:gd name="connsiteY20" fmla="*/ 1640 h 1113822"/>
                  <a:gd name="connsiteX21" fmla="*/ 2105016 w 2743191"/>
                  <a:gd name="connsiteY21" fmla="*/ 115939 h 1113822"/>
                  <a:gd name="connsiteX22" fmla="*/ 2133595 w 2743191"/>
                  <a:gd name="connsiteY22" fmla="*/ 277865 h 1113822"/>
                  <a:gd name="connsiteX23" fmla="*/ 2181220 w 2743191"/>
                  <a:gd name="connsiteY23" fmla="*/ 582665 h 1113822"/>
                  <a:gd name="connsiteX24" fmla="*/ 2219319 w 2743191"/>
                  <a:gd name="connsiteY24" fmla="*/ 744589 h 1113822"/>
                  <a:gd name="connsiteX25" fmla="*/ 2266945 w 2743191"/>
                  <a:gd name="connsiteY25" fmla="*/ 877940 h 1113822"/>
                  <a:gd name="connsiteX26" fmla="*/ 2285994 w 2743191"/>
                  <a:gd name="connsiteY26" fmla="*/ 858889 h 1113822"/>
                  <a:gd name="connsiteX27" fmla="*/ 2362195 w 2743191"/>
                  <a:gd name="connsiteY27" fmla="*/ 506465 h 1113822"/>
                  <a:gd name="connsiteX28" fmla="*/ 2447919 w 2743191"/>
                  <a:gd name="connsiteY28" fmla="*/ 592189 h 1113822"/>
                  <a:gd name="connsiteX29" fmla="*/ 2486018 w 2743191"/>
                  <a:gd name="connsiteY29" fmla="*/ 601714 h 1113822"/>
                  <a:gd name="connsiteX30" fmla="*/ 2524117 w 2743191"/>
                  <a:gd name="connsiteY30" fmla="*/ 525514 h 1113822"/>
                  <a:gd name="connsiteX31" fmla="*/ 2619367 w 2743191"/>
                  <a:gd name="connsiteY31" fmla="*/ 506464 h 1113822"/>
                  <a:gd name="connsiteX32" fmla="*/ 2657465 w 2743191"/>
                  <a:gd name="connsiteY32" fmla="*/ 696964 h 1113822"/>
                  <a:gd name="connsiteX33" fmla="*/ 2724141 w 2743191"/>
                  <a:gd name="connsiteY33" fmla="*/ 1087489 h 1113822"/>
                  <a:gd name="connsiteX34" fmla="*/ 2743191 w 2743191"/>
                  <a:gd name="connsiteY34" fmla="*/ 1077964 h 1113822"/>
                  <a:gd name="connsiteX0" fmla="*/ 0 w 2809866"/>
                  <a:gd name="connsiteY0" fmla="*/ 1640 h 1354203"/>
                  <a:gd name="connsiteX1" fmla="*/ 47625 w 2809866"/>
                  <a:gd name="connsiteY1" fmla="*/ 11165 h 1354203"/>
                  <a:gd name="connsiteX2" fmla="*/ 133350 w 2809866"/>
                  <a:gd name="connsiteY2" fmla="*/ 49265 h 1354203"/>
                  <a:gd name="connsiteX3" fmla="*/ 257175 w 2809866"/>
                  <a:gd name="connsiteY3" fmla="*/ 58790 h 1354203"/>
                  <a:gd name="connsiteX4" fmla="*/ 266700 w 2809866"/>
                  <a:gd name="connsiteY4" fmla="*/ 192140 h 1354203"/>
                  <a:gd name="connsiteX5" fmla="*/ 285750 w 2809866"/>
                  <a:gd name="connsiteY5" fmla="*/ 163565 h 1354203"/>
                  <a:gd name="connsiteX6" fmla="*/ 314325 w 2809866"/>
                  <a:gd name="connsiteY6" fmla="*/ 154040 h 1354203"/>
                  <a:gd name="connsiteX7" fmla="*/ 323850 w 2809866"/>
                  <a:gd name="connsiteY7" fmla="*/ 277865 h 1354203"/>
                  <a:gd name="connsiteX8" fmla="*/ 333375 w 2809866"/>
                  <a:gd name="connsiteY8" fmla="*/ 306440 h 1354203"/>
                  <a:gd name="connsiteX9" fmla="*/ 342900 w 2809866"/>
                  <a:gd name="connsiteY9" fmla="*/ 344540 h 1354203"/>
                  <a:gd name="connsiteX10" fmla="*/ 371475 w 2809866"/>
                  <a:gd name="connsiteY10" fmla="*/ 277865 h 1354203"/>
                  <a:gd name="connsiteX11" fmla="*/ 390525 w 2809866"/>
                  <a:gd name="connsiteY11" fmla="*/ 220715 h 1354203"/>
                  <a:gd name="connsiteX12" fmla="*/ 438150 w 2809866"/>
                  <a:gd name="connsiteY12" fmla="*/ 344540 h 1354203"/>
                  <a:gd name="connsiteX13" fmla="*/ 590550 w 2809866"/>
                  <a:gd name="connsiteY13" fmla="*/ 496940 h 1354203"/>
                  <a:gd name="connsiteX14" fmla="*/ 895350 w 2809866"/>
                  <a:gd name="connsiteY14" fmla="*/ 430265 h 1354203"/>
                  <a:gd name="connsiteX15" fmla="*/ 990599 w 2809866"/>
                  <a:gd name="connsiteY15" fmla="*/ 563615 h 1354203"/>
                  <a:gd name="connsiteX16" fmla="*/ 1038224 w 2809866"/>
                  <a:gd name="connsiteY16" fmla="*/ 477890 h 1354203"/>
                  <a:gd name="connsiteX17" fmla="*/ 1076323 w 2809866"/>
                  <a:gd name="connsiteY17" fmla="*/ 468365 h 1354203"/>
                  <a:gd name="connsiteX18" fmla="*/ 1142998 w 2809866"/>
                  <a:gd name="connsiteY18" fmla="*/ 325490 h 1354203"/>
                  <a:gd name="connsiteX19" fmla="*/ 1552572 w 2809866"/>
                  <a:gd name="connsiteY19" fmla="*/ 154040 h 1354203"/>
                  <a:gd name="connsiteX20" fmla="*/ 2076446 w 2809866"/>
                  <a:gd name="connsiteY20" fmla="*/ 1640 h 1354203"/>
                  <a:gd name="connsiteX21" fmla="*/ 2105016 w 2809866"/>
                  <a:gd name="connsiteY21" fmla="*/ 115939 h 1354203"/>
                  <a:gd name="connsiteX22" fmla="*/ 2133595 w 2809866"/>
                  <a:gd name="connsiteY22" fmla="*/ 277865 h 1354203"/>
                  <a:gd name="connsiteX23" fmla="*/ 2181220 w 2809866"/>
                  <a:gd name="connsiteY23" fmla="*/ 582665 h 1354203"/>
                  <a:gd name="connsiteX24" fmla="*/ 2219319 w 2809866"/>
                  <a:gd name="connsiteY24" fmla="*/ 744589 h 1354203"/>
                  <a:gd name="connsiteX25" fmla="*/ 2266945 w 2809866"/>
                  <a:gd name="connsiteY25" fmla="*/ 877940 h 1354203"/>
                  <a:gd name="connsiteX26" fmla="*/ 2285994 w 2809866"/>
                  <a:gd name="connsiteY26" fmla="*/ 858889 h 1354203"/>
                  <a:gd name="connsiteX27" fmla="*/ 2362195 w 2809866"/>
                  <a:gd name="connsiteY27" fmla="*/ 506465 h 1354203"/>
                  <a:gd name="connsiteX28" fmla="*/ 2447919 w 2809866"/>
                  <a:gd name="connsiteY28" fmla="*/ 592189 h 1354203"/>
                  <a:gd name="connsiteX29" fmla="*/ 2486018 w 2809866"/>
                  <a:gd name="connsiteY29" fmla="*/ 601714 h 1354203"/>
                  <a:gd name="connsiteX30" fmla="*/ 2524117 w 2809866"/>
                  <a:gd name="connsiteY30" fmla="*/ 525514 h 1354203"/>
                  <a:gd name="connsiteX31" fmla="*/ 2619367 w 2809866"/>
                  <a:gd name="connsiteY31" fmla="*/ 506464 h 1354203"/>
                  <a:gd name="connsiteX32" fmla="*/ 2657465 w 2809866"/>
                  <a:gd name="connsiteY32" fmla="*/ 696964 h 1354203"/>
                  <a:gd name="connsiteX33" fmla="*/ 2724141 w 2809866"/>
                  <a:gd name="connsiteY33" fmla="*/ 1087489 h 1354203"/>
                  <a:gd name="connsiteX34" fmla="*/ 2809866 w 2809866"/>
                  <a:gd name="connsiteY34" fmla="*/ 1354189 h 1354203"/>
                  <a:gd name="connsiteX0" fmla="*/ 0 w 2809866"/>
                  <a:gd name="connsiteY0" fmla="*/ 1640 h 1354189"/>
                  <a:gd name="connsiteX1" fmla="*/ 47625 w 2809866"/>
                  <a:gd name="connsiteY1" fmla="*/ 11165 h 1354189"/>
                  <a:gd name="connsiteX2" fmla="*/ 133350 w 2809866"/>
                  <a:gd name="connsiteY2" fmla="*/ 49265 h 1354189"/>
                  <a:gd name="connsiteX3" fmla="*/ 257175 w 2809866"/>
                  <a:gd name="connsiteY3" fmla="*/ 58790 h 1354189"/>
                  <a:gd name="connsiteX4" fmla="*/ 266700 w 2809866"/>
                  <a:gd name="connsiteY4" fmla="*/ 192140 h 1354189"/>
                  <a:gd name="connsiteX5" fmla="*/ 285750 w 2809866"/>
                  <a:gd name="connsiteY5" fmla="*/ 163565 h 1354189"/>
                  <a:gd name="connsiteX6" fmla="*/ 314325 w 2809866"/>
                  <a:gd name="connsiteY6" fmla="*/ 154040 h 1354189"/>
                  <a:gd name="connsiteX7" fmla="*/ 323850 w 2809866"/>
                  <a:gd name="connsiteY7" fmla="*/ 277865 h 1354189"/>
                  <a:gd name="connsiteX8" fmla="*/ 333375 w 2809866"/>
                  <a:gd name="connsiteY8" fmla="*/ 306440 h 1354189"/>
                  <a:gd name="connsiteX9" fmla="*/ 342900 w 2809866"/>
                  <a:gd name="connsiteY9" fmla="*/ 344540 h 1354189"/>
                  <a:gd name="connsiteX10" fmla="*/ 371475 w 2809866"/>
                  <a:gd name="connsiteY10" fmla="*/ 277865 h 1354189"/>
                  <a:gd name="connsiteX11" fmla="*/ 390525 w 2809866"/>
                  <a:gd name="connsiteY11" fmla="*/ 220715 h 1354189"/>
                  <a:gd name="connsiteX12" fmla="*/ 438150 w 2809866"/>
                  <a:gd name="connsiteY12" fmla="*/ 344540 h 1354189"/>
                  <a:gd name="connsiteX13" fmla="*/ 590550 w 2809866"/>
                  <a:gd name="connsiteY13" fmla="*/ 496940 h 1354189"/>
                  <a:gd name="connsiteX14" fmla="*/ 895350 w 2809866"/>
                  <a:gd name="connsiteY14" fmla="*/ 430265 h 1354189"/>
                  <a:gd name="connsiteX15" fmla="*/ 990599 w 2809866"/>
                  <a:gd name="connsiteY15" fmla="*/ 563615 h 1354189"/>
                  <a:gd name="connsiteX16" fmla="*/ 1038224 w 2809866"/>
                  <a:gd name="connsiteY16" fmla="*/ 477890 h 1354189"/>
                  <a:gd name="connsiteX17" fmla="*/ 1076323 w 2809866"/>
                  <a:gd name="connsiteY17" fmla="*/ 468365 h 1354189"/>
                  <a:gd name="connsiteX18" fmla="*/ 1142998 w 2809866"/>
                  <a:gd name="connsiteY18" fmla="*/ 325490 h 1354189"/>
                  <a:gd name="connsiteX19" fmla="*/ 1552572 w 2809866"/>
                  <a:gd name="connsiteY19" fmla="*/ 154040 h 1354189"/>
                  <a:gd name="connsiteX20" fmla="*/ 2076446 w 2809866"/>
                  <a:gd name="connsiteY20" fmla="*/ 1640 h 1354189"/>
                  <a:gd name="connsiteX21" fmla="*/ 2105016 w 2809866"/>
                  <a:gd name="connsiteY21" fmla="*/ 115939 h 1354189"/>
                  <a:gd name="connsiteX22" fmla="*/ 2133595 w 2809866"/>
                  <a:gd name="connsiteY22" fmla="*/ 277865 h 1354189"/>
                  <a:gd name="connsiteX23" fmla="*/ 2181220 w 2809866"/>
                  <a:gd name="connsiteY23" fmla="*/ 582665 h 1354189"/>
                  <a:gd name="connsiteX24" fmla="*/ 2219319 w 2809866"/>
                  <a:gd name="connsiteY24" fmla="*/ 744589 h 1354189"/>
                  <a:gd name="connsiteX25" fmla="*/ 2266945 w 2809866"/>
                  <a:gd name="connsiteY25" fmla="*/ 877940 h 1354189"/>
                  <a:gd name="connsiteX26" fmla="*/ 2285994 w 2809866"/>
                  <a:gd name="connsiteY26" fmla="*/ 858889 h 1354189"/>
                  <a:gd name="connsiteX27" fmla="*/ 2362195 w 2809866"/>
                  <a:gd name="connsiteY27" fmla="*/ 506465 h 1354189"/>
                  <a:gd name="connsiteX28" fmla="*/ 2447919 w 2809866"/>
                  <a:gd name="connsiteY28" fmla="*/ 592189 h 1354189"/>
                  <a:gd name="connsiteX29" fmla="*/ 2486018 w 2809866"/>
                  <a:gd name="connsiteY29" fmla="*/ 601714 h 1354189"/>
                  <a:gd name="connsiteX30" fmla="*/ 2524117 w 2809866"/>
                  <a:gd name="connsiteY30" fmla="*/ 525514 h 1354189"/>
                  <a:gd name="connsiteX31" fmla="*/ 2619367 w 2809866"/>
                  <a:gd name="connsiteY31" fmla="*/ 506464 h 1354189"/>
                  <a:gd name="connsiteX32" fmla="*/ 2657465 w 2809866"/>
                  <a:gd name="connsiteY32" fmla="*/ 696964 h 1354189"/>
                  <a:gd name="connsiteX33" fmla="*/ 2724141 w 2809866"/>
                  <a:gd name="connsiteY33" fmla="*/ 1087489 h 1354189"/>
                  <a:gd name="connsiteX34" fmla="*/ 2771765 w 2809866"/>
                  <a:gd name="connsiteY34" fmla="*/ 1116063 h 1354189"/>
                  <a:gd name="connsiteX35" fmla="*/ 2809866 w 2809866"/>
                  <a:gd name="connsiteY35" fmla="*/ 1354189 h 1354189"/>
                  <a:gd name="connsiteX0" fmla="*/ 0 w 2828915"/>
                  <a:gd name="connsiteY0" fmla="*/ 1640 h 1401813"/>
                  <a:gd name="connsiteX1" fmla="*/ 47625 w 2828915"/>
                  <a:gd name="connsiteY1" fmla="*/ 11165 h 1401813"/>
                  <a:gd name="connsiteX2" fmla="*/ 133350 w 2828915"/>
                  <a:gd name="connsiteY2" fmla="*/ 49265 h 1401813"/>
                  <a:gd name="connsiteX3" fmla="*/ 257175 w 2828915"/>
                  <a:gd name="connsiteY3" fmla="*/ 58790 h 1401813"/>
                  <a:gd name="connsiteX4" fmla="*/ 266700 w 2828915"/>
                  <a:gd name="connsiteY4" fmla="*/ 192140 h 1401813"/>
                  <a:gd name="connsiteX5" fmla="*/ 285750 w 2828915"/>
                  <a:gd name="connsiteY5" fmla="*/ 163565 h 1401813"/>
                  <a:gd name="connsiteX6" fmla="*/ 314325 w 2828915"/>
                  <a:gd name="connsiteY6" fmla="*/ 154040 h 1401813"/>
                  <a:gd name="connsiteX7" fmla="*/ 323850 w 2828915"/>
                  <a:gd name="connsiteY7" fmla="*/ 277865 h 1401813"/>
                  <a:gd name="connsiteX8" fmla="*/ 333375 w 2828915"/>
                  <a:gd name="connsiteY8" fmla="*/ 306440 h 1401813"/>
                  <a:gd name="connsiteX9" fmla="*/ 342900 w 2828915"/>
                  <a:gd name="connsiteY9" fmla="*/ 344540 h 1401813"/>
                  <a:gd name="connsiteX10" fmla="*/ 371475 w 2828915"/>
                  <a:gd name="connsiteY10" fmla="*/ 277865 h 1401813"/>
                  <a:gd name="connsiteX11" fmla="*/ 390525 w 2828915"/>
                  <a:gd name="connsiteY11" fmla="*/ 220715 h 1401813"/>
                  <a:gd name="connsiteX12" fmla="*/ 438150 w 2828915"/>
                  <a:gd name="connsiteY12" fmla="*/ 344540 h 1401813"/>
                  <a:gd name="connsiteX13" fmla="*/ 590550 w 2828915"/>
                  <a:gd name="connsiteY13" fmla="*/ 496940 h 1401813"/>
                  <a:gd name="connsiteX14" fmla="*/ 895350 w 2828915"/>
                  <a:gd name="connsiteY14" fmla="*/ 430265 h 1401813"/>
                  <a:gd name="connsiteX15" fmla="*/ 990599 w 2828915"/>
                  <a:gd name="connsiteY15" fmla="*/ 563615 h 1401813"/>
                  <a:gd name="connsiteX16" fmla="*/ 1038224 w 2828915"/>
                  <a:gd name="connsiteY16" fmla="*/ 477890 h 1401813"/>
                  <a:gd name="connsiteX17" fmla="*/ 1076323 w 2828915"/>
                  <a:gd name="connsiteY17" fmla="*/ 468365 h 1401813"/>
                  <a:gd name="connsiteX18" fmla="*/ 1142998 w 2828915"/>
                  <a:gd name="connsiteY18" fmla="*/ 325490 h 1401813"/>
                  <a:gd name="connsiteX19" fmla="*/ 1552572 w 2828915"/>
                  <a:gd name="connsiteY19" fmla="*/ 154040 h 1401813"/>
                  <a:gd name="connsiteX20" fmla="*/ 2076446 w 2828915"/>
                  <a:gd name="connsiteY20" fmla="*/ 1640 h 1401813"/>
                  <a:gd name="connsiteX21" fmla="*/ 2105016 w 2828915"/>
                  <a:gd name="connsiteY21" fmla="*/ 115939 h 1401813"/>
                  <a:gd name="connsiteX22" fmla="*/ 2133595 w 2828915"/>
                  <a:gd name="connsiteY22" fmla="*/ 277865 h 1401813"/>
                  <a:gd name="connsiteX23" fmla="*/ 2181220 w 2828915"/>
                  <a:gd name="connsiteY23" fmla="*/ 582665 h 1401813"/>
                  <a:gd name="connsiteX24" fmla="*/ 2219319 w 2828915"/>
                  <a:gd name="connsiteY24" fmla="*/ 744589 h 1401813"/>
                  <a:gd name="connsiteX25" fmla="*/ 2266945 w 2828915"/>
                  <a:gd name="connsiteY25" fmla="*/ 877940 h 1401813"/>
                  <a:gd name="connsiteX26" fmla="*/ 2285994 w 2828915"/>
                  <a:gd name="connsiteY26" fmla="*/ 858889 h 1401813"/>
                  <a:gd name="connsiteX27" fmla="*/ 2362195 w 2828915"/>
                  <a:gd name="connsiteY27" fmla="*/ 506465 h 1401813"/>
                  <a:gd name="connsiteX28" fmla="*/ 2447919 w 2828915"/>
                  <a:gd name="connsiteY28" fmla="*/ 592189 h 1401813"/>
                  <a:gd name="connsiteX29" fmla="*/ 2486018 w 2828915"/>
                  <a:gd name="connsiteY29" fmla="*/ 601714 h 1401813"/>
                  <a:gd name="connsiteX30" fmla="*/ 2524117 w 2828915"/>
                  <a:gd name="connsiteY30" fmla="*/ 525514 h 1401813"/>
                  <a:gd name="connsiteX31" fmla="*/ 2619367 w 2828915"/>
                  <a:gd name="connsiteY31" fmla="*/ 506464 h 1401813"/>
                  <a:gd name="connsiteX32" fmla="*/ 2657465 w 2828915"/>
                  <a:gd name="connsiteY32" fmla="*/ 696964 h 1401813"/>
                  <a:gd name="connsiteX33" fmla="*/ 2724141 w 2828915"/>
                  <a:gd name="connsiteY33" fmla="*/ 1087489 h 1401813"/>
                  <a:gd name="connsiteX34" fmla="*/ 2771765 w 2828915"/>
                  <a:gd name="connsiteY34" fmla="*/ 1116063 h 1401813"/>
                  <a:gd name="connsiteX35" fmla="*/ 2809866 w 2828915"/>
                  <a:gd name="connsiteY35" fmla="*/ 1354189 h 1401813"/>
                  <a:gd name="connsiteX36" fmla="*/ 2828915 w 2828915"/>
                  <a:gd name="connsiteY36" fmla="*/ 1401813 h 1401813"/>
                  <a:gd name="connsiteX0" fmla="*/ 0 w 2876540"/>
                  <a:gd name="connsiteY0" fmla="*/ 1640 h 1356691"/>
                  <a:gd name="connsiteX1" fmla="*/ 47625 w 2876540"/>
                  <a:gd name="connsiteY1" fmla="*/ 11165 h 1356691"/>
                  <a:gd name="connsiteX2" fmla="*/ 133350 w 2876540"/>
                  <a:gd name="connsiteY2" fmla="*/ 49265 h 1356691"/>
                  <a:gd name="connsiteX3" fmla="*/ 257175 w 2876540"/>
                  <a:gd name="connsiteY3" fmla="*/ 58790 h 1356691"/>
                  <a:gd name="connsiteX4" fmla="*/ 266700 w 2876540"/>
                  <a:gd name="connsiteY4" fmla="*/ 192140 h 1356691"/>
                  <a:gd name="connsiteX5" fmla="*/ 285750 w 2876540"/>
                  <a:gd name="connsiteY5" fmla="*/ 163565 h 1356691"/>
                  <a:gd name="connsiteX6" fmla="*/ 314325 w 2876540"/>
                  <a:gd name="connsiteY6" fmla="*/ 154040 h 1356691"/>
                  <a:gd name="connsiteX7" fmla="*/ 323850 w 2876540"/>
                  <a:gd name="connsiteY7" fmla="*/ 277865 h 1356691"/>
                  <a:gd name="connsiteX8" fmla="*/ 333375 w 2876540"/>
                  <a:gd name="connsiteY8" fmla="*/ 306440 h 1356691"/>
                  <a:gd name="connsiteX9" fmla="*/ 342900 w 2876540"/>
                  <a:gd name="connsiteY9" fmla="*/ 344540 h 1356691"/>
                  <a:gd name="connsiteX10" fmla="*/ 371475 w 2876540"/>
                  <a:gd name="connsiteY10" fmla="*/ 277865 h 1356691"/>
                  <a:gd name="connsiteX11" fmla="*/ 390525 w 2876540"/>
                  <a:gd name="connsiteY11" fmla="*/ 220715 h 1356691"/>
                  <a:gd name="connsiteX12" fmla="*/ 438150 w 2876540"/>
                  <a:gd name="connsiteY12" fmla="*/ 344540 h 1356691"/>
                  <a:gd name="connsiteX13" fmla="*/ 590550 w 2876540"/>
                  <a:gd name="connsiteY13" fmla="*/ 496940 h 1356691"/>
                  <a:gd name="connsiteX14" fmla="*/ 895350 w 2876540"/>
                  <a:gd name="connsiteY14" fmla="*/ 430265 h 1356691"/>
                  <a:gd name="connsiteX15" fmla="*/ 990599 w 2876540"/>
                  <a:gd name="connsiteY15" fmla="*/ 563615 h 1356691"/>
                  <a:gd name="connsiteX16" fmla="*/ 1038224 w 2876540"/>
                  <a:gd name="connsiteY16" fmla="*/ 477890 h 1356691"/>
                  <a:gd name="connsiteX17" fmla="*/ 1076323 w 2876540"/>
                  <a:gd name="connsiteY17" fmla="*/ 468365 h 1356691"/>
                  <a:gd name="connsiteX18" fmla="*/ 1142998 w 2876540"/>
                  <a:gd name="connsiteY18" fmla="*/ 325490 h 1356691"/>
                  <a:gd name="connsiteX19" fmla="*/ 1552572 w 2876540"/>
                  <a:gd name="connsiteY19" fmla="*/ 154040 h 1356691"/>
                  <a:gd name="connsiteX20" fmla="*/ 2076446 w 2876540"/>
                  <a:gd name="connsiteY20" fmla="*/ 1640 h 1356691"/>
                  <a:gd name="connsiteX21" fmla="*/ 2105016 w 2876540"/>
                  <a:gd name="connsiteY21" fmla="*/ 115939 h 1356691"/>
                  <a:gd name="connsiteX22" fmla="*/ 2133595 w 2876540"/>
                  <a:gd name="connsiteY22" fmla="*/ 277865 h 1356691"/>
                  <a:gd name="connsiteX23" fmla="*/ 2181220 w 2876540"/>
                  <a:gd name="connsiteY23" fmla="*/ 582665 h 1356691"/>
                  <a:gd name="connsiteX24" fmla="*/ 2219319 w 2876540"/>
                  <a:gd name="connsiteY24" fmla="*/ 744589 h 1356691"/>
                  <a:gd name="connsiteX25" fmla="*/ 2266945 w 2876540"/>
                  <a:gd name="connsiteY25" fmla="*/ 877940 h 1356691"/>
                  <a:gd name="connsiteX26" fmla="*/ 2285994 w 2876540"/>
                  <a:gd name="connsiteY26" fmla="*/ 858889 h 1356691"/>
                  <a:gd name="connsiteX27" fmla="*/ 2362195 w 2876540"/>
                  <a:gd name="connsiteY27" fmla="*/ 506465 h 1356691"/>
                  <a:gd name="connsiteX28" fmla="*/ 2447919 w 2876540"/>
                  <a:gd name="connsiteY28" fmla="*/ 592189 h 1356691"/>
                  <a:gd name="connsiteX29" fmla="*/ 2486018 w 2876540"/>
                  <a:gd name="connsiteY29" fmla="*/ 601714 h 1356691"/>
                  <a:gd name="connsiteX30" fmla="*/ 2524117 w 2876540"/>
                  <a:gd name="connsiteY30" fmla="*/ 525514 h 1356691"/>
                  <a:gd name="connsiteX31" fmla="*/ 2619367 w 2876540"/>
                  <a:gd name="connsiteY31" fmla="*/ 506464 h 1356691"/>
                  <a:gd name="connsiteX32" fmla="*/ 2657465 w 2876540"/>
                  <a:gd name="connsiteY32" fmla="*/ 696964 h 1356691"/>
                  <a:gd name="connsiteX33" fmla="*/ 2724141 w 2876540"/>
                  <a:gd name="connsiteY33" fmla="*/ 1087489 h 1356691"/>
                  <a:gd name="connsiteX34" fmla="*/ 2771765 w 2876540"/>
                  <a:gd name="connsiteY34" fmla="*/ 1116063 h 1356691"/>
                  <a:gd name="connsiteX35" fmla="*/ 2809866 w 2876540"/>
                  <a:gd name="connsiteY35" fmla="*/ 1354189 h 1356691"/>
                  <a:gd name="connsiteX36" fmla="*/ 2876540 w 2876540"/>
                  <a:gd name="connsiteY36" fmla="*/ 763638 h 1356691"/>
                  <a:gd name="connsiteX0" fmla="*/ 0 w 2888904"/>
                  <a:gd name="connsiteY0" fmla="*/ 1640 h 1355738"/>
                  <a:gd name="connsiteX1" fmla="*/ 47625 w 2888904"/>
                  <a:gd name="connsiteY1" fmla="*/ 11165 h 1355738"/>
                  <a:gd name="connsiteX2" fmla="*/ 133350 w 2888904"/>
                  <a:gd name="connsiteY2" fmla="*/ 49265 h 1355738"/>
                  <a:gd name="connsiteX3" fmla="*/ 257175 w 2888904"/>
                  <a:gd name="connsiteY3" fmla="*/ 58790 h 1355738"/>
                  <a:gd name="connsiteX4" fmla="*/ 266700 w 2888904"/>
                  <a:gd name="connsiteY4" fmla="*/ 192140 h 1355738"/>
                  <a:gd name="connsiteX5" fmla="*/ 285750 w 2888904"/>
                  <a:gd name="connsiteY5" fmla="*/ 163565 h 1355738"/>
                  <a:gd name="connsiteX6" fmla="*/ 314325 w 2888904"/>
                  <a:gd name="connsiteY6" fmla="*/ 154040 h 1355738"/>
                  <a:gd name="connsiteX7" fmla="*/ 323850 w 2888904"/>
                  <a:gd name="connsiteY7" fmla="*/ 277865 h 1355738"/>
                  <a:gd name="connsiteX8" fmla="*/ 333375 w 2888904"/>
                  <a:gd name="connsiteY8" fmla="*/ 306440 h 1355738"/>
                  <a:gd name="connsiteX9" fmla="*/ 342900 w 2888904"/>
                  <a:gd name="connsiteY9" fmla="*/ 344540 h 1355738"/>
                  <a:gd name="connsiteX10" fmla="*/ 371475 w 2888904"/>
                  <a:gd name="connsiteY10" fmla="*/ 277865 h 1355738"/>
                  <a:gd name="connsiteX11" fmla="*/ 390525 w 2888904"/>
                  <a:gd name="connsiteY11" fmla="*/ 220715 h 1355738"/>
                  <a:gd name="connsiteX12" fmla="*/ 438150 w 2888904"/>
                  <a:gd name="connsiteY12" fmla="*/ 344540 h 1355738"/>
                  <a:gd name="connsiteX13" fmla="*/ 590550 w 2888904"/>
                  <a:gd name="connsiteY13" fmla="*/ 496940 h 1355738"/>
                  <a:gd name="connsiteX14" fmla="*/ 895350 w 2888904"/>
                  <a:gd name="connsiteY14" fmla="*/ 430265 h 1355738"/>
                  <a:gd name="connsiteX15" fmla="*/ 990599 w 2888904"/>
                  <a:gd name="connsiteY15" fmla="*/ 563615 h 1355738"/>
                  <a:gd name="connsiteX16" fmla="*/ 1038224 w 2888904"/>
                  <a:gd name="connsiteY16" fmla="*/ 477890 h 1355738"/>
                  <a:gd name="connsiteX17" fmla="*/ 1076323 w 2888904"/>
                  <a:gd name="connsiteY17" fmla="*/ 468365 h 1355738"/>
                  <a:gd name="connsiteX18" fmla="*/ 1142998 w 2888904"/>
                  <a:gd name="connsiteY18" fmla="*/ 325490 h 1355738"/>
                  <a:gd name="connsiteX19" fmla="*/ 1552572 w 2888904"/>
                  <a:gd name="connsiteY19" fmla="*/ 154040 h 1355738"/>
                  <a:gd name="connsiteX20" fmla="*/ 2076446 w 2888904"/>
                  <a:gd name="connsiteY20" fmla="*/ 1640 h 1355738"/>
                  <a:gd name="connsiteX21" fmla="*/ 2105016 w 2888904"/>
                  <a:gd name="connsiteY21" fmla="*/ 115939 h 1355738"/>
                  <a:gd name="connsiteX22" fmla="*/ 2133595 w 2888904"/>
                  <a:gd name="connsiteY22" fmla="*/ 277865 h 1355738"/>
                  <a:gd name="connsiteX23" fmla="*/ 2181220 w 2888904"/>
                  <a:gd name="connsiteY23" fmla="*/ 582665 h 1355738"/>
                  <a:gd name="connsiteX24" fmla="*/ 2219319 w 2888904"/>
                  <a:gd name="connsiteY24" fmla="*/ 744589 h 1355738"/>
                  <a:gd name="connsiteX25" fmla="*/ 2266945 w 2888904"/>
                  <a:gd name="connsiteY25" fmla="*/ 877940 h 1355738"/>
                  <a:gd name="connsiteX26" fmla="*/ 2285994 w 2888904"/>
                  <a:gd name="connsiteY26" fmla="*/ 858889 h 1355738"/>
                  <a:gd name="connsiteX27" fmla="*/ 2362195 w 2888904"/>
                  <a:gd name="connsiteY27" fmla="*/ 506465 h 1355738"/>
                  <a:gd name="connsiteX28" fmla="*/ 2447919 w 2888904"/>
                  <a:gd name="connsiteY28" fmla="*/ 592189 h 1355738"/>
                  <a:gd name="connsiteX29" fmla="*/ 2486018 w 2888904"/>
                  <a:gd name="connsiteY29" fmla="*/ 601714 h 1355738"/>
                  <a:gd name="connsiteX30" fmla="*/ 2524117 w 2888904"/>
                  <a:gd name="connsiteY30" fmla="*/ 525514 h 1355738"/>
                  <a:gd name="connsiteX31" fmla="*/ 2619367 w 2888904"/>
                  <a:gd name="connsiteY31" fmla="*/ 506464 h 1355738"/>
                  <a:gd name="connsiteX32" fmla="*/ 2657465 w 2888904"/>
                  <a:gd name="connsiteY32" fmla="*/ 696964 h 1355738"/>
                  <a:gd name="connsiteX33" fmla="*/ 2724141 w 2888904"/>
                  <a:gd name="connsiteY33" fmla="*/ 1087489 h 1355738"/>
                  <a:gd name="connsiteX34" fmla="*/ 2771765 w 2888904"/>
                  <a:gd name="connsiteY34" fmla="*/ 1116063 h 1355738"/>
                  <a:gd name="connsiteX35" fmla="*/ 2809866 w 2888904"/>
                  <a:gd name="connsiteY35" fmla="*/ 1354189 h 1355738"/>
                  <a:gd name="connsiteX36" fmla="*/ 2886064 w 2888904"/>
                  <a:gd name="connsiteY36" fmla="*/ 1201788 h 1355738"/>
                  <a:gd name="connsiteX37" fmla="*/ 2876540 w 2888904"/>
                  <a:gd name="connsiteY37" fmla="*/ 763638 h 1355738"/>
                  <a:gd name="connsiteX0" fmla="*/ 0 w 2876540"/>
                  <a:gd name="connsiteY0" fmla="*/ 1640 h 1355442"/>
                  <a:gd name="connsiteX1" fmla="*/ 47625 w 2876540"/>
                  <a:gd name="connsiteY1" fmla="*/ 11165 h 1355442"/>
                  <a:gd name="connsiteX2" fmla="*/ 133350 w 2876540"/>
                  <a:gd name="connsiteY2" fmla="*/ 49265 h 1355442"/>
                  <a:gd name="connsiteX3" fmla="*/ 257175 w 2876540"/>
                  <a:gd name="connsiteY3" fmla="*/ 58790 h 1355442"/>
                  <a:gd name="connsiteX4" fmla="*/ 266700 w 2876540"/>
                  <a:gd name="connsiteY4" fmla="*/ 192140 h 1355442"/>
                  <a:gd name="connsiteX5" fmla="*/ 285750 w 2876540"/>
                  <a:gd name="connsiteY5" fmla="*/ 163565 h 1355442"/>
                  <a:gd name="connsiteX6" fmla="*/ 314325 w 2876540"/>
                  <a:gd name="connsiteY6" fmla="*/ 154040 h 1355442"/>
                  <a:gd name="connsiteX7" fmla="*/ 323850 w 2876540"/>
                  <a:gd name="connsiteY7" fmla="*/ 277865 h 1355442"/>
                  <a:gd name="connsiteX8" fmla="*/ 333375 w 2876540"/>
                  <a:gd name="connsiteY8" fmla="*/ 306440 h 1355442"/>
                  <a:gd name="connsiteX9" fmla="*/ 342900 w 2876540"/>
                  <a:gd name="connsiteY9" fmla="*/ 344540 h 1355442"/>
                  <a:gd name="connsiteX10" fmla="*/ 371475 w 2876540"/>
                  <a:gd name="connsiteY10" fmla="*/ 277865 h 1355442"/>
                  <a:gd name="connsiteX11" fmla="*/ 390525 w 2876540"/>
                  <a:gd name="connsiteY11" fmla="*/ 220715 h 1355442"/>
                  <a:gd name="connsiteX12" fmla="*/ 438150 w 2876540"/>
                  <a:gd name="connsiteY12" fmla="*/ 344540 h 1355442"/>
                  <a:gd name="connsiteX13" fmla="*/ 590550 w 2876540"/>
                  <a:gd name="connsiteY13" fmla="*/ 496940 h 1355442"/>
                  <a:gd name="connsiteX14" fmla="*/ 895350 w 2876540"/>
                  <a:gd name="connsiteY14" fmla="*/ 430265 h 1355442"/>
                  <a:gd name="connsiteX15" fmla="*/ 990599 w 2876540"/>
                  <a:gd name="connsiteY15" fmla="*/ 563615 h 1355442"/>
                  <a:gd name="connsiteX16" fmla="*/ 1038224 w 2876540"/>
                  <a:gd name="connsiteY16" fmla="*/ 477890 h 1355442"/>
                  <a:gd name="connsiteX17" fmla="*/ 1076323 w 2876540"/>
                  <a:gd name="connsiteY17" fmla="*/ 468365 h 1355442"/>
                  <a:gd name="connsiteX18" fmla="*/ 1142998 w 2876540"/>
                  <a:gd name="connsiteY18" fmla="*/ 325490 h 1355442"/>
                  <a:gd name="connsiteX19" fmla="*/ 1552572 w 2876540"/>
                  <a:gd name="connsiteY19" fmla="*/ 154040 h 1355442"/>
                  <a:gd name="connsiteX20" fmla="*/ 2076446 w 2876540"/>
                  <a:gd name="connsiteY20" fmla="*/ 1640 h 1355442"/>
                  <a:gd name="connsiteX21" fmla="*/ 2105016 w 2876540"/>
                  <a:gd name="connsiteY21" fmla="*/ 115939 h 1355442"/>
                  <a:gd name="connsiteX22" fmla="*/ 2133595 w 2876540"/>
                  <a:gd name="connsiteY22" fmla="*/ 277865 h 1355442"/>
                  <a:gd name="connsiteX23" fmla="*/ 2181220 w 2876540"/>
                  <a:gd name="connsiteY23" fmla="*/ 582665 h 1355442"/>
                  <a:gd name="connsiteX24" fmla="*/ 2219319 w 2876540"/>
                  <a:gd name="connsiteY24" fmla="*/ 744589 h 1355442"/>
                  <a:gd name="connsiteX25" fmla="*/ 2266945 w 2876540"/>
                  <a:gd name="connsiteY25" fmla="*/ 877940 h 1355442"/>
                  <a:gd name="connsiteX26" fmla="*/ 2285994 w 2876540"/>
                  <a:gd name="connsiteY26" fmla="*/ 858889 h 1355442"/>
                  <a:gd name="connsiteX27" fmla="*/ 2362195 w 2876540"/>
                  <a:gd name="connsiteY27" fmla="*/ 506465 h 1355442"/>
                  <a:gd name="connsiteX28" fmla="*/ 2447919 w 2876540"/>
                  <a:gd name="connsiteY28" fmla="*/ 592189 h 1355442"/>
                  <a:gd name="connsiteX29" fmla="*/ 2486018 w 2876540"/>
                  <a:gd name="connsiteY29" fmla="*/ 601714 h 1355442"/>
                  <a:gd name="connsiteX30" fmla="*/ 2524117 w 2876540"/>
                  <a:gd name="connsiteY30" fmla="*/ 525514 h 1355442"/>
                  <a:gd name="connsiteX31" fmla="*/ 2619367 w 2876540"/>
                  <a:gd name="connsiteY31" fmla="*/ 506464 h 1355442"/>
                  <a:gd name="connsiteX32" fmla="*/ 2657465 w 2876540"/>
                  <a:gd name="connsiteY32" fmla="*/ 696964 h 1355442"/>
                  <a:gd name="connsiteX33" fmla="*/ 2724141 w 2876540"/>
                  <a:gd name="connsiteY33" fmla="*/ 1087489 h 1355442"/>
                  <a:gd name="connsiteX34" fmla="*/ 2771765 w 2876540"/>
                  <a:gd name="connsiteY34" fmla="*/ 1116063 h 1355442"/>
                  <a:gd name="connsiteX35" fmla="*/ 2809866 w 2876540"/>
                  <a:gd name="connsiteY35" fmla="*/ 1354189 h 1355442"/>
                  <a:gd name="connsiteX36" fmla="*/ 2857489 w 2876540"/>
                  <a:gd name="connsiteY36" fmla="*/ 1182738 h 1355442"/>
                  <a:gd name="connsiteX37" fmla="*/ 2876540 w 2876540"/>
                  <a:gd name="connsiteY37" fmla="*/ 763638 h 1355442"/>
                  <a:gd name="connsiteX0" fmla="*/ 0 w 2876540"/>
                  <a:gd name="connsiteY0" fmla="*/ 1640 h 1355442"/>
                  <a:gd name="connsiteX1" fmla="*/ 47625 w 2876540"/>
                  <a:gd name="connsiteY1" fmla="*/ 11165 h 1355442"/>
                  <a:gd name="connsiteX2" fmla="*/ 133350 w 2876540"/>
                  <a:gd name="connsiteY2" fmla="*/ 49265 h 1355442"/>
                  <a:gd name="connsiteX3" fmla="*/ 257175 w 2876540"/>
                  <a:gd name="connsiteY3" fmla="*/ 58790 h 1355442"/>
                  <a:gd name="connsiteX4" fmla="*/ 266700 w 2876540"/>
                  <a:gd name="connsiteY4" fmla="*/ 192140 h 1355442"/>
                  <a:gd name="connsiteX5" fmla="*/ 285750 w 2876540"/>
                  <a:gd name="connsiteY5" fmla="*/ 163565 h 1355442"/>
                  <a:gd name="connsiteX6" fmla="*/ 314325 w 2876540"/>
                  <a:gd name="connsiteY6" fmla="*/ 154040 h 1355442"/>
                  <a:gd name="connsiteX7" fmla="*/ 323850 w 2876540"/>
                  <a:gd name="connsiteY7" fmla="*/ 277865 h 1355442"/>
                  <a:gd name="connsiteX8" fmla="*/ 333375 w 2876540"/>
                  <a:gd name="connsiteY8" fmla="*/ 306440 h 1355442"/>
                  <a:gd name="connsiteX9" fmla="*/ 342900 w 2876540"/>
                  <a:gd name="connsiteY9" fmla="*/ 344540 h 1355442"/>
                  <a:gd name="connsiteX10" fmla="*/ 371475 w 2876540"/>
                  <a:gd name="connsiteY10" fmla="*/ 277865 h 1355442"/>
                  <a:gd name="connsiteX11" fmla="*/ 390525 w 2876540"/>
                  <a:gd name="connsiteY11" fmla="*/ 220715 h 1355442"/>
                  <a:gd name="connsiteX12" fmla="*/ 438150 w 2876540"/>
                  <a:gd name="connsiteY12" fmla="*/ 344540 h 1355442"/>
                  <a:gd name="connsiteX13" fmla="*/ 590550 w 2876540"/>
                  <a:gd name="connsiteY13" fmla="*/ 496940 h 1355442"/>
                  <a:gd name="connsiteX14" fmla="*/ 895350 w 2876540"/>
                  <a:gd name="connsiteY14" fmla="*/ 430265 h 1355442"/>
                  <a:gd name="connsiteX15" fmla="*/ 990599 w 2876540"/>
                  <a:gd name="connsiteY15" fmla="*/ 563615 h 1355442"/>
                  <a:gd name="connsiteX16" fmla="*/ 1038224 w 2876540"/>
                  <a:gd name="connsiteY16" fmla="*/ 477890 h 1355442"/>
                  <a:gd name="connsiteX17" fmla="*/ 1076323 w 2876540"/>
                  <a:gd name="connsiteY17" fmla="*/ 468365 h 1355442"/>
                  <a:gd name="connsiteX18" fmla="*/ 1142998 w 2876540"/>
                  <a:gd name="connsiteY18" fmla="*/ 325490 h 1355442"/>
                  <a:gd name="connsiteX19" fmla="*/ 1552572 w 2876540"/>
                  <a:gd name="connsiteY19" fmla="*/ 154040 h 1355442"/>
                  <a:gd name="connsiteX20" fmla="*/ 2076446 w 2876540"/>
                  <a:gd name="connsiteY20" fmla="*/ 1640 h 1355442"/>
                  <a:gd name="connsiteX21" fmla="*/ 2105016 w 2876540"/>
                  <a:gd name="connsiteY21" fmla="*/ 115939 h 1355442"/>
                  <a:gd name="connsiteX22" fmla="*/ 2133595 w 2876540"/>
                  <a:gd name="connsiteY22" fmla="*/ 277865 h 1355442"/>
                  <a:gd name="connsiteX23" fmla="*/ 2181220 w 2876540"/>
                  <a:gd name="connsiteY23" fmla="*/ 582665 h 1355442"/>
                  <a:gd name="connsiteX24" fmla="*/ 2219319 w 2876540"/>
                  <a:gd name="connsiteY24" fmla="*/ 744589 h 1355442"/>
                  <a:gd name="connsiteX25" fmla="*/ 2266945 w 2876540"/>
                  <a:gd name="connsiteY25" fmla="*/ 877940 h 1355442"/>
                  <a:gd name="connsiteX26" fmla="*/ 2285994 w 2876540"/>
                  <a:gd name="connsiteY26" fmla="*/ 858889 h 1355442"/>
                  <a:gd name="connsiteX27" fmla="*/ 2362195 w 2876540"/>
                  <a:gd name="connsiteY27" fmla="*/ 506465 h 1355442"/>
                  <a:gd name="connsiteX28" fmla="*/ 2447919 w 2876540"/>
                  <a:gd name="connsiteY28" fmla="*/ 592189 h 1355442"/>
                  <a:gd name="connsiteX29" fmla="*/ 2486018 w 2876540"/>
                  <a:gd name="connsiteY29" fmla="*/ 601714 h 1355442"/>
                  <a:gd name="connsiteX30" fmla="*/ 2524117 w 2876540"/>
                  <a:gd name="connsiteY30" fmla="*/ 525514 h 1355442"/>
                  <a:gd name="connsiteX31" fmla="*/ 2619367 w 2876540"/>
                  <a:gd name="connsiteY31" fmla="*/ 506464 h 1355442"/>
                  <a:gd name="connsiteX32" fmla="*/ 2657465 w 2876540"/>
                  <a:gd name="connsiteY32" fmla="*/ 696964 h 1355442"/>
                  <a:gd name="connsiteX33" fmla="*/ 2724141 w 2876540"/>
                  <a:gd name="connsiteY33" fmla="*/ 1087489 h 1355442"/>
                  <a:gd name="connsiteX34" fmla="*/ 2771765 w 2876540"/>
                  <a:gd name="connsiteY34" fmla="*/ 1116063 h 1355442"/>
                  <a:gd name="connsiteX35" fmla="*/ 2809866 w 2876540"/>
                  <a:gd name="connsiteY35" fmla="*/ 1354189 h 1355442"/>
                  <a:gd name="connsiteX36" fmla="*/ 2857489 w 2876540"/>
                  <a:gd name="connsiteY36" fmla="*/ 1182738 h 1355442"/>
                  <a:gd name="connsiteX37" fmla="*/ 2876540 w 2876540"/>
                  <a:gd name="connsiteY37" fmla="*/ 763638 h 1355442"/>
                  <a:gd name="connsiteX38" fmla="*/ 2857489 w 2876540"/>
                  <a:gd name="connsiteY38" fmla="*/ 763638 h 1355442"/>
                  <a:gd name="connsiteX0" fmla="*/ 0 w 2886794"/>
                  <a:gd name="connsiteY0" fmla="*/ 1640 h 1355442"/>
                  <a:gd name="connsiteX1" fmla="*/ 47625 w 2886794"/>
                  <a:gd name="connsiteY1" fmla="*/ 11165 h 1355442"/>
                  <a:gd name="connsiteX2" fmla="*/ 133350 w 2886794"/>
                  <a:gd name="connsiteY2" fmla="*/ 49265 h 1355442"/>
                  <a:gd name="connsiteX3" fmla="*/ 257175 w 2886794"/>
                  <a:gd name="connsiteY3" fmla="*/ 58790 h 1355442"/>
                  <a:gd name="connsiteX4" fmla="*/ 266700 w 2886794"/>
                  <a:gd name="connsiteY4" fmla="*/ 192140 h 1355442"/>
                  <a:gd name="connsiteX5" fmla="*/ 285750 w 2886794"/>
                  <a:gd name="connsiteY5" fmla="*/ 163565 h 1355442"/>
                  <a:gd name="connsiteX6" fmla="*/ 314325 w 2886794"/>
                  <a:gd name="connsiteY6" fmla="*/ 154040 h 1355442"/>
                  <a:gd name="connsiteX7" fmla="*/ 323850 w 2886794"/>
                  <a:gd name="connsiteY7" fmla="*/ 277865 h 1355442"/>
                  <a:gd name="connsiteX8" fmla="*/ 333375 w 2886794"/>
                  <a:gd name="connsiteY8" fmla="*/ 306440 h 1355442"/>
                  <a:gd name="connsiteX9" fmla="*/ 342900 w 2886794"/>
                  <a:gd name="connsiteY9" fmla="*/ 344540 h 1355442"/>
                  <a:gd name="connsiteX10" fmla="*/ 371475 w 2886794"/>
                  <a:gd name="connsiteY10" fmla="*/ 277865 h 1355442"/>
                  <a:gd name="connsiteX11" fmla="*/ 390525 w 2886794"/>
                  <a:gd name="connsiteY11" fmla="*/ 220715 h 1355442"/>
                  <a:gd name="connsiteX12" fmla="*/ 438150 w 2886794"/>
                  <a:gd name="connsiteY12" fmla="*/ 344540 h 1355442"/>
                  <a:gd name="connsiteX13" fmla="*/ 590550 w 2886794"/>
                  <a:gd name="connsiteY13" fmla="*/ 496940 h 1355442"/>
                  <a:gd name="connsiteX14" fmla="*/ 895350 w 2886794"/>
                  <a:gd name="connsiteY14" fmla="*/ 430265 h 1355442"/>
                  <a:gd name="connsiteX15" fmla="*/ 990599 w 2886794"/>
                  <a:gd name="connsiteY15" fmla="*/ 563615 h 1355442"/>
                  <a:gd name="connsiteX16" fmla="*/ 1038224 w 2886794"/>
                  <a:gd name="connsiteY16" fmla="*/ 477890 h 1355442"/>
                  <a:gd name="connsiteX17" fmla="*/ 1076323 w 2886794"/>
                  <a:gd name="connsiteY17" fmla="*/ 468365 h 1355442"/>
                  <a:gd name="connsiteX18" fmla="*/ 1142998 w 2886794"/>
                  <a:gd name="connsiteY18" fmla="*/ 325490 h 1355442"/>
                  <a:gd name="connsiteX19" fmla="*/ 1552572 w 2886794"/>
                  <a:gd name="connsiteY19" fmla="*/ 154040 h 1355442"/>
                  <a:gd name="connsiteX20" fmla="*/ 2076446 w 2886794"/>
                  <a:gd name="connsiteY20" fmla="*/ 1640 h 1355442"/>
                  <a:gd name="connsiteX21" fmla="*/ 2105016 w 2886794"/>
                  <a:gd name="connsiteY21" fmla="*/ 115939 h 1355442"/>
                  <a:gd name="connsiteX22" fmla="*/ 2133595 w 2886794"/>
                  <a:gd name="connsiteY22" fmla="*/ 277865 h 1355442"/>
                  <a:gd name="connsiteX23" fmla="*/ 2181220 w 2886794"/>
                  <a:gd name="connsiteY23" fmla="*/ 582665 h 1355442"/>
                  <a:gd name="connsiteX24" fmla="*/ 2219319 w 2886794"/>
                  <a:gd name="connsiteY24" fmla="*/ 744589 h 1355442"/>
                  <a:gd name="connsiteX25" fmla="*/ 2266945 w 2886794"/>
                  <a:gd name="connsiteY25" fmla="*/ 877940 h 1355442"/>
                  <a:gd name="connsiteX26" fmla="*/ 2285994 w 2886794"/>
                  <a:gd name="connsiteY26" fmla="*/ 858889 h 1355442"/>
                  <a:gd name="connsiteX27" fmla="*/ 2362195 w 2886794"/>
                  <a:gd name="connsiteY27" fmla="*/ 506465 h 1355442"/>
                  <a:gd name="connsiteX28" fmla="*/ 2447919 w 2886794"/>
                  <a:gd name="connsiteY28" fmla="*/ 592189 h 1355442"/>
                  <a:gd name="connsiteX29" fmla="*/ 2486018 w 2886794"/>
                  <a:gd name="connsiteY29" fmla="*/ 601714 h 1355442"/>
                  <a:gd name="connsiteX30" fmla="*/ 2524117 w 2886794"/>
                  <a:gd name="connsiteY30" fmla="*/ 525514 h 1355442"/>
                  <a:gd name="connsiteX31" fmla="*/ 2619367 w 2886794"/>
                  <a:gd name="connsiteY31" fmla="*/ 506464 h 1355442"/>
                  <a:gd name="connsiteX32" fmla="*/ 2657465 w 2886794"/>
                  <a:gd name="connsiteY32" fmla="*/ 696964 h 1355442"/>
                  <a:gd name="connsiteX33" fmla="*/ 2724141 w 2886794"/>
                  <a:gd name="connsiteY33" fmla="*/ 1087489 h 1355442"/>
                  <a:gd name="connsiteX34" fmla="*/ 2771765 w 2886794"/>
                  <a:gd name="connsiteY34" fmla="*/ 1116063 h 1355442"/>
                  <a:gd name="connsiteX35" fmla="*/ 2809866 w 2886794"/>
                  <a:gd name="connsiteY35" fmla="*/ 1354189 h 1355442"/>
                  <a:gd name="connsiteX36" fmla="*/ 2857489 w 2886794"/>
                  <a:gd name="connsiteY36" fmla="*/ 1182738 h 1355442"/>
                  <a:gd name="connsiteX37" fmla="*/ 2876540 w 2886794"/>
                  <a:gd name="connsiteY37" fmla="*/ 763638 h 1355442"/>
                  <a:gd name="connsiteX38" fmla="*/ 2886064 w 2886794"/>
                  <a:gd name="connsiteY38" fmla="*/ 515988 h 1355442"/>
                  <a:gd name="connsiteX0" fmla="*/ 0 w 2924164"/>
                  <a:gd name="connsiteY0" fmla="*/ 1640 h 1355442"/>
                  <a:gd name="connsiteX1" fmla="*/ 47625 w 2924164"/>
                  <a:gd name="connsiteY1" fmla="*/ 11165 h 1355442"/>
                  <a:gd name="connsiteX2" fmla="*/ 133350 w 2924164"/>
                  <a:gd name="connsiteY2" fmla="*/ 49265 h 1355442"/>
                  <a:gd name="connsiteX3" fmla="*/ 257175 w 2924164"/>
                  <a:gd name="connsiteY3" fmla="*/ 58790 h 1355442"/>
                  <a:gd name="connsiteX4" fmla="*/ 266700 w 2924164"/>
                  <a:gd name="connsiteY4" fmla="*/ 192140 h 1355442"/>
                  <a:gd name="connsiteX5" fmla="*/ 285750 w 2924164"/>
                  <a:gd name="connsiteY5" fmla="*/ 163565 h 1355442"/>
                  <a:gd name="connsiteX6" fmla="*/ 314325 w 2924164"/>
                  <a:gd name="connsiteY6" fmla="*/ 154040 h 1355442"/>
                  <a:gd name="connsiteX7" fmla="*/ 323850 w 2924164"/>
                  <a:gd name="connsiteY7" fmla="*/ 277865 h 1355442"/>
                  <a:gd name="connsiteX8" fmla="*/ 333375 w 2924164"/>
                  <a:gd name="connsiteY8" fmla="*/ 306440 h 1355442"/>
                  <a:gd name="connsiteX9" fmla="*/ 342900 w 2924164"/>
                  <a:gd name="connsiteY9" fmla="*/ 344540 h 1355442"/>
                  <a:gd name="connsiteX10" fmla="*/ 371475 w 2924164"/>
                  <a:gd name="connsiteY10" fmla="*/ 277865 h 1355442"/>
                  <a:gd name="connsiteX11" fmla="*/ 390525 w 2924164"/>
                  <a:gd name="connsiteY11" fmla="*/ 220715 h 1355442"/>
                  <a:gd name="connsiteX12" fmla="*/ 438150 w 2924164"/>
                  <a:gd name="connsiteY12" fmla="*/ 344540 h 1355442"/>
                  <a:gd name="connsiteX13" fmla="*/ 590550 w 2924164"/>
                  <a:gd name="connsiteY13" fmla="*/ 496940 h 1355442"/>
                  <a:gd name="connsiteX14" fmla="*/ 895350 w 2924164"/>
                  <a:gd name="connsiteY14" fmla="*/ 430265 h 1355442"/>
                  <a:gd name="connsiteX15" fmla="*/ 990599 w 2924164"/>
                  <a:gd name="connsiteY15" fmla="*/ 563615 h 1355442"/>
                  <a:gd name="connsiteX16" fmla="*/ 1038224 w 2924164"/>
                  <a:gd name="connsiteY16" fmla="*/ 477890 h 1355442"/>
                  <a:gd name="connsiteX17" fmla="*/ 1076323 w 2924164"/>
                  <a:gd name="connsiteY17" fmla="*/ 468365 h 1355442"/>
                  <a:gd name="connsiteX18" fmla="*/ 1142998 w 2924164"/>
                  <a:gd name="connsiteY18" fmla="*/ 325490 h 1355442"/>
                  <a:gd name="connsiteX19" fmla="*/ 1552572 w 2924164"/>
                  <a:gd name="connsiteY19" fmla="*/ 154040 h 1355442"/>
                  <a:gd name="connsiteX20" fmla="*/ 2076446 w 2924164"/>
                  <a:gd name="connsiteY20" fmla="*/ 1640 h 1355442"/>
                  <a:gd name="connsiteX21" fmla="*/ 2105016 w 2924164"/>
                  <a:gd name="connsiteY21" fmla="*/ 115939 h 1355442"/>
                  <a:gd name="connsiteX22" fmla="*/ 2133595 w 2924164"/>
                  <a:gd name="connsiteY22" fmla="*/ 277865 h 1355442"/>
                  <a:gd name="connsiteX23" fmla="*/ 2181220 w 2924164"/>
                  <a:gd name="connsiteY23" fmla="*/ 582665 h 1355442"/>
                  <a:gd name="connsiteX24" fmla="*/ 2219319 w 2924164"/>
                  <a:gd name="connsiteY24" fmla="*/ 744589 h 1355442"/>
                  <a:gd name="connsiteX25" fmla="*/ 2266945 w 2924164"/>
                  <a:gd name="connsiteY25" fmla="*/ 877940 h 1355442"/>
                  <a:gd name="connsiteX26" fmla="*/ 2285994 w 2924164"/>
                  <a:gd name="connsiteY26" fmla="*/ 858889 h 1355442"/>
                  <a:gd name="connsiteX27" fmla="*/ 2362195 w 2924164"/>
                  <a:gd name="connsiteY27" fmla="*/ 506465 h 1355442"/>
                  <a:gd name="connsiteX28" fmla="*/ 2447919 w 2924164"/>
                  <a:gd name="connsiteY28" fmla="*/ 592189 h 1355442"/>
                  <a:gd name="connsiteX29" fmla="*/ 2486018 w 2924164"/>
                  <a:gd name="connsiteY29" fmla="*/ 601714 h 1355442"/>
                  <a:gd name="connsiteX30" fmla="*/ 2524117 w 2924164"/>
                  <a:gd name="connsiteY30" fmla="*/ 525514 h 1355442"/>
                  <a:gd name="connsiteX31" fmla="*/ 2619367 w 2924164"/>
                  <a:gd name="connsiteY31" fmla="*/ 506464 h 1355442"/>
                  <a:gd name="connsiteX32" fmla="*/ 2657465 w 2924164"/>
                  <a:gd name="connsiteY32" fmla="*/ 696964 h 1355442"/>
                  <a:gd name="connsiteX33" fmla="*/ 2724141 w 2924164"/>
                  <a:gd name="connsiteY33" fmla="*/ 1087489 h 1355442"/>
                  <a:gd name="connsiteX34" fmla="*/ 2771765 w 2924164"/>
                  <a:gd name="connsiteY34" fmla="*/ 1116063 h 1355442"/>
                  <a:gd name="connsiteX35" fmla="*/ 2809866 w 2924164"/>
                  <a:gd name="connsiteY35" fmla="*/ 1354189 h 1355442"/>
                  <a:gd name="connsiteX36" fmla="*/ 2857489 w 2924164"/>
                  <a:gd name="connsiteY36" fmla="*/ 1182738 h 1355442"/>
                  <a:gd name="connsiteX37" fmla="*/ 2876540 w 2924164"/>
                  <a:gd name="connsiteY37" fmla="*/ 763638 h 1355442"/>
                  <a:gd name="connsiteX38" fmla="*/ 2886064 w 2924164"/>
                  <a:gd name="connsiteY38" fmla="*/ 515988 h 1355442"/>
                  <a:gd name="connsiteX39" fmla="*/ 2924164 w 2924164"/>
                  <a:gd name="connsiteY39" fmla="*/ 515988 h 1355442"/>
                  <a:gd name="connsiteX0" fmla="*/ 0 w 2924164"/>
                  <a:gd name="connsiteY0" fmla="*/ 1640 h 1355442"/>
                  <a:gd name="connsiteX1" fmla="*/ 47625 w 2924164"/>
                  <a:gd name="connsiteY1" fmla="*/ 11165 h 1355442"/>
                  <a:gd name="connsiteX2" fmla="*/ 133350 w 2924164"/>
                  <a:gd name="connsiteY2" fmla="*/ 49265 h 1355442"/>
                  <a:gd name="connsiteX3" fmla="*/ 257175 w 2924164"/>
                  <a:gd name="connsiteY3" fmla="*/ 58790 h 1355442"/>
                  <a:gd name="connsiteX4" fmla="*/ 266700 w 2924164"/>
                  <a:gd name="connsiteY4" fmla="*/ 192140 h 1355442"/>
                  <a:gd name="connsiteX5" fmla="*/ 285750 w 2924164"/>
                  <a:gd name="connsiteY5" fmla="*/ 163565 h 1355442"/>
                  <a:gd name="connsiteX6" fmla="*/ 314325 w 2924164"/>
                  <a:gd name="connsiteY6" fmla="*/ 154040 h 1355442"/>
                  <a:gd name="connsiteX7" fmla="*/ 323850 w 2924164"/>
                  <a:gd name="connsiteY7" fmla="*/ 277865 h 1355442"/>
                  <a:gd name="connsiteX8" fmla="*/ 333375 w 2924164"/>
                  <a:gd name="connsiteY8" fmla="*/ 306440 h 1355442"/>
                  <a:gd name="connsiteX9" fmla="*/ 342900 w 2924164"/>
                  <a:gd name="connsiteY9" fmla="*/ 344540 h 1355442"/>
                  <a:gd name="connsiteX10" fmla="*/ 371475 w 2924164"/>
                  <a:gd name="connsiteY10" fmla="*/ 277865 h 1355442"/>
                  <a:gd name="connsiteX11" fmla="*/ 390525 w 2924164"/>
                  <a:gd name="connsiteY11" fmla="*/ 220715 h 1355442"/>
                  <a:gd name="connsiteX12" fmla="*/ 438150 w 2924164"/>
                  <a:gd name="connsiteY12" fmla="*/ 344540 h 1355442"/>
                  <a:gd name="connsiteX13" fmla="*/ 590550 w 2924164"/>
                  <a:gd name="connsiteY13" fmla="*/ 496940 h 1355442"/>
                  <a:gd name="connsiteX14" fmla="*/ 895350 w 2924164"/>
                  <a:gd name="connsiteY14" fmla="*/ 430265 h 1355442"/>
                  <a:gd name="connsiteX15" fmla="*/ 990599 w 2924164"/>
                  <a:gd name="connsiteY15" fmla="*/ 563615 h 1355442"/>
                  <a:gd name="connsiteX16" fmla="*/ 1038224 w 2924164"/>
                  <a:gd name="connsiteY16" fmla="*/ 477890 h 1355442"/>
                  <a:gd name="connsiteX17" fmla="*/ 1076323 w 2924164"/>
                  <a:gd name="connsiteY17" fmla="*/ 468365 h 1355442"/>
                  <a:gd name="connsiteX18" fmla="*/ 1142998 w 2924164"/>
                  <a:gd name="connsiteY18" fmla="*/ 325490 h 1355442"/>
                  <a:gd name="connsiteX19" fmla="*/ 1552572 w 2924164"/>
                  <a:gd name="connsiteY19" fmla="*/ 154040 h 1355442"/>
                  <a:gd name="connsiteX20" fmla="*/ 2076446 w 2924164"/>
                  <a:gd name="connsiteY20" fmla="*/ 1640 h 1355442"/>
                  <a:gd name="connsiteX21" fmla="*/ 2105016 w 2924164"/>
                  <a:gd name="connsiteY21" fmla="*/ 115939 h 1355442"/>
                  <a:gd name="connsiteX22" fmla="*/ 2133595 w 2924164"/>
                  <a:gd name="connsiteY22" fmla="*/ 277865 h 1355442"/>
                  <a:gd name="connsiteX23" fmla="*/ 2181220 w 2924164"/>
                  <a:gd name="connsiteY23" fmla="*/ 582665 h 1355442"/>
                  <a:gd name="connsiteX24" fmla="*/ 2219319 w 2924164"/>
                  <a:gd name="connsiteY24" fmla="*/ 744589 h 1355442"/>
                  <a:gd name="connsiteX25" fmla="*/ 2266945 w 2924164"/>
                  <a:gd name="connsiteY25" fmla="*/ 877940 h 1355442"/>
                  <a:gd name="connsiteX26" fmla="*/ 2285994 w 2924164"/>
                  <a:gd name="connsiteY26" fmla="*/ 858889 h 1355442"/>
                  <a:gd name="connsiteX27" fmla="*/ 2362195 w 2924164"/>
                  <a:gd name="connsiteY27" fmla="*/ 506465 h 1355442"/>
                  <a:gd name="connsiteX28" fmla="*/ 2447919 w 2924164"/>
                  <a:gd name="connsiteY28" fmla="*/ 592189 h 1355442"/>
                  <a:gd name="connsiteX29" fmla="*/ 2486018 w 2924164"/>
                  <a:gd name="connsiteY29" fmla="*/ 601714 h 1355442"/>
                  <a:gd name="connsiteX30" fmla="*/ 2524117 w 2924164"/>
                  <a:gd name="connsiteY30" fmla="*/ 525514 h 1355442"/>
                  <a:gd name="connsiteX31" fmla="*/ 2619367 w 2924164"/>
                  <a:gd name="connsiteY31" fmla="*/ 506464 h 1355442"/>
                  <a:gd name="connsiteX32" fmla="*/ 2657465 w 2924164"/>
                  <a:gd name="connsiteY32" fmla="*/ 696964 h 1355442"/>
                  <a:gd name="connsiteX33" fmla="*/ 2724141 w 2924164"/>
                  <a:gd name="connsiteY33" fmla="*/ 1087489 h 1355442"/>
                  <a:gd name="connsiteX34" fmla="*/ 2771765 w 2924164"/>
                  <a:gd name="connsiteY34" fmla="*/ 1116063 h 1355442"/>
                  <a:gd name="connsiteX35" fmla="*/ 2809866 w 2924164"/>
                  <a:gd name="connsiteY35" fmla="*/ 1354189 h 1355442"/>
                  <a:gd name="connsiteX36" fmla="*/ 2857489 w 2924164"/>
                  <a:gd name="connsiteY36" fmla="*/ 1182738 h 1355442"/>
                  <a:gd name="connsiteX37" fmla="*/ 2876540 w 2924164"/>
                  <a:gd name="connsiteY37" fmla="*/ 763638 h 1355442"/>
                  <a:gd name="connsiteX38" fmla="*/ 2886064 w 2924164"/>
                  <a:gd name="connsiteY38" fmla="*/ 515988 h 1355442"/>
                  <a:gd name="connsiteX39" fmla="*/ 2924164 w 2924164"/>
                  <a:gd name="connsiteY39" fmla="*/ 573138 h 1355442"/>
                  <a:gd name="connsiteX0" fmla="*/ 0 w 2926986"/>
                  <a:gd name="connsiteY0" fmla="*/ 1640 h 1355442"/>
                  <a:gd name="connsiteX1" fmla="*/ 47625 w 2926986"/>
                  <a:gd name="connsiteY1" fmla="*/ 11165 h 1355442"/>
                  <a:gd name="connsiteX2" fmla="*/ 133350 w 2926986"/>
                  <a:gd name="connsiteY2" fmla="*/ 49265 h 1355442"/>
                  <a:gd name="connsiteX3" fmla="*/ 257175 w 2926986"/>
                  <a:gd name="connsiteY3" fmla="*/ 58790 h 1355442"/>
                  <a:gd name="connsiteX4" fmla="*/ 266700 w 2926986"/>
                  <a:gd name="connsiteY4" fmla="*/ 192140 h 1355442"/>
                  <a:gd name="connsiteX5" fmla="*/ 285750 w 2926986"/>
                  <a:gd name="connsiteY5" fmla="*/ 163565 h 1355442"/>
                  <a:gd name="connsiteX6" fmla="*/ 314325 w 2926986"/>
                  <a:gd name="connsiteY6" fmla="*/ 154040 h 1355442"/>
                  <a:gd name="connsiteX7" fmla="*/ 323850 w 2926986"/>
                  <a:gd name="connsiteY7" fmla="*/ 277865 h 1355442"/>
                  <a:gd name="connsiteX8" fmla="*/ 333375 w 2926986"/>
                  <a:gd name="connsiteY8" fmla="*/ 306440 h 1355442"/>
                  <a:gd name="connsiteX9" fmla="*/ 342900 w 2926986"/>
                  <a:gd name="connsiteY9" fmla="*/ 344540 h 1355442"/>
                  <a:gd name="connsiteX10" fmla="*/ 371475 w 2926986"/>
                  <a:gd name="connsiteY10" fmla="*/ 277865 h 1355442"/>
                  <a:gd name="connsiteX11" fmla="*/ 390525 w 2926986"/>
                  <a:gd name="connsiteY11" fmla="*/ 220715 h 1355442"/>
                  <a:gd name="connsiteX12" fmla="*/ 438150 w 2926986"/>
                  <a:gd name="connsiteY12" fmla="*/ 344540 h 1355442"/>
                  <a:gd name="connsiteX13" fmla="*/ 590550 w 2926986"/>
                  <a:gd name="connsiteY13" fmla="*/ 496940 h 1355442"/>
                  <a:gd name="connsiteX14" fmla="*/ 895350 w 2926986"/>
                  <a:gd name="connsiteY14" fmla="*/ 430265 h 1355442"/>
                  <a:gd name="connsiteX15" fmla="*/ 990599 w 2926986"/>
                  <a:gd name="connsiteY15" fmla="*/ 563615 h 1355442"/>
                  <a:gd name="connsiteX16" fmla="*/ 1038224 w 2926986"/>
                  <a:gd name="connsiteY16" fmla="*/ 477890 h 1355442"/>
                  <a:gd name="connsiteX17" fmla="*/ 1076323 w 2926986"/>
                  <a:gd name="connsiteY17" fmla="*/ 468365 h 1355442"/>
                  <a:gd name="connsiteX18" fmla="*/ 1142998 w 2926986"/>
                  <a:gd name="connsiteY18" fmla="*/ 325490 h 1355442"/>
                  <a:gd name="connsiteX19" fmla="*/ 1552572 w 2926986"/>
                  <a:gd name="connsiteY19" fmla="*/ 154040 h 1355442"/>
                  <a:gd name="connsiteX20" fmla="*/ 2076446 w 2926986"/>
                  <a:gd name="connsiteY20" fmla="*/ 1640 h 1355442"/>
                  <a:gd name="connsiteX21" fmla="*/ 2105016 w 2926986"/>
                  <a:gd name="connsiteY21" fmla="*/ 115939 h 1355442"/>
                  <a:gd name="connsiteX22" fmla="*/ 2133595 w 2926986"/>
                  <a:gd name="connsiteY22" fmla="*/ 277865 h 1355442"/>
                  <a:gd name="connsiteX23" fmla="*/ 2181220 w 2926986"/>
                  <a:gd name="connsiteY23" fmla="*/ 582665 h 1355442"/>
                  <a:gd name="connsiteX24" fmla="*/ 2219319 w 2926986"/>
                  <a:gd name="connsiteY24" fmla="*/ 744589 h 1355442"/>
                  <a:gd name="connsiteX25" fmla="*/ 2266945 w 2926986"/>
                  <a:gd name="connsiteY25" fmla="*/ 877940 h 1355442"/>
                  <a:gd name="connsiteX26" fmla="*/ 2285994 w 2926986"/>
                  <a:gd name="connsiteY26" fmla="*/ 858889 h 1355442"/>
                  <a:gd name="connsiteX27" fmla="*/ 2362195 w 2926986"/>
                  <a:gd name="connsiteY27" fmla="*/ 506465 h 1355442"/>
                  <a:gd name="connsiteX28" fmla="*/ 2447919 w 2926986"/>
                  <a:gd name="connsiteY28" fmla="*/ 592189 h 1355442"/>
                  <a:gd name="connsiteX29" fmla="*/ 2486018 w 2926986"/>
                  <a:gd name="connsiteY29" fmla="*/ 601714 h 1355442"/>
                  <a:gd name="connsiteX30" fmla="*/ 2524117 w 2926986"/>
                  <a:gd name="connsiteY30" fmla="*/ 525514 h 1355442"/>
                  <a:gd name="connsiteX31" fmla="*/ 2619367 w 2926986"/>
                  <a:gd name="connsiteY31" fmla="*/ 506464 h 1355442"/>
                  <a:gd name="connsiteX32" fmla="*/ 2657465 w 2926986"/>
                  <a:gd name="connsiteY32" fmla="*/ 696964 h 1355442"/>
                  <a:gd name="connsiteX33" fmla="*/ 2724141 w 2926986"/>
                  <a:gd name="connsiteY33" fmla="*/ 1087489 h 1355442"/>
                  <a:gd name="connsiteX34" fmla="*/ 2771765 w 2926986"/>
                  <a:gd name="connsiteY34" fmla="*/ 1116063 h 1355442"/>
                  <a:gd name="connsiteX35" fmla="*/ 2809866 w 2926986"/>
                  <a:gd name="connsiteY35" fmla="*/ 1354189 h 1355442"/>
                  <a:gd name="connsiteX36" fmla="*/ 2857489 w 2926986"/>
                  <a:gd name="connsiteY36" fmla="*/ 1182738 h 1355442"/>
                  <a:gd name="connsiteX37" fmla="*/ 2876540 w 2926986"/>
                  <a:gd name="connsiteY37" fmla="*/ 763638 h 1355442"/>
                  <a:gd name="connsiteX38" fmla="*/ 2886064 w 2926986"/>
                  <a:gd name="connsiteY38" fmla="*/ 515988 h 1355442"/>
                  <a:gd name="connsiteX39" fmla="*/ 2924164 w 2926986"/>
                  <a:gd name="connsiteY39" fmla="*/ 573138 h 1355442"/>
                  <a:gd name="connsiteX40" fmla="*/ 2924164 w 2926986"/>
                  <a:gd name="connsiteY40" fmla="*/ 515988 h 1355442"/>
                  <a:gd name="connsiteX0" fmla="*/ 0 w 2962264"/>
                  <a:gd name="connsiteY0" fmla="*/ 1640 h 1355442"/>
                  <a:gd name="connsiteX1" fmla="*/ 47625 w 2962264"/>
                  <a:gd name="connsiteY1" fmla="*/ 11165 h 1355442"/>
                  <a:gd name="connsiteX2" fmla="*/ 133350 w 2962264"/>
                  <a:gd name="connsiteY2" fmla="*/ 49265 h 1355442"/>
                  <a:gd name="connsiteX3" fmla="*/ 257175 w 2962264"/>
                  <a:gd name="connsiteY3" fmla="*/ 58790 h 1355442"/>
                  <a:gd name="connsiteX4" fmla="*/ 266700 w 2962264"/>
                  <a:gd name="connsiteY4" fmla="*/ 192140 h 1355442"/>
                  <a:gd name="connsiteX5" fmla="*/ 285750 w 2962264"/>
                  <a:gd name="connsiteY5" fmla="*/ 163565 h 1355442"/>
                  <a:gd name="connsiteX6" fmla="*/ 314325 w 2962264"/>
                  <a:gd name="connsiteY6" fmla="*/ 154040 h 1355442"/>
                  <a:gd name="connsiteX7" fmla="*/ 323850 w 2962264"/>
                  <a:gd name="connsiteY7" fmla="*/ 277865 h 1355442"/>
                  <a:gd name="connsiteX8" fmla="*/ 333375 w 2962264"/>
                  <a:gd name="connsiteY8" fmla="*/ 306440 h 1355442"/>
                  <a:gd name="connsiteX9" fmla="*/ 342900 w 2962264"/>
                  <a:gd name="connsiteY9" fmla="*/ 344540 h 1355442"/>
                  <a:gd name="connsiteX10" fmla="*/ 371475 w 2962264"/>
                  <a:gd name="connsiteY10" fmla="*/ 277865 h 1355442"/>
                  <a:gd name="connsiteX11" fmla="*/ 390525 w 2962264"/>
                  <a:gd name="connsiteY11" fmla="*/ 220715 h 1355442"/>
                  <a:gd name="connsiteX12" fmla="*/ 438150 w 2962264"/>
                  <a:gd name="connsiteY12" fmla="*/ 344540 h 1355442"/>
                  <a:gd name="connsiteX13" fmla="*/ 590550 w 2962264"/>
                  <a:gd name="connsiteY13" fmla="*/ 496940 h 1355442"/>
                  <a:gd name="connsiteX14" fmla="*/ 895350 w 2962264"/>
                  <a:gd name="connsiteY14" fmla="*/ 430265 h 1355442"/>
                  <a:gd name="connsiteX15" fmla="*/ 990599 w 2962264"/>
                  <a:gd name="connsiteY15" fmla="*/ 563615 h 1355442"/>
                  <a:gd name="connsiteX16" fmla="*/ 1038224 w 2962264"/>
                  <a:gd name="connsiteY16" fmla="*/ 477890 h 1355442"/>
                  <a:gd name="connsiteX17" fmla="*/ 1076323 w 2962264"/>
                  <a:gd name="connsiteY17" fmla="*/ 468365 h 1355442"/>
                  <a:gd name="connsiteX18" fmla="*/ 1142998 w 2962264"/>
                  <a:gd name="connsiteY18" fmla="*/ 325490 h 1355442"/>
                  <a:gd name="connsiteX19" fmla="*/ 1552572 w 2962264"/>
                  <a:gd name="connsiteY19" fmla="*/ 154040 h 1355442"/>
                  <a:gd name="connsiteX20" fmla="*/ 2076446 w 2962264"/>
                  <a:gd name="connsiteY20" fmla="*/ 1640 h 1355442"/>
                  <a:gd name="connsiteX21" fmla="*/ 2105016 w 2962264"/>
                  <a:gd name="connsiteY21" fmla="*/ 115939 h 1355442"/>
                  <a:gd name="connsiteX22" fmla="*/ 2133595 w 2962264"/>
                  <a:gd name="connsiteY22" fmla="*/ 277865 h 1355442"/>
                  <a:gd name="connsiteX23" fmla="*/ 2181220 w 2962264"/>
                  <a:gd name="connsiteY23" fmla="*/ 582665 h 1355442"/>
                  <a:gd name="connsiteX24" fmla="*/ 2219319 w 2962264"/>
                  <a:gd name="connsiteY24" fmla="*/ 744589 h 1355442"/>
                  <a:gd name="connsiteX25" fmla="*/ 2266945 w 2962264"/>
                  <a:gd name="connsiteY25" fmla="*/ 877940 h 1355442"/>
                  <a:gd name="connsiteX26" fmla="*/ 2285994 w 2962264"/>
                  <a:gd name="connsiteY26" fmla="*/ 858889 h 1355442"/>
                  <a:gd name="connsiteX27" fmla="*/ 2362195 w 2962264"/>
                  <a:gd name="connsiteY27" fmla="*/ 506465 h 1355442"/>
                  <a:gd name="connsiteX28" fmla="*/ 2447919 w 2962264"/>
                  <a:gd name="connsiteY28" fmla="*/ 592189 h 1355442"/>
                  <a:gd name="connsiteX29" fmla="*/ 2486018 w 2962264"/>
                  <a:gd name="connsiteY29" fmla="*/ 601714 h 1355442"/>
                  <a:gd name="connsiteX30" fmla="*/ 2524117 w 2962264"/>
                  <a:gd name="connsiteY30" fmla="*/ 525514 h 1355442"/>
                  <a:gd name="connsiteX31" fmla="*/ 2619367 w 2962264"/>
                  <a:gd name="connsiteY31" fmla="*/ 506464 h 1355442"/>
                  <a:gd name="connsiteX32" fmla="*/ 2657465 w 2962264"/>
                  <a:gd name="connsiteY32" fmla="*/ 696964 h 1355442"/>
                  <a:gd name="connsiteX33" fmla="*/ 2724141 w 2962264"/>
                  <a:gd name="connsiteY33" fmla="*/ 1087489 h 1355442"/>
                  <a:gd name="connsiteX34" fmla="*/ 2771765 w 2962264"/>
                  <a:gd name="connsiteY34" fmla="*/ 1116063 h 1355442"/>
                  <a:gd name="connsiteX35" fmla="*/ 2809866 w 2962264"/>
                  <a:gd name="connsiteY35" fmla="*/ 1354189 h 1355442"/>
                  <a:gd name="connsiteX36" fmla="*/ 2857489 w 2962264"/>
                  <a:gd name="connsiteY36" fmla="*/ 1182738 h 1355442"/>
                  <a:gd name="connsiteX37" fmla="*/ 2876540 w 2962264"/>
                  <a:gd name="connsiteY37" fmla="*/ 763638 h 1355442"/>
                  <a:gd name="connsiteX38" fmla="*/ 2886064 w 2962264"/>
                  <a:gd name="connsiteY38" fmla="*/ 515988 h 1355442"/>
                  <a:gd name="connsiteX39" fmla="*/ 2924164 w 2962264"/>
                  <a:gd name="connsiteY39" fmla="*/ 573138 h 1355442"/>
                  <a:gd name="connsiteX40" fmla="*/ 2962264 w 2962264"/>
                  <a:gd name="connsiteY40" fmla="*/ 49263 h 1355442"/>
                  <a:gd name="connsiteX0" fmla="*/ 0 w 2990839"/>
                  <a:gd name="connsiteY0" fmla="*/ 1640 h 1355442"/>
                  <a:gd name="connsiteX1" fmla="*/ 47625 w 2990839"/>
                  <a:gd name="connsiteY1" fmla="*/ 11165 h 1355442"/>
                  <a:gd name="connsiteX2" fmla="*/ 133350 w 2990839"/>
                  <a:gd name="connsiteY2" fmla="*/ 49265 h 1355442"/>
                  <a:gd name="connsiteX3" fmla="*/ 257175 w 2990839"/>
                  <a:gd name="connsiteY3" fmla="*/ 58790 h 1355442"/>
                  <a:gd name="connsiteX4" fmla="*/ 266700 w 2990839"/>
                  <a:gd name="connsiteY4" fmla="*/ 192140 h 1355442"/>
                  <a:gd name="connsiteX5" fmla="*/ 285750 w 2990839"/>
                  <a:gd name="connsiteY5" fmla="*/ 163565 h 1355442"/>
                  <a:gd name="connsiteX6" fmla="*/ 314325 w 2990839"/>
                  <a:gd name="connsiteY6" fmla="*/ 154040 h 1355442"/>
                  <a:gd name="connsiteX7" fmla="*/ 323850 w 2990839"/>
                  <a:gd name="connsiteY7" fmla="*/ 277865 h 1355442"/>
                  <a:gd name="connsiteX8" fmla="*/ 333375 w 2990839"/>
                  <a:gd name="connsiteY8" fmla="*/ 306440 h 1355442"/>
                  <a:gd name="connsiteX9" fmla="*/ 342900 w 2990839"/>
                  <a:gd name="connsiteY9" fmla="*/ 344540 h 1355442"/>
                  <a:gd name="connsiteX10" fmla="*/ 371475 w 2990839"/>
                  <a:gd name="connsiteY10" fmla="*/ 277865 h 1355442"/>
                  <a:gd name="connsiteX11" fmla="*/ 390525 w 2990839"/>
                  <a:gd name="connsiteY11" fmla="*/ 220715 h 1355442"/>
                  <a:gd name="connsiteX12" fmla="*/ 438150 w 2990839"/>
                  <a:gd name="connsiteY12" fmla="*/ 344540 h 1355442"/>
                  <a:gd name="connsiteX13" fmla="*/ 590550 w 2990839"/>
                  <a:gd name="connsiteY13" fmla="*/ 496940 h 1355442"/>
                  <a:gd name="connsiteX14" fmla="*/ 895350 w 2990839"/>
                  <a:gd name="connsiteY14" fmla="*/ 430265 h 1355442"/>
                  <a:gd name="connsiteX15" fmla="*/ 990599 w 2990839"/>
                  <a:gd name="connsiteY15" fmla="*/ 563615 h 1355442"/>
                  <a:gd name="connsiteX16" fmla="*/ 1038224 w 2990839"/>
                  <a:gd name="connsiteY16" fmla="*/ 477890 h 1355442"/>
                  <a:gd name="connsiteX17" fmla="*/ 1076323 w 2990839"/>
                  <a:gd name="connsiteY17" fmla="*/ 468365 h 1355442"/>
                  <a:gd name="connsiteX18" fmla="*/ 1142998 w 2990839"/>
                  <a:gd name="connsiteY18" fmla="*/ 325490 h 1355442"/>
                  <a:gd name="connsiteX19" fmla="*/ 1552572 w 2990839"/>
                  <a:gd name="connsiteY19" fmla="*/ 154040 h 1355442"/>
                  <a:gd name="connsiteX20" fmla="*/ 2076446 w 2990839"/>
                  <a:gd name="connsiteY20" fmla="*/ 1640 h 1355442"/>
                  <a:gd name="connsiteX21" fmla="*/ 2105016 w 2990839"/>
                  <a:gd name="connsiteY21" fmla="*/ 115939 h 1355442"/>
                  <a:gd name="connsiteX22" fmla="*/ 2133595 w 2990839"/>
                  <a:gd name="connsiteY22" fmla="*/ 277865 h 1355442"/>
                  <a:gd name="connsiteX23" fmla="*/ 2181220 w 2990839"/>
                  <a:gd name="connsiteY23" fmla="*/ 582665 h 1355442"/>
                  <a:gd name="connsiteX24" fmla="*/ 2219319 w 2990839"/>
                  <a:gd name="connsiteY24" fmla="*/ 744589 h 1355442"/>
                  <a:gd name="connsiteX25" fmla="*/ 2266945 w 2990839"/>
                  <a:gd name="connsiteY25" fmla="*/ 877940 h 1355442"/>
                  <a:gd name="connsiteX26" fmla="*/ 2285994 w 2990839"/>
                  <a:gd name="connsiteY26" fmla="*/ 858889 h 1355442"/>
                  <a:gd name="connsiteX27" fmla="*/ 2362195 w 2990839"/>
                  <a:gd name="connsiteY27" fmla="*/ 506465 h 1355442"/>
                  <a:gd name="connsiteX28" fmla="*/ 2447919 w 2990839"/>
                  <a:gd name="connsiteY28" fmla="*/ 592189 h 1355442"/>
                  <a:gd name="connsiteX29" fmla="*/ 2486018 w 2990839"/>
                  <a:gd name="connsiteY29" fmla="*/ 601714 h 1355442"/>
                  <a:gd name="connsiteX30" fmla="*/ 2524117 w 2990839"/>
                  <a:gd name="connsiteY30" fmla="*/ 525514 h 1355442"/>
                  <a:gd name="connsiteX31" fmla="*/ 2619367 w 2990839"/>
                  <a:gd name="connsiteY31" fmla="*/ 506464 h 1355442"/>
                  <a:gd name="connsiteX32" fmla="*/ 2657465 w 2990839"/>
                  <a:gd name="connsiteY32" fmla="*/ 696964 h 1355442"/>
                  <a:gd name="connsiteX33" fmla="*/ 2724141 w 2990839"/>
                  <a:gd name="connsiteY33" fmla="*/ 1087489 h 1355442"/>
                  <a:gd name="connsiteX34" fmla="*/ 2771765 w 2990839"/>
                  <a:gd name="connsiteY34" fmla="*/ 1116063 h 1355442"/>
                  <a:gd name="connsiteX35" fmla="*/ 2809866 w 2990839"/>
                  <a:gd name="connsiteY35" fmla="*/ 1354189 h 1355442"/>
                  <a:gd name="connsiteX36" fmla="*/ 2857489 w 2990839"/>
                  <a:gd name="connsiteY36" fmla="*/ 1182738 h 1355442"/>
                  <a:gd name="connsiteX37" fmla="*/ 2876540 w 2990839"/>
                  <a:gd name="connsiteY37" fmla="*/ 763638 h 1355442"/>
                  <a:gd name="connsiteX38" fmla="*/ 2886064 w 2990839"/>
                  <a:gd name="connsiteY38" fmla="*/ 515988 h 1355442"/>
                  <a:gd name="connsiteX39" fmla="*/ 2924164 w 2990839"/>
                  <a:gd name="connsiteY39" fmla="*/ 573138 h 1355442"/>
                  <a:gd name="connsiteX40" fmla="*/ 2962264 w 2990839"/>
                  <a:gd name="connsiteY40" fmla="*/ 49263 h 1355442"/>
                  <a:gd name="connsiteX41" fmla="*/ 2990839 w 2990839"/>
                  <a:gd name="connsiteY41" fmla="*/ 30213 h 1355442"/>
                  <a:gd name="connsiteX0" fmla="*/ 0 w 3057514"/>
                  <a:gd name="connsiteY0" fmla="*/ 1640 h 1355442"/>
                  <a:gd name="connsiteX1" fmla="*/ 47625 w 3057514"/>
                  <a:gd name="connsiteY1" fmla="*/ 11165 h 1355442"/>
                  <a:gd name="connsiteX2" fmla="*/ 133350 w 3057514"/>
                  <a:gd name="connsiteY2" fmla="*/ 49265 h 1355442"/>
                  <a:gd name="connsiteX3" fmla="*/ 257175 w 3057514"/>
                  <a:gd name="connsiteY3" fmla="*/ 58790 h 1355442"/>
                  <a:gd name="connsiteX4" fmla="*/ 266700 w 3057514"/>
                  <a:gd name="connsiteY4" fmla="*/ 192140 h 1355442"/>
                  <a:gd name="connsiteX5" fmla="*/ 285750 w 3057514"/>
                  <a:gd name="connsiteY5" fmla="*/ 163565 h 1355442"/>
                  <a:gd name="connsiteX6" fmla="*/ 314325 w 3057514"/>
                  <a:gd name="connsiteY6" fmla="*/ 154040 h 1355442"/>
                  <a:gd name="connsiteX7" fmla="*/ 323850 w 3057514"/>
                  <a:gd name="connsiteY7" fmla="*/ 277865 h 1355442"/>
                  <a:gd name="connsiteX8" fmla="*/ 333375 w 3057514"/>
                  <a:gd name="connsiteY8" fmla="*/ 306440 h 1355442"/>
                  <a:gd name="connsiteX9" fmla="*/ 342900 w 3057514"/>
                  <a:gd name="connsiteY9" fmla="*/ 344540 h 1355442"/>
                  <a:gd name="connsiteX10" fmla="*/ 371475 w 3057514"/>
                  <a:gd name="connsiteY10" fmla="*/ 277865 h 1355442"/>
                  <a:gd name="connsiteX11" fmla="*/ 390525 w 3057514"/>
                  <a:gd name="connsiteY11" fmla="*/ 220715 h 1355442"/>
                  <a:gd name="connsiteX12" fmla="*/ 438150 w 3057514"/>
                  <a:gd name="connsiteY12" fmla="*/ 344540 h 1355442"/>
                  <a:gd name="connsiteX13" fmla="*/ 590550 w 3057514"/>
                  <a:gd name="connsiteY13" fmla="*/ 496940 h 1355442"/>
                  <a:gd name="connsiteX14" fmla="*/ 895350 w 3057514"/>
                  <a:gd name="connsiteY14" fmla="*/ 430265 h 1355442"/>
                  <a:gd name="connsiteX15" fmla="*/ 990599 w 3057514"/>
                  <a:gd name="connsiteY15" fmla="*/ 563615 h 1355442"/>
                  <a:gd name="connsiteX16" fmla="*/ 1038224 w 3057514"/>
                  <a:gd name="connsiteY16" fmla="*/ 477890 h 1355442"/>
                  <a:gd name="connsiteX17" fmla="*/ 1076323 w 3057514"/>
                  <a:gd name="connsiteY17" fmla="*/ 468365 h 1355442"/>
                  <a:gd name="connsiteX18" fmla="*/ 1142998 w 3057514"/>
                  <a:gd name="connsiteY18" fmla="*/ 325490 h 1355442"/>
                  <a:gd name="connsiteX19" fmla="*/ 1552572 w 3057514"/>
                  <a:gd name="connsiteY19" fmla="*/ 154040 h 1355442"/>
                  <a:gd name="connsiteX20" fmla="*/ 2076446 w 3057514"/>
                  <a:gd name="connsiteY20" fmla="*/ 1640 h 1355442"/>
                  <a:gd name="connsiteX21" fmla="*/ 2105016 w 3057514"/>
                  <a:gd name="connsiteY21" fmla="*/ 115939 h 1355442"/>
                  <a:gd name="connsiteX22" fmla="*/ 2133595 w 3057514"/>
                  <a:gd name="connsiteY22" fmla="*/ 277865 h 1355442"/>
                  <a:gd name="connsiteX23" fmla="*/ 2181220 w 3057514"/>
                  <a:gd name="connsiteY23" fmla="*/ 582665 h 1355442"/>
                  <a:gd name="connsiteX24" fmla="*/ 2219319 w 3057514"/>
                  <a:gd name="connsiteY24" fmla="*/ 744589 h 1355442"/>
                  <a:gd name="connsiteX25" fmla="*/ 2266945 w 3057514"/>
                  <a:gd name="connsiteY25" fmla="*/ 877940 h 1355442"/>
                  <a:gd name="connsiteX26" fmla="*/ 2285994 w 3057514"/>
                  <a:gd name="connsiteY26" fmla="*/ 858889 h 1355442"/>
                  <a:gd name="connsiteX27" fmla="*/ 2362195 w 3057514"/>
                  <a:gd name="connsiteY27" fmla="*/ 506465 h 1355442"/>
                  <a:gd name="connsiteX28" fmla="*/ 2447919 w 3057514"/>
                  <a:gd name="connsiteY28" fmla="*/ 592189 h 1355442"/>
                  <a:gd name="connsiteX29" fmla="*/ 2486018 w 3057514"/>
                  <a:gd name="connsiteY29" fmla="*/ 601714 h 1355442"/>
                  <a:gd name="connsiteX30" fmla="*/ 2524117 w 3057514"/>
                  <a:gd name="connsiteY30" fmla="*/ 525514 h 1355442"/>
                  <a:gd name="connsiteX31" fmla="*/ 2619367 w 3057514"/>
                  <a:gd name="connsiteY31" fmla="*/ 506464 h 1355442"/>
                  <a:gd name="connsiteX32" fmla="*/ 2657465 w 3057514"/>
                  <a:gd name="connsiteY32" fmla="*/ 696964 h 1355442"/>
                  <a:gd name="connsiteX33" fmla="*/ 2724141 w 3057514"/>
                  <a:gd name="connsiteY33" fmla="*/ 1087489 h 1355442"/>
                  <a:gd name="connsiteX34" fmla="*/ 2771765 w 3057514"/>
                  <a:gd name="connsiteY34" fmla="*/ 1116063 h 1355442"/>
                  <a:gd name="connsiteX35" fmla="*/ 2809866 w 3057514"/>
                  <a:gd name="connsiteY35" fmla="*/ 1354189 h 1355442"/>
                  <a:gd name="connsiteX36" fmla="*/ 2857489 w 3057514"/>
                  <a:gd name="connsiteY36" fmla="*/ 1182738 h 1355442"/>
                  <a:gd name="connsiteX37" fmla="*/ 2876540 w 3057514"/>
                  <a:gd name="connsiteY37" fmla="*/ 763638 h 1355442"/>
                  <a:gd name="connsiteX38" fmla="*/ 2886064 w 3057514"/>
                  <a:gd name="connsiteY38" fmla="*/ 515988 h 1355442"/>
                  <a:gd name="connsiteX39" fmla="*/ 2924164 w 3057514"/>
                  <a:gd name="connsiteY39" fmla="*/ 573138 h 1355442"/>
                  <a:gd name="connsiteX40" fmla="*/ 2962264 w 3057514"/>
                  <a:gd name="connsiteY40" fmla="*/ 49263 h 1355442"/>
                  <a:gd name="connsiteX41" fmla="*/ 3057514 w 3057514"/>
                  <a:gd name="connsiteY41" fmla="*/ 163563 h 1355442"/>
                  <a:gd name="connsiteX0" fmla="*/ 0 w 3064569"/>
                  <a:gd name="connsiteY0" fmla="*/ 1640 h 1355442"/>
                  <a:gd name="connsiteX1" fmla="*/ 47625 w 3064569"/>
                  <a:gd name="connsiteY1" fmla="*/ 11165 h 1355442"/>
                  <a:gd name="connsiteX2" fmla="*/ 133350 w 3064569"/>
                  <a:gd name="connsiteY2" fmla="*/ 49265 h 1355442"/>
                  <a:gd name="connsiteX3" fmla="*/ 257175 w 3064569"/>
                  <a:gd name="connsiteY3" fmla="*/ 58790 h 1355442"/>
                  <a:gd name="connsiteX4" fmla="*/ 266700 w 3064569"/>
                  <a:gd name="connsiteY4" fmla="*/ 192140 h 1355442"/>
                  <a:gd name="connsiteX5" fmla="*/ 285750 w 3064569"/>
                  <a:gd name="connsiteY5" fmla="*/ 163565 h 1355442"/>
                  <a:gd name="connsiteX6" fmla="*/ 314325 w 3064569"/>
                  <a:gd name="connsiteY6" fmla="*/ 154040 h 1355442"/>
                  <a:gd name="connsiteX7" fmla="*/ 323850 w 3064569"/>
                  <a:gd name="connsiteY7" fmla="*/ 277865 h 1355442"/>
                  <a:gd name="connsiteX8" fmla="*/ 333375 w 3064569"/>
                  <a:gd name="connsiteY8" fmla="*/ 306440 h 1355442"/>
                  <a:gd name="connsiteX9" fmla="*/ 342900 w 3064569"/>
                  <a:gd name="connsiteY9" fmla="*/ 344540 h 1355442"/>
                  <a:gd name="connsiteX10" fmla="*/ 371475 w 3064569"/>
                  <a:gd name="connsiteY10" fmla="*/ 277865 h 1355442"/>
                  <a:gd name="connsiteX11" fmla="*/ 390525 w 3064569"/>
                  <a:gd name="connsiteY11" fmla="*/ 220715 h 1355442"/>
                  <a:gd name="connsiteX12" fmla="*/ 438150 w 3064569"/>
                  <a:gd name="connsiteY12" fmla="*/ 344540 h 1355442"/>
                  <a:gd name="connsiteX13" fmla="*/ 590550 w 3064569"/>
                  <a:gd name="connsiteY13" fmla="*/ 496940 h 1355442"/>
                  <a:gd name="connsiteX14" fmla="*/ 895350 w 3064569"/>
                  <a:gd name="connsiteY14" fmla="*/ 430265 h 1355442"/>
                  <a:gd name="connsiteX15" fmla="*/ 990599 w 3064569"/>
                  <a:gd name="connsiteY15" fmla="*/ 563615 h 1355442"/>
                  <a:gd name="connsiteX16" fmla="*/ 1038224 w 3064569"/>
                  <a:gd name="connsiteY16" fmla="*/ 477890 h 1355442"/>
                  <a:gd name="connsiteX17" fmla="*/ 1076323 w 3064569"/>
                  <a:gd name="connsiteY17" fmla="*/ 468365 h 1355442"/>
                  <a:gd name="connsiteX18" fmla="*/ 1142998 w 3064569"/>
                  <a:gd name="connsiteY18" fmla="*/ 325490 h 1355442"/>
                  <a:gd name="connsiteX19" fmla="*/ 1552572 w 3064569"/>
                  <a:gd name="connsiteY19" fmla="*/ 154040 h 1355442"/>
                  <a:gd name="connsiteX20" fmla="*/ 2076446 w 3064569"/>
                  <a:gd name="connsiteY20" fmla="*/ 1640 h 1355442"/>
                  <a:gd name="connsiteX21" fmla="*/ 2105016 w 3064569"/>
                  <a:gd name="connsiteY21" fmla="*/ 115939 h 1355442"/>
                  <a:gd name="connsiteX22" fmla="*/ 2133595 w 3064569"/>
                  <a:gd name="connsiteY22" fmla="*/ 277865 h 1355442"/>
                  <a:gd name="connsiteX23" fmla="*/ 2181220 w 3064569"/>
                  <a:gd name="connsiteY23" fmla="*/ 582665 h 1355442"/>
                  <a:gd name="connsiteX24" fmla="*/ 2219319 w 3064569"/>
                  <a:gd name="connsiteY24" fmla="*/ 744589 h 1355442"/>
                  <a:gd name="connsiteX25" fmla="*/ 2266945 w 3064569"/>
                  <a:gd name="connsiteY25" fmla="*/ 877940 h 1355442"/>
                  <a:gd name="connsiteX26" fmla="*/ 2285994 w 3064569"/>
                  <a:gd name="connsiteY26" fmla="*/ 858889 h 1355442"/>
                  <a:gd name="connsiteX27" fmla="*/ 2362195 w 3064569"/>
                  <a:gd name="connsiteY27" fmla="*/ 506465 h 1355442"/>
                  <a:gd name="connsiteX28" fmla="*/ 2447919 w 3064569"/>
                  <a:gd name="connsiteY28" fmla="*/ 592189 h 1355442"/>
                  <a:gd name="connsiteX29" fmla="*/ 2486018 w 3064569"/>
                  <a:gd name="connsiteY29" fmla="*/ 601714 h 1355442"/>
                  <a:gd name="connsiteX30" fmla="*/ 2524117 w 3064569"/>
                  <a:gd name="connsiteY30" fmla="*/ 525514 h 1355442"/>
                  <a:gd name="connsiteX31" fmla="*/ 2619367 w 3064569"/>
                  <a:gd name="connsiteY31" fmla="*/ 506464 h 1355442"/>
                  <a:gd name="connsiteX32" fmla="*/ 2657465 w 3064569"/>
                  <a:gd name="connsiteY32" fmla="*/ 696964 h 1355442"/>
                  <a:gd name="connsiteX33" fmla="*/ 2724141 w 3064569"/>
                  <a:gd name="connsiteY33" fmla="*/ 1087489 h 1355442"/>
                  <a:gd name="connsiteX34" fmla="*/ 2771765 w 3064569"/>
                  <a:gd name="connsiteY34" fmla="*/ 1116063 h 1355442"/>
                  <a:gd name="connsiteX35" fmla="*/ 2809866 w 3064569"/>
                  <a:gd name="connsiteY35" fmla="*/ 1354189 h 1355442"/>
                  <a:gd name="connsiteX36" fmla="*/ 2857489 w 3064569"/>
                  <a:gd name="connsiteY36" fmla="*/ 1182738 h 1355442"/>
                  <a:gd name="connsiteX37" fmla="*/ 2876540 w 3064569"/>
                  <a:gd name="connsiteY37" fmla="*/ 763638 h 1355442"/>
                  <a:gd name="connsiteX38" fmla="*/ 2886064 w 3064569"/>
                  <a:gd name="connsiteY38" fmla="*/ 515988 h 1355442"/>
                  <a:gd name="connsiteX39" fmla="*/ 2924164 w 3064569"/>
                  <a:gd name="connsiteY39" fmla="*/ 573138 h 1355442"/>
                  <a:gd name="connsiteX40" fmla="*/ 2962264 w 3064569"/>
                  <a:gd name="connsiteY40" fmla="*/ 49263 h 1355442"/>
                  <a:gd name="connsiteX41" fmla="*/ 3057514 w 3064569"/>
                  <a:gd name="connsiteY41" fmla="*/ 163563 h 1355442"/>
                  <a:gd name="connsiteX42" fmla="*/ 3057513 w 3064569"/>
                  <a:gd name="connsiteY42" fmla="*/ 154038 h 1355442"/>
                  <a:gd name="connsiteX0" fmla="*/ 0 w 3114663"/>
                  <a:gd name="connsiteY0" fmla="*/ 1640 h 1355442"/>
                  <a:gd name="connsiteX1" fmla="*/ 47625 w 3114663"/>
                  <a:gd name="connsiteY1" fmla="*/ 11165 h 1355442"/>
                  <a:gd name="connsiteX2" fmla="*/ 133350 w 3114663"/>
                  <a:gd name="connsiteY2" fmla="*/ 49265 h 1355442"/>
                  <a:gd name="connsiteX3" fmla="*/ 257175 w 3114663"/>
                  <a:gd name="connsiteY3" fmla="*/ 58790 h 1355442"/>
                  <a:gd name="connsiteX4" fmla="*/ 266700 w 3114663"/>
                  <a:gd name="connsiteY4" fmla="*/ 192140 h 1355442"/>
                  <a:gd name="connsiteX5" fmla="*/ 285750 w 3114663"/>
                  <a:gd name="connsiteY5" fmla="*/ 163565 h 1355442"/>
                  <a:gd name="connsiteX6" fmla="*/ 314325 w 3114663"/>
                  <a:gd name="connsiteY6" fmla="*/ 154040 h 1355442"/>
                  <a:gd name="connsiteX7" fmla="*/ 323850 w 3114663"/>
                  <a:gd name="connsiteY7" fmla="*/ 277865 h 1355442"/>
                  <a:gd name="connsiteX8" fmla="*/ 333375 w 3114663"/>
                  <a:gd name="connsiteY8" fmla="*/ 306440 h 1355442"/>
                  <a:gd name="connsiteX9" fmla="*/ 342900 w 3114663"/>
                  <a:gd name="connsiteY9" fmla="*/ 344540 h 1355442"/>
                  <a:gd name="connsiteX10" fmla="*/ 371475 w 3114663"/>
                  <a:gd name="connsiteY10" fmla="*/ 277865 h 1355442"/>
                  <a:gd name="connsiteX11" fmla="*/ 390525 w 3114663"/>
                  <a:gd name="connsiteY11" fmla="*/ 220715 h 1355442"/>
                  <a:gd name="connsiteX12" fmla="*/ 438150 w 3114663"/>
                  <a:gd name="connsiteY12" fmla="*/ 344540 h 1355442"/>
                  <a:gd name="connsiteX13" fmla="*/ 590550 w 3114663"/>
                  <a:gd name="connsiteY13" fmla="*/ 496940 h 1355442"/>
                  <a:gd name="connsiteX14" fmla="*/ 895350 w 3114663"/>
                  <a:gd name="connsiteY14" fmla="*/ 430265 h 1355442"/>
                  <a:gd name="connsiteX15" fmla="*/ 990599 w 3114663"/>
                  <a:gd name="connsiteY15" fmla="*/ 563615 h 1355442"/>
                  <a:gd name="connsiteX16" fmla="*/ 1038224 w 3114663"/>
                  <a:gd name="connsiteY16" fmla="*/ 477890 h 1355442"/>
                  <a:gd name="connsiteX17" fmla="*/ 1076323 w 3114663"/>
                  <a:gd name="connsiteY17" fmla="*/ 468365 h 1355442"/>
                  <a:gd name="connsiteX18" fmla="*/ 1142998 w 3114663"/>
                  <a:gd name="connsiteY18" fmla="*/ 325490 h 1355442"/>
                  <a:gd name="connsiteX19" fmla="*/ 1552572 w 3114663"/>
                  <a:gd name="connsiteY19" fmla="*/ 154040 h 1355442"/>
                  <a:gd name="connsiteX20" fmla="*/ 2076446 w 3114663"/>
                  <a:gd name="connsiteY20" fmla="*/ 1640 h 1355442"/>
                  <a:gd name="connsiteX21" fmla="*/ 2105016 w 3114663"/>
                  <a:gd name="connsiteY21" fmla="*/ 115939 h 1355442"/>
                  <a:gd name="connsiteX22" fmla="*/ 2133595 w 3114663"/>
                  <a:gd name="connsiteY22" fmla="*/ 277865 h 1355442"/>
                  <a:gd name="connsiteX23" fmla="*/ 2181220 w 3114663"/>
                  <a:gd name="connsiteY23" fmla="*/ 582665 h 1355442"/>
                  <a:gd name="connsiteX24" fmla="*/ 2219319 w 3114663"/>
                  <a:gd name="connsiteY24" fmla="*/ 744589 h 1355442"/>
                  <a:gd name="connsiteX25" fmla="*/ 2266945 w 3114663"/>
                  <a:gd name="connsiteY25" fmla="*/ 877940 h 1355442"/>
                  <a:gd name="connsiteX26" fmla="*/ 2285994 w 3114663"/>
                  <a:gd name="connsiteY26" fmla="*/ 858889 h 1355442"/>
                  <a:gd name="connsiteX27" fmla="*/ 2362195 w 3114663"/>
                  <a:gd name="connsiteY27" fmla="*/ 506465 h 1355442"/>
                  <a:gd name="connsiteX28" fmla="*/ 2447919 w 3114663"/>
                  <a:gd name="connsiteY28" fmla="*/ 592189 h 1355442"/>
                  <a:gd name="connsiteX29" fmla="*/ 2486018 w 3114663"/>
                  <a:gd name="connsiteY29" fmla="*/ 601714 h 1355442"/>
                  <a:gd name="connsiteX30" fmla="*/ 2524117 w 3114663"/>
                  <a:gd name="connsiteY30" fmla="*/ 525514 h 1355442"/>
                  <a:gd name="connsiteX31" fmla="*/ 2619367 w 3114663"/>
                  <a:gd name="connsiteY31" fmla="*/ 506464 h 1355442"/>
                  <a:gd name="connsiteX32" fmla="*/ 2657465 w 3114663"/>
                  <a:gd name="connsiteY32" fmla="*/ 696964 h 1355442"/>
                  <a:gd name="connsiteX33" fmla="*/ 2724141 w 3114663"/>
                  <a:gd name="connsiteY33" fmla="*/ 1087489 h 1355442"/>
                  <a:gd name="connsiteX34" fmla="*/ 2771765 w 3114663"/>
                  <a:gd name="connsiteY34" fmla="*/ 1116063 h 1355442"/>
                  <a:gd name="connsiteX35" fmla="*/ 2809866 w 3114663"/>
                  <a:gd name="connsiteY35" fmla="*/ 1354189 h 1355442"/>
                  <a:gd name="connsiteX36" fmla="*/ 2857489 w 3114663"/>
                  <a:gd name="connsiteY36" fmla="*/ 1182738 h 1355442"/>
                  <a:gd name="connsiteX37" fmla="*/ 2876540 w 3114663"/>
                  <a:gd name="connsiteY37" fmla="*/ 763638 h 1355442"/>
                  <a:gd name="connsiteX38" fmla="*/ 2886064 w 3114663"/>
                  <a:gd name="connsiteY38" fmla="*/ 515988 h 1355442"/>
                  <a:gd name="connsiteX39" fmla="*/ 2924164 w 3114663"/>
                  <a:gd name="connsiteY39" fmla="*/ 573138 h 1355442"/>
                  <a:gd name="connsiteX40" fmla="*/ 2962264 w 3114663"/>
                  <a:gd name="connsiteY40" fmla="*/ 49263 h 1355442"/>
                  <a:gd name="connsiteX41" fmla="*/ 3057514 w 3114663"/>
                  <a:gd name="connsiteY41" fmla="*/ 163563 h 1355442"/>
                  <a:gd name="connsiteX42" fmla="*/ 3114663 w 3114663"/>
                  <a:gd name="connsiteY42" fmla="*/ 96888 h 1355442"/>
                  <a:gd name="connsiteX0" fmla="*/ 0 w 3115830"/>
                  <a:gd name="connsiteY0" fmla="*/ 1640 h 1355442"/>
                  <a:gd name="connsiteX1" fmla="*/ 47625 w 3115830"/>
                  <a:gd name="connsiteY1" fmla="*/ 11165 h 1355442"/>
                  <a:gd name="connsiteX2" fmla="*/ 133350 w 3115830"/>
                  <a:gd name="connsiteY2" fmla="*/ 49265 h 1355442"/>
                  <a:gd name="connsiteX3" fmla="*/ 257175 w 3115830"/>
                  <a:gd name="connsiteY3" fmla="*/ 58790 h 1355442"/>
                  <a:gd name="connsiteX4" fmla="*/ 266700 w 3115830"/>
                  <a:gd name="connsiteY4" fmla="*/ 192140 h 1355442"/>
                  <a:gd name="connsiteX5" fmla="*/ 285750 w 3115830"/>
                  <a:gd name="connsiteY5" fmla="*/ 163565 h 1355442"/>
                  <a:gd name="connsiteX6" fmla="*/ 314325 w 3115830"/>
                  <a:gd name="connsiteY6" fmla="*/ 154040 h 1355442"/>
                  <a:gd name="connsiteX7" fmla="*/ 323850 w 3115830"/>
                  <a:gd name="connsiteY7" fmla="*/ 277865 h 1355442"/>
                  <a:gd name="connsiteX8" fmla="*/ 333375 w 3115830"/>
                  <a:gd name="connsiteY8" fmla="*/ 306440 h 1355442"/>
                  <a:gd name="connsiteX9" fmla="*/ 342900 w 3115830"/>
                  <a:gd name="connsiteY9" fmla="*/ 344540 h 1355442"/>
                  <a:gd name="connsiteX10" fmla="*/ 371475 w 3115830"/>
                  <a:gd name="connsiteY10" fmla="*/ 277865 h 1355442"/>
                  <a:gd name="connsiteX11" fmla="*/ 390525 w 3115830"/>
                  <a:gd name="connsiteY11" fmla="*/ 220715 h 1355442"/>
                  <a:gd name="connsiteX12" fmla="*/ 438150 w 3115830"/>
                  <a:gd name="connsiteY12" fmla="*/ 344540 h 1355442"/>
                  <a:gd name="connsiteX13" fmla="*/ 590550 w 3115830"/>
                  <a:gd name="connsiteY13" fmla="*/ 496940 h 1355442"/>
                  <a:gd name="connsiteX14" fmla="*/ 895350 w 3115830"/>
                  <a:gd name="connsiteY14" fmla="*/ 430265 h 1355442"/>
                  <a:gd name="connsiteX15" fmla="*/ 990599 w 3115830"/>
                  <a:gd name="connsiteY15" fmla="*/ 563615 h 1355442"/>
                  <a:gd name="connsiteX16" fmla="*/ 1038224 w 3115830"/>
                  <a:gd name="connsiteY16" fmla="*/ 477890 h 1355442"/>
                  <a:gd name="connsiteX17" fmla="*/ 1076323 w 3115830"/>
                  <a:gd name="connsiteY17" fmla="*/ 468365 h 1355442"/>
                  <a:gd name="connsiteX18" fmla="*/ 1142998 w 3115830"/>
                  <a:gd name="connsiteY18" fmla="*/ 325490 h 1355442"/>
                  <a:gd name="connsiteX19" fmla="*/ 1552572 w 3115830"/>
                  <a:gd name="connsiteY19" fmla="*/ 154040 h 1355442"/>
                  <a:gd name="connsiteX20" fmla="*/ 2076446 w 3115830"/>
                  <a:gd name="connsiteY20" fmla="*/ 1640 h 1355442"/>
                  <a:gd name="connsiteX21" fmla="*/ 2105016 w 3115830"/>
                  <a:gd name="connsiteY21" fmla="*/ 115939 h 1355442"/>
                  <a:gd name="connsiteX22" fmla="*/ 2133595 w 3115830"/>
                  <a:gd name="connsiteY22" fmla="*/ 277865 h 1355442"/>
                  <a:gd name="connsiteX23" fmla="*/ 2181220 w 3115830"/>
                  <a:gd name="connsiteY23" fmla="*/ 582665 h 1355442"/>
                  <a:gd name="connsiteX24" fmla="*/ 2219319 w 3115830"/>
                  <a:gd name="connsiteY24" fmla="*/ 744589 h 1355442"/>
                  <a:gd name="connsiteX25" fmla="*/ 2266945 w 3115830"/>
                  <a:gd name="connsiteY25" fmla="*/ 877940 h 1355442"/>
                  <a:gd name="connsiteX26" fmla="*/ 2285994 w 3115830"/>
                  <a:gd name="connsiteY26" fmla="*/ 858889 h 1355442"/>
                  <a:gd name="connsiteX27" fmla="*/ 2362195 w 3115830"/>
                  <a:gd name="connsiteY27" fmla="*/ 506465 h 1355442"/>
                  <a:gd name="connsiteX28" fmla="*/ 2447919 w 3115830"/>
                  <a:gd name="connsiteY28" fmla="*/ 592189 h 1355442"/>
                  <a:gd name="connsiteX29" fmla="*/ 2486018 w 3115830"/>
                  <a:gd name="connsiteY29" fmla="*/ 601714 h 1355442"/>
                  <a:gd name="connsiteX30" fmla="*/ 2524117 w 3115830"/>
                  <a:gd name="connsiteY30" fmla="*/ 525514 h 1355442"/>
                  <a:gd name="connsiteX31" fmla="*/ 2619367 w 3115830"/>
                  <a:gd name="connsiteY31" fmla="*/ 506464 h 1355442"/>
                  <a:gd name="connsiteX32" fmla="*/ 2657465 w 3115830"/>
                  <a:gd name="connsiteY32" fmla="*/ 696964 h 1355442"/>
                  <a:gd name="connsiteX33" fmla="*/ 2724141 w 3115830"/>
                  <a:gd name="connsiteY33" fmla="*/ 1087489 h 1355442"/>
                  <a:gd name="connsiteX34" fmla="*/ 2771765 w 3115830"/>
                  <a:gd name="connsiteY34" fmla="*/ 1116063 h 1355442"/>
                  <a:gd name="connsiteX35" fmla="*/ 2809866 w 3115830"/>
                  <a:gd name="connsiteY35" fmla="*/ 1354189 h 1355442"/>
                  <a:gd name="connsiteX36" fmla="*/ 2857489 w 3115830"/>
                  <a:gd name="connsiteY36" fmla="*/ 1182738 h 1355442"/>
                  <a:gd name="connsiteX37" fmla="*/ 2876540 w 3115830"/>
                  <a:gd name="connsiteY37" fmla="*/ 763638 h 1355442"/>
                  <a:gd name="connsiteX38" fmla="*/ 2886064 w 3115830"/>
                  <a:gd name="connsiteY38" fmla="*/ 515988 h 1355442"/>
                  <a:gd name="connsiteX39" fmla="*/ 2924164 w 3115830"/>
                  <a:gd name="connsiteY39" fmla="*/ 573138 h 1355442"/>
                  <a:gd name="connsiteX40" fmla="*/ 2962264 w 3115830"/>
                  <a:gd name="connsiteY40" fmla="*/ 49263 h 1355442"/>
                  <a:gd name="connsiteX41" fmla="*/ 3057514 w 3115830"/>
                  <a:gd name="connsiteY41" fmla="*/ 163563 h 1355442"/>
                  <a:gd name="connsiteX42" fmla="*/ 3114663 w 3115830"/>
                  <a:gd name="connsiteY42" fmla="*/ 96888 h 1355442"/>
                  <a:gd name="connsiteX43" fmla="*/ 3095613 w 3115830"/>
                  <a:gd name="connsiteY43" fmla="*/ 87363 h 1355442"/>
                  <a:gd name="connsiteX0" fmla="*/ 0 w 3134316"/>
                  <a:gd name="connsiteY0" fmla="*/ 1640 h 1355442"/>
                  <a:gd name="connsiteX1" fmla="*/ 47625 w 3134316"/>
                  <a:gd name="connsiteY1" fmla="*/ 11165 h 1355442"/>
                  <a:gd name="connsiteX2" fmla="*/ 133350 w 3134316"/>
                  <a:gd name="connsiteY2" fmla="*/ 49265 h 1355442"/>
                  <a:gd name="connsiteX3" fmla="*/ 257175 w 3134316"/>
                  <a:gd name="connsiteY3" fmla="*/ 58790 h 1355442"/>
                  <a:gd name="connsiteX4" fmla="*/ 266700 w 3134316"/>
                  <a:gd name="connsiteY4" fmla="*/ 192140 h 1355442"/>
                  <a:gd name="connsiteX5" fmla="*/ 285750 w 3134316"/>
                  <a:gd name="connsiteY5" fmla="*/ 163565 h 1355442"/>
                  <a:gd name="connsiteX6" fmla="*/ 314325 w 3134316"/>
                  <a:gd name="connsiteY6" fmla="*/ 154040 h 1355442"/>
                  <a:gd name="connsiteX7" fmla="*/ 323850 w 3134316"/>
                  <a:gd name="connsiteY7" fmla="*/ 277865 h 1355442"/>
                  <a:gd name="connsiteX8" fmla="*/ 333375 w 3134316"/>
                  <a:gd name="connsiteY8" fmla="*/ 306440 h 1355442"/>
                  <a:gd name="connsiteX9" fmla="*/ 342900 w 3134316"/>
                  <a:gd name="connsiteY9" fmla="*/ 344540 h 1355442"/>
                  <a:gd name="connsiteX10" fmla="*/ 371475 w 3134316"/>
                  <a:gd name="connsiteY10" fmla="*/ 277865 h 1355442"/>
                  <a:gd name="connsiteX11" fmla="*/ 390525 w 3134316"/>
                  <a:gd name="connsiteY11" fmla="*/ 220715 h 1355442"/>
                  <a:gd name="connsiteX12" fmla="*/ 438150 w 3134316"/>
                  <a:gd name="connsiteY12" fmla="*/ 344540 h 1355442"/>
                  <a:gd name="connsiteX13" fmla="*/ 590550 w 3134316"/>
                  <a:gd name="connsiteY13" fmla="*/ 496940 h 1355442"/>
                  <a:gd name="connsiteX14" fmla="*/ 895350 w 3134316"/>
                  <a:gd name="connsiteY14" fmla="*/ 430265 h 1355442"/>
                  <a:gd name="connsiteX15" fmla="*/ 990599 w 3134316"/>
                  <a:gd name="connsiteY15" fmla="*/ 563615 h 1355442"/>
                  <a:gd name="connsiteX16" fmla="*/ 1038224 w 3134316"/>
                  <a:gd name="connsiteY16" fmla="*/ 477890 h 1355442"/>
                  <a:gd name="connsiteX17" fmla="*/ 1076323 w 3134316"/>
                  <a:gd name="connsiteY17" fmla="*/ 468365 h 1355442"/>
                  <a:gd name="connsiteX18" fmla="*/ 1142998 w 3134316"/>
                  <a:gd name="connsiteY18" fmla="*/ 325490 h 1355442"/>
                  <a:gd name="connsiteX19" fmla="*/ 1552572 w 3134316"/>
                  <a:gd name="connsiteY19" fmla="*/ 154040 h 1355442"/>
                  <a:gd name="connsiteX20" fmla="*/ 2076446 w 3134316"/>
                  <a:gd name="connsiteY20" fmla="*/ 1640 h 1355442"/>
                  <a:gd name="connsiteX21" fmla="*/ 2105016 w 3134316"/>
                  <a:gd name="connsiteY21" fmla="*/ 115939 h 1355442"/>
                  <a:gd name="connsiteX22" fmla="*/ 2133595 w 3134316"/>
                  <a:gd name="connsiteY22" fmla="*/ 277865 h 1355442"/>
                  <a:gd name="connsiteX23" fmla="*/ 2181220 w 3134316"/>
                  <a:gd name="connsiteY23" fmla="*/ 582665 h 1355442"/>
                  <a:gd name="connsiteX24" fmla="*/ 2219319 w 3134316"/>
                  <a:gd name="connsiteY24" fmla="*/ 744589 h 1355442"/>
                  <a:gd name="connsiteX25" fmla="*/ 2266945 w 3134316"/>
                  <a:gd name="connsiteY25" fmla="*/ 877940 h 1355442"/>
                  <a:gd name="connsiteX26" fmla="*/ 2285994 w 3134316"/>
                  <a:gd name="connsiteY26" fmla="*/ 858889 h 1355442"/>
                  <a:gd name="connsiteX27" fmla="*/ 2362195 w 3134316"/>
                  <a:gd name="connsiteY27" fmla="*/ 506465 h 1355442"/>
                  <a:gd name="connsiteX28" fmla="*/ 2447919 w 3134316"/>
                  <a:gd name="connsiteY28" fmla="*/ 592189 h 1355442"/>
                  <a:gd name="connsiteX29" fmla="*/ 2486018 w 3134316"/>
                  <a:gd name="connsiteY29" fmla="*/ 601714 h 1355442"/>
                  <a:gd name="connsiteX30" fmla="*/ 2524117 w 3134316"/>
                  <a:gd name="connsiteY30" fmla="*/ 525514 h 1355442"/>
                  <a:gd name="connsiteX31" fmla="*/ 2619367 w 3134316"/>
                  <a:gd name="connsiteY31" fmla="*/ 506464 h 1355442"/>
                  <a:gd name="connsiteX32" fmla="*/ 2657465 w 3134316"/>
                  <a:gd name="connsiteY32" fmla="*/ 696964 h 1355442"/>
                  <a:gd name="connsiteX33" fmla="*/ 2724141 w 3134316"/>
                  <a:gd name="connsiteY33" fmla="*/ 1087489 h 1355442"/>
                  <a:gd name="connsiteX34" fmla="*/ 2771765 w 3134316"/>
                  <a:gd name="connsiteY34" fmla="*/ 1116063 h 1355442"/>
                  <a:gd name="connsiteX35" fmla="*/ 2809866 w 3134316"/>
                  <a:gd name="connsiteY35" fmla="*/ 1354189 h 1355442"/>
                  <a:gd name="connsiteX36" fmla="*/ 2857489 w 3134316"/>
                  <a:gd name="connsiteY36" fmla="*/ 1182738 h 1355442"/>
                  <a:gd name="connsiteX37" fmla="*/ 2876540 w 3134316"/>
                  <a:gd name="connsiteY37" fmla="*/ 763638 h 1355442"/>
                  <a:gd name="connsiteX38" fmla="*/ 2886064 w 3134316"/>
                  <a:gd name="connsiteY38" fmla="*/ 515988 h 1355442"/>
                  <a:gd name="connsiteX39" fmla="*/ 2924164 w 3134316"/>
                  <a:gd name="connsiteY39" fmla="*/ 573138 h 1355442"/>
                  <a:gd name="connsiteX40" fmla="*/ 2962264 w 3134316"/>
                  <a:gd name="connsiteY40" fmla="*/ 49263 h 1355442"/>
                  <a:gd name="connsiteX41" fmla="*/ 3057514 w 3134316"/>
                  <a:gd name="connsiteY41" fmla="*/ 163563 h 1355442"/>
                  <a:gd name="connsiteX42" fmla="*/ 3114663 w 3134316"/>
                  <a:gd name="connsiteY42" fmla="*/ 96888 h 1355442"/>
                  <a:gd name="connsiteX43" fmla="*/ 3133713 w 3134316"/>
                  <a:gd name="connsiteY43" fmla="*/ 211188 h 1355442"/>
                  <a:gd name="connsiteX0" fmla="*/ 0 w 3162287"/>
                  <a:gd name="connsiteY0" fmla="*/ 1640 h 1355442"/>
                  <a:gd name="connsiteX1" fmla="*/ 47625 w 3162287"/>
                  <a:gd name="connsiteY1" fmla="*/ 11165 h 1355442"/>
                  <a:gd name="connsiteX2" fmla="*/ 133350 w 3162287"/>
                  <a:gd name="connsiteY2" fmla="*/ 49265 h 1355442"/>
                  <a:gd name="connsiteX3" fmla="*/ 257175 w 3162287"/>
                  <a:gd name="connsiteY3" fmla="*/ 58790 h 1355442"/>
                  <a:gd name="connsiteX4" fmla="*/ 266700 w 3162287"/>
                  <a:gd name="connsiteY4" fmla="*/ 192140 h 1355442"/>
                  <a:gd name="connsiteX5" fmla="*/ 285750 w 3162287"/>
                  <a:gd name="connsiteY5" fmla="*/ 163565 h 1355442"/>
                  <a:gd name="connsiteX6" fmla="*/ 314325 w 3162287"/>
                  <a:gd name="connsiteY6" fmla="*/ 154040 h 1355442"/>
                  <a:gd name="connsiteX7" fmla="*/ 323850 w 3162287"/>
                  <a:gd name="connsiteY7" fmla="*/ 277865 h 1355442"/>
                  <a:gd name="connsiteX8" fmla="*/ 333375 w 3162287"/>
                  <a:gd name="connsiteY8" fmla="*/ 306440 h 1355442"/>
                  <a:gd name="connsiteX9" fmla="*/ 342900 w 3162287"/>
                  <a:gd name="connsiteY9" fmla="*/ 344540 h 1355442"/>
                  <a:gd name="connsiteX10" fmla="*/ 371475 w 3162287"/>
                  <a:gd name="connsiteY10" fmla="*/ 277865 h 1355442"/>
                  <a:gd name="connsiteX11" fmla="*/ 390525 w 3162287"/>
                  <a:gd name="connsiteY11" fmla="*/ 220715 h 1355442"/>
                  <a:gd name="connsiteX12" fmla="*/ 438150 w 3162287"/>
                  <a:gd name="connsiteY12" fmla="*/ 344540 h 1355442"/>
                  <a:gd name="connsiteX13" fmla="*/ 590550 w 3162287"/>
                  <a:gd name="connsiteY13" fmla="*/ 496940 h 1355442"/>
                  <a:gd name="connsiteX14" fmla="*/ 895350 w 3162287"/>
                  <a:gd name="connsiteY14" fmla="*/ 430265 h 1355442"/>
                  <a:gd name="connsiteX15" fmla="*/ 990599 w 3162287"/>
                  <a:gd name="connsiteY15" fmla="*/ 563615 h 1355442"/>
                  <a:gd name="connsiteX16" fmla="*/ 1038224 w 3162287"/>
                  <a:gd name="connsiteY16" fmla="*/ 477890 h 1355442"/>
                  <a:gd name="connsiteX17" fmla="*/ 1076323 w 3162287"/>
                  <a:gd name="connsiteY17" fmla="*/ 468365 h 1355442"/>
                  <a:gd name="connsiteX18" fmla="*/ 1142998 w 3162287"/>
                  <a:gd name="connsiteY18" fmla="*/ 325490 h 1355442"/>
                  <a:gd name="connsiteX19" fmla="*/ 1552572 w 3162287"/>
                  <a:gd name="connsiteY19" fmla="*/ 154040 h 1355442"/>
                  <a:gd name="connsiteX20" fmla="*/ 2076446 w 3162287"/>
                  <a:gd name="connsiteY20" fmla="*/ 1640 h 1355442"/>
                  <a:gd name="connsiteX21" fmla="*/ 2105016 w 3162287"/>
                  <a:gd name="connsiteY21" fmla="*/ 115939 h 1355442"/>
                  <a:gd name="connsiteX22" fmla="*/ 2133595 w 3162287"/>
                  <a:gd name="connsiteY22" fmla="*/ 277865 h 1355442"/>
                  <a:gd name="connsiteX23" fmla="*/ 2181220 w 3162287"/>
                  <a:gd name="connsiteY23" fmla="*/ 582665 h 1355442"/>
                  <a:gd name="connsiteX24" fmla="*/ 2219319 w 3162287"/>
                  <a:gd name="connsiteY24" fmla="*/ 744589 h 1355442"/>
                  <a:gd name="connsiteX25" fmla="*/ 2266945 w 3162287"/>
                  <a:gd name="connsiteY25" fmla="*/ 877940 h 1355442"/>
                  <a:gd name="connsiteX26" fmla="*/ 2285994 w 3162287"/>
                  <a:gd name="connsiteY26" fmla="*/ 858889 h 1355442"/>
                  <a:gd name="connsiteX27" fmla="*/ 2362195 w 3162287"/>
                  <a:gd name="connsiteY27" fmla="*/ 506465 h 1355442"/>
                  <a:gd name="connsiteX28" fmla="*/ 2447919 w 3162287"/>
                  <a:gd name="connsiteY28" fmla="*/ 592189 h 1355442"/>
                  <a:gd name="connsiteX29" fmla="*/ 2486018 w 3162287"/>
                  <a:gd name="connsiteY29" fmla="*/ 601714 h 1355442"/>
                  <a:gd name="connsiteX30" fmla="*/ 2524117 w 3162287"/>
                  <a:gd name="connsiteY30" fmla="*/ 525514 h 1355442"/>
                  <a:gd name="connsiteX31" fmla="*/ 2619367 w 3162287"/>
                  <a:gd name="connsiteY31" fmla="*/ 506464 h 1355442"/>
                  <a:gd name="connsiteX32" fmla="*/ 2657465 w 3162287"/>
                  <a:gd name="connsiteY32" fmla="*/ 696964 h 1355442"/>
                  <a:gd name="connsiteX33" fmla="*/ 2724141 w 3162287"/>
                  <a:gd name="connsiteY33" fmla="*/ 1087489 h 1355442"/>
                  <a:gd name="connsiteX34" fmla="*/ 2771765 w 3162287"/>
                  <a:gd name="connsiteY34" fmla="*/ 1116063 h 1355442"/>
                  <a:gd name="connsiteX35" fmla="*/ 2809866 w 3162287"/>
                  <a:gd name="connsiteY35" fmla="*/ 1354189 h 1355442"/>
                  <a:gd name="connsiteX36" fmla="*/ 2857489 w 3162287"/>
                  <a:gd name="connsiteY36" fmla="*/ 1182738 h 1355442"/>
                  <a:gd name="connsiteX37" fmla="*/ 2876540 w 3162287"/>
                  <a:gd name="connsiteY37" fmla="*/ 763638 h 1355442"/>
                  <a:gd name="connsiteX38" fmla="*/ 2886064 w 3162287"/>
                  <a:gd name="connsiteY38" fmla="*/ 515988 h 1355442"/>
                  <a:gd name="connsiteX39" fmla="*/ 2924164 w 3162287"/>
                  <a:gd name="connsiteY39" fmla="*/ 573138 h 1355442"/>
                  <a:gd name="connsiteX40" fmla="*/ 2962264 w 3162287"/>
                  <a:gd name="connsiteY40" fmla="*/ 49263 h 1355442"/>
                  <a:gd name="connsiteX41" fmla="*/ 3057514 w 3162287"/>
                  <a:gd name="connsiteY41" fmla="*/ 163563 h 1355442"/>
                  <a:gd name="connsiteX42" fmla="*/ 3114663 w 3162287"/>
                  <a:gd name="connsiteY42" fmla="*/ 96888 h 1355442"/>
                  <a:gd name="connsiteX43" fmla="*/ 3133713 w 3162287"/>
                  <a:gd name="connsiteY43" fmla="*/ 211188 h 1355442"/>
                  <a:gd name="connsiteX44" fmla="*/ 3162287 w 3162287"/>
                  <a:gd name="connsiteY44" fmla="*/ 220713 h 1355442"/>
                  <a:gd name="connsiteX0" fmla="*/ 0 w 3190862"/>
                  <a:gd name="connsiteY0" fmla="*/ 1640 h 1355442"/>
                  <a:gd name="connsiteX1" fmla="*/ 47625 w 3190862"/>
                  <a:gd name="connsiteY1" fmla="*/ 11165 h 1355442"/>
                  <a:gd name="connsiteX2" fmla="*/ 133350 w 3190862"/>
                  <a:gd name="connsiteY2" fmla="*/ 49265 h 1355442"/>
                  <a:gd name="connsiteX3" fmla="*/ 257175 w 3190862"/>
                  <a:gd name="connsiteY3" fmla="*/ 58790 h 1355442"/>
                  <a:gd name="connsiteX4" fmla="*/ 266700 w 3190862"/>
                  <a:gd name="connsiteY4" fmla="*/ 192140 h 1355442"/>
                  <a:gd name="connsiteX5" fmla="*/ 285750 w 3190862"/>
                  <a:gd name="connsiteY5" fmla="*/ 163565 h 1355442"/>
                  <a:gd name="connsiteX6" fmla="*/ 314325 w 3190862"/>
                  <a:gd name="connsiteY6" fmla="*/ 154040 h 1355442"/>
                  <a:gd name="connsiteX7" fmla="*/ 323850 w 3190862"/>
                  <a:gd name="connsiteY7" fmla="*/ 277865 h 1355442"/>
                  <a:gd name="connsiteX8" fmla="*/ 333375 w 3190862"/>
                  <a:gd name="connsiteY8" fmla="*/ 306440 h 1355442"/>
                  <a:gd name="connsiteX9" fmla="*/ 342900 w 3190862"/>
                  <a:gd name="connsiteY9" fmla="*/ 344540 h 1355442"/>
                  <a:gd name="connsiteX10" fmla="*/ 371475 w 3190862"/>
                  <a:gd name="connsiteY10" fmla="*/ 277865 h 1355442"/>
                  <a:gd name="connsiteX11" fmla="*/ 390525 w 3190862"/>
                  <a:gd name="connsiteY11" fmla="*/ 220715 h 1355442"/>
                  <a:gd name="connsiteX12" fmla="*/ 438150 w 3190862"/>
                  <a:gd name="connsiteY12" fmla="*/ 344540 h 1355442"/>
                  <a:gd name="connsiteX13" fmla="*/ 590550 w 3190862"/>
                  <a:gd name="connsiteY13" fmla="*/ 496940 h 1355442"/>
                  <a:gd name="connsiteX14" fmla="*/ 895350 w 3190862"/>
                  <a:gd name="connsiteY14" fmla="*/ 430265 h 1355442"/>
                  <a:gd name="connsiteX15" fmla="*/ 990599 w 3190862"/>
                  <a:gd name="connsiteY15" fmla="*/ 563615 h 1355442"/>
                  <a:gd name="connsiteX16" fmla="*/ 1038224 w 3190862"/>
                  <a:gd name="connsiteY16" fmla="*/ 477890 h 1355442"/>
                  <a:gd name="connsiteX17" fmla="*/ 1076323 w 3190862"/>
                  <a:gd name="connsiteY17" fmla="*/ 468365 h 1355442"/>
                  <a:gd name="connsiteX18" fmla="*/ 1142998 w 3190862"/>
                  <a:gd name="connsiteY18" fmla="*/ 325490 h 1355442"/>
                  <a:gd name="connsiteX19" fmla="*/ 1552572 w 3190862"/>
                  <a:gd name="connsiteY19" fmla="*/ 154040 h 1355442"/>
                  <a:gd name="connsiteX20" fmla="*/ 2076446 w 3190862"/>
                  <a:gd name="connsiteY20" fmla="*/ 1640 h 1355442"/>
                  <a:gd name="connsiteX21" fmla="*/ 2105016 w 3190862"/>
                  <a:gd name="connsiteY21" fmla="*/ 115939 h 1355442"/>
                  <a:gd name="connsiteX22" fmla="*/ 2133595 w 3190862"/>
                  <a:gd name="connsiteY22" fmla="*/ 277865 h 1355442"/>
                  <a:gd name="connsiteX23" fmla="*/ 2181220 w 3190862"/>
                  <a:gd name="connsiteY23" fmla="*/ 582665 h 1355442"/>
                  <a:gd name="connsiteX24" fmla="*/ 2219319 w 3190862"/>
                  <a:gd name="connsiteY24" fmla="*/ 744589 h 1355442"/>
                  <a:gd name="connsiteX25" fmla="*/ 2266945 w 3190862"/>
                  <a:gd name="connsiteY25" fmla="*/ 877940 h 1355442"/>
                  <a:gd name="connsiteX26" fmla="*/ 2285994 w 3190862"/>
                  <a:gd name="connsiteY26" fmla="*/ 858889 h 1355442"/>
                  <a:gd name="connsiteX27" fmla="*/ 2362195 w 3190862"/>
                  <a:gd name="connsiteY27" fmla="*/ 506465 h 1355442"/>
                  <a:gd name="connsiteX28" fmla="*/ 2447919 w 3190862"/>
                  <a:gd name="connsiteY28" fmla="*/ 592189 h 1355442"/>
                  <a:gd name="connsiteX29" fmla="*/ 2486018 w 3190862"/>
                  <a:gd name="connsiteY29" fmla="*/ 601714 h 1355442"/>
                  <a:gd name="connsiteX30" fmla="*/ 2524117 w 3190862"/>
                  <a:gd name="connsiteY30" fmla="*/ 525514 h 1355442"/>
                  <a:gd name="connsiteX31" fmla="*/ 2619367 w 3190862"/>
                  <a:gd name="connsiteY31" fmla="*/ 506464 h 1355442"/>
                  <a:gd name="connsiteX32" fmla="*/ 2657465 w 3190862"/>
                  <a:gd name="connsiteY32" fmla="*/ 696964 h 1355442"/>
                  <a:gd name="connsiteX33" fmla="*/ 2724141 w 3190862"/>
                  <a:gd name="connsiteY33" fmla="*/ 1087489 h 1355442"/>
                  <a:gd name="connsiteX34" fmla="*/ 2771765 w 3190862"/>
                  <a:gd name="connsiteY34" fmla="*/ 1116063 h 1355442"/>
                  <a:gd name="connsiteX35" fmla="*/ 2809866 w 3190862"/>
                  <a:gd name="connsiteY35" fmla="*/ 1354189 h 1355442"/>
                  <a:gd name="connsiteX36" fmla="*/ 2857489 w 3190862"/>
                  <a:gd name="connsiteY36" fmla="*/ 1182738 h 1355442"/>
                  <a:gd name="connsiteX37" fmla="*/ 2876540 w 3190862"/>
                  <a:gd name="connsiteY37" fmla="*/ 763638 h 1355442"/>
                  <a:gd name="connsiteX38" fmla="*/ 2886064 w 3190862"/>
                  <a:gd name="connsiteY38" fmla="*/ 515988 h 1355442"/>
                  <a:gd name="connsiteX39" fmla="*/ 2924164 w 3190862"/>
                  <a:gd name="connsiteY39" fmla="*/ 573138 h 1355442"/>
                  <a:gd name="connsiteX40" fmla="*/ 2962264 w 3190862"/>
                  <a:gd name="connsiteY40" fmla="*/ 49263 h 1355442"/>
                  <a:gd name="connsiteX41" fmla="*/ 3057514 w 3190862"/>
                  <a:gd name="connsiteY41" fmla="*/ 163563 h 1355442"/>
                  <a:gd name="connsiteX42" fmla="*/ 3114663 w 3190862"/>
                  <a:gd name="connsiteY42" fmla="*/ 96888 h 1355442"/>
                  <a:gd name="connsiteX43" fmla="*/ 3133713 w 3190862"/>
                  <a:gd name="connsiteY43" fmla="*/ 211188 h 1355442"/>
                  <a:gd name="connsiteX44" fmla="*/ 3190862 w 3190862"/>
                  <a:gd name="connsiteY44" fmla="*/ 30213 h 1355442"/>
                  <a:gd name="connsiteX0" fmla="*/ 0 w 3193109"/>
                  <a:gd name="connsiteY0" fmla="*/ 1640 h 1355442"/>
                  <a:gd name="connsiteX1" fmla="*/ 47625 w 3193109"/>
                  <a:gd name="connsiteY1" fmla="*/ 11165 h 1355442"/>
                  <a:gd name="connsiteX2" fmla="*/ 133350 w 3193109"/>
                  <a:gd name="connsiteY2" fmla="*/ 49265 h 1355442"/>
                  <a:gd name="connsiteX3" fmla="*/ 257175 w 3193109"/>
                  <a:gd name="connsiteY3" fmla="*/ 58790 h 1355442"/>
                  <a:gd name="connsiteX4" fmla="*/ 266700 w 3193109"/>
                  <a:gd name="connsiteY4" fmla="*/ 192140 h 1355442"/>
                  <a:gd name="connsiteX5" fmla="*/ 285750 w 3193109"/>
                  <a:gd name="connsiteY5" fmla="*/ 163565 h 1355442"/>
                  <a:gd name="connsiteX6" fmla="*/ 314325 w 3193109"/>
                  <a:gd name="connsiteY6" fmla="*/ 154040 h 1355442"/>
                  <a:gd name="connsiteX7" fmla="*/ 323850 w 3193109"/>
                  <a:gd name="connsiteY7" fmla="*/ 277865 h 1355442"/>
                  <a:gd name="connsiteX8" fmla="*/ 333375 w 3193109"/>
                  <a:gd name="connsiteY8" fmla="*/ 306440 h 1355442"/>
                  <a:gd name="connsiteX9" fmla="*/ 342900 w 3193109"/>
                  <a:gd name="connsiteY9" fmla="*/ 344540 h 1355442"/>
                  <a:gd name="connsiteX10" fmla="*/ 371475 w 3193109"/>
                  <a:gd name="connsiteY10" fmla="*/ 277865 h 1355442"/>
                  <a:gd name="connsiteX11" fmla="*/ 390525 w 3193109"/>
                  <a:gd name="connsiteY11" fmla="*/ 220715 h 1355442"/>
                  <a:gd name="connsiteX12" fmla="*/ 438150 w 3193109"/>
                  <a:gd name="connsiteY12" fmla="*/ 344540 h 1355442"/>
                  <a:gd name="connsiteX13" fmla="*/ 590550 w 3193109"/>
                  <a:gd name="connsiteY13" fmla="*/ 496940 h 1355442"/>
                  <a:gd name="connsiteX14" fmla="*/ 895350 w 3193109"/>
                  <a:gd name="connsiteY14" fmla="*/ 430265 h 1355442"/>
                  <a:gd name="connsiteX15" fmla="*/ 990599 w 3193109"/>
                  <a:gd name="connsiteY15" fmla="*/ 563615 h 1355442"/>
                  <a:gd name="connsiteX16" fmla="*/ 1038224 w 3193109"/>
                  <a:gd name="connsiteY16" fmla="*/ 477890 h 1355442"/>
                  <a:gd name="connsiteX17" fmla="*/ 1076323 w 3193109"/>
                  <a:gd name="connsiteY17" fmla="*/ 468365 h 1355442"/>
                  <a:gd name="connsiteX18" fmla="*/ 1142998 w 3193109"/>
                  <a:gd name="connsiteY18" fmla="*/ 325490 h 1355442"/>
                  <a:gd name="connsiteX19" fmla="*/ 1552572 w 3193109"/>
                  <a:gd name="connsiteY19" fmla="*/ 154040 h 1355442"/>
                  <a:gd name="connsiteX20" fmla="*/ 2076446 w 3193109"/>
                  <a:gd name="connsiteY20" fmla="*/ 1640 h 1355442"/>
                  <a:gd name="connsiteX21" fmla="*/ 2105016 w 3193109"/>
                  <a:gd name="connsiteY21" fmla="*/ 115939 h 1355442"/>
                  <a:gd name="connsiteX22" fmla="*/ 2133595 w 3193109"/>
                  <a:gd name="connsiteY22" fmla="*/ 277865 h 1355442"/>
                  <a:gd name="connsiteX23" fmla="*/ 2181220 w 3193109"/>
                  <a:gd name="connsiteY23" fmla="*/ 582665 h 1355442"/>
                  <a:gd name="connsiteX24" fmla="*/ 2219319 w 3193109"/>
                  <a:gd name="connsiteY24" fmla="*/ 744589 h 1355442"/>
                  <a:gd name="connsiteX25" fmla="*/ 2266945 w 3193109"/>
                  <a:gd name="connsiteY25" fmla="*/ 877940 h 1355442"/>
                  <a:gd name="connsiteX26" fmla="*/ 2285994 w 3193109"/>
                  <a:gd name="connsiteY26" fmla="*/ 858889 h 1355442"/>
                  <a:gd name="connsiteX27" fmla="*/ 2362195 w 3193109"/>
                  <a:gd name="connsiteY27" fmla="*/ 506465 h 1355442"/>
                  <a:gd name="connsiteX28" fmla="*/ 2447919 w 3193109"/>
                  <a:gd name="connsiteY28" fmla="*/ 592189 h 1355442"/>
                  <a:gd name="connsiteX29" fmla="*/ 2486018 w 3193109"/>
                  <a:gd name="connsiteY29" fmla="*/ 601714 h 1355442"/>
                  <a:gd name="connsiteX30" fmla="*/ 2524117 w 3193109"/>
                  <a:gd name="connsiteY30" fmla="*/ 525514 h 1355442"/>
                  <a:gd name="connsiteX31" fmla="*/ 2619367 w 3193109"/>
                  <a:gd name="connsiteY31" fmla="*/ 506464 h 1355442"/>
                  <a:gd name="connsiteX32" fmla="*/ 2657465 w 3193109"/>
                  <a:gd name="connsiteY32" fmla="*/ 696964 h 1355442"/>
                  <a:gd name="connsiteX33" fmla="*/ 2724141 w 3193109"/>
                  <a:gd name="connsiteY33" fmla="*/ 1087489 h 1355442"/>
                  <a:gd name="connsiteX34" fmla="*/ 2771765 w 3193109"/>
                  <a:gd name="connsiteY34" fmla="*/ 1116063 h 1355442"/>
                  <a:gd name="connsiteX35" fmla="*/ 2809866 w 3193109"/>
                  <a:gd name="connsiteY35" fmla="*/ 1354189 h 1355442"/>
                  <a:gd name="connsiteX36" fmla="*/ 2857489 w 3193109"/>
                  <a:gd name="connsiteY36" fmla="*/ 1182738 h 1355442"/>
                  <a:gd name="connsiteX37" fmla="*/ 2876540 w 3193109"/>
                  <a:gd name="connsiteY37" fmla="*/ 763638 h 1355442"/>
                  <a:gd name="connsiteX38" fmla="*/ 2886064 w 3193109"/>
                  <a:gd name="connsiteY38" fmla="*/ 515988 h 1355442"/>
                  <a:gd name="connsiteX39" fmla="*/ 2924164 w 3193109"/>
                  <a:gd name="connsiteY39" fmla="*/ 573138 h 1355442"/>
                  <a:gd name="connsiteX40" fmla="*/ 2962264 w 3193109"/>
                  <a:gd name="connsiteY40" fmla="*/ 49263 h 1355442"/>
                  <a:gd name="connsiteX41" fmla="*/ 3057514 w 3193109"/>
                  <a:gd name="connsiteY41" fmla="*/ 163563 h 1355442"/>
                  <a:gd name="connsiteX42" fmla="*/ 3114663 w 3193109"/>
                  <a:gd name="connsiteY42" fmla="*/ 96888 h 1355442"/>
                  <a:gd name="connsiteX43" fmla="*/ 3133713 w 3193109"/>
                  <a:gd name="connsiteY43" fmla="*/ 211188 h 1355442"/>
                  <a:gd name="connsiteX44" fmla="*/ 3190862 w 3193109"/>
                  <a:gd name="connsiteY44" fmla="*/ 30213 h 1355442"/>
                  <a:gd name="connsiteX45" fmla="*/ 3181336 w 3193109"/>
                  <a:gd name="connsiteY45" fmla="*/ 30213 h 1355442"/>
                  <a:gd name="connsiteX0" fmla="*/ 0 w 3267102"/>
                  <a:gd name="connsiteY0" fmla="*/ 1640 h 1355442"/>
                  <a:gd name="connsiteX1" fmla="*/ 47625 w 3267102"/>
                  <a:gd name="connsiteY1" fmla="*/ 11165 h 1355442"/>
                  <a:gd name="connsiteX2" fmla="*/ 133350 w 3267102"/>
                  <a:gd name="connsiteY2" fmla="*/ 49265 h 1355442"/>
                  <a:gd name="connsiteX3" fmla="*/ 257175 w 3267102"/>
                  <a:gd name="connsiteY3" fmla="*/ 58790 h 1355442"/>
                  <a:gd name="connsiteX4" fmla="*/ 266700 w 3267102"/>
                  <a:gd name="connsiteY4" fmla="*/ 192140 h 1355442"/>
                  <a:gd name="connsiteX5" fmla="*/ 285750 w 3267102"/>
                  <a:gd name="connsiteY5" fmla="*/ 163565 h 1355442"/>
                  <a:gd name="connsiteX6" fmla="*/ 314325 w 3267102"/>
                  <a:gd name="connsiteY6" fmla="*/ 154040 h 1355442"/>
                  <a:gd name="connsiteX7" fmla="*/ 323850 w 3267102"/>
                  <a:gd name="connsiteY7" fmla="*/ 277865 h 1355442"/>
                  <a:gd name="connsiteX8" fmla="*/ 333375 w 3267102"/>
                  <a:gd name="connsiteY8" fmla="*/ 306440 h 1355442"/>
                  <a:gd name="connsiteX9" fmla="*/ 342900 w 3267102"/>
                  <a:gd name="connsiteY9" fmla="*/ 344540 h 1355442"/>
                  <a:gd name="connsiteX10" fmla="*/ 371475 w 3267102"/>
                  <a:gd name="connsiteY10" fmla="*/ 277865 h 1355442"/>
                  <a:gd name="connsiteX11" fmla="*/ 390525 w 3267102"/>
                  <a:gd name="connsiteY11" fmla="*/ 220715 h 1355442"/>
                  <a:gd name="connsiteX12" fmla="*/ 438150 w 3267102"/>
                  <a:gd name="connsiteY12" fmla="*/ 344540 h 1355442"/>
                  <a:gd name="connsiteX13" fmla="*/ 590550 w 3267102"/>
                  <a:gd name="connsiteY13" fmla="*/ 496940 h 1355442"/>
                  <a:gd name="connsiteX14" fmla="*/ 895350 w 3267102"/>
                  <a:gd name="connsiteY14" fmla="*/ 430265 h 1355442"/>
                  <a:gd name="connsiteX15" fmla="*/ 990599 w 3267102"/>
                  <a:gd name="connsiteY15" fmla="*/ 563615 h 1355442"/>
                  <a:gd name="connsiteX16" fmla="*/ 1038224 w 3267102"/>
                  <a:gd name="connsiteY16" fmla="*/ 477890 h 1355442"/>
                  <a:gd name="connsiteX17" fmla="*/ 1076323 w 3267102"/>
                  <a:gd name="connsiteY17" fmla="*/ 468365 h 1355442"/>
                  <a:gd name="connsiteX18" fmla="*/ 1142998 w 3267102"/>
                  <a:gd name="connsiteY18" fmla="*/ 325490 h 1355442"/>
                  <a:gd name="connsiteX19" fmla="*/ 1552572 w 3267102"/>
                  <a:gd name="connsiteY19" fmla="*/ 154040 h 1355442"/>
                  <a:gd name="connsiteX20" fmla="*/ 2076446 w 3267102"/>
                  <a:gd name="connsiteY20" fmla="*/ 1640 h 1355442"/>
                  <a:gd name="connsiteX21" fmla="*/ 2105016 w 3267102"/>
                  <a:gd name="connsiteY21" fmla="*/ 115939 h 1355442"/>
                  <a:gd name="connsiteX22" fmla="*/ 2133595 w 3267102"/>
                  <a:gd name="connsiteY22" fmla="*/ 277865 h 1355442"/>
                  <a:gd name="connsiteX23" fmla="*/ 2181220 w 3267102"/>
                  <a:gd name="connsiteY23" fmla="*/ 582665 h 1355442"/>
                  <a:gd name="connsiteX24" fmla="*/ 2219319 w 3267102"/>
                  <a:gd name="connsiteY24" fmla="*/ 744589 h 1355442"/>
                  <a:gd name="connsiteX25" fmla="*/ 2266945 w 3267102"/>
                  <a:gd name="connsiteY25" fmla="*/ 877940 h 1355442"/>
                  <a:gd name="connsiteX26" fmla="*/ 2285994 w 3267102"/>
                  <a:gd name="connsiteY26" fmla="*/ 858889 h 1355442"/>
                  <a:gd name="connsiteX27" fmla="*/ 2362195 w 3267102"/>
                  <a:gd name="connsiteY27" fmla="*/ 506465 h 1355442"/>
                  <a:gd name="connsiteX28" fmla="*/ 2447919 w 3267102"/>
                  <a:gd name="connsiteY28" fmla="*/ 592189 h 1355442"/>
                  <a:gd name="connsiteX29" fmla="*/ 2486018 w 3267102"/>
                  <a:gd name="connsiteY29" fmla="*/ 601714 h 1355442"/>
                  <a:gd name="connsiteX30" fmla="*/ 2524117 w 3267102"/>
                  <a:gd name="connsiteY30" fmla="*/ 525514 h 1355442"/>
                  <a:gd name="connsiteX31" fmla="*/ 2619367 w 3267102"/>
                  <a:gd name="connsiteY31" fmla="*/ 506464 h 1355442"/>
                  <a:gd name="connsiteX32" fmla="*/ 2657465 w 3267102"/>
                  <a:gd name="connsiteY32" fmla="*/ 696964 h 1355442"/>
                  <a:gd name="connsiteX33" fmla="*/ 2724141 w 3267102"/>
                  <a:gd name="connsiteY33" fmla="*/ 1087489 h 1355442"/>
                  <a:gd name="connsiteX34" fmla="*/ 2771765 w 3267102"/>
                  <a:gd name="connsiteY34" fmla="*/ 1116063 h 1355442"/>
                  <a:gd name="connsiteX35" fmla="*/ 2809866 w 3267102"/>
                  <a:gd name="connsiteY35" fmla="*/ 1354189 h 1355442"/>
                  <a:gd name="connsiteX36" fmla="*/ 2857489 w 3267102"/>
                  <a:gd name="connsiteY36" fmla="*/ 1182738 h 1355442"/>
                  <a:gd name="connsiteX37" fmla="*/ 2876540 w 3267102"/>
                  <a:gd name="connsiteY37" fmla="*/ 763638 h 1355442"/>
                  <a:gd name="connsiteX38" fmla="*/ 2886064 w 3267102"/>
                  <a:gd name="connsiteY38" fmla="*/ 515988 h 1355442"/>
                  <a:gd name="connsiteX39" fmla="*/ 2924164 w 3267102"/>
                  <a:gd name="connsiteY39" fmla="*/ 573138 h 1355442"/>
                  <a:gd name="connsiteX40" fmla="*/ 2962264 w 3267102"/>
                  <a:gd name="connsiteY40" fmla="*/ 49263 h 1355442"/>
                  <a:gd name="connsiteX41" fmla="*/ 3057514 w 3267102"/>
                  <a:gd name="connsiteY41" fmla="*/ 163563 h 1355442"/>
                  <a:gd name="connsiteX42" fmla="*/ 3114663 w 3267102"/>
                  <a:gd name="connsiteY42" fmla="*/ 96888 h 1355442"/>
                  <a:gd name="connsiteX43" fmla="*/ 3133713 w 3267102"/>
                  <a:gd name="connsiteY43" fmla="*/ 211188 h 1355442"/>
                  <a:gd name="connsiteX44" fmla="*/ 3190862 w 3267102"/>
                  <a:gd name="connsiteY44" fmla="*/ 30213 h 1355442"/>
                  <a:gd name="connsiteX45" fmla="*/ 3267061 w 3267102"/>
                  <a:gd name="connsiteY45" fmla="*/ 611238 h 1355442"/>
                  <a:gd name="connsiteX0" fmla="*/ 0 w 3279629"/>
                  <a:gd name="connsiteY0" fmla="*/ 1640 h 1355442"/>
                  <a:gd name="connsiteX1" fmla="*/ 47625 w 3279629"/>
                  <a:gd name="connsiteY1" fmla="*/ 11165 h 1355442"/>
                  <a:gd name="connsiteX2" fmla="*/ 133350 w 3279629"/>
                  <a:gd name="connsiteY2" fmla="*/ 49265 h 1355442"/>
                  <a:gd name="connsiteX3" fmla="*/ 257175 w 3279629"/>
                  <a:gd name="connsiteY3" fmla="*/ 58790 h 1355442"/>
                  <a:gd name="connsiteX4" fmla="*/ 266700 w 3279629"/>
                  <a:gd name="connsiteY4" fmla="*/ 192140 h 1355442"/>
                  <a:gd name="connsiteX5" fmla="*/ 285750 w 3279629"/>
                  <a:gd name="connsiteY5" fmla="*/ 163565 h 1355442"/>
                  <a:gd name="connsiteX6" fmla="*/ 314325 w 3279629"/>
                  <a:gd name="connsiteY6" fmla="*/ 154040 h 1355442"/>
                  <a:gd name="connsiteX7" fmla="*/ 323850 w 3279629"/>
                  <a:gd name="connsiteY7" fmla="*/ 277865 h 1355442"/>
                  <a:gd name="connsiteX8" fmla="*/ 333375 w 3279629"/>
                  <a:gd name="connsiteY8" fmla="*/ 306440 h 1355442"/>
                  <a:gd name="connsiteX9" fmla="*/ 342900 w 3279629"/>
                  <a:gd name="connsiteY9" fmla="*/ 344540 h 1355442"/>
                  <a:gd name="connsiteX10" fmla="*/ 371475 w 3279629"/>
                  <a:gd name="connsiteY10" fmla="*/ 277865 h 1355442"/>
                  <a:gd name="connsiteX11" fmla="*/ 390525 w 3279629"/>
                  <a:gd name="connsiteY11" fmla="*/ 220715 h 1355442"/>
                  <a:gd name="connsiteX12" fmla="*/ 438150 w 3279629"/>
                  <a:gd name="connsiteY12" fmla="*/ 344540 h 1355442"/>
                  <a:gd name="connsiteX13" fmla="*/ 590550 w 3279629"/>
                  <a:gd name="connsiteY13" fmla="*/ 496940 h 1355442"/>
                  <a:gd name="connsiteX14" fmla="*/ 895350 w 3279629"/>
                  <a:gd name="connsiteY14" fmla="*/ 430265 h 1355442"/>
                  <a:gd name="connsiteX15" fmla="*/ 990599 w 3279629"/>
                  <a:gd name="connsiteY15" fmla="*/ 563615 h 1355442"/>
                  <a:gd name="connsiteX16" fmla="*/ 1038224 w 3279629"/>
                  <a:gd name="connsiteY16" fmla="*/ 477890 h 1355442"/>
                  <a:gd name="connsiteX17" fmla="*/ 1076323 w 3279629"/>
                  <a:gd name="connsiteY17" fmla="*/ 468365 h 1355442"/>
                  <a:gd name="connsiteX18" fmla="*/ 1142998 w 3279629"/>
                  <a:gd name="connsiteY18" fmla="*/ 325490 h 1355442"/>
                  <a:gd name="connsiteX19" fmla="*/ 1552572 w 3279629"/>
                  <a:gd name="connsiteY19" fmla="*/ 154040 h 1355442"/>
                  <a:gd name="connsiteX20" fmla="*/ 2076446 w 3279629"/>
                  <a:gd name="connsiteY20" fmla="*/ 1640 h 1355442"/>
                  <a:gd name="connsiteX21" fmla="*/ 2105016 w 3279629"/>
                  <a:gd name="connsiteY21" fmla="*/ 115939 h 1355442"/>
                  <a:gd name="connsiteX22" fmla="*/ 2133595 w 3279629"/>
                  <a:gd name="connsiteY22" fmla="*/ 277865 h 1355442"/>
                  <a:gd name="connsiteX23" fmla="*/ 2181220 w 3279629"/>
                  <a:gd name="connsiteY23" fmla="*/ 582665 h 1355442"/>
                  <a:gd name="connsiteX24" fmla="*/ 2219319 w 3279629"/>
                  <a:gd name="connsiteY24" fmla="*/ 744589 h 1355442"/>
                  <a:gd name="connsiteX25" fmla="*/ 2266945 w 3279629"/>
                  <a:gd name="connsiteY25" fmla="*/ 877940 h 1355442"/>
                  <a:gd name="connsiteX26" fmla="*/ 2285994 w 3279629"/>
                  <a:gd name="connsiteY26" fmla="*/ 858889 h 1355442"/>
                  <a:gd name="connsiteX27" fmla="*/ 2362195 w 3279629"/>
                  <a:gd name="connsiteY27" fmla="*/ 506465 h 1355442"/>
                  <a:gd name="connsiteX28" fmla="*/ 2447919 w 3279629"/>
                  <a:gd name="connsiteY28" fmla="*/ 592189 h 1355442"/>
                  <a:gd name="connsiteX29" fmla="*/ 2486018 w 3279629"/>
                  <a:gd name="connsiteY29" fmla="*/ 601714 h 1355442"/>
                  <a:gd name="connsiteX30" fmla="*/ 2524117 w 3279629"/>
                  <a:gd name="connsiteY30" fmla="*/ 525514 h 1355442"/>
                  <a:gd name="connsiteX31" fmla="*/ 2619367 w 3279629"/>
                  <a:gd name="connsiteY31" fmla="*/ 506464 h 1355442"/>
                  <a:gd name="connsiteX32" fmla="*/ 2657465 w 3279629"/>
                  <a:gd name="connsiteY32" fmla="*/ 696964 h 1355442"/>
                  <a:gd name="connsiteX33" fmla="*/ 2724141 w 3279629"/>
                  <a:gd name="connsiteY33" fmla="*/ 1087489 h 1355442"/>
                  <a:gd name="connsiteX34" fmla="*/ 2771765 w 3279629"/>
                  <a:gd name="connsiteY34" fmla="*/ 1116063 h 1355442"/>
                  <a:gd name="connsiteX35" fmla="*/ 2809866 w 3279629"/>
                  <a:gd name="connsiteY35" fmla="*/ 1354189 h 1355442"/>
                  <a:gd name="connsiteX36" fmla="*/ 2857489 w 3279629"/>
                  <a:gd name="connsiteY36" fmla="*/ 1182738 h 1355442"/>
                  <a:gd name="connsiteX37" fmla="*/ 2876540 w 3279629"/>
                  <a:gd name="connsiteY37" fmla="*/ 763638 h 1355442"/>
                  <a:gd name="connsiteX38" fmla="*/ 2886064 w 3279629"/>
                  <a:gd name="connsiteY38" fmla="*/ 515988 h 1355442"/>
                  <a:gd name="connsiteX39" fmla="*/ 2924164 w 3279629"/>
                  <a:gd name="connsiteY39" fmla="*/ 573138 h 1355442"/>
                  <a:gd name="connsiteX40" fmla="*/ 2962264 w 3279629"/>
                  <a:gd name="connsiteY40" fmla="*/ 49263 h 1355442"/>
                  <a:gd name="connsiteX41" fmla="*/ 3057514 w 3279629"/>
                  <a:gd name="connsiteY41" fmla="*/ 163563 h 1355442"/>
                  <a:gd name="connsiteX42" fmla="*/ 3114663 w 3279629"/>
                  <a:gd name="connsiteY42" fmla="*/ 96888 h 1355442"/>
                  <a:gd name="connsiteX43" fmla="*/ 3133713 w 3279629"/>
                  <a:gd name="connsiteY43" fmla="*/ 211188 h 1355442"/>
                  <a:gd name="connsiteX44" fmla="*/ 3190862 w 3279629"/>
                  <a:gd name="connsiteY44" fmla="*/ 30213 h 1355442"/>
                  <a:gd name="connsiteX45" fmla="*/ 3276585 w 3279629"/>
                  <a:gd name="connsiteY45" fmla="*/ 106413 h 1355442"/>
                  <a:gd name="connsiteX46" fmla="*/ 3267061 w 3279629"/>
                  <a:gd name="connsiteY46" fmla="*/ 611238 h 1355442"/>
                  <a:gd name="connsiteX0" fmla="*/ 0 w 3288560"/>
                  <a:gd name="connsiteY0" fmla="*/ 1640 h 1355442"/>
                  <a:gd name="connsiteX1" fmla="*/ 47625 w 3288560"/>
                  <a:gd name="connsiteY1" fmla="*/ 11165 h 1355442"/>
                  <a:gd name="connsiteX2" fmla="*/ 133350 w 3288560"/>
                  <a:gd name="connsiteY2" fmla="*/ 49265 h 1355442"/>
                  <a:gd name="connsiteX3" fmla="*/ 257175 w 3288560"/>
                  <a:gd name="connsiteY3" fmla="*/ 58790 h 1355442"/>
                  <a:gd name="connsiteX4" fmla="*/ 266700 w 3288560"/>
                  <a:gd name="connsiteY4" fmla="*/ 192140 h 1355442"/>
                  <a:gd name="connsiteX5" fmla="*/ 285750 w 3288560"/>
                  <a:gd name="connsiteY5" fmla="*/ 163565 h 1355442"/>
                  <a:gd name="connsiteX6" fmla="*/ 314325 w 3288560"/>
                  <a:gd name="connsiteY6" fmla="*/ 154040 h 1355442"/>
                  <a:gd name="connsiteX7" fmla="*/ 323850 w 3288560"/>
                  <a:gd name="connsiteY7" fmla="*/ 277865 h 1355442"/>
                  <a:gd name="connsiteX8" fmla="*/ 333375 w 3288560"/>
                  <a:gd name="connsiteY8" fmla="*/ 306440 h 1355442"/>
                  <a:gd name="connsiteX9" fmla="*/ 342900 w 3288560"/>
                  <a:gd name="connsiteY9" fmla="*/ 344540 h 1355442"/>
                  <a:gd name="connsiteX10" fmla="*/ 371475 w 3288560"/>
                  <a:gd name="connsiteY10" fmla="*/ 277865 h 1355442"/>
                  <a:gd name="connsiteX11" fmla="*/ 390525 w 3288560"/>
                  <a:gd name="connsiteY11" fmla="*/ 220715 h 1355442"/>
                  <a:gd name="connsiteX12" fmla="*/ 438150 w 3288560"/>
                  <a:gd name="connsiteY12" fmla="*/ 344540 h 1355442"/>
                  <a:gd name="connsiteX13" fmla="*/ 590550 w 3288560"/>
                  <a:gd name="connsiteY13" fmla="*/ 496940 h 1355442"/>
                  <a:gd name="connsiteX14" fmla="*/ 895350 w 3288560"/>
                  <a:gd name="connsiteY14" fmla="*/ 430265 h 1355442"/>
                  <a:gd name="connsiteX15" fmla="*/ 990599 w 3288560"/>
                  <a:gd name="connsiteY15" fmla="*/ 563615 h 1355442"/>
                  <a:gd name="connsiteX16" fmla="*/ 1038224 w 3288560"/>
                  <a:gd name="connsiteY16" fmla="*/ 477890 h 1355442"/>
                  <a:gd name="connsiteX17" fmla="*/ 1076323 w 3288560"/>
                  <a:gd name="connsiteY17" fmla="*/ 468365 h 1355442"/>
                  <a:gd name="connsiteX18" fmla="*/ 1142998 w 3288560"/>
                  <a:gd name="connsiteY18" fmla="*/ 325490 h 1355442"/>
                  <a:gd name="connsiteX19" fmla="*/ 1552572 w 3288560"/>
                  <a:gd name="connsiteY19" fmla="*/ 154040 h 1355442"/>
                  <a:gd name="connsiteX20" fmla="*/ 2076446 w 3288560"/>
                  <a:gd name="connsiteY20" fmla="*/ 1640 h 1355442"/>
                  <a:gd name="connsiteX21" fmla="*/ 2105016 w 3288560"/>
                  <a:gd name="connsiteY21" fmla="*/ 115939 h 1355442"/>
                  <a:gd name="connsiteX22" fmla="*/ 2133595 w 3288560"/>
                  <a:gd name="connsiteY22" fmla="*/ 277865 h 1355442"/>
                  <a:gd name="connsiteX23" fmla="*/ 2181220 w 3288560"/>
                  <a:gd name="connsiteY23" fmla="*/ 582665 h 1355442"/>
                  <a:gd name="connsiteX24" fmla="*/ 2219319 w 3288560"/>
                  <a:gd name="connsiteY24" fmla="*/ 744589 h 1355442"/>
                  <a:gd name="connsiteX25" fmla="*/ 2266945 w 3288560"/>
                  <a:gd name="connsiteY25" fmla="*/ 877940 h 1355442"/>
                  <a:gd name="connsiteX26" fmla="*/ 2285994 w 3288560"/>
                  <a:gd name="connsiteY26" fmla="*/ 858889 h 1355442"/>
                  <a:gd name="connsiteX27" fmla="*/ 2362195 w 3288560"/>
                  <a:gd name="connsiteY27" fmla="*/ 506465 h 1355442"/>
                  <a:gd name="connsiteX28" fmla="*/ 2447919 w 3288560"/>
                  <a:gd name="connsiteY28" fmla="*/ 592189 h 1355442"/>
                  <a:gd name="connsiteX29" fmla="*/ 2486018 w 3288560"/>
                  <a:gd name="connsiteY29" fmla="*/ 601714 h 1355442"/>
                  <a:gd name="connsiteX30" fmla="*/ 2524117 w 3288560"/>
                  <a:gd name="connsiteY30" fmla="*/ 525514 h 1355442"/>
                  <a:gd name="connsiteX31" fmla="*/ 2619367 w 3288560"/>
                  <a:gd name="connsiteY31" fmla="*/ 506464 h 1355442"/>
                  <a:gd name="connsiteX32" fmla="*/ 2657465 w 3288560"/>
                  <a:gd name="connsiteY32" fmla="*/ 696964 h 1355442"/>
                  <a:gd name="connsiteX33" fmla="*/ 2724141 w 3288560"/>
                  <a:gd name="connsiteY33" fmla="*/ 1087489 h 1355442"/>
                  <a:gd name="connsiteX34" fmla="*/ 2771765 w 3288560"/>
                  <a:gd name="connsiteY34" fmla="*/ 1116063 h 1355442"/>
                  <a:gd name="connsiteX35" fmla="*/ 2809866 w 3288560"/>
                  <a:gd name="connsiteY35" fmla="*/ 1354189 h 1355442"/>
                  <a:gd name="connsiteX36" fmla="*/ 2857489 w 3288560"/>
                  <a:gd name="connsiteY36" fmla="*/ 1182738 h 1355442"/>
                  <a:gd name="connsiteX37" fmla="*/ 2876540 w 3288560"/>
                  <a:gd name="connsiteY37" fmla="*/ 763638 h 1355442"/>
                  <a:gd name="connsiteX38" fmla="*/ 2886064 w 3288560"/>
                  <a:gd name="connsiteY38" fmla="*/ 515988 h 1355442"/>
                  <a:gd name="connsiteX39" fmla="*/ 2924164 w 3288560"/>
                  <a:gd name="connsiteY39" fmla="*/ 573138 h 1355442"/>
                  <a:gd name="connsiteX40" fmla="*/ 2962264 w 3288560"/>
                  <a:gd name="connsiteY40" fmla="*/ 49263 h 1355442"/>
                  <a:gd name="connsiteX41" fmla="*/ 3057514 w 3288560"/>
                  <a:gd name="connsiteY41" fmla="*/ 163563 h 1355442"/>
                  <a:gd name="connsiteX42" fmla="*/ 3114663 w 3288560"/>
                  <a:gd name="connsiteY42" fmla="*/ 96888 h 1355442"/>
                  <a:gd name="connsiteX43" fmla="*/ 3133713 w 3288560"/>
                  <a:gd name="connsiteY43" fmla="*/ 211188 h 1355442"/>
                  <a:gd name="connsiteX44" fmla="*/ 3190862 w 3288560"/>
                  <a:gd name="connsiteY44" fmla="*/ 30213 h 1355442"/>
                  <a:gd name="connsiteX45" fmla="*/ 3286110 w 3288560"/>
                  <a:gd name="connsiteY45" fmla="*/ 106413 h 1355442"/>
                  <a:gd name="connsiteX46" fmla="*/ 3267061 w 3288560"/>
                  <a:gd name="connsiteY46" fmla="*/ 611238 h 1355442"/>
                  <a:gd name="connsiteX0" fmla="*/ 0 w 3279629"/>
                  <a:gd name="connsiteY0" fmla="*/ 1640 h 1355442"/>
                  <a:gd name="connsiteX1" fmla="*/ 47625 w 3279629"/>
                  <a:gd name="connsiteY1" fmla="*/ 11165 h 1355442"/>
                  <a:gd name="connsiteX2" fmla="*/ 133350 w 3279629"/>
                  <a:gd name="connsiteY2" fmla="*/ 49265 h 1355442"/>
                  <a:gd name="connsiteX3" fmla="*/ 257175 w 3279629"/>
                  <a:gd name="connsiteY3" fmla="*/ 58790 h 1355442"/>
                  <a:gd name="connsiteX4" fmla="*/ 266700 w 3279629"/>
                  <a:gd name="connsiteY4" fmla="*/ 192140 h 1355442"/>
                  <a:gd name="connsiteX5" fmla="*/ 285750 w 3279629"/>
                  <a:gd name="connsiteY5" fmla="*/ 163565 h 1355442"/>
                  <a:gd name="connsiteX6" fmla="*/ 314325 w 3279629"/>
                  <a:gd name="connsiteY6" fmla="*/ 154040 h 1355442"/>
                  <a:gd name="connsiteX7" fmla="*/ 323850 w 3279629"/>
                  <a:gd name="connsiteY7" fmla="*/ 277865 h 1355442"/>
                  <a:gd name="connsiteX8" fmla="*/ 333375 w 3279629"/>
                  <a:gd name="connsiteY8" fmla="*/ 306440 h 1355442"/>
                  <a:gd name="connsiteX9" fmla="*/ 342900 w 3279629"/>
                  <a:gd name="connsiteY9" fmla="*/ 344540 h 1355442"/>
                  <a:gd name="connsiteX10" fmla="*/ 371475 w 3279629"/>
                  <a:gd name="connsiteY10" fmla="*/ 277865 h 1355442"/>
                  <a:gd name="connsiteX11" fmla="*/ 390525 w 3279629"/>
                  <a:gd name="connsiteY11" fmla="*/ 220715 h 1355442"/>
                  <a:gd name="connsiteX12" fmla="*/ 438150 w 3279629"/>
                  <a:gd name="connsiteY12" fmla="*/ 344540 h 1355442"/>
                  <a:gd name="connsiteX13" fmla="*/ 590550 w 3279629"/>
                  <a:gd name="connsiteY13" fmla="*/ 496940 h 1355442"/>
                  <a:gd name="connsiteX14" fmla="*/ 895350 w 3279629"/>
                  <a:gd name="connsiteY14" fmla="*/ 430265 h 1355442"/>
                  <a:gd name="connsiteX15" fmla="*/ 990599 w 3279629"/>
                  <a:gd name="connsiteY15" fmla="*/ 563615 h 1355442"/>
                  <a:gd name="connsiteX16" fmla="*/ 1038224 w 3279629"/>
                  <a:gd name="connsiteY16" fmla="*/ 477890 h 1355442"/>
                  <a:gd name="connsiteX17" fmla="*/ 1076323 w 3279629"/>
                  <a:gd name="connsiteY17" fmla="*/ 468365 h 1355442"/>
                  <a:gd name="connsiteX18" fmla="*/ 1142998 w 3279629"/>
                  <a:gd name="connsiteY18" fmla="*/ 325490 h 1355442"/>
                  <a:gd name="connsiteX19" fmla="*/ 1552572 w 3279629"/>
                  <a:gd name="connsiteY19" fmla="*/ 154040 h 1355442"/>
                  <a:gd name="connsiteX20" fmla="*/ 2076446 w 3279629"/>
                  <a:gd name="connsiteY20" fmla="*/ 1640 h 1355442"/>
                  <a:gd name="connsiteX21" fmla="*/ 2105016 w 3279629"/>
                  <a:gd name="connsiteY21" fmla="*/ 115939 h 1355442"/>
                  <a:gd name="connsiteX22" fmla="*/ 2133595 w 3279629"/>
                  <a:gd name="connsiteY22" fmla="*/ 277865 h 1355442"/>
                  <a:gd name="connsiteX23" fmla="*/ 2181220 w 3279629"/>
                  <a:gd name="connsiteY23" fmla="*/ 582665 h 1355442"/>
                  <a:gd name="connsiteX24" fmla="*/ 2219319 w 3279629"/>
                  <a:gd name="connsiteY24" fmla="*/ 744589 h 1355442"/>
                  <a:gd name="connsiteX25" fmla="*/ 2266945 w 3279629"/>
                  <a:gd name="connsiteY25" fmla="*/ 877940 h 1355442"/>
                  <a:gd name="connsiteX26" fmla="*/ 2285994 w 3279629"/>
                  <a:gd name="connsiteY26" fmla="*/ 858889 h 1355442"/>
                  <a:gd name="connsiteX27" fmla="*/ 2362195 w 3279629"/>
                  <a:gd name="connsiteY27" fmla="*/ 506465 h 1355442"/>
                  <a:gd name="connsiteX28" fmla="*/ 2447919 w 3279629"/>
                  <a:gd name="connsiteY28" fmla="*/ 592189 h 1355442"/>
                  <a:gd name="connsiteX29" fmla="*/ 2486018 w 3279629"/>
                  <a:gd name="connsiteY29" fmla="*/ 601714 h 1355442"/>
                  <a:gd name="connsiteX30" fmla="*/ 2524117 w 3279629"/>
                  <a:gd name="connsiteY30" fmla="*/ 525514 h 1355442"/>
                  <a:gd name="connsiteX31" fmla="*/ 2619367 w 3279629"/>
                  <a:gd name="connsiteY31" fmla="*/ 506464 h 1355442"/>
                  <a:gd name="connsiteX32" fmla="*/ 2657465 w 3279629"/>
                  <a:gd name="connsiteY32" fmla="*/ 696964 h 1355442"/>
                  <a:gd name="connsiteX33" fmla="*/ 2724141 w 3279629"/>
                  <a:gd name="connsiteY33" fmla="*/ 1087489 h 1355442"/>
                  <a:gd name="connsiteX34" fmla="*/ 2771765 w 3279629"/>
                  <a:gd name="connsiteY34" fmla="*/ 1116063 h 1355442"/>
                  <a:gd name="connsiteX35" fmla="*/ 2809866 w 3279629"/>
                  <a:gd name="connsiteY35" fmla="*/ 1354189 h 1355442"/>
                  <a:gd name="connsiteX36" fmla="*/ 2857489 w 3279629"/>
                  <a:gd name="connsiteY36" fmla="*/ 1182738 h 1355442"/>
                  <a:gd name="connsiteX37" fmla="*/ 2876540 w 3279629"/>
                  <a:gd name="connsiteY37" fmla="*/ 763638 h 1355442"/>
                  <a:gd name="connsiteX38" fmla="*/ 2886064 w 3279629"/>
                  <a:gd name="connsiteY38" fmla="*/ 515988 h 1355442"/>
                  <a:gd name="connsiteX39" fmla="*/ 2924164 w 3279629"/>
                  <a:gd name="connsiteY39" fmla="*/ 573138 h 1355442"/>
                  <a:gd name="connsiteX40" fmla="*/ 2962264 w 3279629"/>
                  <a:gd name="connsiteY40" fmla="*/ 49263 h 1355442"/>
                  <a:gd name="connsiteX41" fmla="*/ 3057514 w 3279629"/>
                  <a:gd name="connsiteY41" fmla="*/ 163563 h 1355442"/>
                  <a:gd name="connsiteX42" fmla="*/ 3114663 w 3279629"/>
                  <a:gd name="connsiteY42" fmla="*/ 96888 h 1355442"/>
                  <a:gd name="connsiteX43" fmla="*/ 3133713 w 3279629"/>
                  <a:gd name="connsiteY43" fmla="*/ 211188 h 1355442"/>
                  <a:gd name="connsiteX44" fmla="*/ 3190862 w 3279629"/>
                  <a:gd name="connsiteY44" fmla="*/ 30213 h 1355442"/>
                  <a:gd name="connsiteX45" fmla="*/ 3276585 w 3279629"/>
                  <a:gd name="connsiteY45" fmla="*/ 106413 h 1355442"/>
                  <a:gd name="connsiteX46" fmla="*/ 3267061 w 3279629"/>
                  <a:gd name="connsiteY46" fmla="*/ 611238 h 1355442"/>
                  <a:gd name="connsiteX0" fmla="*/ 0 w 3267061"/>
                  <a:gd name="connsiteY0" fmla="*/ 1640 h 1355442"/>
                  <a:gd name="connsiteX1" fmla="*/ 47625 w 3267061"/>
                  <a:gd name="connsiteY1" fmla="*/ 11165 h 1355442"/>
                  <a:gd name="connsiteX2" fmla="*/ 133350 w 3267061"/>
                  <a:gd name="connsiteY2" fmla="*/ 49265 h 1355442"/>
                  <a:gd name="connsiteX3" fmla="*/ 257175 w 3267061"/>
                  <a:gd name="connsiteY3" fmla="*/ 58790 h 1355442"/>
                  <a:gd name="connsiteX4" fmla="*/ 266700 w 3267061"/>
                  <a:gd name="connsiteY4" fmla="*/ 192140 h 1355442"/>
                  <a:gd name="connsiteX5" fmla="*/ 285750 w 3267061"/>
                  <a:gd name="connsiteY5" fmla="*/ 163565 h 1355442"/>
                  <a:gd name="connsiteX6" fmla="*/ 314325 w 3267061"/>
                  <a:gd name="connsiteY6" fmla="*/ 154040 h 1355442"/>
                  <a:gd name="connsiteX7" fmla="*/ 323850 w 3267061"/>
                  <a:gd name="connsiteY7" fmla="*/ 277865 h 1355442"/>
                  <a:gd name="connsiteX8" fmla="*/ 333375 w 3267061"/>
                  <a:gd name="connsiteY8" fmla="*/ 306440 h 1355442"/>
                  <a:gd name="connsiteX9" fmla="*/ 342900 w 3267061"/>
                  <a:gd name="connsiteY9" fmla="*/ 344540 h 1355442"/>
                  <a:gd name="connsiteX10" fmla="*/ 371475 w 3267061"/>
                  <a:gd name="connsiteY10" fmla="*/ 277865 h 1355442"/>
                  <a:gd name="connsiteX11" fmla="*/ 390525 w 3267061"/>
                  <a:gd name="connsiteY11" fmla="*/ 220715 h 1355442"/>
                  <a:gd name="connsiteX12" fmla="*/ 438150 w 3267061"/>
                  <a:gd name="connsiteY12" fmla="*/ 344540 h 1355442"/>
                  <a:gd name="connsiteX13" fmla="*/ 590550 w 3267061"/>
                  <a:gd name="connsiteY13" fmla="*/ 496940 h 1355442"/>
                  <a:gd name="connsiteX14" fmla="*/ 895350 w 3267061"/>
                  <a:gd name="connsiteY14" fmla="*/ 430265 h 1355442"/>
                  <a:gd name="connsiteX15" fmla="*/ 990599 w 3267061"/>
                  <a:gd name="connsiteY15" fmla="*/ 563615 h 1355442"/>
                  <a:gd name="connsiteX16" fmla="*/ 1038224 w 3267061"/>
                  <a:gd name="connsiteY16" fmla="*/ 477890 h 1355442"/>
                  <a:gd name="connsiteX17" fmla="*/ 1076323 w 3267061"/>
                  <a:gd name="connsiteY17" fmla="*/ 468365 h 1355442"/>
                  <a:gd name="connsiteX18" fmla="*/ 1142998 w 3267061"/>
                  <a:gd name="connsiteY18" fmla="*/ 325490 h 1355442"/>
                  <a:gd name="connsiteX19" fmla="*/ 1552572 w 3267061"/>
                  <a:gd name="connsiteY19" fmla="*/ 154040 h 1355442"/>
                  <a:gd name="connsiteX20" fmla="*/ 2076446 w 3267061"/>
                  <a:gd name="connsiteY20" fmla="*/ 1640 h 1355442"/>
                  <a:gd name="connsiteX21" fmla="*/ 2105016 w 3267061"/>
                  <a:gd name="connsiteY21" fmla="*/ 115939 h 1355442"/>
                  <a:gd name="connsiteX22" fmla="*/ 2133595 w 3267061"/>
                  <a:gd name="connsiteY22" fmla="*/ 277865 h 1355442"/>
                  <a:gd name="connsiteX23" fmla="*/ 2181220 w 3267061"/>
                  <a:gd name="connsiteY23" fmla="*/ 582665 h 1355442"/>
                  <a:gd name="connsiteX24" fmla="*/ 2219319 w 3267061"/>
                  <a:gd name="connsiteY24" fmla="*/ 744589 h 1355442"/>
                  <a:gd name="connsiteX25" fmla="*/ 2266945 w 3267061"/>
                  <a:gd name="connsiteY25" fmla="*/ 877940 h 1355442"/>
                  <a:gd name="connsiteX26" fmla="*/ 2285994 w 3267061"/>
                  <a:gd name="connsiteY26" fmla="*/ 858889 h 1355442"/>
                  <a:gd name="connsiteX27" fmla="*/ 2362195 w 3267061"/>
                  <a:gd name="connsiteY27" fmla="*/ 506465 h 1355442"/>
                  <a:gd name="connsiteX28" fmla="*/ 2447919 w 3267061"/>
                  <a:gd name="connsiteY28" fmla="*/ 592189 h 1355442"/>
                  <a:gd name="connsiteX29" fmla="*/ 2486018 w 3267061"/>
                  <a:gd name="connsiteY29" fmla="*/ 601714 h 1355442"/>
                  <a:gd name="connsiteX30" fmla="*/ 2524117 w 3267061"/>
                  <a:gd name="connsiteY30" fmla="*/ 525514 h 1355442"/>
                  <a:gd name="connsiteX31" fmla="*/ 2619367 w 3267061"/>
                  <a:gd name="connsiteY31" fmla="*/ 506464 h 1355442"/>
                  <a:gd name="connsiteX32" fmla="*/ 2657465 w 3267061"/>
                  <a:gd name="connsiteY32" fmla="*/ 696964 h 1355442"/>
                  <a:gd name="connsiteX33" fmla="*/ 2724141 w 3267061"/>
                  <a:gd name="connsiteY33" fmla="*/ 1087489 h 1355442"/>
                  <a:gd name="connsiteX34" fmla="*/ 2771765 w 3267061"/>
                  <a:gd name="connsiteY34" fmla="*/ 1116063 h 1355442"/>
                  <a:gd name="connsiteX35" fmla="*/ 2809866 w 3267061"/>
                  <a:gd name="connsiteY35" fmla="*/ 1354189 h 1355442"/>
                  <a:gd name="connsiteX36" fmla="*/ 2857489 w 3267061"/>
                  <a:gd name="connsiteY36" fmla="*/ 1182738 h 1355442"/>
                  <a:gd name="connsiteX37" fmla="*/ 2876540 w 3267061"/>
                  <a:gd name="connsiteY37" fmla="*/ 763638 h 1355442"/>
                  <a:gd name="connsiteX38" fmla="*/ 2886064 w 3267061"/>
                  <a:gd name="connsiteY38" fmla="*/ 515988 h 1355442"/>
                  <a:gd name="connsiteX39" fmla="*/ 2924164 w 3267061"/>
                  <a:gd name="connsiteY39" fmla="*/ 573138 h 1355442"/>
                  <a:gd name="connsiteX40" fmla="*/ 2962264 w 3267061"/>
                  <a:gd name="connsiteY40" fmla="*/ 49263 h 1355442"/>
                  <a:gd name="connsiteX41" fmla="*/ 3057514 w 3267061"/>
                  <a:gd name="connsiteY41" fmla="*/ 163563 h 1355442"/>
                  <a:gd name="connsiteX42" fmla="*/ 3114663 w 3267061"/>
                  <a:gd name="connsiteY42" fmla="*/ 96888 h 1355442"/>
                  <a:gd name="connsiteX43" fmla="*/ 3133713 w 3267061"/>
                  <a:gd name="connsiteY43" fmla="*/ 211188 h 1355442"/>
                  <a:gd name="connsiteX44" fmla="*/ 3190862 w 3267061"/>
                  <a:gd name="connsiteY44" fmla="*/ 30213 h 1355442"/>
                  <a:gd name="connsiteX45" fmla="*/ 3248010 w 3267061"/>
                  <a:gd name="connsiteY45" fmla="*/ 106413 h 1355442"/>
                  <a:gd name="connsiteX46" fmla="*/ 3267061 w 3267061"/>
                  <a:gd name="connsiteY46" fmla="*/ 611238 h 1355442"/>
                  <a:gd name="connsiteX0" fmla="*/ 0 w 3314686"/>
                  <a:gd name="connsiteY0" fmla="*/ 1640 h 1355442"/>
                  <a:gd name="connsiteX1" fmla="*/ 47625 w 3314686"/>
                  <a:gd name="connsiteY1" fmla="*/ 11165 h 1355442"/>
                  <a:gd name="connsiteX2" fmla="*/ 133350 w 3314686"/>
                  <a:gd name="connsiteY2" fmla="*/ 49265 h 1355442"/>
                  <a:gd name="connsiteX3" fmla="*/ 257175 w 3314686"/>
                  <a:gd name="connsiteY3" fmla="*/ 58790 h 1355442"/>
                  <a:gd name="connsiteX4" fmla="*/ 266700 w 3314686"/>
                  <a:gd name="connsiteY4" fmla="*/ 192140 h 1355442"/>
                  <a:gd name="connsiteX5" fmla="*/ 285750 w 3314686"/>
                  <a:gd name="connsiteY5" fmla="*/ 163565 h 1355442"/>
                  <a:gd name="connsiteX6" fmla="*/ 314325 w 3314686"/>
                  <a:gd name="connsiteY6" fmla="*/ 154040 h 1355442"/>
                  <a:gd name="connsiteX7" fmla="*/ 323850 w 3314686"/>
                  <a:gd name="connsiteY7" fmla="*/ 277865 h 1355442"/>
                  <a:gd name="connsiteX8" fmla="*/ 333375 w 3314686"/>
                  <a:gd name="connsiteY8" fmla="*/ 306440 h 1355442"/>
                  <a:gd name="connsiteX9" fmla="*/ 342900 w 3314686"/>
                  <a:gd name="connsiteY9" fmla="*/ 344540 h 1355442"/>
                  <a:gd name="connsiteX10" fmla="*/ 371475 w 3314686"/>
                  <a:gd name="connsiteY10" fmla="*/ 277865 h 1355442"/>
                  <a:gd name="connsiteX11" fmla="*/ 390525 w 3314686"/>
                  <a:gd name="connsiteY11" fmla="*/ 220715 h 1355442"/>
                  <a:gd name="connsiteX12" fmla="*/ 438150 w 3314686"/>
                  <a:gd name="connsiteY12" fmla="*/ 344540 h 1355442"/>
                  <a:gd name="connsiteX13" fmla="*/ 590550 w 3314686"/>
                  <a:gd name="connsiteY13" fmla="*/ 496940 h 1355442"/>
                  <a:gd name="connsiteX14" fmla="*/ 895350 w 3314686"/>
                  <a:gd name="connsiteY14" fmla="*/ 430265 h 1355442"/>
                  <a:gd name="connsiteX15" fmla="*/ 990599 w 3314686"/>
                  <a:gd name="connsiteY15" fmla="*/ 563615 h 1355442"/>
                  <a:gd name="connsiteX16" fmla="*/ 1038224 w 3314686"/>
                  <a:gd name="connsiteY16" fmla="*/ 477890 h 1355442"/>
                  <a:gd name="connsiteX17" fmla="*/ 1076323 w 3314686"/>
                  <a:gd name="connsiteY17" fmla="*/ 468365 h 1355442"/>
                  <a:gd name="connsiteX18" fmla="*/ 1142998 w 3314686"/>
                  <a:gd name="connsiteY18" fmla="*/ 325490 h 1355442"/>
                  <a:gd name="connsiteX19" fmla="*/ 1552572 w 3314686"/>
                  <a:gd name="connsiteY19" fmla="*/ 154040 h 1355442"/>
                  <a:gd name="connsiteX20" fmla="*/ 2076446 w 3314686"/>
                  <a:gd name="connsiteY20" fmla="*/ 1640 h 1355442"/>
                  <a:gd name="connsiteX21" fmla="*/ 2105016 w 3314686"/>
                  <a:gd name="connsiteY21" fmla="*/ 115939 h 1355442"/>
                  <a:gd name="connsiteX22" fmla="*/ 2133595 w 3314686"/>
                  <a:gd name="connsiteY22" fmla="*/ 277865 h 1355442"/>
                  <a:gd name="connsiteX23" fmla="*/ 2181220 w 3314686"/>
                  <a:gd name="connsiteY23" fmla="*/ 582665 h 1355442"/>
                  <a:gd name="connsiteX24" fmla="*/ 2219319 w 3314686"/>
                  <a:gd name="connsiteY24" fmla="*/ 744589 h 1355442"/>
                  <a:gd name="connsiteX25" fmla="*/ 2266945 w 3314686"/>
                  <a:gd name="connsiteY25" fmla="*/ 877940 h 1355442"/>
                  <a:gd name="connsiteX26" fmla="*/ 2285994 w 3314686"/>
                  <a:gd name="connsiteY26" fmla="*/ 858889 h 1355442"/>
                  <a:gd name="connsiteX27" fmla="*/ 2362195 w 3314686"/>
                  <a:gd name="connsiteY27" fmla="*/ 506465 h 1355442"/>
                  <a:gd name="connsiteX28" fmla="*/ 2447919 w 3314686"/>
                  <a:gd name="connsiteY28" fmla="*/ 592189 h 1355442"/>
                  <a:gd name="connsiteX29" fmla="*/ 2486018 w 3314686"/>
                  <a:gd name="connsiteY29" fmla="*/ 601714 h 1355442"/>
                  <a:gd name="connsiteX30" fmla="*/ 2524117 w 3314686"/>
                  <a:gd name="connsiteY30" fmla="*/ 525514 h 1355442"/>
                  <a:gd name="connsiteX31" fmla="*/ 2619367 w 3314686"/>
                  <a:gd name="connsiteY31" fmla="*/ 506464 h 1355442"/>
                  <a:gd name="connsiteX32" fmla="*/ 2657465 w 3314686"/>
                  <a:gd name="connsiteY32" fmla="*/ 696964 h 1355442"/>
                  <a:gd name="connsiteX33" fmla="*/ 2724141 w 3314686"/>
                  <a:gd name="connsiteY33" fmla="*/ 1087489 h 1355442"/>
                  <a:gd name="connsiteX34" fmla="*/ 2771765 w 3314686"/>
                  <a:gd name="connsiteY34" fmla="*/ 1116063 h 1355442"/>
                  <a:gd name="connsiteX35" fmla="*/ 2809866 w 3314686"/>
                  <a:gd name="connsiteY35" fmla="*/ 1354189 h 1355442"/>
                  <a:gd name="connsiteX36" fmla="*/ 2857489 w 3314686"/>
                  <a:gd name="connsiteY36" fmla="*/ 1182738 h 1355442"/>
                  <a:gd name="connsiteX37" fmla="*/ 2876540 w 3314686"/>
                  <a:gd name="connsiteY37" fmla="*/ 763638 h 1355442"/>
                  <a:gd name="connsiteX38" fmla="*/ 2886064 w 3314686"/>
                  <a:gd name="connsiteY38" fmla="*/ 515988 h 1355442"/>
                  <a:gd name="connsiteX39" fmla="*/ 2924164 w 3314686"/>
                  <a:gd name="connsiteY39" fmla="*/ 573138 h 1355442"/>
                  <a:gd name="connsiteX40" fmla="*/ 2962264 w 3314686"/>
                  <a:gd name="connsiteY40" fmla="*/ 49263 h 1355442"/>
                  <a:gd name="connsiteX41" fmla="*/ 3057514 w 3314686"/>
                  <a:gd name="connsiteY41" fmla="*/ 163563 h 1355442"/>
                  <a:gd name="connsiteX42" fmla="*/ 3114663 w 3314686"/>
                  <a:gd name="connsiteY42" fmla="*/ 96888 h 1355442"/>
                  <a:gd name="connsiteX43" fmla="*/ 3133713 w 3314686"/>
                  <a:gd name="connsiteY43" fmla="*/ 211188 h 1355442"/>
                  <a:gd name="connsiteX44" fmla="*/ 3190862 w 3314686"/>
                  <a:gd name="connsiteY44" fmla="*/ 30213 h 1355442"/>
                  <a:gd name="connsiteX45" fmla="*/ 3248010 w 3314686"/>
                  <a:gd name="connsiteY45" fmla="*/ 106413 h 1355442"/>
                  <a:gd name="connsiteX46" fmla="*/ 3314686 w 3314686"/>
                  <a:gd name="connsiteY46" fmla="*/ 649338 h 1355442"/>
                  <a:gd name="connsiteX0" fmla="*/ 0 w 3286111"/>
                  <a:gd name="connsiteY0" fmla="*/ 1640 h 1355442"/>
                  <a:gd name="connsiteX1" fmla="*/ 47625 w 3286111"/>
                  <a:gd name="connsiteY1" fmla="*/ 11165 h 1355442"/>
                  <a:gd name="connsiteX2" fmla="*/ 133350 w 3286111"/>
                  <a:gd name="connsiteY2" fmla="*/ 49265 h 1355442"/>
                  <a:gd name="connsiteX3" fmla="*/ 257175 w 3286111"/>
                  <a:gd name="connsiteY3" fmla="*/ 58790 h 1355442"/>
                  <a:gd name="connsiteX4" fmla="*/ 266700 w 3286111"/>
                  <a:gd name="connsiteY4" fmla="*/ 192140 h 1355442"/>
                  <a:gd name="connsiteX5" fmla="*/ 285750 w 3286111"/>
                  <a:gd name="connsiteY5" fmla="*/ 163565 h 1355442"/>
                  <a:gd name="connsiteX6" fmla="*/ 314325 w 3286111"/>
                  <a:gd name="connsiteY6" fmla="*/ 154040 h 1355442"/>
                  <a:gd name="connsiteX7" fmla="*/ 323850 w 3286111"/>
                  <a:gd name="connsiteY7" fmla="*/ 277865 h 1355442"/>
                  <a:gd name="connsiteX8" fmla="*/ 333375 w 3286111"/>
                  <a:gd name="connsiteY8" fmla="*/ 306440 h 1355442"/>
                  <a:gd name="connsiteX9" fmla="*/ 342900 w 3286111"/>
                  <a:gd name="connsiteY9" fmla="*/ 344540 h 1355442"/>
                  <a:gd name="connsiteX10" fmla="*/ 371475 w 3286111"/>
                  <a:gd name="connsiteY10" fmla="*/ 277865 h 1355442"/>
                  <a:gd name="connsiteX11" fmla="*/ 390525 w 3286111"/>
                  <a:gd name="connsiteY11" fmla="*/ 220715 h 1355442"/>
                  <a:gd name="connsiteX12" fmla="*/ 438150 w 3286111"/>
                  <a:gd name="connsiteY12" fmla="*/ 344540 h 1355442"/>
                  <a:gd name="connsiteX13" fmla="*/ 590550 w 3286111"/>
                  <a:gd name="connsiteY13" fmla="*/ 496940 h 1355442"/>
                  <a:gd name="connsiteX14" fmla="*/ 895350 w 3286111"/>
                  <a:gd name="connsiteY14" fmla="*/ 430265 h 1355442"/>
                  <a:gd name="connsiteX15" fmla="*/ 990599 w 3286111"/>
                  <a:gd name="connsiteY15" fmla="*/ 563615 h 1355442"/>
                  <a:gd name="connsiteX16" fmla="*/ 1038224 w 3286111"/>
                  <a:gd name="connsiteY16" fmla="*/ 477890 h 1355442"/>
                  <a:gd name="connsiteX17" fmla="*/ 1076323 w 3286111"/>
                  <a:gd name="connsiteY17" fmla="*/ 468365 h 1355442"/>
                  <a:gd name="connsiteX18" fmla="*/ 1142998 w 3286111"/>
                  <a:gd name="connsiteY18" fmla="*/ 325490 h 1355442"/>
                  <a:gd name="connsiteX19" fmla="*/ 1552572 w 3286111"/>
                  <a:gd name="connsiteY19" fmla="*/ 154040 h 1355442"/>
                  <a:gd name="connsiteX20" fmla="*/ 2076446 w 3286111"/>
                  <a:gd name="connsiteY20" fmla="*/ 1640 h 1355442"/>
                  <a:gd name="connsiteX21" fmla="*/ 2105016 w 3286111"/>
                  <a:gd name="connsiteY21" fmla="*/ 115939 h 1355442"/>
                  <a:gd name="connsiteX22" fmla="*/ 2133595 w 3286111"/>
                  <a:gd name="connsiteY22" fmla="*/ 277865 h 1355442"/>
                  <a:gd name="connsiteX23" fmla="*/ 2181220 w 3286111"/>
                  <a:gd name="connsiteY23" fmla="*/ 582665 h 1355442"/>
                  <a:gd name="connsiteX24" fmla="*/ 2219319 w 3286111"/>
                  <a:gd name="connsiteY24" fmla="*/ 744589 h 1355442"/>
                  <a:gd name="connsiteX25" fmla="*/ 2266945 w 3286111"/>
                  <a:gd name="connsiteY25" fmla="*/ 877940 h 1355442"/>
                  <a:gd name="connsiteX26" fmla="*/ 2285994 w 3286111"/>
                  <a:gd name="connsiteY26" fmla="*/ 858889 h 1355442"/>
                  <a:gd name="connsiteX27" fmla="*/ 2362195 w 3286111"/>
                  <a:gd name="connsiteY27" fmla="*/ 506465 h 1355442"/>
                  <a:gd name="connsiteX28" fmla="*/ 2447919 w 3286111"/>
                  <a:gd name="connsiteY28" fmla="*/ 592189 h 1355442"/>
                  <a:gd name="connsiteX29" fmla="*/ 2486018 w 3286111"/>
                  <a:gd name="connsiteY29" fmla="*/ 601714 h 1355442"/>
                  <a:gd name="connsiteX30" fmla="*/ 2524117 w 3286111"/>
                  <a:gd name="connsiteY30" fmla="*/ 525514 h 1355442"/>
                  <a:gd name="connsiteX31" fmla="*/ 2619367 w 3286111"/>
                  <a:gd name="connsiteY31" fmla="*/ 506464 h 1355442"/>
                  <a:gd name="connsiteX32" fmla="*/ 2657465 w 3286111"/>
                  <a:gd name="connsiteY32" fmla="*/ 696964 h 1355442"/>
                  <a:gd name="connsiteX33" fmla="*/ 2724141 w 3286111"/>
                  <a:gd name="connsiteY33" fmla="*/ 1087489 h 1355442"/>
                  <a:gd name="connsiteX34" fmla="*/ 2771765 w 3286111"/>
                  <a:gd name="connsiteY34" fmla="*/ 1116063 h 1355442"/>
                  <a:gd name="connsiteX35" fmla="*/ 2809866 w 3286111"/>
                  <a:gd name="connsiteY35" fmla="*/ 1354189 h 1355442"/>
                  <a:gd name="connsiteX36" fmla="*/ 2857489 w 3286111"/>
                  <a:gd name="connsiteY36" fmla="*/ 1182738 h 1355442"/>
                  <a:gd name="connsiteX37" fmla="*/ 2876540 w 3286111"/>
                  <a:gd name="connsiteY37" fmla="*/ 763638 h 1355442"/>
                  <a:gd name="connsiteX38" fmla="*/ 2886064 w 3286111"/>
                  <a:gd name="connsiteY38" fmla="*/ 515988 h 1355442"/>
                  <a:gd name="connsiteX39" fmla="*/ 2924164 w 3286111"/>
                  <a:gd name="connsiteY39" fmla="*/ 573138 h 1355442"/>
                  <a:gd name="connsiteX40" fmla="*/ 2962264 w 3286111"/>
                  <a:gd name="connsiteY40" fmla="*/ 49263 h 1355442"/>
                  <a:gd name="connsiteX41" fmla="*/ 3057514 w 3286111"/>
                  <a:gd name="connsiteY41" fmla="*/ 163563 h 1355442"/>
                  <a:gd name="connsiteX42" fmla="*/ 3114663 w 3286111"/>
                  <a:gd name="connsiteY42" fmla="*/ 96888 h 1355442"/>
                  <a:gd name="connsiteX43" fmla="*/ 3133713 w 3286111"/>
                  <a:gd name="connsiteY43" fmla="*/ 211188 h 1355442"/>
                  <a:gd name="connsiteX44" fmla="*/ 3190862 w 3286111"/>
                  <a:gd name="connsiteY44" fmla="*/ 30213 h 1355442"/>
                  <a:gd name="connsiteX45" fmla="*/ 3248010 w 3286111"/>
                  <a:gd name="connsiteY45" fmla="*/ 106413 h 1355442"/>
                  <a:gd name="connsiteX46" fmla="*/ 3286111 w 3286111"/>
                  <a:gd name="connsiteY46" fmla="*/ 592188 h 1355442"/>
                  <a:gd name="connsiteX0" fmla="*/ 0 w 3295635"/>
                  <a:gd name="connsiteY0" fmla="*/ 1640 h 1355442"/>
                  <a:gd name="connsiteX1" fmla="*/ 47625 w 3295635"/>
                  <a:gd name="connsiteY1" fmla="*/ 11165 h 1355442"/>
                  <a:gd name="connsiteX2" fmla="*/ 133350 w 3295635"/>
                  <a:gd name="connsiteY2" fmla="*/ 49265 h 1355442"/>
                  <a:gd name="connsiteX3" fmla="*/ 257175 w 3295635"/>
                  <a:gd name="connsiteY3" fmla="*/ 58790 h 1355442"/>
                  <a:gd name="connsiteX4" fmla="*/ 266700 w 3295635"/>
                  <a:gd name="connsiteY4" fmla="*/ 192140 h 1355442"/>
                  <a:gd name="connsiteX5" fmla="*/ 285750 w 3295635"/>
                  <a:gd name="connsiteY5" fmla="*/ 163565 h 1355442"/>
                  <a:gd name="connsiteX6" fmla="*/ 314325 w 3295635"/>
                  <a:gd name="connsiteY6" fmla="*/ 154040 h 1355442"/>
                  <a:gd name="connsiteX7" fmla="*/ 323850 w 3295635"/>
                  <a:gd name="connsiteY7" fmla="*/ 277865 h 1355442"/>
                  <a:gd name="connsiteX8" fmla="*/ 333375 w 3295635"/>
                  <a:gd name="connsiteY8" fmla="*/ 306440 h 1355442"/>
                  <a:gd name="connsiteX9" fmla="*/ 342900 w 3295635"/>
                  <a:gd name="connsiteY9" fmla="*/ 344540 h 1355442"/>
                  <a:gd name="connsiteX10" fmla="*/ 371475 w 3295635"/>
                  <a:gd name="connsiteY10" fmla="*/ 277865 h 1355442"/>
                  <a:gd name="connsiteX11" fmla="*/ 390525 w 3295635"/>
                  <a:gd name="connsiteY11" fmla="*/ 220715 h 1355442"/>
                  <a:gd name="connsiteX12" fmla="*/ 438150 w 3295635"/>
                  <a:gd name="connsiteY12" fmla="*/ 344540 h 1355442"/>
                  <a:gd name="connsiteX13" fmla="*/ 590550 w 3295635"/>
                  <a:gd name="connsiteY13" fmla="*/ 496940 h 1355442"/>
                  <a:gd name="connsiteX14" fmla="*/ 895350 w 3295635"/>
                  <a:gd name="connsiteY14" fmla="*/ 430265 h 1355442"/>
                  <a:gd name="connsiteX15" fmla="*/ 990599 w 3295635"/>
                  <a:gd name="connsiteY15" fmla="*/ 563615 h 1355442"/>
                  <a:gd name="connsiteX16" fmla="*/ 1038224 w 3295635"/>
                  <a:gd name="connsiteY16" fmla="*/ 477890 h 1355442"/>
                  <a:gd name="connsiteX17" fmla="*/ 1076323 w 3295635"/>
                  <a:gd name="connsiteY17" fmla="*/ 468365 h 1355442"/>
                  <a:gd name="connsiteX18" fmla="*/ 1142998 w 3295635"/>
                  <a:gd name="connsiteY18" fmla="*/ 325490 h 1355442"/>
                  <a:gd name="connsiteX19" fmla="*/ 1552572 w 3295635"/>
                  <a:gd name="connsiteY19" fmla="*/ 154040 h 1355442"/>
                  <a:gd name="connsiteX20" fmla="*/ 2076446 w 3295635"/>
                  <a:gd name="connsiteY20" fmla="*/ 1640 h 1355442"/>
                  <a:gd name="connsiteX21" fmla="*/ 2105016 w 3295635"/>
                  <a:gd name="connsiteY21" fmla="*/ 115939 h 1355442"/>
                  <a:gd name="connsiteX22" fmla="*/ 2133595 w 3295635"/>
                  <a:gd name="connsiteY22" fmla="*/ 277865 h 1355442"/>
                  <a:gd name="connsiteX23" fmla="*/ 2181220 w 3295635"/>
                  <a:gd name="connsiteY23" fmla="*/ 582665 h 1355442"/>
                  <a:gd name="connsiteX24" fmla="*/ 2219319 w 3295635"/>
                  <a:gd name="connsiteY24" fmla="*/ 744589 h 1355442"/>
                  <a:gd name="connsiteX25" fmla="*/ 2266945 w 3295635"/>
                  <a:gd name="connsiteY25" fmla="*/ 877940 h 1355442"/>
                  <a:gd name="connsiteX26" fmla="*/ 2285994 w 3295635"/>
                  <a:gd name="connsiteY26" fmla="*/ 858889 h 1355442"/>
                  <a:gd name="connsiteX27" fmla="*/ 2362195 w 3295635"/>
                  <a:gd name="connsiteY27" fmla="*/ 506465 h 1355442"/>
                  <a:gd name="connsiteX28" fmla="*/ 2447919 w 3295635"/>
                  <a:gd name="connsiteY28" fmla="*/ 592189 h 1355442"/>
                  <a:gd name="connsiteX29" fmla="*/ 2486018 w 3295635"/>
                  <a:gd name="connsiteY29" fmla="*/ 601714 h 1355442"/>
                  <a:gd name="connsiteX30" fmla="*/ 2524117 w 3295635"/>
                  <a:gd name="connsiteY30" fmla="*/ 525514 h 1355442"/>
                  <a:gd name="connsiteX31" fmla="*/ 2619367 w 3295635"/>
                  <a:gd name="connsiteY31" fmla="*/ 506464 h 1355442"/>
                  <a:gd name="connsiteX32" fmla="*/ 2657465 w 3295635"/>
                  <a:gd name="connsiteY32" fmla="*/ 696964 h 1355442"/>
                  <a:gd name="connsiteX33" fmla="*/ 2724141 w 3295635"/>
                  <a:gd name="connsiteY33" fmla="*/ 1087489 h 1355442"/>
                  <a:gd name="connsiteX34" fmla="*/ 2771765 w 3295635"/>
                  <a:gd name="connsiteY34" fmla="*/ 1116063 h 1355442"/>
                  <a:gd name="connsiteX35" fmla="*/ 2809866 w 3295635"/>
                  <a:gd name="connsiteY35" fmla="*/ 1354189 h 1355442"/>
                  <a:gd name="connsiteX36" fmla="*/ 2857489 w 3295635"/>
                  <a:gd name="connsiteY36" fmla="*/ 1182738 h 1355442"/>
                  <a:gd name="connsiteX37" fmla="*/ 2876540 w 3295635"/>
                  <a:gd name="connsiteY37" fmla="*/ 763638 h 1355442"/>
                  <a:gd name="connsiteX38" fmla="*/ 2886064 w 3295635"/>
                  <a:gd name="connsiteY38" fmla="*/ 515988 h 1355442"/>
                  <a:gd name="connsiteX39" fmla="*/ 2924164 w 3295635"/>
                  <a:gd name="connsiteY39" fmla="*/ 573138 h 1355442"/>
                  <a:gd name="connsiteX40" fmla="*/ 2962264 w 3295635"/>
                  <a:gd name="connsiteY40" fmla="*/ 49263 h 1355442"/>
                  <a:gd name="connsiteX41" fmla="*/ 3057514 w 3295635"/>
                  <a:gd name="connsiteY41" fmla="*/ 163563 h 1355442"/>
                  <a:gd name="connsiteX42" fmla="*/ 3114663 w 3295635"/>
                  <a:gd name="connsiteY42" fmla="*/ 96888 h 1355442"/>
                  <a:gd name="connsiteX43" fmla="*/ 3133713 w 3295635"/>
                  <a:gd name="connsiteY43" fmla="*/ 211188 h 1355442"/>
                  <a:gd name="connsiteX44" fmla="*/ 3190862 w 3295635"/>
                  <a:gd name="connsiteY44" fmla="*/ 30213 h 1355442"/>
                  <a:gd name="connsiteX45" fmla="*/ 3248010 w 3295635"/>
                  <a:gd name="connsiteY45" fmla="*/ 106413 h 1355442"/>
                  <a:gd name="connsiteX46" fmla="*/ 3286111 w 3295635"/>
                  <a:gd name="connsiteY46" fmla="*/ 592188 h 1355442"/>
                  <a:gd name="connsiteX47" fmla="*/ 3295635 w 3295635"/>
                  <a:gd name="connsiteY47" fmla="*/ 601713 h 1355442"/>
                  <a:gd name="connsiteX0" fmla="*/ 0 w 3314685"/>
                  <a:gd name="connsiteY0" fmla="*/ 1640 h 1355442"/>
                  <a:gd name="connsiteX1" fmla="*/ 47625 w 3314685"/>
                  <a:gd name="connsiteY1" fmla="*/ 11165 h 1355442"/>
                  <a:gd name="connsiteX2" fmla="*/ 133350 w 3314685"/>
                  <a:gd name="connsiteY2" fmla="*/ 49265 h 1355442"/>
                  <a:gd name="connsiteX3" fmla="*/ 257175 w 3314685"/>
                  <a:gd name="connsiteY3" fmla="*/ 58790 h 1355442"/>
                  <a:gd name="connsiteX4" fmla="*/ 266700 w 3314685"/>
                  <a:gd name="connsiteY4" fmla="*/ 192140 h 1355442"/>
                  <a:gd name="connsiteX5" fmla="*/ 285750 w 3314685"/>
                  <a:gd name="connsiteY5" fmla="*/ 163565 h 1355442"/>
                  <a:gd name="connsiteX6" fmla="*/ 314325 w 3314685"/>
                  <a:gd name="connsiteY6" fmla="*/ 154040 h 1355442"/>
                  <a:gd name="connsiteX7" fmla="*/ 323850 w 3314685"/>
                  <a:gd name="connsiteY7" fmla="*/ 277865 h 1355442"/>
                  <a:gd name="connsiteX8" fmla="*/ 333375 w 3314685"/>
                  <a:gd name="connsiteY8" fmla="*/ 306440 h 1355442"/>
                  <a:gd name="connsiteX9" fmla="*/ 342900 w 3314685"/>
                  <a:gd name="connsiteY9" fmla="*/ 344540 h 1355442"/>
                  <a:gd name="connsiteX10" fmla="*/ 371475 w 3314685"/>
                  <a:gd name="connsiteY10" fmla="*/ 277865 h 1355442"/>
                  <a:gd name="connsiteX11" fmla="*/ 390525 w 3314685"/>
                  <a:gd name="connsiteY11" fmla="*/ 220715 h 1355442"/>
                  <a:gd name="connsiteX12" fmla="*/ 438150 w 3314685"/>
                  <a:gd name="connsiteY12" fmla="*/ 344540 h 1355442"/>
                  <a:gd name="connsiteX13" fmla="*/ 590550 w 3314685"/>
                  <a:gd name="connsiteY13" fmla="*/ 496940 h 1355442"/>
                  <a:gd name="connsiteX14" fmla="*/ 895350 w 3314685"/>
                  <a:gd name="connsiteY14" fmla="*/ 430265 h 1355442"/>
                  <a:gd name="connsiteX15" fmla="*/ 990599 w 3314685"/>
                  <a:gd name="connsiteY15" fmla="*/ 563615 h 1355442"/>
                  <a:gd name="connsiteX16" fmla="*/ 1038224 w 3314685"/>
                  <a:gd name="connsiteY16" fmla="*/ 477890 h 1355442"/>
                  <a:gd name="connsiteX17" fmla="*/ 1076323 w 3314685"/>
                  <a:gd name="connsiteY17" fmla="*/ 468365 h 1355442"/>
                  <a:gd name="connsiteX18" fmla="*/ 1142998 w 3314685"/>
                  <a:gd name="connsiteY18" fmla="*/ 325490 h 1355442"/>
                  <a:gd name="connsiteX19" fmla="*/ 1552572 w 3314685"/>
                  <a:gd name="connsiteY19" fmla="*/ 154040 h 1355442"/>
                  <a:gd name="connsiteX20" fmla="*/ 2076446 w 3314685"/>
                  <a:gd name="connsiteY20" fmla="*/ 1640 h 1355442"/>
                  <a:gd name="connsiteX21" fmla="*/ 2105016 w 3314685"/>
                  <a:gd name="connsiteY21" fmla="*/ 115939 h 1355442"/>
                  <a:gd name="connsiteX22" fmla="*/ 2133595 w 3314685"/>
                  <a:gd name="connsiteY22" fmla="*/ 277865 h 1355442"/>
                  <a:gd name="connsiteX23" fmla="*/ 2181220 w 3314685"/>
                  <a:gd name="connsiteY23" fmla="*/ 582665 h 1355442"/>
                  <a:gd name="connsiteX24" fmla="*/ 2219319 w 3314685"/>
                  <a:gd name="connsiteY24" fmla="*/ 744589 h 1355442"/>
                  <a:gd name="connsiteX25" fmla="*/ 2266945 w 3314685"/>
                  <a:gd name="connsiteY25" fmla="*/ 877940 h 1355442"/>
                  <a:gd name="connsiteX26" fmla="*/ 2285994 w 3314685"/>
                  <a:gd name="connsiteY26" fmla="*/ 858889 h 1355442"/>
                  <a:gd name="connsiteX27" fmla="*/ 2362195 w 3314685"/>
                  <a:gd name="connsiteY27" fmla="*/ 506465 h 1355442"/>
                  <a:gd name="connsiteX28" fmla="*/ 2447919 w 3314685"/>
                  <a:gd name="connsiteY28" fmla="*/ 592189 h 1355442"/>
                  <a:gd name="connsiteX29" fmla="*/ 2486018 w 3314685"/>
                  <a:gd name="connsiteY29" fmla="*/ 601714 h 1355442"/>
                  <a:gd name="connsiteX30" fmla="*/ 2524117 w 3314685"/>
                  <a:gd name="connsiteY30" fmla="*/ 525514 h 1355442"/>
                  <a:gd name="connsiteX31" fmla="*/ 2619367 w 3314685"/>
                  <a:gd name="connsiteY31" fmla="*/ 506464 h 1355442"/>
                  <a:gd name="connsiteX32" fmla="*/ 2657465 w 3314685"/>
                  <a:gd name="connsiteY32" fmla="*/ 696964 h 1355442"/>
                  <a:gd name="connsiteX33" fmla="*/ 2724141 w 3314685"/>
                  <a:gd name="connsiteY33" fmla="*/ 1087489 h 1355442"/>
                  <a:gd name="connsiteX34" fmla="*/ 2771765 w 3314685"/>
                  <a:gd name="connsiteY34" fmla="*/ 1116063 h 1355442"/>
                  <a:gd name="connsiteX35" fmla="*/ 2809866 w 3314685"/>
                  <a:gd name="connsiteY35" fmla="*/ 1354189 h 1355442"/>
                  <a:gd name="connsiteX36" fmla="*/ 2857489 w 3314685"/>
                  <a:gd name="connsiteY36" fmla="*/ 1182738 h 1355442"/>
                  <a:gd name="connsiteX37" fmla="*/ 2876540 w 3314685"/>
                  <a:gd name="connsiteY37" fmla="*/ 763638 h 1355442"/>
                  <a:gd name="connsiteX38" fmla="*/ 2886064 w 3314685"/>
                  <a:gd name="connsiteY38" fmla="*/ 515988 h 1355442"/>
                  <a:gd name="connsiteX39" fmla="*/ 2924164 w 3314685"/>
                  <a:gd name="connsiteY39" fmla="*/ 573138 h 1355442"/>
                  <a:gd name="connsiteX40" fmla="*/ 2962264 w 3314685"/>
                  <a:gd name="connsiteY40" fmla="*/ 49263 h 1355442"/>
                  <a:gd name="connsiteX41" fmla="*/ 3057514 w 3314685"/>
                  <a:gd name="connsiteY41" fmla="*/ 163563 h 1355442"/>
                  <a:gd name="connsiteX42" fmla="*/ 3114663 w 3314685"/>
                  <a:gd name="connsiteY42" fmla="*/ 96888 h 1355442"/>
                  <a:gd name="connsiteX43" fmla="*/ 3133713 w 3314685"/>
                  <a:gd name="connsiteY43" fmla="*/ 211188 h 1355442"/>
                  <a:gd name="connsiteX44" fmla="*/ 3190862 w 3314685"/>
                  <a:gd name="connsiteY44" fmla="*/ 30213 h 1355442"/>
                  <a:gd name="connsiteX45" fmla="*/ 3248010 w 3314685"/>
                  <a:gd name="connsiteY45" fmla="*/ 106413 h 1355442"/>
                  <a:gd name="connsiteX46" fmla="*/ 3286111 w 3314685"/>
                  <a:gd name="connsiteY46" fmla="*/ 592188 h 1355442"/>
                  <a:gd name="connsiteX47" fmla="*/ 3314685 w 3314685"/>
                  <a:gd name="connsiteY47" fmla="*/ 58788 h 1355442"/>
                  <a:gd name="connsiteX0" fmla="*/ 0 w 3316801"/>
                  <a:gd name="connsiteY0" fmla="*/ 1640 h 1355442"/>
                  <a:gd name="connsiteX1" fmla="*/ 47625 w 3316801"/>
                  <a:gd name="connsiteY1" fmla="*/ 11165 h 1355442"/>
                  <a:gd name="connsiteX2" fmla="*/ 133350 w 3316801"/>
                  <a:gd name="connsiteY2" fmla="*/ 49265 h 1355442"/>
                  <a:gd name="connsiteX3" fmla="*/ 257175 w 3316801"/>
                  <a:gd name="connsiteY3" fmla="*/ 58790 h 1355442"/>
                  <a:gd name="connsiteX4" fmla="*/ 266700 w 3316801"/>
                  <a:gd name="connsiteY4" fmla="*/ 192140 h 1355442"/>
                  <a:gd name="connsiteX5" fmla="*/ 285750 w 3316801"/>
                  <a:gd name="connsiteY5" fmla="*/ 163565 h 1355442"/>
                  <a:gd name="connsiteX6" fmla="*/ 314325 w 3316801"/>
                  <a:gd name="connsiteY6" fmla="*/ 154040 h 1355442"/>
                  <a:gd name="connsiteX7" fmla="*/ 323850 w 3316801"/>
                  <a:gd name="connsiteY7" fmla="*/ 277865 h 1355442"/>
                  <a:gd name="connsiteX8" fmla="*/ 333375 w 3316801"/>
                  <a:gd name="connsiteY8" fmla="*/ 306440 h 1355442"/>
                  <a:gd name="connsiteX9" fmla="*/ 342900 w 3316801"/>
                  <a:gd name="connsiteY9" fmla="*/ 344540 h 1355442"/>
                  <a:gd name="connsiteX10" fmla="*/ 371475 w 3316801"/>
                  <a:gd name="connsiteY10" fmla="*/ 277865 h 1355442"/>
                  <a:gd name="connsiteX11" fmla="*/ 390525 w 3316801"/>
                  <a:gd name="connsiteY11" fmla="*/ 220715 h 1355442"/>
                  <a:gd name="connsiteX12" fmla="*/ 438150 w 3316801"/>
                  <a:gd name="connsiteY12" fmla="*/ 344540 h 1355442"/>
                  <a:gd name="connsiteX13" fmla="*/ 590550 w 3316801"/>
                  <a:gd name="connsiteY13" fmla="*/ 496940 h 1355442"/>
                  <a:gd name="connsiteX14" fmla="*/ 895350 w 3316801"/>
                  <a:gd name="connsiteY14" fmla="*/ 430265 h 1355442"/>
                  <a:gd name="connsiteX15" fmla="*/ 990599 w 3316801"/>
                  <a:gd name="connsiteY15" fmla="*/ 563615 h 1355442"/>
                  <a:gd name="connsiteX16" fmla="*/ 1038224 w 3316801"/>
                  <a:gd name="connsiteY16" fmla="*/ 477890 h 1355442"/>
                  <a:gd name="connsiteX17" fmla="*/ 1076323 w 3316801"/>
                  <a:gd name="connsiteY17" fmla="*/ 468365 h 1355442"/>
                  <a:gd name="connsiteX18" fmla="*/ 1142998 w 3316801"/>
                  <a:gd name="connsiteY18" fmla="*/ 325490 h 1355442"/>
                  <a:gd name="connsiteX19" fmla="*/ 1552572 w 3316801"/>
                  <a:gd name="connsiteY19" fmla="*/ 154040 h 1355442"/>
                  <a:gd name="connsiteX20" fmla="*/ 2076446 w 3316801"/>
                  <a:gd name="connsiteY20" fmla="*/ 1640 h 1355442"/>
                  <a:gd name="connsiteX21" fmla="*/ 2105016 w 3316801"/>
                  <a:gd name="connsiteY21" fmla="*/ 115939 h 1355442"/>
                  <a:gd name="connsiteX22" fmla="*/ 2133595 w 3316801"/>
                  <a:gd name="connsiteY22" fmla="*/ 277865 h 1355442"/>
                  <a:gd name="connsiteX23" fmla="*/ 2181220 w 3316801"/>
                  <a:gd name="connsiteY23" fmla="*/ 582665 h 1355442"/>
                  <a:gd name="connsiteX24" fmla="*/ 2219319 w 3316801"/>
                  <a:gd name="connsiteY24" fmla="*/ 744589 h 1355442"/>
                  <a:gd name="connsiteX25" fmla="*/ 2266945 w 3316801"/>
                  <a:gd name="connsiteY25" fmla="*/ 877940 h 1355442"/>
                  <a:gd name="connsiteX26" fmla="*/ 2285994 w 3316801"/>
                  <a:gd name="connsiteY26" fmla="*/ 858889 h 1355442"/>
                  <a:gd name="connsiteX27" fmla="*/ 2362195 w 3316801"/>
                  <a:gd name="connsiteY27" fmla="*/ 506465 h 1355442"/>
                  <a:gd name="connsiteX28" fmla="*/ 2447919 w 3316801"/>
                  <a:gd name="connsiteY28" fmla="*/ 592189 h 1355442"/>
                  <a:gd name="connsiteX29" fmla="*/ 2486018 w 3316801"/>
                  <a:gd name="connsiteY29" fmla="*/ 601714 h 1355442"/>
                  <a:gd name="connsiteX30" fmla="*/ 2524117 w 3316801"/>
                  <a:gd name="connsiteY30" fmla="*/ 525514 h 1355442"/>
                  <a:gd name="connsiteX31" fmla="*/ 2619367 w 3316801"/>
                  <a:gd name="connsiteY31" fmla="*/ 506464 h 1355442"/>
                  <a:gd name="connsiteX32" fmla="*/ 2657465 w 3316801"/>
                  <a:gd name="connsiteY32" fmla="*/ 696964 h 1355442"/>
                  <a:gd name="connsiteX33" fmla="*/ 2724141 w 3316801"/>
                  <a:gd name="connsiteY33" fmla="*/ 1087489 h 1355442"/>
                  <a:gd name="connsiteX34" fmla="*/ 2771765 w 3316801"/>
                  <a:gd name="connsiteY34" fmla="*/ 1116063 h 1355442"/>
                  <a:gd name="connsiteX35" fmla="*/ 2809866 w 3316801"/>
                  <a:gd name="connsiteY35" fmla="*/ 1354189 h 1355442"/>
                  <a:gd name="connsiteX36" fmla="*/ 2857489 w 3316801"/>
                  <a:gd name="connsiteY36" fmla="*/ 1182738 h 1355442"/>
                  <a:gd name="connsiteX37" fmla="*/ 2876540 w 3316801"/>
                  <a:gd name="connsiteY37" fmla="*/ 763638 h 1355442"/>
                  <a:gd name="connsiteX38" fmla="*/ 2886064 w 3316801"/>
                  <a:gd name="connsiteY38" fmla="*/ 515988 h 1355442"/>
                  <a:gd name="connsiteX39" fmla="*/ 2924164 w 3316801"/>
                  <a:gd name="connsiteY39" fmla="*/ 573138 h 1355442"/>
                  <a:gd name="connsiteX40" fmla="*/ 2962264 w 3316801"/>
                  <a:gd name="connsiteY40" fmla="*/ 49263 h 1355442"/>
                  <a:gd name="connsiteX41" fmla="*/ 3057514 w 3316801"/>
                  <a:gd name="connsiteY41" fmla="*/ 163563 h 1355442"/>
                  <a:gd name="connsiteX42" fmla="*/ 3114663 w 3316801"/>
                  <a:gd name="connsiteY42" fmla="*/ 96888 h 1355442"/>
                  <a:gd name="connsiteX43" fmla="*/ 3133713 w 3316801"/>
                  <a:gd name="connsiteY43" fmla="*/ 211188 h 1355442"/>
                  <a:gd name="connsiteX44" fmla="*/ 3190862 w 3316801"/>
                  <a:gd name="connsiteY44" fmla="*/ 30213 h 1355442"/>
                  <a:gd name="connsiteX45" fmla="*/ 3248010 w 3316801"/>
                  <a:gd name="connsiteY45" fmla="*/ 106413 h 1355442"/>
                  <a:gd name="connsiteX46" fmla="*/ 3286111 w 3316801"/>
                  <a:gd name="connsiteY46" fmla="*/ 592188 h 1355442"/>
                  <a:gd name="connsiteX47" fmla="*/ 3314685 w 3316801"/>
                  <a:gd name="connsiteY47" fmla="*/ 58788 h 1355442"/>
                  <a:gd name="connsiteX48" fmla="*/ 3314685 w 3316801"/>
                  <a:gd name="connsiteY48" fmla="*/ 96888 h 1355442"/>
                  <a:gd name="connsiteX0" fmla="*/ 0 w 3362310"/>
                  <a:gd name="connsiteY0" fmla="*/ 1640 h 1355442"/>
                  <a:gd name="connsiteX1" fmla="*/ 47625 w 3362310"/>
                  <a:gd name="connsiteY1" fmla="*/ 11165 h 1355442"/>
                  <a:gd name="connsiteX2" fmla="*/ 133350 w 3362310"/>
                  <a:gd name="connsiteY2" fmla="*/ 49265 h 1355442"/>
                  <a:gd name="connsiteX3" fmla="*/ 257175 w 3362310"/>
                  <a:gd name="connsiteY3" fmla="*/ 58790 h 1355442"/>
                  <a:gd name="connsiteX4" fmla="*/ 266700 w 3362310"/>
                  <a:gd name="connsiteY4" fmla="*/ 192140 h 1355442"/>
                  <a:gd name="connsiteX5" fmla="*/ 285750 w 3362310"/>
                  <a:gd name="connsiteY5" fmla="*/ 163565 h 1355442"/>
                  <a:gd name="connsiteX6" fmla="*/ 314325 w 3362310"/>
                  <a:gd name="connsiteY6" fmla="*/ 154040 h 1355442"/>
                  <a:gd name="connsiteX7" fmla="*/ 323850 w 3362310"/>
                  <a:gd name="connsiteY7" fmla="*/ 277865 h 1355442"/>
                  <a:gd name="connsiteX8" fmla="*/ 333375 w 3362310"/>
                  <a:gd name="connsiteY8" fmla="*/ 306440 h 1355442"/>
                  <a:gd name="connsiteX9" fmla="*/ 342900 w 3362310"/>
                  <a:gd name="connsiteY9" fmla="*/ 344540 h 1355442"/>
                  <a:gd name="connsiteX10" fmla="*/ 371475 w 3362310"/>
                  <a:gd name="connsiteY10" fmla="*/ 277865 h 1355442"/>
                  <a:gd name="connsiteX11" fmla="*/ 390525 w 3362310"/>
                  <a:gd name="connsiteY11" fmla="*/ 220715 h 1355442"/>
                  <a:gd name="connsiteX12" fmla="*/ 438150 w 3362310"/>
                  <a:gd name="connsiteY12" fmla="*/ 344540 h 1355442"/>
                  <a:gd name="connsiteX13" fmla="*/ 590550 w 3362310"/>
                  <a:gd name="connsiteY13" fmla="*/ 496940 h 1355442"/>
                  <a:gd name="connsiteX14" fmla="*/ 895350 w 3362310"/>
                  <a:gd name="connsiteY14" fmla="*/ 430265 h 1355442"/>
                  <a:gd name="connsiteX15" fmla="*/ 990599 w 3362310"/>
                  <a:gd name="connsiteY15" fmla="*/ 563615 h 1355442"/>
                  <a:gd name="connsiteX16" fmla="*/ 1038224 w 3362310"/>
                  <a:gd name="connsiteY16" fmla="*/ 477890 h 1355442"/>
                  <a:gd name="connsiteX17" fmla="*/ 1076323 w 3362310"/>
                  <a:gd name="connsiteY17" fmla="*/ 468365 h 1355442"/>
                  <a:gd name="connsiteX18" fmla="*/ 1142998 w 3362310"/>
                  <a:gd name="connsiteY18" fmla="*/ 325490 h 1355442"/>
                  <a:gd name="connsiteX19" fmla="*/ 1552572 w 3362310"/>
                  <a:gd name="connsiteY19" fmla="*/ 154040 h 1355442"/>
                  <a:gd name="connsiteX20" fmla="*/ 2076446 w 3362310"/>
                  <a:gd name="connsiteY20" fmla="*/ 1640 h 1355442"/>
                  <a:gd name="connsiteX21" fmla="*/ 2105016 w 3362310"/>
                  <a:gd name="connsiteY21" fmla="*/ 115939 h 1355442"/>
                  <a:gd name="connsiteX22" fmla="*/ 2133595 w 3362310"/>
                  <a:gd name="connsiteY22" fmla="*/ 277865 h 1355442"/>
                  <a:gd name="connsiteX23" fmla="*/ 2181220 w 3362310"/>
                  <a:gd name="connsiteY23" fmla="*/ 582665 h 1355442"/>
                  <a:gd name="connsiteX24" fmla="*/ 2219319 w 3362310"/>
                  <a:gd name="connsiteY24" fmla="*/ 744589 h 1355442"/>
                  <a:gd name="connsiteX25" fmla="*/ 2266945 w 3362310"/>
                  <a:gd name="connsiteY25" fmla="*/ 877940 h 1355442"/>
                  <a:gd name="connsiteX26" fmla="*/ 2285994 w 3362310"/>
                  <a:gd name="connsiteY26" fmla="*/ 858889 h 1355442"/>
                  <a:gd name="connsiteX27" fmla="*/ 2362195 w 3362310"/>
                  <a:gd name="connsiteY27" fmla="*/ 506465 h 1355442"/>
                  <a:gd name="connsiteX28" fmla="*/ 2447919 w 3362310"/>
                  <a:gd name="connsiteY28" fmla="*/ 592189 h 1355442"/>
                  <a:gd name="connsiteX29" fmla="*/ 2486018 w 3362310"/>
                  <a:gd name="connsiteY29" fmla="*/ 601714 h 1355442"/>
                  <a:gd name="connsiteX30" fmla="*/ 2524117 w 3362310"/>
                  <a:gd name="connsiteY30" fmla="*/ 525514 h 1355442"/>
                  <a:gd name="connsiteX31" fmla="*/ 2619367 w 3362310"/>
                  <a:gd name="connsiteY31" fmla="*/ 506464 h 1355442"/>
                  <a:gd name="connsiteX32" fmla="*/ 2657465 w 3362310"/>
                  <a:gd name="connsiteY32" fmla="*/ 696964 h 1355442"/>
                  <a:gd name="connsiteX33" fmla="*/ 2724141 w 3362310"/>
                  <a:gd name="connsiteY33" fmla="*/ 1087489 h 1355442"/>
                  <a:gd name="connsiteX34" fmla="*/ 2771765 w 3362310"/>
                  <a:gd name="connsiteY34" fmla="*/ 1116063 h 1355442"/>
                  <a:gd name="connsiteX35" fmla="*/ 2809866 w 3362310"/>
                  <a:gd name="connsiteY35" fmla="*/ 1354189 h 1355442"/>
                  <a:gd name="connsiteX36" fmla="*/ 2857489 w 3362310"/>
                  <a:gd name="connsiteY36" fmla="*/ 1182738 h 1355442"/>
                  <a:gd name="connsiteX37" fmla="*/ 2876540 w 3362310"/>
                  <a:gd name="connsiteY37" fmla="*/ 763638 h 1355442"/>
                  <a:gd name="connsiteX38" fmla="*/ 2886064 w 3362310"/>
                  <a:gd name="connsiteY38" fmla="*/ 515988 h 1355442"/>
                  <a:gd name="connsiteX39" fmla="*/ 2924164 w 3362310"/>
                  <a:gd name="connsiteY39" fmla="*/ 573138 h 1355442"/>
                  <a:gd name="connsiteX40" fmla="*/ 2962264 w 3362310"/>
                  <a:gd name="connsiteY40" fmla="*/ 49263 h 1355442"/>
                  <a:gd name="connsiteX41" fmla="*/ 3057514 w 3362310"/>
                  <a:gd name="connsiteY41" fmla="*/ 163563 h 1355442"/>
                  <a:gd name="connsiteX42" fmla="*/ 3114663 w 3362310"/>
                  <a:gd name="connsiteY42" fmla="*/ 96888 h 1355442"/>
                  <a:gd name="connsiteX43" fmla="*/ 3133713 w 3362310"/>
                  <a:gd name="connsiteY43" fmla="*/ 211188 h 1355442"/>
                  <a:gd name="connsiteX44" fmla="*/ 3190862 w 3362310"/>
                  <a:gd name="connsiteY44" fmla="*/ 30213 h 1355442"/>
                  <a:gd name="connsiteX45" fmla="*/ 3248010 w 3362310"/>
                  <a:gd name="connsiteY45" fmla="*/ 106413 h 1355442"/>
                  <a:gd name="connsiteX46" fmla="*/ 3286111 w 3362310"/>
                  <a:gd name="connsiteY46" fmla="*/ 592188 h 1355442"/>
                  <a:gd name="connsiteX47" fmla="*/ 3314685 w 3362310"/>
                  <a:gd name="connsiteY47" fmla="*/ 58788 h 1355442"/>
                  <a:gd name="connsiteX48" fmla="*/ 3362310 w 3362310"/>
                  <a:gd name="connsiteY48" fmla="*/ 658863 h 1355442"/>
                  <a:gd name="connsiteX0" fmla="*/ 0 w 3381359"/>
                  <a:gd name="connsiteY0" fmla="*/ 1640 h 1355442"/>
                  <a:gd name="connsiteX1" fmla="*/ 47625 w 3381359"/>
                  <a:gd name="connsiteY1" fmla="*/ 11165 h 1355442"/>
                  <a:gd name="connsiteX2" fmla="*/ 133350 w 3381359"/>
                  <a:gd name="connsiteY2" fmla="*/ 49265 h 1355442"/>
                  <a:gd name="connsiteX3" fmla="*/ 257175 w 3381359"/>
                  <a:gd name="connsiteY3" fmla="*/ 58790 h 1355442"/>
                  <a:gd name="connsiteX4" fmla="*/ 266700 w 3381359"/>
                  <a:gd name="connsiteY4" fmla="*/ 192140 h 1355442"/>
                  <a:gd name="connsiteX5" fmla="*/ 285750 w 3381359"/>
                  <a:gd name="connsiteY5" fmla="*/ 163565 h 1355442"/>
                  <a:gd name="connsiteX6" fmla="*/ 314325 w 3381359"/>
                  <a:gd name="connsiteY6" fmla="*/ 154040 h 1355442"/>
                  <a:gd name="connsiteX7" fmla="*/ 323850 w 3381359"/>
                  <a:gd name="connsiteY7" fmla="*/ 277865 h 1355442"/>
                  <a:gd name="connsiteX8" fmla="*/ 333375 w 3381359"/>
                  <a:gd name="connsiteY8" fmla="*/ 306440 h 1355442"/>
                  <a:gd name="connsiteX9" fmla="*/ 342900 w 3381359"/>
                  <a:gd name="connsiteY9" fmla="*/ 344540 h 1355442"/>
                  <a:gd name="connsiteX10" fmla="*/ 371475 w 3381359"/>
                  <a:gd name="connsiteY10" fmla="*/ 277865 h 1355442"/>
                  <a:gd name="connsiteX11" fmla="*/ 390525 w 3381359"/>
                  <a:gd name="connsiteY11" fmla="*/ 220715 h 1355442"/>
                  <a:gd name="connsiteX12" fmla="*/ 438150 w 3381359"/>
                  <a:gd name="connsiteY12" fmla="*/ 344540 h 1355442"/>
                  <a:gd name="connsiteX13" fmla="*/ 590550 w 3381359"/>
                  <a:gd name="connsiteY13" fmla="*/ 496940 h 1355442"/>
                  <a:gd name="connsiteX14" fmla="*/ 895350 w 3381359"/>
                  <a:gd name="connsiteY14" fmla="*/ 430265 h 1355442"/>
                  <a:gd name="connsiteX15" fmla="*/ 990599 w 3381359"/>
                  <a:gd name="connsiteY15" fmla="*/ 563615 h 1355442"/>
                  <a:gd name="connsiteX16" fmla="*/ 1038224 w 3381359"/>
                  <a:gd name="connsiteY16" fmla="*/ 477890 h 1355442"/>
                  <a:gd name="connsiteX17" fmla="*/ 1076323 w 3381359"/>
                  <a:gd name="connsiteY17" fmla="*/ 468365 h 1355442"/>
                  <a:gd name="connsiteX18" fmla="*/ 1142998 w 3381359"/>
                  <a:gd name="connsiteY18" fmla="*/ 325490 h 1355442"/>
                  <a:gd name="connsiteX19" fmla="*/ 1552572 w 3381359"/>
                  <a:gd name="connsiteY19" fmla="*/ 154040 h 1355442"/>
                  <a:gd name="connsiteX20" fmla="*/ 2076446 w 3381359"/>
                  <a:gd name="connsiteY20" fmla="*/ 1640 h 1355442"/>
                  <a:gd name="connsiteX21" fmla="*/ 2105016 w 3381359"/>
                  <a:gd name="connsiteY21" fmla="*/ 115939 h 1355442"/>
                  <a:gd name="connsiteX22" fmla="*/ 2133595 w 3381359"/>
                  <a:gd name="connsiteY22" fmla="*/ 277865 h 1355442"/>
                  <a:gd name="connsiteX23" fmla="*/ 2181220 w 3381359"/>
                  <a:gd name="connsiteY23" fmla="*/ 582665 h 1355442"/>
                  <a:gd name="connsiteX24" fmla="*/ 2219319 w 3381359"/>
                  <a:gd name="connsiteY24" fmla="*/ 744589 h 1355442"/>
                  <a:gd name="connsiteX25" fmla="*/ 2266945 w 3381359"/>
                  <a:gd name="connsiteY25" fmla="*/ 877940 h 1355442"/>
                  <a:gd name="connsiteX26" fmla="*/ 2285994 w 3381359"/>
                  <a:gd name="connsiteY26" fmla="*/ 858889 h 1355442"/>
                  <a:gd name="connsiteX27" fmla="*/ 2362195 w 3381359"/>
                  <a:gd name="connsiteY27" fmla="*/ 506465 h 1355442"/>
                  <a:gd name="connsiteX28" fmla="*/ 2447919 w 3381359"/>
                  <a:gd name="connsiteY28" fmla="*/ 592189 h 1355442"/>
                  <a:gd name="connsiteX29" fmla="*/ 2486018 w 3381359"/>
                  <a:gd name="connsiteY29" fmla="*/ 601714 h 1355442"/>
                  <a:gd name="connsiteX30" fmla="*/ 2524117 w 3381359"/>
                  <a:gd name="connsiteY30" fmla="*/ 525514 h 1355442"/>
                  <a:gd name="connsiteX31" fmla="*/ 2619367 w 3381359"/>
                  <a:gd name="connsiteY31" fmla="*/ 506464 h 1355442"/>
                  <a:gd name="connsiteX32" fmla="*/ 2657465 w 3381359"/>
                  <a:gd name="connsiteY32" fmla="*/ 696964 h 1355442"/>
                  <a:gd name="connsiteX33" fmla="*/ 2724141 w 3381359"/>
                  <a:gd name="connsiteY33" fmla="*/ 1087489 h 1355442"/>
                  <a:gd name="connsiteX34" fmla="*/ 2771765 w 3381359"/>
                  <a:gd name="connsiteY34" fmla="*/ 1116063 h 1355442"/>
                  <a:gd name="connsiteX35" fmla="*/ 2809866 w 3381359"/>
                  <a:gd name="connsiteY35" fmla="*/ 1354189 h 1355442"/>
                  <a:gd name="connsiteX36" fmla="*/ 2857489 w 3381359"/>
                  <a:gd name="connsiteY36" fmla="*/ 1182738 h 1355442"/>
                  <a:gd name="connsiteX37" fmla="*/ 2876540 w 3381359"/>
                  <a:gd name="connsiteY37" fmla="*/ 763638 h 1355442"/>
                  <a:gd name="connsiteX38" fmla="*/ 2886064 w 3381359"/>
                  <a:gd name="connsiteY38" fmla="*/ 515988 h 1355442"/>
                  <a:gd name="connsiteX39" fmla="*/ 2924164 w 3381359"/>
                  <a:gd name="connsiteY39" fmla="*/ 573138 h 1355442"/>
                  <a:gd name="connsiteX40" fmla="*/ 2962264 w 3381359"/>
                  <a:gd name="connsiteY40" fmla="*/ 49263 h 1355442"/>
                  <a:gd name="connsiteX41" fmla="*/ 3057514 w 3381359"/>
                  <a:gd name="connsiteY41" fmla="*/ 163563 h 1355442"/>
                  <a:gd name="connsiteX42" fmla="*/ 3114663 w 3381359"/>
                  <a:gd name="connsiteY42" fmla="*/ 96888 h 1355442"/>
                  <a:gd name="connsiteX43" fmla="*/ 3133713 w 3381359"/>
                  <a:gd name="connsiteY43" fmla="*/ 211188 h 1355442"/>
                  <a:gd name="connsiteX44" fmla="*/ 3190862 w 3381359"/>
                  <a:gd name="connsiteY44" fmla="*/ 30213 h 1355442"/>
                  <a:gd name="connsiteX45" fmla="*/ 3248010 w 3381359"/>
                  <a:gd name="connsiteY45" fmla="*/ 106413 h 1355442"/>
                  <a:gd name="connsiteX46" fmla="*/ 3286111 w 3381359"/>
                  <a:gd name="connsiteY46" fmla="*/ 592188 h 1355442"/>
                  <a:gd name="connsiteX47" fmla="*/ 3314685 w 3381359"/>
                  <a:gd name="connsiteY47" fmla="*/ 58788 h 1355442"/>
                  <a:gd name="connsiteX48" fmla="*/ 3362310 w 3381359"/>
                  <a:gd name="connsiteY48" fmla="*/ 658863 h 1355442"/>
                  <a:gd name="connsiteX49" fmla="*/ 3381359 w 3381359"/>
                  <a:gd name="connsiteY49" fmla="*/ 687438 h 1355442"/>
                  <a:gd name="connsiteX0" fmla="*/ 0 w 3400409"/>
                  <a:gd name="connsiteY0" fmla="*/ 1640 h 1355442"/>
                  <a:gd name="connsiteX1" fmla="*/ 47625 w 3400409"/>
                  <a:gd name="connsiteY1" fmla="*/ 11165 h 1355442"/>
                  <a:gd name="connsiteX2" fmla="*/ 133350 w 3400409"/>
                  <a:gd name="connsiteY2" fmla="*/ 49265 h 1355442"/>
                  <a:gd name="connsiteX3" fmla="*/ 257175 w 3400409"/>
                  <a:gd name="connsiteY3" fmla="*/ 58790 h 1355442"/>
                  <a:gd name="connsiteX4" fmla="*/ 266700 w 3400409"/>
                  <a:gd name="connsiteY4" fmla="*/ 192140 h 1355442"/>
                  <a:gd name="connsiteX5" fmla="*/ 285750 w 3400409"/>
                  <a:gd name="connsiteY5" fmla="*/ 163565 h 1355442"/>
                  <a:gd name="connsiteX6" fmla="*/ 314325 w 3400409"/>
                  <a:gd name="connsiteY6" fmla="*/ 154040 h 1355442"/>
                  <a:gd name="connsiteX7" fmla="*/ 323850 w 3400409"/>
                  <a:gd name="connsiteY7" fmla="*/ 277865 h 1355442"/>
                  <a:gd name="connsiteX8" fmla="*/ 333375 w 3400409"/>
                  <a:gd name="connsiteY8" fmla="*/ 306440 h 1355442"/>
                  <a:gd name="connsiteX9" fmla="*/ 342900 w 3400409"/>
                  <a:gd name="connsiteY9" fmla="*/ 344540 h 1355442"/>
                  <a:gd name="connsiteX10" fmla="*/ 371475 w 3400409"/>
                  <a:gd name="connsiteY10" fmla="*/ 277865 h 1355442"/>
                  <a:gd name="connsiteX11" fmla="*/ 390525 w 3400409"/>
                  <a:gd name="connsiteY11" fmla="*/ 220715 h 1355442"/>
                  <a:gd name="connsiteX12" fmla="*/ 438150 w 3400409"/>
                  <a:gd name="connsiteY12" fmla="*/ 344540 h 1355442"/>
                  <a:gd name="connsiteX13" fmla="*/ 590550 w 3400409"/>
                  <a:gd name="connsiteY13" fmla="*/ 496940 h 1355442"/>
                  <a:gd name="connsiteX14" fmla="*/ 895350 w 3400409"/>
                  <a:gd name="connsiteY14" fmla="*/ 430265 h 1355442"/>
                  <a:gd name="connsiteX15" fmla="*/ 990599 w 3400409"/>
                  <a:gd name="connsiteY15" fmla="*/ 563615 h 1355442"/>
                  <a:gd name="connsiteX16" fmla="*/ 1038224 w 3400409"/>
                  <a:gd name="connsiteY16" fmla="*/ 477890 h 1355442"/>
                  <a:gd name="connsiteX17" fmla="*/ 1076323 w 3400409"/>
                  <a:gd name="connsiteY17" fmla="*/ 468365 h 1355442"/>
                  <a:gd name="connsiteX18" fmla="*/ 1142998 w 3400409"/>
                  <a:gd name="connsiteY18" fmla="*/ 325490 h 1355442"/>
                  <a:gd name="connsiteX19" fmla="*/ 1552572 w 3400409"/>
                  <a:gd name="connsiteY19" fmla="*/ 154040 h 1355442"/>
                  <a:gd name="connsiteX20" fmla="*/ 2076446 w 3400409"/>
                  <a:gd name="connsiteY20" fmla="*/ 1640 h 1355442"/>
                  <a:gd name="connsiteX21" fmla="*/ 2105016 w 3400409"/>
                  <a:gd name="connsiteY21" fmla="*/ 115939 h 1355442"/>
                  <a:gd name="connsiteX22" fmla="*/ 2133595 w 3400409"/>
                  <a:gd name="connsiteY22" fmla="*/ 277865 h 1355442"/>
                  <a:gd name="connsiteX23" fmla="*/ 2181220 w 3400409"/>
                  <a:gd name="connsiteY23" fmla="*/ 582665 h 1355442"/>
                  <a:gd name="connsiteX24" fmla="*/ 2219319 w 3400409"/>
                  <a:gd name="connsiteY24" fmla="*/ 744589 h 1355442"/>
                  <a:gd name="connsiteX25" fmla="*/ 2266945 w 3400409"/>
                  <a:gd name="connsiteY25" fmla="*/ 877940 h 1355442"/>
                  <a:gd name="connsiteX26" fmla="*/ 2285994 w 3400409"/>
                  <a:gd name="connsiteY26" fmla="*/ 858889 h 1355442"/>
                  <a:gd name="connsiteX27" fmla="*/ 2362195 w 3400409"/>
                  <a:gd name="connsiteY27" fmla="*/ 506465 h 1355442"/>
                  <a:gd name="connsiteX28" fmla="*/ 2447919 w 3400409"/>
                  <a:gd name="connsiteY28" fmla="*/ 592189 h 1355442"/>
                  <a:gd name="connsiteX29" fmla="*/ 2486018 w 3400409"/>
                  <a:gd name="connsiteY29" fmla="*/ 601714 h 1355442"/>
                  <a:gd name="connsiteX30" fmla="*/ 2524117 w 3400409"/>
                  <a:gd name="connsiteY30" fmla="*/ 525514 h 1355442"/>
                  <a:gd name="connsiteX31" fmla="*/ 2619367 w 3400409"/>
                  <a:gd name="connsiteY31" fmla="*/ 506464 h 1355442"/>
                  <a:gd name="connsiteX32" fmla="*/ 2657465 w 3400409"/>
                  <a:gd name="connsiteY32" fmla="*/ 696964 h 1355442"/>
                  <a:gd name="connsiteX33" fmla="*/ 2724141 w 3400409"/>
                  <a:gd name="connsiteY33" fmla="*/ 1087489 h 1355442"/>
                  <a:gd name="connsiteX34" fmla="*/ 2771765 w 3400409"/>
                  <a:gd name="connsiteY34" fmla="*/ 1116063 h 1355442"/>
                  <a:gd name="connsiteX35" fmla="*/ 2809866 w 3400409"/>
                  <a:gd name="connsiteY35" fmla="*/ 1354189 h 1355442"/>
                  <a:gd name="connsiteX36" fmla="*/ 2857489 w 3400409"/>
                  <a:gd name="connsiteY36" fmla="*/ 1182738 h 1355442"/>
                  <a:gd name="connsiteX37" fmla="*/ 2876540 w 3400409"/>
                  <a:gd name="connsiteY37" fmla="*/ 763638 h 1355442"/>
                  <a:gd name="connsiteX38" fmla="*/ 2886064 w 3400409"/>
                  <a:gd name="connsiteY38" fmla="*/ 515988 h 1355442"/>
                  <a:gd name="connsiteX39" fmla="*/ 2924164 w 3400409"/>
                  <a:gd name="connsiteY39" fmla="*/ 573138 h 1355442"/>
                  <a:gd name="connsiteX40" fmla="*/ 2962264 w 3400409"/>
                  <a:gd name="connsiteY40" fmla="*/ 49263 h 1355442"/>
                  <a:gd name="connsiteX41" fmla="*/ 3057514 w 3400409"/>
                  <a:gd name="connsiteY41" fmla="*/ 163563 h 1355442"/>
                  <a:gd name="connsiteX42" fmla="*/ 3114663 w 3400409"/>
                  <a:gd name="connsiteY42" fmla="*/ 96888 h 1355442"/>
                  <a:gd name="connsiteX43" fmla="*/ 3133713 w 3400409"/>
                  <a:gd name="connsiteY43" fmla="*/ 211188 h 1355442"/>
                  <a:gd name="connsiteX44" fmla="*/ 3190862 w 3400409"/>
                  <a:gd name="connsiteY44" fmla="*/ 30213 h 1355442"/>
                  <a:gd name="connsiteX45" fmla="*/ 3248010 w 3400409"/>
                  <a:gd name="connsiteY45" fmla="*/ 106413 h 1355442"/>
                  <a:gd name="connsiteX46" fmla="*/ 3286111 w 3400409"/>
                  <a:gd name="connsiteY46" fmla="*/ 592188 h 1355442"/>
                  <a:gd name="connsiteX47" fmla="*/ 3314685 w 3400409"/>
                  <a:gd name="connsiteY47" fmla="*/ 58788 h 1355442"/>
                  <a:gd name="connsiteX48" fmla="*/ 3362310 w 3400409"/>
                  <a:gd name="connsiteY48" fmla="*/ 658863 h 1355442"/>
                  <a:gd name="connsiteX49" fmla="*/ 3400409 w 3400409"/>
                  <a:gd name="connsiteY49" fmla="*/ 39738 h 1355442"/>
                  <a:gd name="connsiteX0" fmla="*/ 0 w 3438509"/>
                  <a:gd name="connsiteY0" fmla="*/ 7763 h 1361565"/>
                  <a:gd name="connsiteX1" fmla="*/ 47625 w 3438509"/>
                  <a:gd name="connsiteY1" fmla="*/ 17288 h 1361565"/>
                  <a:gd name="connsiteX2" fmla="*/ 133350 w 3438509"/>
                  <a:gd name="connsiteY2" fmla="*/ 55388 h 1361565"/>
                  <a:gd name="connsiteX3" fmla="*/ 257175 w 3438509"/>
                  <a:gd name="connsiteY3" fmla="*/ 64913 h 1361565"/>
                  <a:gd name="connsiteX4" fmla="*/ 266700 w 3438509"/>
                  <a:gd name="connsiteY4" fmla="*/ 198263 h 1361565"/>
                  <a:gd name="connsiteX5" fmla="*/ 285750 w 3438509"/>
                  <a:gd name="connsiteY5" fmla="*/ 169688 h 1361565"/>
                  <a:gd name="connsiteX6" fmla="*/ 314325 w 3438509"/>
                  <a:gd name="connsiteY6" fmla="*/ 160163 h 1361565"/>
                  <a:gd name="connsiteX7" fmla="*/ 323850 w 3438509"/>
                  <a:gd name="connsiteY7" fmla="*/ 283988 h 1361565"/>
                  <a:gd name="connsiteX8" fmla="*/ 333375 w 3438509"/>
                  <a:gd name="connsiteY8" fmla="*/ 312563 h 1361565"/>
                  <a:gd name="connsiteX9" fmla="*/ 342900 w 3438509"/>
                  <a:gd name="connsiteY9" fmla="*/ 350663 h 1361565"/>
                  <a:gd name="connsiteX10" fmla="*/ 371475 w 3438509"/>
                  <a:gd name="connsiteY10" fmla="*/ 283988 h 1361565"/>
                  <a:gd name="connsiteX11" fmla="*/ 390525 w 3438509"/>
                  <a:gd name="connsiteY11" fmla="*/ 226838 h 1361565"/>
                  <a:gd name="connsiteX12" fmla="*/ 438150 w 3438509"/>
                  <a:gd name="connsiteY12" fmla="*/ 350663 h 1361565"/>
                  <a:gd name="connsiteX13" fmla="*/ 590550 w 3438509"/>
                  <a:gd name="connsiteY13" fmla="*/ 503063 h 1361565"/>
                  <a:gd name="connsiteX14" fmla="*/ 895350 w 3438509"/>
                  <a:gd name="connsiteY14" fmla="*/ 436388 h 1361565"/>
                  <a:gd name="connsiteX15" fmla="*/ 990599 w 3438509"/>
                  <a:gd name="connsiteY15" fmla="*/ 569738 h 1361565"/>
                  <a:gd name="connsiteX16" fmla="*/ 1038224 w 3438509"/>
                  <a:gd name="connsiteY16" fmla="*/ 484013 h 1361565"/>
                  <a:gd name="connsiteX17" fmla="*/ 1076323 w 3438509"/>
                  <a:gd name="connsiteY17" fmla="*/ 474488 h 1361565"/>
                  <a:gd name="connsiteX18" fmla="*/ 1142998 w 3438509"/>
                  <a:gd name="connsiteY18" fmla="*/ 331613 h 1361565"/>
                  <a:gd name="connsiteX19" fmla="*/ 1552572 w 3438509"/>
                  <a:gd name="connsiteY19" fmla="*/ 160163 h 1361565"/>
                  <a:gd name="connsiteX20" fmla="*/ 2076446 w 3438509"/>
                  <a:gd name="connsiteY20" fmla="*/ 7763 h 1361565"/>
                  <a:gd name="connsiteX21" fmla="*/ 2105016 w 3438509"/>
                  <a:gd name="connsiteY21" fmla="*/ 122062 h 1361565"/>
                  <a:gd name="connsiteX22" fmla="*/ 2133595 w 3438509"/>
                  <a:gd name="connsiteY22" fmla="*/ 283988 h 1361565"/>
                  <a:gd name="connsiteX23" fmla="*/ 2181220 w 3438509"/>
                  <a:gd name="connsiteY23" fmla="*/ 588788 h 1361565"/>
                  <a:gd name="connsiteX24" fmla="*/ 2219319 w 3438509"/>
                  <a:gd name="connsiteY24" fmla="*/ 750712 h 1361565"/>
                  <a:gd name="connsiteX25" fmla="*/ 2266945 w 3438509"/>
                  <a:gd name="connsiteY25" fmla="*/ 884063 h 1361565"/>
                  <a:gd name="connsiteX26" fmla="*/ 2285994 w 3438509"/>
                  <a:gd name="connsiteY26" fmla="*/ 865012 h 1361565"/>
                  <a:gd name="connsiteX27" fmla="*/ 2362195 w 3438509"/>
                  <a:gd name="connsiteY27" fmla="*/ 512588 h 1361565"/>
                  <a:gd name="connsiteX28" fmla="*/ 2447919 w 3438509"/>
                  <a:gd name="connsiteY28" fmla="*/ 598312 h 1361565"/>
                  <a:gd name="connsiteX29" fmla="*/ 2486018 w 3438509"/>
                  <a:gd name="connsiteY29" fmla="*/ 607837 h 1361565"/>
                  <a:gd name="connsiteX30" fmla="*/ 2524117 w 3438509"/>
                  <a:gd name="connsiteY30" fmla="*/ 531637 h 1361565"/>
                  <a:gd name="connsiteX31" fmla="*/ 2619367 w 3438509"/>
                  <a:gd name="connsiteY31" fmla="*/ 512587 h 1361565"/>
                  <a:gd name="connsiteX32" fmla="*/ 2657465 w 3438509"/>
                  <a:gd name="connsiteY32" fmla="*/ 703087 h 1361565"/>
                  <a:gd name="connsiteX33" fmla="*/ 2724141 w 3438509"/>
                  <a:gd name="connsiteY33" fmla="*/ 1093612 h 1361565"/>
                  <a:gd name="connsiteX34" fmla="*/ 2771765 w 3438509"/>
                  <a:gd name="connsiteY34" fmla="*/ 1122186 h 1361565"/>
                  <a:gd name="connsiteX35" fmla="*/ 2809866 w 3438509"/>
                  <a:gd name="connsiteY35" fmla="*/ 1360312 h 1361565"/>
                  <a:gd name="connsiteX36" fmla="*/ 2857489 w 3438509"/>
                  <a:gd name="connsiteY36" fmla="*/ 1188861 h 1361565"/>
                  <a:gd name="connsiteX37" fmla="*/ 2876540 w 3438509"/>
                  <a:gd name="connsiteY37" fmla="*/ 769761 h 1361565"/>
                  <a:gd name="connsiteX38" fmla="*/ 2886064 w 3438509"/>
                  <a:gd name="connsiteY38" fmla="*/ 522111 h 1361565"/>
                  <a:gd name="connsiteX39" fmla="*/ 2924164 w 3438509"/>
                  <a:gd name="connsiteY39" fmla="*/ 579261 h 1361565"/>
                  <a:gd name="connsiteX40" fmla="*/ 2962264 w 3438509"/>
                  <a:gd name="connsiteY40" fmla="*/ 55386 h 1361565"/>
                  <a:gd name="connsiteX41" fmla="*/ 3057514 w 3438509"/>
                  <a:gd name="connsiteY41" fmla="*/ 169686 h 1361565"/>
                  <a:gd name="connsiteX42" fmla="*/ 3114663 w 3438509"/>
                  <a:gd name="connsiteY42" fmla="*/ 103011 h 1361565"/>
                  <a:gd name="connsiteX43" fmla="*/ 3133713 w 3438509"/>
                  <a:gd name="connsiteY43" fmla="*/ 217311 h 1361565"/>
                  <a:gd name="connsiteX44" fmla="*/ 3190862 w 3438509"/>
                  <a:gd name="connsiteY44" fmla="*/ 36336 h 1361565"/>
                  <a:gd name="connsiteX45" fmla="*/ 3248010 w 3438509"/>
                  <a:gd name="connsiteY45" fmla="*/ 112536 h 1361565"/>
                  <a:gd name="connsiteX46" fmla="*/ 3286111 w 3438509"/>
                  <a:gd name="connsiteY46" fmla="*/ 598311 h 1361565"/>
                  <a:gd name="connsiteX47" fmla="*/ 3314685 w 3438509"/>
                  <a:gd name="connsiteY47" fmla="*/ 64911 h 1361565"/>
                  <a:gd name="connsiteX48" fmla="*/ 3362310 w 3438509"/>
                  <a:gd name="connsiteY48" fmla="*/ 664986 h 1361565"/>
                  <a:gd name="connsiteX49" fmla="*/ 3400409 w 3438509"/>
                  <a:gd name="connsiteY49" fmla="*/ 45861 h 1361565"/>
                  <a:gd name="connsiteX50" fmla="*/ 3438509 w 3438509"/>
                  <a:gd name="connsiteY50" fmla="*/ 45861 h 136156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76446 w 3476609"/>
                  <a:gd name="connsiteY20" fmla="*/ 57293 h 1411095"/>
                  <a:gd name="connsiteX21" fmla="*/ 2105016 w 3476609"/>
                  <a:gd name="connsiteY21" fmla="*/ 171592 h 1411095"/>
                  <a:gd name="connsiteX22" fmla="*/ 2133595 w 3476609"/>
                  <a:gd name="connsiteY22" fmla="*/ 333518 h 1411095"/>
                  <a:gd name="connsiteX23" fmla="*/ 2181220 w 3476609"/>
                  <a:gd name="connsiteY23" fmla="*/ 638318 h 1411095"/>
                  <a:gd name="connsiteX24" fmla="*/ 2219319 w 3476609"/>
                  <a:gd name="connsiteY24" fmla="*/ 800242 h 1411095"/>
                  <a:gd name="connsiteX25" fmla="*/ 2266945 w 3476609"/>
                  <a:gd name="connsiteY25" fmla="*/ 933593 h 1411095"/>
                  <a:gd name="connsiteX26" fmla="*/ 2285994 w 3476609"/>
                  <a:gd name="connsiteY26" fmla="*/ 914542 h 1411095"/>
                  <a:gd name="connsiteX27" fmla="*/ 2362195 w 3476609"/>
                  <a:gd name="connsiteY27" fmla="*/ 562118 h 1411095"/>
                  <a:gd name="connsiteX28" fmla="*/ 2447919 w 3476609"/>
                  <a:gd name="connsiteY28" fmla="*/ 647842 h 1411095"/>
                  <a:gd name="connsiteX29" fmla="*/ 2486018 w 3476609"/>
                  <a:gd name="connsiteY29" fmla="*/ 657367 h 1411095"/>
                  <a:gd name="connsiteX30" fmla="*/ 2524117 w 3476609"/>
                  <a:gd name="connsiteY30" fmla="*/ 581167 h 1411095"/>
                  <a:gd name="connsiteX31" fmla="*/ 2619367 w 3476609"/>
                  <a:gd name="connsiteY31" fmla="*/ 562117 h 1411095"/>
                  <a:gd name="connsiteX32" fmla="*/ 2657465 w 3476609"/>
                  <a:gd name="connsiteY32" fmla="*/ 752617 h 1411095"/>
                  <a:gd name="connsiteX33" fmla="*/ 2724141 w 3476609"/>
                  <a:gd name="connsiteY33" fmla="*/ 1143142 h 1411095"/>
                  <a:gd name="connsiteX34" fmla="*/ 2771765 w 3476609"/>
                  <a:gd name="connsiteY34" fmla="*/ 1171716 h 1411095"/>
                  <a:gd name="connsiteX35" fmla="*/ 2809866 w 3476609"/>
                  <a:gd name="connsiteY35" fmla="*/ 1409842 h 1411095"/>
                  <a:gd name="connsiteX36" fmla="*/ 2857489 w 3476609"/>
                  <a:gd name="connsiteY36" fmla="*/ 1238391 h 1411095"/>
                  <a:gd name="connsiteX37" fmla="*/ 2876540 w 3476609"/>
                  <a:gd name="connsiteY37" fmla="*/ 819291 h 1411095"/>
                  <a:gd name="connsiteX38" fmla="*/ 2886064 w 3476609"/>
                  <a:gd name="connsiteY38" fmla="*/ 571641 h 1411095"/>
                  <a:gd name="connsiteX39" fmla="*/ 2924164 w 3476609"/>
                  <a:gd name="connsiteY39" fmla="*/ 628791 h 1411095"/>
                  <a:gd name="connsiteX40" fmla="*/ 2962264 w 3476609"/>
                  <a:gd name="connsiteY40" fmla="*/ 104916 h 1411095"/>
                  <a:gd name="connsiteX41" fmla="*/ 3057514 w 3476609"/>
                  <a:gd name="connsiteY41" fmla="*/ 219216 h 1411095"/>
                  <a:gd name="connsiteX42" fmla="*/ 3114663 w 3476609"/>
                  <a:gd name="connsiteY42" fmla="*/ 152541 h 1411095"/>
                  <a:gd name="connsiteX43" fmla="*/ 3133713 w 3476609"/>
                  <a:gd name="connsiteY43" fmla="*/ 266841 h 1411095"/>
                  <a:gd name="connsiteX44" fmla="*/ 3190862 w 3476609"/>
                  <a:gd name="connsiteY44" fmla="*/ 85866 h 1411095"/>
                  <a:gd name="connsiteX45" fmla="*/ 3248010 w 3476609"/>
                  <a:gd name="connsiteY45" fmla="*/ 162066 h 1411095"/>
                  <a:gd name="connsiteX46" fmla="*/ 3286111 w 3476609"/>
                  <a:gd name="connsiteY46" fmla="*/ 647841 h 1411095"/>
                  <a:gd name="connsiteX47" fmla="*/ 3314685 w 3476609"/>
                  <a:gd name="connsiteY47" fmla="*/ 114441 h 1411095"/>
                  <a:gd name="connsiteX48" fmla="*/ 3362310 w 3476609"/>
                  <a:gd name="connsiteY48" fmla="*/ 714516 h 1411095"/>
                  <a:gd name="connsiteX49" fmla="*/ 3400409 w 3476609"/>
                  <a:gd name="connsiteY49" fmla="*/ 95391 h 1411095"/>
                  <a:gd name="connsiteX50" fmla="*/ 3476609 w 3476609"/>
                  <a:gd name="connsiteY50" fmla="*/ 141 h 141109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76446 w 3476609"/>
                  <a:gd name="connsiteY20" fmla="*/ 57293 h 1411095"/>
                  <a:gd name="connsiteX21" fmla="*/ 2105016 w 3476609"/>
                  <a:gd name="connsiteY21" fmla="*/ 171592 h 1411095"/>
                  <a:gd name="connsiteX22" fmla="*/ 2133595 w 3476609"/>
                  <a:gd name="connsiteY22" fmla="*/ 333518 h 1411095"/>
                  <a:gd name="connsiteX23" fmla="*/ 2181220 w 3476609"/>
                  <a:gd name="connsiteY23" fmla="*/ 524018 h 1411095"/>
                  <a:gd name="connsiteX24" fmla="*/ 2219319 w 3476609"/>
                  <a:gd name="connsiteY24" fmla="*/ 800242 h 1411095"/>
                  <a:gd name="connsiteX25" fmla="*/ 2266945 w 3476609"/>
                  <a:gd name="connsiteY25" fmla="*/ 933593 h 1411095"/>
                  <a:gd name="connsiteX26" fmla="*/ 2285994 w 3476609"/>
                  <a:gd name="connsiteY26" fmla="*/ 914542 h 1411095"/>
                  <a:gd name="connsiteX27" fmla="*/ 2362195 w 3476609"/>
                  <a:gd name="connsiteY27" fmla="*/ 562118 h 1411095"/>
                  <a:gd name="connsiteX28" fmla="*/ 2447919 w 3476609"/>
                  <a:gd name="connsiteY28" fmla="*/ 647842 h 1411095"/>
                  <a:gd name="connsiteX29" fmla="*/ 2486018 w 3476609"/>
                  <a:gd name="connsiteY29" fmla="*/ 657367 h 1411095"/>
                  <a:gd name="connsiteX30" fmla="*/ 2524117 w 3476609"/>
                  <a:gd name="connsiteY30" fmla="*/ 581167 h 1411095"/>
                  <a:gd name="connsiteX31" fmla="*/ 2619367 w 3476609"/>
                  <a:gd name="connsiteY31" fmla="*/ 562117 h 1411095"/>
                  <a:gd name="connsiteX32" fmla="*/ 2657465 w 3476609"/>
                  <a:gd name="connsiteY32" fmla="*/ 752617 h 1411095"/>
                  <a:gd name="connsiteX33" fmla="*/ 2724141 w 3476609"/>
                  <a:gd name="connsiteY33" fmla="*/ 1143142 h 1411095"/>
                  <a:gd name="connsiteX34" fmla="*/ 2771765 w 3476609"/>
                  <a:gd name="connsiteY34" fmla="*/ 1171716 h 1411095"/>
                  <a:gd name="connsiteX35" fmla="*/ 2809866 w 3476609"/>
                  <a:gd name="connsiteY35" fmla="*/ 1409842 h 1411095"/>
                  <a:gd name="connsiteX36" fmla="*/ 2857489 w 3476609"/>
                  <a:gd name="connsiteY36" fmla="*/ 1238391 h 1411095"/>
                  <a:gd name="connsiteX37" fmla="*/ 2876540 w 3476609"/>
                  <a:gd name="connsiteY37" fmla="*/ 819291 h 1411095"/>
                  <a:gd name="connsiteX38" fmla="*/ 2886064 w 3476609"/>
                  <a:gd name="connsiteY38" fmla="*/ 571641 h 1411095"/>
                  <a:gd name="connsiteX39" fmla="*/ 2924164 w 3476609"/>
                  <a:gd name="connsiteY39" fmla="*/ 628791 h 1411095"/>
                  <a:gd name="connsiteX40" fmla="*/ 2962264 w 3476609"/>
                  <a:gd name="connsiteY40" fmla="*/ 104916 h 1411095"/>
                  <a:gd name="connsiteX41" fmla="*/ 3057514 w 3476609"/>
                  <a:gd name="connsiteY41" fmla="*/ 219216 h 1411095"/>
                  <a:gd name="connsiteX42" fmla="*/ 3114663 w 3476609"/>
                  <a:gd name="connsiteY42" fmla="*/ 152541 h 1411095"/>
                  <a:gd name="connsiteX43" fmla="*/ 3133713 w 3476609"/>
                  <a:gd name="connsiteY43" fmla="*/ 266841 h 1411095"/>
                  <a:gd name="connsiteX44" fmla="*/ 3190862 w 3476609"/>
                  <a:gd name="connsiteY44" fmla="*/ 85866 h 1411095"/>
                  <a:gd name="connsiteX45" fmla="*/ 3248010 w 3476609"/>
                  <a:gd name="connsiteY45" fmla="*/ 162066 h 1411095"/>
                  <a:gd name="connsiteX46" fmla="*/ 3286111 w 3476609"/>
                  <a:gd name="connsiteY46" fmla="*/ 647841 h 1411095"/>
                  <a:gd name="connsiteX47" fmla="*/ 3314685 w 3476609"/>
                  <a:gd name="connsiteY47" fmla="*/ 114441 h 1411095"/>
                  <a:gd name="connsiteX48" fmla="*/ 3362310 w 3476609"/>
                  <a:gd name="connsiteY48" fmla="*/ 714516 h 1411095"/>
                  <a:gd name="connsiteX49" fmla="*/ 3400409 w 3476609"/>
                  <a:gd name="connsiteY49" fmla="*/ 95391 h 1411095"/>
                  <a:gd name="connsiteX50" fmla="*/ 3476609 w 3476609"/>
                  <a:gd name="connsiteY50" fmla="*/ 141 h 141109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76446 w 3476609"/>
                  <a:gd name="connsiteY20" fmla="*/ 57293 h 1411095"/>
                  <a:gd name="connsiteX21" fmla="*/ 2067293 w 3476609"/>
                  <a:gd name="connsiteY21" fmla="*/ 85733 h 1411095"/>
                  <a:gd name="connsiteX22" fmla="*/ 2105016 w 3476609"/>
                  <a:gd name="connsiteY22" fmla="*/ 171592 h 1411095"/>
                  <a:gd name="connsiteX23" fmla="*/ 2133595 w 3476609"/>
                  <a:gd name="connsiteY23" fmla="*/ 333518 h 1411095"/>
                  <a:gd name="connsiteX24" fmla="*/ 2181220 w 3476609"/>
                  <a:gd name="connsiteY24" fmla="*/ 524018 h 1411095"/>
                  <a:gd name="connsiteX25" fmla="*/ 2219319 w 3476609"/>
                  <a:gd name="connsiteY25" fmla="*/ 800242 h 1411095"/>
                  <a:gd name="connsiteX26" fmla="*/ 2266945 w 3476609"/>
                  <a:gd name="connsiteY26" fmla="*/ 933593 h 1411095"/>
                  <a:gd name="connsiteX27" fmla="*/ 2285994 w 3476609"/>
                  <a:gd name="connsiteY27" fmla="*/ 914542 h 1411095"/>
                  <a:gd name="connsiteX28" fmla="*/ 2362195 w 3476609"/>
                  <a:gd name="connsiteY28" fmla="*/ 562118 h 1411095"/>
                  <a:gd name="connsiteX29" fmla="*/ 2447919 w 3476609"/>
                  <a:gd name="connsiteY29" fmla="*/ 647842 h 1411095"/>
                  <a:gd name="connsiteX30" fmla="*/ 2486018 w 3476609"/>
                  <a:gd name="connsiteY30" fmla="*/ 657367 h 1411095"/>
                  <a:gd name="connsiteX31" fmla="*/ 2524117 w 3476609"/>
                  <a:gd name="connsiteY31" fmla="*/ 581167 h 1411095"/>
                  <a:gd name="connsiteX32" fmla="*/ 2619367 w 3476609"/>
                  <a:gd name="connsiteY32" fmla="*/ 562117 h 1411095"/>
                  <a:gd name="connsiteX33" fmla="*/ 2657465 w 3476609"/>
                  <a:gd name="connsiteY33" fmla="*/ 752617 h 1411095"/>
                  <a:gd name="connsiteX34" fmla="*/ 2724141 w 3476609"/>
                  <a:gd name="connsiteY34" fmla="*/ 1143142 h 1411095"/>
                  <a:gd name="connsiteX35" fmla="*/ 2771765 w 3476609"/>
                  <a:gd name="connsiteY35" fmla="*/ 1171716 h 1411095"/>
                  <a:gd name="connsiteX36" fmla="*/ 2809866 w 3476609"/>
                  <a:gd name="connsiteY36" fmla="*/ 1409842 h 1411095"/>
                  <a:gd name="connsiteX37" fmla="*/ 2857489 w 3476609"/>
                  <a:gd name="connsiteY37" fmla="*/ 1238391 h 1411095"/>
                  <a:gd name="connsiteX38" fmla="*/ 2876540 w 3476609"/>
                  <a:gd name="connsiteY38" fmla="*/ 819291 h 1411095"/>
                  <a:gd name="connsiteX39" fmla="*/ 2886064 w 3476609"/>
                  <a:gd name="connsiteY39" fmla="*/ 571641 h 1411095"/>
                  <a:gd name="connsiteX40" fmla="*/ 2924164 w 3476609"/>
                  <a:gd name="connsiteY40" fmla="*/ 628791 h 1411095"/>
                  <a:gd name="connsiteX41" fmla="*/ 2962264 w 3476609"/>
                  <a:gd name="connsiteY41" fmla="*/ 104916 h 1411095"/>
                  <a:gd name="connsiteX42" fmla="*/ 3057514 w 3476609"/>
                  <a:gd name="connsiteY42" fmla="*/ 219216 h 1411095"/>
                  <a:gd name="connsiteX43" fmla="*/ 3114663 w 3476609"/>
                  <a:gd name="connsiteY43" fmla="*/ 152541 h 1411095"/>
                  <a:gd name="connsiteX44" fmla="*/ 3133713 w 3476609"/>
                  <a:gd name="connsiteY44" fmla="*/ 266841 h 1411095"/>
                  <a:gd name="connsiteX45" fmla="*/ 3190862 w 3476609"/>
                  <a:gd name="connsiteY45" fmla="*/ 85866 h 1411095"/>
                  <a:gd name="connsiteX46" fmla="*/ 3248010 w 3476609"/>
                  <a:gd name="connsiteY46" fmla="*/ 162066 h 1411095"/>
                  <a:gd name="connsiteX47" fmla="*/ 3286111 w 3476609"/>
                  <a:gd name="connsiteY47" fmla="*/ 647841 h 1411095"/>
                  <a:gd name="connsiteX48" fmla="*/ 3314685 w 3476609"/>
                  <a:gd name="connsiteY48" fmla="*/ 114441 h 1411095"/>
                  <a:gd name="connsiteX49" fmla="*/ 3362310 w 3476609"/>
                  <a:gd name="connsiteY49" fmla="*/ 714516 h 1411095"/>
                  <a:gd name="connsiteX50" fmla="*/ 3400409 w 3476609"/>
                  <a:gd name="connsiteY50" fmla="*/ 95391 h 1411095"/>
                  <a:gd name="connsiteX51" fmla="*/ 3476609 w 3476609"/>
                  <a:gd name="connsiteY51" fmla="*/ 141 h 141109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76446 w 3476609"/>
                  <a:gd name="connsiteY20" fmla="*/ 57293 h 1411095"/>
                  <a:gd name="connsiteX21" fmla="*/ 2105016 w 3476609"/>
                  <a:gd name="connsiteY21" fmla="*/ 171592 h 1411095"/>
                  <a:gd name="connsiteX22" fmla="*/ 2133595 w 3476609"/>
                  <a:gd name="connsiteY22" fmla="*/ 333518 h 1411095"/>
                  <a:gd name="connsiteX23" fmla="*/ 2181220 w 3476609"/>
                  <a:gd name="connsiteY23" fmla="*/ 524018 h 1411095"/>
                  <a:gd name="connsiteX24" fmla="*/ 2219319 w 3476609"/>
                  <a:gd name="connsiteY24" fmla="*/ 800242 h 1411095"/>
                  <a:gd name="connsiteX25" fmla="*/ 2266945 w 3476609"/>
                  <a:gd name="connsiteY25" fmla="*/ 933593 h 1411095"/>
                  <a:gd name="connsiteX26" fmla="*/ 2285994 w 3476609"/>
                  <a:gd name="connsiteY26" fmla="*/ 914542 h 1411095"/>
                  <a:gd name="connsiteX27" fmla="*/ 2362195 w 3476609"/>
                  <a:gd name="connsiteY27" fmla="*/ 562118 h 1411095"/>
                  <a:gd name="connsiteX28" fmla="*/ 2447919 w 3476609"/>
                  <a:gd name="connsiteY28" fmla="*/ 647842 h 1411095"/>
                  <a:gd name="connsiteX29" fmla="*/ 2486018 w 3476609"/>
                  <a:gd name="connsiteY29" fmla="*/ 657367 h 1411095"/>
                  <a:gd name="connsiteX30" fmla="*/ 2524117 w 3476609"/>
                  <a:gd name="connsiteY30" fmla="*/ 581167 h 1411095"/>
                  <a:gd name="connsiteX31" fmla="*/ 2619367 w 3476609"/>
                  <a:gd name="connsiteY31" fmla="*/ 562117 h 1411095"/>
                  <a:gd name="connsiteX32" fmla="*/ 2657465 w 3476609"/>
                  <a:gd name="connsiteY32" fmla="*/ 752617 h 1411095"/>
                  <a:gd name="connsiteX33" fmla="*/ 2724141 w 3476609"/>
                  <a:gd name="connsiteY33" fmla="*/ 1143142 h 1411095"/>
                  <a:gd name="connsiteX34" fmla="*/ 2771765 w 3476609"/>
                  <a:gd name="connsiteY34" fmla="*/ 1171716 h 1411095"/>
                  <a:gd name="connsiteX35" fmla="*/ 2809866 w 3476609"/>
                  <a:gd name="connsiteY35" fmla="*/ 1409842 h 1411095"/>
                  <a:gd name="connsiteX36" fmla="*/ 2857489 w 3476609"/>
                  <a:gd name="connsiteY36" fmla="*/ 1238391 h 1411095"/>
                  <a:gd name="connsiteX37" fmla="*/ 2876540 w 3476609"/>
                  <a:gd name="connsiteY37" fmla="*/ 819291 h 1411095"/>
                  <a:gd name="connsiteX38" fmla="*/ 2886064 w 3476609"/>
                  <a:gd name="connsiteY38" fmla="*/ 571641 h 1411095"/>
                  <a:gd name="connsiteX39" fmla="*/ 2924164 w 3476609"/>
                  <a:gd name="connsiteY39" fmla="*/ 628791 h 1411095"/>
                  <a:gd name="connsiteX40" fmla="*/ 2962264 w 3476609"/>
                  <a:gd name="connsiteY40" fmla="*/ 104916 h 1411095"/>
                  <a:gd name="connsiteX41" fmla="*/ 3057514 w 3476609"/>
                  <a:gd name="connsiteY41" fmla="*/ 219216 h 1411095"/>
                  <a:gd name="connsiteX42" fmla="*/ 3114663 w 3476609"/>
                  <a:gd name="connsiteY42" fmla="*/ 152541 h 1411095"/>
                  <a:gd name="connsiteX43" fmla="*/ 3133713 w 3476609"/>
                  <a:gd name="connsiteY43" fmla="*/ 266841 h 1411095"/>
                  <a:gd name="connsiteX44" fmla="*/ 3190862 w 3476609"/>
                  <a:gd name="connsiteY44" fmla="*/ 85866 h 1411095"/>
                  <a:gd name="connsiteX45" fmla="*/ 3248010 w 3476609"/>
                  <a:gd name="connsiteY45" fmla="*/ 162066 h 1411095"/>
                  <a:gd name="connsiteX46" fmla="*/ 3286111 w 3476609"/>
                  <a:gd name="connsiteY46" fmla="*/ 647841 h 1411095"/>
                  <a:gd name="connsiteX47" fmla="*/ 3314685 w 3476609"/>
                  <a:gd name="connsiteY47" fmla="*/ 114441 h 1411095"/>
                  <a:gd name="connsiteX48" fmla="*/ 3362310 w 3476609"/>
                  <a:gd name="connsiteY48" fmla="*/ 714516 h 1411095"/>
                  <a:gd name="connsiteX49" fmla="*/ 3400409 w 3476609"/>
                  <a:gd name="connsiteY49" fmla="*/ 95391 h 1411095"/>
                  <a:gd name="connsiteX50" fmla="*/ 3476609 w 3476609"/>
                  <a:gd name="connsiteY50" fmla="*/ 141 h 141109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76446 w 3476609"/>
                  <a:gd name="connsiteY20" fmla="*/ 57293 h 1411095"/>
                  <a:gd name="connsiteX21" fmla="*/ 2105016 w 3476609"/>
                  <a:gd name="connsiteY21" fmla="*/ 171592 h 1411095"/>
                  <a:gd name="connsiteX22" fmla="*/ 2133595 w 3476609"/>
                  <a:gd name="connsiteY22" fmla="*/ 333518 h 1411095"/>
                  <a:gd name="connsiteX23" fmla="*/ 2181220 w 3476609"/>
                  <a:gd name="connsiteY23" fmla="*/ 524018 h 1411095"/>
                  <a:gd name="connsiteX24" fmla="*/ 2219319 w 3476609"/>
                  <a:gd name="connsiteY24" fmla="*/ 800242 h 1411095"/>
                  <a:gd name="connsiteX25" fmla="*/ 2266945 w 3476609"/>
                  <a:gd name="connsiteY25" fmla="*/ 933593 h 1411095"/>
                  <a:gd name="connsiteX26" fmla="*/ 2285994 w 3476609"/>
                  <a:gd name="connsiteY26" fmla="*/ 914542 h 1411095"/>
                  <a:gd name="connsiteX27" fmla="*/ 2362195 w 3476609"/>
                  <a:gd name="connsiteY27" fmla="*/ 562118 h 1411095"/>
                  <a:gd name="connsiteX28" fmla="*/ 2447919 w 3476609"/>
                  <a:gd name="connsiteY28" fmla="*/ 647842 h 1411095"/>
                  <a:gd name="connsiteX29" fmla="*/ 2486018 w 3476609"/>
                  <a:gd name="connsiteY29" fmla="*/ 657367 h 1411095"/>
                  <a:gd name="connsiteX30" fmla="*/ 2524117 w 3476609"/>
                  <a:gd name="connsiteY30" fmla="*/ 581167 h 1411095"/>
                  <a:gd name="connsiteX31" fmla="*/ 2619367 w 3476609"/>
                  <a:gd name="connsiteY31" fmla="*/ 562117 h 1411095"/>
                  <a:gd name="connsiteX32" fmla="*/ 2657465 w 3476609"/>
                  <a:gd name="connsiteY32" fmla="*/ 752617 h 1411095"/>
                  <a:gd name="connsiteX33" fmla="*/ 2724141 w 3476609"/>
                  <a:gd name="connsiteY33" fmla="*/ 1143142 h 1411095"/>
                  <a:gd name="connsiteX34" fmla="*/ 2771765 w 3476609"/>
                  <a:gd name="connsiteY34" fmla="*/ 1171716 h 1411095"/>
                  <a:gd name="connsiteX35" fmla="*/ 2809866 w 3476609"/>
                  <a:gd name="connsiteY35" fmla="*/ 1409842 h 1411095"/>
                  <a:gd name="connsiteX36" fmla="*/ 2857489 w 3476609"/>
                  <a:gd name="connsiteY36" fmla="*/ 1238391 h 1411095"/>
                  <a:gd name="connsiteX37" fmla="*/ 2876540 w 3476609"/>
                  <a:gd name="connsiteY37" fmla="*/ 819291 h 1411095"/>
                  <a:gd name="connsiteX38" fmla="*/ 2886064 w 3476609"/>
                  <a:gd name="connsiteY38" fmla="*/ 571641 h 1411095"/>
                  <a:gd name="connsiteX39" fmla="*/ 2924164 w 3476609"/>
                  <a:gd name="connsiteY39" fmla="*/ 628791 h 1411095"/>
                  <a:gd name="connsiteX40" fmla="*/ 2962264 w 3476609"/>
                  <a:gd name="connsiteY40" fmla="*/ 104916 h 1411095"/>
                  <a:gd name="connsiteX41" fmla="*/ 3057514 w 3476609"/>
                  <a:gd name="connsiteY41" fmla="*/ 219216 h 1411095"/>
                  <a:gd name="connsiteX42" fmla="*/ 3114663 w 3476609"/>
                  <a:gd name="connsiteY42" fmla="*/ 152541 h 1411095"/>
                  <a:gd name="connsiteX43" fmla="*/ 3133713 w 3476609"/>
                  <a:gd name="connsiteY43" fmla="*/ 266841 h 1411095"/>
                  <a:gd name="connsiteX44" fmla="*/ 3190862 w 3476609"/>
                  <a:gd name="connsiteY44" fmla="*/ 85866 h 1411095"/>
                  <a:gd name="connsiteX45" fmla="*/ 3248010 w 3476609"/>
                  <a:gd name="connsiteY45" fmla="*/ 162066 h 1411095"/>
                  <a:gd name="connsiteX46" fmla="*/ 3286111 w 3476609"/>
                  <a:gd name="connsiteY46" fmla="*/ 647841 h 1411095"/>
                  <a:gd name="connsiteX47" fmla="*/ 3314685 w 3476609"/>
                  <a:gd name="connsiteY47" fmla="*/ 114441 h 1411095"/>
                  <a:gd name="connsiteX48" fmla="*/ 3362310 w 3476609"/>
                  <a:gd name="connsiteY48" fmla="*/ 714516 h 1411095"/>
                  <a:gd name="connsiteX49" fmla="*/ 3400409 w 3476609"/>
                  <a:gd name="connsiteY49" fmla="*/ 95391 h 1411095"/>
                  <a:gd name="connsiteX50" fmla="*/ 3476609 w 3476609"/>
                  <a:gd name="connsiteY50" fmla="*/ 141 h 1411095"/>
                  <a:gd name="connsiteX0" fmla="*/ 0 w 3476609"/>
                  <a:gd name="connsiteY0" fmla="*/ 57293 h 1411095"/>
                  <a:gd name="connsiteX1" fmla="*/ 47625 w 3476609"/>
                  <a:gd name="connsiteY1" fmla="*/ 66818 h 1411095"/>
                  <a:gd name="connsiteX2" fmla="*/ 133350 w 3476609"/>
                  <a:gd name="connsiteY2" fmla="*/ 104918 h 1411095"/>
                  <a:gd name="connsiteX3" fmla="*/ 257175 w 3476609"/>
                  <a:gd name="connsiteY3" fmla="*/ 114443 h 1411095"/>
                  <a:gd name="connsiteX4" fmla="*/ 266700 w 3476609"/>
                  <a:gd name="connsiteY4" fmla="*/ 247793 h 1411095"/>
                  <a:gd name="connsiteX5" fmla="*/ 285750 w 3476609"/>
                  <a:gd name="connsiteY5" fmla="*/ 219218 h 1411095"/>
                  <a:gd name="connsiteX6" fmla="*/ 314325 w 3476609"/>
                  <a:gd name="connsiteY6" fmla="*/ 209693 h 1411095"/>
                  <a:gd name="connsiteX7" fmla="*/ 323850 w 3476609"/>
                  <a:gd name="connsiteY7" fmla="*/ 333518 h 1411095"/>
                  <a:gd name="connsiteX8" fmla="*/ 333375 w 3476609"/>
                  <a:gd name="connsiteY8" fmla="*/ 362093 h 1411095"/>
                  <a:gd name="connsiteX9" fmla="*/ 342900 w 3476609"/>
                  <a:gd name="connsiteY9" fmla="*/ 400193 h 1411095"/>
                  <a:gd name="connsiteX10" fmla="*/ 371475 w 3476609"/>
                  <a:gd name="connsiteY10" fmla="*/ 333518 h 1411095"/>
                  <a:gd name="connsiteX11" fmla="*/ 390525 w 3476609"/>
                  <a:gd name="connsiteY11" fmla="*/ 276368 h 1411095"/>
                  <a:gd name="connsiteX12" fmla="*/ 438150 w 3476609"/>
                  <a:gd name="connsiteY12" fmla="*/ 400193 h 1411095"/>
                  <a:gd name="connsiteX13" fmla="*/ 590550 w 3476609"/>
                  <a:gd name="connsiteY13" fmla="*/ 552593 h 1411095"/>
                  <a:gd name="connsiteX14" fmla="*/ 895350 w 3476609"/>
                  <a:gd name="connsiteY14" fmla="*/ 485918 h 1411095"/>
                  <a:gd name="connsiteX15" fmla="*/ 990599 w 3476609"/>
                  <a:gd name="connsiteY15" fmla="*/ 619268 h 1411095"/>
                  <a:gd name="connsiteX16" fmla="*/ 1038224 w 3476609"/>
                  <a:gd name="connsiteY16" fmla="*/ 533543 h 1411095"/>
                  <a:gd name="connsiteX17" fmla="*/ 1076323 w 3476609"/>
                  <a:gd name="connsiteY17" fmla="*/ 524018 h 1411095"/>
                  <a:gd name="connsiteX18" fmla="*/ 1142998 w 3476609"/>
                  <a:gd name="connsiteY18" fmla="*/ 381143 h 1411095"/>
                  <a:gd name="connsiteX19" fmla="*/ 1552572 w 3476609"/>
                  <a:gd name="connsiteY19" fmla="*/ 209693 h 1411095"/>
                  <a:gd name="connsiteX20" fmla="*/ 2028812 w 3476609"/>
                  <a:gd name="connsiteY20" fmla="*/ 57293 h 1411095"/>
                  <a:gd name="connsiteX21" fmla="*/ 2105016 w 3476609"/>
                  <a:gd name="connsiteY21" fmla="*/ 171592 h 1411095"/>
                  <a:gd name="connsiteX22" fmla="*/ 2133595 w 3476609"/>
                  <a:gd name="connsiteY22" fmla="*/ 333518 h 1411095"/>
                  <a:gd name="connsiteX23" fmla="*/ 2181220 w 3476609"/>
                  <a:gd name="connsiteY23" fmla="*/ 524018 h 1411095"/>
                  <a:gd name="connsiteX24" fmla="*/ 2219319 w 3476609"/>
                  <a:gd name="connsiteY24" fmla="*/ 800242 h 1411095"/>
                  <a:gd name="connsiteX25" fmla="*/ 2266945 w 3476609"/>
                  <a:gd name="connsiteY25" fmla="*/ 933593 h 1411095"/>
                  <a:gd name="connsiteX26" fmla="*/ 2285994 w 3476609"/>
                  <a:gd name="connsiteY26" fmla="*/ 914542 h 1411095"/>
                  <a:gd name="connsiteX27" fmla="*/ 2362195 w 3476609"/>
                  <a:gd name="connsiteY27" fmla="*/ 562118 h 1411095"/>
                  <a:gd name="connsiteX28" fmla="*/ 2447919 w 3476609"/>
                  <a:gd name="connsiteY28" fmla="*/ 647842 h 1411095"/>
                  <a:gd name="connsiteX29" fmla="*/ 2486018 w 3476609"/>
                  <a:gd name="connsiteY29" fmla="*/ 657367 h 1411095"/>
                  <a:gd name="connsiteX30" fmla="*/ 2524117 w 3476609"/>
                  <a:gd name="connsiteY30" fmla="*/ 581167 h 1411095"/>
                  <a:gd name="connsiteX31" fmla="*/ 2619367 w 3476609"/>
                  <a:gd name="connsiteY31" fmla="*/ 562117 h 1411095"/>
                  <a:gd name="connsiteX32" fmla="*/ 2657465 w 3476609"/>
                  <a:gd name="connsiteY32" fmla="*/ 752617 h 1411095"/>
                  <a:gd name="connsiteX33" fmla="*/ 2724141 w 3476609"/>
                  <a:gd name="connsiteY33" fmla="*/ 1143142 h 1411095"/>
                  <a:gd name="connsiteX34" fmla="*/ 2771765 w 3476609"/>
                  <a:gd name="connsiteY34" fmla="*/ 1171716 h 1411095"/>
                  <a:gd name="connsiteX35" fmla="*/ 2809866 w 3476609"/>
                  <a:gd name="connsiteY35" fmla="*/ 1409842 h 1411095"/>
                  <a:gd name="connsiteX36" fmla="*/ 2857489 w 3476609"/>
                  <a:gd name="connsiteY36" fmla="*/ 1238391 h 1411095"/>
                  <a:gd name="connsiteX37" fmla="*/ 2876540 w 3476609"/>
                  <a:gd name="connsiteY37" fmla="*/ 819291 h 1411095"/>
                  <a:gd name="connsiteX38" fmla="*/ 2886064 w 3476609"/>
                  <a:gd name="connsiteY38" fmla="*/ 571641 h 1411095"/>
                  <a:gd name="connsiteX39" fmla="*/ 2924164 w 3476609"/>
                  <a:gd name="connsiteY39" fmla="*/ 628791 h 1411095"/>
                  <a:gd name="connsiteX40" fmla="*/ 2962264 w 3476609"/>
                  <a:gd name="connsiteY40" fmla="*/ 104916 h 1411095"/>
                  <a:gd name="connsiteX41" fmla="*/ 3057514 w 3476609"/>
                  <a:gd name="connsiteY41" fmla="*/ 219216 h 1411095"/>
                  <a:gd name="connsiteX42" fmla="*/ 3114663 w 3476609"/>
                  <a:gd name="connsiteY42" fmla="*/ 152541 h 1411095"/>
                  <a:gd name="connsiteX43" fmla="*/ 3133713 w 3476609"/>
                  <a:gd name="connsiteY43" fmla="*/ 266841 h 1411095"/>
                  <a:gd name="connsiteX44" fmla="*/ 3190862 w 3476609"/>
                  <a:gd name="connsiteY44" fmla="*/ 85866 h 1411095"/>
                  <a:gd name="connsiteX45" fmla="*/ 3248010 w 3476609"/>
                  <a:gd name="connsiteY45" fmla="*/ 162066 h 1411095"/>
                  <a:gd name="connsiteX46" fmla="*/ 3286111 w 3476609"/>
                  <a:gd name="connsiteY46" fmla="*/ 647841 h 1411095"/>
                  <a:gd name="connsiteX47" fmla="*/ 3314685 w 3476609"/>
                  <a:gd name="connsiteY47" fmla="*/ 114441 h 1411095"/>
                  <a:gd name="connsiteX48" fmla="*/ 3362310 w 3476609"/>
                  <a:gd name="connsiteY48" fmla="*/ 714516 h 1411095"/>
                  <a:gd name="connsiteX49" fmla="*/ 3400409 w 3476609"/>
                  <a:gd name="connsiteY49" fmla="*/ 95391 h 1411095"/>
                  <a:gd name="connsiteX50" fmla="*/ 3476609 w 3476609"/>
                  <a:gd name="connsiteY50" fmla="*/ 141 h 1411095"/>
                </a:gdLst>
                <a:ahLst/>
                <a:cxnLst>
                  <a:cxn ang="0">
                    <a:pos x="connsiteX0" y="connsiteY0"/>
                  </a:cxn>
                  <a:cxn ang="0">
                    <a:pos x="connsiteX1" y="connsiteY1"/>
                  </a:cxn>
                  <a:cxn ang="0">
                    <a:pos x="connsiteX2" y="connsiteY2"/>
                  </a:cxn>
                  <a:cxn ang="0">
                    <a:pos x="connsiteX3" y="connsiteY3"/>
                  </a:cxn>
                  <a:cxn ang="0">
                    <a:pos x="connsiteX4" y="connsiteY4"/>
                  </a:cxn>
                  <a:cxn ang="0">
                    <a:pos x="connsiteX5" y="connsiteY5"/>
                  </a:cxn>
                  <a:cxn ang="0">
                    <a:pos x="connsiteX6" y="connsiteY6"/>
                  </a:cxn>
                  <a:cxn ang="0">
                    <a:pos x="connsiteX7" y="connsiteY7"/>
                  </a:cxn>
                  <a:cxn ang="0">
                    <a:pos x="connsiteX8" y="connsiteY8"/>
                  </a:cxn>
                  <a:cxn ang="0">
                    <a:pos x="connsiteX9" y="connsiteY9"/>
                  </a:cxn>
                  <a:cxn ang="0">
                    <a:pos x="connsiteX10" y="connsiteY10"/>
                  </a:cxn>
                  <a:cxn ang="0">
                    <a:pos x="connsiteX11" y="connsiteY11"/>
                  </a:cxn>
                  <a:cxn ang="0">
                    <a:pos x="connsiteX12" y="connsiteY12"/>
                  </a:cxn>
                  <a:cxn ang="0">
                    <a:pos x="connsiteX13" y="connsiteY13"/>
                  </a:cxn>
                  <a:cxn ang="0">
                    <a:pos x="connsiteX14" y="connsiteY14"/>
                  </a:cxn>
                  <a:cxn ang="0">
                    <a:pos x="connsiteX15" y="connsiteY15"/>
                  </a:cxn>
                  <a:cxn ang="0">
                    <a:pos x="connsiteX16" y="connsiteY16"/>
                  </a:cxn>
                  <a:cxn ang="0">
                    <a:pos x="connsiteX17" y="connsiteY17"/>
                  </a:cxn>
                  <a:cxn ang="0">
                    <a:pos x="connsiteX18" y="connsiteY18"/>
                  </a:cxn>
                  <a:cxn ang="0">
                    <a:pos x="connsiteX19" y="connsiteY19"/>
                  </a:cxn>
                  <a:cxn ang="0">
                    <a:pos x="connsiteX20" y="connsiteY20"/>
                  </a:cxn>
                  <a:cxn ang="0">
                    <a:pos x="connsiteX21" y="connsiteY21"/>
                  </a:cxn>
                  <a:cxn ang="0">
                    <a:pos x="connsiteX22" y="connsiteY22"/>
                  </a:cxn>
                  <a:cxn ang="0">
                    <a:pos x="connsiteX23" y="connsiteY23"/>
                  </a:cxn>
                  <a:cxn ang="0">
                    <a:pos x="connsiteX24" y="connsiteY24"/>
                  </a:cxn>
                  <a:cxn ang="0">
                    <a:pos x="connsiteX25" y="connsiteY25"/>
                  </a:cxn>
                  <a:cxn ang="0">
                    <a:pos x="connsiteX26" y="connsiteY26"/>
                  </a:cxn>
                  <a:cxn ang="0">
                    <a:pos x="connsiteX27" y="connsiteY27"/>
                  </a:cxn>
                  <a:cxn ang="0">
                    <a:pos x="connsiteX28" y="connsiteY28"/>
                  </a:cxn>
                  <a:cxn ang="0">
                    <a:pos x="connsiteX29" y="connsiteY29"/>
                  </a:cxn>
                  <a:cxn ang="0">
                    <a:pos x="connsiteX30" y="connsiteY30"/>
                  </a:cxn>
                  <a:cxn ang="0">
                    <a:pos x="connsiteX31" y="connsiteY31"/>
                  </a:cxn>
                  <a:cxn ang="0">
                    <a:pos x="connsiteX32" y="connsiteY32"/>
                  </a:cxn>
                  <a:cxn ang="0">
                    <a:pos x="connsiteX33" y="connsiteY33"/>
                  </a:cxn>
                  <a:cxn ang="0">
                    <a:pos x="connsiteX34" y="connsiteY34"/>
                  </a:cxn>
                  <a:cxn ang="0">
                    <a:pos x="connsiteX35" y="connsiteY35"/>
                  </a:cxn>
                  <a:cxn ang="0">
                    <a:pos x="connsiteX36" y="connsiteY36"/>
                  </a:cxn>
                  <a:cxn ang="0">
                    <a:pos x="connsiteX37" y="connsiteY37"/>
                  </a:cxn>
                  <a:cxn ang="0">
                    <a:pos x="connsiteX38" y="connsiteY38"/>
                  </a:cxn>
                  <a:cxn ang="0">
                    <a:pos x="connsiteX39" y="connsiteY39"/>
                  </a:cxn>
                  <a:cxn ang="0">
                    <a:pos x="connsiteX40" y="connsiteY40"/>
                  </a:cxn>
                  <a:cxn ang="0">
                    <a:pos x="connsiteX41" y="connsiteY41"/>
                  </a:cxn>
                  <a:cxn ang="0">
                    <a:pos x="connsiteX42" y="connsiteY42"/>
                  </a:cxn>
                  <a:cxn ang="0">
                    <a:pos x="connsiteX43" y="connsiteY43"/>
                  </a:cxn>
                  <a:cxn ang="0">
                    <a:pos x="connsiteX44" y="connsiteY44"/>
                  </a:cxn>
                  <a:cxn ang="0">
                    <a:pos x="connsiteX45" y="connsiteY45"/>
                  </a:cxn>
                  <a:cxn ang="0">
                    <a:pos x="connsiteX46" y="connsiteY46"/>
                  </a:cxn>
                  <a:cxn ang="0">
                    <a:pos x="connsiteX47" y="connsiteY47"/>
                  </a:cxn>
                  <a:cxn ang="0">
                    <a:pos x="connsiteX48" y="connsiteY48"/>
                  </a:cxn>
                  <a:cxn ang="0">
                    <a:pos x="connsiteX49" y="connsiteY49"/>
                  </a:cxn>
                  <a:cxn ang="0">
                    <a:pos x="connsiteX50" y="connsiteY50"/>
                  </a:cxn>
                </a:cxnLst>
                <a:rect l="l" t="t" r="r" b="b"/>
                <a:pathLst>
                  <a:path w="3476609" h="1411095">
                    <a:moveTo>
                      <a:pt x="0" y="57293"/>
                    </a:moveTo>
                    <a:cubicBezTo>
                      <a:pt x="15875" y="60468"/>
                      <a:pt x="32466" y="61134"/>
                      <a:pt x="47625" y="66818"/>
                    </a:cubicBezTo>
                    <a:cubicBezTo>
                      <a:pt x="103865" y="87908"/>
                      <a:pt x="46120" y="98208"/>
                      <a:pt x="133350" y="104918"/>
                    </a:cubicBezTo>
                    <a:lnTo>
                      <a:pt x="257175" y="114443"/>
                    </a:lnTo>
                    <a:cubicBezTo>
                      <a:pt x="260350" y="158893"/>
                      <a:pt x="254975" y="204800"/>
                      <a:pt x="266700" y="247793"/>
                    </a:cubicBezTo>
                    <a:cubicBezTo>
                      <a:pt x="269712" y="258837"/>
                      <a:pt x="276811" y="226369"/>
                      <a:pt x="285750" y="219218"/>
                    </a:cubicBezTo>
                    <a:cubicBezTo>
                      <a:pt x="293590" y="212946"/>
                      <a:pt x="304800" y="212868"/>
                      <a:pt x="314325" y="209693"/>
                    </a:cubicBezTo>
                    <a:cubicBezTo>
                      <a:pt x="317500" y="250968"/>
                      <a:pt x="318715" y="292441"/>
                      <a:pt x="323850" y="333518"/>
                    </a:cubicBezTo>
                    <a:cubicBezTo>
                      <a:pt x="325095" y="343481"/>
                      <a:pt x="330617" y="352439"/>
                      <a:pt x="333375" y="362093"/>
                    </a:cubicBezTo>
                    <a:cubicBezTo>
                      <a:pt x="336971" y="374680"/>
                      <a:pt x="339725" y="387493"/>
                      <a:pt x="342900" y="400193"/>
                    </a:cubicBezTo>
                    <a:cubicBezTo>
                      <a:pt x="368096" y="299407"/>
                      <a:pt x="333887" y="418091"/>
                      <a:pt x="371475" y="333518"/>
                    </a:cubicBezTo>
                    <a:cubicBezTo>
                      <a:pt x="379630" y="315168"/>
                      <a:pt x="379413" y="265256"/>
                      <a:pt x="390525" y="276368"/>
                    </a:cubicBezTo>
                    <a:cubicBezTo>
                      <a:pt x="401637" y="287480"/>
                      <a:pt x="404813" y="354156"/>
                      <a:pt x="438150" y="400193"/>
                    </a:cubicBezTo>
                    <a:cubicBezTo>
                      <a:pt x="471488" y="446231"/>
                      <a:pt x="523875" y="441468"/>
                      <a:pt x="590550" y="552593"/>
                    </a:cubicBezTo>
                    <a:cubicBezTo>
                      <a:pt x="619125" y="577993"/>
                      <a:pt x="893366" y="491871"/>
                      <a:pt x="895350" y="485918"/>
                    </a:cubicBezTo>
                    <a:cubicBezTo>
                      <a:pt x="950912" y="474805"/>
                      <a:pt x="984646" y="619268"/>
                      <a:pt x="990599" y="619268"/>
                    </a:cubicBezTo>
                    <a:cubicBezTo>
                      <a:pt x="1009649" y="641493"/>
                      <a:pt x="1034255" y="533543"/>
                      <a:pt x="1038224" y="533543"/>
                    </a:cubicBezTo>
                    <a:lnTo>
                      <a:pt x="1076323" y="524018"/>
                    </a:lnTo>
                    <a:cubicBezTo>
                      <a:pt x="1081085" y="522431"/>
                      <a:pt x="1144982" y="381143"/>
                      <a:pt x="1142998" y="381143"/>
                    </a:cubicBezTo>
                    <a:lnTo>
                      <a:pt x="1552572" y="209693"/>
                    </a:lnTo>
                    <a:cubicBezTo>
                      <a:pt x="1627184" y="179531"/>
                      <a:pt x="1936738" y="63643"/>
                      <a:pt x="2028812" y="57293"/>
                    </a:cubicBezTo>
                    <a:cubicBezTo>
                      <a:pt x="2120886" y="50943"/>
                      <a:pt x="2087552" y="125555"/>
                      <a:pt x="2105016" y="171592"/>
                    </a:cubicBezTo>
                    <a:cubicBezTo>
                      <a:pt x="2122480" y="217630"/>
                      <a:pt x="2120894" y="274780"/>
                      <a:pt x="2133595" y="333518"/>
                    </a:cubicBezTo>
                    <a:cubicBezTo>
                      <a:pt x="2146296" y="392256"/>
                      <a:pt x="2165345" y="446231"/>
                      <a:pt x="2181220" y="524018"/>
                    </a:cubicBezTo>
                    <a:cubicBezTo>
                      <a:pt x="2197095" y="601805"/>
                      <a:pt x="2205032" y="751030"/>
                      <a:pt x="2219319" y="800242"/>
                    </a:cubicBezTo>
                    <a:cubicBezTo>
                      <a:pt x="2233607" y="849455"/>
                      <a:pt x="2257420" y="914543"/>
                      <a:pt x="2266945" y="933593"/>
                    </a:cubicBezTo>
                    <a:cubicBezTo>
                      <a:pt x="2284407" y="963755"/>
                      <a:pt x="2259007" y="978042"/>
                      <a:pt x="2285994" y="914542"/>
                    </a:cubicBezTo>
                    <a:cubicBezTo>
                      <a:pt x="2284406" y="851042"/>
                      <a:pt x="2344732" y="604980"/>
                      <a:pt x="2362195" y="562118"/>
                    </a:cubicBezTo>
                    <a:cubicBezTo>
                      <a:pt x="2371720" y="503381"/>
                      <a:pt x="2451888" y="647842"/>
                      <a:pt x="2447919" y="647842"/>
                    </a:cubicBezTo>
                    <a:cubicBezTo>
                      <a:pt x="2462206" y="666892"/>
                      <a:pt x="2486018" y="651414"/>
                      <a:pt x="2486018" y="657367"/>
                    </a:cubicBezTo>
                    <a:cubicBezTo>
                      <a:pt x="2492368" y="663717"/>
                      <a:pt x="2524117" y="575214"/>
                      <a:pt x="2524117" y="581167"/>
                    </a:cubicBezTo>
                    <a:cubicBezTo>
                      <a:pt x="2527292" y="571642"/>
                      <a:pt x="2623336" y="558148"/>
                      <a:pt x="2619367" y="562117"/>
                    </a:cubicBezTo>
                    <a:cubicBezTo>
                      <a:pt x="2636829" y="585930"/>
                      <a:pt x="2640003" y="655780"/>
                      <a:pt x="2657465" y="752617"/>
                    </a:cubicBezTo>
                    <a:cubicBezTo>
                      <a:pt x="2674927" y="849454"/>
                      <a:pt x="2709854" y="1066942"/>
                      <a:pt x="2724141" y="1143142"/>
                    </a:cubicBezTo>
                    <a:cubicBezTo>
                      <a:pt x="2738429" y="1219342"/>
                      <a:pt x="2757478" y="1127266"/>
                      <a:pt x="2771765" y="1171716"/>
                    </a:cubicBezTo>
                    <a:cubicBezTo>
                      <a:pt x="2786052" y="1216166"/>
                      <a:pt x="2797166" y="1397142"/>
                      <a:pt x="2809866" y="1409842"/>
                    </a:cubicBezTo>
                    <a:cubicBezTo>
                      <a:pt x="2822566" y="1422542"/>
                      <a:pt x="2846377" y="1336816"/>
                      <a:pt x="2857489" y="1238391"/>
                    </a:cubicBezTo>
                    <a:cubicBezTo>
                      <a:pt x="2868601" y="1139966"/>
                      <a:pt x="2871777" y="890729"/>
                      <a:pt x="2876540" y="819291"/>
                    </a:cubicBezTo>
                    <a:cubicBezTo>
                      <a:pt x="2876540" y="749441"/>
                      <a:pt x="2890033" y="571641"/>
                      <a:pt x="2886064" y="571641"/>
                    </a:cubicBezTo>
                    <a:cubicBezTo>
                      <a:pt x="2894001" y="530366"/>
                      <a:pt x="2916227" y="628791"/>
                      <a:pt x="2924164" y="628791"/>
                    </a:cubicBezTo>
                    <a:cubicBezTo>
                      <a:pt x="2930514" y="628791"/>
                      <a:pt x="2962264" y="116822"/>
                      <a:pt x="2962264" y="104916"/>
                    </a:cubicBezTo>
                    <a:cubicBezTo>
                      <a:pt x="2973376" y="14429"/>
                      <a:pt x="3051561" y="223185"/>
                      <a:pt x="3057514" y="219216"/>
                    </a:cubicBezTo>
                    <a:cubicBezTo>
                      <a:pt x="3073389" y="236679"/>
                      <a:pt x="3114663" y="154525"/>
                      <a:pt x="3114663" y="152541"/>
                    </a:cubicBezTo>
                    <a:cubicBezTo>
                      <a:pt x="3121013" y="139841"/>
                      <a:pt x="3137682" y="268825"/>
                      <a:pt x="3133713" y="266841"/>
                    </a:cubicBezTo>
                    <a:cubicBezTo>
                      <a:pt x="3141650" y="287478"/>
                      <a:pt x="3184909" y="83882"/>
                      <a:pt x="3190862" y="85866"/>
                    </a:cubicBezTo>
                    <a:cubicBezTo>
                      <a:pt x="3203561" y="82691"/>
                      <a:pt x="3235310" y="65229"/>
                      <a:pt x="3248010" y="162066"/>
                    </a:cubicBezTo>
                    <a:cubicBezTo>
                      <a:pt x="3260710" y="258904"/>
                      <a:pt x="3276586" y="577991"/>
                      <a:pt x="3286111" y="647841"/>
                    </a:cubicBezTo>
                    <a:cubicBezTo>
                      <a:pt x="3294049" y="730391"/>
                      <a:pt x="3312701" y="112457"/>
                      <a:pt x="3314685" y="114441"/>
                    </a:cubicBezTo>
                    <a:cubicBezTo>
                      <a:pt x="3319447" y="31891"/>
                      <a:pt x="3362310" y="706579"/>
                      <a:pt x="3362310" y="714516"/>
                    </a:cubicBezTo>
                    <a:cubicBezTo>
                      <a:pt x="3373422" y="819291"/>
                      <a:pt x="3396440" y="89438"/>
                      <a:pt x="3400409" y="95391"/>
                    </a:cubicBezTo>
                    <a:cubicBezTo>
                      <a:pt x="3413109" y="-7797"/>
                      <a:pt x="3468672" y="141"/>
                      <a:pt x="3476609" y="141"/>
                    </a:cubicBezTo>
                  </a:path>
                </a:pathLst>
              </a:custGeom>
              <a:noFill xmlns:a="http://schemas.openxmlformats.org/drawingml/2006/main"/>
              <a:ln xmlns:a="http://schemas.openxmlformats.org/drawingml/2006/main" w="12700" cap="flat" cmpd="sng" algn="ctr">
                <a:solidFill>
                  <a:srgbClr val="C00000"/>
                </a:solidFill>
                <a:prstDash val="solid"/>
                <a:miter lim="800000"/>
              </a:ln>
              <a:effectLst xmlns:a="http://schemas.openxmlformats.org/drawingml/2006/main"/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endParaRPr lang="en-US"/>
              </a:p>
            </cdr:txBody>
          </cdr:sp>
          <cdr:sp macro="" textlink="">
            <cdr:nvSpPr>
              <cdr:cNvPr id="9" name="Text Box 40"/>
              <cdr:cNvSpPr txBox="1"/>
            </cdr:nvSpPr>
            <cdr:spPr>
              <a:xfrm xmlns:a="http://schemas.openxmlformats.org/drawingml/2006/main" rot="5400000">
                <a:off x="2839515" y="3167674"/>
                <a:ext cx="907489" cy="495377"/>
              </a:xfrm>
              <a:prstGeom xmlns:a="http://schemas.openxmlformats.org/drawingml/2006/main" prst="rect">
                <a:avLst/>
              </a:prstGeom>
              <a:noFill xmlns:a="http://schemas.openxmlformats.org/drawingml/2006/main"/>
              <a:ln xmlns:a="http://schemas.openxmlformats.org/drawingml/2006/main" w="6350">
                <a:noFill/>
              </a:ln>
            </cdr:spPr>
            <cdr:txBody>
  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  <a:prstTxWarp prst="textNoShape">
                  <a:avLst/>
                </a:prstTxWarp>
                <a:noAutofit/>
              </a:bodyPr>
              <a:lstStyle xmlns:a="http://schemas.openxmlformats.org/drawingml/2006/main"/>
              <a:p xmlns:a="http://schemas.openxmlformats.org/drawingml/2006/main">
                <a:pPr marL="0" marR="0">
                  <a:lnSpc>
                    <a:spcPct val="107000"/>
                  </a:lnSpc>
                  <a:spcBef>
                    <a:spcPts val="0"/>
                  </a:spcBef>
                  <a:spcAft>
                    <a:spcPts val="800"/>
                  </a:spcAft>
                </a:pPr>
                <a:r>
                  <a:rPr lang="en-US" sz="800" baseline="0">
                    <a:solidFill>
                      <a:schemeClr val="tx1"/>
                    </a:solidFill>
                    <a:effectLst/>
                    <a:latin typeface="Arial" panose="020B0604020202020204" pitchFamily="34" charset="0"/>
                    <a:ea typeface="Calibri" panose="020F0502020204030204" pitchFamily="34" charset="0"/>
                    <a:cs typeface="Arial" panose="020B0604020202020204" pitchFamily="34" charset="0"/>
                  </a:rPr>
                  <a:t>1726</a:t>
                </a:r>
              </a:p>
            </cdr:txBody>
          </cdr:sp>
        </cdr:grpSp>
        <cdr:sp macro="" textlink="">
          <cdr:nvSpPr>
            <cdr:cNvPr id="15" name="Text Box 21"/>
            <cdr:cNvSpPr txBox="1"/>
          </cdr:nvSpPr>
          <cdr:spPr>
            <a:xfrm xmlns:a="http://schemas.openxmlformats.org/drawingml/2006/main">
              <a:off x="830781" y="3008938"/>
              <a:ext cx="663585" cy="460621"/>
            </a:xfrm>
            <a:prstGeom xmlns:a="http://schemas.openxmlformats.org/drawingml/2006/main" prst="rect">
              <a:avLst/>
            </a:prstGeom>
            <a:solidFill xmlns:a="http://schemas.openxmlformats.org/drawingml/2006/main">
              <a:schemeClr val="lt1"/>
            </a:solidFill>
            <a:ln xmlns:a="http://schemas.openxmlformats.org/drawingml/2006/main" w="6350">
              <a:noFill/>
            </a:ln>
          </cdr:spPr>
          <cdr:txBody>
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<a:prstTxWarp prst="textNoShape">
                <a:avLst/>
              </a:prstTxWarp>
              <a:noAutofit/>
            </a:bodyPr>
            <a:lstStyle xmlns:a="http://schemas.openxmlformats.org/drawingml/2006/main"/>
            <a:p xmlns:a="http://schemas.openxmlformats.org/drawingml/2006/main">
              <a:pPr marL="0" marR="0" algn="l">
                <a:lnSpc>
                  <a:spcPct val="107000"/>
                </a:lnSpc>
                <a:spcBef>
                  <a:spcPts val="0"/>
                </a:spcBef>
                <a:spcAft>
                  <a:spcPts val="800"/>
                </a:spcAft>
              </a:pPr>
              <a:r>
                <a:rPr lang="en-US" sz="800" b="1">
                  <a:effectLst/>
                  <a:latin typeface="Arial" panose="020B0604020202020204" pitchFamily="34" charset="0"/>
                  <a:ea typeface="Calibri" panose="020F0502020204030204" pitchFamily="34" charset="0"/>
                  <a:cs typeface="Arial" panose="020B0604020202020204" pitchFamily="34" charset="0"/>
                </a:rPr>
                <a:t>(a)</a:t>
              </a:r>
              <a:endParaRPr lang="en-US" sz="800">
                <a:effectLst/>
                <a:latin typeface="Arial" panose="020B0604020202020204" pitchFamily="34" charset="0"/>
                <a:ea typeface="Calibri" panose="020F0502020204030204" pitchFamily="34" charset="0"/>
                <a:cs typeface="Arial" panose="020B0604020202020204" pitchFamily="34" charset="0"/>
              </a:endParaRPr>
            </a:p>
          </cdr:txBody>
        </cdr:sp>
        <cdr:sp macro="" textlink="">
          <cdr:nvSpPr>
            <cdr:cNvPr id="16" name="Text Box 35"/>
            <cdr:cNvSpPr txBox="1"/>
          </cdr:nvSpPr>
          <cdr:spPr>
            <a:xfrm xmlns:a="http://schemas.openxmlformats.org/drawingml/2006/main">
              <a:off x="807839" y="2248495"/>
              <a:ext cx="740440" cy="267711"/>
            </a:xfrm>
            <a:prstGeom xmlns:a="http://schemas.openxmlformats.org/drawingml/2006/main" prst="rect">
              <a:avLst/>
            </a:prstGeom>
            <a:solidFill xmlns:a="http://schemas.openxmlformats.org/drawingml/2006/main">
              <a:sysClr val="window" lastClr="FFFFFF"/>
            </a:solidFill>
            <a:ln xmlns:a="http://schemas.openxmlformats.org/drawingml/2006/main" w="6350">
              <a:noFill/>
            </a:ln>
          </cdr:spPr>
          <cdr:txBody>
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<a:prstTxWarp prst="textNoShape">
                <a:avLst/>
              </a:prstTxWarp>
              <a:noAutofit/>
            </a:bodyPr>
            <a:lstStyle xmlns:a="http://schemas.openxmlformats.org/drawingml/2006/main"/>
            <a:p xmlns:a="http://schemas.openxmlformats.org/drawingml/2006/main">
              <a:pPr marL="0" marR="0">
                <a:lnSpc>
                  <a:spcPct val="107000"/>
                </a:lnSpc>
                <a:spcBef>
                  <a:spcPts val="0"/>
                </a:spcBef>
                <a:spcAft>
                  <a:spcPts val="800"/>
                </a:spcAft>
              </a:pPr>
              <a:r>
                <a:rPr lang="en-US" sz="800" b="1">
                  <a:effectLst/>
                  <a:latin typeface="Arial" panose="020B0604020202020204" pitchFamily="34" charset="0"/>
                  <a:ea typeface="Calibri" panose="020F0502020204030204" pitchFamily="34" charset="0"/>
                  <a:cs typeface="Arial" panose="020B0604020202020204" pitchFamily="34" charset="0"/>
                </a:rPr>
                <a:t>(b)</a:t>
              </a:r>
              <a:endParaRPr lang="en-US" sz="800">
                <a:effectLst/>
                <a:latin typeface="Arial" panose="020B0604020202020204" pitchFamily="34" charset="0"/>
                <a:ea typeface="Calibri" panose="020F0502020204030204" pitchFamily="34" charset="0"/>
                <a:cs typeface="Arial" panose="020B0604020202020204" pitchFamily="34" charset="0"/>
              </a:endParaRPr>
            </a:p>
          </cdr:txBody>
        </cdr:sp>
        <cdr:sp macro="" textlink="">
          <cdr:nvSpPr>
            <cdr:cNvPr id="17" name="Text Box 34"/>
            <cdr:cNvSpPr txBox="1"/>
          </cdr:nvSpPr>
          <cdr:spPr>
            <a:xfrm xmlns:a="http://schemas.openxmlformats.org/drawingml/2006/main" rot="10800000" flipH="1" flipV="1">
              <a:off x="810997" y="1222349"/>
              <a:ext cx="701340" cy="510746"/>
            </a:xfrm>
            <a:prstGeom xmlns:a="http://schemas.openxmlformats.org/drawingml/2006/main" prst="rect">
              <a:avLst/>
            </a:prstGeom>
            <a:solidFill xmlns:a="http://schemas.openxmlformats.org/drawingml/2006/main">
              <a:sysClr val="window" lastClr="FFFFFF"/>
            </a:solidFill>
            <a:ln xmlns:a="http://schemas.openxmlformats.org/drawingml/2006/main" w="6350">
              <a:noFill/>
            </a:ln>
          </cdr:spPr>
          <cdr:txBody>
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<a:prstTxWarp prst="textNoShape">
                <a:avLst/>
              </a:prstTxWarp>
              <a:noAutofit/>
            </a:bodyPr>
            <a:lstStyle xmlns:a="http://schemas.openxmlformats.org/drawingml/2006/main"/>
            <a:p xmlns:a="http://schemas.openxmlformats.org/drawingml/2006/main">
              <a:pPr marL="0" marR="0">
                <a:lnSpc>
                  <a:spcPct val="107000"/>
                </a:lnSpc>
                <a:spcBef>
                  <a:spcPts val="0"/>
                </a:spcBef>
                <a:spcAft>
                  <a:spcPts val="800"/>
                </a:spcAft>
              </a:pPr>
              <a:r>
                <a:rPr lang="en-US" sz="800" b="1">
                  <a:effectLst/>
                  <a:latin typeface="Arial" panose="020B0604020202020204" pitchFamily="34" charset="0"/>
                  <a:ea typeface="Calibri" panose="020F0502020204030204" pitchFamily="34" charset="0"/>
                  <a:cs typeface="Arial" panose="020B0604020202020204" pitchFamily="34" charset="0"/>
                </a:rPr>
                <a:t>(c)</a:t>
              </a:r>
              <a:endParaRPr lang="en-US" sz="800">
                <a:effectLst/>
                <a:latin typeface="Arial" panose="020B0604020202020204" pitchFamily="34" charset="0"/>
                <a:ea typeface="Calibri" panose="020F0502020204030204" pitchFamily="34" charset="0"/>
                <a:cs typeface="Arial" panose="020B0604020202020204" pitchFamily="34" charset="0"/>
              </a:endParaRPr>
            </a:p>
          </cdr:txBody>
        </cdr:sp>
        <cdr:sp macro="" textlink="">
          <cdr:nvSpPr>
            <cdr:cNvPr id="18" name="Text Box 51"/>
            <cdr:cNvSpPr txBox="1"/>
          </cdr:nvSpPr>
          <cdr:spPr>
            <a:xfrm xmlns:a="http://schemas.openxmlformats.org/drawingml/2006/main">
              <a:off x="854531" y="166028"/>
              <a:ext cx="603891" cy="528594"/>
            </a:xfrm>
            <a:prstGeom xmlns:a="http://schemas.openxmlformats.org/drawingml/2006/main" prst="rect">
              <a:avLst/>
            </a:prstGeom>
            <a:noFill xmlns:a="http://schemas.openxmlformats.org/drawingml/2006/main"/>
            <a:ln xmlns:a="http://schemas.openxmlformats.org/drawingml/2006/main" w="6350">
              <a:noFill/>
            </a:ln>
          </cdr:spPr>
          <cdr:txBody>
  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  <a:prstTxWarp prst="textNoShape">
                <a:avLst/>
              </a:prstTxWarp>
              <a:noAutofit/>
            </a:bodyPr>
            <a:lstStyle xmlns:a="http://schemas.openxmlformats.org/drawingml/2006/main"/>
            <a:p xmlns:a="http://schemas.openxmlformats.org/drawingml/2006/main">
              <a:pPr marL="0" marR="0">
                <a:lnSpc>
                  <a:spcPct val="107000"/>
                </a:lnSpc>
                <a:spcBef>
                  <a:spcPts val="0"/>
                </a:spcBef>
                <a:spcAft>
                  <a:spcPts val="800"/>
                </a:spcAft>
              </a:pPr>
              <a:r>
                <a:rPr lang="en-US" sz="800" b="1">
                  <a:effectLst/>
                  <a:latin typeface="Arial" panose="020B0604020202020204" pitchFamily="34" charset="0"/>
                  <a:ea typeface="Calibri" panose="020F0502020204030204" pitchFamily="34" charset="0"/>
                  <a:cs typeface="Arial" panose="020B0604020202020204" pitchFamily="34" charset="0"/>
                </a:rPr>
                <a:t>(d)</a:t>
              </a:r>
              <a:endParaRPr lang="en-US" sz="800">
                <a:effectLst/>
                <a:latin typeface="Arial" panose="020B0604020202020204" pitchFamily="34" charset="0"/>
                <a:ea typeface="Calibri" panose="020F0502020204030204" pitchFamily="34" charset="0"/>
                <a:cs typeface="Arial" panose="020B0604020202020204" pitchFamily="34" charset="0"/>
              </a:endParaRPr>
            </a:p>
          </cdr:txBody>
        </cdr:sp>
      </cdr:grpSp>
      <cdr:sp macro="" textlink="">
        <cdr:nvSpPr>
          <cdr:cNvPr id="19" name="Text Box 40"/>
          <cdr:cNvSpPr txBox="1"/>
        </cdr:nvSpPr>
        <cdr:spPr>
          <a:xfrm xmlns:a="http://schemas.openxmlformats.org/drawingml/2006/main" rot="5400000">
            <a:off x="3392874" y="2850886"/>
            <a:ext cx="625335" cy="462115"/>
          </a:xfrm>
          <a:prstGeom xmlns:a="http://schemas.openxmlformats.org/drawingml/2006/main" prst="rect">
            <a:avLst/>
          </a:prstGeom>
          <a:noFill xmlns:a="http://schemas.openxmlformats.org/drawingml/2006/main"/>
          <a:ln xmlns:a="http://schemas.openxmlformats.org/drawingml/2006/main" w="6350">
            <a:noFill/>
          </a:ln>
        </cdr:spPr>
        <cdr:txBody>
  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  <a:prstTxWarp prst="textNoShape">
              <a:avLst/>
            </a:prstTxWarp>
            <a:noAutofit/>
          </a:bodyPr>
          <a:lstStyle xmlns:a="http://schemas.openxmlformats.org/drawingml/2006/main">
            <a:lvl1pPr marL="0" indent="0">
              <a:defRPr sz="1100"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pPr marL="0" marR="0">
              <a:lnSpc>
                <a:spcPct val="107000"/>
              </a:lnSpc>
              <a:spcBef>
                <a:spcPts val="0"/>
              </a:spcBef>
              <a:spcAft>
                <a:spcPts val="800"/>
              </a:spcAft>
            </a:pPr>
            <a:r>
              <a:rPr lang="en-US" sz="800" baseline="0">
                <a:solidFill>
                  <a:schemeClr val="tx1"/>
                </a:solidFill>
                <a:effectLst/>
                <a:latin typeface="Arial" panose="020B0604020202020204" pitchFamily="34" charset="0"/>
                <a:ea typeface="Calibri" panose="020F0502020204030204" pitchFamily="34" charset="0"/>
                <a:cs typeface="Arial" panose="020B0604020202020204" pitchFamily="34" charset="0"/>
              </a:rPr>
              <a:t>1033</a:t>
            </a:r>
          </a:p>
        </cdr:txBody>
      </cdr:sp>
    </cdr:grp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8282</cdr:x>
      <cdr:y>0.65306</cdr:y>
    </cdr:from>
    <cdr:to>
      <cdr:x>0.25216</cdr:x>
      <cdr:y>0.77959</cdr:y>
    </cdr:to>
    <cdr:sp macro="" textlink="">
      <cdr:nvSpPr>
        <cdr:cNvPr id="4" name="TextBox 3"/>
        <cdr:cNvSpPr txBox="1"/>
      </cdr:nvSpPr>
      <cdr:spPr>
        <a:xfrm xmlns:a="http://schemas.openxmlformats.org/drawingml/2006/main">
          <a:off x="237762" y="1523997"/>
          <a:ext cx="486137" cy="29527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800" b="1">
              <a:latin typeface="Arial" panose="020B0604020202020204" pitchFamily="34" charset="0"/>
              <a:cs typeface="Arial" panose="020B0604020202020204" pitchFamily="34" charset="0"/>
            </a:rPr>
            <a:t>(b)</a:t>
          </a:r>
        </a:p>
      </cdr:txBody>
    </cdr:sp>
  </cdr:relSizeAnchor>
  <cdr:relSizeAnchor xmlns:cdr="http://schemas.openxmlformats.org/drawingml/2006/chartDrawing">
    <cdr:from>
      <cdr:x>0.06961</cdr:x>
      <cdr:y>0.10326</cdr:y>
    </cdr:from>
    <cdr:to>
      <cdr:x>0.25538</cdr:x>
      <cdr:y>0.19153</cdr:y>
    </cdr:to>
    <cdr:sp macro="" textlink="">
      <cdr:nvSpPr>
        <cdr:cNvPr id="5" name="TextBox 4"/>
        <cdr:cNvSpPr txBox="1"/>
      </cdr:nvSpPr>
      <cdr:spPr>
        <a:xfrm xmlns:a="http://schemas.openxmlformats.org/drawingml/2006/main">
          <a:off x="197318" y="292705"/>
          <a:ext cx="526581" cy="25022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2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(</a:t>
          </a:r>
          <a:r>
            <a:rPr lang="en-US" sz="800">
              <a:solidFill>
                <a:sysClr val="windowText" lastClr="000000"/>
              </a:solidFill>
              <a:latin typeface="Arial" panose="020B0604020202020204" pitchFamily="34" charset="0"/>
              <a:cs typeface="Arial" panose="020B0604020202020204" pitchFamily="34" charset="0"/>
            </a:rPr>
            <a:t>001</a:t>
          </a:r>
          <a:r>
            <a:rPr lang="en-US" sz="12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)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62376</cdr:x>
      <cdr:y>0.11632</cdr:y>
    </cdr:from>
    <cdr:to>
      <cdr:x>0.90577</cdr:x>
      <cdr:y>0.71573</cdr:y>
    </cdr:to>
    <cdr:sp macro="" textlink="">
      <cdr:nvSpPr>
        <cdr:cNvPr id="5" name="TextBox 4"/>
        <cdr:cNvSpPr txBox="1"/>
      </cdr:nvSpPr>
      <cdr:spPr>
        <a:xfrm xmlns:a="http://schemas.openxmlformats.org/drawingml/2006/main">
          <a:off x="1790700" y="329725"/>
          <a:ext cx="809625" cy="1699100"/>
        </a:xfrm>
        <a:prstGeom xmlns:a="http://schemas.openxmlformats.org/drawingml/2006/main" prst="rect">
          <a:avLst/>
        </a:prstGeom>
        <a:ln xmlns:a="http://schemas.openxmlformats.org/drawingml/2006/main">
          <a:solidFill>
            <a:schemeClr val="tx1"/>
          </a:solidFill>
        </a:ln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800">
              <a:latin typeface="Arial" panose="020B0604020202020204" pitchFamily="34" charset="0"/>
              <a:cs typeface="Arial" panose="020B0604020202020204" pitchFamily="34" charset="0"/>
            </a:rPr>
            <a:t>0</a:t>
          </a:r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5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10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15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20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25 min 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30 min</a:t>
          </a:r>
        </a:p>
        <a:p xmlns:a="http://schemas.openxmlformats.org/drawingml/2006/main">
          <a:r>
            <a:rPr lang="en-US" sz="800" baseline="0">
              <a:latin typeface="Arial" panose="020B0604020202020204" pitchFamily="34" charset="0"/>
              <a:cs typeface="Arial" panose="020B0604020202020204" pitchFamily="34" charset="0"/>
            </a:rPr>
            <a:t>40 min</a:t>
          </a:r>
        </a:p>
        <a:p xmlns:a="http://schemas.openxmlformats.org/drawingml/2006/main">
          <a:r>
            <a:rPr lang="en-US" sz="800">
              <a:latin typeface="Arial" panose="020B0604020202020204" pitchFamily="34" charset="0"/>
              <a:cs typeface="Arial" panose="020B0604020202020204" pitchFamily="34" charset="0"/>
            </a:rPr>
            <a:t>.</a:t>
          </a:r>
        </a:p>
        <a:p xmlns:a="http://schemas.openxmlformats.org/drawingml/2006/main">
          <a:r>
            <a:rPr lang="en-US" sz="800">
              <a:latin typeface="Arial" panose="020B0604020202020204" pitchFamily="34" charset="0"/>
              <a:cs typeface="Arial" panose="020B0604020202020204" pitchFamily="34" charset="0"/>
            </a:rPr>
            <a:t>.</a:t>
          </a:r>
        </a:p>
        <a:p xmlns:a="http://schemas.openxmlformats.org/drawingml/2006/main">
          <a:r>
            <a:rPr lang="en-US" sz="800">
              <a:latin typeface="Arial" panose="020B0604020202020204" pitchFamily="34" charset="0"/>
              <a:cs typeface="Arial" panose="020B0604020202020204" pitchFamily="34" charset="0"/>
            </a:rPr>
            <a:t>.</a:t>
          </a:r>
        </a:p>
        <a:p xmlns:a="http://schemas.openxmlformats.org/drawingml/2006/main">
          <a:r>
            <a:rPr lang="en-US" sz="800">
              <a:latin typeface="Arial" panose="020B0604020202020204" pitchFamily="34" charset="0"/>
              <a:cs typeface="Arial" panose="020B0604020202020204" pitchFamily="34" charset="0"/>
            </a:rPr>
            <a:t>120min</a:t>
          </a:r>
        </a:p>
      </cdr:txBody>
    </cdr:sp>
  </cdr:relSizeAnchor>
  <cdr:relSizeAnchor xmlns:cdr="http://schemas.openxmlformats.org/drawingml/2006/chartDrawing">
    <cdr:from>
      <cdr:x>0.63997</cdr:x>
      <cdr:y>0.13765</cdr:y>
    </cdr:from>
    <cdr:to>
      <cdr:x>0.63997</cdr:x>
      <cdr:y>0.47099</cdr:y>
    </cdr:to>
    <cdr:cxnSp macro="">
      <cdr:nvCxnSpPr>
        <cdr:cNvPr id="7" name="Straight Arrow Connector 6"/>
        <cdr:cNvCxnSpPr/>
      </cdr:nvCxnSpPr>
      <cdr:spPr>
        <a:xfrm xmlns:a="http://schemas.openxmlformats.org/drawingml/2006/main">
          <a:off x="1837241" y="390187"/>
          <a:ext cx="0" cy="944899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54375</cdr:x>
      <cdr:y>0.66667</cdr:y>
    </cdr:from>
    <cdr:to>
      <cdr:x>0.74375</cdr:x>
      <cdr:y>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486025" y="226218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78E250-D1B8-4B01-9C4B-8EAC152688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1</TotalTime>
  <Pages>19</Pages>
  <Words>14490</Words>
  <Characters>82598</Characters>
  <Application>Microsoft Office Word</Application>
  <DocSecurity>0</DocSecurity>
  <Lines>688</Lines>
  <Paragraphs>1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y</dc:creator>
  <cp:keywords/>
  <dc:description/>
  <cp:lastModifiedBy>Sony</cp:lastModifiedBy>
  <cp:revision>32</cp:revision>
  <cp:lastPrinted>2019-08-04T08:20:00Z</cp:lastPrinted>
  <dcterms:created xsi:type="dcterms:W3CDTF">2019-07-23T12:28:00Z</dcterms:created>
  <dcterms:modified xsi:type="dcterms:W3CDTF">2019-08-04T08:22:00Z</dcterms:modified>
</cp:coreProperties>
</file>